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1D525C" w14:textId="77777777" w:rsidR="00BB7BF1" w:rsidRPr="00413CE5" w:rsidRDefault="00BB7BF1">
      <w:pPr>
        <w:rPr>
          <w:rFonts w:ascii="Times New Roman" w:hAnsi="Times New Roman" w:cs="Times New Roman"/>
          <w:b/>
          <w:bCs/>
          <w:color w:val="000000" w:themeColor="text1"/>
          <w:kern w:val="0"/>
          <w:sz w:val="18"/>
          <w:szCs w:val="18"/>
        </w:rPr>
      </w:pPr>
    </w:p>
    <w:p w14:paraId="6E942B62" w14:textId="77777777" w:rsidR="00BB7BF1" w:rsidRPr="00413CE5" w:rsidRDefault="00BB7BF1">
      <w:pPr>
        <w:rPr>
          <w:rFonts w:ascii="Times New Roman" w:hAnsi="Times New Roman" w:cs="Times New Roman"/>
          <w:b/>
          <w:bCs/>
          <w:color w:val="000000" w:themeColor="text1"/>
          <w:kern w:val="0"/>
          <w:sz w:val="18"/>
          <w:szCs w:val="18"/>
        </w:rPr>
      </w:pPr>
    </w:p>
    <w:p w14:paraId="58D382D4" w14:textId="77777777" w:rsidR="00BB7BF1" w:rsidRPr="00413CE5" w:rsidRDefault="00BB7BF1">
      <w:pPr>
        <w:rPr>
          <w:rFonts w:ascii="Times New Roman" w:hAnsi="Times New Roman" w:cs="Times New Roman"/>
          <w:b/>
          <w:bCs/>
          <w:color w:val="000000" w:themeColor="text1"/>
          <w:kern w:val="0"/>
          <w:sz w:val="18"/>
          <w:szCs w:val="18"/>
        </w:rPr>
      </w:pPr>
    </w:p>
    <w:p w14:paraId="7FD61937" w14:textId="77777777" w:rsidR="00BB7BF1" w:rsidRPr="00413CE5" w:rsidRDefault="00BB7BF1">
      <w:pPr>
        <w:rPr>
          <w:rFonts w:ascii="Times New Roman" w:hAnsi="Times New Roman" w:cs="Times New Roman"/>
          <w:b/>
          <w:bCs/>
          <w:color w:val="000000" w:themeColor="text1"/>
          <w:kern w:val="0"/>
          <w:sz w:val="18"/>
          <w:szCs w:val="18"/>
        </w:rPr>
      </w:pPr>
    </w:p>
    <w:p w14:paraId="2E09F535" w14:textId="77777777" w:rsidR="00BB7BF1" w:rsidRPr="00413CE5" w:rsidRDefault="00BB7BF1">
      <w:pPr>
        <w:rPr>
          <w:rFonts w:ascii="Times New Roman" w:hAnsi="Times New Roman" w:cs="Times New Roman"/>
          <w:b/>
          <w:bCs/>
          <w:color w:val="000000" w:themeColor="text1"/>
          <w:kern w:val="0"/>
          <w:sz w:val="18"/>
          <w:szCs w:val="18"/>
        </w:rPr>
      </w:pPr>
    </w:p>
    <w:p w14:paraId="5F9314DE" w14:textId="77777777" w:rsidR="00EA3FE1" w:rsidRPr="00CA6A00" w:rsidRDefault="00EA3FE1" w:rsidP="00EA3FE1">
      <w:pPr>
        <w:rPr>
          <w:rFonts w:ascii="Times New Roman" w:hAnsi="Times New Roman" w:cs="Times New Roman"/>
          <w:color w:val="000000" w:themeColor="text1"/>
          <w:sz w:val="18"/>
          <w:szCs w:val="18"/>
        </w:rPr>
      </w:pPr>
    </w:p>
    <w:p w14:paraId="6416B317" w14:textId="77777777" w:rsidR="00EA3FE1" w:rsidRPr="00CA6A00" w:rsidRDefault="00EA3FE1" w:rsidP="00EA3FE1">
      <w:pPr>
        <w:rPr>
          <w:rFonts w:ascii="Times New Roman" w:hAnsi="Times New Roman" w:cs="Times New Roman"/>
          <w:color w:val="000000" w:themeColor="text1"/>
          <w:sz w:val="18"/>
          <w:szCs w:val="18"/>
        </w:rPr>
      </w:pPr>
    </w:p>
    <w:p w14:paraId="44E1C18E" w14:textId="77777777" w:rsidR="00EA3FE1" w:rsidRPr="00CA6A00" w:rsidRDefault="00EA3FE1" w:rsidP="00EA3FE1">
      <w:pPr>
        <w:rPr>
          <w:rFonts w:ascii="Times New Roman" w:hAnsi="Times New Roman" w:cs="Times New Roman"/>
          <w:color w:val="000000" w:themeColor="text1"/>
          <w:sz w:val="18"/>
          <w:szCs w:val="18"/>
        </w:rPr>
      </w:pPr>
    </w:p>
    <w:p w14:paraId="4599FF1E" w14:textId="77777777" w:rsidR="00EA3FE1" w:rsidRPr="00CA6A00" w:rsidRDefault="00EA3FE1" w:rsidP="00EA3FE1">
      <w:pPr>
        <w:rPr>
          <w:rFonts w:ascii="Times New Roman" w:hAnsi="Times New Roman" w:cs="Times New Roman"/>
          <w:color w:val="000000" w:themeColor="text1"/>
          <w:sz w:val="18"/>
          <w:szCs w:val="18"/>
        </w:rPr>
      </w:pPr>
    </w:p>
    <w:p w14:paraId="1A9E5FC0" w14:textId="77777777" w:rsidR="00EA3FE1" w:rsidRPr="00CA6A00" w:rsidRDefault="00EA3FE1" w:rsidP="00EA3FE1">
      <w:pPr>
        <w:rPr>
          <w:rFonts w:ascii="Times New Roman" w:hAnsi="Times New Roman" w:cs="Times New Roman"/>
          <w:color w:val="000000" w:themeColor="text1"/>
          <w:sz w:val="18"/>
          <w:szCs w:val="18"/>
        </w:rPr>
      </w:pPr>
    </w:p>
    <w:p w14:paraId="2D24E424" w14:textId="77777777" w:rsidR="00CA6A00" w:rsidRPr="0057793C" w:rsidRDefault="00CA6A00" w:rsidP="00CA6A00">
      <w:pPr>
        <w:rPr>
          <w:rFonts w:ascii="Times New Roman" w:hAnsi="Times New Roman" w:cs="Times New Roman"/>
          <w:b/>
          <w:bCs/>
          <w:color w:val="000000" w:themeColor="text1"/>
          <w:kern w:val="0"/>
          <w:sz w:val="32"/>
          <w:szCs w:val="32"/>
        </w:rPr>
      </w:pPr>
      <w:r w:rsidRPr="0057793C">
        <w:rPr>
          <w:rFonts w:ascii="Times New Roman" w:hAnsi="Times New Roman" w:cs="Times New Roman"/>
          <w:b/>
          <w:bCs/>
          <w:color w:val="000000" w:themeColor="text1"/>
          <w:kern w:val="0"/>
          <w:sz w:val="32"/>
          <w:szCs w:val="32"/>
        </w:rPr>
        <w:t>SUPPLEMENTAL MATERIAL</w:t>
      </w:r>
    </w:p>
    <w:p w14:paraId="7B50FC96" w14:textId="77777777" w:rsidR="00CA6A00" w:rsidRPr="0057793C" w:rsidRDefault="00CA6A00" w:rsidP="00CA6A00">
      <w:pPr>
        <w:rPr>
          <w:rFonts w:ascii="Times New Roman" w:hAnsi="Times New Roman" w:cs="Times New Roman"/>
          <w:color w:val="000000" w:themeColor="text1"/>
          <w:sz w:val="32"/>
          <w:szCs w:val="32"/>
        </w:rPr>
      </w:pPr>
      <w:r w:rsidRPr="0057793C">
        <w:rPr>
          <w:rFonts w:ascii="Times New Roman" w:hAnsi="Times New Roman" w:cs="Times New Roman"/>
          <w:color w:val="000000" w:themeColor="text1"/>
          <w:sz w:val="32"/>
          <w:szCs w:val="32"/>
        </w:rPr>
        <w:t>Long-term clinical outcomes of delirium after hospital discharge: a systematic review and meta-analysis</w:t>
      </w:r>
    </w:p>
    <w:p w14:paraId="6CF6F994" w14:textId="77777777" w:rsidR="00CA6A00" w:rsidRPr="00CA6A00" w:rsidRDefault="00CA6A00" w:rsidP="00CA6A00">
      <w:pPr>
        <w:rPr>
          <w:rFonts w:ascii="Times New Roman" w:hAnsi="Times New Roman" w:cs="Times New Roman"/>
          <w:color w:val="000000" w:themeColor="text1"/>
          <w:sz w:val="28"/>
          <w:szCs w:val="28"/>
        </w:rPr>
      </w:pPr>
    </w:p>
    <w:p w14:paraId="5652BAD3" w14:textId="77777777" w:rsidR="00EA3FE1" w:rsidRPr="00CA6A00" w:rsidRDefault="00EA3FE1" w:rsidP="00EA3FE1">
      <w:pPr>
        <w:rPr>
          <w:rFonts w:ascii="Times New Roman" w:hAnsi="Times New Roman" w:cs="Times New Roman"/>
          <w:color w:val="000000" w:themeColor="text1"/>
          <w:sz w:val="18"/>
          <w:szCs w:val="18"/>
        </w:rPr>
      </w:pPr>
    </w:p>
    <w:p w14:paraId="36ECB7F6" w14:textId="77777777" w:rsidR="00EA3FE1" w:rsidRPr="00CA6A00" w:rsidRDefault="00EA3FE1" w:rsidP="00EA3FE1">
      <w:pPr>
        <w:rPr>
          <w:rFonts w:ascii="Times New Roman" w:hAnsi="Times New Roman" w:cs="Times New Roman"/>
          <w:color w:val="000000" w:themeColor="text1"/>
          <w:sz w:val="18"/>
          <w:szCs w:val="18"/>
        </w:rPr>
      </w:pPr>
    </w:p>
    <w:p w14:paraId="465F4E4B" w14:textId="77777777" w:rsidR="00EA3FE1" w:rsidRPr="00CA6A00" w:rsidRDefault="00EA3FE1" w:rsidP="00EA3FE1">
      <w:pPr>
        <w:rPr>
          <w:rFonts w:ascii="Times New Roman" w:hAnsi="Times New Roman" w:cs="Times New Roman"/>
          <w:color w:val="000000" w:themeColor="text1"/>
          <w:sz w:val="18"/>
          <w:szCs w:val="18"/>
        </w:rPr>
      </w:pPr>
    </w:p>
    <w:p w14:paraId="53EFCA52" w14:textId="77777777" w:rsidR="00EA3FE1" w:rsidRPr="00CA6A00" w:rsidRDefault="00EA3FE1" w:rsidP="00EA3FE1">
      <w:pPr>
        <w:rPr>
          <w:rFonts w:ascii="Times New Roman" w:hAnsi="Times New Roman" w:cs="Times New Roman"/>
          <w:color w:val="000000" w:themeColor="text1"/>
          <w:sz w:val="18"/>
          <w:szCs w:val="18"/>
        </w:rPr>
      </w:pPr>
    </w:p>
    <w:p w14:paraId="55B1EE35" w14:textId="77777777" w:rsidR="00EA3FE1" w:rsidRPr="00CA6A00" w:rsidRDefault="00EA3FE1" w:rsidP="00EA3FE1">
      <w:pPr>
        <w:rPr>
          <w:rFonts w:ascii="Times New Roman" w:hAnsi="Times New Roman" w:cs="Times New Roman"/>
          <w:color w:val="000000" w:themeColor="text1"/>
          <w:sz w:val="18"/>
          <w:szCs w:val="18"/>
        </w:rPr>
      </w:pPr>
    </w:p>
    <w:p w14:paraId="42886098" w14:textId="77777777" w:rsidR="00EA3FE1" w:rsidRPr="00CA6A00" w:rsidRDefault="00EA3FE1" w:rsidP="00EA3FE1">
      <w:pPr>
        <w:rPr>
          <w:rFonts w:ascii="Times New Roman" w:hAnsi="Times New Roman" w:cs="Times New Roman"/>
          <w:color w:val="000000" w:themeColor="text1"/>
          <w:sz w:val="18"/>
          <w:szCs w:val="18"/>
        </w:rPr>
      </w:pPr>
    </w:p>
    <w:p w14:paraId="4B7B3DE6" w14:textId="77777777" w:rsidR="00EA3FE1" w:rsidRPr="00CA6A00" w:rsidRDefault="00EA3FE1" w:rsidP="00EA3FE1">
      <w:pPr>
        <w:rPr>
          <w:rFonts w:ascii="Times New Roman" w:hAnsi="Times New Roman" w:cs="Times New Roman"/>
          <w:color w:val="000000" w:themeColor="text1"/>
          <w:sz w:val="18"/>
          <w:szCs w:val="18"/>
        </w:rPr>
      </w:pPr>
    </w:p>
    <w:p w14:paraId="44A84028" w14:textId="77777777" w:rsidR="00EA3FE1" w:rsidRPr="00CA6A00" w:rsidRDefault="00EA3FE1" w:rsidP="00EA3FE1">
      <w:pPr>
        <w:rPr>
          <w:rFonts w:ascii="Times New Roman" w:hAnsi="Times New Roman" w:cs="Times New Roman"/>
          <w:color w:val="000000" w:themeColor="text1"/>
          <w:sz w:val="18"/>
          <w:szCs w:val="18"/>
        </w:rPr>
      </w:pPr>
    </w:p>
    <w:p w14:paraId="1B66914F" w14:textId="77777777" w:rsidR="00EA3FE1" w:rsidRDefault="00EA3FE1" w:rsidP="00EA3FE1">
      <w:pPr>
        <w:rPr>
          <w:rFonts w:ascii="Times New Roman" w:hAnsi="Times New Roman" w:cs="Times New Roman"/>
          <w:color w:val="000000" w:themeColor="text1"/>
          <w:sz w:val="18"/>
          <w:szCs w:val="18"/>
        </w:rPr>
      </w:pPr>
    </w:p>
    <w:p w14:paraId="18E890D9" w14:textId="77777777" w:rsidR="00CA6A00" w:rsidRDefault="00CA6A00" w:rsidP="00EA3FE1">
      <w:pPr>
        <w:rPr>
          <w:rFonts w:ascii="Times New Roman" w:hAnsi="Times New Roman" w:cs="Times New Roman"/>
          <w:color w:val="000000" w:themeColor="text1"/>
          <w:sz w:val="18"/>
          <w:szCs w:val="18"/>
        </w:rPr>
      </w:pPr>
    </w:p>
    <w:p w14:paraId="656DE5F3" w14:textId="77777777" w:rsidR="00CA6A00" w:rsidRDefault="00CA6A00" w:rsidP="00EA3FE1">
      <w:pPr>
        <w:rPr>
          <w:rFonts w:ascii="Times New Roman" w:hAnsi="Times New Roman" w:cs="Times New Roman"/>
          <w:color w:val="000000" w:themeColor="text1"/>
          <w:sz w:val="18"/>
          <w:szCs w:val="18"/>
        </w:rPr>
      </w:pPr>
    </w:p>
    <w:p w14:paraId="70BE5FA6" w14:textId="77777777" w:rsidR="00CA6A00" w:rsidRDefault="00CA6A00" w:rsidP="00EA3FE1">
      <w:pPr>
        <w:rPr>
          <w:rFonts w:ascii="Times New Roman" w:hAnsi="Times New Roman" w:cs="Times New Roman"/>
          <w:color w:val="000000" w:themeColor="text1"/>
          <w:sz w:val="18"/>
          <w:szCs w:val="18"/>
        </w:rPr>
      </w:pPr>
    </w:p>
    <w:p w14:paraId="0700E388" w14:textId="77777777" w:rsidR="00CA6A00" w:rsidRDefault="00CA6A00" w:rsidP="00EA3FE1">
      <w:pPr>
        <w:rPr>
          <w:rFonts w:ascii="Times New Roman" w:hAnsi="Times New Roman" w:cs="Times New Roman"/>
          <w:color w:val="000000" w:themeColor="text1"/>
          <w:sz w:val="18"/>
          <w:szCs w:val="18"/>
        </w:rPr>
      </w:pPr>
    </w:p>
    <w:p w14:paraId="65A4B58E" w14:textId="77777777" w:rsidR="00CA6A00" w:rsidRDefault="00CA6A00" w:rsidP="00EA3FE1">
      <w:pPr>
        <w:rPr>
          <w:rFonts w:ascii="Times New Roman" w:hAnsi="Times New Roman" w:cs="Times New Roman"/>
          <w:color w:val="000000" w:themeColor="text1"/>
          <w:sz w:val="18"/>
          <w:szCs w:val="18"/>
        </w:rPr>
      </w:pPr>
    </w:p>
    <w:p w14:paraId="7A989E8D" w14:textId="77777777" w:rsidR="00CA6A00" w:rsidRDefault="00CA6A00" w:rsidP="00EA3FE1">
      <w:pPr>
        <w:rPr>
          <w:rFonts w:ascii="Times New Roman" w:hAnsi="Times New Roman" w:cs="Times New Roman"/>
          <w:color w:val="000000" w:themeColor="text1"/>
          <w:sz w:val="18"/>
          <w:szCs w:val="18"/>
        </w:rPr>
      </w:pPr>
    </w:p>
    <w:p w14:paraId="565C43EF" w14:textId="77777777" w:rsidR="00CA6A00" w:rsidRDefault="00CA6A00" w:rsidP="00EA3FE1">
      <w:pPr>
        <w:rPr>
          <w:rFonts w:ascii="Times New Roman" w:hAnsi="Times New Roman" w:cs="Times New Roman"/>
          <w:color w:val="000000" w:themeColor="text1"/>
          <w:sz w:val="18"/>
          <w:szCs w:val="18"/>
        </w:rPr>
      </w:pPr>
    </w:p>
    <w:p w14:paraId="1CB2D70C" w14:textId="77777777" w:rsidR="00CA6A00" w:rsidRDefault="00CA6A00" w:rsidP="00EA3FE1">
      <w:pPr>
        <w:rPr>
          <w:rFonts w:ascii="Times New Roman" w:hAnsi="Times New Roman" w:cs="Times New Roman"/>
          <w:color w:val="000000" w:themeColor="text1"/>
          <w:sz w:val="18"/>
          <w:szCs w:val="18"/>
        </w:rPr>
      </w:pPr>
    </w:p>
    <w:p w14:paraId="112BAD03" w14:textId="77777777" w:rsidR="00CA6A00" w:rsidRDefault="00CA6A00" w:rsidP="00EA3FE1">
      <w:pPr>
        <w:rPr>
          <w:rFonts w:ascii="Times New Roman" w:hAnsi="Times New Roman" w:cs="Times New Roman"/>
          <w:color w:val="000000" w:themeColor="text1"/>
          <w:sz w:val="18"/>
          <w:szCs w:val="18"/>
        </w:rPr>
      </w:pPr>
    </w:p>
    <w:p w14:paraId="2F99CEF6" w14:textId="77777777" w:rsidR="00CA6A00" w:rsidRDefault="00CA6A00" w:rsidP="00EA3FE1">
      <w:pPr>
        <w:rPr>
          <w:rFonts w:ascii="Times New Roman" w:hAnsi="Times New Roman" w:cs="Times New Roman"/>
          <w:color w:val="000000" w:themeColor="text1"/>
          <w:sz w:val="18"/>
          <w:szCs w:val="18"/>
        </w:rPr>
      </w:pPr>
    </w:p>
    <w:p w14:paraId="7A3B720A" w14:textId="77777777" w:rsidR="00CA6A00" w:rsidRDefault="00CA6A00" w:rsidP="00EA3FE1">
      <w:pPr>
        <w:rPr>
          <w:rFonts w:ascii="Times New Roman" w:hAnsi="Times New Roman" w:cs="Times New Roman"/>
          <w:color w:val="000000" w:themeColor="text1"/>
          <w:sz w:val="18"/>
          <w:szCs w:val="18"/>
        </w:rPr>
      </w:pPr>
    </w:p>
    <w:p w14:paraId="045BFC06" w14:textId="77777777" w:rsidR="00EA3FE1" w:rsidRPr="00CA6A00" w:rsidRDefault="00EA3FE1" w:rsidP="00EA3FE1">
      <w:pPr>
        <w:rPr>
          <w:rFonts w:ascii="Times New Roman" w:hAnsi="Times New Roman" w:cs="Times New Roman"/>
          <w:color w:val="000000" w:themeColor="text1"/>
          <w:sz w:val="18"/>
          <w:szCs w:val="18"/>
        </w:rPr>
      </w:pPr>
    </w:p>
    <w:p w14:paraId="4A59CF00" w14:textId="39D6A49C" w:rsidR="00EA3FE1" w:rsidRPr="004D7898" w:rsidRDefault="006D2310" w:rsidP="002D2EA7">
      <w:pPr>
        <w:pStyle w:val="Heading1"/>
        <w:rPr>
          <w:rFonts w:ascii="Times New Roman" w:hAnsi="Times New Roman" w:cs="Times New Roman"/>
          <w:color w:val="000000" w:themeColor="text1"/>
          <w:sz w:val="24"/>
          <w:szCs w:val="24"/>
        </w:rPr>
      </w:pPr>
      <w:bookmarkStart w:id="0" w:name="_Toc190266385"/>
      <w:r w:rsidRPr="004D7898">
        <w:rPr>
          <w:rFonts w:ascii="Times New Roman" w:hAnsi="Times New Roman" w:cs="Times New Roman"/>
          <w:color w:val="000000" w:themeColor="text1"/>
          <w:sz w:val="24"/>
          <w:szCs w:val="24"/>
        </w:rPr>
        <w:lastRenderedPageBreak/>
        <w:t>Table of Contents</w:t>
      </w:r>
      <w:bookmarkEnd w:id="0"/>
    </w:p>
    <w:sdt>
      <w:sdtPr>
        <w:rPr>
          <w:rFonts w:ascii="Times New Roman" w:eastAsiaTheme="minorHAnsi" w:hAnsi="Times New Roman" w:cs="Times New Roman"/>
          <w:color w:val="000000" w:themeColor="text1"/>
          <w:kern w:val="2"/>
          <w:sz w:val="18"/>
          <w:szCs w:val="18"/>
          <w:lang w:val="en-AU"/>
          <w14:ligatures w14:val="standardContextual"/>
        </w:rPr>
        <w:id w:val="913430812"/>
        <w:docPartObj>
          <w:docPartGallery w:val="Table of Contents"/>
          <w:docPartUnique/>
        </w:docPartObj>
      </w:sdtPr>
      <w:sdtEndPr>
        <w:rPr>
          <w:b/>
          <w:bCs/>
          <w:noProof/>
        </w:rPr>
      </w:sdtEndPr>
      <w:sdtContent>
        <w:p w14:paraId="4AE4C152" w14:textId="4945F0EE" w:rsidR="000613BF" w:rsidRPr="00342E99" w:rsidRDefault="000613BF">
          <w:pPr>
            <w:pStyle w:val="TOCHeading"/>
            <w:rPr>
              <w:rFonts w:ascii="Times New Roman" w:hAnsi="Times New Roman" w:cs="Times New Roman"/>
              <w:color w:val="000000" w:themeColor="text1"/>
              <w:sz w:val="24"/>
              <w:szCs w:val="24"/>
            </w:rPr>
          </w:pPr>
          <w:r w:rsidRPr="00342E99">
            <w:rPr>
              <w:rFonts w:ascii="Times New Roman" w:hAnsi="Times New Roman" w:cs="Times New Roman"/>
              <w:color w:val="000000" w:themeColor="text1"/>
              <w:sz w:val="24"/>
              <w:szCs w:val="24"/>
            </w:rPr>
            <w:t>Contents</w:t>
          </w:r>
        </w:p>
        <w:p w14:paraId="0878789B" w14:textId="01032395" w:rsidR="008B110C" w:rsidRDefault="000613BF">
          <w:pPr>
            <w:pStyle w:val="TOC1"/>
            <w:tabs>
              <w:tab w:val="right" w:leader="dot" w:pos="9016"/>
            </w:tabs>
            <w:rPr>
              <w:rFonts w:eastAsiaTheme="minorEastAsia"/>
              <w:noProof/>
              <w:sz w:val="24"/>
              <w:szCs w:val="24"/>
              <w:lang w:eastAsia="en-AU"/>
            </w:rPr>
          </w:pPr>
          <w:r w:rsidRPr="00CA6A00">
            <w:rPr>
              <w:rFonts w:ascii="Times New Roman" w:hAnsi="Times New Roman" w:cs="Times New Roman"/>
              <w:color w:val="000000" w:themeColor="text1"/>
              <w:sz w:val="18"/>
              <w:szCs w:val="18"/>
            </w:rPr>
            <w:fldChar w:fldCharType="begin"/>
          </w:r>
          <w:r w:rsidRPr="00CA6A00">
            <w:rPr>
              <w:rFonts w:ascii="Times New Roman" w:hAnsi="Times New Roman" w:cs="Times New Roman"/>
              <w:color w:val="000000" w:themeColor="text1"/>
              <w:sz w:val="18"/>
              <w:szCs w:val="18"/>
            </w:rPr>
            <w:instrText xml:space="preserve"> TOC \o "1-3" \h \z \u </w:instrText>
          </w:r>
          <w:r w:rsidRPr="00CA6A00">
            <w:rPr>
              <w:rFonts w:ascii="Times New Roman" w:hAnsi="Times New Roman" w:cs="Times New Roman"/>
              <w:color w:val="000000" w:themeColor="text1"/>
              <w:sz w:val="18"/>
              <w:szCs w:val="18"/>
            </w:rPr>
            <w:fldChar w:fldCharType="separate"/>
          </w:r>
          <w:hyperlink w:anchor="_Toc190266385" w:history="1">
            <w:r w:rsidR="008B110C" w:rsidRPr="00355922">
              <w:rPr>
                <w:rStyle w:val="Hyperlink"/>
                <w:rFonts w:ascii="Times New Roman" w:hAnsi="Times New Roman" w:cs="Times New Roman"/>
                <w:noProof/>
              </w:rPr>
              <w:t>Table of Contents</w:t>
            </w:r>
            <w:r w:rsidR="008B110C">
              <w:rPr>
                <w:noProof/>
                <w:webHidden/>
              </w:rPr>
              <w:tab/>
            </w:r>
            <w:r w:rsidR="008B110C">
              <w:rPr>
                <w:noProof/>
                <w:webHidden/>
              </w:rPr>
              <w:fldChar w:fldCharType="begin"/>
            </w:r>
            <w:r w:rsidR="008B110C">
              <w:rPr>
                <w:noProof/>
                <w:webHidden/>
              </w:rPr>
              <w:instrText xml:space="preserve"> PAGEREF _Toc190266385 \h </w:instrText>
            </w:r>
            <w:r w:rsidR="008B110C">
              <w:rPr>
                <w:noProof/>
                <w:webHidden/>
              </w:rPr>
            </w:r>
            <w:r w:rsidR="008B110C">
              <w:rPr>
                <w:noProof/>
                <w:webHidden/>
              </w:rPr>
              <w:fldChar w:fldCharType="separate"/>
            </w:r>
            <w:r w:rsidR="008B110C">
              <w:rPr>
                <w:noProof/>
                <w:webHidden/>
              </w:rPr>
              <w:t>2</w:t>
            </w:r>
            <w:r w:rsidR="008B110C">
              <w:rPr>
                <w:noProof/>
                <w:webHidden/>
              </w:rPr>
              <w:fldChar w:fldCharType="end"/>
            </w:r>
          </w:hyperlink>
        </w:p>
        <w:p w14:paraId="10B786C3" w14:textId="175BEDE7" w:rsidR="008B110C" w:rsidRDefault="008B110C">
          <w:pPr>
            <w:pStyle w:val="TOC1"/>
            <w:tabs>
              <w:tab w:val="right" w:leader="dot" w:pos="9016"/>
            </w:tabs>
            <w:rPr>
              <w:rFonts w:eastAsiaTheme="minorEastAsia"/>
              <w:noProof/>
              <w:sz w:val="24"/>
              <w:szCs w:val="24"/>
              <w:lang w:eastAsia="en-AU"/>
            </w:rPr>
          </w:pPr>
          <w:hyperlink w:anchor="_Toc190266386" w:history="1">
            <w:r w:rsidRPr="00355922">
              <w:rPr>
                <w:rStyle w:val="Hyperlink"/>
                <w:rFonts w:ascii="Times New Roman" w:hAnsi="Times New Roman" w:cs="Times New Roman"/>
                <w:noProof/>
              </w:rPr>
              <w:t>Table S1. Glossary of abbreviations</w:t>
            </w:r>
            <w:r>
              <w:rPr>
                <w:noProof/>
                <w:webHidden/>
              </w:rPr>
              <w:tab/>
            </w:r>
            <w:r>
              <w:rPr>
                <w:noProof/>
                <w:webHidden/>
              </w:rPr>
              <w:fldChar w:fldCharType="begin"/>
            </w:r>
            <w:r>
              <w:rPr>
                <w:noProof/>
                <w:webHidden/>
              </w:rPr>
              <w:instrText xml:space="preserve"> PAGEREF _Toc190266386 \h </w:instrText>
            </w:r>
            <w:r>
              <w:rPr>
                <w:noProof/>
                <w:webHidden/>
              </w:rPr>
            </w:r>
            <w:r>
              <w:rPr>
                <w:noProof/>
                <w:webHidden/>
              </w:rPr>
              <w:fldChar w:fldCharType="separate"/>
            </w:r>
            <w:r>
              <w:rPr>
                <w:noProof/>
                <w:webHidden/>
              </w:rPr>
              <w:t>3</w:t>
            </w:r>
            <w:r>
              <w:rPr>
                <w:noProof/>
                <w:webHidden/>
              </w:rPr>
              <w:fldChar w:fldCharType="end"/>
            </w:r>
          </w:hyperlink>
        </w:p>
        <w:p w14:paraId="6BB9A002" w14:textId="6ADF3193" w:rsidR="008B110C" w:rsidRDefault="008B110C">
          <w:pPr>
            <w:pStyle w:val="TOC1"/>
            <w:tabs>
              <w:tab w:val="right" w:leader="dot" w:pos="9016"/>
            </w:tabs>
            <w:rPr>
              <w:rFonts w:eastAsiaTheme="minorEastAsia"/>
              <w:noProof/>
              <w:sz w:val="24"/>
              <w:szCs w:val="24"/>
              <w:lang w:eastAsia="en-AU"/>
            </w:rPr>
          </w:pPr>
          <w:hyperlink w:anchor="_Toc190266387" w:history="1">
            <w:r w:rsidRPr="00355922">
              <w:rPr>
                <w:rStyle w:val="Hyperlink"/>
                <w:rFonts w:ascii="Times New Roman" w:hAnsi="Times New Roman" w:cs="Times New Roman"/>
                <w:noProof/>
              </w:rPr>
              <w:t>Table S2. PRISMA 2020 Main Checklist</w:t>
            </w:r>
            <w:r>
              <w:rPr>
                <w:noProof/>
                <w:webHidden/>
              </w:rPr>
              <w:tab/>
            </w:r>
            <w:r>
              <w:rPr>
                <w:noProof/>
                <w:webHidden/>
              </w:rPr>
              <w:fldChar w:fldCharType="begin"/>
            </w:r>
            <w:r>
              <w:rPr>
                <w:noProof/>
                <w:webHidden/>
              </w:rPr>
              <w:instrText xml:space="preserve"> PAGEREF _Toc190266387 \h </w:instrText>
            </w:r>
            <w:r>
              <w:rPr>
                <w:noProof/>
                <w:webHidden/>
              </w:rPr>
            </w:r>
            <w:r>
              <w:rPr>
                <w:noProof/>
                <w:webHidden/>
              </w:rPr>
              <w:fldChar w:fldCharType="separate"/>
            </w:r>
            <w:r>
              <w:rPr>
                <w:noProof/>
                <w:webHidden/>
              </w:rPr>
              <w:t>4</w:t>
            </w:r>
            <w:r>
              <w:rPr>
                <w:noProof/>
                <w:webHidden/>
              </w:rPr>
              <w:fldChar w:fldCharType="end"/>
            </w:r>
          </w:hyperlink>
        </w:p>
        <w:p w14:paraId="4B3C5D45" w14:textId="14950858" w:rsidR="008B110C" w:rsidRDefault="008B110C">
          <w:pPr>
            <w:pStyle w:val="TOC1"/>
            <w:tabs>
              <w:tab w:val="right" w:leader="dot" w:pos="9016"/>
            </w:tabs>
            <w:rPr>
              <w:rFonts w:eastAsiaTheme="minorEastAsia"/>
              <w:noProof/>
              <w:sz w:val="24"/>
              <w:szCs w:val="24"/>
              <w:lang w:eastAsia="en-AU"/>
            </w:rPr>
          </w:pPr>
          <w:hyperlink w:anchor="_Toc190266388" w:history="1">
            <w:r w:rsidRPr="00355922">
              <w:rPr>
                <w:rStyle w:val="Hyperlink"/>
                <w:rFonts w:ascii="Times New Roman" w:hAnsi="Times New Roman" w:cs="Times New Roman"/>
                <w:noProof/>
              </w:rPr>
              <w:t>Table S3. PRISMA 2020 for Abstracts Checklist</w:t>
            </w:r>
            <w:r>
              <w:rPr>
                <w:noProof/>
                <w:webHidden/>
              </w:rPr>
              <w:tab/>
            </w:r>
            <w:r>
              <w:rPr>
                <w:noProof/>
                <w:webHidden/>
              </w:rPr>
              <w:fldChar w:fldCharType="begin"/>
            </w:r>
            <w:r>
              <w:rPr>
                <w:noProof/>
                <w:webHidden/>
              </w:rPr>
              <w:instrText xml:space="preserve"> PAGEREF _Toc190266388 \h </w:instrText>
            </w:r>
            <w:r>
              <w:rPr>
                <w:noProof/>
                <w:webHidden/>
              </w:rPr>
            </w:r>
            <w:r>
              <w:rPr>
                <w:noProof/>
                <w:webHidden/>
              </w:rPr>
              <w:fldChar w:fldCharType="separate"/>
            </w:r>
            <w:r>
              <w:rPr>
                <w:noProof/>
                <w:webHidden/>
              </w:rPr>
              <w:t>7</w:t>
            </w:r>
            <w:r>
              <w:rPr>
                <w:noProof/>
                <w:webHidden/>
              </w:rPr>
              <w:fldChar w:fldCharType="end"/>
            </w:r>
          </w:hyperlink>
        </w:p>
        <w:p w14:paraId="65D2F34F" w14:textId="6DB228E2" w:rsidR="008B110C" w:rsidRDefault="008B110C">
          <w:pPr>
            <w:pStyle w:val="TOC1"/>
            <w:tabs>
              <w:tab w:val="right" w:leader="dot" w:pos="9016"/>
            </w:tabs>
            <w:rPr>
              <w:rFonts w:eastAsiaTheme="minorEastAsia"/>
              <w:noProof/>
              <w:sz w:val="24"/>
              <w:szCs w:val="24"/>
              <w:lang w:eastAsia="en-AU"/>
            </w:rPr>
          </w:pPr>
          <w:hyperlink w:anchor="_Toc190266389" w:history="1">
            <w:r w:rsidRPr="00355922">
              <w:rPr>
                <w:rStyle w:val="Hyperlink"/>
                <w:rFonts w:ascii="Times New Roman" w:hAnsi="Times New Roman" w:cs="Times New Roman"/>
                <w:noProof/>
              </w:rPr>
              <w:t>Table S4. Overview of included studies (sample size and time specific clinical outcomes)</w:t>
            </w:r>
            <w:r>
              <w:rPr>
                <w:noProof/>
                <w:webHidden/>
              </w:rPr>
              <w:tab/>
            </w:r>
            <w:r>
              <w:rPr>
                <w:noProof/>
                <w:webHidden/>
              </w:rPr>
              <w:fldChar w:fldCharType="begin"/>
            </w:r>
            <w:r>
              <w:rPr>
                <w:noProof/>
                <w:webHidden/>
              </w:rPr>
              <w:instrText xml:space="preserve"> PAGEREF _Toc190266389 \h </w:instrText>
            </w:r>
            <w:r>
              <w:rPr>
                <w:noProof/>
                <w:webHidden/>
              </w:rPr>
            </w:r>
            <w:r>
              <w:rPr>
                <w:noProof/>
                <w:webHidden/>
              </w:rPr>
              <w:fldChar w:fldCharType="separate"/>
            </w:r>
            <w:r>
              <w:rPr>
                <w:noProof/>
                <w:webHidden/>
              </w:rPr>
              <w:t>8</w:t>
            </w:r>
            <w:r>
              <w:rPr>
                <w:noProof/>
                <w:webHidden/>
              </w:rPr>
              <w:fldChar w:fldCharType="end"/>
            </w:r>
          </w:hyperlink>
        </w:p>
        <w:p w14:paraId="68CD1655" w14:textId="56876653" w:rsidR="008B110C" w:rsidRDefault="008B110C">
          <w:pPr>
            <w:pStyle w:val="TOC1"/>
            <w:tabs>
              <w:tab w:val="right" w:leader="dot" w:pos="9016"/>
            </w:tabs>
            <w:rPr>
              <w:rFonts w:eastAsiaTheme="minorEastAsia"/>
              <w:noProof/>
              <w:sz w:val="24"/>
              <w:szCs w:val="24"/>
              <w:lang w:eastAsia="en-AU"/>
            </w:rPr>
          </w:pPr>
          <w:hyperlink w:anchor="_Toc190266390" w:history="1">
            <w:r w:rsidRPr="00355922">
              <w:rPr>
                <w:rStyle w:val="Hyperlink"/>
                <w:rFonts w:ascii="Times New Roman" w:hAnsi="Times New Roman" w:cs="Times New Roman"/>
                <w:noProof/>
              </w:rPr>
              <w:t>Table S5. Overview of included studies (Studies characteristics)</w:t>
            </w:r>
            <w:r>
              <w:rPr>
                <w:noProof/>
                <w:webHidden/>
              </w:rPr>
              <w:tab/>
            </w:r>
            <w:r>
              <w:rPr>
                <w:noProof/>
                <w:webHidden/>
              </w:rPr>
              <w:fldChar w:fldCharType="begin"/>
            </w:r>
            <w:r>
              <w:rPr>
                <w:noProof/>
                <w:webHidden/>
              </w:rPr>
              <w:instrText xml:space="preserve"> PAGEREF _Toc190266390 \h </w:instrText>
            </w:r>
            <w:r>
              <w:rPr>
                <w:noProof/>
                <w:webHidden/>
              </w:rPr>
            </w:r>
            <w:r>
              <w:rPr>
                <w:noProof/>
                <w:webHidden/>
              </w:rPr>
              <w:fldChar w:fldCharType="separate"/>
            </w:r>
            <w:r>
              <w:rPr>
                <w:noProof/>
                <w:webHidden/>
              </w:rPr>
              <w:t>18</w:t>
            </w:r>
            <w:r>
              <w:rPr>
                <w:noProof/>
                <w:webHidden/>
              </w:rPr>
              <w:fldChar w:fldCharType="end"/>
            </w:r>
          </w:hyperlink>
        </w:p>
        <w:p w14:paraId="1EDEA5A7" w14:textId="053F2DFE" w:rsidR="008B110C" w:rsidRDefault="008B110C">
          <w:pPr>
            <w:pStyle w:val="TOC1"/>
            <w:tabs>
              <w:tab w:val="right" w:leader="dot" w:pos="9016"/>
            </w:tabs>
            <w:rPr>
              <w:rFonts w:eastAsiaTheme="minorEastAsia"/>
              <w:noProof/>
              <w:sz w:val="24"/>
              <w:szCs w:val="24"/>
              <w:lang w:eastAsia="en-AU"/>
            </w:rPr>
          </w:pPr>
          <w:hyperlink w:anchor="_Toc190266391" w:history="1">
            <w:r w:rsidRPr="00355922">
              <w:rPr>
                <w:rStyle w:val="Hyperlink"/>
                <w:rFonts w:ascii="Times New Roman" w:hAnsi="Times New Roman" w:cs="Times New Roman"/>
                <w:noProof/>
              </w:rPr>
              <w:t>Table S6. Summary of included studies on long-term clinical outcomes of delirium after hospital discharge</w:t>
            </w:r>
            <w:r>
              <w:rPr>
                <w:noProof/>
                <w:webHidden/>
              </w:rPr>
              <w:tab/>
            </w:r>
            <w:r>
              <w:rPr>
                <w:noProof/>
                <w:webHidden/>
              </w:rPr>
              <w:fldChar w:fldCharType="begin"/>
            </w:r>
            <w:r>
              <w:rPr>
                <w:noProof/>
                <w:webHidden/>
              </w:rPr>
              <w:instrText xml:space="preserve"> PAGEREF _Toc190266391 \h </w:instrText>
            </w:r>
            <w:r>
              <w:rPr>
                <w:noProof/>
                <w:webHidden/>
              </w:rPr>
            </w:r>
            <w:r>
              <w:rPr>
                <w:noProof/>
                <w:webHidden/>
              </w:rPr>
              <w:fldChar w:fldCharType="separate"/>
            </w:r>
            <w:r>
              <w:rPr>
                <w:noProof/>
                <w:webHidden/>
              </w:rPr>
              <w:t>27</w:t>
            </w:r>
            <w:r>
              <w:rPr>
                <w:noProof/>
                <w:webHidden/>
              </w:rPr>
              <w:fldChar w:fldCharType="end"/>
            </w:r>
          </w:hyperlink>
        </w:p>
        <w:p w14:paraId="5E85CB49" w14:textId="7482A201" w:rsidR="008B110C" w:rsidRDefault="008B110C">
          <w:pPr>
            <w:pStyle w:val="TOC1"/>
            <w:tabs>
              <w:tab w:val="right" w:leader="dot" w:pos="9016"/>
            </w:tabs>
            <w:rPr>
              <w:rFonts w:eastAsiaTheme="minorEastAsia"/>
              <w:noProof/>
              <w:sz w:val="24"/>
              <w:szCs w:val="24"/>
              <w:lang w:eastAsia="en-AU"/>
            </w:rPr>
          </w:pPr>
          <w:hyperlink w:anchor="_Toc190266392" w:history="1">
            <w:r w:rsidRPr="00355922">
              <w:rPr>
                <w:rStyle w:val="Hyperlink"/>
                <w:rFonts w:ascii="Times New Roman" w:hAnsi="Times New Roman" w:cs="Times New Roman"/>
                <w:noProof/>
              </w:rPr>
              <w:t>Table S7. Follow-up time analysis for long-term clinical outcomes of delirium after hospital discharge: Categorical data results</w:t>
            </w:r>
            <w:r>
              <w:rPr>
                <w:noProof/>
                <w:webHidden/>
              </w:rPr>
              <w:tab/>
            </w:r>
            <w:r>
              <w:rPr>
                <w:noProof/>
                <w:webHidden/>
              </w:rPr>
              <w:fldChar w:fldCharType="begin"/>
            </w:r>
            <w:r>
              <w:rPr>
                <w:noProof/>
                <w:webHidden/>
              </w:rPr>
              <w:instrText xml:space="preserve"> PAGEREF _Toc190266392 \h </w:instrText>
            </w:r>
            <w:r>
              <w:rPr>
                <w:noProof/>
                <w:webHidden/>
              </w:rPr>
            </w:r>
            <w:r>
              <w:rPr>
                <w:noProof/>
                <w:webHidden/>
              </w:rPr>
              <w:fldChar w:fldCharType="separate"/>
            </w:r>
            <w:r>
              <w:rPr>
                <w:noProof/>
                <w:webHidden/>
              </w:rPr>
              <w:t>28</w:t>
            </w:r>
            <w:r>
              <w:rPr>
                <w:noProof/>
                <w:webHidden/>
              </w:rPr>
              <w:fldChar w:fldCharType="end"/>
            </w:r>
          </w:hyperlink>
        </w:p>
        <w:p w14:paraId="4DD4A4A2" w14:textId="47462A7D" w:rsidR="008B110C" w:rsidRDefault="008B110C">
          <w:pPr>
            <w:pStyle w:val="TOC1"/>
            <w:tabs>
              <w:tab w:val="right" w:leader="dot" w:pos="9016"/>
            </w:tabs>
            <w:rPr>
              <w:rFonts w:eastAsiaTheme="minorEastAsia"/>
              <w:noProof/>
              <w:sz w:val="24"/>
              <w:szCs w:val="24"/>
              <w:lang w:eastAsia="en-AU"/>
            </w:rPr>
          </w:pPr>
          <w:hyperlink w:anchor="_Toc190266393" w:history="1">
            <w:r w:rsidRPr="00355922">
              <w:rPr>
                <w:rStyle w:val="Hyperlink"/>
                <w:rFonts w:ascii="Times New Roman" w:hAnsi="Times New Roman" w:cs="Times New Roman"/>
                <w:noProof/>
              </w:rPr>
              <w:t>Table S8. Follow-up time analysis for long-term clinical outcomes of delirium after hospital discharge. Continuous data results</w:t>
            </w:r>
            <w:r>
              <w:rPr>
                <w:noProof/>
                <w:webHidden/>
              </w:rPr>
              <w:tab/>
            </w:r>
            <w:r>
              <w:rPr>
                <w:noProof/>
                <w:webHidden/>
              </w:rPr>
              <w:fldChar w:fldCharType="begin"/>
            </w:r>
            <w:r>
              <w:rPr>
                <w:noProof/>
                <w:webHidden/>
              </w:rPr>
              <w:instrText xml:space="preserve"> PAGEREF _Toc190266393 \h </w:instrText>
            </w:r>
            <w:r>
              <w:rPr>
                <w:noProof/>
                <w:webHidden/>
              </w:rPr>
            </w:r>
            <w:r>
              <w:rPr>
                <w:noProof/>
                <w:webHidden/>
              </w:rPr>
              <w:fldChar w:fldCharType="separate"/>
            </w:r>
            <w:r>
              <w:rPr>
                <w:noProof/>
                <w:webHidden/>
              </w:rPr>
              <w:t>29</w:t>
            </w:r>
            <w:r>
              <w:rPr>
                <w:noProof/>
                <w:webHidden/>
              </w:rPr>
              <w:fldChar w:fldCharType="end"/>
            </w:r>
          </w:hyperlink>
        </w:p>
        <w:p w14:paraId="71BCB104" w14:textId="3B2783A1" w:rsidR="008B110C" w:rsidRDefault="008B110C">
          <w:pPr>
            <w:pStyle w:val="TOC1"/>
            <w:tabs>
              <w:tab w:val="right" w:leader="dot" w:pos="9016"/>
            </w:tabs>
            <w:rPr>
              <w:rFonts w:eastAsiaTheme="minorEastAsia"/>
              <w:noProof/>
              <w:sz w:val="24"/>
              <w:szCs w:val="24"/>
              <w:lang w:eastAsia="en-AU"/>
            </w:rPr>
          </w:pPr>
          <w:hyperlink w:anchor="_Toc190266394" w:history="1">
            <w:r w:rsidRPr="00355922">
              <w:rPr>
                <w:rStyle w:val="Hyperlink"/>
                <w:rFonts w:ascii="Times New Roman" w:hAnsi="Times New Roman" w:cs="Times New Roman"/>
                <w:noProof/>
              </w:rPr>
              <w:t>Table S9. Forest plots for long-term clinical outcomes of delirium after hospital discharge</w:t>
            </w:r>
            <w:r>
              <w:rPr>
                <w:noProof/>
                <w:webHidden/>
              </w:rPr>
              <w:tab/>
            </w:r>
            <w:r>
              <w:rPr>
                <w:noProof/>
                <w:webHidden/>
              </w:rPr>
              <w:fldChar w:fldCharType="begin"/>
            </w:r>
            <w:r>
              <w:rPr>
                <w:noProof/>
                <w:webHidden/>
              </w:rPr>
              <w:instrText xml:space="preserve"> PAGEREF _Toc190266394 \h </w:instrText>
            </w:r>
            <w:r>
              <w:rPr>
                <w:noProof/>
                <w:webHidden/>
              </w:rPr>
            </w:r>
            <w:r>
              <w:rPr>
                <w:noProof/>
                <w:webHidden/>
              </w:rPr>
              <w:fldChar w:fldCharType="separate"/>
            </w:r>
            <w:r>
              <w:rPr>
                <w:noProof/>
                <w:webHidden/>
              </w:rPr>
              <w:t>31</w:t>
            </w:r>
            <w:r>
              <w:rPr>
                <w:noProof/>
                <w:webHidden/>
              </w:rPr>
              <w:fldChar w:fldCharType="end"/>
            </w:r>
          </w:hyperlink>
        </w:p>
        <w:p w14:paraId="6EDFE24F" w14:textId="4D075259" w:rsidR="008B110C" w:rsidRDefault="008B110C">
          <w:pPr>
            <w:pStyle w:val="TOC1"/>
            <w:tabs>
              <w:tab w:val="right" w:leader="dot" w:pos="9016"/>
            </w:tabs>
            <w:rPr>
              <w:rFonts w:eastAsiaTheme="minorEastAsia"/>
              <w:noProof/>
              <w:sz w:val="24"/>
              <w:szCs w:val="24"/>
              <w:lang w:eastAsia="en-AU"/>
            </w:rPr>
          </w:pPr>
          <w:hyperlink w:anchor="_Toc190266395" w:history="1">
            <w:r w:rsidRPr="00355922">
              <w:rPr>
                <w:rStyle w:val="Hyperlink"/>
                <w:rFonts w:ascii="Times New Roman" w:hAnsi="Times New Roman" w:cs="Times New Roman"/>
                <w:noProof/>
              </w:rPr>
              <w:t>Table S10. Covariates adjusted and unadjusted data analyses. Categorical data results</w:t>
            </w:r>
            <w:r>
              <w:rPr>
                <w:noProof/>
                <w:webHidden/>
              </w:rPr>
              <w:tab/>
            </w:r>
            <w:r>
              <w:rPr>
                <w:noProof/>
                <w:webHidden/>
              </w:rPr>
              <w:fldChar w:fldCharType="begin"/>
            </w:r>
            <w:r>
              <w:rPr>
                <w:noProof/>
                <w:webHidden/>
              </w:rPr>
              <w:instrText xml:space="preserve"> PAGEREF _Toc190266395 \h </w:instrText>
            </w:r>
            <w:r>
              <w:rPr>
                <w:noProof/>
                <w:webHidden/>
              </w:rPr>
            </w:r>
            <w:r>
              <w:rPr>
                <w:noProof/>
                <w:webHidden/>
              </w:rPr>
              <w:fldChar w:fldCharType="separate"/>
            </w:r>
            <w:r>
              <w:rPr>
                <w:noProof/>
                <w:webHidden/>
              </w:rPr>
              <w:t>74</w:t>
            </w:r>
            <w:r>
              <w:rPr>
                <w:noProof/>
                <w:webHidden/>
              </w:rPr>
              <w:fldChar w:fldCharType="end"/>
            </w:r>
          </w:hyperlink>
        </w:p>
        <w:p w14:paraId="1DF9D448" w14:textId="306AA078" w:rsidR="008B110C" w:rsidRDefault="008B110C">
          <w:pPr>
            <w:pStyle w:val="TOC1"/>
            <w:tabs>
              <w:tab w:val="right" w:leader="dot" w:pos="9016"/>
            </w:tabs>
            <w:rPr>
              <w:rFonts w:eastAsiaTheme="minorEastAsia"/>
              <w:noProof/>
              <w:sz w:val="24"/>
              <w:szCs w:val="24"/>
              <w:lang w:eastAsia="en-AU"/>
            </w:rPr>
          </w:pPr>
          <w:hyperlink w:anchor="_Toc190266396" w:history="1">
            <w:r w:rsidRPr="00355922">
              <w:rPr>
                <w:rStyle w:val="Hyperlink"/>
                <w:rFonts w:ascii="Times New Roman" w:hAnsi="Times New Roman" w:cs="Times New Roman"/>
                <w:noProof/>
              </w:rPr>
              <w:t>Table S11. Covariates adjusted and unadjusted data sensitivity analyses. Continuous data results</w:t>
            </w:r>
            <w:r>
              <w:rPr>
                <w:noProof/>
                <w:webHidden/>
              </w:rPr>
              <w:tab/>
            </w:r>
            <w:r>
              <w:rPr>
                <w:noProof/>
                <w:webHidden/>
              </w:rPr>
              <w:fldChar w:fldCharType="begin"/>
            </w:r>
            <w:r>
              <w:rPr>
                <w:noProof/>
                <w:webHidden/>
              </w:rPr>
              <w:instrText xml:space="preserve"> PAGEREF _Toc190266396 \h </w:instrText>
            </w:r>
            <w:r>
              <w:rPr>
                <w:noProof/>
                <w:webHidden/>
              </w:rPr>
            </w:r>
            <w:r>
              <w:rPr>
                <w:noProof/>
                <w:webHidden/>
              </w:rPr>
              <w:fldChar w:fldCharType="separate"/>
            </w:r>
            <w:r>
              <w:rPr>
                <w:noProof/>
                <w:webHidden/>
              </w:rPr>
              <w:t>75</w:t>
            </w:r>
            <w:r>
              <w:rPr>
                <w:noProof/>
                <w:webHidden/>
              </w:rPr>
              <w:fldChar w:fldCharType="end"/>
            </w:r>
          </w:hyperlink>
        </w:p>
        <w:p w14:paraId="14519112" w14:textId="4F02EE36" w:rsidR="008B110C" w:rsidRDefault="008B110C">
          <w:pPr>
            <w:pStyle w:val="TOC1"/>
            <w:tabs>
              <w:tab w:val="right" w:leader="dot" w:pos="9016"/>
            </w:tabs>
            <w:rPr>
              <w:rFonts w:eastAsiaTheme="minorEastAsia"/>
              <w:noProof/>
              <w:sz w:val="24"/>
              <w:szCs w:val="24"/>
              <w:lang w:eastAsia="en-AU"/>
            </w:rPr>
          </w:pPr>
          <w:hyperlink w:anchor="_Toc190266397" w:history="1">
            <w:r w:rsidRPr="00355922">
              <w:rPr>
                <w:rStyle w:val="Hyperlink"/>
                <w:rFonts w:ascii="Times New Roman" w:hAnsi="Times New Roman" w:cs="Times New Roman"/>
                <w:noProof/>
              </w:rPr>
              <w:t>Table S12. Sample size sensitivity analysis. Continuous data results</w:t>
            </w:r>
            <w:r>
              <w:rPr>
                <w:noProof/>
                <w:webHidden/>
              </w:rPr>
              <w:tab/>
            </w:r>
            <w:r>
              <w:rPr>
                <w:noProof/>
                <w:webHidden/>
              </w:rPr>
              <w:fldChar w:fldCharType="begin"/>
            </w:r>
            <w:r>
              <w:rPr>
                <w:noProof/>
                <w:webHidden/>
              </w:rPr>
              <w:instrText xml:space="preserve"> PAGEREF _Toc190266397 \h </w:instrText>
            </w:r>
            <w:r>
              <w:rPr>
                <w:noProof/>
                <w:webHidden/>
              </w:rPr>
            </w:r>
            <w:r>
              <w:rPr>
                <w:noProof/>
                <w:webHidden/>
              </w:rPr>
              <w:fldChar w:fldCharType="separate"/>
            </w:r>
            <w:r>
              <w:rPr>
                <w:noProof/>
                <w:webHidden/>
              </w:rPr>
              <w:t>77</w:t>
            </w:r>
            <w:r>
              <w:rPr>
                <w:noProof/>
                <w:webHidden/>
              </w:rPr>
              <w:fldChar w:fldCharType="end"/>
            </w:r>
          </w:hyperlink>
        </w:p>
        <w:p w14:paraId="18371AE3" w14:textId="328376A4" w:rsidR="008B110C" w:rsidRDefault="008B110C">
          <w:pPr>
            <w:pStyle w:val="TOC1"/>
            <w:tabs>
              <w:tab w:val="right" w:leader="dot" w:pos="9016"/>
            </w:tabs>
            <w:rPr>
              <w:rFonts w:eastAsiaTheme="minorEastAsia"/>
              <w:noProof/>
              <w:sz w:val="24"/>
              <w:szCs w:val="24"/>
              <w:lang w:eastAsia="en-AU"/>
            </w:rPr>
          </w:pPr>
          <w:hyperlink w:anchor="_Toc190266398" w:history="1">
            <w:r w:rsidRPr="00355922">
              <w:rPr>
                <w:rStyle w:val="Hyperlink"/>
                <w:rFonts w:ascii="Times New Roman" w:hAnsi="Times New Roman" w:cs="Times New Roman"/>
                <w:noProof/>
              </w:rPr>
              <w:t>Table S13. Functional outcomes sensitivity analyses with and without (frailty, fatigue, and/or fall)</w:t>
            </w:r>
            <w:r>
              <w:rPr>
                <w:noProof/>
                <w:webHidden/>
              </w:rPr>
              <w:tab/>
            </w:r>
            <w:r>
              <w:rPr>
                <w:noProof/>
                <w:webHidden/>
              </w:rPr>
              <w:fldChar w:fldCharType="begin"/>
            </w:r>
            <w:r>
              <w:rPr>
                <w:noProof/>
                <w:webHidden/>
              </w:rPr>
              <w:instrText xml:space="preserve"> PAGEREF _Toc190266398 \h </w:instrText>
            </w:r>
            <w:r>
              <w:rPr>
                <w:noProof/>
                <w:webHidden/>
              </w:rPr>
            </w:r>
            <w:r>
              <w:rPr>
                <w:noProof/>
                <w:webHidden/>
              </w:rPr>
              <w:fldChar w:fldCharType="separate"/>
            </w:r>
            <w:r>
              <w:rPr>
                <w:noProof/>
                <w:webHidden/>
              </w:rPr>
              <w:t>78</w:t>
            </w:r>
            <w:r>
              <w:rPr>
                <w:noProof/>
                <w:webHidden/>
              </w:rPr>
              <w:fldChar w:fldCharType="end"/>
            </w:r>
          </w:hyperlink>
        </w:p>
        <w:p w14:paraId="150F248C" w14:textId="10E9D348" w:rsidR="008B110C" w:rsidRDefault="008B110C">
          <w:pPr>
            <w:pStyle w:val="TOC1"/>
            <w:tabs>
              <w:tab w:val="right" w:leader="dot" w:pos="9016"/>
            </w:tabs>
            <w:rPr>
              <w:rFonts w:eastAsiaTheme="minorEastAsia"/>
              <w:noProof/>
              <w:sz w:val="24"/>
              <w:szCs w:val="24"/>
              <w:lang w:eastAsia="en-AU"/>
            </w:rPr>
          </w:pPr>
          <w:hyperlink w:anchor="_Toc190266399" w:history="1">
            <w:r w:rsidRPr="00355922">
              <w:rPr>
                <w:rStyle w:val="Hyperlink"/>
                <w:rFonts w:ascii="Times New Roman" w:hAnsi="Times New Roman" w:cs="Times New Roman"/>
                <w:noProof/>
              </w:rPr>
              <w:t>Table S14. Outlier analyses for long-term clinical outcomes of delirium after hospital discharge</w:t>
            </w:r>
            <w:r>
              <w:rPr>
                <w:noProof/>
                <w:webHidden/>
              </w:rPr>
              <w:tab/>
            </w:r>
            <w:r>
              <w:rPr>
                <w:noProof/>
                <w:webHidden/>
              </w:rPr>
              <w:fldChar w:fldCharType="begin"/>
            </w:r>
            <w:r>
              <w:rPr>
                <w:noProof/>
                <w:webHidden/>
              </w:rPr>
              <w:instrText xml:space="preserve"> PAGEREF _Toc190266399 \h </w:instrText>
            </w:r>
            <w:r>
              <w:rPr>
                <w:noProof/>
                <w:webHidden/>
              </w:rPr>
            </w:r>
            <w:r>
              <w:rPr>
                <w:noProof/>
                <w:webHidden/>
              </w:rPr>
              <w:fldChar w:fldCharType="separate"/>
            </w:r>
            <w:r>
              <w:rPr>
                <w:noProof/>
                <w:webHidden/>
              </w:rPr>
              <w:t>79</w:t>
            </w:r>
            <w:r>
              <w:rPr>
                <w:noProof/>
                <w:webHidden/>
              </w:rPr>
              <w:fldChar w:fldCharType="end"/>
            </w:r>
          </w:hyperlink>
        </w:p>
        <w:p w14:paraId="00F9DD8A" w14:textId="3F9F3F20" w:rsidR="008B110C" w:rsidRDefault="008B110C">
          <w:pPr>
            <w:pStyle w:val="TOC1"/>
            <w:tabs>
              <w:tab w:val="right" w:leader="dot" w:pos="9016"/>
            </w:tabs>
            <w:rPr>
              <w:rFonts w:eastAsiaTheme="minorEastAsia"/>
              <w:noProof/>
              <w:sz w:val="24"/>
              <w:szCs w:val="24"/>
              <w:lang w:eastAsia="en-AU"/>
            </w:rPr>
          </w:pPr>
          <w:hyperlink w:anchor="_Toc190266400" w:history="1">
            <w:r w:rsidRPr="00355922">
              <w:rPr>
                <w:rStyle w:val="Hyperlink"/>
                <w:rFonts w:ascii="Times New Roman" w:hAnsi="Times New Roman" w:cs="Times New Roman"/>
                <w:noProof/>
              </w:rPr>
              <w:t>Table S15. Small study effect /publication bias investigations</w:t>
            </w:r>
            <w:r>
              <w:rPr>
                <w:noProof/>
                <w:webHidden/>
              </w:rPr>
              <w:tab/>
            </w:r>
            <w:r>
              <w:rPr>
                <w:noProof/>
                <w:webHidden/>
              </w:rPr>
              <w:fldChar w:fldCharType="begin"/>
            </w:r>
            <w:r>
              <w:rPr>
                <w:noProof/>
                <w:webHidden/>
              </w:rPr>
              <w:instrText xml:space="preserve"> PAGEREF _Toc190266400 \h </w:instrText>
            </w:r>
            <w:r>
              <w:rPr>
                <w:noProof/>
                <w:webHidden/>
              </w:rPr>
            </w:r>
            <w:r>
              <w:rPr>
                <w:noProof/>
                <w:webHidden/>
              </w:rPr>
              <w:fldChar w:fldCharType="separate"/>
            </w:r>
            <w:r>
              <w:rPr>
                <w:noProof/>
                <w:webHidden/>
              </w:rPr>
              <w:t>80</w:t>
            </w:r>
            <w:r>
              <w:rPr>
                <w:noProof/>
                <w:webHidden/>
              </w:rPr>
              <w:fldChar w:fldCharType="end"/>
            </w:r>
          </w:hyperlink>
        </w:p>
        <w:p w14:paraId="0CB49FF9" w14:textId="3E525901" w:rsidR="008B110C" w:rsidRDefault="008B110C">
          <w:pPr>
            <w:pStyle w:val="TOC1"/>
            <w:tabs>
              <w:tab w:val="right" w:leader="dot" w:pos="9016"/>
            </w:tabs>
            <w:rPr>
              <w:rFonts w:eastAsiaTheme="minorEastAsia"/>
              <w:noProof/>
              <w:sz w:val="24"/>
              <w:szCs w:val="24"/>
              <w:lang w:eastAsia="en-AU"/>
            </w:rPr>
          </w:pPr>
          <w:hyperlink w:anchor="_Toc190266401" w:history="1">
            <w:r w:rsidRPr="00355922">
              <w:rPr>
                <w:rStyle w:val="Hyperlink"/>
                <w:rFonts w:ascii="Times New Roman" w:hAnsi="Times New Roman" w:cs="Times New Roman"/>
                <w:noProof/>
              </w:rPr>
              <w:t>Table S16. Risk of bias assessment</w:t>
            </w:r>
            <w:r>
              <w:rPr>
                <w:noProof/>
                <w:webHidden/>
              </w:rPr>
              <w:tab/>
            </w:r>
            <w:r>
              <w:rPr>
                <w:noProof/>
                <w:webHidden/>
              </w:rPr>
              <w:fldChar w:fldCharType="begin"/>
            </w:r>
            <w:r>
              <w:rPr>
                <w:noProof/>
                <w:webHidden/>
              </w:rPr>
              <w:instrText xml:space="preserve"> PAGEREF _Toc190266401 \h </w:instrText>
            </w:r>
            <w:r>
              <w:rPr>
                <w:noProof/>
                <w:webHidden/>
              </w:rPr>
            </w:r>
            <w:r>
              <w:rPr>
                <w:noProof/>
                <w:webHidden/>
              </w:rPr>
              <w:fldChar w:fldCharType="separate"/>
            </w:r>
            <w:r>
              <w:rPr>
                <w:noProof/>
                <w:webHidden/>
              </w:rPr>
              <w:t>89</w:t>
            </w:r>
            <w:r>
              <w:rPr>
                <w:noProof/>
                <w:webHidden/>
              </w:rPr>
              <w:fldChar w:fldCharType="end"/>
            </w:r>
          </w:hyperlink>
        </w:p>
        <w:p w14:paraId="0869C6B6" w14:textId="6EF54428" w:rsidR="008B110C" w:rsidRDefault="008B110C">
          <w:pPr>
            <w:pStyle w:val="TOC1"/>
            <w:tabs>
              <w:tab w:val="right" w:leader="dot" w:pos="9016"/>
            </w:tabs>
            <w:rPr>
              <w:rFonts w:eastAsiaTheme="minorEastAsia"/>
              <w:noProof/>
              <w:sz w:val="24"/>
              <w:szCs w:val="24"/>
              <w:lang w:eastAsia="en-AU"/>
            </w:rPr>
          </w:pPr>
          <w:hyperlink w:anchor="_Toc190266402" w:history="1">
            <w:r w:rsidRPr="00355922">
              <w:rPr>
                <w:rStyle w:val="Hyperlink"/>
                <w:rFonts w:ascii="Times New Roman" w:hAnsi="Times New Roman" w:cs="Times New Roman"/>
                <w:noProof/>
              </w:rPr>
              <w:t>Newcastle - Ottawa quality assessment scale: Cohort studies</w:t>
            </w:r>
            <w:r>
              <w:rPr>
                <w:noProof/>
                <w:webHidden/>
              </w:rPr>
              <w:tab/>
            </w:r>
            <w:r>
              <w:rPr>
                <w:noProof/>
                <w:webHidden/>
              </w:rPr>
              <w:fldChar w:fldCharType="begin"/>
            </w:r>
            <w:r>
              <w:rPr>
                <w:noProof/>
                <w:webHidden/>
              </w:rPr>
              <w:instrText xml:space="preserve"> PAGEREF _Toc190266402 \h </w:instrText>
            </w:r>
            <w:r>
              <w:rPr>
                <w:noProof/>
                <w:webHidden/>
              </w:rPr>
            </w:r>
            <w:r>
              <w:rPr>
                <w:noProof/>
                <w:webHidden/>
              </w:rPr>
              <w:fldChar w:fldCharType="separate"/>
            </w:r>
            <w:r>
              <w:rPr>
                <w:noProof/>
                <w:webHidden/>
              </w:rPr>
              <w:t>89</w:t>
            </w:r>
            <w:r>
              <w:rPr>
                <w:noProof/>
                <w:webHidden/>
              </w:rPr>
              <w:fldChar w:fldCharType="end"/>
            </w:r>
          </w:hyperlink>
        </w:p>
        <w:p w14:paraId="5CF8FC62" w14:textId="6B4B5689" w:rsidR="008B110C" w:rsidRDefault="008B110C">
          <w:pPr>
            <w:pStyle w:val="TOC1"/>
            <w:tabs>
              <w:tab w:val="right" w:leader="dot" w:pos="9016"/>
            </w:tabs>
            <w:rPr>
              <w:rFonts w:eastAsiaTheme="minorEastAsia"/>
              <w:noProof/>
              <w:sz w:val="24"/>
              <w:szCs w:val="24"/>
              <w:lang w:eastAsia="en-AU"/>
            </w:rPr>
          </w:pPr>
          <w:hyperlink w:anchor="_Toc190266403" w:history="1">
            <w:r w:rsidRPr="00355922">
              <w:rPr>
                <w:rStyle w:val="Hyperlink"/>
                <w:rFonts w:ascii="Times New Roman" w:hAnsi="Times New Roman" w:cs="Times New Roman"/>
                <w:noProof/>
              </w:rPr>
              <w:t>Table S17. GRADE (Grading of Recommendations, Assessment, Development, and Evaluations)</w:t>
            </w:r>
            <w:r>
              <w:rPr>
                <w:noProof/>
                <w:webHidden/>
              </w:rPr>
              <w:tab/>
            </w:r>
            <w:r>
              <w:rPr>
                <w:noProof/>
                <w:webHidden/>
              </w:rPr>
              <w:fldChar w:fldCharType="begin"/>
            </w:r>
            <w:r>
              <w:rPr>
                <w:noProof/>
                <w:webHidden/>
              </w:rPr>
              <w:instrText xml:space="preserve"> PAGEREF _Toc190266403 \h </w:instrText>
            </w:r>
            <w:r>
              <w:rPr>
                <w:noProof/>
                <w:webHidden/>
              </w:rPr>
            </w:r>
            <w:r>
              <w:rPr>
                <w:noProof/>
                <w:webHidden/>
              </w:rPr>
              <w:fldChar w:fldCharType="separate"/>
            </w:r>
            <w:r>
              <w:rPr>
                <w:noProof/>
                <w:webHidden/>
              </w:rPr>
              <w:t>101</w:t>
            </w:r>
            <w:r>
              <w:rPr>
                <w:noProof/>
                <w:webHidden/>
              </w:rPr>
              <w:fldChar w:fldCharType="end"/>
            </w:r>
          </w:hyperlink>
        </w:p>
        <w:p w14:paraId="56F73000" w14:textId="5D848623" w:rsidR="008B110C" w:rsidRDefault="008B110C">
          <w:pPr>
            <w:pStyle w:val="TOC1"/>
            <w:tabs>
              <w:tab w:val="right" w:leader="dot" w:pos="9016"/>
            </w:tabs>
            <w:rPr>
              <w:rFonts w:eastAsiaTheme="minorEastAsia"/>
              <w:noProof/>
              <w:sz w:val="24"/>
              <w:szCs w:val="24"/>
              <w:lang w:eastAsia="en-AU"/>
            </w:rPr>
          </w:pPr>
          <w:hyperlink w:anchor="_Toc190266404" w:history="1">
            <w:r w:rsidRPr="00355922">
              <w:rPr>
                <w:rStyle w:val="Hyperlink"/>
                <w:rFonts w:ascii="Times New Roman" w:hAnsi="Times New Roman" w:cs="Times New Roman"/>
                <w:noProof/>
              </w:rPr>
              <w:t>Manuscript References 51-338</w:t>
            </w:r>
            <w:r>
              <w:rPr>
                <w:noProof/>
                <w:webHidden/>
              </w:rPr>
              <w:tab/>
            </w:r>
            <w:r>
              <w:rPr>
                <w:noProof/>
                <w:webHidden/>
              </w:rPr>
              <w:fldChar w:fldCharType="begin"/>
            </w:r>
            <w:r>
              <w:rPr>
                <w:noProof/>
                <w:webHidden/>
              </w:rPr>
              <w:instrText xml:space="preserve"> PAGEREF _Toc190266404 \h </w:instrText>
            </w:r>
            <w:r>
              <w:rPr>
                <w:noProof/>
                <w:webHidden/>
              </w:rPr>
            </w:r>
            <w:r>
              <w:rPr>
                <w:noProof/>
                <w:webHidden/>
              </w:rPr>
              <w:fldChar w:fldCharType="separate"/>
            </w:r>
            <w:r>
              <w:rPr>
                <w:noProof/>
                <w:webHidden/>
              </w:rPr>
              <w:t>103</w:t>
            </w:r>
            <w:r>
              <w:rPr>
                <w:noProof/>
                <w:webHidden/>
              </w:rPr>
              <w:fldChar w:fldCharType="end"/>
            </w:r>
          </w:hyperlink>
        </w:p>
        <w:p w14:paraId="63F963D6" w14:textId="456576DF" w:rsidR="008B110C" w:rsidRDefault="008B110C">
          <w:pPr>
            <w:pStyle w:val="TOC1"/>
            <w:tabs>
              <w:tab w:val="right" w:leader="dot" w:pos="9016"/>
            </w:tabs>
            <w:rPr>
              <w:rFonts w:eastAsiaTheme="minorEastAsia"/>
              <w:noProof/>
              <w:sz w:val="24"/>
              <w:szCs w:val="24"/>
              <w:lang w:eastAsia="en-AU"/>
            </w:rPr>
          </w:pPr>
          <w:hyperlink w:anchor="_Toc190266405" w:history="1">
            <w:r w:rsidRPr="00355922">
              <w:rPr>
                <w:rStyle w:val="Hyperlink"/>
                <w:rFonts w:ascii="Times New Roman" w:hAnsi="Times New Roman" w:cs="Times New Roman"/>
                <w:noProof/>
              </w:rPr>
              <w:t>References (Clinical outcomes used for analyses 1-253)</w:t>
            </w:r>
            <w:r>
              <w:rPr>
                <w:noProof/>
                <w:webHidden/>
              </w:rPr>
              <w:tab/>
            </w:r>
            <w:r>
              <w:rPr>
                <w:noProof/>
                <w:webHidden/>
              </w:rPr>
              <w:fldChar w:fldCharType="begin"/>
            </w:r>
            <w:r>
              <w:rPr>
                <w:noProof/>
                <w:webHidden/>
              </w:rPr>
              <w:instrText xml:space="preserve"> PAGEREF _Toc190266405 \h </w:instrText>
            </w:r>
            <w:r>
              <w:rPr>
                <w:noProof/>
                <w:webHidden/>
              </w:rPr>
            </w:r>
            <w:r>
              <w:rPr>
                <w:noProof/>
                <w:webHidden/>
              </w:rPr>
              <w:fldChar w:fldCharType="separate"/>
            </w:r>
            <w:r>
              <w:rPr>
                <w:noProof/>
                <w:webHidden/>
              </w:rPr>
              <w:t>103</w:t>
            </w:r>
            <w:r>
              <w:rPr>
                <w:noProof/>
                <w:webHidden/>
              </w:rPr>
              <w:fldChar w:fldCharType="end"/>
            </w:r>
          </w:hyperlink>
        </w:p>
        <w:p w14:paraId="44D934DD" w14:textId="717801E6" w:rsidR="000613BF" w:rsidRPr="00CA6A00" w:rsidRDefault="000613BF">
          <w:pPr>
            <w:rPr>
              <w:rFonts w:ascii="Times New Roman" w:hAnsi="Times New Roman" w:cs="Times New Roman"/>
              <w:color w:val="000000" w:themeColor="text1"/>
              <w:sz w:val="18"/>
              <w:szCs w:val="18"/>
            </w:rPr>
          </w:pPr>
          <w:r w:rsidRPr="00CA6A00">
            <w:rPr>
              <w:rFonts w:ascii="Times New Roman" w:hAnsi="Times New Roman" w:cs="Times New Roman"/>
              <w:b/>
              <w:bCs/>
              <w:noProof/>
              <w:color w:val="000000" w:themeColor="text1"/>
              <w:sz w:val="18"/>
              <w:szCs w:val="18"/>
            </w:rPr>
            <w:fldChar w:fldCharType="end"/>
          </w:r>
        </w:p>
      </w:sdtContent>
    </w:sdt>
    <w:p w14:paraId="159FBC55" w14:textId="77777777" w:rsidR="006D2310" w:rsidRPr="00CA6A00" w:rsidRDefault="006D2310" w:rsidP="00EA3FE1">
      <w:pPr>
        <w:rPr>
          <w:rFonts w:ascii="Times New Roman" w:hAnsi="Times New Roman" w:cs="Times New Roman"/>
          <w:color w:val="000000" w:themeColor="text1"/>
          <w:sz w:val="18"/>
          <w:szCs w:val="18"/>
        </w:rPr>
      </w:pPr>
    </w:p>
    <w:p w14:paraId="4EC5564C" w14:textId="77777777" w:rsidR="006F780B" w:rsidRPr="00CA6A00" w:rsidRDefault="006F780B" w:rsidP="008A5FBF">
      <w:pPr>
        <w:rPr>
          <w:rFonts w:ascii="Times New Roman" w:hAnsi="Times New Roman" w:cs="Times New Roman"/>
          <w:color w:val="000000" w:themeColor="text1"/>
          <w:sz w:val="18"/>
          <w:szCs w:val="18"/>
        </w:rPr>
      </w:pPr>
    </w:p>
    <w:p w14:paraId="07AAEDB8" w14:textId="77777777" w:rsidR="008A5FBF" w:rsidRPr="00CA6A00" w:rsidRDefault="008A5FBF" w:rsidP="008A5FBF">
      <w:pPr>
        <w:rPr>
          <w:rFonts w:ascii="Times New Roman" w:hAnsi="Times New Roman" w:cs="Times New Roman"/>
          <w:color w:val="000000" w:themeColor="text1"/>
          <w:sz w:val="18"/>
          <w:szCs w:val="18"/>
        </w:rPr>
      </w:pPr>
    </w:p>
    <w:p w14:paraId="7EEF2011" w14:textId="77777777" w:rsidR="008A5FBF" w:rsidRPr="00CA6A00" w:rsidRDefault="008A5FBF" w:rsidP="008A5FBF">
      <w:pPr>
        <w:rPr>
          <w:rFonts w:ascii="Times New Roman" w:hAnsi="Times New Roman" w:cs="Times New Roman"/>
          <w:color w:val="000000" w:themeColor="text1"/>
          <w:sz w:val="18"/>
          <w:szCs w:val="18"/>
        </w:rPr>
      </w:pPr>
    </w:p>
    <w:p w14:paraId="5170C7DA" w14:textId="77777777" w:rsidR="008A5FBF" w:rsidRPr="00CA6A00" w:rsidRDefault="008A5FBF" w:rsidP="008A5FBF">
      <w:pPr>
        <w:rPr>
          <w:rFonts w:ascii="Times New Roman" w:hAnsi="Times New Roman" w:cs="Times New Roman"/>
          <w:color w:val="000000" w:themeColor="text1"/>
          <w:sz w:val="18"/>
          <w:szCs w:val="18"/>
        </w:rPr>
      </w:pPr>
    </w:p>
    <w:p w14:paraId="06028EB8" w14:textId="77777777" w:rsidR="008D1B99" w:rsidRPr="00CA6A00" w:rsidRDefault="008D1B99" w:rsidP="008A5FBF">
      <w:pPr>
        <w:rPr>
          <w:rFonts w:ascii="Times New Roman" w:hAnsi="Times New Roman" w:cs="Times New Roman"/>
          <w:color w:val="000000" w:themeColor="text1"/>
          <w:sz w:val="18"/>
          <w:szCs w:val="18"/>
        </w:rPr>
      </w:pPr>
    </w:p>
    <w:p w14:paraId="5744D9B4" w14:textId="77777777" w:rsidR="00CA6A00" w:rsidRDefault="00CA6A00" w:rsidP="008A5FBF">
      <w:pPr>
        <w:rPr>
          <w:rFonts w:ascii="Times New Roman" w:hAnsi="Times New Roman" w:cs="Times New Roman"/>
          <w:color w:val="000000" w:themeColor="text1"/>
          <w:sz w:val="18"/>
          <w:szCs w:val="18"/>
        </w:rPr>
      </w:pPr>
    </w:p>
    <w:p w14:paraId="0155DD84" w14:textId="77777777" w:rsidR="00CA6A00" w:rsidRDefault="00CA6A00" w:rsidP="008A5FBF">
      <w:pPr>
        <w:rPr>
          <w:rFonts w:ascii="Times New Roman" w:hAnsi="Times New Roman" w:cs="Times New Roman"/>
          <w:color w:val="000000" w:themeColor="text1"/>
          <w:sz w:val="18"/>
          <w:szCs w:val="18"/>
        </w:rPr>
      </w:pPr>
    </w:p>
    <w:p w14:paraId="5F671387" w14:textId="77777777" w:rsidR="00CA6A00" w:rsidRPr="00CA6A00" w:rsidRDefault="00CA6A00" w:rsidP="008A5FBF">
      <w:pPr>
        <w:rPr>
          <w:rFonts w:ascii="Times New Roman" w:hAnsi="Times New Roman" w:cs="Times New Roman"/>
          <w:color w:val="000000" w:themeColor="text1"/>
          <w:sz w:val="18"/>
          <w:szCs w:val="18"/>
        </w:rPr>
      </w:pPr>
    </w:p>
    <w:p w14:paraId="2E238C43" w14:textId="5AF2E482" w:rsidR="008D1B99" w:rsidRPr="004D7898" w:rsidRDefault="008D1B99" w:rsidP="00EC5491">
      <w:pPr>
        <w:pStyle w:val="Heading1"/>
        <w:rPr>
          <w:rFonts w:ascii="Times New Roman" w:hAnsi="Times New Roman" w:cs="Times New Roman"/>
          <w:color w:val="000000" w:themeColor="text1"/>
          <w:sz w:val="24"/>
          <w:szCs w:val="24"/>
        </w:rPr>
      </w:pPr>
      <w:bookmarkStart w:id="1" w:name="_Toc190266386"/>
      <w:r w:rsidRPr="004D7898">
        <w:rPr>
          <w:rFonts w:ascii="Times New Roman" w:hAnsi="Times New Roman" w:cs="Times New Roman"/>
          <w:color w:val="000000" w:themeColor="text1"/>
          <w:sz w:val="24"/>
          <w:szCs w:val="24"/>
        </w:rPr>
        <w:lastRenderedPageBreak/>
        <w:t xml:space="preserve">Table </w:t>
      </w:r>
      <w:r w:rsidR="006001D3" w:rsidRPr="004D7898">
        <w:rPr>
          <w:rFonts w:ascii="Times New Roman" w:hAnsi="Times New Roman" w:cs="Times New Roman"/>
          <w:color w:val="000000" w:themeColor="text1"/>
          <w:sz w:val="24"/>
          <w:szCs w:val="24"/>
        </w:rPr>
        <w:t>S1</w:t>
      </w:r>
      <w:r w:rsidRPr="004D7898">
        <w:rPr>
          <w:rFonts w:ascii="Times New Roman" w:hAnsi="Times New Roman" w:cs="Times New Roman"/>
          <w:color w:val="000000" w:themeColor="text1"/>
          <w:sz w:val="24"/>
          <w:szCs w:val="24"/>
        </w:rPr>
        <w:t>. Glossary of abbreviations</w:t>
      </w:r>
      <w:bookmarkEnd w:id="1"/>
    </w:p>
    <w:tbl>
      <w:tblPr>
        <w:tblStyle w:val="TableGrid"/>
        <w:tblW w:w="0" w:type="auto"/>
        <w:tblLook w:val="04A0" w:firstRow="1" w:lastRow="0" w:firstColumn="1" w:lastColumn="0" w:noHBand="0" w:noVBand="1"/>
      </w:tblPr>
      <w:tblGrid>
        <w:gridCol w:w="3169"/>
        <w:gridCol w:w="5847"/>
      </w:tblGrid>
      <w:tr w:rsidR="00413CE5" w:rsidRPr="00CA6A00" w14:paraId="3DEF1B14" w14:textId="77777777" w:rsidTr="004E2FF2">
        <w:tc>
          <w:tcPr>
            <w:tcW w:w="3169" w:type="dxa"/>
          </w:tcPr>
          <w:p w14:paraId="24C8A62F" w14:textId="77777777" w:rsidR="008D1B99" w:rsidRPr="00CA6A00" w:rsidRDefault="008D1B99" w:rsidP="00C62B08">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Abbreviations/Acronyms</w:t>
            </w:r>
          </w:p>
        </w:tc>
        <w:tc>
          <w:tcPr>
            <w:tcW w:w="5847" w:type="dxa"/>
          </w:tcPr>
          <w:p w14:paraId="409C0EC3" w14:textId="77777777" w:rsidR="008D1B99" w:rsidRPr="00CA6A00" w:rsidRDefault="008D1B99" w:rsidP="00C62B08">
            <w:pPr>
              <w:rPr>
                <w:rFonts w:ascii="Times New Roman" w:hAnsi="Times New Roman" w:cs="Times New Roman"/>
                <w:color w:val="000000" w:themeColor="text1"/>
                <w:sz w:val="18"/>
                <w:szCs w:val="18"/>
              </w:rPr>
            </w:pPr>
          </w:p>
        </w:tc>
      </w:tr>
      <w:tr w:rsidR="00413CE5" w:rsidRPr="00CA6A00" w14:paraId="454CE540" w14:textId="77777777" w:rsidTr="004E2FF2">
        <w:tc>
          <w:tcPr>
            <w:tcW w:w="3169" w:type="dxa"/>
          </w:tcPr>
          <w:p w14:paraId="18EEB452" w14:textId="77777777" w:rsidR="008D1B99" w:rsidRPr="00CA6A00" w:rsidRDefault="008D1B99" w:rsidP="00C62B0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AMT</w:t>
            </w:r>
          </w:p>
        </w:tc>
        <w:tc>
          <w:tcPr>
            <w:tcW w:w="5847" w:type="dxa"/>
          </w:tcPr>
          <w:p w14:paraId="18887067" w14:textId="77777777" w:rsidR="008D1B99" w:rsidRPr="00CA6A00" w:rsidRDefault="008D1B99" w:rsidP="00C62B0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Abbreviated Mental Test</w:t>
            </w:r>
          </w:p>
        </w:tc>
      </w:tr>
      <w:tr w:rsidR="00413CE5" w:rsidRPr="00CA6A00" w14:paraId="6C3803C0" w14:textId="77777777" w:rsidTr="004E2FF2">
        <w:tc>
          <w:tcPr>
            <w:tcW w:w="3169" w:type="dxa"/>
          </w:tcPr>
          <w:p w14:paraId="3203AD2E" w14:textId="77777777" w:rsidR="008D1B99" w:rsidRPr="00CA6A00" w:rsidRDefault="008D1B99" w:rsidP="00C62B0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4AT</w:t>
            </w:r>
          </w:p>
        </w:tc>
        <w:tc>
          <w:tcPr>
            <w:tcW w:w="5847" w:type="dxa"/>
          </w:tcPr>
          <w:p w14:paraId="52178AE3" w14:textId="77777777" w:rsidR="008D1B99" w:rsidRPr="00CA6A00" w:rsidRDefault="008D1B99" w:rsidP="00C62B0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Arousal, Attention, Abbreviated Mental Test - 4</w:t>
            </w:r>
          </w:p>
        </w:tc>
      </w:tr>
      <w:tr w:rsidR="00413CE5" w:rsidRPr="00CA6A00" w14:paraId="33829674" w14:textId="77777777" w:rsidTr="004E2FF2">
        <w:tc>
          <w:tcPr>
            <w:tcW w:w="3169" w:type="dxa"/>
          </w:tcPr>
          <w:p w14:paraId="3BF4BC0F" w14:textId="77777777" w:rsidR="008D1B99" w:rsidRPr="00CA6A00" w:rsidRDefault="008D1B99" w:rsidP="00C62B0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ADL </w:t>
            </w:r>
          </w:p>
        </w:tc>
        <w:tc>
          <w:tcPr>
            <w:tcW w:w="5847" w:type="dxa"/>
          </w:tcPr>
          <w:p w14:paraId="36DF6716" w14:textId="77777777" w:rsidR="008D1B99" w:rsidRPr="00CA6A00" w:rsidRDefault="008D1B99" w:rsidP="00C62B0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Activities of Daily Living</w:t>
            </w:r>
          </w:p>
        </w:tc>
      </w:tr>
      <w:tr w:rsidR="00413CE5" w:rsidRPr="00CA6A00" w14:paraId="2BCAF6F8" w14:textId="77777777" w:rsidTr="004E2FF2">
        <w:tc>
          <w:tcPr>
            <w:tcW w:w="3169" w:type="dxa"/>
          </w:tcPr>
          <w:p w14:paraId="33D2A35A" w14:textId="77777777" w:rsidR="008D1B99" w:rsidRPr="00CA6A00" w:rsidRDefault="008D1B99" w:rsidP="00C62B0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bCAM</w:t>
            </w:r>
          </w:p>
        </w:tc>
        <w:tc>
          <w:tcPr>
            <w:tcW w:w="5847" w:type="dxa"/>
          </w:tcPr>
          <w:p w14:paraId="32D18AEA" w14:textId="77777777" w:rsidR="008D1B99" w:rsidRPr="00CA6A00" w:rsidRDefault="008D1B99" w:rsidP="00C62B0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Brief Confusion Assessment Method</w:t>
            </w:r>
          </w:p>
        </w:tc>
      </w:tr>
      <w:tr w:rsidR="00413CE5" w:rsidRPr="00CA6A00" w14:paraId="52FD88A1" w14:textId="77777777" w:rsidTr="004E2FF2">
        <w:tc>
          <w:tcPr>
            <w:tcW w:w="3169" w:type="dxa"/>
          </w:tcPr>
          <w:p w14:paraId="24715845" w14:textId="77777777" w:rsidR="008D1B99" w:rsidRPr="00CA6A00" w:rsidRDefault="008D1B99" w:rsidP="00C62B0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BG</w:t>
            </w:r>
          </w:p>
        </w:tc>
        <w:tc>
          <w:tcPr>
            <w:tcW w:w="5847" w:type="dxa"/>
          </w:tcPr>
          <w:p w14:paraId="2B54102E" w14:textId="77777777" w:rsidR="008D1B99" w:rsidRPr="00CA6A00" w:rsidRDefault="008D1B99" w:rsidP="00C62B0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ronary Artery Bypass Graft</w:t>
            </w:r>
          </w:p>
        </w:tc>
      </w:tr>
      <w:tr w:rsidR="00413CE5" w:rsidRPr="00CA6A00" w14:paraId="22296C56" w14:textId="77777777" w:rsidTr="004E2FF2">
        <w:tc>
          <w:tcPr>
            <w:tcW w:w="3169" w:type="dxa"/>
          </w:tcPr>
          <w:p w14:paraId="636F731C" w14:textId="77777777" w:rsidR="008D1B99" w:rsidRPr="00CA6A00" w:rsidRDefault="008D1B99" w:rsidP="00C62B0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C-A</w:t>
            </w:r>
          </w:p>
        </w:tc>
        <w:tc>
          <w:tcPr>
            <w:tcW w:w="5847" w:type="dxa"/>
          </w:tcPr>
          <w:p w14:paraId="459FE538" w14:textId="77777777" w:rsidR="008D1B99" w:rsidRPr="00CA6A00" w:rsidRDefault="008D1B99" w:rsidP="00C62B0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Clinical Assessment of Confusion A </w:t>
            </w:r>
          </w:p>
        </w:tc>
      </w:tr>
      <w:tr w:rsidR="00413CE5" w:rsidRPr="00CA6A00" w14:paraId="3A4237D0" w14:textId="77777777" w:rsidTr="004E2FF2">
        <w:tc>
          <w:tcPr>
            <w:tcW w:w="3169" w:type="dxa"/>
          </w:tcPr>
          <w:p w14:paraId="2A2DF4A9" w14:textId="77777777" w:rsidR="008D1B99" w:rsidRPr="00CA6A00" w:rsidRDefault="008D1B99" w:rsidP="00C62B0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tc>
        <w:tc>
          <w:tcPr>
            <w:tcW w:w="5847" w:type="dxa"/>
          </w:tcPr>
          <w:p w14:paraId="400FD3EE" w14:textId="77777777" w:rsidR="008D1B99" w:rsidRPr="00CA6A00" w:rsidRDefault="008D1B99" w:rsidP="00C62B0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nfusion Assessment Scale</w:t>
            </w:r>
          </w:p>
        </w:tc>
      </w:tr>
      <w:tr w:rsidR="00413CE5" w:rsidRPr="00CA6A00" w14:paraId="1E8B8DF8" w14:textId="77777777" w:rsidTr="004E2FF2">
        <w:tc>
          <w:tcPr>
            <w:tcW w:w="3169" w:type="dxa"/>
          </w:tcPr>
          <w:p w14:paraId="1964050D" w14:textId="77777777" w:rsidR="008D1B99" w:rsidRPr="00CA6A00" w:rsidRDefault="008D1B99" w:rsidP="00C62B0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ICU</w:t>
            </w:r>
          </w:p>
        </w:tc>
        <w:tc>
          <w:tcPr>
            <w:tcW w:w="5847" w:type="dxa"/>
          </w:tcPr>
          <w:p w14:paraId="2D227913" w14:textId="77777777" w:rsidR="008D1B99" w:rsidRPr="00CA6A00" w:rsidRDefault="008D1B99" w:rsidP="00C62B0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nfusion Assessment Scale- Intensive Care Unit</w:t>
            </w:r>
          </w:p>
        </w:tc>
      </w:tr>
      <w:tr w:rsidR="00413CE5" w:rsidRPr="00CA6A00" w14:paraId="45022CA2" w14:textId="77777777" w:rsidTr="004E2FF2">
        <w:tc>
          <w:tcPr>
            <w:tcW w:w="3169" w:type="dxa"/>
          </w:tcPr>
          <w:p w14:paraId="6AD2222E" w14:textId="77777777" w:rsidR="008D1B99" w:rsidRPr="00CA6A00" w:rsidRDefault="008D1B99" w:rsidP="00C62B0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S</w:t>
            </w:r>
          </w:p>
        </w:tc>
        <w:tc>
          <w:tcPr>
            <w:tcW w:w="5847" w:type="dxa"/>
          </w:tcPr>
          <w:p w14:paraId="1A763CAB" w14:textId="77777777" w:rsidR="008D1B99" w:rsidRPr="00CA6A00" w:rsidRDefault="008D1B99" w:rsidP="00C62B0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Instrument Confusion Assessment Method – Severity Scale</w:t>
            </w:r>
          </w:p>
        </w:tc>
      </w:tr>
      <w:tr w:rsidR="00413CE5" w:rsidRPr="00CA6A00" w14:paraId="4CE0E4F2" w14:textId="77777777" w:rsidTr="004E2FF2">
        <w:tc>
          <w:tcPr>
            <w:tcW w:w="3169" w:type="dxa"/>
          </w:tcPr>
          <w:p w14:paraId="7F772BBF" w14:textId="77777777" w:rsidR="008D1B99" w:rsidRPr="00CA6A00" w:rsidRDefault="008D1B99" w:rsidP="00C62B0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T</w:t>
            </w:r>
          </w:p>
        </w:tc>
        <w:tc>
          <w:tcPr>
            <w:tcW w:w="5847" w:type="dxa"/>
          </w:tcPr>
          <w:p w14:paraId="19D649FB" w14:textId="77777777" w:rsidR="008D1B99" w:rsidRPr="00CA6A00" w:rsidRDefault="008D1B99" w:rsidP="00C62B0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tegorical</w:t>
            </w:r>
          </w:p>
        </w:tc>
      </w:tr>
      <w:tr w:rsidR="00413CE5" w:rsidRPr="00CA6A00" w14:paraId="24985944" w14:textId="77777777" w:rsidTr="004E2FF2">
        <w:tc>
          <w:tcPr>
            <w:tcW w:w="3169" w:type="dxa"/>
          </w:tcPr>
          <w:p w14:paraId="6ABBEBAE" w14:textId="77777777" w:rsidR="008D1B99" w:rsidRPr="00CA6A00" w:rsidRDefault="008D1B99" w:rsidP="00C62B0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HART-DEL</w:t>
            </w:r>
          </w:p>
        </w:tc>
        <w:tc>
          <w:tcPr>
            <w:tcW w:w="5847" w:type="dxa"/>
          </w:tcPr>
          <w:p w14:paraId="464D7543" w14:textId="77777777" w:rsidR="008D1B99" w:rsidRPr="00CA6A00" w:rsidRDefault="008D1B99" w:rsidP="00C62B0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hart-Based Delirium Identification Instrument</w:t>
            </w:r>
          </w:p>
        </w:tc>
      </w:tr>
      <w:tr w:rsidR="00413CE5" w:rsidRPr="00CA6A00" w14:paraId="1CB75543" w14:textId="77777777" w:rsidTr="004E2FF2">
        <w:tc>
          <w:tcPr>
            <w:tcW w:w="3169" w:type="dxa"/>
          </w:tcPr>
          <w:p w14:paraId="03A55BF3" w14:textId="77777777" w:rsidR="008D1B99" w:rsidRPr="00CA6A00" w:rsidRDefault="008D1B99" w:rsidP="00C62B0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I</w:t>
            </w:r>
          </w:p>
        </w:tc>
        <w:tc>
          <w:tcPr>
            <w:tcW w:w="5847" w:type="dxa"/>
          </w:tcPr>
          <w:p w14:paraId="79C52F5F" w14:textId="77777777" w:rsidR="008D1B99" w:rsidRPr="00CA6A00" w:rsidRDefault="008D1B99" w:rsidP="00C62B0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nfidence interval</w:t>
            </w:r>
          </w:p>
        </w:tc>
      </w:tr>
      <w:tr w:rsidR="00413CE5" w:rsidRPr="00CA6A00" w14:paraId="46335B12" w14:textId="77777777" w:rsidTr="004E2FF2">
        <w:tc>
          <w:tcPr>
            <w:tcW w:w="3169" w:type="dxa"/>
          </w:tcPr>
          <w:p w14:paraId="404EA7A8" w14:textId="77777777" w:rsidR="008D1B99" w:rsidRPr="00CA6A00" w:rsidRDefault="008D1B99" w:rsidP="00C62B0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INAHL</w:t>
            </w:r>
          </w:p>
        </w:tc>
        <w:tc>
          <w:tcPr>
            <w:tcW w:w="5847" w:type="dxa"/>
          </w:tcPr>
          <w:p w14:paraId="2482BA57" w14:textId="77777777" w:rsidR="008D1B99" w:rsidRPr="00CA6A00" w:rsidRDefault="008D1B99" w:rsidP="00C62B0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umulative Index to Nursing and Allied Health Literature</w:t>
            </w:r>
          </w:p>
        </w:tc>
      </w:tr>
      <w:tr w:rsidR="00413CE5" w:rsidRPr="00CA6A00" w14:paraId="04F74F75" w14:textId="77777777" w:rsidTr="004E2FF2">
        <w:tc>
          <w:tcPr>
            <w:tcW w:w="3169" w:type="dxa"/>
          </w:tcPr>
          <w:p w14:paraId="3B39959C" w14:textId="77777777" w:rsidR="008D1B99" w:rsidRPr="00CA6A00" w:rsidRDefault="008D1B99" w:rsidP="00C62B0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MA</w:t>
            </w:r>
          </w:p>
        </w:tc>
        <w:tc>
          <w:tcPr>
            <w:tcW w:w="5847" w:type="dxa"/>
          </w:tcPr>
          <w:p w14:paraId="2B2D53DF" w14:textId="77777777" w:rsidR="008D1B99" w:rsidRPr="00CA6A00" w:rsidRDefault="008D1B99" w:rsidP="00C62B0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mprehensive Meta-Analysis Software</w:t>
            </w:r>
          </w:p>
        </w:tc>
      </w:tr>
      <w:tr w:rsidR="00413CE5" w:rsidRPr="00CA6A00" w14:paraId="75F7EA02" w14:textId="77777777" w:rsidTr="004E2FF2">
        <w:tc>
          <w:tcPr>
            <w:tcW w:w="3169" w:type="dxa"/>
          </w:tcPr>
          <w:p w14:paraId="1EAFECE2" w14:textId="77777777" w:rsidR="008D1B99" w:rsidRPr="00CA6A00" w:rsidRDefault="008D1B99" w:rsidP="00C62B0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n</w:t>
            </w:r>
          </w:p>
        </w:tc>
        <w:tc>
          <w:tcPr>
            <w:tcW w:w="5847" w:type="dxa"/>
          </w:tcPr>
          <w:p w14:paraId="5E1F687A" w14:textId="77777777" w:rsidR="008D1B99" w:rsidRPr="00CA6A00" w:rsidRDefault="008D1B99" w:rsidP="00C62B0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ntinuous</w:t>
            </w:r>
          </w:p>
        </w:tc>
      </w:tr>
      <w:tr w:rsidR="00413CE5" w:rsidRPr="00CA6A00" w14:paraId="382735FF" w14:textId="77777777" w:rsidTr="004E2FF2">
        <w:tc>
          <w:tcPr>
            <w:tcW w:w="3169" w:type="dxa"/>
          </w:tcPr>
          <w:p w14:paraId="42D938D3" w14:textId="77777777" w:rsidR="008D1B99" w:rsidRPr="00CA6A00" w:rsidRDefault="008D1B99" w:rsidP="00C62B0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COVID-19 </w:t>
            </w:r>
          </w:p>
        </w:tc>
        <w:tc>
          <w:tcPr>
            <w:tcW w:w="5847" w:type="dxa"/>
          </w:tcPr>
          <w:p w14:paraId="2265D849" w14:textId="77777777" w:rsidR="008D1B99" w:rsidRPr="00CA6A00" w:rsidRDefault="008D1B99" w:rsidP="00C62B0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ronavirus disease-2019</w:t>
            </w:r>
          </w:p>
        </w:tc>
      </w:tr>
      <w:tr w:rsidR="00413CE5" w:rsidRPr="00CA6A00" w14:paraId="7C6DB5F0" w14:textId="77777777" w:rsidTr="004E2FF2">
        <w:tc>
          <w:tcPr>
            <w:tcW w:w="3169" w:type="dxa"/>
          </w:tcPr>
          <w:p w14:paraId="534F4A6E" w14:textId="77777777" w:rsidR="008D1B99" w:rsidRPr="00CA6A00" w:rsidRDefault="008D1B99" w:rsidP="00C62B0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OSS</w:t>
            </w:r>
          </w:p>
        </w:tc>
        <w:tc>
          <w:tcPr>
            <w:tcW w:w="5847" w:type="dxa"/>
          </w:tcPr>
          <w:p w14:paraId="23E75327" w14:textId="77777777" w:rsidR="008D1B99" w:rsidRPr="00CA6A00" w:rsidRDefault="008D1B99" w:rsidP="00C62B0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elirium Observation Screening Scale</w:t>
            </w:r>
          </w:p>
        </w:tc>
      </w:tr>
      <w:tr w:rsidR="00413CE5" w:rsidRPr="00CA6A00" w14:paraId="0305297D" w14:textId="77777777" w:rsidTr="004E2FF2">
        <w:tc>
          <w:tcPr>
            <w:tcW w:w="3169" w:type="dxa"/>
          </w:tcPr>
          <w:p w14:paraId="17E9AFED" w14:textId="77777777" w:rsidR="008D1B99" w:rsidRPr="00CA6A00" w:rsidRDefault="008D1B99" w:rsidP="00C62B0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RS</w:t>
            </w:r>
          </w:p>
        </w:tc>
        <w:tc>
          <w:tcPr>
            <w:tcW w:w="5847" w:type="dxa"/>
          </w:tcPr>
          <w:p w14:paraId="7B0ED4C3" w14:textId="77777777" w:rsidR="008D1B99" w:rsidRPr="00CA6A00" w:rsidRDefault="008D1B99" w:rsidP="00C62B0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elirium Rating Scale</w:t>
            </w:r>
          </w:p>
        </w:tc>
      </w:tr>
      <w:tr w:rsidR="00413CE5" w:rsidRPr="00CA6A00" w14:paraId="50C82AC0" w14:textId="77777777" w:rsidTr="004E2FF2">
        <w:tc>
          <w:tcPr>
            <w:tcW w:w="3169" w:type="dxa"/>
          </w:tcPr>
          <w:p w14:paraId="78156292" w14:textId="77777777" w:rsidR="008D1B99" w:rsidRPr="00CA6A00" w:rsidRDefault="008D1B99" w:rsidP="00C62B0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RS-R-98</w:t>
            </w:r>
          </w:p>
        </w:tc>
        <w:tc>
          <w:tcPr>
            <w:tcW w:w="5847" w:type="dxa"/>
          </w:tcPr>
          <w:p w14:paraId="677363CA" w14:textId="77777777" w:rsidR="008D1B99" w:rsidRPr="00CA6A00" w:rsidRDefault="008D1B99" w:rsidP="00C62B0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elirium Rating Scale-Revised-Version 98</w:t>
            </w:r>
          </w:p>
        </w:tc>
      </w:tr>
      <w:tr w:rsidR="00413CE5" w:rsidRPr="00CA6A00" w14:paraId="401B0A46" w14:textId="77777777" w:rsidTr="004E2FF2">
        <w:tc>
          <w:tcPr>
            <w:tcW w:w="3169" w:type="dxa"/>
          </w:tcPr>
          <w:p w14:paraId="2A1CF6F2" w14:textId="77777777" w:rsidR="008D1B99" w:rsidRPr="00CA6A00" w:rsidRDefault="008D1B99" w:rsidP="00C62B0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SI</w:t>
            </w:r>
          </w:p>
        </w:tc>
        <w:tc>
          <w:tcPr>
            <w:tcW w:w="5847" w:type="dxa"/>
          </w:tcPr>
          <w:p w14:paraId="343A6AAC" w14:textId="77777777" w:rsidR="008D1B99" w:rsidRPr="00CA6A00" w:rsidRDefault="008D1B99" w:rsidP="00C62B0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elirium Symptom Interview</w:t>
            </w:r>
          </w:p>
        </w:tc>
      </w:tr>
      <w:tr w:rsidR="00413CE5" w:rsidRPr="00CA6A00" w14:paraId="553E2E22" w14:textId="77777777" w:rsidTr="004E2FF2">
        <w:tc>
          <w:tcPr>
            <w:tcW w:w="3169" w:type="dxa"/>
          </w:tcPr>
          <w:p w14:paraId="6865E556" w14:textId="77777777" w:rsidR="008D1B99" w:rsidRPr="00CA6A00" w:rsidRDefault="008D1B99" w:rsidP="00C62B0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SM</w:t>
            </w:r>
          </w:p>
        </w:tc>
        <w:tc>
          <w:tcPr>
            <w:tcW w:w="5847" w:type="dxa"/>
          </w:tcPr>
          <w:p w14:paraId="281C0024" w14:textId="77777777" w:rsidR="008D1B99" w:rsidRPr="00CA6A00" w:rsidRDefault="008D1B99" w:rsidP="00C62B0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iagnostic and Statistical Manual</w:t>
            </w:r>
          </w:p>
        </w:tc>
      </w:tr>
      <w:tr w:rsidR="00413CE5" w:rsidRPr="00CA6A00" w14:paraId="1E76E0C6" w14:textId="77777777" w:rsidTr="004E2FF2">
        <w:tc>
          <w:tcPr>
            <w:tcW w:w="3169" w:type="dxa"/>
          </w:tcPr>
          <w:p w14:paraId="4D7CAC03" w14:textId="77777777" w:rsidR="008D1B99" w:rsidRPr="00CA6A00" w:rsidRDefault="008D1B99" w:rsidP="00C62B0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SM-III</w:t>
            </w:r>
          </w:p>
        </w:tc>
        <w:tc>
          <w:tcPr>
            <w:tcW w:w="5847" w:type="dxa"/>
          </w:tcPr>
          <w:p w14:paraId="42DFCAE1" w14:textId="77777777" w:rsidR="008D1B99" w:rsidRPr="00CA6A00" w:rsidRDefault="008D1B99" w:rsidP="00C62B0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iagnostic and Statistical Manual- Version III</w:t>
            </w:r>
          </w:p>
        </w:tc>
      </w:tr>
      <w:tr w:rsidR="00413CE5" w:rsidRPr="00CA6A00" w14:paraId="53F4FA98" w14:textId="77777777" w:rsidTr="004E2FF2">
        <w:tc>
          <w:tcPr>
            <w:tcW w:w="3169" w:type="dxa"/>
          </w:tcPr>
          <w:p w14:paraId="5199C6E6" w14:textId="77777777" w:rsidR="008D1B99" w:rsidRPr="00CA6A00" w:rsidRDefault="008D1B99" w:rsidP="00C62B0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SM-III-R</w:t>
            </w:r>
          </w:p>
        </w:tc>
        <w:tc>
          <w:tcPr>
            <w:tcW w:w="5847" w:type="dxa"/>
          </w:tcPr>
          <w:p w14:paraId="13703D86" w14:textId="77777777" w:rsidR="008D1B99" w:rsidRPr="00CA6A00" w:rsidRDefault="008D1B99" w:rsidP="00C62B0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iagnostic and Statistical Manual- Version III-Revised</w:t>
            </w:r>
          </w:p>
        </w:tc>
      </w:tr>
      <w:tr w:rsidR="00413CE5" w:rsidRPr="00CA6A00" w14:paraId="19E4AB02" w14:textId="77777777" w:rsidTr="004E2FF2">
        <w:tc>
          <w:tcPr>
            <w:tcW w:w="3169" w:type="dxa"/>
          </w:tcPr>
          <w:p w14:paraId="783E8CE8" w14:textId="77777777" w:rsidR="008D1B99" w:rsidRPr="00CA6A00" w:rsidRDefault="008D1B99" w:rsidP="00C62B0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SM-IV</w:t>
            </w:r>
          </w:p>
        </w:tc>
        <w:tc>
          <w:tcPr>
            <w:tcW w:w="5847" w:type="dxa"/>
          </w:tcPr>
          <w:p w14:paraId="12B08B82" w14:textId="77777777" w:rsidR="008D1B99" w:rsidRPr="00CA6A00" w:rsidRDefault="008D1B99" w:rsidP="00C62B0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iagnostic and Statistical Manual- Version IV</w:t>
            </w:r>
          </w:p>
        </w:tc>
      </w:tr>
      <w:tr w:rsidR="00413CE5" w:rsidRPr="00CA6A00" w14:paraId="23F9F8E5" w14:textId="77777777" w:rsidTr="004E2FF2">
        <w:tc>
          <w:tcPr>
            <w:tcW w:w="3169" w:type="dxa"/>
          </w:tcPr>
          <w:p w14:paraId="748128B7" w14:textId="77777777" w:rsidR="008D1B99" w:rsidRPr="00CA6A00" w:rsidRDefault="008D1B99" w:rsidP="00C62B0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SM-IV-TR</w:t>
            </w:r>
          </w:p>
        </w:tc>
        <w:tc>
          <w:tcPr>
            <w:tcW w:w="5847" w:type="dxa"/>
          </w:tcPr>
          <w:p w14:paraId="1A03EF24" w14:textId="77777777" w:rsidR="008D1B99" w:rsidRPr="00CA6A00" w:rsidRDefault="008D1B99" w:rsidP="00C62B0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iagnostic and Statistical Manual- Version IV-Text Revision</w:t>
            </w:r>
          </w:p>
        </w:tc>
      </w:tr>
      <w:tr w:rsidR="00413CE5" w:rsidRPr="00CA6A00" w14:paraId="632F8977" w14:textId="77777777" w:rsidTr="004E2FF2">
        <w:tc>
          <w:tcPr>
            <w:tcW w:w="3169" w:type="dxa"/>
          </w:tcPr>
          <w:p w14:paraId="47CE213D" w14:textId="77777777" w:rsidR="008D1B99" w:rsidRPr="00CA6A00" w:rsidRDefault="008D1B99" w:rsidP="00C62B0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SM-V</w:t>
            </w:r>
          </w:p>
        </w:tc>
        <w:tc>
          <w:tcPr>
            <w:tcW w:w="5847" w:type="dxa"/>
          </w:tcPr>
          <w:p w14:paraId="49DDF5E7" w14:textId="77777777" w:rsidR="008D1B99" w:rsidRPr="00CA6A00" w:rsidRDefault="008D1B99" w:rsidP="00C62B0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iagnostic and Statistical Manual- Version V</w:t>
            </w:r>
          </w:p>
        </w:tc>
      </w:tr>
      <w:tr w:rsidR="00413CE5" w:rsidRPr="00CA6A00" w14:paraId="5BD2049B" w14:textId="77777777" w:rsidTr="004E2FF2">
        <w:tc>
          <w:tcPr>
            <w:tcW w:w="3169" w:type="dxa"/>
          </w:tcPr>
          <w:p w14:paraId="31B97F4F" w14:textId="77777777" w:rsidR="008D1B99" w:rsidRPr="00CA6A00" w:rsidRDefault="008D1B99" w:rsidP="00C62B0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ED </w:t>
            </w:r>
          </w:p>
        </w:tc>
        <w:tc>
          <w:tcPr>
            <w:tcW w:w="5847" w:type="dxa"/>
          </w:tcPr>
          <w:p w14:paraId="3455D4D0" w14:textId="77777777" w:rsidR="008D1B99" w:rsidRPr="00CA6A00" w:rsidRDefault="008D1B99" w:rsidP="00C62B0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Emergency Department</w:t>
            </w:r>
          </w:p>
        </w:tc>
      </w:tr>
      <w:tr w:rsidR="00413CE5" w:rsidRPr="00CA6A00" w14:paraId="7970D5A2" w14:textId="77777777" w:rsidTr="004E2FF2">
        <w:tc>
          <w:tcPr>
            <w:tcW w:w="3169" w:type="dxa"/>
          </w:tcPr>
          <w:p w14:paraId="23078E5E" w14:textId="77777777" w:rsidR="008D1B99" w:rsidRPr="00CA6A00" w:rsidRDefault="008D1B99" w:rsidP="00C62B0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w:t>
            </w:r>
          </w:p>
        </w:tc>
        <w:tc>
          <w:tcPr>
            <w:tcW w:w="5847" w:type="dxa"/>
          </w:tcPr>
          <w:p w14:paraId="73ED80BD" w14:textId="77777777" w:rsidR="008D1B99" w:rsidRPr="00CA6A00" w:rsidRDefault="008D1B99" w:rsidP="00C62B0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Hedges's g </w:t>
            </w:r>
          </w:p>
        </w:tc>
      </w:tr>
      <w:tr w:rsidR="00413CE5" w:rsidRPr="00CA6A00" w14:paraId="7C4F795C" w14:textId="77777777" w:rsidTr="004E2FF2">
        <w:tc>
          <w:tcPr>
            <w:tcW w:w="3169" w:type="dxa"/>
          </w:tcPr>
          <w:p w14:paraId="78C0952B" w14:textId="77777777" w:rsidR="008D1B99" w:rsidRPr="00CA6A00" w:rsidRDefault="008D1B99" w:rsidP="00C62B0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HR</w:t>
            </w:r>
          </w:p>
        </w:tc>
        <w:tc>
          <w:tcPr>
            <w:tcW w:w="5847" w:type="dxa"/>
          </w:tcPr>
          <w:p w14:paraId="0F27936D" w14:textId="77777777" w:rsidR="008D1B99" w:rsidRPr="00CA6A00" w:rsidRDefault="008D1B99" w:rsidP="00C62B0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Hazard Ratios </w:t>
            </w:r>
          </w:p>
        </w:tc>
      </w:tr>
      <w:tr w:rsidR="00413CE5" w:rsidRPr="00CA6A00" w14:paraId="2FEEDCDB" w14:textId="77777777" w:rsidTr="004E2FF2">
        <w:tc>
          <w:tcPr>
            <w:tcW w:w="3169" w:type="dxa"/>
          </w:tcPr>
          <w:p w14:paraId="0FEFCA8B" w14:textId="77777777" w:rsidR="008D1B99" w:rsidRPr="00CA6A00" w:rsidRDefault="008D1B99" w:rsidP="00C62B0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IADL </w:t>
            </w:r>
          </w:p>
        </w:tc>
        <w:tc>
          <w:tcPr>
            <w:tcW w:w="5847" w:type="dxa"/>
          </w:tcPr>
          <w:p w14:paraId="7D39DD61" w14:textId="77777777" w:rsidR="008D1B99" w:rsidRPr="00CA6A00" w:rsidRDefault="008D1B99" w:rsidP="00C62B0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Instrumental Activities of Daily Living</w:t>
            </w:r>
          </w:p>
        </w:tc>
      </w:tr>
      <w:tr w:rsidR="00413CE5" w:rsidRPr="00CA6A00" w14:paraId="405EFFEC" w14:textId="77777777" w:rsidTr="004E2FF2">
        <w:tc>
          <w:tcPr>
            <w:tcW w:w="3169" w:type="dxa"/>
          </w:tcPr>
          <w:p w14:paraId="799B98E5" w14:textId="77777777" w:rsidR="008D1B99" w:rsidRPr="00CA6A00" w:rsidRDefault="008D1B99" w:rsidP="00C62B0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I-AGeD</w:t>
            </w:r>
          </w:p>
        </w:tc>
        <w:tc>
          <w:tcPr>
            <w:tcW w:w="5847" w:type="dxa"/>
          </w:tcPr>
          <w:p w14:paraId="61457323" w14:textId="77777777" w:rsidR="008D1B99" w:rsidRPr="00CA6A00" w:rsidRDefault="008D1B99" w:rsidP="00C62B0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Informed Assessment of Geriatric Delirium</w:t>
            </w:r>
          </w:p>
        </w:tc>
      </w:tr>
      <w:tr w:rsidR="00413CE5" w:rsidRPr="00CA6A00" w14:paraId="317FE0F8" w14:textId="77777777" w:rsidTr="004E2FF2">
        <w:tc>
          <w:tcPr>
            <w:tcW w:w="3169" w:type="dxa"/>
          </w:tcPr>
          <w:p w14:paraId="178CE464" w14:textId="77777777" w:rsidR="008D1B99" w:rsidRPr="00CA6A00" w:rsidRDefault="008D1B99" w:rsidP="00C62B0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ICDSC </w:t>
            </w:r>
          </w:p>
        </w:tc>
        <w:tc>
          <w:tcPr>
            <w:tcW w:w="5847" w:type="dxa"/>
          </w:tcPr>
          <w:p w14:paraId="13229A23" w14:textId="77777777" w:rsidR="008D1B99" w:rsidRPr="00CA6A00" w:rsidRDefault="008D1B99" w:rsidP="00C62B0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Intensive Care Delirium Screening Checklist</w:t>
            </w:r>
          </w:p>
        </w:tc>
      </w:tr>
      <w:tr w:rsidR="00413CE5" w:rsidRPr="00CA6A00" w14:paraId="0A847FD8" w14:textId="77777777" w:rsidTr="004E2FF2">
        <w:tc>
          <w:tcPr>
            <w:tcW w:w="3169" w:type="dxa"/>
          </w:tcPr>
          <w:p w14:paraId="11E66309" w14:textId="77777777" w:rsidR="008D1B99" w:rsidRPr="00CA6A00" w:rsidRDefault="008D1B99" w:rsidP="00C62B0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ICU</w:t>
            </w:r>
          </w:p>
        </w:tc>
        <w:tc>
          <w:tcPr>
            <w:tcW w:w="5847" w:type="dxa"/>
          </w:tcPr>
          <w:p w14:paraId="4E721B0C" w14:textId="77777777" w:rsidR="008D1B99" w:rsidRPr="00CA6A00" w:rsidRDefault="008D1B99" w:rsidP="00C62B0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Intensive Care Unit</w:t>
            </w:r>
          </w:p>
        </w:tc>
      </w:tr>
      <w:tr w:rsidR="00413CE5" w:rsidRPr="00CA6A00" w14:paraId="57B0DA63" w14:textId="77777777" w:rsidTr="004E2FF2">
        <w:tc>
          <w:tcPr>
            <w:tcW w:w="3169" w:type="dxa"/>
          </w:tcPr>
          <w:p w14:paraId="182924D6" w14:textId="77777777" w:rsidR="008D1B99" w:rsidRPr="00CA6A00" w:rsidRDefault="008D1B99" w:rsidP="00C62B0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IQR</w:t>
            </w:r>
          </w:p>
        </w:tc>
        <w:tc>
          <w:tcPr>
            <w:tcW w:w="5847" w:type="dxa"/>
          </w:tcPr>
          <w:p w14:paraId="7D76F563" w14:textId="77777777" w:rsidR="008D1B99" w:rsidRPr="00CA6A00" w:rsidRDefault="008D1B99" w:rsidP="00C62B0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Interquartile Range</w:t>
            </w:r>
          </w:p>
        </w:tc>
      </w:tr>
      <w:tr w:rsidR="00413CE5" w:rsidRPr="00CA6A00" w14:paraId="7B8A53F0" w14:textId="77777777" w:rsidTr="004E2FF2">
        <w:tc>
          <w:tcPr>
            <w:tcW w:w="3169" w:type="dxa"/>
          </w:tcPr>
          <w:p w14:paraId="36B6F8E2" w14:textId="77777777" w:rsidR="008D1B99" w:rsidRPr="00CA6A00" w:rsidRDefault="008D1B99" w:rsidP="00C62B0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DAS</w:t>
            </w:r>
          </w:p>
        </w:tc>
        <w:tc>
          <w:tcPr>
            <w:tcW w:w="5847" w:type="dxa"/>
          </w:tcPr>
          <w:p w14:paraId="2476C5AD" w14:textId="77777777" w:rsidR="008D1B99" w:rsidRPr="00CA6A00" w:rsidRDefault="008D1B99" w:rsidP="00C62B0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Memorial Delirium Assessment Scale </w:t>
            </w:r>
          </w:p>
        </w:tc>
      </w:tr>
      <w:tr w:rsidR="00413CE5" w:rsidRPr="00CA6A00" w14:paraId="358AC7E6" w14:textId="77777777" w:rsidTr="004E2FF2">
        <w:tc>
          <w:tcPr>
            <w:tcW w:w="3169" w:type="dxa"/>
          </w:tcPr>
          <w:p w14:paraId="04C31314" w14:textId="77777777" w:rsidR="008D1B99" w:rsidRPr="00CA6A00" w:rsidRDefault="008D1B99" w:rsidP="00C62B0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A</w:t>
            </w:r>
          </w:p>
        </w:tc>
        <w:tc>
          <w:tcPr>
            <w:tcW w:w="5847" w:type="dxa"/>
          </w:tcPr>
          <w:p w14:paraId="4ABFA787" w14:textId="77777777" w:rsidR="008D1B99" w:rsidRPr="00CA6A00" w:rsidRDefault="008D1B99" w:rsidP="00C62B0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Not available </w:t>
            </w:r>
          </w:p>
        </w:tc>
      </w:tr>
      <w:tr w:rsidR="00413CE5" w:rsidRPr="00CA6A00" w14:paraId="67F710B5" w14:textId="77777777" w:rsidTr="004E2FF2">
        <w:tc>
          <w:tcPr>
            <w:tcW w:w="3169" w:type="dxa"/>
          </w:tcPr>
          <w:p w14:paraId="2823A4F0" w14:textId="77777777" w:rsidR="008D1B99" w:rsidRPr="00CA6A00" w:rsidRDefault="008D1B99" w:rsidP="00C62B0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NEECHAM Confusion Scale </w:t>
            </w:r>
          </w:p>
        </w:tc>
        <w:tc>
          <w:tcPr>
            <w:tcW w:w="5847" w:type="dxa"/>
          </w:tcPr>
          <w:p w14:paraId="7A7B519E" w14:textId="77777777" w:rsidR="008D1B99" w:rsidRPr="00CA6A00" w:rsidRDefault="008D1B99" w:rsidP="00C62B0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eelon and Champagne Confusion Scale</w:t>
            </w:r>
          </w:p>
        </w:tc>
      </w:tr>
      <w:tr w:rsidR="00413CE5" w:rsidRPr="00CA6A00" w14:paraId="4AA41FBC" w14:textId="77777777" w:rsidTr="004E2FF2">
        <w:tc>
          <w:tcPr>
            <w:tcW w:w="3169" w:type="dxa"/>
          </w:tcPr>
          <w:p w14:paraId="0C48E8C4" w14:textId="77777777" w:rsidR="008D1B99" w:rsidRPr="00CA6A00" w:rsidRDefault="008D1B99" w:rsidP="00C62B0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Nu-DESC </w:t>
            </w:r>
          </w:p>
        </w:tc>
        <w:tc>
          <w:tcPr>
            <w:tcW w:w="5847" w:type="dxa"/>
          </w:tcPr>
          <w:p w14:paraId="64166817" w14:textId="77777777" w:rsidR="008D1B99" w:rsidRPr="00CA6A00" w:rsidRDefault="008D1B99" w:rsidP="00C62B0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ursing Delirium Screening Scale</w:t>
            </w:r>
          </w:p>
        </w:tc>
      </w:tr>
      <w:tr w:rsidR="00413CE5" w:rsidRPr="00CA6A00" w14:paraId="7446EFCD" w14:textId="77777777" w:rsidTr="004E2FF2">
        <w:tc>
          <w:tcPr>
            <w:tcW w:w="3169" w:type="dxa"/>
          </w:tcPr>
          <w:p w14:paraId="15623FEC" w14:textId="77777777" w:rsidR="008D1B99" w:rsidRPr="00CA6A00" w:rsidRDefault="008D1B99" w:rsidP="00C62B0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OBS</w:t>
            </w:r>
          </w:p>
        </w:tc>
        <w:tc>
          <w:tcPr>
            <w:tcW w:w="5847" w:type="dxa"/>
          </w:tcPr>
          <w:p w14:paraId="753B054A" w14:textId="77777777" w:rsidR="008D1B99" w:rsidRPr="00CA6A00" w:rsidRDefault="008D1B99" w:rsidP="00C62B0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Organic Brain Syndrome Scale</w:t>
            </w:r>
          </w:p>
        </w:tc>
      </w:tr>
      <w:tr w:rsidR="00413CE5" w:rsidRPr="00CA6A00" w14:paraId="0346EC92" w14:textId="77777777" w:rsidTr="004E2FF2">
        <w:tc>
          <w:tcPr>
            <w:tcW w:w="3169" w:type="dxa"/>
          </w:tcPr>
          <w:p w14:paraId="606A787E" w14:textId="77777777" w:rsidR="008D1B99" w:rsidRPr="00CA6A00" w:rsidRDefault="008D1B99" w:rsidP="00C62B0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OPRAA </w:t>
            </w:r>
          </w:p>
        </w:tc>
        <w:tc>
          <w:tcPr>
            <w:tcW w:w="5847" w:type="dxa"/>
          </w:tcPr>
          <w:p w14:paraId="6F9D5EB3" w14:textId="77777777" w:rsidR="008D1B99" w:rsidRPr="00CA6A00" w:rsidRDefault="008D1B99" w:rsidP="00C62B0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Older Persons Routine Acute Assessment</w:t>
            </w:r>
          </w:p>
        </w:tc>
      </w:tr>
      <w:tr w:rsidR="00413CE5" w:rsidRPr="00CA6A00" w14:paraId="38132A45" w14:textId="77777777" w:rsidTr="004E2FF2">
        <w:tc>
          <w:tcPr>
            <w:tcW w:w="3169" w:type="dxa"/>
          </w:tcPr>
          <w:p w14:paraId="52EE541C" w14:textId="77777777" w:rsidR="008D1B99" w:rsidRPr="00CA6A00" w:rsidRDefault="008D1B99" w:rsidP="00C62B0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OR</w:t>
            </w:r>
          </w:p>
        </w:tc>
        <w:tc>
          <w:tcPr>
            <w:tcW w:w="5847" w:type="dxa"/>
          </w:tcPr>
          <w:p w14:paraId="1C1DA36C" w14:textId="77777777" w:rsidR="008D1B99" w:rsidRPr="00CA6A00" w:rsidRDefault="008D1B99" w:rsidP="00C62B0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Odds Ratio</w:t>
            </w:r>
          </w:p>
        </w:tc>
      </w:tr>
      <w:tr w:rsidR="00413CE5" w:rsidRPr="00CA6A00" w14:paraId="6C8628F7" w14:textId="77777777" w:rsidTr="004E2FF2">
        <w:tc>
          <w:tcPr>
            <w:tcW w:w="3169" w:type="dxa"/>
          </w:tcPr>
          <w:p w14:paraId="52497035" w14:textId="77777777" w:rsidR="008D1B99" w:rsidRPr="00CA6A00" w:rsidRDefault="008D1B99" w:rsidP="00C62B0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PRISMA </w:t>
            </w:r>
          </w:p>
        </w:tc>
        <w:tc>
          <w:tcPr>
            <w:tcW w:w="5847" w:type="dxa"/>
          </w:tcPr>
          <w:p w14:paraId="6662849B" w14:textId="77777777" w:rsidR="008D1B99" w:rsidRPr="00CA6A00" w:rsidRDefault="008D1B99" w:rsidP="00C62B0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eferred Reporting Items for Systematic Reviews and Meta-Analyses</w:t>
            </w:r>
          </w:p>
        </w:tc>
      </w:tr>
      <w:tr w:rsidR="00413CE5" w:rsidRPr="00CA6A00" w14:paraId="14CAB3F6" w14:textId="77777777" w:rsidTr="004E2FF2">
        <w:tc>
          <w:tcPr>
            <w:tcW w:w="3169" w:type="dxa"/>
          </w:tcPr>
          <w:p w14:paraId="77F469BE" w14:textId="438CCA1D" w:rsidR="00692188" w:rsidRPr="00CA6A00" w:rsidRDefault="00692188" w:rsidP="00C62B0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PROSPERO </w:t>
            </w:r>
          </w:p>
        </w:tc>
        <w:tc>
          <w:tcPr>
            <w:tcW w:w="5847" w:type="dxa"/>
          </w:tcPr>
          <w:p w14:paraId="76898546" w14:textId="5B728055" w:rsidR="00692188" w:rsidRPr="00CA6A00" w:rsidRDefault="009872D4" w:rsidP="00C62B0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International prospective register of systematic reviews</w:t>
            </w:r>
          </w:p>
        </w:tc>
      </w:tr>
      <w:tr w:rsidR="00413CE5" w:rsidRPr="00CA6A00" w14:paraId="4F0C4D3A" w14:textId="77777777" w:rsidTr="004E2FF2">
        <w:tc>
          <w:tcPr>
            <w:tcW w:w="3169" w:type="dxa"/>
          </w:tcPr>
          <w:p w14:paraId="71DE72D4" w14:textId="77777777" w:rsidR="008D1B99" w:rsidRPr="00CA6A00" w:rsidRDefault="008D1B99" w:rsidP="00C62B0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TSD</w:t>
            </w:r>
          </w:p>
        </w:tc>
        <w:tc>
          <w:tcPr>
            <w:tcW w:w="5847" w:type="dxa"/>
          </w:tcPr>
          <w:p w14:paraId="7DE82CD1" w14:textId="77777777" w:rsidR="008D1B99" w:rsidRPr="00CA6A00" w:rsidRDefault="008D1B99" w:rsidP="00C62B0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osttraumatic Stress Disorder</w:t>
            </w:r>
          </w:p>
        </w:tc>
      </w:tr>
      <w:tr w:rsidR="00413CE5" w:rsidRPr="00CA6A00" w14:paraId="365A31B4" w14:textId="77777777" w:rsidTr="004E2FF2">
        <w:tc>
          <w:tcPr>
            <w:tcW w:w="3169" w:type="dxa"/>
          </w:tcPr>
          <w:p w14:paraId="25FB9B4A" w14:textId="77777777" w:rsidR="008D1B99" w:rsidRPr="00CA6A00" w:rsidRDefault="008D1B99" w:rsidP="00C62B0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RASS </w:t>
            </w:r>
          </w:p>
        </w:tc>
        <w:tc>
          <w:tcPr>
            <w:tcW w:w="5847" w:type="dxa"/>
          </w:tcPr>
          <w:p w14:paraId="40812AF8" w14:textId="77777777" w:rsidR="008D1B99" w:rsidRPr="00CA6A00" w:rsidRDefault="008D1B99" w:rsidP="00C62B0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Richmond Agitation-Sedation Scale </w:t>
            </w:r>
          </w:p>
        </w:tc>
      </w:tr>
      <w:tr w:rsidR="00413CE5" w:rsidRPr="00CA6A00" w14:paraId="4A13BA85" w14:textId="77777777" w:rsidTr="004E2FF2">
        <w:tc>
          <w:tcPr>
            <w:tcW w:w="3169" w:type="dxa"/>
          </w:tcPr>
          <w:p w14:paraId="3D31966A" w14:textId="77777777" w:rsidR="008D1B99" w:rsidRPr="00CA6A00" w:rsidRDefault="008D1B99" w:rsidP="00C62B0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RCT</w:t>
            </w:r>
          </w:p>
        </w:tc>
        <w:tc>
          <w:tcPr>
            <w:tcW w:w="5847" w:type="dxa"/>
          </w:tcPr>
          <w:p w14:paraId="32643A0C" w14:textId="77777777" w:rsidR="008D1B99" w:rsidRPr="00CA6A00" w:rsidRDefault="008D1B99" w:rsidP="00C62B0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Randomized controlled trial</w:t>
            </w:r>
          </w:p>
        </w:tc>
      </w:tr>
      <w:tr w:rsidR="00413CE5" w:rsidRPr="00CA6A00" w14:paraId="4CBE62E2" w14:textId="77777777" w:rsidTr="004E2FF2">
        <w:tc>
          <w:tcPr>
            <w:tcW w:w="3169" w:type="dxa"/>
          </w:tcPr>
          <w:p w14:paraId="71E76A30" w14:textId="77777777" w:rsidR="008D1B99" w:rsidRPr="00CA6A00" w:rsidRDefault="008D1B99" w:rsidP="00C62B0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RR</w:t>
            </w:r>
          </w:p>
        </w:tc>
        <w:tc>
          <w:tcPr>
            <w:tcW w:w="5847" w:type="dxa"/>
          </w:tcPr>
          <w:p w14:paraId="55E1A687" w14:textId="77777777" w:rsidR="008D1B99" w:rsidRPr="00CA6A00" w:rsidRDefault="008D1B99" w:rsidP="00C62B0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Relative Risks </w:t>
            </w:r>
          </w:p>
        </w:tc>
      </w:tr>
      <w:tr w:rsidR="00413CE5" w:rsidRPr="00CA6A00" w14:paraId="2B6BBA04" w14:textId="77777777" w:rsidTr="004E2FF2">
        <w:tc>
          <w:tcPr>
            <w:tcW w:w="3169" w:type="dxa"/>
          </w:tcPr>
          <w:p w14:paraId="3EE449C6" w14:textId="77777777" w:rsidR="008D1B99" w:rsidRPr="00CA6A00" w:rsidRDefault="008D1B99" w:rsidP="00C62B0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D</w:t>
            </w:r>
          </w:p>
        </w:tc>
        <w:tc>
          <w:tcPr>
            <w:tcW w:w="5847" w:type="dxa"/>
          </w:tcPr>
          <w:p w14:paraId="56EF0A51" w14:textId="77777777" w:rsidR="008D1B99" w:rsidRPr="00CA6A00" w:rsidRDefault="008D1B99" w:rsidP="00C62B0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tandard deviation</w:t>
            </w:r>
          </w:p>
        </w:tc>
      </w:tr>
      <w:tr w:rsidR="008D1B99" w:rsidRPr="00CA6A00" w14:paraId="522C5051" w14:textId="77777777" w:rsidTr="004E2FF2">
        <w:tc>
          <w:tcPr>
            <w:tcW w:w="3169" w:type="dxa"/>
          </w:tcPr>
          <w:p w14:paraId="5ECBF734" w14:textId="77777777" w:rsidR="008D1B99" w:rsidRPr="00CA6A00" w:rsidRDefault="008D1B99" w:rsidP="00C62B0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ICU</w:t>
            </w:r>
          </w:p>
        </w:tc>
        <w:tc>
          <w:tcPr>
            <w:tcW w:w="5847" w:type="dxa"/>
          </w:tcPr>
          <w:p w14:paraId="51D7783B" w14:textId="77777777" w:rsidR="008D1B99" w:rsidRPr="00CA6A00" w:rsidRDefault="008D1B99" w:rsidP="00C62B0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Surgical Intensive Care Unit </w:t>
            </w:r>
          </w:p>
        </w:tc>
      </w:tr>
    </w:tbl>
    <w:p w14:paraId="00ADFF30" w14:textId="77777777" w:rsidR="008D1B99" w:rsidRPr="00CA6A00" w:rsidRDefault="008D1B99" w:rsidP="008A5FBF">
      <w:pPr>
        <w:rPr>
          <w:rFonts w:ascii="Times New Roman" w:hAnsi="Times New Roman" w:cs="Times New Roman"/>
          <w:color w:val="000000" w:themeColor="text1"/>
          <w:sz w:val="18"/>
          <w:szCs w:val="18"/>
        </w:rPr>
      </w:pPr>
    </w:p>
    <w:p w14:paraId="7BAC35DD" w14:textId="77777777" w:rsidR="00E53BC2" w:rsidRPr="00CA6A00" w:rsidRDefault="00E53BC2" w:rsidP="00E53BC2">
      <w:pPr>
        <w:rPr>
          <w:rFonts w:ascii="Times New Roman" w:hAnsi="Times New Roman" w:cs="Times New Roman"/>
          <w:color w:val="000000" w:themeColor="text1"/>
          <w:sz w:val="18"/>
          <w:szCs w:val="18"/>
        </w:rPr>
      </w:pPr>
    </w:p>
    <w:p w14:paraId="38B4760D" w14:textId="77777777" w:rsidR="00B70FA8" w:rsidRPr="00CA6A00" w:rsidRDefault="00B70FA8" w:rsidP="00E53BC2">
      <w:pPr>
        <w:rPr>
          <w:rFonts w:ascii="Times New Roman" w:hAnsi="Times New Roman" w:cs="Times New Roman"/>
          <w:color w:val="000000" w:themeColor="text1"/>
          <w:sz w:val="18"/>
          <w:szCs w:val="18"/>
        </w:rPr>
        <w:sectPr w:rsidR="00B70FA8" w:rsidRPr="00CA6A00">
          <w:footerReference w:type="default" r:id="rId8"/>
          <w:pgSz w:w="11906" w:h="16838"/>
          <w:pgMar w:top="1440" w:right="1440" w:bottom="1440" w:left="1440" w:header="708" w:footer="708" w:gutter="0"/>
          <w:cols w:space="708"/>
          <w:docGrid w:linePitch="360"/>
        </w:sectPr>
      </w:pPr>
    </w:p>
    <w:p w14:paraId="2637C6BC" w14:textId="45D0241E" w:rsidR="00E53BC2" w:rsidRPr="004D7898" w:rsidRDefault="00E53BC2" w:rsidP="00E53BC2">
      <w:pPr>
        <w:rPr>
          <w:rFonts w:ascii="Times New Roman" w:hAnsi="Times New Roman" w:cs="Times New Roman"/>
          <w:color w:val="000000" w:themeColor="text1"/>
          <w:sz w:val="24"/>
          <w:szCs w:val="24"/>
        </w:rPr>
      </w:pPr>
      <w:r w:rsidRPr="004D7898">
        <w:rPr>
          <w:rFonts w:ascii="Times New Roman" w:hAnsi="Times New Roman" w:cs="Times New Roman"/>
          <w:color w:val="000000" w:themeColor="text1"/>
          <w:sz w:val="24"/>
          <w:szCs w:val="24"/>
        </w:rPr>
        <w:lastRenderedPageBreak/>
        <w:t>PRISMA Checklist.</w:t>
      </w:r>
    </w:p>
    <w:p w14:paraId="4F5A459B" w14:textId="6F6F90B5" w:rsidR="00F27E5C" w:rsidRPr="004D7898" w:rsidRDefault="00B276B8" w:rsidP="00EC5491">
      <w:pPr>
        <w:pStyle w:val="Heading1"/>
        <w:rPr>
          <w:rFonts w:ascii="Times New Roman" w:hAnsi="Times New Roman" w:cs="Times New Roman"/>
          <w:color w:val="000000" w:themeColor="text1"/>
          <w:sz w:val="24"/>
          <w:szCs w:val="24"/>
        </w:rPr>
      </w:pPr>
      <w:bookmarkStart w:id="2" w:name="_Toc190266387"/>
      <w:r w:rsidRPr="004D7898">
        <w:rPr>
          <w:rFonts w:ascii="Times New Roman" w:hAnsi="Times New Roman" w:cs="Times New Roman"/>
          <w:color w:val="000000" w:themeColor="text1"/>
          <w:sz w:val="24"/>
          <w:szCs w:val="24"/>
        </w:rPr>
        <w:t>Table S</w:t>
      </w:r>
      <w:r w:rsidR="001E4D50" w:rsidRPr="004D7898">
        <w:rPr>
          <w:rFonts w:ascii="Times New Roman" w:hAnsi="Times New Roman" w:cs="Times New Roman"/>
          <w:color w:val="000000" w:themeColor="text1"/>
          <w:sz w:val="24"/>
          <w:szCs w:val="24"/>
        </w:rPr>
        <w:t>2</w:t>
      </w:r>
      <w:r w:rsidRPr="004D7898">
        <w:rPr>
          <w:rFonts w:ascii="Times New Roman" w:hAnsi="Times New Roman" w:cs="Times New Roman"/>
          <w:color w:val="000000" w:themeColor="text1"/>
          <w:sz w:val="24"/>
          <w:szCs w:val="24"/>
        </w:rPr>
        <w:t xml:space="preserve">. </w:t>
      </w:r>
      <w:r w:rsidR="00F27E5C" w:rsidRPr="004D7898">
        <w:rPr>
          <w:rFonts w:ascii="Times New Roman" w:hAnsi="Times New Roman" w:cs="Times New Roman"/>
          <w:color w:val="000000" w:themeColor="text1"/>
          <w:sz w:val="24"/>
          <w:szCs w:val="24"/>
        </w:rPr>
        <w:t>PRISMA 2020 Main Checklist</w:t>
      </w:r>
      <w:bookmarkEnd w:id="2"/>
    </w:p>
    <w:tbl>
      <w:tblPr>
        <w:tblW w:w="15200" w:type="dxa"/>
        <w:tblBorders>
          <w:top w:val="nil"/>
          <w:left w:val="nil"/>
          <w:bottom w:val="nil"/>
          <w:right w:val="nil"/>
        </w:tblBorders>
        <w:tblLook w:val="0000" w:firstRow="0" w:lastRow="0" w:firstColumn="0" w:lastColumn="0" w:noHBand="0" w:noVBand="0"/>
      </w:tblPr>
      <w:tblGrid>
        <w:gridCol w:w="1668"/>
        <w:gridCol w:w="587"/>
        <w:gridCol w:w="10213"/>
        <w:gridCol w:w="2732"/>
      </w:tblGrid>
      <w:tr w:rsidR="00413CE5" w:rsidRPr="00CA6A00" w14:paraId="7E6B0951" w14:textId="77777777" w:rsidTr="008322FD">
        <w:trPr>
          <w:trHeight w:val="65"/>
          <w:tblHeader/>
        </w:trPr>
        <w:tc>
          <w:tcPr>
            <w:tcW w:w="1668"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2D32F5FB" w14:textId="77777777" w:rsidR="007C3C4C" w:rsidRPr="00CA6A00" w:rsidRDefault="007C3C4C" w:rsidP="008322FD">
            <w:pPr>
              <w:widowControl w:val="0"/>
              <w:autoSpaceDE w:val="0"/>
              <w:autoSpaceDN w:val="0"/>
              <w:adjustRightInd w:val="0"/>
              <w:spacing w:after="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b/>
                <w:bCs/>
                <w:color w:val="000000" w:themeColor="text1"/>
                <w:kern w:val="0"/>
                <w:sz w:val="18"/>
                <w:szCs w:val="18"/>
                <w:lang w:val="en-CA" w:eastAsia="en-CA"/>
                <w14:ligatures w14:val="none"/>
              </w:rPr>
              <w:t xml:space="preserve">Section and Topic </w:t>
            </w:r>
          </w:p>
        </w:tc>
        <w:tc>
          <w:tcPr>
            <w:tcW w:w="587"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17136272" w14:textId="77777777" w:rsidR="007C3C4C" w:rsidRPr="00CA6A00" w:rsidRDefault="007C3C4C" w:rsidP="008322FD">
            <w:pPr>
              <w:widowControl w:val="0"/>
              <w:autoSpaceDE w:val="0"/>
              <w:autoSpaceDN w:val="0"/>
              <w:adjustRightInd w:val="0"/>
              <w:spacing w:after="0" w:line="240" w:lineRule="auto"/>
              <w:rPr>
                <w:rFonts w:ascii="Times New Roman" w:eastAsia="Times New Roman" w:hAnsi="Times New Roman" w:cs="Times New Roman"/>
                <w:b/>
                <w:bCs/>
                <w:color w:val="000000" w:themeColor="text1"/>
                <w:kern w:val="0"/>
                <w:sz w:val="18"/>
                <w:szCs w:val="18"/>
                <w:lang w:val="en-CA" w:eastAsia="en-CA"/>
                <w14:ligatures w14:val="none"/>
              </w:rPr>
            </w:pPr>
            <w:r w:rsidRPr="00CA6A00">
              <w:rPr>
                <w:rFonts w:ascii="Times New Roman" w:eastAsia="Times New Roman" w:hAnsi="Times New Roman" w:cs="Times New Roman"/>
                <w:b/>
                <w:bCs/>
                <w:color w:val="000000" w:themeColor="text1"/>
                <w:kern w:val="0"/>
                <w:sz w:val="18"/>
                <w:szCs w:val="18"/>
                <w:lang w:val="en-CA" w:eastAsia="en-CA"/>
                <w14:ligatures w14:val="none"/>
              </w:rPr>
              <w:t>Item #</w:t>
            </w:r>
          </w:p>
        </w:tc>
        <w:tc>
          <w:tcPr>
            <w:tcW w:w="10213"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5DB47519" w14:textId="77777777" w:rsidR="007C3C4C" w:rsidRPr="00CA6A00" w:rsidRDefault="007C3C4C" w:rsidP="008322FD">
            <w:pPr>
              <w:widowControl w:val="0"/>
              <w:autoSpaceDE w:val="0"/>
              <w:autoSpaceDN w:val="0"/>
              <w:adjustRightInd w:val="0"/>
              <w:spacing w:after="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b/>
                <w:bCs/>
                <w:color w:val="000000" w:themeColor="text1"/>
                <w:kern w:val="0"/>
                <w:sz w:val="18"/>
                <w:szCs w:val="18"/>
                <w:lang w:val="en-CA" w:eastAsia="en-CA"/>
                <w14:ligatures w14:val="none"/>
              </w:rPr>
              <w:t xml:space="preserve">Checklist item </w:t>
            </w:r>
          </w:p>
        </w:tc>
        <w:tc>
          <w:tcPr>
            <w:tcW w:w="2732"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6EFD1712" w14:textId="77777777" w:rsidR="007C3C4C" w:rsidRPr="00CA6A00" w:rsidRDefault="007C3C4C" w:rsidP="008322FD">
            <w:pPr>
              <w:widowControl w:val="0"/>
              <w:autoSpaceDE w:val="0"/>
              <w:autoSpaceDN w:val="0"/>
              <w:adjustRightInd w:val="0"/>
              <w:spacing w:after="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b/>
                <w:bCs/>
                <w:color w:val="000000" w:themeColor="text1"/>
                <w:kern w:val="0"/>
                <w:sz w:val="18"/>
                <w:szCs w:val="18"/>
                <w:lang w:val="en-CA" w:eastAsia="en-CA"/>
                <w14:ligatures w14:val="none"/>
              </w:rPr>
              <w:t xml:space="preserve">Location where item is reported </w:t>
            </w:r>
          </w:p>
        </w:tc>
      </w:tr>
      <w:tr w:rsidR="00413CE5" w:rsidRPr="00CA6A00" w14:paraId="6A07544B" w14:textId="77777777" w:rsidTr="008322FD">
        <w:trPr>
          <w:trHeight w:val="24"/>
        </w:trPr>
        <w:tc>
          <w:tcPr>
            <w:tcW w:w="12468"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6B516B53" w14:textId="77777777" w:rsidR="007C3C4C" w:rsidRPr="00CA6A00" w:rsidRDefault="007C3C4C" w:rsidP="008322FD">
            <w:pPr>
              <w:widowControl w:val="0"/>
              <w:autoSpaceDE w:val="0"/>
              <w:autoSpaceDN w:val="0"/>
              <w:adjustRightInd w:val="0"/>
              <w:spacing w:after="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b/>
                <w:bCs/>
                <w:color w:val="000000" w:themeColor="text1"/>
                <w:kern w:val="0"/>
                <w:sz w:val="18"/>
                <w:szCs w:val="18"/>
                <w:lang w:val="en-CA" w:eastAsia="en-CA"/>
                <w14:ligatures w14:val="none"/>
              </w:rPr>
              <w:t xml:space="preserve">TITLE </w:t>
            </w:r>
          </w:p>
        </w:tc>
        <w:tc>
          <w:tcPr>
            <w:tcW w:w="2732" w:type="dxa"/>
            <w:tcBorders>
              <w:top w:val="double" w:sz="5" w:space="0" w:color="000000"/>
              <w:left w:val="single" w:sz="5" w:space="0" w:color="000000"/>
              <w:bottom w:val="single" w:sz="5" w:space="0" w:color="000000"/>
              <w:right w:val="single" w:sz="5" w:space="0" w:color="000000"/>
            </w:tcBorders>
            <w:shd w:val="clear" w:color="auto" w:fill="FFFFCC"/>
          </w:tcPr>
          <w:p w14:paraId="2D8F3595" w14:textId="77777777" w:rsidR="007C3C4C" w:rsidRPr="00CA6A00" w:rsidRDefault="007C3C4C" w:rsidP="008322FD">
            <w:pPr>
              <w:widowControl w:val="0"/>
              <w:autoSpaceDE w:val="0"/>
              <w:autoSpaceDN w:val="0"/>
              <w:adjustRightInd w:val="0"/>
              <w:spacing w:after="0" w:line="240" w:lineRule="auto"/>
              <w:jc w:val="right"/>
              <w:rPr>
                <w:rFonts w:ascii="Times New Roman" w:eastAsia="Times New Roman" w:hAnsi="Times New Roman" w:cs="Times New Roman"/>
                <w:color w:val="000000" w:themeColor="text1"/>
                <w:kern w:val="0"/>
                <w:sz w:val="18"/>
                <w:szCs w:val="18"/>
                <w:lang w:val="en-CA" w:eastAsia="en-CA"/>
                <w14:ligatures w14:val="none"/>
              </w:rPr>
            </w:pPr>
          </w:p>
        </w:tc>
      </w:tr>
      <w:tr w:rsidR="00413CE5" w:rsidRPr="00CA6A00" w14:paraId="3216C5E8" w14:textId="77777777" w:rsidTr="008322FD">
        <w:trPr>
          <w:trHeight w:val="48"/>
        </w:trPr>
        <w:tc>
          <w:tcPr>
            <w:tcW w:w="1668" w:type="dxa"/>
            <w:tcBorders>
              <w:top w:val="single" w:sz="5" w:space="0" w:color="000000"/>
              <w:left w:val="single" w:sz="5" w:space="0" w:color="000000"/>
              <w:bottom w:val="double" w:sz="2" w:space="0" w:color="FFFFCC"/>
              <w:right w:val="single" w:sz="5" w:space="0" w:color="000000"/>
            </w:tcBorders>
          </w:tcPr>
          <w:p w14:paraId="36399FCE"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 xml:space="preserve">Title </w:t>
            </w:r>
          </w:p>
        </w:tc>
        <w:tc>
          <w:tcPr>
            <w:tcW w:w="587" w:type="dxa"/>
            <w:tcBorders>
              <w:top w:val="single" w:sz="5" w:space="0" w:color="000000"/>
              <w:left w:val="single" w:sz="5" w:space="0" w:color="000000"/>
              <w:bottom w:val="double" w:sz="2" w:space="0" w:color="FFFFCC"/>
              <w:right w:val="single" w:sz="5" w:space="0" w:color="000000"/>
            </w:tcBorders>
          </w:tcPr>
          <w:p w14:paraId="5BB48484" w14:textId="77777777" w:rsidR="007C3C4C" w:rsidRPr="00CA6A00" w:rsidRDefault="007C3C4C" w:rsidP="008322FD">
            <w:pPr>
              <w:widowControl w:val="0"/>
              <w:autoSpaceDE w:val="0"/>
              <w:autoSpaceDN w:val="0"/>
              <w:adjustRightInd w:val="0"/>
              <w:spacing w:before="40" w:after="40" w:line="240" w:lineRule="auto"/>
              <w:jc w:val="right"/>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1</w:t>
            </w:r>
          </w:p>
        </w:tc>
        <w:tc>
          <w:tcPr>
            <w:tcW w:w="10213" w:type="dxa"/>
            <w:tcBorders>
              <w:top w:val="single" w:sz="5" w:space="0" w:color="000000"/>
              <w:left w:val="single" w:sz="5" w:space="0" w:color="000000"/>
              <w:bottom w:val="double" w:sz="5" w:space="0" w:color="000000"/>
              <w:right w:val="single" w:sz="5" w:space="0" w:color="000000"/>
            </w:tcBorders>
          </w:tcPr>
          <w:p w14:paraId="374C9E43"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Identify the report as a systematic review.</w:t>
            </w:r>
          </w:p>
        </w:tc>
        <w:tc>
          <w:tcPr>
            <w:tcW w:w="2732" w:type="dxa"/>
            <w:tcBorders>
              <w:top w:val="single" w:sz="5" w:space="0" w:color="000000"/>
              <w:left w:val="single" w:sz="5" w:space="0" w:color="000000"/>
              <w:bottom w:val="double" w:sz="5" w:space="0" w:color="000000"/>
              <w:right w:val="single" w:sz="5" w:space="0" w:color="000000"/>
            </w:tcBorders>
          </w:tcPr>
          <w:p w14:paraId="11602FCF"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DejaVu Sans" w:hAnsi="Times New Roman" w:cs="Times New Roman"/>
                <w:color w:val="000000" w:themeColor="text1"/>
                <w:sz w:val="18"/>
                <w:szCs w:val="18"/>
              </w:rPr>
              <w:t>Title page</w:t>
            </w:r>
          </w:p>
        </w:tc>
      </w:tr>
      <w:tr w:rsidR="00413CE5" w:rsidRPr="00CA6A00" w14:paraId="1D613E5E" w14:textId="77777777" w:rsidTr="008322FD">
        <w:trPr>
          <w:trHeight w:val="24"/>
        </w:trPr>
        <w:tc>
          <w:tcPr>
            <w:tcW w:w="12468"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2EB3277B" w14:textId="77777777" w:rsidR="007C3C4C" w:rsidRPr="00CA6A00" w:rsidRDefault="007C3C4C" w:rsidP="008322FD">
            <w:pPr>
              <w:widowControl w:val="0"/>
              <w:autoSpaceDE w:val="0"/>
              <w:autoSpaceDN w:val="0"/>
              <w:adjustRightInd w:val="0"/>
              <w:spacing w:after="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b/>
                <w:bCs/>
                <w:color w:val="000000" w:themeColor="text1"/>
                <w:kern w:val="0"/>
                <w:sz w:val="18"/>
                <w:szCs w:val="18"/>
                <w:lang w:val="en-CA" w:eastAsia="en-CA"/>
                <w14:ligatures w14:val="none"/>
              </w:rPr>
              <w:t xml:space="preserve">ABSTRACT </w:t>
            </w:r>
          </w:p>
        </w:tc>
        <w:tc>
          <w:tcPr>
            <w:tcW w:w="2732" w:type="dxa"/>
            <w:tcBorders>
              <w:top w:val="double" w:sz="5" w:space="0" w:color="000000"/>
              <w:left w:val="single" w:sz="5" w:space="0" w:color="000000"/>
              <w:bottom w:val="single" w:sz="5" w:space="0" w:color="000000"/>
              <w:right w:val="single" w:sz="5" w:space="0" w:color="000000"/>
            </w:tcBorders>
            <w:shd w:val="clear" w:color="auto" w:fill="FFFFCC"/>
          </w:tcPr>
          <w:p w14:paraId="29FE5720" w14:textId="77777777" w:rsidR="007C3C4C" w:rsidRPr="00CA6A00" w:rsidRDefault="007C3C4C" w:rsidP="008322FD">
            <w:pPr>
              <w:widowControl w:val="0"/>
              <w:autoSpaceDE w:val="0"/>
              <w:autoSpaceDN w:val="0"/>
              <w:adjustRightInd w:val="0"/>
              <w:spacing w:after="0" w:line="240" w:lineRule="auto"/>
              <w:jc w:val="right"/>
              <w:rPr>
                <w:rFonts w:ascii="Times New Roman" w:eastAsia="Times New Roman" w:hAnsi="Times New Roman" w:cs="Times New Roman"/>
                <w:color w:val="000000" w:themeColor="text1"/>
                <w:kern w:val="0"/>
                <w:sz w:val="18"/>
                <w:szCs w:val="18"/>
                <w:lang w:val="en-CA" w:eastAsia="en-CA"/>
                <w14:ligatures w14:val="none"/>
              </w:rPr>
            </w:pPr>
          </w:p>
        </w:tc>
      </w:tr>
      <w:tr w:rsidR="00413CE5" w:rsidRPr="00CA6A00" w14:paraId="186EB5CC" w14:textId="77777777" w:rsidTr="008322FD">
        <w:trPr>
          <w:trHeight w:val="48"/>
        </w:trPr>
        <w:tc>
          <w:tcPr>
            <w:tcW w:w="1668" w:type="dxa"/>
            <w:tcBorders>
              <w:top w:val="single" w:sz="5" w:space="0" w:color="000000"/>
              <w:left w:val="single" w:sz="5" w:space="0" w:color="000000"/>
              <w:bottom w:val="double" w:sz="2" w:space="0" w:color="FFFFCC"/>
              <w:right w:val="single" w:sz="5" w:space="0" w:color="000000"/>
            </w:tcBorders>
          </w:tcPr>
          <w:p w14:paraId="36A26A86"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 xml:space="preserve">Abstract </w:t>
            </w:r>
          </w:p>
        </w:tc>
        <w:tc>
          <w:tcPr>
            <w:tcW w:w="587" w:type="dxa"/>
            <w:tcBorders>
              <w:top w:val="single" w:sz="5" w:space="0" w:color="000000"/>
              <w:left w:val="single" w:sz="5" w:space="0" w:color="000000"/>
              <w:bottom w:val="double" w:sz="2" w:space="0" w:color="FFFFCC"/>
              <w:right w:val="single" w:sz="5" w:space="0" w:color="000000"/>
            </w:tcBorders>
          </w:tcPr>
          <w:p w14:paraId="0FDD705F" w14:textId="77777777" w:rsidR="007C3C4C" w:rsidRPr="00CA6A00" w:rsidRDefault="007C3C4C" w:rsidP="008322FD">
            <w:pPr>
              <w:widowControl w:val="0"/>
              <w:autoSpaceDE w:val="0"/>
              <w:autoSpaceDN w:val="0"/>
              <w:adjustRightInd w:val="0"/>
              <w:spacing w:before="40" w:after="40" w:line="240" w:lineRule="auto"/>
              <w:jc w:val="right"/>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2</w:t>
            </w:r>
          </w:p>
        </w:tc>
        <w:tc>
          <w:tcPr>
            <w:tcW w:w="10213" w:type="dxa"/>
            <w:tcBorders>
              <w:top w:val="single" w:sz="5" w:space="0" w:color="000000"/>
              <w:left w:val="single" w:sz="5" w:space="0" w:color="000000"/>
              <w:bottom w:val="double" w:sz="5" w:space="0" w:color="000000"/>
              <w:right w:val="single" w:sz="5" w:space="0" w:color="000000"/>
            </w:tcBorders>
          </w:tcPr>
          <w:p w14:paraId="3D2CB03F"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See the PRISMA 2020 for Abstracts checklist.</w:t>
            </w:r>
          </w:p>
        </w:tc>
        <w:tc>
          <w:tcPr>
            <w:tcW w:w="2732" w:type="dxa"/>
            <w:tcBorders>
              <w:top w:val="single" w:sz="5" w:space="0" w:color="000000"/>
              <w:left w:val="single" w:sz="5" w:space="0" w:color="000000"/>
              <w:bottom w:val="double" w:sz="5" w:space="0" w:color="000000"/>
              <w:right w:val="single" w:sz="5" w:space="0" w:color="000000"/>
            </w:tcBorders>
          </w:tcPr>
          <w:p w14:paraId="76724284"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p>
        </w:tc>
      </w:tr>
      <w:tr w:rsidR="00413CE5" w:rsidRPr="00CA6A00" w14:paraId="7B5B68B4" w14:textId="77777777" w:rsidTr="008322FD">
        <w:trPr>
          <w:trHeight w:val="24"/>
        </w:trPr>
        <w:tc>
          <w:tcPr>
            <w:tcW w:w="12468"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6A40FFB1" w14:textId="77777777" w:rsidR="007C3C4C" w:rsidRPr="00CA6A00" w:rsidRDefault="007C3C4C" w:rsidP="008322FD">
            <w:pPr>
              <w:widowControl w:val="0"/>
              <w:autoSpaceDE w:val="0"/>
              <w:autoSpaceDN w:val="0"/>
              <w:adjustRightInd w:val="0"/>
              <w:spacing w:after="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b/>
                <w:bCs/>
                <w:color w:val="000000" w:themeColor="text1"/>
                <w:kern w:val="0"/>
                <w:sz w:val="18"/>
                <w:szCs w:val="18"/>
                <w:lang w:val="en-CA" w:eastAsia="en-CA"/>
                <w14:ligatures w14:val="none"/>
              </w:rPr>
              <w:t xml:space="preserve">INTRODUCTION </w:t>
            </w:r>
          </w:p>
        </w:tc>
        <w:tc>
          <w:tcPr>
            <w:tcW w:w="2732" w:type="dxa"/>
            <w:tcBorders>
              <w:top w:val="double" w:sz="5" w:space="0" w:color="000000"/>
              <w:left w:val="single" w:sz="5" w:space="0" w:color="000000"/>
              <w:bottom w:val="single" w:sz="5" w:space="0" w:color="000000"/>
              <w:right w:val="single" w:sz="5" w:space="0" w:color="000000"/>
            </w:tcBorders>
            <w:shd w:val="clear" w:color="auto" w:fill="FFFFCC"/>
          </w:tcPr>
          <w:p w14:paraId="5A9E0610" w14:textId="77777777" w:rsidR="007C3C4C" w:rsidRPr="00CA6A00" w:rsidRDefault="007C3C4C" w:rsidP="008322FD">
            <w:pPr>
              <w:widowControl w:val="0"/>
              <w:autoSpaceDE w:val="0"/>
              <w:autoSpaceDN w:val="0"/>
              <w:adjustRightInd w:val="0"/>
              <w:spacing w:after="0" w:line="240" w:lineRule="auto"/>
              <w:jc w:val="right"/>
              <w:rPr>
                <w:rFonts w:ascii="Times New Roman" w:eastAsia="Times New Roman" w:hAnsi="Times New Roman" w:cs="Times New Roman"/>
                <w:color w:val="000000" w:themeColor="text1"/>
                <w:kern w:val="0"/>
                <w:sz w:val="18"/>
                <w:szCs w:val="18"/>
                <w:lang w:val="en-CA" w:eastAsia="en-CA"/>
                <w14:ligatures w14:val="none"/>
              </w:rPr>
            </w:pPr>
          </w:p>
        </w:tc>
      </w:tr>
      <w:tr w:rsidR="00413CE5" w:rsidRPr="00CA6A00" w14:paraId="67F246AC" w14:textId="77777777" w:rsidTr="008322FD">
        <w:trPr>
          <w:trHeight w:val="48"/>
        </w:trPr>
        <w:tc>
          <w:tcPr>
            <w:tcW w:w="1668" w:type="dxa"/>
            <w:tcBorders>
              <w:top w:val="single" w:sz="5" w:space="0" w:color="000000"/>
              <w:left w:val="single" w:sz="5" w:space="0" w:color="000000"/>
              <w:bottom w:val="single" w:sz="5" w:space="0" w:color="000000"/>
              <w:right w:val="single" w:sz="5" w:space="0" w:color="000000"/>
            </w:tcBorders>
          </w:tcPr>
          <w:p w14:paraId="7CCCB9DF"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 xml:space="preserve">Rationale </w:t>
            </w:r>
          </w:p>
        </w:tc>
        <w:tc>
          <w:tcPr>
            <w:tcW w:w="587" w:type="dxa"/>
            <w:tcBorders>
              <w:top w:val="single" w:sz="5" w:space="0" w:color="000000"/>
              <w:left w:val="single" w:sz="5" w:space="0" w:color="000000"/>
              <w:bottom w:val="single" w:sz="5" w:space="0" w:color="000000"/>
              <w:right w:val="single" w:sz="5" w:space="0" w:color="000000"/>
            </w:tcBorders>
          </w:tcPr>
          <w:p w14:paraId="5503A336" w14:textId="77777777" w:rsidR="007C3C4C" w:rsidRPr="00CA6A00" w:rsidRDefault="007C3C4C" w:rsidP="008322FD">
            <w:pPr>
              <w:widowControl w:val="0"/>
              <w:autoSpaceDE w:val="0"/>
              <w:autoSpaceDN w:val="0"/>
              <w:adjustRightInd w:val="0"/>
              <w:spacing w:before="40" w:after="40" w:line="240" w:lineRule="auto"/>
              <w:jc w:val="right"/>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3</w:t>
            </w:r>
          </w:p>
        </w:tc>
        <w:tc>
          <w:tcPr>
            <w:tcW w:w="10213" w:type="dxa"/>
            <w:tcBorders>
              <w:top w:val="single" w:sz="5" w:space="0" w:color="000000"/>
              <w:left w:val="single" w:sz="5" w:space="0" w:color="000000"/>
              <w:bottom w:val="single" w:sz="5" w:space="0" w:color="000000"/>
              <w:right w:val="single" w:sz="5" w:space="0" w:color="000000"/>
            </w:tcBorders>
          </w:tcPr>
          <w:p w14:paraId="07992A8F"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Describe the rationale for the review in the context of existing knowledge.</w:t>
            </w:r>
          </w:p>
        </w:tc>
        <w:tc>
          <w:tcPr>
            <w:tcW w:w="2732" w:type="dxa"/>
            <w:tcBorders>
              <w:top w:val="single" w:sz="5" w:space="0" w:color="000000"/>
              <w:left w:val="single" w:sz="5" w:space="0" w:color="000000"/>
              <w:bottom w:val="single" w:sz="5" w:space="0" w:color="000000"/>
              <w:right w:val="single" w:sz="5" w:space="0" w:color="000000"/>
            </w:tcBorders>
          </w:tcPr>
          <w:p w14:paraId="1A025E8F"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Introduction section</w:t>
            </w:r>
          </w:p>
        </w:tc>
      </w:tr>
      <w:tr w:rsidR="00413CE5" w:rsidRPr="00CA6A00" w14:paraId="6A3943AA" w14:textId="77777777" w:rsidTr="008322FD">
        <w:trPr>
          <w:trHeight w:val="48"/>
        </w:trPr>
        <w:tc>
          <w:tcPr>
            <w:tcW w:w="1668" w:type="dxa"/>
            <w:tcBorders>
              <w:top w:val="single" w:sz="5" w:space="0" w:color="000000"/>
              <w:left w:val="single" w:sz="5" w:space="0" w:color="000000"/>
              <w:bottom w:val="double" w:sz="2" w:space="0" w:color="FFFFCC"/>
              <w:right w:val="single" w:sz="5" w:space="0" w:color="000000"/>
            </w:tcBorders>
          </w:tcPr>
          <w:p w14:paraId="548E3390"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 xml:space="preserve">Objectives </w:t>
            </w:r>
          </w:p>
        </w:tc>
        <w:tc>
          <w:tcPr>
            <w:tcW w:w="587" w:type="dxa"/>
            <w:tcBorders>
              <w:top w:val="single" w:sz="5" w:space="0" w:color="000000"/>
              <w:left w:val="single" w:sz="5" w:space="0" w:color="000000"/>
              <w:bottom w:val="double" w:sz="2" w:space="0" w:color="FFFFCC"/>
              <w:right w:val="single" w:sz="5" w:space="0" w:color="000000"/>
            </w:tcBorders>
          </w:tcPr>
          <w:p w14:paraId="6E5CF78C" w14:textId="77777777" w:rsidR="007C3C4C" w:rsidRPr="00CA6A00" w:rsidRDefault="007C3C4C" w:rsidP="008322FD">
            <w:pPr>
              <w:widowControl w:val="0"/>
              <w:autoSpaceDE w:val="0"/>
              <w:autoSpaceDN w:val="0"/>
              <w:adjustRightInd w:val="0"/>
              <w:spacing w:before="40" w:after="40" w:line="240" w:lineRule="auto"/>
              <w:jc w:val="right"/>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4</w:t>
            </w:r>
          </w:p>
        </w:tc>
        <w:tc>
          <w:tcPr>
            <w:tcW w:w="10213" w:type="dxa"/>
            <w:tcBorders>
              <w:top w:val="single" w:sz="5" w:space="0" w:color="000000"/>
              <w:left w:val="single" w:sz="5" w:space="0" w:color="000000"/>
              <w:bottom w:val="double" w:sz="5" w:space="0" w:color="000000"/>
              <w:right w:val="single" w:sz="5" w:space="0" w:color="000000"/>
            </w:tcBorders>
          </w:tcPr>
          <w:p w14:paraId="7F91A6B3"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Provide an explicit statement of the objective(s) or question(s) the review addresses.</w:t>
            </w:r>
          </w:p>
        </w:tc>
        <w:tc>
          <w:tcPr>
            <w:tcW w:w="2732" w:type="dxa"/>
            <w:tcBorders>
              <w:top w:val="single" w:sz="5" w:space="0" w:color="000000"/>
              <w:left w:val="single" w:sz="5" w:space="0" w:color="000000"/>
              <w:bottom w:val="double" w:sz="5" w:space="0" w:color="000000"/>
              <w:right w:val="single" w:sz="5" w:space="0" w:color="000000"/>
            </w:tcBorders>
          </w:tcPr>
          <w:p w14:paraId="11B51026"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Introduction section</w:t>
            </w:r>
          </w:p>
        </w:tc>
      </w:tr>
      <w:tr w:rsidR="00413CE5" w:rsidRPr="00CA6A00" w14:paraId="5E7FACF0" w14:textId="77777777" w:rsidTr="008322FD">
        <w:trPr>
          <w:trHeight w:val="24"/>
        </w:trPr>
        <w:tc>
          <w:tcPr>
            <w:tcW w:w="12468"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31E5C400" w14:textId="77777777" w:rsidR="007C3C4C" w:rsidRPr="00CA6A00" w:rsidRDefault="007C3C4C" w:rsidP="008322FD">
            <w:pPr>
              <w:widowControl w:val="0"/>
              <w:autoSpaceDE w:val="0"/>
              <w:autoSpaceDN w:val="0"/>
              <w:adjustRightInd w:val="0"/>
              <w:spacing w:after="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b/>
                <w:bCs/>
                <w:color w:val="000000" w:themeColor="text1"/>
                <w:kern w:val="0"/>
                <w:sz w:val="18"/>
                <w:szCs w:val="18"/>
                <w:lang w:val="en-CA" w:eastAsia="en-CA"/>
                <w14:ligatures w14:val="none"/>
              </w:rPr>
              <w:t xml:space="preserve">METHODS </w:t>
            </w:r>
          </w:p>
        </w:tc>
        <w:tc>
          <w:tcPr>
            <w:tcW w:w="2732" w:type="dxa"/>
            <w:tcBorders>
              <w:top w:val="double" w:sz="5" w:space="0" w:color="000000"/>
              <w:left w:val="single" w:sz="5" w:space="0" w:color="000000"/>
              <w:bottom w:val="single" w:sz="5" w:space="0" w:color="000000"/>
              <w:right w:val="single" w:sz="5" w:space="0" w:color="000000"/>
            </w:tcBorders>
            <w:shd w:val="clear" w:color="auto" w:fill="FFFFCC"/>
          </w:tcPr>
          <w:p w14:paraId="569CF569" w14:textId="77777777" w:rsidR="007C3C4C" w:rsidRPr="00CA6A00" w:rsidRDefault="007C3C4C" w:rsidP="008322FD">
            <w:pPr>
              <w:widowControl w:val="0"/>
              <w:autoSpaceDE w:val="0"/>
              <w:autoSpaceDN w:val="0"/>
              <w:adjustRightInd w:val="0"/>
              <w:spacing w:after="0" w:line="240" w:lineRule="auto"/>
              <w:jc w:val="right"/>
              <w:rPr>
                <w:rFonts w:ascii="Times New Roman" w:eastAsia="Times New Roman" w:hAnsi="Times New Roman" w:cs="Times New Roman"/>
                <w:color w:val="000000" w:themeColor="text1"/>
                <w:kern w:val="0"/>
                <w:sz w:val="18"/>
                <w:szCs w:val="18"/>
                <w:lang w:val="en-CA" w:eastAsia="en-CA"/>
                <w14:ligatures w14:val="none"/>
              </w:rPr>
            </w:pPr>
          </w:p>
        </w:tc>
      </w:tr>
      <w:tr w:rsidR="00413CE5" w:rsidRPr="00CA6A00" w14:paraId="04AE76E5" w14:textId="77777777" w:rsidTr="008322FD">
        <w:trPr>
          <w:trHeight w:val="48"/>
        </w:trPr>
        <w:tc>
          <w:tcPr>
            <w:tcW w:w="1668" w:type="dxa"/>
            <w:tcBorders>
              <w:top w:val="single" w:sz="5" w:space="0" w:color="000000"/>
              <w:left w:val="single" w:sz="5" w:space="0" w:color="000000"/>
              <w:bottom w:val="single" w:sz="5" w:space="0" w:color="000000"/>
              <w:right w:val="single" w:sz="5" w:space="0" w:color="000000"/>
            </w:tcBorders>
          </w:tcPr>
          <w:p w14:paraId="631A4D53"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 xml:space="preserve">Eligibility criteria </w:t>
            </w:r>
          </w:p>
        </w:tc>
        <w:tc>
          <w:tcPr>
            <w:tcW w:w="587" w:type="dxa"/>
            <w:tcBorders>
              <w:top w:val="single" w:sz="5" w:space="0" w:color="000000"/>
              <w:left w:val="single" w:sz="5" w:space="0" w:color="000000"/>
              <w:bottom w:val="single" w:sz="5" w:space="0" w:color="000000"/>
              <w:right w:val="single" w:sz="5" w:space="0" w:color="000000"/>
            </w:tcBorders>
          </w:tcPr>
          <w:p w14:paraId="031556B4" w14:textId="77777777" w:rsidR="007C3C4C" w:rsidRPr="00CA6A00" w:rsidRDefault="007C3C4C" w:rsidP="008322FD">
            <w:pPr>
              <w:widowControl w:val="0"/>
              <w:autoSpaceDE w:val="0"/>
              <w:autoSpaceDN w:val="0"/>
              <w:adjustRightInd w:val="0"/>
              <w:spacing w:before="40" w:after="40" w:line="240" w:lineRule="auto"/>
              <w:jc w:val="right"/>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5</w:t>
            </w:r>
          </w:p>
        </w:tc>
        <w:tc>
          <w:tcPr>
            <w:tcW w:w="10213" w:type="dxa"/>
            <w:tcBorders>
              <w:top w:val="single" w:sz="5" w:space="0" w:color="000000"/>
              <w:left w:val="single" w:sz="5" w:space="0" w:color="000000"/>
              <w:bottom w:val="single" w:sz="5" w:space="0" w:color="000000"/>
              <w:right w:val="single" w:sz="5" w:space="0" w:color="000000"/>
            </w:tcBorders>
          </w:tcPr>
          <w:p w14:paraId="64ABD9EE"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Specify the inclusion and exclusion criteria for the review and how studies were grouped for the syntheses.</w:t>
            </w:r>
          </w:p>
        </w:tc>
        <w:tc>
          <w:tcPr>
            <w:tcW w:w="2732" w:type="dxa"/>
            <w:tcBorders>
              <w:top w:val="single" w:sz="5" w:space="0" w:color="000000"/>
              <w:left w:val="single" w:sz="5" w:space="0" w:color="000000"/>
              <w:bottom w:val="single" w:sz="5" w:space="0" w:color="000000"/>
              <w:right w:val="single" w:sz="5" w:space="0" w:color="000000"/>
            </w:tcBorders>
          </w:tcPr>
          <w:p w14:paraId="2FD4758D"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Search strategy and selection criteria’ section</w:t>
            </w:r>
          </w:p>
        </w:tc>
      </w:tr>
      <w:tr w:rsidR="00413CE5" w:rsidRPr="00CA6A00" w14:paraId="35536725" w14:textId="77777777" w:rsidTr="008322FD">
        <w:trPr>
          <w:trHeight w:val="191"/>
        </w:trPr>
        <w:tc>
          <w:tcPr>
            <w:tcW w:w="1668" w:type="dxa"/>
            <w:tcBorders>
              <w:top w:val="single" w:sz="5" w:space="0" w:color="000000"/>
              <w:left w:val="single" w:sz="5" w:space="0" w:color="000000"/>
              <w:bottom w:val="single" w:sz="5" w:space="0" w:color="000000"/>
              <w:right w:val="single" w:sz="5" w:space="0" w:color="000000"/>
            </w:tcBorders>
          </w:tcPr>
          <w:p w14:paraId="3413EC69"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 xml:space="preserve">Information sources </w:t>
            </w:r>
          </w:p>
        </w:tc>
        <w:tc>
          <w:tcPr>
            <w:tcW w:w="587" w:type="dxa"/>
            <w:tcBorders>
              <w:top w:val="single" w:sz="5" w:space="0" w:color="000000"/>
              <w:left w:val="single" w:sz="5" w:space="0" w:color="000000"/>
              <w:bottom w:val="single" w:sz="5" w:space="0" w:color="000000"/>
              <w:right w:val="single" w:sz="5" w:space="0" w:color="000000"/>
            </w:tcBorders>
          </w:tcPr>
          <w:p w14:paraId="7B613AFA" w14:textId="77777777" w:rsidR="007C3C4C" w:rsidRPr="00CA6A00" w:rsidRDefault="007C3C4C" w:rsidP="008322FD">
            <w:pPr>
              <w:widowControl w:val="0"/>
              <w:autoSpaceDE w:val="0"/>
              <w:autoSpaceDN w:val="0"/>
              <w:adjustRightInd w:val="0"/>
              <w:spacing w:before="40" w:after="40" w:line="240" w:lineRule="auto"/>
              <w:jc w:val="right"/>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6</w:t>
            </w:r>
          </w:p>
        </w:tc>
        <w:tc>
          <w:tcPr>
            <w:tcW w:w="10213" w:type="dxa"/>
            <w:tcBorders>
              <w:top w:val="single" w:sz="5" w:space="0" w:color="000000"/>
              <w:left w:val="single" w:sz="5" w:space="0" w:color="000000"/>
              <w:bottom w:val="single" w:sz="5" w:space="0" w:color="000000"/>
              <w:right w:val="single" w:sz="5" w:space="0" w:color="000000"/>
            </w:tcBorders>
          </w:tcPr>
          <w:p w14:paraId="5C2089EC"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Specify all databases, registers, websites, organisations, reference lists and other sources searched or consulted to identify studies. Specify the date when each source was last searched or consulted.</w:t>
            </w:r>
          </w:p>
        </w:tc>
        <w:tc>
          <w:tcPr>
            <w:tcW w:w="2732" w:type="dxa"/>
            <w:tcBorders>
              <w:top w:val="single" w:sz="5" w:space="0" w:color="000000"/>
              <w:left w:val="single" w:sz="5" w:space="0" w:color="000000"/>
              <w:bottom w:val="single" w:sz="5" w:space="0" w:color="000000"/>
              <w:right w:val="single" w:sz="5" w:space="0" w:color="000000"/>
            </w:tcBorders>
          </w:tcPr>
          <w:p w14:paraId="6757FB5F"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Search strategy and selection criteria’ section</w:t>
            </w:r>
          </w:p>
        </w:tc>
      </w:tr>
      <w:tr w:rsidR="00413CE5" w:rsidRPr="00CA6A00" w14:paraId="6BB80000" w14:textId="77777777" w:rsidTr="008322FD">
        <w:trPr>
          <w:trHeight w:val="48"/>
        </w:trPr>
        <w:tc>
          <w:tcPr>
            <w:tcW w:w="1668" w:type="dxa"/>
            <w:tcBorders>
              <w:top w:val="single" w:sz="5" w:space="0" w:color="000000"/>
              <w:left w:val="single" w:sz="5" w:space="0" w:color="000000"/>
              <w:bottom w:val="single" w:sz="5" w:space="0" w:color="000000"/>
              <w:right w:val="single" w:sz="5" w:space="0" w:color="000000"/>
            </w:tcBorders>
          </w:tcPr>
          <w:p w14:paraId="5BA8C50A"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Search strategy</w:t>
            </w:r>
          </w:p>
        </w:tc>
        <w:tc>
          <w:tcPr>
            <w:tcW w:w="587" w:type="dxa"/>
            <w:tcBorders>
              <w:top w:val="single" w:sz="5" w:space="0" w:color="000000"/>
              <w:left w:val="single" w:sz="5" w:space="0" w:color="000000"/>
              <w:bottom w:val="single" w:sz="5" w:space="0" w:color="000000"/>
              <w:right w:val="single" w:sz="5" w:space="0" w:color="000000"/>
            </w:tcBorders>
          </w:tcPr>
          <w:p w14:paraId="749BFF39" w14:textId="77777777" w:rsidR="007C3C4C" w:rsidRPr="00CA6A00" w:rsidRDefault="007C3C4C" w:rsidP="008322FD">
            <w:pPr>
              <w:widowControl w:val="0"/>
              <w:autoSpaceDE w:val="0"/>
              <w:autoSpaceDN w:val="0"/>
              <w:adjustRightInd w:val="0"/>
              <w:spacing w:before="40" w:after="40" w:line="240" w:lineRule="auto"/>
              <w:jc w:val="right"/>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7</w:t>
            </w:r>
          </w:p>
        </w:tc>
        <w:tc>
          <w:tcPr>
            <w:tcW w:w="10213" w:type="dxa"/>
            <w:tcBorders>
              <w:top w:val="single" w:sz="5" w:space="0" w:color="000000"/>
              <w:left w:val="single" w:sz="5" w:space="0" w:color="000000"/>
              <w:bottom w:val="single" w:sz="5" w:space="0" w:color="000000"/>
              <w:right w:val="single" w:sz="5" w:space="0" w:color="000000"/>
            </w:tcBorders>
          </w:tcPr>
          <w:p w14:paraId="1F9B31CF"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Present the full search strategies for all databases, registers and websites, including any filters and limits used.</w:t>
            </w:r>
          </w:p>
        </w:tc>
        <w:tc>
          <w:tcPr>
            <w:tcW w:w="2732" w:type="dxa"/>
            <w:tcBorders>
              <w:top w:val="single" w:sz="5" w:space="0" w:color="000000"/>
              <w:left w:val="single" w:sz="5" w:space="0" w:color="000000"/>
              <w:bottom w:val="single" w:sz="5" w:space="0" w:color="000000"/>
              <w:right w:val="single" w:sz="5" w:space="0" w:color="000000"/>
            </w:tcBorders>
          </w:tcPr>
          <w:p w14:paraId="1FD28EAB"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Search strategy and selection criteria’ section</w:t>
            </w:r>
          </w:p>
        </w:tc>
      </w:tr>
      <w:tr w:rsidR="00413CE5" w:rsidRPr="00CA6A00" w14:paraId="57E608E0" w14:textId="77777777" w:rsidTr="008322FD">
        <w:trPr>
          <w:trHeight w:val="48"/>
        </w:trPr>
        <w:tc>
          <w:tcPr>
            <w:tcW w:w="1668" w:type="dxa"/>
            <w:tcBorders>
              <w:top w:val="single" w:sz="5" w:space="0" w:color="000000"/>
              <w:left w:val="single" w:sz="5" w:space="0" w:color="000000"/>
              <w:bottom w:val="single" w:sz="5" w:space="0" w:color="000000"/>
              <w:right w:val="single" w:sz="5" w:space="0" w:color="000000"/>
            </w:tcBorders>
          </w:tcPr>
          <w:p w14:paraId="0CE4DD97"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Selection process</w:t>
            </w:r>
          </w:p>
        </w:tc>
        <w:tc>
          <w:tcPr>
            <w:tcW w:w="587" w:type="dxa"/>
            <w:tcBorders>
              <w:top w:val="single" w:sz="5" w:space="0" w:color="000000"/>
              <w:left w:val="single" w:sz="5" w:space="0" w:color="000000"/>
              <w:bottom w:val="single" w:sz="5" w:space="0" w:color="000000"/>
              <w:right w:val="single" w:sz="5" w:space="0" w:color="000000"/>
            </w:tcBorders>
          </w:tcPr>
          <w:p w14:paraId="43159863" w14:textId="77777777" w:rsidR="007C3C4C" w:rsidRPr="00CA6A00" w:rsidRDefault="007C3C4C" w:rsidP="008322FD">
            <w:pPr>
              <w:widowControl w:val="0"/>
              <w:autoSpaceDE w:val="0"/>
              <w:autoSpaceDN w:val="0"/>
              <w:adjustRightInd w:val="0"/>
              <w:spacing w:before="40" w:after="40" w:line="240" w:lineRule="auto"/>
              <w:jc w:val="right"/>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8</w:t>
            </w:r>
          </w:p>
        </w:tc>
        <w:tc>
          <w:tcPr>
            <w:tcW w:w="10213" w:type="dxa"/>
            <w:tcBorders>
              <w:top w:val="single" w:sz="5" w:space="0" w:color="000000"/>
              <w:left w:val="single" w:sz="5" w:space="0" w:color="000000"/>
              <w:bottom w:val="single" w:sz="5" w:space="0" w:color="000000"/>
              <w:right w:val="single" w:sz="5" w:space="0" w:color="000000"/>
            </w:tcBorders>
          </w:tcPr>
          <w:p w14:paraId="2E83E016"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Specify the methods used to decide whether a study met the inclusion criteria of the review, including how many reviewers screened each record and each report retrieved, whether they worked independently, and if applicable, details of automation tools used in the process.</w:t>
            </w:r>
          </w:p>
        </w:tc>
        <w:tc>
          <w:tcPr>
            <w:tcW w:w="2732" w:type="dxa"/>
            <w:tcBorders>
              <w:top w:val="single" w:sz="5" w:space="0" w:color="000000"/>
              <w:left w:val="single" w:sz="5" w:space="0" w:color="000000"/>
              <w:bottom w:val="single" w:sz="5" w:space="0" w:color="000000"/>
              <w:right w:val="single" w:sz="5" w:space="0" w:color="000000"/>
            </w:tcBorders>
          </w:tcPr>
          <w:p w14:paraId="143888D5"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Search strategy and selection criteria’ section</w:t>
            </w:r>
          </w:p>
        </w:tc>
      </w:tr>
      <w:tr w:rsidR="00413CE5" w:rsidRPr="00CA6A00" w14:paraId="10FC303A" w14:textId="77777777" w:rsidTr="008322FD">
        <w:trPr>
          <w:trHeight w:val="152"/>
        </w:trPr>
        <w:tc>
          <w:tcPr>
            <w:tcW w:w="1668" w:type="dxa"/>
            <w:tcBorders>
              <w:top w:val="single" w:sz="5" w:space="0" w:color="000000"/>
              <w:left w:val="single" w:sz="5" w:space="0" w:color="000000"/>
              <w:bottom w:val="single" w:sz="5" w:space="0" w:color="000000"/>
              <w:right w:val="single" w:sz="5" w:space="0" w:color="000000"/>
            </w:tcBorders>
          </w:tcPr>
          <w:p w14:paraId="2EEF6DBD"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 xml:space="preserve">Data collection process </w:t>
            </w:r>
          </w:p>
        </w:tc>
        <w:tc>
          <w:tcPr>
            <w:tcW w:w="587" w:type="dxa"/>
            <w:tcBorders>
              <w:top w:val="single" w:sz="5" w:space="0" w:color="000000"/>
              <w:left w:val="single" w:sz="5" w:space="0" w:color="000000"/>
              <w:bottom w:val="single" w:sz="5" w:space="0" w:color="000000"/>
              <w:right w:val="single" w:sz="5" w:space="0" w:color="000000"/>
            </w:tcBorders>
          </w:tcPr>
          <w:p w14:paraId="3251C8DF" w14:textId="77777777" w:rsidR="007C3C4C" w:rsidRPr="00CA6A00" w:rsidRDefault="007C3C4C" w:rsidP="008322FD">
            <w:pPr>
              <w:widowControl w:val="0"/>
              <w:autoSpaceDE w:val="0"/>
              <w:autoSpaceDN w:val="0"/>
              <w:adjustRightInd w:val="0"/>
              <w:spacing w:before="40" w:after="40" w:line="240" w:lineRule="auto"/>
              <w:jc w:val="right"/>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9</w:t>
            </w:r>
          </w:p>
        </w:tc>
        <w:tc>
          <w:tcPr>
            <w:tcW w:w="10213" w:type="dxa"/>
            <w:tcBorders>
              <w:top w:val="single" w:sz="5" w:space="0" w:color="000000"/>
              <w:left w:val="single" w:sz="5" w:space="0" w:color="000000"/>
              <w:bottom w:val="single" w:sz="5" w:space="0" w:color="000000"/>
              <w:right w:val="single" w:sz="5" w:space="0" w:color="000000"/>
            </w:tcBorders>
          </w:tcPr>
          <w:p w14:paraId="0693EB5B"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Specify the methods used to collect data from reports, including how many reviewers collected data from each report, whether they worked independently, any processes for obtaining or confirming data from study investigators, and if applicable, details of automation tools used in the process.</w:t>
            </w:r>
          </w:p>
        </w:tc>
        <w:tc>
          <w:tcPr>
            <w:tcW w:w="2732" w:type="dxa"/>
            <w:tcBorders>
              <w:top w:val="single" w:sz="5" w:space="0" w:color="000000"/>
              <w:left w:val="single" w:sz="5" w:space="0" w:color="000000"/>
              <w:bottom w:val="single" w:sz="5" w:space="0" w:color="000000"/>
              <w:right w:val="single" w:sz="5" w:space="0" w:color="000000"/>
            </w:tcBorders>
          </w:tcPr>
          <w:p w14:paraId="73B8BB73"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Data extraction’ section</w:t>
            </w:r>
          </w:p>
        </w:tc>
      </w:tr>
      <w:tr w:rsidR="00413CE5" w:rsidRPr="00CA6A00" w14:paraId="0A941612" w14:textId="77777777" w:rsidTr="008322FD">
        <w:trPr>
          <w:trHeight w:val="48"/>
        </w:trPr>
        <w:tc>
          <w:tcPr>
            <w:tcW w:w="1668" w:type="dxa"/>
            <w:vMerge w:val="restart"/>
            <w:tcBorders>
              <w:top w:val="single" w:sz="5" w:space="0" w:color="000000"/>
              <w:left w:val="single" w:sz="5" w:space="0" w:color="000000"/>
              <w:right w:val="single" w:sz="5" w:space="0" w:color="000000"/>
            </w:tcBorders>
          </w:tcPr>
          <w:p w14:paraId="35D2E7E1"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 xml:space="preserve">Data items </w:t>
            </w:r>
          </w:p>
        </w:tc>
        <w:tc>
          <w:tcPr>
            <w:tcW w:w="587" w:type="dxa"/>
            <w:tcBorders>
              <w:top w:val="single" w:sz="5" w:space="0" w:color="000000"/>
              <w:left w:val="single" w:sz="5" w:space="0" w:color="000000"/>
              <w:bottom w:val="single" w:sz="5" w:space="0" w:color="000000"/>
              <w:right w:val="single" w:sz="5" w:space="0" w:color="000000"/>
            </w:tcBorders>
          </w:tcPr>
          <w:p w14:paraId="77166F29" w14:textId="77777777" w:rsidR="007C3C4C" w:rsidRPr="00CA6A00" w:rsidRDefault="007C3C4C" w:rsidP="008322FD">
            <w:pPr>
              <w:widowControl w:val="0"/>
              <w:autoSpaceDE w:val="0"/>
              <w:autoSpaceDN w:val="0"/>
              <w:adjustRightInd w:val="0"/>
              <w:spacing w:before="40" w:after="40" w:line="240" w:lineRule="auto"/>
              <w:jc w:val="right"/>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10a</w:t>
            </w:r>
          </w:p>
        </w:tc>
        <w:tc>
          <w:tcPr>
            <w:tcW w:w="10213" w:type="dxa"/>
            <w:tcBorders>
              <w:top w:val="single" w:sz="5" w:space="0" w:color="000000"/>
              <w:left w:val="single" w:sz="5" w:space="0" w:color="000000"/>
              <w:bottom w:val="single" w:sz="5" w:space="0" w:color="000000"/>
              <w:right w:val="single" w:sz="5" w:space="0" w:color="000000"/>
            </w:tcBorders>
          </w:tcPr>
          <w:p w14:paraId="32B38297"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List and define all outcomes for which data were sought. Specify whether all results that were compatible with each outcome domain in each study were sought (e.g. for all measures, time points, analyses), and if not, the methods used to decide which results to collect.</w:t>
            </w:r>
          </w:p>
        </w:tc>
        <w:tc>
          <w:tcPr>
            <w:tcW w:w="2732" w:type="dxa"/>
            <w:tcBorders>
              <w:top w:val="single" w:sz="5" w:space="0" w:color="000000"/>
              <w:left w:val="single" w:sz="5" w:space="0" w:color="000000"/>
              <w:bottom w:val="single" w:sz="5" w:space="0" w:color="000000"/>
              <w:right w:val="single" w:sz="5" w:space="0" w:color="000000"/>
            </w:tcBorders>
          </w:tcPr>
          <w:p w14:paraId="2BA596BA"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Data extraction’ and ‘Data analysis’ sections</w:t>
            </w:r>
          </w:p>
        </w:tc>
      </w:tr>
      <w:tr w:rsidR="00413CE5" w:rsidRPr="00CA6A00" w14:paraId="79E00FD8" w14:textId="77777777" w:rsidTr="008322FD">
        <w:trPr>
          <w:trHeight w:val="48"/>
        </w:trPr>
        <w:tc>
          <w:tcPr>
            <w:tcW w:w="1668" w:type="dxa"/>
            <w:vMerge/>
            <w:tcBorders>
              <w:left w:val="single" w:sz="5" w:space="0" w:color="000000"/>
              <w:bottom w:val="single" w:sz="5" w:space="0" w:color="000000"/>
              <w:right w:val="single" w:sz="5" w:space="0" w:color="000000"/>
            </w:tcBorders>
          </w:tcPr>
          <w:p w14:paraId="6E1F625D"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p>
        </w:tc>
        <w:tc>
          <w:tcPr>
            <w:tcW w:w="587" w:type="dxa"/>
            <w:tcBorders>
              <w:top w:val="single" w:sz="5" w:space="0" w:color="000000"/>
              <w:left w:val="single" w:sz="5" w:space="0" w:color="000000"/>
              <w:bottom w:val="single" w:sz="5" w:space="0" w:color="000000"/>
              <w:right w:val="single" w:sz="5" w:space="0" w:color="000000"/>
            </w:tcBorders>
          </w:tcPr>
          <w:p w14:paraId="450D81F8" w14:textId="77777777" w:rsidR="007C3C4C" w:rsidRPr="00CA6A00" w:rsidRDefault="007C3C4C" w:rsidP="008322FD">
            <w:pPr>
              <w:widowControl w:val="0"/>
              <w:autoSpaceDE w:val="0"/>
              <w:autoSpaceDN w:val="0"/>
              <w:adjustRightInd w:val="0"/>
              <w:spacing w:before="40" w:after="40" w:line="240" w:lineRule="auto"/>
              <w:jc w:val="right"/>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10b</w:t>
            </w:r>
          </w:p>
        </w:tc>
        <w:tc>
          <w:tcPr>
            <w:tcW w:w="10213" w:type="dxa"/>
            <w:tcBorders>
              <w:top w:val="single" w:sz="5" w:space="0" w:color="000000"/>
              <w:left w:val="single" w:sz="5" w:space="0" w:color="000000"/>
              <w:bottom w:val="single" w:sz="5" w:space="0" w:color="000000"/>
              <w:right w:val="single" w:sz="5" w:space="0" w:color="000000"/>
            </w:tcBorders>
          </w:tcPr>
          <w:p w14:paraId="323FEE6C"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List and define all other variables for which data were sought (e.g. participant and intervention characteristics, funding sources). Describe any assumptions made about any missing or unclear information.</w:t>
            </w:r>
          </w:p>
        </w:tc>
        <w:tc>
          <w:tcPr>
            <w:tcW w:w="2732" w:type="dxa"/>
            <w:tcBorders>
              <w:top w:val="single" w:sz="5" w:space="0" w:color="000000"/>
              <w:left w:val="single" w:sz="5" w:space="0" w:color="000000"/>
              <w:bottom w:val="single" w:sz="5" w:space="0" w:color="000000"/>
              <w:right w:val="single" w:sz="5" w:space="0" w:color="000000"/>
            </w:tcBorders>
          </w:tcPr>
          <w:p w14:paraId="59AA6B37"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Data extraction’ and ‘Data analysis’ sections</w:t>
            </w:r>
          </w:p>
        </w:tc>
      </w:tr>
      <w:tr w:rsidR="00413CE5" w:rsidRPr="00CA6A00" w14:paraId="351D03A3" w14:textId="77777777" w:rsidTr="008322FD">
        <w:trPr>
          <w:trHeight w:val="48"/>
        </w:trPr>
        <w:tc>
          <w:tcPr>
            <w:tcW w:w="1668" w:type="dxa"/>
            <w:tcBorders>
              <w:top w:val="single" w:sz="5" w:space="0" w:color="000000"/>
              <w:left w:val="single" w:sz="5" w:space="0" w:color="000000"/>
              <w:bottom w:val="single" w:sz="5" w:space="0" w:color="000000"/>
              <w:right w:val="single" w:sz="5" w:space="0" w:color="000000"/>
            </w:tcBorders>
          </w:tcPr>
          <w:p w14:paraId="23CCBCC5"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Study risk of bias assessment</w:t>
            </w:r>
          </w:p>
        </w:tc>
        <w:tc>
          <w:tcPr>
            <w:tcW w:w="587" w:type="dxa"/>
            <w:tcBorders>
              <w:top w:val="single" w:sz="5" w:space="0" w:color="000000"/>
              <w:left w:val="single" w:sz="5" w:space="0" w:color="000000"/>
              <w:bottom w:val="single" w:sz="5" w:space="0" w:color="000000"/>
              <w:right w:val="single" w:sz="5" w:space="0" w:color="000000"/>
            </w:tcBorders>
          </w:tcPr>
          <w:p w14:paraId="0072893E" w14:textId="77777777" w:rsidR="007C3C4C" w:rsidRPr="00CA6A00" w:rsidRDefault="007C3C4C" w:rsidP="008322FD">
            <w:pPr>
              <w:widowControl w:val="0"/>
              <w:autoSpaceDE w:val="0"/>
              <w:autoSpaceDN w:val="0"/>
              <w:adjustRightInd w:val="0"/>
              <w:spacing w:before="40" w:after="40" w:line="240" w:lineRule="auto"/>
              <w:jc w:val="right"/>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11</w:t>
            </w:r>
          </w:p>
        </w:tc>
        <w:tc>
          <w:tcPr>
            <w:tcW w:w="10213" w:type="dxa"/>
            <w:tcBorders>
              <w:top w:val="single" w:sz="5" w:space="0" w:color="000000"/>
              <w:left w:val="single" w:sz="5" w:space="0" w:color="000000"/>
              <w:bottom w:val="single" w:sz="5" w:space="0" w:color="000000"/>
              <w:right w:val="single" w:sz="5" w:space="0" w:color="000000"/>
            </w:tcBorders>
          </w:tcPr>
          <w:p w14:paraId="4507C16D"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Specify the methods used to assess risk of bias in the included studies, including details of the tool(s) used, how many reviewers assessed each study and whether they worked independently, and if applicable, details of automation tools used in the process.</w:t>
            </w:r>
          </w:p>
        </w:tc>
        <w:tc>
          <w:tcPr>
            <w:tcW w:w="2732" w:type="dxa"/>
            <w:tcBorders>
              <w:top w:val="single" w:sz="5" w:space="0" w:color="000000"/>
              <w:left w:val="single" w:sz="5" w:space="0" w:color="000000"/>
              <w:bottom w:val="single" w:sz="5" w:space="0" w:color="000000"/>
              <w:right w:val="single" w:sz="5" w:space="0" w:color="000000"/>
            </w:tcBorders>
          </w:tcPr>
          <w:p w14:paraId="55944B63"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Study quality and certainty of evidence’ section</w:t>
            </w:r>
          </w:p>
        </w:tc>
      </w:tr>
      <w:tr w:rsidR="00413CE5" w:rsidRPr="00CA6A00" w14:paraId="0594F9B6" w14:textId="77777777" w:rsidTr="008322FD">
        <w:trPr>
          <w:trHeight w:val="48"/>
        </w:trPr>
        <w:tc>
          <w:tcPr>
            <w:tcW w:w="1668" w:type="dxa"/>
            <w:tcBorders>
              <w:top w:val="single" w:sz="5" w:space="0" w:color="000000"/>
              <w:left w:val="single" w:sz="5" w:space="0" w:color="000000"/>
              <w:bottom w:val="single" w:sz="5" w:space="0" w:color="000000"/>
              <w:right w:val="single" w:sz="5" w:space="0" w:color="000000"/>
            </w:tcBorders>
          </w:tcPr>
          <w:p w14:paraId="3521428E"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 xml:space="preserve">Effect measures </w:t>
            </w:r>
          </w:p>
        </w:tc>
        <w:tc>
          <w:tcPr>
            <w:tcW w:w="587" w:type="dxa"/>
            <w:tcBorders>
              <w:top w:val="single" w:sz="5" w:space="0" w:color="000000"/>
              <w:left w:val="single" w:sz="5" w:space="0" w:color="000000"/>
              <w:bottom w:val="single" w:sz="5" w:space="0" w:color="000000"/>
              <w:right w:val="single" w:sz="5" w:space="0" w:color="000000"/>
            </w:tcBorders>
          </w:tcPr>
          <w:p w14:paraId="58032038" w14:textId="77777777" w:rsidR="007C3C4C" w:rsidRPr="00CA6A00" w:rsidRDefault="007C3C4C" w:rsidP="008322FD">
            <w:pPr>
              <w:widowControl w:val="0"/>
              <w:autoSpaceDE w:val="0"/>
              <w:autoSpaceDN w:val="0"/>
              <w:adjustRightInd w:val="0"/>
              <w:spacing w:before="40" w:after="40" w:line="240" w:lineRule="auto"/>
              <w:jc w:val="right"/>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12</w:t>
            </w:r>
          </w:p>
        </w:tc>
        <w:tc>
          <w:tcPr>
            <w:tcW w:w="10213" w:type="dxa"/>
            <w:tcBorders>
              <w:top w:val="single" w:sz="5" w:space="0" w:color="000000"/>
              <w:left w:val="single" w:sz="5" w:space="0" w:color="000000"/>
              <w:bottom w:val="single" w:sz="5" w:space="0" w:color="000000"/>
              <w:right w:val="single" w:sz="5" w:space="0" w:color="000000"/>
            </w:tcBorders>
          </w:tcPr>
          <w:p w14:paraId="0AF7EDFF"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Specify for each outcome the effect measure(s) (e.g. risk ratio, mean difference) used in the synthesis or presentation of results.</w:t>
            </w:r>
          </w:p>
        </w:tc>
        <w:tc>
          <w:tcPr>
            <w:tcW w:w="2732" w:type="dxa"/>
            <w:tcBorders>
              <w:top w:val="single" w:sz="5" w:space="0" w:color="000000"/>
              <w:left w:val="single" w:sz="5" w:space="0" w:color="000000"/>
              <w:bottom w:val="single" w:sz="5" w:space="0" w:color="000000"/>
              <w:right w:val="single" w:sz="5" w:space="0" w:color="000000"/>
            </w:tcBorders>
          </w:tcPr>
          <w:p w14:paraId="64720775"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p>
        </w:tc>
      </w:tr>
      <w:tr w:rsidR="00413CE5" w:rsidRPr="00CA6A00" w14:paraId="3A416F09" w14:textId="77777777" w:rsidTr="008322FD">
        <w:trPr>
          <w:trHeight w:val="48"/>
        </w:trPr>
        <w:tc>
          <w:tcPr>
            <w:tcW w:w="1668" w:type="dxa"/>
            <w:vMerge w:val="restart"/>
            <w:tcBorders>
              <w:top w:val="single" w:sz="5" w:space="0" w:color="000000"/>
              <w:left w:val="single" w:sz="5" w:space="0" w:color="000000"/>
              <w:right w:val="single" w:sz="5" w:space="0" w:color="000000"/>
            </w:tcBorders>
          </w:tcPr>
          <w:p w14:paraId="3F3C654D"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Synthesis methods</w:t>
            </w:r>
          </w:p>
        </w:tc>
        <w:tc>
          <w:tcPr>
            <w:tcW w:w="587" w:type="dxa"/>
            <w:tcBorders>
              <w:top w:val="single" w:sz="5" w:space="0" w:color="000000"/>
              <w:left w:val="single" w:sz="5" w:space="0" w:color="000000"/>
              <w:bottom w:val="single" w:sz="5" w:space="0" w:color="000000"/>
              <w:right w:val="single" w:sz="5" w:space="0" w:color="000000"/>
            </w:tcBorders>
          </w:tcPr>
          <w:p w14:paraId="0B071EEE" w14:textId="77777777" w:rsidR="007C3C4C" w:rsidRPr="00CA6A00" w:rsidRDefault="007C3C4C" w:rsidP="008322FD">
            <w:pPr>
              <w:widowControl w:val="0"/>
              <w:autoSpaceDE w:val="0"/>
              <w:autoSpaceDN w:val="0"/>
              <w:adjustRightInd w:val="0"/>
              <w:spacing w:before="40" w:after="40" w:line="240" w:lineRule="auto"/>
              <w:jc w:val="right"/>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13a</w:t>
            </w:r>
          </w:p>
        </w:tc>
        <w:tc>
          <w:tcPr>
            <w:tcW w:w="10213" w:type="dxa"/>
            <w:tcBorders>
              <w:top w:val="single" w:sz="5" w:space="0" w:color="000000"/>
              <w:left w:val="single" w:sz="5" w:space="0" w:color="000000"/>
              <w:bottom w:val="single" w:sz="5" w:space="0" w:color="000000"/>
              <w:right w:val="single" w:sz="5" w:space="0" w:color="000000"/>
            </w:tcBorders>
          </w:tcPr>
          <w:p w14:paraId="2B3A4FC7"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Describe the processes used to decide which studies were eligible for each synthesis (e.g. tabulating the study intervention characteristics and comparing against the planned groups for each synthesis (item #5)).</w:t>
            </w:r>
          </w:p>
        </w:tc>
        <w:tc>
          <w:tcPr>
            <w:tcW w:w="2732" w:type="dxa"/>
            <w:tcBorders>
              <w:top w:val="single" w:sz="5" w:space="0" w:color="000000"/>
              <w:left w:val="single" w:sz="5" w:space="0" w:color="000000"/>
              <w:bottom w:val="single" w:sz="5" w:space="0" w:color="000000"/>
              <w:right w:val="single" w:sz="5" w:space="0" w:color="000000"/>
            </w:tcBorders>
          </w:tcPr>
          <w:p w14:paraId="77134B6C"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Data analysis’ section</w:t>
            </w:r>
          </w:p>
        </w:tc>
      </w:tr>
      <w:tr w:rsidR="00413CE5" w:rsidRPr="00CA6A00" w14:paraId="7F893517" w14:textId="77777777" w:rsidTr="008322FD">
        <w:trPr>
          <w:trHeight w:val="48"/>
        </w:trPr>
        <w:tc>
          <w:tcPr>
            <w:tcW w:w="1668" w:type="dxa"/>
            <w:vMerge/>
            <w:tcBorders>
              <w:left w:val="single" w:sz="5" w:space="0" w:color="000000"/>
              <w:right w:val="single" w:sz="5" w:space="0" w:color="000000"/>
            </w:tcBorders>
          </w:tcPr>
          <w:p w14:paraId="7B4D8F65"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p>
        </w:tc>
        <w:tc>
          <w:tcPr>
            <w:tcW w:w="587" w:type="dxa"/>
            <w:tcBorders>
              <w:top w:val="single" w:sz="5" w:space="0" w:color="000000"/>
              <w:left w:val="single" w:sz="5" w:space="0" w:color="000000"/>
              <w:bottom w:val="single" w:sz="5" w:space="0" w:color="000000"/>
              <w:right w:val="single" w:sz="5" w:space="0" w:color="000000"/>
            </w:tcBorders>
          </w:tcPr>
          <w:p w14:paraId="698321CE" w14:textId="77777777" w:rsidR="007C3C4C" w:rsidRPr="00CA6A00" w:rsidRDefault="007C3C4C" w:rsidP="008322FD">
            <w:pPr>
              <w:widowControl w:val="0"/>
              <w:autoSpaceDE w:val="0"/>
              <w:autoSpaceDN w:val="0"/>
              <w:adjustRightInd w:val="0"/>
              <w:spacing w:before="40" w:after="40" w:line="240" w:lineRule="auto"/>
              <w:jc w:val="right"/>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13b</w:t>
            </w:r>
          </w:p>
        </w:tc>
        <w:tc>
          <w:tcPr>
            <w:tcW w:w="10213" w:type="dxa"/>
            <w:tcBorders>
              <w:top w:val="single" w:sz="5" w:space="0" w:color="000000"/>
              <w:left w:val="single" w:sz="5" w:space="0" w:color="000000"/>
              <w:bottom w:val="single" w:sz="5" w:space="0" w:color="000000"/>
              <w:right w:val="single" w:sz="5" w:space="0" w:color="000000"/>
            </w:tcBorders>
          </w:tcPr>
          <w:p w14:paraId="66B4CF73"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 xml:space="preserve">Describe any methods required to prepare the data for presentation or synthesis, such as handling of missing summary statistics, or data </w:t>
            </w:r>
            <w:r w:rsidRPr="00CA6A00">
              <w:rPr>
                <w:rFonts w:ascii="Times New Roman" w:eastAsia="Times New Roman" w:hAnsi="Times New Roman" w:cs="Times New Roman"/>
                <w:color w:val="000000" w:themeColor="text1"/>
                <w:kern w:val="0"/>
                <w:sz w:val="18"/>
                <w:szCs w:val="18"/>
                <w:lang w:val="en-CA" w:eastAsia="en-CA"/>
                <w14:ligatures w14:val="none"/>
              </w:rPr>
              <w:lastRenderedPageBreak/>
              <w:t>conversions.</w:t>
            </w:r>
          </w:p>
        </w:tc>
        <w:tc>
          <w:tcPr>
            <w:tcW w:w="2732" w:type="dxa"/>
            <w:tcBorders>
              <w:top w:val="single" w:sz="5" w:space="0" w:color="000000"/>
              <w:left w:val="single" w:sz="5" w:space="0" w:color="000000"/>
              <w:bottom w:val="single" w:sz="5" w:space="0" w:color="000000"/>
              <w:right w:val="single" w:sz="5" w:space="0" w:color="000000"/>
            </w:tcBorders>
          </w:tcPr>
          <w:p w14:paraId="41875308"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lastRenderedPageBreak/>
              <w:t>‘Data analysis’ section</w:t>
            </w:r>
          </w:p>
        </w:tc>
      </w:tr>
      <w:tr w:rsidR="00413CE5" w:rsidRPr="00CA6A00" w14:paraId="7363D524" w14:textId="77777777" w:rsidTr="008322FD">
        <w:trPr>
          <w:trHeight w:val="48"/>
        </w:trPr>
        <w:tc>
          <w:tcPr>
            <w:tcW w:w="1668" w:type="dxa"/>
            <w:vMerge/>
            <w:tcBorders>
              <w:left w:val="single" w:sz="5" w:space="0" w:color="000000"/>
              <w:right w:val="single" w:sz="5" w:space="0" w:color="000000"/>
            </w:tcBorders>
          </w:tcPr>
          <w:p w14:paraId="4DC6B5BB"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p>
        </w:tc>
        <w:tc>
          <w:tcPr>
            <w:tcW w:w="587" w:type="dxa"/>
            <w:tcBorders>
              <w:top w:val="single" w:sz="5" w:space="0" w:color="000000"/>
              <w:left w:val="single" w:sz="5" w:space="0" w:color="000000"/>
              <w:bottom w:val="single" w:sz="5" w:space="0" w:color="000000"/>
              <w:right w:val="single" w:sz="5" w:space="0" w:color="000000"/>
            </w:tcBorders>
          </w:tcPr>
          <w:p w14:paraId="5B36A2DF" w14:textId="77777777" w:rsidR="007C3C4C" w:rsidRPr="00CA6A00" w:rsidRDefault="007C3C4C" w:rsidP="008322FD">
            <w:pPr>
              <w:widowControl w:val="0"/>
              <w:autoSpaceDE w:val="0"/>
              <w:autoSpaceDN w:val="0"/>
              <w:adjustRightInd w:val="0"/>
              <w:spacing w:before="40" w:after="40" w:line="240" w:lineRule="auto"/>
              <w:jc w:val="right"/>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13c</w:t>
            </w:r>
          </w:p>
        </w:tc>
        <w:tc>
          <w:tcPr>
            <w:tcW w:w="10213" w:type="dxa"/>
            <w:tcBorders>
              <w:top w:val="single" w:sz="5" w:space="0" w:color="000000"/>
              <w:left w:val="single" w:sz="5" w:space="0" w:color="000000"/>
              <w:bottom w:val="single" w:sz="5" w:space="0" w:color="000000"/>
              <w:right w:val="single" w:sz="5" w:space="0" w:color="000000"/>
            </w:tcBorders>
          </w:tcPr>
          <w:p w14:paraId="5A1319FB"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Describe any methods used to tabulate or visually display results of individual studies and syntheses.</w:t>
            </w:r>
          </w:p>
        </w:tc>
        <w:tc>
          <w:tcPr>
            <w:tcW w:w="2732" w:type="dxa"/>
            <w:tcBorders>
              <w:top w:val="single" w:sz="5" w:space="0" w:color="000000"/>
              <w:left w:val="single" w:sz="5" w:space="0" w:color="000000"/>
              <w:bottom w:val="single" w:sz="5" w:space="0" w:color="000000"/>
              <w:right w:val="single" w:sz="5" w:space="0" w:color="000000"/>
            </w:tcBorders>
          </w:tcPr>
          <w:p w14:paraId="29D88B46"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Data analysis’ section</w:t>
            </w:r>
          </w:p>
        </w:tc>
      </w:tr>
      <w:tr w:rsidR="00413CE5" w:rsidRPr="00CA6A00" w14:paraId="6F58637D" w14:textId="77777777" w:rsidTr="008322FD">
        <w:trPr>
          <w:trHeight w:val="48"/>
        </w:trPr>
        <w:tc>
          <w:tcPr>
            <w:tcW w:w="1668" w:type="dxa"/>
            <w:vMerge/>
            <w:tcBorders>
              <w:left w:val="single" w:sz="5" w:space="0" w:color="000000"/>
              <w:right w:val="single" w:sz="5" w:space="0" w:color="000000"/>
            </w:tcBorders>
          </w:tcPr>
          <w:p w14:paraId="57F4C8AD"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p>
        </w:tc>
        <w:tc>
          <w:tcPr>
            <w:tcW w:w="587" w:type="dxa"/>
            <w:tcBorders>
              <w:top w:val="single" w:sz="5" w:space="0" w:color="000000"/>
              <w:left w:val="single" w:sz="5" w:space="0" w:color="000000"/>
              <w:bottom w:val="single" w:sz="5" w:space="0" w:color="000000"/>
              <w:right w:val="single" w:sz="5" w:space="0" w:color="000000"/>
            </w:tcBorders>
          </w:tcPr>
          <w:p w14:paraId="64C385C3" w14:textId="77777777" w:rsidR="007C3C4C" w:rsidRPr="00CA6A00" w:rsidRDefault="007C3C4C" w:rsidP="008322FD">
            <w:pPr>
              <w:widowControl w:val="0"/>
              <w:autoSpaceDE w:val="0"/>
              <w:autoSpaceDN w:val="0"/>
              <w:adjustRightInd w:val="0"/>
              <w:spacing w:before="40" w:after="40" w:line="240" w:lineRule="auto"/>
              <w:jc w:val="right"/>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13d</w:t>
            </w:r>
          </w:p>
        </w:tc>
        <w:tc>
          <w:tcPr>
            <w:tcW w:w="10213" w:type="dxa"/>
            <w:tcBorders>
              <w:top w:val="single" w:sz="5" w:space="0" w:color="000000"/>
              <w:left w:val="single" w:sz="5" w:space="0" w:color="000000"/>
              <w:bottom w:val="single" w:sz="5" w:space="0" w:color="000000"/>
              <w:right w:val="single" w:sz="5" w:space="0" w:color="000000"/>
            </w:tcBorders>
          </w:tcPr>
          <w:p w14:paraId="3BEF7FC7"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Describe any methods used to synthesize results and provide a rationale for the choice(s). If meta-analysis was performed, describe the model(s), method(s) to identify the presence and extent of statistical heterogeneity, and software package(s) used.</w:t>
            </w:r>
          </w:p>
        </w:tc>
        <w:tc>
          <w:tcPr>
            <w:tcW w:w="2732" w:type="dxa"/>
            <w:tcBorders>
              <w:top w:val="single" w:sz="5" w:space="0" w:color="000000"/>
              <w:left w:val="single" w:sz="5" w:space="0" w:color="000000"/>
              <w:bottom w:val="single" w:sz="5" w:space="0" w:color="000000"/>
              <w:right w:val="single" w:sz="5" w:space="0" w:color="000000"/>
            </w:tcBorders>
          </w:tcPr>
          <w:p w14:paraId="6E05CB62"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Data analysis’ section</w:t>
            </w:r>
          </w:p>
        </w:tc>
      </w:tr>
      <w:tr w:rsidR="00413CE5" w:rsidRPr="00CA6A00" w14:paraId="5098AB0C" w14:textId="77777777" w:rsidTr="008322FD">
        <w:trPr>
          <w:trHeight w:val="48"/>
        </w:trPr>
        <w:tc>
          <w:tcPr>
            <w:tcW w:w="1668" w:type="dxa"/>
            <w:vMerge/>
            <w:tcBorders>
              <w:left w:val="single" w:sz="5" w:space="0" w:color="000000"/>
              <w:right w:val="single" w:sz="5" w:space="0" w:color="000000"/>
            </w:tcBorders>
          </w:tcPr>
          <w:p w14:paraId="2CED9A0A"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p>
        </w:tc>
        <w:tc>
          <w:tcPr>
            <w:tcW w:w="587" w:type="dxa"/>
            <w:tcBorders>
              <w:top w:val="single" w:sz="5" w:space="0" w:color="000000"/>
              <w:left w:val="single" w:sz="5" w:space="0" w:color="000000"/>
              <w:bottom w:val="single" w:sz="5" w:space="0" w:color="000000"/>
              <w:right w:val="single" w:sz="5" w:space="0" w:color="000000"/>
            </w:tcBorders>
          </w:tcPr>
          <w:p w14:paraId="323B2D34" w14:textId="77777777" w:rsidR="007C3C4C" w:rsidRPr="00CA6A00" w:rsidRDefault="007C3C4C" w:rsidP="008322FD">
            <w:pPr>
              <w:widowControl w:val="0"/>
              <w:autoSpaceDE w:val="0"/>
              <w:autoSpaceDN w:val="0"/>
              <w:adjustRightInd w:val="0"/>
              <w:spacing w:before="40" w:after="40" w:line="240" w:lineRule="auto"/>
              <w:jc w:val="right"/>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13e</w:t>
            </w:r>
          </w:p>
        </w:tc>
        <w:tc>
          <w:tcPr>
            <w:tcW w:w="10213" w:type="dxa"/>
            <w:tcBorders>
              <w:top w:val="single" w:sz="5" w:space="0" w:color="000000"/>
              <w:left w:val="single" w:sz="5" w:space="0" w:color="000000"/>
              <w:bottom w:val="single" w:sz="5" w:space="0" w:color="000000"/>
              <w:right w:val="single" w:sz="5" w:space="0" w:color="000000"/>
            </w:tcBorders>
          </w:tcPr>
          <w:p w14:paraId="2341E6E1"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Describe any methods used to explore possible causes of heterogeneity among study results (e.g. subgroup analysis, meta-regression).</w:t>
            </w:r>
          </w:p>
        </w:tc>
        <w:tc>
          <w:tcPr>
            <w:tcW w:w="2732" w:type="dxa"/>
            <w:tcBorders>
              <w:top w:val="single" w:sz="5" w:space="0" w:color="000000"/>
              <w:left w:val="single" w:sz="5" w:space="0" w:color="000000"/>
              <w:bottom w:val="single" w:sz="5" w:space="0" w:color="000000"/>
              <w:right w:val="single" w:sz="5" w:space="0" w:color="000000"/>
            </w:tcBorders>
          </w:tcPr>
          <w:p w14:paraId="3243080D"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Data analysis’ section</w:t>
            </w:r>
          </w:p>
        </w:tc>
      </w:tr>
      <w:tr w:rsidR="00413CE5" w:rsidRPr="00CA6A00" w14:paraId="7E79AD32" w14:textId="77777777" w:rsidTr="008322FD">
        <w:trPr>
          <w:trHeight w:val="50"/>
        </w:trPr>
        <w:tc>
          <w:tcPr>
            <w:tcW w:w="1668" w:type="dxa"/>
            <w:vMerge/>
            <w:tcBorders>
              <w:left w:val="single" w:sz="5" w:space="0" w:color="000000"/>
              <w:bottom w:val="single" w:sz="5" w:space="0" w:color="000000"/>
              <w:right w:val="single" w:sz="5" w:space="0" w:color="000000"/>
            </w:tcBorders>
          </w:tcPr>
          <w:p w14:paraId="0BE6BA6A"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p>
        </w:tc>
        <w:tc>
          <w:tcPr>
            <w:tcW w:w="587" w:type="dxa"/>
            <w:tcBorders>
              <w:top w:val="single" w:sz="5" w:space="0" w:color="000000"/>
              <w:left w:val="single" w:sz="5" w:space="0" w:color="000000"/>
              <w:bottom w:val="single" w:sz="5" w:space="0" w:color="000000"/>
              <w:right w:val="single" w:sz="5" w:space="0" w:color="000000"/>
            </w:tcBorders>
          </w:tcPr>
          <w:p w14:paraId="2D8A19D3" w14:textId="77777777" w:rsidR="007C3C4C" w:rsidRPr="00CA6A00" w:rsidRDefault="007C3C4C" w:rsidP="008322FD">
            <w:pPr>
              <w:widowControl w:val="0"/>
              <w:autoSpaceDE w:val="0"/>
              <w:autoSpaceDN w:val="0"/>
              <w:adjustRightInd w:val="0"/>
              <w:spacing w:before="40" w:after="40" w:line="240" w:lineRule="auto"/>
              <w:jc w:val="right"/>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13f</w:t>
            </w:r>
          </w:p>
        </w:tc>
        <w:tc>
          <w:tcPr>
            <w:tcW w:w="10213" w:type="dxa"/>
            <w:tcBorders>
              <w:top w:val="single" w:sz="5" w:space="0" w:color="000000"/>
              <w:left w:val="single" w:sz="5" w:space="0" w:color="000000"/>
              <w:bottom w:val="single" w:sz="5" w:space="0" w:color="000000"/>
              <w:right w:val="single" w:sz="5" w:space="0" w:color="000000"/>
            </w:tcBorders>
          </w:tcPr>
          <w:p w14:paraId="260D78AA"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Describe any sensitivity analyses conducted to assess robustness of the synthesized results.</w:t>
            </w:r>
          </w:p>
        </w:tc>
        <w:tc>
          <w:tcPr>
            <w:tcW w:w="2732" w:type="dxa"/>
            <w:tcBorders>
              <w:top w:val="single" w:sz="5" w:space="0" w:color="000000"/>
              <w:left w:val="single" w:sz="5" w:space="0" w:color="000000"/>
              <w:bottom w:val="single" w:sz="5" w:space="0" w:color="000000"/>
              <w:right w:val="single" w:sz="5" w:space="0" w:color="000000"/>
            </w:tcBorders>
          </w:tcPr>
          <w:p w14:paraId="6DDAD065"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Data analysis’ section</w:t>
            </w:r>
          </w:p>
        </w:tc>
      </w:tr>
      <w:tr w:rsidR="00413CE5" w:rsidRPr="00CA6A00" w14:paraId="1B9E09B1" w14:textId="77777777" w:rsidTr="008322FD">
        <w:trPr>
          <w:trHeight w:val="48"/>
        </w:trPr>
        <w:tc>
          <w:tcPr>
            <w:tcW w:w="1668" w:type="dxa"/>
            <w:tcBorders>
              <w:top w:val="single" w:sz="5" w:space="0" w:color="000000"/>
              <w:left w:val="single" w:sz="5" w:space="0" w:color="000000"/>
              <w:bottom w:val="single" w:sz="5" w:space="0" w:color="000000"/>
              <w:right w:val="single" w:sz="5" w:space="0" w:color="000000"/>
            </w:tcBorders>
          </w:tcPr>
          <w:p w14:paraId="1CF656C5"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Reporting bias assessment</w:t>
            </w:r>
          </w:p>
        </w:tc>
        <w:tc>
          <w:tcPr>
            <w:tcW w:w="587" w:type="dxa"/>
            <w:tcBorders>
              <w:top w:val="single" w:sz="5" w:space="0" w:color="000000"/>
              <w:left w:val="single" w:sz="5" w:space="0" w:color="000000"/>
              <w:bottom w:val="single" w:sz="5" w:space="0" w:color="000000"/>
              <w:right w:val="single" w:sz="5" w:space="0" w:color="000000"/>
            </w:tcBorders>
          </w:tcPr>
          <w:p w14:paraId="316B83EE" w14:textId="77777777" w:rsidR="007C3C4C" w:rsidRPr="00CA6A00" w:rsidRDefault="007C3C4C" w:rsidP="008322FD">
            <w:pPr>
              <w:widowControl w:val="0"/>
              <w:autoSpaceDE w:val="0"/>
              <w:autoSpaceDN w:val="0"/>
              <w:adjustRightInd w:val="0"/>
              <w:spacing w:before="40" w:after="40" w:line="240" w:lineRule="auto"/>
              <w:jc w:val="right"/>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14</w:t>
            </w:r>
          </w:p>
        </w:tc>
        <w:tc>
          <w:tcPr>
            <w:tcW w:w="10213" w:type="dxa"/>
            <w:tcBorders>
              <w:top w:val="single" w:sz="5" w:space="0" w:color="000000"/>
              <w:left w:val="single" w:sz="5" w:space="0" w:color="000000"/>
              <w:bottom w:val="single" w:sz="5" w:space="0" w:color="000000"/>
              <w:right w:val="single" w:sz="5" w:space="0" w:color="000000"/>
            </w:tcBorders>
          </w:tcPr>
          <w:p w14:paraId="04B11C6E"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Describe any methods used to assess risk of bias due to missing results in a synthesis (arising from reporting biases).</w:t>
            </w:r>
          </w:p>
        </w:tc>
        <w:tc>
          <w:tcPr>
            <w:tcW w:w="2732" w:type="dxa"/>
            <w:tcBorders>
              <w:top w:val="single" w:sz="5" w:space="0" w:color="000000"/>
              <w:left w:val="single" w:sz="5" w:space="0" w:color="000000"/>
              <w:bottom w:val="single" w:sz="5" w:space="0" w:color="000000"/>
              <w:right w:val="single" w:sz="5" w:space="0" w:color="000000"/>
            </w:tcBorders>
          </w:tcPr>
          <w:p w14:paraId="199C48B5"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Data analysis’ section</w:t>
            </w:r>
          </w:p>
        </w:tc>
      </w:tr>
      <w:tr w:rsidR="00413CE5" w:rsidRPr="00CA6A00" w14:paraId="454F4F92" w14:textId="77777777" w:rsidTr="008322FD">
        <w:trPr>
          <w:trHeight w:val="48"/>
        </w:trPr>
        <w:tc>
          <w:tcPr>
            <w:tcW w:w="1668" w:type="dxa"/>
            <w:tcBorders>
              <w:top w:val="single" w:sz="5" w:space="0" w:color="000000"/>
              <w:left w:val="single" w:sz="5" w:space="0" w:color="000000"/>
              <w:bottom w:val="single" w:sz="5" w:space="0" w:color="000000"/>
              <w:right w:val="single" w:sz="5" w:space="0" w:color="000000"/>
            </w:tcBorders>
          </w:tcPr>
          <w:p w14:paraId="18E69F26"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Certainty assessment</w:t>
            </w:r>
          </w:p>
        </w:tc>
        <w:tc>
          <w:tcPr>
            <w:tcW w:w="587" w:type="dxa"/>
            <w:tcBorders>
              <w:top w:val="single" w:sz="5" w:space="0" w:color="000000"/>
              <w:left w:val="single" w:sz="5" w:space="0" w:color="000000"/>
              <w:bottom w:val="single" w:sz="5" w:space="0" w:color="000000"/>
              <w:right w:val="single" w:sz="5" w:space="0" w:color="000000"/>
            </w:tcBorders>
          </w:tcPr>
          <w:p w14:paraId="62743218" w14:textId="77777777" w:rsidR="007C3C4C" w:rsidRPr="00CA6A00" w:rsidRDefault="007C3C4C" w:rsidP="008322FD">
            <w:pPr>
              <w:widowControl w:val="0"/>
              <w:autoSpaceDE w:val="0"/>
              <w:autoSpaceDN w:val="0"/>
              <w:adjustRightInd w:val="0"/>
              <w:spacing w:before="40" w:after="40" w:line="240" w:lineRule="auto"/>
              <w:jc w:val="right"/>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15</w:t>
            </w:r>
          </w:p>
        </w:tc>
        <w:tc>
          <w:tcPr>
            <w:tcW w:w="10213" w:type="dxa"/>
            <w:tcBorders>
              <w:top w:val="single" w:sz="5" w:space="0" w:color="000000"/>
              <w:left w:val="single" w:sz="5" w:space="0" w:color="000000"/>
              <w:bottom w:val="single" w:sz="5" w:space="0" w:color="000000"/>
              <w:right w:val="single" w:sz="5" w:space="0" w:color="000000"/>
            </w:tcBorders>
          </w:tcPr>
          <w:p w14:paraId="1EB2B2E4"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Describe any methods used to assess certainty (or confidence) in the body of evidence for an outcome.</w:t>
            </w:r>
          </w:p>
        </w:tc>
        <w:tc>
          <w:tcPr>
            <w:tcW w:w="2732" w:type="dxa"/>
            <w:tcBorders>
              <w:top w:val="single" w:sz="5" w:space="0" w:color="000000"/>
              <w:left w:val="single" w:sz="5" w:space="0" w:color="000000"/>
              <w:bottom w:val="single" w:sz="5" w:space="0" w:color="000000"/>
              <w:right w:val="single" w:sz="5" w:space="0" w:color="000000"/>
            </w:tcBorders>
          </w:tcPr>
          <w:p w14:paraId="48858515"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Study quality and certainty of evidence’ section</w:t>
            </w:r>
          </w:p>
        </w:tc>
      </w:tr>
      <w:tr w:rsidR="00413CE5" w:rsidRPr="00CA6A00" w14:paraId="72EBCB82" w14:textId="77777777" w:rsidTr="008322FD">
        <w:trPr>
          <w:trHeight w:val="24"/>
        </w:trPr>
        <w:tc>
          <w:tcPr>
            <w:tcW w:w="12468"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0EAC5ED2" w14:textId="77777777" w:rsidR="007C3C4C" w:rsidRPr="00CA6A00" w:rsidRDefault="007C3C4C" w:rsidP="008322FD">
            <w:pPr>
              <w:widowControl w:val="0"/>
              <w:autoSpaceDE w:val="0"/>
              <w:autoSpaceDN w:val="0"/>
              <w:adjustRightInd w:val="0"/>
              <w:spacing w:after="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b/>
                <w:bCs/>
                <w:color w:val="000000" w:themeColor="text1"/>
                <w:kern w:val="0"/>
                <w:sz w:val="18"/>
                <w:szCs w:val="18"/>
                <w:lang w:val="en-CA" w:eastAsia="en-CA"/>
                <w14:ligatures w14:val="none"/>
              </w:rPr>
              <w:t xml:space="preserve">RESULTS </w:t>
            </w:r>
          </w:p>
        </w:tc>
        <w:tc>
          <w:tcPr>
            <w:tcW w:w="2732" w:type="dxa"/>
            <w:tcBorders>
              <w:top w:val="double" w:sz="5" w:space="0" w:color="000000"/>
              <w:left w:val="single" w:sz="5" w:space="0" w:color="000000"/>
              <w:bottom w:val="single" w:sz="5" w:space="0" w:color="000000"/>
              <w:right w:val="single" w:sz="5" w:space="0" w:color="000000"/>
            </w:tcBorders>
            <w:shd w:val="clear" w:color="auto" w:fill="FFFFCC"/>
          </w:tcPr>
          <w:p w14:paraId="05BE5C69" w14:textId="77777777" w:rsidR="007C3C4C" w:rsidRPr="00CA6A00" w:rsidRDefault="007C3C4C" w:rsidP="008322FD">
            <w:pPr>
              <w:widowControl w:val="0"/>
              <w:autoSpaceDE w:val="0"/>
              <w:autoSpaceDN w:val="0"/>
              <w:adjustRightInd w:val="0"/>
              <w:spacing w:after="0" w:line="240" w:lineRule="auto"/>
              <w:jc w:val="center"/>
              <w:rPr>
                <w:rFonts w:ascii="Times New Roman" w:eastAsia="Times New Roman" w:hAnsi="Times New Roman" w:cs="Times New Roman"/>
                <w:color w:val="000000" w:themeColor="text1"/>
                <w:kern w:val="0"/>
                <w:sz w:val="18"/>
                <w:szCs w:val="18"/>
                <w:lang w:val="en-CA" w:eastAsia="en-CA"/>
                <w14:ligatures w14:val="none"/>
              </w:rPr>
            </w:pPr>
          </w:p>
        </w:tc>
      </w:tr>
      <w:tr w:rsidR="00413CE5" w:rsidRPr="00CA6A00" w14:paraId="517B2A85" w14:textId="77777777" w:rsidTr="008322FD">
        <w:trPr>
          <w:trHeight w:val="48"/>
        </w:trPr>
        <w:tc>
          <w:tcPr>
            <w:tcW w:w="1668" w:type="dxa"/>
            <w:vMerge w:val="restart"/>
            <w:tcBorders>
              <w:top w:val="single" w:sz="5" w:space="0" w:color="000000"/>
              <w:left w:val="single" w:sz="5" w:space="0" w:color="000000"/>
              <w:right w:val="single" w:sz="5" w:space="0" w:color="000000"/>
            </w:tcBorders>
          </w:tcPr>
          <w:p w14:paraId="5AEB303D"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 xml:space="preserve">Study selection </w:t>
            </w:r>
          </w:p>
        </w:tc>
        <w:tc>
          <w:tcPr>
            <w:tcW w:w="587" w:type="dxa"/>
            <w:tcBorders>
              <w:top w:val="single" w:sz="5" w:space="0" w:color="000000"/>
              <w:left w:val="single" w:sz="5" w:space="0" w:color="000000"/>
              <w:bottom w:val="single" w:sz="5" w:space="0" w:color="000000"/>
              <w:right w:val="single" w:sz="5" w:space="0" w:color="000000"/>
            </w:tcBorders>
          </w:tcPr>
          <w:p w14:paraId="0BA6714D" w14:textId="77777777" w:rsidR="007C3C4C" w:rsidRPr="00CA6A00" w:rsidRDefault="007C3C4C" w:rsidP="008322FD">
            <w:pPr>
              <w:widowControl w:val="0"/>
              <w:autoSpaceDE w:val="0"/>
              <w:autoSpaceDN w:val="0"/>
              <w:adjustRightInd w:val="0"/>
              <w:spacing w:before="40" w:after="40" w:line="240" w:lineRule="auto"/>
              <w:jc w:val="right"/>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16a</w:t>
            </w:r>
          </w:p>
        </w:tc>
        <w:tc>
          <w:tcPr>
            <w:tcW w:w="10213" w:type="dxa"/>
            <w:tcBorders>
              <w:top w:val="single" w:sz="5" w:space="0" w:color="000000"/>
              <w:left w:val="single" w:sz="5" w:space="0" w:color="000000"/>
              <w:bottom w:val="single" w:sz="5" w:space="0" w:color="000000"/>
              <w:right w:val="single" w:sz="5" w:space="0" w:color="000000"/>
            </w:tcBorders>
          </w:tcPr>
          <w:p w14:paraId="0B5541FC"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Describe the results of the search and selection process, from the number of records identified in the search to the number of studies included in the review, ideally using a flow diagram.</w:t>
            </w:r>
          </w:p>
        </w:tc>
        <w:tc>
          <w:tcPr>
            <w:tcW w:w="2732" w:type="dxa"/>
            <w:tcBorders>
              <w:top w:val="single" w:sz="5" w:space="0" w:color="000000"/>
              <w:left w:val="single" w:sz="5" w:space="0" w:color="000000"/>
              <w:bottom w:val="single" w:sz="5" w:space="0" w:color="000000"/>
              <w:right w:val="single" w:sz="5" w:space="0" w:color="000000"/>
            </w:tcBorders>
          </w:tcPr>
          <w:p w14:paraId="60D11E10"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Study characteristics’ section</w:t>
            </w:r>
          </w:p>
        </w:tc>
      </w:tr>
      <w:tr w:rsidR="00413CE5" w:rsidRPr="00CA6A00" w14:paraId="790A454F" w14:textId="77777777" w:rsidTr="008322FD">
        <w:trPr>
          <w:trHeight w:val="48"/>
        </w:trPr>
        <w:tc>
          <w:tcPr>
            <w:tcW w:w="1668" w:type="dxa"/>
            <w:vMerge/>
            <w:tcBorders>
              <w:left w:val="single" w:sz="5" w:space="0" w:color="000000"/>
              <w:bottom w:val="single" w:sz="5" w:space="0" w:color="000000"/>
              <w:right w:val="single" w:sz="5" w:space="0" w:color="000000"/>
            </w:tcBorders>
          </w:tcPr>
          <w:p w14:paraId="7D1B20EE"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p>
        </w:tc>
        <w:tc>
          <w:tcPr>
            <w:tcW w:w="587" w:type="dxa"/>
            <w:tcBorders>
              <w:top w:val="single" w:sz="5" w:space="0" w:color="000000"/>
              <w:left w:val="single" w:sz="5" w:space="0" w:color="000000"/>
              <w:bottom w:val="single" w:sz="5" w:space="0" w:color="000000"/>
              <w:right w:val="single" w:sz="5" w:space="0" w:color="000000"/>
            </w:tcBorders>
          </w:tcPr>
          <w:p w14:paraId="14CB4AE4" w14:textId="77777777" w:rsidR="007C3C4C" w:rsidRPr="00CA6A00" w:rsidRDefault="007C3C4C" w:rsidP="008322FD">
            <w:pPr>
              <w:widowControl w:val="0"/>
              <w:autoSpaceDE w:val="0"/>
              <w:autoSpaceDN w:val="0"/>
              <w:adjustRightInd w:val="0"/>
              <w:spacing w:before="40" w:after="40" w:line="240" w:lineRule="auto"/>
              <w:jc w:val="right"/>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16b</w:t>
            </w:r>
          </w:p>
        </w:tc>
        <w:tc>
          <w:tcPr>
            <w:tcW w:w="10213" w:type="dxa"/>
            <w:tcBorders>
              <w:top w:val="single" w:sz="5" w:space="0" w:color="000000"/>
              <w:left w:val="single" w:sz="5" w:space="0" w:color="000000"/>
              <w:bottom w:val="single" w:sz="5" w:space="0" w:color="000000"/>
              <w:right w:val="single" w:sz="5" w:space="0" w:color="000000"/>
            </w:tcBorders>
          </w:tcPr>
          <w:p w14:paraId="5604CD31"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Cite studies that might appear to meet the inclusion criteria, but which were excluded, and explain why they were excluded.</w:t>
            </w:r>
          </w:p>
        </w:tc>
        <w:tc>
          <w:tcPr>
            <w:tcW w:w="2732" w:type="dxa"/>
            <w:tcBorders>
              <w:top w:val="single" w:sz="5" w:space="0" w:color="000000"/>
              <w:left w:val="single" w:sz="5" w:space="0" w:color="000000"/>
              <w:bottom w:val="single" w:sz="5" w:space="0" w:color="000000"/>
              <w:right w:val="single" w:sz="5" w:space="0" w:color="000000"/>
            </w:tcBorders>
          </w:tcPr>
          <w:p w14:paraId="1140ABC4"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Study characteristics’ section</w:t>
            </w:r>
          </w:p>
        </w:tc>
      </w:tr>
      <w:tr w:rsidR="00413CE5" w:rsidRPr="00CA6A00" w14:paraId="73343493" w14:textId="77777777" w:rsidTr="008322FD">
        <w:trPr>
          <w:trHeight w:val="103"/>
        </w:trPr>
        <w:tc>
          <w:tcPr>
            <w:tcW w:w="1668" w:type="dxa"/>
            <w:tcBorders>
              <w:top w:val="single" w:sz="5" w:space="0" w:color="000000"/>
              <w:left w:val="single" w:sz="5" w:space="0" w:color="000000"/>
              <w:bottom w:val="single" w:sz="5" w:space="0" w:color="000000"/>
              <w:right w:val="single" w:sz="5" w:space="0" w:color="000000"/>
            </w:tcBorders>
          </w:tcPr>
          <w:p w14:paraId="1A11D001"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 xml:space="preserve">Study characteristics </w:t>
            </w:r>
          </w:p>
        </w:tc>
        <w:tc>
          <w:tcPr>
            <w:tcW w:w="587" w:type="dxa"/>
            <w:tcBorders>
              <w:top w:val="single" w:sz="5" w:space="0" w:color="000000"/>
              <w:left w:val="single" w:sz="5" w:space="0" w:color="000000"/>
              <w:bottom w:val="single" w:sz="5" w:space="0" w:color="000000"/>
              <w:right w:val="single" w:sz="5" w:space="0" w:color="000000"/>
            </w:tcBorders>
          </w:tcPr>
          <w:p w14:paraId="386563D8" w14:textId="77777777" w:rsidR="007C3C4C" w:rsidRPr="00CA6A00" w:rsidRDefault="007C3C4C" w:rsidP="008322FD">
            <w:pPr>
              <w:widowControl w:val="0"/>
              <w:autoSpaceDE w:val="0"/>
              <w:autoSpaceDN w:val="0"/>
              <w:adjustRightInd w:val="0"/>
              <w:spacing w:before="40" w:after="40" w:line="240" w:lineRule="auto"/>
              <w:jc w:val="right"/>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17</w:t>
            </w:r>
          </w:p>
        </w:tc>
        <w:tc>
          <w:tcPr>
            <w:tcW w:w="10213" w:type="dxa"/>
            <w:tcBorders>
              <w:top w:val="single" w:sz="5" w:space="0" w:color="000000"/>
              <w:left w:val="single" w:sz="5" w:space="0" w:color="000000"/>
              <w:bottom w:val="single" w:sz="5" w:space="0" w:color="000000"/>
              <w:right w:val="single" w:sz="5" w:space="0" w:color="000000"/>
            </w:tcBorders>
          </w:tcPr>
          <w:p w14:paraId="24B43920"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Cite each included study and present its characteristics.</w:t>
            </w:r>
          </w:p>
        </w:tc>
        <w:tc>
          <w:tcPr>
            <w:tcW w:w="2732" w:type="dxa"/>
            <w:tcBorders>
              <w:top w:val="single" w:sz="5" w:space="0" w:color="000000"/>
              <w:left w:val="single" w:sz="5" w:space="0" w:color="000000"/>
              <w:bottom w:val="single" w:sz="5" w:space="0" w:color="000000"/>
              <w:right w:val="single" w:sz="5" w:space="0" w:color="000000"/>
            </w:tcBorders>
          </w:tcPr>
          <w:p w14:paraId="31004A6E"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Study characteristics’ section</w:t>
            </w:r>
          </w:p>
        </w:tc>
      </w:tr>
      <w:tr w:rsidR="00413CE5" w:rsidRPr="00CA6A00" w14:paraId="3228FCD5" w14:textId="77777777" w:rsidTr="008322FD">
        <w:trPr>
          <w:trHeight w:val="48"/>
        </w:trPr>
        <w:tc>
          <w:tcPr>
            <w:tcW w:w="1668" w:type="dxa"/>
            <w:tcBorders>
              <w:top w:val="single" w:sz="5" w:space="0" w:color="000000"/>
              <w:left w:val="single" w:sz="5" w:space="0" w:color="000000"/>
              <w:bottom w:val="single" w:sz="5" w:space="0" w:color="000000"/>
              <w:right w:val="single" w:sz="5" w:space="0" w:color="000000"/>
            </w:tcBorders>
          </w:tcPr>
          <w:p w14:paraId="34D1EAB5"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 xml:space="preserve">Risk of bias in studies </w:t>
            </w:r>
          </w:p>
        </w:tc>
        <w:tc>
          <w:tcPr>
            <w:tcW w:w="587" w:type="dxa"/>
            <w:tcBorders>
              <w:top w:val="single" w:sz="5" w:space="0" w:color="000000"/>
              <w:left w:val="single" w:sz="5" w:space="0" w:color="000000"/>
              <w:bottom w:val="single" w:sz="5" w:space="0" w:color="000000"/>
              <w:right w:val="single" w:sz="5" w:space="0" w:color="000000"/>
            </w:tcBorders>
          </w:tcPr>
          <w:p w14:paraId="7425EC9B" w14:textId="77777777" w:rsidR="007C3C4C" w:rsidRPr="00CA6A00" w:rsidRDefault="007C3C4C" w:rsidP="008322FD">
            <w:pPr>
              <w:widowControl w:val="0"/>
              <w:autoSpaceDE w:val="0"/>
              <w:autoSpaceDN w:val="0"/>
              <w:adjustRightInd w:val="0"/>
              <w:spacing w:before="40" w:after="40" w:line="240" w:lineRule="auto"/>
              <w:jc w:val="right"/>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18</w:t>
            </w:r>
          </w:p>
        </w:tc>
        <w:tc>
          <w:tcPr>
            <w:tcW w:w="10213" w:type="dxa"/>
            <w:tcBorders>
              <w:top w:val="single" w:sz="5" w:space="0" w:color="000000"/>
              <w:left w:val="single" w:sz="5" w:space="0" w:color="000000"/>
              <w:bottom w:val="single" w:sz="5" w:space="0" w:color="000000"/>
              <w:right w:val="single" w:sz="5" w:space="0" w:color="000000"/>
            </w:tcBorders>
          </w:tcPr>
          <w:p w14:paraId="6DF2E1C1"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Present assessments of risk of bias for each included study.</w:t>
            </w:r>
          </w:p>
        </w:tc>
        <w:tc>
          <w:tcPr>
            <w:tcW w:w="2732" w:type="dxa"/>
            <w:tcBorders>
              <w:top w:val="single" w:sz="5" w:space="0" w:color="000000"/>
              <w:left w:val="single" w:sz="5" w:space="0" w:color="000000"/>
              <w:bottom w:val="single" w:sz="5" w:space="0" w:color="000000"/>
              <w:right w:val="single" w:sz="5" w:space="0" w:color="000000"/>
            </w:tcBorders>
          </w:tcPr>
          <w:p w14:paraId="19CB953D"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Risk of bias’ section</w:t>
            </w:r>
          </w:p>
        </w:tc>
      </w:tr>
      <w:tr w:rsidR="00413CE5" w:rsidRPr="00CA6A00" w14:paraId="1C0A7AAC" w14:textId="77777777" w:rsidTr="008322FD">
        <w:trPr>
          <w:trHeight w:val="48"/>
        </w:trPr>
        <w:tc>
          <w:tcPr>
            <w:tcW w:w="1668" w:type="dxa"/>
            <w:tcBorders>
              <w:top w:val="single" w:sz="5" w:space="0" w:color="000000"/>
              <w:left w:val="single" w:sz="5" w:space="0" w:color="000000"/>
              <w:bottom w:val="single" w:sz="5" w:space="0" w:color="000000"/>
              <w:right w:val="single" w:sz="5" w:space="0" w:color="000000"/>
            </w:tcBorders>
          </w:tcPr>
          <w:p w14:paraId="69784FA4"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 xml:space="preserve">Results of individual studies </w:t>
            </w:r>
          </w:p>
        </w:tc>
        <w:tc>
          <w:tcPr>
            <w:tcW w:w="587" w:type="dxa"/>
            <w:tcBorders>
              <w:top w:val="single" w:sz="5" w:space="0" w:color="000000"/>
              <w:left w:val="single" w:sz="5" w:space="0" w:color="000000"/>
              <w:bottom w:val="single" w:sz="5" w:space="0" w:color="000000"/>
              <w:right w:val="single" w:sz="5" w:space="0" w:color="000000"/>
            </w:tcBorders>
          </w:tcPr>
          <w:p w14:paraId="479445BB" w14:textId="77777777" w:rsidR="007C3C4C" w:rsidRPr="00CA6A00" w:rsidRDefault="007C3C4C" w:rsidP="008322FD">
            <w:pPr>
              <w:widowControl w:val="0"/>
              <w:autoSpaceDE w:val="0"/>
              <w:autoSpaceDN w:val="0"/>
              <w:adjustRightInd w:val="0"/>
              <w:spacing w:before="40" w:after="40" w:line="240" w:lineRule="auto"/>
              <w:jc w:val="right"/>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19</w:t>
            </w:r>
          </w:p>
        </w:tc>
        <w:tc>
          <w:tcPr>
            <w:tcW w:w="10213" w:type="dxa"/>
            <w:tcBorders>
              <w:top w:val="single" w:sz="5" w:space="0" w:color="000000"/>
              <w:left w:val="single" w:sz="5" w:space="0" w:color="000000"/>
              <w:bottom w:val="single" w:sz="5" w:space="0" w:color="000000"/>
              <w:right w:val="single" w:sz="5" w:space="0" w:color="000000"/>
            </w:tcBorders>
          </w:tcPr>
          <w:p w14:paraId="1E43FA24"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For all outcomes, present, for each study: (a) summary statistics for each group (where appropriate) and (b) an effect estimate and its precision (e.g. confidence/credible interval), ideally using structured tables or plots.</w:t>
            </w:r>
          </w:p>
        </w:tc>
        <w:tc>
          <w:tcPr>
            <w:tcW w:w="2732" w:type="dxa"/>
            <w:tcBorders>
              <w:top w:val="single" w:sz="5" w:space="0" w:color="000000"/>
              <w:left w:val="single" w:sz="5" w:space="0" w:color="000000"/>
              <w:bottom w:val="single" w:sz="5" w:space="0" w:color="000000"/>
              <w:right w:val="single" w:sz="5" w:space="0" w:color="000000"/>
            </w:tcBorders>
          </w:tcPr>
          <w:p w14:paraId="30DFFD70" w14:textId="49244940"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w:t>
            </w:r>
            <w:r w:rsidR="009C3140" w:rsidRPr="00CA6A00">
              <w:rPr>
                <w:rFonts w:ascii="Times New Roman" w:eastAsia="Times New Roman" w:hAnsi="Times New Roman" w:cs="Times New Roman"/>
                <w:color w:val="000000" w:themeColor="text1"/>
                <w:kern w:val="0"/>
                <w:sz w:val="18"/>
                <w:szCs w:val="18"/>
                <w:lang w:val="en-CA" w:eastAsia="en-CA"/>
                <w14:ligatures w14:val="none"/>
              </w:rPr>
              <w:t>Results’</w:t>
            </w:r>
            <w:r w:rsidRPr="00CA6A00">
              <w:rPr>
                <w:rFonts w:ascii="Times New Roman" w:eastAsia="Times New Roman" w:hAnsi="Times New Roman" w:cs="Times New Roman"/>
                <w:color w:val="000000" w:themeColor="text1"/>
                <w:kern w:val="0"/>
                <w:sz w:val="18"/>
                <w:szCs w:val="18"/>
                <w:lang w:val="en-CA" w:eastAsia="en-CA"/>
                <w14:ligatures w14:val="none"/>
              </w:rPr>
              <w:t xml:space="preserve"> and ‘Supplemental’ sections</w:t>
            </w:r>
          </w:p>
        </w:tc>
      </w:tr>
      <w:tr w:rsidR="00413CE5" w:rsidRPr="00CA6A00" w14:paraId="0C7A56E9" w14:textId="77777777" w:rsidTr="008322FD">
        <w:trPr>
          <w:trHeight w:val="48"/>
        </w:trPr>
        <w:tc>
          <w:tcPr>
            <w:tcW w:w="1668" w:type="dxa"/>
            <w:vMerge w:val="restart"/>
            <w:tcBorders>
              <w:top w:val="single" w:sz="5" w:space="0" w:color="000000"/>
              <w:left w:val="single" w:sz="5" w:space="0" w:color="000000"/>
              <w:right w:val="single" w:sz="5" w:space="0" w:color="000000"/>
            </w:tcBorders>
          </w:tcPr>
          <w:p w14:paraId="5910C8D0"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Results of syntheses</w:t>
            </w:r>
          </w:p>
        </w:tc>
        <w:tc>
          <w:tcPr>
            <w:tcW w:w="587" w:type="dxa"/>
            <w:tcBorders>
              <w:top w:val="single" w:sz="5" w:space="0" w:color="000000"/>
              <w:left w:val="single" w:sz="5" w:space="0" w:color="000000"/>
              <w:bottom w:val="single" w:sz="5" w:space="0" w:color="000000"/>
              <w:right w:val="single" w:sz="5" w:space="0" w:color="000000"/>
            </w:tcBorders>
          </w:tcPr>
          <w:p w14:paraId="73F4B378" w14:textId="77777777" w:rsidR="007C3C4C" w:rsidRPr="00CA6A00" w:rsidRDefault="007C3C4C" w:rsidP="008322FD">
            <w:pPr>
              <w:widowControl w:val="0"/>
              <w:autoSpaceDE w:val="0"/>
              <w:autoSpaceDN w:val="0"/>
              <w:adjustRightInd w:val="0"/>
              <w:spacing w:before="40" w:after="40" w:line="240" w:lineRule="auto"/>
              <w:jc w:val="right"/>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20a</w:t>
            </w:r>
          </w:p>
        </w:tc>
        <w:tc>
          <w:tcPr>
            <w:tcW w:w="10213" w:type="dxa"/>
            <w:tcBorders>
              <w:top w:val="single" w:sz="5" w:space="0" w:color="000000"/>
              <w:left w:val="single" w:sz="5" w:space="0" w:color="000000"/>
              <w:bottom w:val="single" w:sz="5" w:space="0" w:color="000000"/>
              <w:right w:val="single" w:sz="5" w:space="0" w:color="000000"/>
            </w:tcBorders>
          </w:tcPr>
          <w:p w14:paraId="0D95EF9E"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For each synthesis, briefly summarise the characteristics and risk of bias among contributing studies.</w:t>
            </w:r>
          </w:p>
        </w:tc>
        <w:tc>
          <w:tcPr>
            <w:tcW w:w="2732" w:type="dxa"/>
            <w:tcBorders>
              <w:top w:val="single" w:sz="5" w:space="0" w:color="000000"/>
              <w:left w:val="single" w:sz="5" w:space="0" w:color="000000"/>
              <w:bottom w:val="single" w:sz="5" w:space="0" w:color="000000"/>
              <w:right w:val="single" w:sz="5" w:space="0" w:color="000000"/>
            </w:tcBorders>
          </w:tcPr>
          <w:p w14:paraId="4C163EF7" w14:textId="4551A91D" w:rsidR="007C3C4C" w:rsidRPr="00CA6A00" w:rsidRDefault="009C3140"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Results’ and ‘Supplemental’ sections</w:t>
            </w:r>
          </w:p>
        </w:tc>
      </w:tr>
      <w:tr w:rsidR="00413CE5" w:rsidRPr="00CA6A00" w14:paraId="3F833021" w14:textId="77777777" w:rsidTr="008322FD">
        <w:trPr>
          <w:trHeight w:val="203"/>
        </w:trPr>
        <w:tc>
          <w:tcPr>
            <w:tcW w:w="1668" w:type="dxa"/>
            <w:vMerge/>
            <w:tcBorders>
              <w:left w:val="single" w:sz="5" w:space="0" w:color="000000"/>
              <w:right w:val="single" w:sz="5" w:space="0" w:color="000000"/>
            </w:tcBorders>
          </w:tcPr>
          <w:p w14:paraId="4C64DF91"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p>
        </w:tc>
        <w:tc>
          <w:tcPr>
            <w:tcW w:w="587" w:type="dxa"/>
            <w:tcBorders>
              <w:top w:val="single" w:sz="5" w:space="0" w:color="000000"/>
              <w:left w:val="single" w:sz="5" w:space="0" w:color="000000"/>
              <w:bottom w:val="single" w:sz="5" w:space="0" w:color="000000"/>
              <w:right w:val="single" w:sz="5" w:space="0" w:color="000000"/>
            </w:tcBorders>
          </w:tcPr>
          <w:p w14:paraId="54E19CFC" w14:textId="77777777" w:rsidR="007C3C4C" w:rsidRPr="00CA6A00" w:rsidRDefault="007C3C4C" w:rsidP="008322FD">
            <w:pPr>
              <w:widowControl w:val="0"/>
              <w:autoSpaceDE w:val="0"/>
              <w:autoSpaceDN w:val="0"/>
              <w:adjustRightInd w:val="0"/>
              <w:spacing w:before="40" w:after="40" w:line="240" w:lineRule="auto"/>
              <w:jc w:val="right"/>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20b</w:t>
            </w:r>
          </w:p>
        </w:tc>
        <w:tc>
          <w:tcPr>
            <w:tcW w:w="10213" w:type="dxa"/>
            <w:tcBorders>
              <w:top w:val="single" w:sz="5" w:space="0" w:color="000000"/>
              <w:left w:val="single" w:sz="5" w:space="0" w:color="000000"/>
              <w:bottom w:val="single" w:sz="5" w:space="0" w:color="000000"/>
              <w:right w:val="single" w:sz="5" w:space="0" w:color="000000"/>
            </w:tcBorders>
          </w:tcPr>
          <w:p w14:paraId="6E504B2F"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Present results of all statistical syntheses conducted. If meta-analysis was done, present for each the summary estimate and its precision (e.g. confidence/credible interval) and measures of statistical heterogeneity. If comparing groups, describe the direction of the effect.</w:t>
            </w:r>
          </w:p>
        </w:tc>
        <w:tc>
          <w:tcPr>
            <w:tcW w:w="2732" w:type="dxa"/>
            <w:tcBorders>
              <w:top w:val="single" w:sz="5" w:space="0" w:color="000000"/>
              <w:left w:val="single" w:sz="5" w:space="0" w:color="000000"/>
              <w:bottom w:val="single" w:sz="5" w:space="0" w:color="000000"/>
              <w:right w:val="single" w:sz="5" w:space="0" w:color="000000"/>
            </w:tcBorders>
          </w:tcPr>
          <w:p w14:paraId="19612989"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Results’ and ‘Supplemental’ sections</w:t>
            </w:r>
          </w:p>
        </w:tc>
      </w:tr>
      <w:tr w:rsidR="00413CE5" w:rsidRPr="00CA6A00" w14:paraId="53F07B7E" w14:textId="77777777" w:rsidTr="008322FD">
        <w:trPr>
          <w:trHeight w:val="48"/>
        </w:trPr>
        <w:tc>
          <w:tcPr>
            <w:tcW w:w="1668" w:type="dxa"/>
            <w:vMerge/>
            <w:tcBorders>
              <w:left w:val="single" w:sz="5" w:space="0" w:color="000000"/>
              <w:right w:val="single" w:sz="5" w:space="0" w:color="000000"/>
            </w:tcBorders>
          </w:tcPr>
          <w:p w14:paraId="26DA4725"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p>
        </w:tc>
        <w:tc>
          <w:tcPr>
            <w:tcW w:w="587" w:type="dxa"/>
            <w:tcBorders>
              <w:top w:val="single" w:sz="5" w:space="0" w:color="000000"/>
              <w:left w:val="single" w:sz="5" w:space="0" w:color="000000"/>
              <w:bottom w:val="single" w:sz="5" w:space="0" w:color="000000"/>
              <w:right w:val="single" w:sz="5" w:space="0" w:color="000000"/>
            </w:tcBorders>
          </w:tcPr>
          <w:p w14:paraId="1EE81229" w14:textId="77777777" w:rsidR="007C3C4C" w:rsidRPr="00CA6A00" w:rsidRDefault="007C3C4C" w:rsidP="008322FD">
            <w:pPr>
              <w:widowControl w:val="0"/>
              <w:autoSpaceDE w:val="0"/>
              <w:autoSpaceDN w:val="0"/>
              <w:adjustRightInd w:val="0"/>
              <w:spacing w:before="40" w:after="40" w:line="240" w:lineRule="auto"/>
              <w:jc w:val="right"/>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20c</w:t>
            </w:r>
          </w:p>
        </w:tc>
        <w:tc>
          <w:tcPr>
            <w:tcW w:w="10213" w:type="dxa"/>
            <w:tcBorders>
              <w:top w:val="single" w:sz="5" w:space="0" w:color="000000"/>
              <w:left w:val="single" w:sz="5" w:space="0" w:color="000000"/>
              <w:bottom w:val="single" w:sz="5" w:space="0" w:color="000000"/>
              <w:right w:val="single" w:sz="5" w:space="0" w:color="000000"/>
            </w:tcBorders>
          </w:tcPr>
          <w:p w14:paraId="480D7FD1"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Present results of all investigations of possible causes of heterogeneity among study results.</w:t>
            </w:r>
          </w:p>
        </w:tc>
        <w:tc>
          <w:tcPr>
            <w:tcW w:w="2732" w:type="dxa"/>
            <w:tcBorders>
              <w:top w:val="single" w:sz="5" w:space="0" w:color="000000"/>
              <w:left w:val="single" w:sz="5" w:space="0" w:color="000000"/>
              <w:bottom w:val="single" w:sz="5" w:space="0" w:color="000000"/>
              <w:right w:val="single" w:sz="5" w:space="0" w:color="000000"/>
            </w:tcBorders>
          </w:tcPr>
          <w:p w14:paraId="48ED555C"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N/A</w:t>
            </w:r>
          </w:p>
        </w:tc>
      </w:tr>
      <w:tr w:rsidR="00413CE5" w:rsidRPr="00CA6A00" w14:paraId="05F506FB" w14:textId="77777777" w:rsidTr="008322FD">
        <w:trPr>
          <w:trHeight w:val="48"/>
        </w:trPr>
        <w:tc>
          <w:tcPr>
            <w:tcW w:w="1668" w:type="dxa"/>
            <w:vMerge/>
            <w:tcBorders>
              <w:left w:val="single" w:sz="5" w:space="0" w:color="000000"/>
              <w:bottom w:val="single" w:sz="5" w:space="0" w:color="000000"/>
              <w:right w:val="single" w:sz="5" w:space="0" w:color="000000"/>
            </w:tcBorders>
          </w:tcPr>
          <w:p w14:paraId="4BBE7F24"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p>
        </w:tc>
        <w:tc>
          <w:tcPr>
            <w:tcW w:w="587" w:type="dxa"/>
            <w:tcBorders>
              <w:top w:val="single" w:sz="5" w:space="0" w:color="000000"/>
              <w:left w:val="single" w:sz="5" w:space="0" w:color="000000"/>
              <w:bottom w:val="single" w:sz="5" w:space="0" w:color="000000"/>
              <w:right w:val="single" w:sz="5" w:space="0" w:color="000000"/>
            </w:tcBorders>
          </w:tcPr>
          <w:p w14:paraId="66207745" w14:textId="77777777" w:rsidR="007C3C4C" w:rsidRPr="00CA6A00" w:rsidRDefault="007C3C4C" w:rsidP="008322FD">
            <w:pPr>
              <w:widowControl w:val="0"/>
              <w:autoSpaceDE w:val="0"/>
              <w:autoSpaceDN w:val="0"/>
              <w:adjustRightInd w:val="0"/>
              <w:spacing w:before="40" w:after="40" w:line="240" w:lineRule="auto"/>
              <w:jc w:val="right"/>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20d</w:t>
            </w:r>
          </w:p>
        </w:tc>
        <w:tc>
          <w:tcPr>
            <w:tcW w:w="10213" w:type="dxa"/>
            <w:tcBorders>
              <w:top w:val="single" w:sz="5" w:space="0" w:color="000000"/>
              <w:left w:val="single" w:sz="5" w:space="0" w:color="000000"/>
              <w:bottom w:val="single" w:sz="5" w:space="0" w:color="000000"/>
              <w:right w:val="single" w:sz="5" w:space="0" w:color="000000"/>
            </w:tcBorders>
          </w:tcPr>
          <w:p w14:paraId="068C8130"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Present results of all sensitivity analyses conducted to assess the robustness of the synthesized results.</w:t>
            </w:r>
          </w:p>
        </w:tc>
        <w:tc>
          <w:tcPr>
            <w:tcW w:w="2732" w:type="dxa"/>
            <w:tcBorders>
              <w:top w:val="single" w:sz="5" w:space="0" w:color="000000"/>
              <w:left w:val="single" w:sz="5" w:space="0" w:color="000000"/>
              <w:bottom w:val="single" w:sz="5" w:space="0" w:color="000000"/>
              <w:right w:val="single" w:sz="5" w:space="0" w:color="000000"/>
            </w:tcBorders>
          </w:tcPr>
          <w:p w14:paraId="5744D039" w14:textId="5D6D2219"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 xml:space="preserve">‘Subgroup analyses’ </w:t>
            </w:r>
            <w:r w:rsidR="00A02720" w:rsidRPr="00CA6A00">
              <w:rPr>
                <w:rFonts w:ascii="Times New Roman" w:eastAsia="Times New Roman" w:hAnsi="Times New Roman" w:cs="Times New Roman"/>
                <w:color w:val="000000" w:themeColor="text1"/>
                <w:kern w:val="0"/>
                <w:sz w:val="18"/>
                <w:szCs w:val="18"/>
                <w:lang w:val="en-CA" w:eastAsia="en-CA"/>
                <w14:ligatures w14:val="none"/>
              </w:rPr>
              <w:t>and ‘Supplemental’ sections</w:t>
            </w:r>
          </w:p>
        </w:tc>
      </w:tr>
      <w:tr w:rsidR="00413CE5" w:rsidRPr="00CA6A00" w14:paraId="1A25759A" w14:textId="77777777" w:rsidTr="008322FD">
        <w:trPr>
          <w:trHeight w:val="48"/>
        </w:trPr>
        <w:tc>
          <w:tcPr>
            <w:tcW w:w="1668" w:type="dxa"/>
            <w:tcBorders>
              <w:top w:val="single" w:sz="5" w:space="0" w:color="000000"/>
              <w:left w:val="single" w:sz="5" w:space="0" w:color="000000"/>
              <w:bottom w:val="single" w:sz="5" w:space="0" w:color="000000"/>
              <w:right w:val="single" w:sz="5" w:space="0" w:color="000000"/>
            </w:tcBorders>
          </w:tcPr>
          <w:p w14:paraId="241990B8"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Reporting biases</w:t>
            </w:r>
          </w:p>
        </w:tc>
        <w:tc>
          <w:tcPr>
            <w:tcW w:w="587" w:type="dxa"/>
            <w:tcBorders>
              <w:top w:val="single" w:sz="5" w:space="0" w:color="000000"/>
              <w:left w:val="single" w:sz="5" w:space="0" w:color="000000"/>
              <w:bottom w:val="single" w:sz="5" w:space="0" w:color="000000"/>
              <w:right w:val="single" w:sz="5" w:space="0" w:color="000000"/>
            </w:tcBorders>
          </w:tcPr>
          <w:p w14:paraId="03D1ABE7" w14:textId="77777777" w:rsidR="007C3C4C" w:rsidRPr="00CA6A00" w:rsidRDefault="007C3C4C" w:rsidP="008322FD">
            <w:pPr>
              <w:widowControl w:val="0"/>
              <w:autoSpaceDE w:val="0"/>
              <w:autoSpaceDN w:val="0"/>
              <w:adjustRightInd w:val="0"/>
              <w:spacing w:before="40" w:after="40" w:line="240" w:lineRule="auto"/>
              <w:jc w:val="right"/>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21</w:t>
            </w:r>
          </w:p>
        </w:tc>
        <w:tc>
          <w:tcPr>
            <w:tcW w:w="10213" w:type="dxa"/>
            <w:tcBorders>
              <w:top w:val="single" w:sz="5" w:space="0" w:color="000000"/>
              <w:left w:val="single" w:sz="5" w:space="0" w:color="000000"/>
              <w:bottom w:val="single" w:sz="5" w:space="0" w:color="000000"/>
              <w:right w:val="single" w:sz="5" w:space="0" w:color="000000"/>
            </w:tcBorders>
          </w:tcPr>
          <w:p w14:paraId="1DBC7438"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Present assessments of risk of bias due to missing results (arising from reporting biases) for each synthesis assessed.</w:t>
            </w:r>
          </w:p>
        </w:tc>
        <w:tc>
          <w:tcPr>
            <w:tcW w:w="2732" w:type="dxa"/>
            <w:tcBorders>
              <w:top w:val="single" w:sz="5" w:space="0" w:color="000000"/>
              <w:left w:val="single" w:sz="5" w:space="0" w:color="000000"/>
              <w:bottom w:val="single" w:sz="5" w:space="0" w:color="000000"/>
              <w:right w:val="single" w:sz="5" w:space="0" w:color="000000"/>
            </w:tcBorders>
          </w:tcPr>
          <w:p w14:paraId="61C33DC4"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Publication Bias’ and and ‘Supplemental’ sections</w:t>
            </w:r>
          </w:p>
        </w:tc>
      </w:tr>
      <w:tr w:rsidR="00413CE5" w:rsidRPr="00CA6A00" w14:paraId="44B403C5" w14:textId="77777777" w:rsidTr="008322FD">
        <w:trPr>
          <w:trHeight w:val="48"/>
        </w:trPr>
        <w:tc>
          <w:tcPr>
            <w:tcW w:w="1668" w:type="dxa"/>
            <w:tcBorders>
              <w:top w:val="single" w:sz="5" w:space="0" w:color="000000"/>
              <w:left w:val="single" w:sz="5" w:space="0" w:color="000000"/>
              <w:bottom w:val="single" w:sz="5" w:space="0" w:color="000000"/>
              <w:right w:val="single" w:sz="5" w:space="0" w:color="000000"/>
            </w:tcBorders>
          </w:tcPr>
          <w:p w14:paraId="2A1D4FEA"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 xml:space="preserve">Certainty of evidence </w:t>
            </w:r>
          </w:p>
        </w:tc>
        <w:tc>
          <w:tcPr>
            <w:tcW w:w="587" w:type="dxa"/>
            <w:tcBorders>
              <w:top w:val="single" w:sz="5" w:space="0" w:color="000000"/>
              <w:left w:val="single" w:sz="5" w:space="0" w:color="000000"/>
              <w:bottom w:val="single" w:sz="5" w:space="0" w:color="000000"/>
              <w:right w:val="single" w:sz="5" w:space="0" w:color="000000"/>
            </w:tcBorders>
          </w:tcPr>
          <w:p w14:paraId="418F9BF9" w14:textId="77777777" w:rsidR="007C3C4C" w:rsidRPr="00CA6A00" w:rsidRDefault="007C3C4C" w:rsidP="008322FD">
            <w:pPr>
              <w:widowControl w:val="0"/>
              <w:autoSpaceDE w:val="0"/>
              <w:autoSpaceDN w:val="0"/>
              <w:adjustRightInd w:val="0"/>
              <w:spacing w:before="40" w:after="40" w:line="240" w:lineRule="auto"/>
              <w:jc w:val="right"/>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22</w:t>
            </w:r>
          </w:p>
        </w:tc>
        <w:tc>
          <w:tcPr>
            <w:tcW w:w="10213" w:type="dxa"/>
            <w:tcBorders>
              <w:top w:val="single" w:sz="5" w:space="0" w:color="000000"/>
              <w:left w:val="single" w:sz="5" w:space="0" w:color="000000"/>
              <w:bottom w:val="single" w:sz="5" w:space="0" w:color="000000"/>
              <w:right w:val="single" w:sz="5" w:space="0" w:color="000000"/>
            </w:tcBorders>
          </w:tcPr>
          <w:p w14:paraId="3D5F82BD"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Present assessments of certainty (or confidence) in the body of evidence for each outcome assessed.</w:t>
            </w:r>
          </w:p>
        </w:tc>
        <w:tc>
          <w:tcPr>
            <w:tcW w:w="2732" w:type="dxa"/>
            <w:tcBorders>
              <w:top w:val="single" w:sz="5" w:space="0" w:color="000000"/>
              <w:left w:val="single" w:sz="5" w:space="0" w:color="000000"/>
              <w:bottom w:val="single" w:sz="5" w:space="0" w:color="000000"/>
              <w:right w:val="single" w:sz="5" w:space="0" w:color="000000"/>
            </w:tcBorders>
          </w:tcPr>
          <w:p w14:paraId="142759FD"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Certainty of evidence’ section</w:t>
            </w:r>
          </w:p>
        </w:tc>
      </w:tr>
      <w:tr w:rsidR="00413CE5" w:rsidRPr="00CA6A00" w14:paraId="2BCFFE94" w14:textId="77777777" w:rsidTr="008322FD">
        <w:trPr>
          <w:trHeight w:val="24"/>
        </w:trPr>
        <w:tc>
          <w:tcPr>
            <w:tcW w:w="12468"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490173A2" w14:textId="77777777" w:rsidR="007C3C4C" w:rsidRPr="00CA6A00" w:rsidRDefault="007C3C4C" w:rsidP="008322FD">
            <w:pPr>
              <w:widowControl w:val="0"/>
              <w:autoSpaceDE w:val="0"/>
              <w:autoSpaceDN w:val="0"/>
              <w:adjustRightInd w:val="0"/>
              <w:spacing w:after="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b/>
                <w:bCs/>
                <w:color w:val="000000" w:themeColor="text1"/>
                <w:kern w:val="0"/>
                <w:sz w:val="18"/>
                <w:szCs w:val="18"/>
                <w:lang w:val="en-CA" w:eastAsia="en-CA"/>
                <w14:ligatures w14:val="none"/>
              </w:rPr>
              <w:t xml:space="preserve">DISCUSSION </w:t>
            </w:r>
          </w:p>
        </w:tc>
        <w:tc>
          <w:tcPr>
            <w:tcW w:w="2732" w:type="dxa"/>
            <w:tcBorders>
              <w:top w:val="double" w:sz="5" w:space="0" w:color="000000"/>
              <w:left w:val="single" w:sz="5" w:space="0" w:color="000000"/>
              <w:bottom w:val="single" w:sz="5" w:space="0" w:color="000000"/>
              <w:right w:val="single" w:sz="5" w:space="0" w:color="000000"/>
            </w:tcBorders>
            <w:shd w:val="clear" w:color="auto" w:fill="FFFFCC"/>
          </w:tcPr>
          <w:p w14:paraId="57BDEA3D" w14:textId="77777777" w:rsidR="007C3C4C" w:rsidRPr="00CA6A00" w:rsidRDefault="007C3C4C" w:rsidP="008322FD">
            <w:pPr>
              <w:widowControl w:val="0"/>
              <w:autoSpaceDE w:val="0"/>
              <w:autoSpaceDN w:val="0"/>
              <w:adjustRightInd w:val="0"/>
              <w:spacing w:after="0" w:line="240" w:lineRule="auto"/>
              <w:jc w:val="center"/>
              <w:rPr>
                <w:rFonts w:ascii="Times New Roman" w:eastAsia="Times New Roman" w:hAnsi="Times New Roman" w:cs="Times New Roman"/>
                <w:color w:val="000000" w:themeColor="text1"/>
                <w:kern w:val="0"/>
                <w:sz w:val="18"/>
                <w:szCs w:val="18"/>
                <w:lang w:val="en-CA" w:eastAsia="en-CA"/>
                <w14:ligatures w14:val="none"/>
              </w:rPr>
            </w:pPr>
          </w:p>
        </w:tc>
      </w:tr>
      <w:tr w:rsidR="00413CE5" w:rsidRPr="00CA6A00" w14:paraId="4D54FDC8" w14:textId="77777777" w:rsidTr="008322FD">
        <w:trPr>
          <w:trHeight w:val="48"/>
        </w:trPr>
        <w:tc>
          <w:tcPr>
            <w:tcW w:w="1668" w:type="dxa"/>
            <w:vMerge w:val="restart"/>
            <w:tcBorders>
              <w:top w:val="single" w:sz="5" w:space="0" w:color="000000"/>
              <w:left w:val="single" w:sz="5" w:space="0" w:color="000000"/>
              <w:right w:val="single" w:sz="5" w:space="0" w:color="000000"/>
            </w:tcBorders>
          </w:tcPr>
          <w:p w14:paraId="65663421"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lastRenderedPageBreak/>
              <w:t xml:space="preserve">Discussion </w:t>
            </w:r>
          </w:p>
        </w:tc>
        <w:tc>
          <w:tcPr>
            <w:tcW w:w="587" w:type="dxa"/>
            <w:tcBorders>
              <w:top w:val="single" w:sz="5" w:space="0" w:color="000000"/>
              <w:left w:val="single" w:sz="5" w:space="0" w:color="000000"/>
              <w:bottom w:val="single" w:sz="5" w:space="0" w:color="000000"/>
              <w:right w:val="single" w:sz="5" w:space="0" w:color="000000"/>
            </w:tcBorders>
          </w:tcPr>
          <w:p w14:paraId="1CEAB0F4" w14:textId="77777777" w:rsidR="007C3C4C" w:rsidRPr="00CA6A00" w:rsidRDefault="007C3C4C" w:rsidP="008322FD">
            <w:pPr>
              <w:widowControl w:val="0"/>
              <w:autoSpaceDE w:val="0"/>
              <w:autoSpaceDN w:val="0"/>
              <w:adjustRightInd w:val="0"/>
              <w:spacing w:before="40" w:after="40" w:line="240" w:lineRule="auto"/>
              <w:jc w:val="right"/>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23a</w:t>
            </w:r>
          </w:p>
        </w:tc>
        <w:tc>
          <w:tcPr>
            <w:tcW w:w="10213" w:type="dxa"/>
            <w:tcBorders>
              <w:top w:val="single" w:sz="5" w:space="0" w:color="000000"/>
              <w:left w:val="single" w:sz="5" w:space="0" w:color="000000"/>
              <w:bottom w:val="single" w:sz="5" w:space="0" w:color="000000"/>
              <w:right w:val="single" w:sz="5" w:space="0" w:color="000000"/>
            </w:tcBorders>
          </w:tcPr>
          <w:p w14:paraId="729347BF"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Provide a general interpretation of the results in the context of other evidence.</w:t>
            </w:r>
          </w:p>
        </w:tc>
        <w:tc>
          <w:tcPr>
            <w:tcW w:w="2732" w:type="dxa"/>
            <w:tcBorders>
              <w:top w:val="single" w:sz="5" w:space="0" w:color="000000"/>
              <w:left w:val="single" w:sz="5" w:space="0" w:color="000000"/>
              <w:bottom w:val="single" w:sz="5" w:space="0" w:color="000000"/>
              <w:right w:val="single" w:sz="5" w:space="0" w:color="000000"/>
            </w:tcBorders>
          </w:tcPr>
          <w:p w14:paraId="173452B1"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Discussion’ section</w:t>
            </w:r>
          </w:p>
        </w:tc>
      </w:tr>
      <w:tr w:rsidR="00413CE5" w:rsidRPr="00CA6A00" w14:paraId="5C23AFB8" w14:textId="77777777" w:rsidTr="008322FD">
        <w:trPr>
          <w:trHeight w:val="48"/>
        </w:trPr>
        <w:tc>
          <w:tcPr>
            <w:tcW w:w="1668" w:type="dxa"/>
            <w:vMerge/>
            <w:tcBorders>
              <w:left w:val="single" w:sz="5" w:space="0" w:color="000000"/>
              <w:right w:val="single" w:sz="5" w:space="0" w:color="000000"/>
            </w:tcBorders>
          </w:tcPr>
          <w:p w14:paraId="5098C54F"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p>
        </w:tc>
        <w:tc>
          <w:tcPr>
            <w:tcW w:w="587" w:type="dxa"/>
            <w:tcBorders>
              <w:top w:val="single" w:sz="5" w:space="0" w:color="000000"/>
              <w:left w:val="single" w:sz="5" w:space="0" w:color="000000"/>
              <w:bottom w:val="single" w:sz="5" w:space="0" w:color="000000"/>
              <w:right w:val="single" w:sz="5" w:space="0" w:color="000000"/>
            </w:tcBorders>
          </w:tcPr>
          <w:p w14:paraId="0FD657DF" w14:textId="77777777" w:rsidR="007C3C4C" w:rsidRPr="00CA6A00" w:rsidRDefault="007C3C4C" w:rsidP="008322FD">
            <w:pPr>
              <w:widowControl w:val="0"/>
              <w:autoSpaceDE w:val="0"/>
              <w:autoSpaceDN w:val="0"/>
              <w:adjustRightInd w:val="0"/>
              <w:spacing w:before="40" w:after="40" w:line="240" w:lineRule="auto"/>
              <w:jc w:val="right"/>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23b</w:t>
            </w:r>
          </w:p>
        </w:tc>
        <w:tc>
          <w:tcPr>
            <w:tcW w:w="10213" w:type="dxa"/>
            <w:tcBorders>
              <w:top w:val="single" w:sz="5" w:space="0" w:color="000000"/>
              <w:left w:val="single" w:sz="5" w:space="0" w:color="000000"/>
              <w:bottom w:val="single" w:sz="5" w:space="0" w:color="000000"/>
              <w:right w:val="single" w:sz="5" w:space="0" w:color="000000"/>
            </w:tcBorders>
          </w:tcPr>
          <w:p w14:paraId="2CF5B644"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Discuss any limitations of the evidence included in the review.</w:t>
            </w:r>
          </w:p>
        </w:tc>
        <w:tc>
          <w:tcPr>
            <w:tcW w:w="2732" w:type="dxa"/>
            <w:tcBorders>
              <w:top w:val="single" w:sz="5" w:space="0" w:color="000000"/>
              <w:left w:val="single" w:sz="5" w:space="0" w:color="000000"/>
              <w:bottom w:val="single" w:sz="5" w:space="0" w:color="000000"/>
              <w:right w:val="single" w:sz="5" w:space="0" w:color="000000"/>
            </w:tcBorders>
          </w:tcPr>
          <w:p w14:paraId="695E27A4"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Strength and limitations of the study’ section</w:t>
            </w:r>
          </w:p>
        </w:tc>
      </w:tr>
      <w:tr w:rsidR="00413CE5" w:rsidRPr="00CA6A00" w14:paraId="0633EBF8" w14:textId="77777777" w:rsidTr="008322FD">
        <w:trPr>
          <w:trHeight w:val="48"/>
        </w:trPr>
        <w:tc>
          <w:tcPr>
            <w:tcW w:w="1668" w:type="dxa"/>
            <w:vMerge/>
            <w:tcBorders>
              <w:left w:val="single" w:sz="5" w:space="0" w:color="000000"/>
              <w:right w:val="single" w:sz="5" w:space="0" w:color="000000"/>
            </w:tcBorders>
          </w:tcPr>
          <w:p w14:paraId="60190A52"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p>
        </w:tc>
        <w:tc>
          <w:tcPr>
            <w:tcW w:w="587" w:type="dxa"/>
            <w:tcBorders>
              <w:top w:val="single" w:sz="5" w:space="0" w:color="000000"/>
              <w:left w:val="single" w:sz="5" w:space="0" w:color="000000"/>
              <w:bottom w:val="single" w:sz="4" w:space="0" w:color="auto"/>
              <w:right w:val="single" w:sz="5" w:space="0" w:color="000000"/>
            </w:tcBorders>
          </w:tcPr>
          <w:p w14:paraId="3BADDBE2" w14:textId="77777777" w:rsidR="007C3C4C" w:rsidRPr="00CA6A00" w:rsidRDefault="007C3C4C" w:rsidP="008322FD">
            <w:pPr>
              <w:widowControl w:val="0"/>
              <w:autoSpaceDE w:val="0"/>
              <w:autoSpaceDN w:val="0"/>
              <w:adjustRightInd w:val="0"/>
              <w:spacing w:before="40" w:after="40" w:line="240" w:lineRule="auto"/>
              <w:jc w:val="right"/>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23c</w:t>
            </w:r>
          </w:p>
        </w:tc>
        <w:tc>
          <w:tcPr>
            <w:tcW w:w="10213" w:type="dxa"/>
            <w:tcBorders>
              <w:top w:val="single" w:sz="5" w:space="0" w:color="000000"/>
              <w:left w:val="single" w:sz="5" w:space="0" w:color="000000"/>
              <w:bottom w:val="single" w:sz="5" w:space="0" w:color="000000"/>
              <w:right w:val="single" w:sz="5" w:space="0" w:color="000000"/>
            </w:tcBorders>
          </w:tcPr>
          <w:p w14:paraId="17D93CC1"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Discuss any limitations of the review processes used.</w:t>
            </w:r>
          </w:p>
        </w:tc>
        <w:tc>
          <w:tcPr>
            <w:tcW w:w="2732" w:type="dxa"/>
            <w:tcBorders>
              <w:top w:val="single" w:sz="5" w:space="0" w:color="000000"/>
              <w:left w:val="single" w:sz="5" w:space="0" w:color="000000"/>
              <w:bottom w:val="single" w:sz="5" w:space="0" w:color="000000"/>
              <w:right w:val="single" w:sz="5" w:space="0" w:color="000000"/>
            </w:tcBorders>
          </w:tcPr>
          <w:p w14:paraId="03FC6ED1"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Strength and limitations of the study’ section</w:t>
            </w:r>
          </w:p>
        </w:tc>
      </w:tr>
      <w:tr w:rsidR="00413CE5" w:rsidRPr="00CA6A00" w14:paraId="0CD94074" w14:textId="77777777" w:rsidTr="008322FD">
        <w:trPr>
          <w:trHeight w:val="48"/>
        </w:trPr>
        <w:tc>
          <w:tcPr>
            <w:tcW w:w="1668" w:type="dxa"/>
            <w:vMerge/>
            <w:tcBorders>
              <w:left w:val="single" w:sz="5" w:space="0" w:color="000000"/>
              <w:bottom w:val="single" w:sz="4" w:space="0" w:color="auto"/>
              <w:right w:val="single" w:sz="5" w:space="0" w:color="000000"/>
            </w:tcBorders>
          </w:tcPr>
          <w:p w14:paraId="10F04ABC"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p>
        </w:tc>
        <w:tc>
          <w:tcPr>
            <w:tcW w:w="587" w:type="dxa"/>
            <w:tcBorders>
              <w:top w:val="single" w:sz="4" w:space="0" w:color="auto"/>
              <w:left w:val="single" w:sz="5" w:space="0" w:color="000000"/>
              <w:bottom w:val="single" w:sz="4" w:space="0" w:color="auto"/>
              <w:right w:val="single" w:sz="4" w:space="0" w:color="auto"/>
            </w:tcBorders>
          </w:tcPr>
          <w:p w14:paraId="6D6FC644" w14:textId="77777777" w:rsidR="007C3C4C" w:rsidRPr="00CA6A00" w:rsidRDefault="007C3C4C" w:rsidP="008322FD">
            <w:pPr>
              <w:widowControl w:val="0"/>
              <w:autoSpaceDE w:val="0"/>
              <w:autoSpaceDN w:val="0"/>
              <w:adjustRightInd w:val="0"/>
              <w:spacing w:before="40" w:after="40" w:line="240" w:lineRule="auto"/>
              <w:jc w:val="right"/>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23d</w:t>
            </w:r>
          </w:p>
        </w:tc>
        <w:tc>
          <w:tcPr>
            <w:tcW w:w="10213" w:type="dxa"/>
            <w:tcBorders>
              <w:top w:val="single" w:sz="5" w:space="0" w:color="000000"/>
              <w:left w:val="single" w:sz="4" w:space="0" w:color="auto"/>
              <w:bottom w:val="double" w:sz="5" w:space="0" w:color="000000"/>
              <w:right w:val="single" w:sz="5" w:space="0" w:color="000000"/>
            </w:tcBorders>
          </w:tcPr>
          <w:p w14:paraId="741612D7"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Discuss implications of the results for practice, policy, and future research.</w:t>
            </w:r>
          </w:p>
        </w:tc>
        <w:tc>
          <w:tcPr>
            <w:tcW w:w="2732" w:type="dxa"/>
            <w:tcBorders>
              <w:top w:val="single" w:sz="5" w:space="0" w:color="000000"/>
              <w:left w:val="single" w:sz="5" w:space="0" w:color="000000"/>
              <w:bottom w:val="double" w:sz="5" w:space="0" w:color="000000"/>
              <w:right w:val="single" w:sz="5" w:space="0" w:color="000000"/>
            </w:tcBorders>
          </w:tcPr>
          <w:p w14:paraId="0DDDB0EE"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Conclusion and future directions’ section</w:t>
            </w:r>
          </w:p>
        </w:tc>
      </w:tr>
      <w:tr w:rsidR="00413CE5" w:rsidRPr="00CA6A00" w14:paraId="0676DCCB" w14:textId="77777777" w:rsidTr="008322FD">
        <w:trPr>
          <w:trHeight w:val="24"/>
        </w:trPr>
        <w:tc>
          <w:tcPr>
            <w:tcW w:w="12468"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058A5924" w14:textId="77777777" w:rsidR="007C3C4C" w:rsidRPr="00CA6A00" w:rsidRDefault="007C3C4C" w:rsidP="008322FD">
            <w:pPr>
              <w:widowControl w:val="0"/>
              <w:autoSpaceDE w:val="0"/>
              <w:autoSpaceDN w:val="0"/>
              <w:adjustRightInd w:val="0"/>
              <w:spacing w:after="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b/>
                <w:bCs/>
                <w:color w:val="000000" w:themeColor="text1"/>
                <w:kern w:val="0"/>
                <w:sz w:val="18"/>
                <w:szCs w:val="18"/>
                <w:lang w:val="en-CA" w:eastAsia="en-CA"/>
                <w14:ligatures w14:val="none"/>
              </w:rPr>
              <w:t>OTHER INFORMATION</w:t>
            </w:r>
          </w:p>
        </w:tc>
        <w:tc>
          <w:tcPr>
            <w:tcW w:w="2732" w:type="dxa"/>
            <w:tcBorders>
              <w:top w:val="double" w:sz="5" w:space="0" w:color="000000"/>
              <w:left w:val="single" w:sz="5" w:space="0" w:color="000000"/>
              <w:bottom w:val="single" w:sz="5" w:space="0" w:color="000000"/>
              <w:right w:val="single" w:sz="5" w:space="0" w:color="000000"/>
            </w:tcBorders>
            <w:shd w:val="clear" w:color="auto" w:fill="FFFFCC"/>
          </w:tcPr>
          <w:p w14:paraId="278A79FE" w14:textId="77777777" w:rsidR="007C3C4C" w:rsidRPr="00CA6A00" w:rsidRDefault="007C3C4C" w:rsidP="008322FD">
            <w:pPr>
              <w:widowControl w:val="0"/>
              <w:autoSpaceDE w:val="0"/>
              <w:autoSpaceDN w:val="0"/>
              <w:adjustRightInd w:val="0"/>
              <w:spacing w:after="0" w:line="240" w:lineRule="auto"/>
              <w:jc w:val="center"/>
              <w:rPr>
                <w:rFonts w:ascii="Times New Roman" w:eastAsia="Times New Roman" w:hAnsi="Times New Roman" w:cs="Times New Roman"/>
                <w:color w:val="000000" w:themeColor="text1"/>
                <w:kern w:val="0"/>
                <w:sz w:val="18"/>
                <w:szCs w:val="18"/>
                <w:lang w:val="en-CA" w:eastAsia="en-CA"/>
                <w14:ligatures w14:val="none"/>
              </w:rPr>
            </w:pPr>
          </w:p>
        </w:tc>
      </w:tr>
      <w:tr w:rsidR="00413CE5" w:rsidRPr="00CA6A00" w14:paraId="6395B4C0" w14:textId="77777777" w:rsidTr="008322FD">
        <w:trPr>
          <w:trHeight w:val="48"/>
        </w:trPr>
        <w:tc>
          <w:tcPr>
            <w:tcW w:w="1668" w:type="dxa"/>
            <w:vMerge w:val="restart"/>
            <w:tcBorders>
              <w:top w:val="single" w:sz="5" w:space="0" w:color="000000"/>
              <w:left w:val="single" w:sz="5" w:space="0" w:color="000000"/>
              <w:right w:val="single" w:sz="5" w:space="0" w:color="000000"/>
            </w:tcBorders>
          </w:tcPr>
          <w:p w14:paraId="19011138"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Registration and protocol</w:t>
            </w:r>
          </w:p>
        </w:tc>
        <w:tc>
          <w:tcPr>
            <w:tcW w:w="587" w:type="dxa"/>
            <w:tcBorders>
              <w:top w:val="single" w:sz="5" w:space="0" w:color="000000"/>
              <w:left w:val="single" w:sz="5" w:space="0" w:color="000000"/>
              <w:bottom w:val="single" w:sz="5" w:space="0" w:color="000000"/>
              <w:right w:val="single" w:sz="5" w:space="0" w:color="000000"/>
            </w:tcBorders>
          </w:tcPr>
          <w:p w14:paraId="58FE5108" w14:textId="77777777" w:rsidR="007C3C4C" w:rsidRPr="00CA6A00" w:rsidRDefault="007C3C4C" w:rsidP="008322FD">
            <w:pPr>
              <w:widowControl w:val="0"/>
              <w:autoSpaceDE w:val="0"/>
              <w:autoSpaceDN w:val="0"/>
              <w:adjustRightInd w:val="0"/>
              <w:spacing w:before="40" w:after="40" w:line="240" w:lineRule="auto"/>
              <w:jc w:val="right"/>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24a</w:t>
            </w:r>
          </w:p>
        </w:tc>
        <w:tc>
          <w:tcPr>
            <w:tcW w:w="10213" w:type="dxa"/>
            <w:tcBorders>
              <w:top w:val="single" w:sz="5" w:space="0" w:color="000000"/>
              <w:left w:val="single" w:sz="5" w:space="0" w:color="000000"/>
              <w:bottom w:val="single" w:sz="5" w:space="0" w:color="000000"/>
              <w:right w:val="single" w:sz="5" w:space="0" w:color="000000"/>
            </w:tcBorders>
          </w:tcPr>
          <w:p w14:paraId="2F7788E2"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Provide registration information for the review, including register name and registration number, or state that the review was not registered.</w:t>
            </w:r>
          </w:p>
        </w:tc>
        <w:tc>
          <w:tcPr>
            <w:tcW w:w="2732" w:type="dxa"/>
            <w:tcBorders>
              <w:top w:val="single" w:sz="5" w:space="0" w:color="000000"/>
              <w:left w:val="single" w:sz="5" w:space="0" w:color="000000"/>
              <w:bottom w:val="single" w:sz="5" w:space="0" w:color="000000"/>
              <w:right w:val="single" w:sz="5" w:space="0" w:color="000000"/>
            </w:tcBorders>
          </w:tcPr>
          <w:p w14:paraId="17CB0BF0"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Methods’ section</w:t>
            </w:r>
          </w:p>
        </w:tc>
      </w:tr>
      <w:tr w:rsidR="00413CE5" w:rsidRPr="00CA6A00" w14:paraId="4FE6C9CD" w14:textId="77777777" w:rsidTr="008322FD">
        <w:trPr>
          <w:trHeight w:val="57"/>
        </w:trPr>
        <w:tc>
          <w:tcPr>
            <w:tcW w:w="1668" w:type="dxa"/>
            <w:vMerge/>
            <w:tcBorders>
              <w:left w:val="single" w:sz="5" w:space="0" w:color="000000"/>
              <w:right w:val="single" w:sz="5" w:space="0" w:color="000000"/>
            </w:tcBorders>
          </w:tcPr>
          <w:p w14:paraId="01441D4B"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p>
        </w:tc>
        <w:tc>
          <w:tcPr>
            <w:tcW w:w="587" w:type="dxa"/>
            <w:tcBorders>
              <w:top w:val="single" w:sz="5" w:space="0" w:color="000000"/>
              <w:left w:val="single" w:sz="5" w:space="0" w:color="000000"/>
              <w:bottom w:val="single" w:sz="5" w:space="0" w:color="000000"/>
              <w:right w:val="single" w:sz="5" w:space="0" w:color="000000"/>
            </w:tcBorders>
          </w:tcPr>
          <w:p w14:paraId="2D247D2C" w14:textId="77777777" w:rsidR="007C3C4C" w:rsidRPr="00CA6A00" w:rsidRDefault="007C3C4C" w:rsidP="008322FD">
            <w:pPr>
              <w:widowControl w:val="0"/>
              <w:autoSpaceDE w:val="0"/>
              <w:autoSpaceDN w:val="0"/>
              <w:adjustRightInd w:val="0"/>
              <w:spacing w:before="40" w:after="40" w:line="240" w:lineRule="auto"/>
              <w:jc w:val="right"/>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24b</w:t>
            </w:r>
          </w:p>
        </w:tc>
        <w:tc>
          <w:tcPr>
            <w:tcW w:w="10213" w:type="dxa"/>
            <w:tcBorders>
              <w:top w:val="single" w:sz="5" w:space="0" w:color="000000"/>
              <w:left w:val="single" w:sz="5" w:space="0" w:color="000000"/>
              <w:bottom w:val="single" w:sz="5" w:space="0" w:color="000000"/>
              <w:right w:val="single" w:sz="5" w:space="0" w:color="000000"/>
            </w:tcBorders>
          </w:tcPr>
          <w:p w14:paraId="6BE2B9EE"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Indicate where the review protocol can be accessed, or state that a protocol was not prepared.</w:t>
            </w:r>
          </w:p>
        </w:tc>
        <w:tc>
          <w:tcPr>
            <w:tcW w:w="2732" w:type="dxa"/>
            <w:tcBorders>
              <w:top w:val="single" w:sz="5" w:space="0" w:color="000000"/>
              <w:left w:val="single" w:sz="5" w:space="0" w:color="000000"/>
              <w:bottom w:val="single" w:sz="5" w:space="0" w:color="000000"/>
              <w:right w:val="single" w:sz="5" w:space="0" w:color="000000"/>
            </w:tcBorders>
          </w:tcPr>
          <w:p w14:paraId="7403C699"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Methods’ section</w:t>
            </w:r>
          </w:p>
        </w:tc>
      </w:tr>
      <w:tr w:rsidR="00413CE5" w:rsidRPr="00CA6A00" w14:paraId="71DD27E8" w14:textId="77777777" w:rsidTr="008322FD">
        <w:trPr>
          <w:trHeight w:val="48"/>
        </w:trPr>
        <w:tc>
          <w:tcPr>
            <w:tcW w:w="1668" w:type="dxa"/>
            <w:vMerge/>
            <w:tcBorders>
              <w:left w:val="single" w:sz="5" w:space="0" w:color="000000"/>
              <w:bottom w:val="single" w:sz="5" w:space="0" w:color="000000"/>
              <w:right w:val="single" w:sz="5" w:space="0" w:color="000000"/>
            </w:tcBorders>
          </w:tcPr>
          <w:p w14:paraId="63D89ECD"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p>
        </w:tc>
        <w:tc>
          <w:tcPr>
            <w:tcW w:w="587" w:type="dxa"/>
            <w:tcBorders>
              <w:top w:val="single" w:sz="5" w:space="0" w:color="000000"/>
              <w:left w:val="single" w:sz="5" w:space="0" w:color="000000"/>
              <w:bottom w:val="single" w:sz="5" w:space="0" w:color="000000"/>
              <w:right w:val="single" w:sz="5" w:space="0" w:color="000000"/>
            </w:tcBorders>
          </w:tcPr>
          <w:p w14:paraId="08511CCE" w14:textId="77777777" w:rsidR="007C3C4C" w:rsidRPr="00CA6A00" w:rsidRDefault="007C3C4C" w:rsidP="008322FD">
            <w:pPr>
              <w:widowControl w:val="0"/>
              <w:autoSpaceDE w:val="0"/>
              <w:autoSpaceDN w:val="0"/>
              <w:adjustRightInd w:val="0"/>
              <w:spacing w:before="40" w:after="40" w:line="240" w:lineRule="auto"/>
              <w:jc w:val="right"/>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24c</w:t>
            </w:r>
          </w:p>
        </w:tc>
        <w:tc>
          <w:tcPr>
            <w:tcW w:w="10213" w:type="dxa"/>
            <w:tcBorders>
              <w:top w:val="single" w:sz="5" w:space="0" w:color="000000"/>
              <w:left w:val="single" w:sz="5" w:space="0" w:color="000000"/>
              <w:bottom w:val="single" w:sz="5" w:space="0" w:color="000000"/>
              <w:right w:val="single" w:sz="5" w:space="0" w:color="000000"/>
            </w:tcBorders>
          </w:tcPr>
          <w:p w14:paraId="2ACAC7C1"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Describe and explain any amendments to information provided at registration or in the protocol.</w:t>
            </w:r>
          </w:p>
        </w:tc>
        <w:tc>
          <w:tcPr>
            <w:tcW w:w="2732" w:type="dxa"/>
            <w:tcBorders>
              <w:top w:val="single" w:sz="5" w:space="0" w:color="000000"/>
              <w:left w:val="single" w:sz="5" w:space="0" w:color="000000"/>
              <w:bottom w:val="single" w:sz="5" w:space="0" w:color="000000"/>
              <w:right w:val="single" w:sz="5" w:space="0" w:color="000000"/>
            </w:tcBorders>
          </w:tcPr>
          <w:p w14:paraId="405E0471"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Search strategy and selection criteria’ section</w:t>
            </w:r>
          </w:p>
        </w:tc>
      </w:tr>
      <w:tr w:rsidR="00413CE5" w:rsidRPr="00CA6A00" w14:paraId="5D9C36AF" w14:textId="77777777" w:rsidTr="008322FD">
        <w:trPr>
          <w:trHeight w:val="48"/>
        </w:trPr>
        <w:tc>
          <w:tcPr>
            <w:tcW w:w="1668" w:type="dxa"/>
            <w:tcBorders>
              <w:top w:val="single" w:sz="5" w:space="0" w:color="000000"/>
              <w:left w:val="single" w:sz="5" w:space="0" w:color="000000"/>
              <w:bottom w:val="single" w:sz="5" w:space="0" w:color="000000"/>
              <w:right w:val="single" w:sz="5" w:space="0" w:color="000000"/>
            </w:tcBorders>
          </w:tcPr>
          <w:p w14:paraId="4C50ECB6"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Support</w:t>
            </w:r>
          </w:p>
        </w:tc>
        <w:tc>
          <w:tcPr>
            <w:tcW w:w="587" w:type="dxa"/>
            <w:tcBorders>
              <w:top w:val="single" w:sz="5" w:space="0" w:color="000000"/>
              <w:left w:val="single" w:sz="5" w:space="0" w:color="000000"/>
              <w:bottom w:val="single" w:sz="5" w:space="0" w:color="000000"/>
              <w:right w:val="single" w:sz="5" w:space="0" w:color="000000"/>
            </w:tcBorders>
          </w:tcPr>
          <w:p w14:paraId="5795DEA7" w14:textId="77777777" w:rsidR="007C3C4C" w:rsidRPr="00CA6A00" w:rsidRDefault="007C3C4C" w:rsidP="008322FD">
            <w:pPr>
              <w:widowControl w:val="0"/>
              <w:autoSpaceDE w:val="0"/>
              <w:autoSpaceDN w:val="0"/>
              <w:adjustRightInd w:val="0"/>
              <w:spacing w:before="40" w:after="40" w:line="240" w:lineRule="auto"/>
              <w:jc w:val="right"/>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25</w:t>
            </w:r>
          </w:p>
        </w:tc>
        <w:tc>
          <w:tcPr>
            <w:tcW w:w="10213" w:type="dxa"/>
            <w:tcBorders>
              <w:top w:val="single" w:sz="5" w:space="0" w:color="000000"/>
              <w:left w:val="single" w:sz="5" w:space="0" w:color="000000"/>
              <w:bottom w:val="single" w:sz="5" w:space="0" w:color="000000"/>
              <w:right w:val="single" w:sz="5" w:space="0" w:color="000000"/>
            </w:tcBorders>
          </w:tcPr>
          <w:p w14:paraId="2B8B9306"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Describe sources of financial or non-financial support for the review, and the role of the funders or sponsors in the review.</w:t>
            </w:r>
          </w:p>
        </w:tc>
        <w:tc>
          <w:tcPr>
            <w:tcW w:w="2732" w:type="dxa"/>
            <w:tcBorders>
              <w:top w:val="single" w:sz="5" w:space="0" w:color="000000"/>
              <w:left w:val="single" w:sz="5" w:space="0" w:color="000000"/>
              <w:bottom w:val="single" w:sz="5" w:space="0" w:color="000000"/>
              <w:right w:val="single" w:sz="5" w:space="0" w:color="000000"/>
            </w:tcBorders>
          </w:tcPr>
          <w:p w14:paraId="2494054E"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Declaration of Sources of Funding’ section</w:t>
            </w:r>
          </w:p>
        </w:tc>
      </w:tr>
      <w:tr w:rsidR="00413CE5" w:rsidRPr="00CA6A00" w14:paraId="051E223B" w14:textId="77777777" w:rsidTr="008322FD">
        <w:trPr>
          <w:trHeight w:val="48"/>
        </w:trPr>
        <w:tc>
          <w:tcPr>
            <w:tcW w:w="1668" w:type="dxa"/>
            <w:tcBorders>
              <w:top w:val="single" w:sz="5" w:space="0" w:color="000000"/>
              <w:left w:val="single" w:sz="5" w:space="0" w:color="000000"/>
              <w:bottom w:val="single" w:sz="5" w:space="0" w:color="000000"/>
              <w:right w:val="single" w:sz="5" w:space="0" w:color="000000"/>
            </w:tcBorders>
          </w:tcPr>
          <w:p w14:paraId="4CEABE00"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Competing interests</w:t>
            </w:r>
          </w:p>
        </w:tc>
        <w:tc>
          <w:tcPr>
            <w:tcW w:w="587" w:type="dxa"/>
            <w:tcBorders>
              <w:top w:val="single" w:sz="5" w:space="0" w:color="000000"/>
              <w:left w:val="single" w:sz="5" w:space="0" w:color="000000"/>
              <w:bottom w:val="single" w:sz="5" w:space="0" w:color="000000"/>
              <w:right w:val="single" w:sz="5" w:space="0" w:color="000000"/>
            </w:tcBorders>
          </w:tcPr>
          <w:p w14:paraId="6487EB73" w14:textId="77777777" w:rsidR="007C3C4C" w:rsidRPr="00CA6A00" w:rsidRDefault="007C3C4C" w:rsidP="008322FD">
            <w:pPr>
              <w:widowControl w:val="0"/>
              <w:autoSpaceDE w:val="0"/>
              <w:autoSpaceDN w:val="0"/>
              <w:adjustRightInd w:val="0"/>
              <w:spacing w:before="40" w:after="40" w:line="240" w:lineRule="auto"/>
              <w:jc w:val="right"/>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26</w:t>
            </w:r>
          </w:p>
        </w:tc>
        <w:tc>
          <w:tcPr>
            <w:tcW w:w="10213" w:type="dxa"/>
            <w:tcBorders>
              <w:top w:val="single" w:sz="5" w:space="0" w:color="000000"/>
              <w:left w:val="single" w:sz="5" w:space="0" w:color="000000"/>
              <w:bottom w:val="single" w:sz="5" w:space="0" w:color="000000"/>
              <w:right w:val="single" w:sz="5" w:space="0" w:color="000000"/>
            </w:tcBorders>
          </w:tcPr>
          <w:p w14:paraId="4D6098BB"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Declare any competing interests of review authors.</w:t>
            </w:r>
          </w:p>
        </w:tc>
        <w:tc>
          <w:tcPr>
            <w:tcW w:w="2732" w:type="dxa"/>
            <w:tcBorders>
              <w:top w:val="single" w:sz="5" w:space="0" w:color="000000"/>
              <w:left w:val="single" w:sz="5" w:space="0" w:color="000000"/>
              <w:bottom w:val="single" w:sz="5" w:space="0" w:color="000000"/>
              <w:right w:val="single" w:sz="5" w:space="0" w:color="000000"/>
            </w:tcBorders>
          </w:tcPr>
          <w:p w14:paraId="0DD024BD"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Declaration of Conflicts of Interest’ section</w:t>
            </w:r>
          </w:p>
        </w:tc>
      </w:tr>
      <w:tr w:rsidR="007C3C4C" w:rsidRPr="00CA6A00" w14:paraId="55A07F31" w14:textId="77777777" w:rsidTr="008322FD">
        <w:trPr>
          <w:trHeight w:val="219"/>
        </w:trPr>
        <w:tc>
          <w:tcPr>
            <w:tcW w:w="1668" w:type="dxa"/>
            <w:tcBorders>
              <w:top w:val="single" w:sz="5" w:space="0" w:color="000000"/>
              <w:left w:val="single" w:sz="5" w:space="0" w:color="000000"/>
              <w:bottom w:val="double" w:sz="5" w:space="0" w:color="000000"/>
              <w:right w:val="single" w:sz="5" w:space="0" w:color="000000"/>
            </w:tcBorders>
          </w:tcPr>
          <w:p w14:paraId="7013F46B"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Availability of data, code and other materials</w:t>
            </w:r>
          </w:p>
        </w:tc>
        <w:tc>
          <w:tcPr>
            <w:tcW w:w="587" w:type="dxa"/>
            <w:tcBorders>
              <w:top w:val="single" w:sz="5" w:space="0" w:color="000000"/>
              <w:left w:val="single" w:sz="5" w:space="0" w:color="000000"/>
              <w:bottom w:val="double" w:sz="5" w:space="0" w:color="000000"/>
              <w:right w:val="single" w:sz="5" w:space="0" w:color="000000"/>
            </w:tcBorders>
          </w:tcPr>
          <w:p w14:paraId="4894958C" w14:textId="77777777" w:rsidR="007C3C4C" w:rsidRPr="00CA6A00" w:rsidRDefault="007C3C4C" w:rsidP="008322FD">
            <w:pPr>
              <w:widowControl w:val="0"/>
              <w:autoSpaceDE w:val="0"/>
              <w:autoSpaceDN w:val="0"/>
              <w:adjustRightInd w:val="0"/>
              <w:spacing w:before="40" w:after="40" w:line="240" w:lineRule="auto"/>
              <w:jc w:val="right"/>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27</w:t>
            </w:r>
          </w:p>
        </w:tc>
        <w:tc>
          <w:tcPr>
            <w:tcW w:w="10213" w:type="dxa"/>
            <w:tcBorders>
              <w:top w:val="single" w:sz="5" w:space="0" w:color="000000"/>
              <w:left w:val="single" w:sz="5" w:space="0" w:color="000000"/>
              <w:bottom w:val="double" w:sz="5" w:space="0" w:color="000000"/>
              <w:right w:val="single" w:sz="5" w:space="0" w:color="000000"/>
            </w:tcBorders>
          </w:tcPr>
          <w:p w14:paraId="0739EC43"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Report which of the following are publicly available and where they can be found: template data collection forms; data extracted from included studies; data used for all analyses; analytic code; any other materials used in the review.</w:t>
            </w:r>
          </w:p>
        </w:tc>
        <w:tc>
          <w:tcPr>
            <w:tcW w:w="2732" w:type="dxa"/>
            <w:tcBorders>
              <w:top w:val="single" w:sz="5" w:space="0" w:color="000000"/>
              <w:left w:val="single" w:sz="5" w:space="0" w:color="000000"/>
              <w:bottom w:val="double" w:sz="5" w:space="0" w:color="000000"/>
              <w:right w:val="single" w:sz="5" w:space="0" w:color="000000"/>
            </w:tcBorders>
          </w:tcPr>
          <w:p w14:paraId="542975FE" w14:textId="77777777" w:rsidR="007C3C4C" w:rsidRPr="00CA6A00" w:rsidRDefault="007C3C4C"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Availability of data’ section</w:t>
            </w:r>
          </w:p>
        </w:tc>
      </w:tr>
    </w:tbl>
    <w:p w14:paraId="748EDF11" w14:textId="77777777" w:rsidR="00366B07" w:rsidRPr="00CA6A00" w:rsidRDefault="00366B07" w:rsidP="00E53BC2">
      <w:pPr>
        <w:rPr>
          <w:rFonts w:ascii="Times New Roman" w:hAnsi="Times New Roman" w:cs="Times New Roman"/>
          <w:color w:val="000000" w:themeColor="text1"/>
          <w:sz w:val="18"/>
          <w:szCs w:val="18"/>
        </w:rPr>
      </w:pPr>
    </w:p>
    <w:p w14:paraId="1886CFBB" w14:textId="77777777" w:rsidR="00580714" w:rsidRPr="00CA6A00" w:rsidRDefault="00580714" w:rsidP="00580714">
      <w:pPr>
        <w:pStyle w:val="Default"/>
        <w:spacing w:line="183" w:lineRule="atLeast"/>
        <w:jc w:val="both"/>
        <w:rPr>
          <w:rFonts w:ascii="Times New Roman" w:hAnsi="Times New Roman" w:cs="Times New Roman"/>
          <w:color w:val="000000" w:themeColor="text1"/>
          <w:sz w:val="18"/>
          <w:szCs w:val="18"/>
          <w:lang w:val="da-DK"/>
        </w:rPr>
      </w:pPr>
      <w:r w:rsidRPr="00CA6A00">
        <w:rPr>
          <w:rFonts w:ascii="Times New Roman" w:hAnsi="Times New Roman" w:cs="Times New Roman"/>
          <w:i/>
          <w:iCs/>
          <w:color w:val="000000" w:themeColor="text1"/>
          <w:sz w:val="18"/>
          <w:szCs w:val="18"/>
        </w:rPr>
        <w:t xml:space="preserve">From: </w:t>
      </w:r>
      <w:r w:rsidRPr="00CA6A00">
        <w:rPr>
          <w:rFonts w:ascii="Times New Roman" w:hAnsi="Times New Roman" w:cs="Times New Roman"/>
          <w:color w:val="000000" w:themeColor="text1"/>
          <w:sz w:val="18"/>
          <w:szCs w:val="18"/>
        </w:rPr>
        <w:t xml:space="preserve"> Page MJ, McKenzie JE, Bossuyt PM, Boutron I, Hoffmann TC, Mulrow CD, et al. The PRISMA 2020 statement: an updated guideline for reporting systematic reviews. BMJ 2021;372:n71. doi: 10.1136/bmj.n71. This work is licensed under CC BY 4.0. To view a copy of this license, visit </w:t>
      </w:r>
      <w:hyperlink r:id="rId9" w:history="1">
        <w:r w:rsidRPr="00CA6A00">
          <w:rPr>
            <w:rStyle w:val="Hyperlink"/>
            <w:rFonts w:ascii="Times New Roman" w:hAnsi="Times New Roman" w:cs="Times New Roman"/>
            <w:color w:val="000000" w:themeColor="text1"/>
            <w:sz w:val="18"/>
            <w:szCs w:val="18"/>
          </w:rPr>
          <w:t>https://creativecommons.org/licenses/by/4.0/</w:t>
        </w:r>
      </w:hyperlink>
      <w:r w:rsidRPr="00CA6A00">
        <w:rPr>
          <w:rFonts w:ascii="Times New Roman" w:hAnsi="Times New Roman" w:cs="Times New Roman"/>
          <w:color w:val="000000" w:themeColor="text1"/>
          <w:sz w:val="18"/>
          <w:szCs w:val="18"/>
        </w:rPr>
        <w:t xml:space="preserve"> </w:t>
      </w:r>
    </w:p>
    <w:p w14:paraId="4DFDB147" w14:textId="77777777" w:rsidR="00580714" w:rsidRPr="00CA6A00" w:rsidRDefault="00580714" w:rsidP="00E53BC2">
      <w:pPr>
        <w:rPr>
          <w:rFonts w:ascii="Times New Roman" w:hAnsi="Times New Roman" w:cs="Times New Roman"/>
          <w:color w:val="000000" w:themeColor="text1"/>
          <w:sz w:val="18"/>
          <w:szCs w:val="18"/>
        </w:rPr>
      </w:pPr>
    </w:p>
    <w:p w14:paraId="1F0B85F8" w14:textId="77777777" w:rsidR="00366B07" w:rsidRPr="00CA6A00" w:rsidRDefault="00366B07" w:rsidP="00E53BC2">
      <w:pPr>
        <w:rPr>
          <w:rFonts w:ascii="Times New Roman" w:hAnsi="Times New Roman" w:cs="Times New Roman"/>
          <w:color w:val="000000" w:themeColor="text1"/>
          <w:sz w:val="18"/>
          <w:szCs w:val="18"/>
        </w:rPr>
      </w:pPr>
    </w:p>
    <w:p w14:paraId="0238A6F6" w14:textId="77777777" w:rsidR="00366B07" w:rsidRPr="00CA6A00" w:rsidRDefault="00366B07" w:rsidP="00E53BC2">
      <w:pPr>
        <w:rPr>
          <w:rFonts w:ascii="Times New Roman" w:hAnsi="Times New Roman" w:cs="Times New Roman"/>
          <w:color w:val="000000" w:themeColor="text1"/>
          <w:sz w:val="18"/>
          <w:szCs w:val="18"/>
        </w:rPr>
      </w:pPr>
    </w:p>
    <w:p w14:paraId="424EF960" w14:textId="77777777" w:rsidR="00366B07" w:rsidRDefault="00366B07" w:rsidP="00E53BC2">
      <w:pPr>
        <w:rPr>
          <w:rFonts w:ascii="Times New Roman" w:hAnsi="Times New Roman" w:cs="Times New Roman"/>
          <w:color w:val="000000" w:themeColor="text1"/>
          <w:sz w:val="18"/>
          <w:szCs w:val="18"/>
        </w:rPr>
      </w:pPr>
    </w:p>
    <w:p w14:paraId="1AEB3633" w14:textId="77777777" w:rsidR="00CA6A00" w:rsidRDefault="00CA6A00" w:rsidP="00E53BC2">
      <w:pPr>
        <w:rPr>
          <w:rFonts w:ascii="Times New Roman" w:hAnsi="Times New Roman" w:cs="Times New Roman"/>
          <w:color w:val="000000" w:themeColor="text1"/>
          <w:sz w:val="18"/>
          <w:szCs w:val="18"/>
        </w:rPr>
      </w:pPr>
    </w:p>
    <w:p w14:paraId="3B6FB1E6" w14:textId="77777777" w:rsidR="00CA6A00" w:rsidRDefault="00CA6A00" w:rsidP="00E53BC2">
      <w:pPr>
        <w:rPr>
          <w:rFonts w:ascii="Times New Roman" w:hAnsi="Times New Roman" w:cs="Times New Roman"/>
          <w:color w:val="000000" w:themeColor="text1"/>
          <w:sz w:val="18"/>
          <w:szCs w:val="18"/>
        </w:rPr>
      </w:pPr>
    </w:p>
    <w:p w14:paraId="5A8E6193" w14:textId="77777777" w:rsidR="00CA6A00" w:rsidRPr="00CA6A00" w:rsidRDefault="00CA6A00" w:rsidP="00E53BC2">
      <w:pPr>
        <w:rPr>
          <w:rFonts w:ascii="Times New Roman" w:hAnsi="Times New Roman" w:cs="Times New Roman"/>
          <w:color w:val="000000" w:themeColor="text1"/>
          <w:sz w:val="18"/>
          <w:szCs w:val="18"/>
        </w:rPr>
      </w:pPr>
    </w:p>
    <w:p w14:paraId="0FB1620F" w14:textId="39C835DB" w:rsidR="00B276B8" w:rsidRPr="004D7898" w:rsidRDefault="00B276B8" w:rsidP="00EC5491">
      <w:pPr>
        <w:pStyle w:val="Heading1"/>
        <w:rPr>
          <w:rFonts w:ascii="Times New Roman" w:hAnsi="Times New Roman" w:cs="Times New Roman"/>
          <w:color w:val="000000" w:themeColor="text1"/>
          <w:sz w:val="24"/>
          <w:szCs w:val="24"/>
        </w:rPr>
      </w:pPr>
      <w:bookmarkStart w:id="3" w:name="_Toc190266388"/>
      <w:r w:rsidRPr="004D7898">
        <w:rPr>
          <w:rFonts w:ascii="Times New Roman" w:hAnsi="Times New Roman" w:cs="Times New Roman"/>
          <w:color w:val="000000" w:themeColor="text1"/>
          <w:sz w:val="24"/>
          <w:szCs w:val="24"/>
        </w:rPr>
        <w:lastRenderedPageBreak/>
        <w:t>Table S</w:t>
      </w:r>
      <w:r w:rsidR="001E4D50" w:rsidRPr="004D7898">
        <w:rPr>
          <w:rFonts w:ascii="Times New Roman" w:hAnsi="Times New Roman" w:cs="Times New Roman"/>
          <w:color w:val="000000" w:themeColor="text1"/>
          <w:sz w:val="24"/>
          <w:szCs w:val="24"/>
        </w:rPr>
        <w:t>3</w:t>
      </w:r>
      <w:r w:rsidRPr="004D7898">
        <w:rPr>
          <w:rFonts w:ascii="Times New Roman" w:hAnsi="Times New Roman" w:cs="Times New Roman"/>
          <w:color w:val="000000" w:themeColor="text1"/>
          <w:sz w:val="24"/>
          <w:szCs w:val="24"/>
        </w:rPr>
        <w:t>. PRISMA 2020 for Abstracts Checklist</w:t>
      </w:r>
      <w:bookmarkEnd w:id="3"/>
    </w:p>
    <w:tbl>
      <w:tblPr>
        <w:tblW w:w="15200" w:type="dxa"/>
        <w:tblBorders>
          <w:top w:val="nil"/>
          <w:left w:val="nil"/>
          <w:bottom w:val="nil"/>
          <w:right w:val="nil"/>
        </w:tblBorders>
        <w:tblLook w:val="0000" w:firstRow="0" w:lastRow="0" w:firstColumn="0" w:lastColumn="0" w:noHBand="0" w:noVBand="0"/>
      </w:tblPr>
      <w:tblGrid>
        <w:gridCol w:w="2518"/>
        <w:gridCol w:w="709"/>
        <w:gridCol w:w="10773"/>
        <w:gridCol w:w="1200"/>
      </w:tblGrid>
      <w:tr w:rsidR="00413CE5" w:rsidRPr="00CA6A00" w14:paraId="3B1E79A0" w14:textId="77777777" w:rsidTr="008322FD">
        <w:trPr>
          <w:trHeight w:val="65"/>
          <w:tblHeader/>
        </w:trPr>
        <w:tc>
          <w:tcPr>
            <w:tcW w:w="2518"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34D47749" w14:textId="77777777" w:rsidR="006747DA" w:rsidRPr="00CA6A00" w:rsidRDefault="006747DA" w:rsidP="008322FD">
            <w:pPr>
              <w:widowControl w:val="0"/>
              <w:autoSpaceDE w:val="0"/>
              <w:autoSpaceDN w:val="0"/>
              <w:adjustRightInd w:val="0"/>
              <w:spacing w:after="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b/>
                <w:bCs/>
                <w:color w:val="000000" w:themeColor="text1"/>
                <w:kern w:val="0"/>
                <w:sz w:val="18"/>
                <w:szCs w:val="18"/>
                <w:lang w:val="en-CA" w:eastAsia="en-CA"/>
                <w14:ligatures w14:val="none"/>
              </w:rPr>
              <w:t xml:space="preserve">Section and Topic </w:t>
            </w:r>
          </w:p>
        </w:tc>
        <w:tc>
          <w:tcPr>
            <w:tcW w:w="709"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55F100A3" w14:textId="77777777" w:rsidR="006747DA" w:rsidRPr="00CA6A00" w:rsidRDefault="006747DA" w:rsidP="008322FD">
            <w:pPr>
              <w:widowControl w:val="0"/>
              <w:autoSpaceDE w:val="0"/>
              <w:autoSpaceDN w:val="0"/>
              <w:adjustRightInd w:val="0"/>
              <w:spacing w:after="0" w:line="240" w:lineRule="auto"/>
              <w:rPr>
                <w:rFonts w:ascii="Times New Roman" w:eastAsia="Times New Roman" w:hAnsi="Times New Roman" w:cs="Times New Roman"/>
                <w:b/>
                <w:bCs/>
                <w:color w:val="000000" w:themeColor="text1"/>
                <w:kern w:val="0"/>
                <w:sz w:val="18"/>
                <w:szCs w:val="18"/>
                <w:lang w:val="en-CA" w:eastAsia="en-CA"/>
                <w14:ligatures w14:val="none"/>
              </w:rPr>
            </w:pPr>
            <w:r w:rsidRPr="00CA6A00">
              <w:rPr>
                <w:rFonts w:ascii="Times New Roman" w:eastAsia="Times New Roman" w:hAnsi="Times New Roman" w:cs="Times New Roman"/>
                <w:b/>
                <w:bCs/>
                <w:color w:val="000000" w:themeColor="text1"/>
                <w:kern w:val="0"/>
                <w:sz w:val="18"/>
                <w:szCs w:val="18"/>
                <w:lang w:val="en-CA" w:eastAsia="en-CA"/>
                <w14:ligatures w14:val="none"/>
              </w:rPr>
              <w:t>Item #</w:t>
            </w:r>
          </w:p>
        </w:tc>
        <w:tc>
          <w:tcPr>
            <w:tcW w:w="10773"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19B2543E" w14:textId="77777777" w:rsidR="006747DA" w:rsidRPr="00CA6A00" w:rsidRDefault="006747DA" w:rsidP="008322FD">
            <w:pPr>
              <w:widowControl w:val="0"/>
              <w:autoSpaceDE w:val="0"/>
              <w:autoSpaceDN w:val="0"/>
              <w:adjustRightInd w:val="0"/>
              <w:spacing w:after="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b/>
                <w:bCs/>
                <w:color w:val="000000" w:themeColor="text1"/>
                <w:kern w:val="0"/>
                <w:sz w:val="18"/>
                <w:szCs w:val="18"/>
                <w:lang w:val="en-CA" w:eastAsia="en-CA"/>
                <w14:ligatures w14:val="none"/>
              </w:rPr>
              <w:t xml:space="preserve">Checklist item </w:t>
            </w:r>
          </w:p>
        </w:tc>
        <w:tc>
          <w:tcPr>
            <w:tcW w:w="1200"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69569EFF" w14:textId="77777777" w:rsidR="006747DA" w:rsidRPr="00CA6A00" w:rsidRDefault="006747DA" w:rsidP="008322FD">
            <w:pPr>
              <w:widowControl w:val="0"/>
              <w:autoSpaceDE w:val="0"/>
              <w:autoSpaceDN w:val="0"/>
              <w:adjustRightInd w:val="0"/>
              <w:spacing w:after="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b/>
                <w:bCs/>
                <w:color w:val="000000" w:themeColor="text1"/>
                <w:kern w:val="0"/>
                <w:sz w:val="18"/>
                <w:szCs w:val="18"/>
                <w:lang w:val="en-CA" w:eastAsia="en-CA"/>
                <w14:ligatures w14:val="none"/>
              </w:rPr>
              <w:t xml:space="preserve">Reported (Yes/No) </w:t>
            </w:r>
          </w:p>
        </w:tc>
      </w:tr>
      <w:tr w:rsidR="00413CE5" w:rsidRPr="00CA6A00" w14:paraId="33680480" w14:textId="77777777" w:rsidTr="008322FD">
        <w:trPr>
          <w:trHeight w:val="24"/>
        </w:trPr>
        <w:tc>
          <w:tcPr>
            <w:tcW w:w="1400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1B2CB290" w14:textId="77777777" w:rsidR="006747DA" w:rsidRPr="00CA6A00" w:rsidRDefault="006747DA" w:rsidP="008322FD">
            <w:pPr>
              <w:widowControl w:val="0"/>
              <w:autoSpaceDE w:val="0"/>
              <w:autoSpaceDN w:val="0"/>
              <w:adjustRightInd w:val="0"/>
              <w:spacing w:after="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b/>
                <w:bCs/>
                <w:color w:val="000000" w:themeColor="text1"/>
                <w:kern w:val="0"/>
                <w:sz w:val="18"/>
                <w:szCs w:val="18"/>
                <w:lang w:val="en-CA" w:eastAsia="en-CA"/>
                <w14:ligatures w14:val="none"/>
              </w:rPr>
              <w:t xml:space="preserve">TITLE </w:t>
            </w:r>
          </w:p>
        </w:tc>
        <w:tc>
          <w:tcPr>
            <w:tcW w:w="1200" w:type="dxa"/>
            <w:tcBorders>
              <w:top w:val="double" w:sz="5" w:space="0" w:color="000000"/>
              <w:left w:val="single" w:sz="5" w:space="0" w:color="000000"/>
              <w:bottom w:val="single" w:sz="5" w:space="0" w:color="000000"/>
              <w:right w:val="single" w:sz="5" w:space="0" w:color="000000"/>
            </w:tcBorders>
            <w:shd w:val="clear" w:color="auto" w:fill="FFFFCC"/>
          </w:tcPr>
          <w:p w14:paraId="1CCB0413" w14:textId="77777777" w:rsidR="006747DA" w:rsidRPr="00CA6A00" w:rsidRDefault="006747DA" w:rsidP="008322FD">
            <w:pPr>
              <w:widowControl w:val="0"/>
              <w:autoSpaceDE w:val="0"/>
              <w:autoSpaceDN w:val="0"/>
              <w:adjustRightInd w:val="0"/>
              <w:spacing w:after="0" w:line="240" w:lineRule="auto"/>
              <w:jc w:val="right"/>
              <w:rPr>
                <w:rFonts w:ascii="Times New Roman" w:eastAsia="Times New Roman" w:hAnsi="Times New Roman" w:cs="Times New Roman"/>
                <w:color w:val="000000" w:themeColor="text1"/>
                <w:kern w:val="0"/>
                <w:sz w:val="18"/>
                <w:szCs w:val="18"/>
                <w:lang w:val="en-CA" w:eastAsia="en-CA"/>
                <w14:ligatures w14:val="none"/>
              </w:rPr>
            </w:pPr>
          </w:p>
        </w:tc>
      </w:tr>
      <w:tr w:rsidR="00413CE5" w:rsidRPr="00CA6A00" w14:paraId="45D1EAA9" w14:textId="77777777" w:rsidTr="008322FD">
        <w:trPr>
          <w:trHeight w:val="48"/>
        </w:trPr>
        <w:tc>
          <w:tcPr>
            <w:tcW w:w="2518" w:type="dxa"/>
            <w:tcBorders>
              <w:top w:val="single" w:sz="5" w:space="0" w:color="000000"/>
              <w:left w:val="single" w:sz="5" w:space="0" w:color="000000"/>
              <w:bottom w:val="double" w:sz="2" w:space="0" w:color="FFFFCC"/>
              <w:right w:val="single" w:sz="5" w:space="0" w:color="000000"/>
            </w:tcBorders>
          </w:tcPr>
          <w:p w14:paraId="388173CC" w14:textId="77777777" w:rsidR="006747DA" w:rsidRPr="00CA6A00" w:rsidRDefault="006747DA"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 xml:space="preserve">Title </w:t>
            </w:r>
          </w:p>
        </w:tc>
        <w:tc>
          <w:tcPr>
            <w:tcW w:w="709" w:type="dxa"/>
            <w:tcBorders>
              <w:top w:val="single" w:sz="5" w:space="0" w:color="000000"/>
              <w:left w:val="single" w:sz="5" w:space="0" w:color="000000"/>
              <w:bottom w:val="double" w:sz="2" w:space="0" w:color="FFFFCC"/>
              <w:right w:val="single" w:sz="5" w:space="0" w:color="000000"/>
            </w:tcBorders>
          </w:tcPr>
          <w:p w14:paraId="59443605" w14:textId="77777777" w:rsidR="006747DA" w:rsidRPr="00CA6A00" w:rsidRDefault="006747DA" w:rsidP="008322FD">
            <w:pPr>
              <w:widowControl w:val="0"/>
              <w:autoSpaceDE w:val="0"/>
              <w:autoSpaceDN w:val="0"/>
              <w:adjustRightInd w:val="0"/>
              <w:spacing w:before="40" w:after="40" w:line="240" w:lineRule="auto"/>
              <w:jc w:val="right"/>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1</w:t>
            </w:r>
          </w:p>
        </w:tc>
        <w:tc>
          <w:tcPr>
            <w:tcW w:w="10773" w:type="dxa"/>
            <w:tcBorders>
              <w:top w:val="single" w:sz="5" w:space="0" w:color="000000"/>
              <w:left w:val="single" w:sz="5" w:space="0" w:color="000000"/>
              <w:bottom w:val="double" w:sz="5" w:space="0" w:color="000000"/>
              <w:right w:val="single" w:sz="5" w:space="0" w:color="000000"/>
            </w:tcBorders>
          </w:tcPr>
          <w:p w14:paraId="28D940A6" w14:textId="77777777" w:rsidR="006747DA" w:rsidRPr="00CA6A00" w:rsidRDefault="006747DA"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Identify the report as a systematic review.</w:t>
            </w:r>
          </w:p>
        </w:tc>
        <w:tc>
          <w:tcPr>
            <w:tcW w:w="1200" w:type="dxa"/>
            <w:tcBorders>
              <w:top w:val="single" w:sz="5" w:space="0" w:color="000000"/>
              <w:left w:val="single" w:sz="5" w:space="0" w:color="000000"/>
              <w:bottom w:val="double" w:sz="5" w:space="0" w:color="000000"/>
              <w:right w:val="single" w:sz="5" w:space="0" w:color="000000"/>
            </w:tcBorders>
          </w:tcPr>
          <w:p w14:paraId="3191EA2F" w14:textId="77777777" w:rsidR="006747DA" w:rsidRPr="00CA6A00" w:rsidRDefault="006747DA"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Yes</w:t>
            </w:r>
          </w:p>
        </w:tc>
      </w:tr>
      <w:tr w:rsidR="00413CE5" w:rsidRPr="00CA6A00" w14:paraId="1F733850" w14:textId="77777777" w:rsidTr="008322FD">
        <w:trPr>
          <w:trHeight w:val="24"/>
        </w:trPr>
        <w:tc>
          <w:tcPr>
            <w:tcW w:w="1400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21242A37" w14:textId="77777777" w:rsidR="006747DA" w:rsidRPr="00CA6A00" w:rsidRDefault="006747DA" w:rsidP="008322FD">
            <w:pPr>
              <w:widowControl w:val="0"/>
              <w:autoSpaceDE w:val="0"/>
              <w:autoSpaceDN w:val="0"/>
              <w:adjustRightInd w:val="0"/>
              <w:spacing w:after="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b/>
                <w:bCs/>
                <w:color w:val="000000" w:themeColor="text1"/>
                <w:kern w:val="0"/>
                <w:sz w:val="18"/>
                <w:szCs w:val="18"/>
                <w:lang w:val="en-CA" w:eastAsia="en-CA"/>
                <w14:ligatures w14:val="none"/>
              </w:rPr>
              <w:t xml:space="preserve">BACKGROUND </w:t>
            </w:r>
          </w:p>
        </w:tc>
        <w:tc>
          <w:tcPr>
            <w:tcW w:w="1200" w:type="dxa"/>
            <w:tcBorders>
              <w:top w:val="double" w:sz="5" w:space="0" w:color="000000"/>
              <w:left w:val="single" w:sz="5" w:space="0" w:color="000000"/>
              <w:bottom w:val="single" w:sz="5" w:space="0" w:color="000000"/>
              <w:right w:val="single" w:sz="5" w:space="0" w:color="000000"/>
            </w:tcBorders>
            <w:shd w:val="clear" w:color="auto" w:fill="FFFFCC"/>
          </w:tcPr>
          <w:p w14:paraId="03744B23" w14:textId="77777777" w:rsidR="006747DA" w:rsidRPr="00CA6A00" w:rsidRDefault="006747DA" w:rsidP="008322FD">
            <w:pPr>
              <w:widowControl w:val="0"/>
              <w:autoSpaceDE w:val="0"/>
              <w:autoSpaceDN w:val="0"/>
              <w:adjustRightInd w:val="0"/>
              <w:spacing w:after="0" w:line="240" w:lineRule="auto"/>
              <w:jc w:val="right"/>
              <w:rPr>
                <w:rFonts w:ascii="Times New Roman" w:eastAsia="Times New Roman" w:hAnsi="Times New Roman" w:cs="Times New Roman"/>
                <w:color w:val="000000" w:themeColor="text1"/>
                <w:kern w:val="0"/>
                <w:sz w:val="18"/>
                <w:szCs w:val="18"/>
                <w:lang w:val="en-CA" w:eastAsia="en-CA"/>
                <w14:ligatures w14:val="none"/>
              </w:rPr>
            </w:pPr>
          </w:p>
        </w:tc>
      </w:tr>
      <w:tr w:rsidR="00413CE5" w:rsidRPr="00CA6A00" w14:paraId="51614F7B" w14:textId="77777777" w:rsidTr="008322FD">
        <w:trPr>
          <w:trHeight w:val="48"/>
        </w:trPr>
        <w:tc>
          <w:tcPr>
            <w:tcW w:w="2518" w:type="dxa"/>
            <w:tcBorders>
              <w:top w:val="single" w:sz="5" w:space="0" w:color="000000"/>
              <w:left w:val="single" w:sz="5" w:space="0" w:color="000000"/>
              <w:bottom w:val="double" w:sz="2" w:space="0" w:color="FFFFCC"/>
              <w:right w:val="single" w:sz="5" w:space="0" w:color="000000"/>
            </w:tcBorders>
          </w:tcPr>
          <w:p w14:paraId="22440A30" w14:textId="77777777" w:rsidR="006747DA" w:rsidRPr="00CA6A00" w:rsidRDefault="006747DA"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 xml:space="preserve">Objectives </w:t>
            </w:r>
          </w:p>
        </w:tc>
        <w:tc>
          <w:tcPr>
            <w:tcW w:w="709" w:type="dxa"/>
            <w:tcBorders>
              <w:top w:val="single" w:sz="5" w:space="0" w:color="000000"/>
              <w:left w:val="single" w:sz="5" w:space="0" w:color="000000"/>
              <w:bottom w:val="double" w:sz="2" w:space="0" w:color="FFFFCC"/>
              <w:right w:val="single" w:sz="5" w:space="0" w:color="000000"/>
            </w:tcBorders>
          </w:tcPr>
          <w:p w14:paraId="2747A4F6" w14:textId="77777777" w:rsidR="006747DA" w:rsidRPr="00CA6A00" w:rsidRDefault="006747DA" w:rsidP="008322FD">
            <w:pPr>
              <w:widowControl w:val="0"/>
              <w:autoSpaceDE w:val="0"/>
              <w:autoSpaceDN w:val="0"/>
              <w:adjustRightInd w:val="0"/>
              <w:spacing w:before="40" w:after="40" w:line="240" w:lineRule="auto"/>
              <w:jc w:val="right"/>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2</w:t>
            </w:r>
          </w:p>
        </w:tc>
        <w:tc>
          <w:tcPr>
            <w:tcW w:w="10773" w:type="dxa"/>
            <w:tcBorders>
              <w:top w:val="single" w:sz="5" w:space="0" w:color="000000"/>
              <w:left w:val="single" w:sz="5" w:space="0" w:color="000000"/>
              <w:bottom w:val="double" w:sz="5" w:space="0" w:color="000000"/>
              <w:right w:val="single" w:sz="5" w:space="0" w:color="000000"/>
            </w:tcBorders>
          </w:tcPr>
          <w:p w14:paraId="02903CD3" w14:textId="77777777" w:rsidR="006747DA" w:rsidRPr="00CA6A00" w:rsidRDefault="006747DA"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Provide an explicit statement of the main objective(s) or question(s) the review addresses.</w:t>
            </w:r>
          </w:p>
        </w:tc>
        <w:tc>
          <w:tcPr>
            <w:tcW w:w="1200" w:type="dxa"/>
            <w:tcBorders>
              <w:top w:val="single" w:sz="5" w:space="0" w:color="000000"/>
              <w:left w:val="single" w:sz="5" w:space="0" w:color="000000"/>
              <w:bottom w:val="double" w:sz="5" w:space="0" w:color="000000"/>
              <w:right w:val="single" w:sz="5" w:space="0" w:color="000000"/>
            </w:tcBorders>
          </w:tcPr>
          <w:p w14:paraId="727A1AC1" w14:textId="77777777" w:rsidR="006747DA" w:rsidRPr="00CA6A00" w:rsidRDefault="006747DA"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Yes</w:t>
            </w:r>
          </w:p>
        </w:tc>
      </w:tr>
      <w:tr w:rsidR="00413CE5" w:rsidRPr="00CA6A00" w14:paraId="38F14F78" w14:textId="77777777" w:rsidTr="008322FD">
        <w:trPr>
          <w:trHeight w:val="24"/>
        </w:trPr>
        <w:tc>
          <w:tcPr>
            <w:tcW w:w="1400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1D330BB6" w14:textId="77777777" w:rsidR="006747DA" w:rsidRPr="00CA6A00" w:rsidRDefault="006747DA" w:rsidP="008322FD">
            <w:pPr>
              <w:widowControl w:val="0"/>
              <w:autoSpaceDE w:val="0"/>
              <w:autoSpaceDN w:val="0"/>
              <w:adjustRightInd w:val="0"/>
              <w:spacing w:after="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b/>
                <w:bCs/>
                <w:color w:val="000000" w:themeColor="text1"/>
                <w:kern w:val="0"/>
                <w:sz w:val="18"/>
                <w:szCs w:val="18"/>
                <w:lang w:val="en-CA" w:eastAsia="en-CA"/>
                <w14:ligatures w14:val="none"/>
              </w:rPr>
              <w:t xml:space="preserve">METHODS </w:t>
            </w:r>
          </w:p>
        </w:tc>
        <w:tc>
          <w:tcPr>
            <w:tcW w:w="1200" w:type="dxa"/>
            <w:tcBorders>
              <w:top w:val="double" w:sz="5" w:space="0" w:color="000000"/>
              <w:left w:val="single" w:sz="5" w:space="0" w:color="000000"/>
              <w:bottom w:val="single" w:sz="5" w:space="0" w:color="000000"/>
              <w:right w:val="single" w:sz="5" w:space="0" w:color="000000"/>
            </w:tcBorders>
            <w:shd w:val="clear" w:color="auto" w:fill="FFFFCC"/>
          </w:tcPr>
          <w:p w14:paraId="4A54F96B" w14:textId="77777777" w:rsidR="006747DA" w:rsidRPr="00CA6A00" w:rsidRDefault="006747DA" w:rsidP="008322FD">
            <w:pPr>
              <w:widowControl w:val="0"/>
              <w:autoSpaceDE w:val="0"/>
              <w:autoSpaceDN w:val="0"/>
              <w:adjustRightInd w:val="0"/>
              <w:spacing w:after="0" w:line="240" w:lineRule="auto"/>
              <w:jc w:val="right"/>
              <w:rPr>
                <w:rFonts w:ascii="Times New Roman" w:eastAsia="Times New Roman" w:hAnsi="Times New Roman" w:cs="Times New Roman"/>
                <w:color w:val="000000" w:themeColor="text1"/>
                <w:kern w:val="0"/>
                <w:sz w:val="18"/>
                <w:szCs w:val="18"/>
                <w:lang w:val="en-CA" w:eastAsia="en-CA"/>
                <w14:ligatures w14:val="none"/>
              </w:rPr>
            </w:pPr>
          </w:p>
        </w:tc>
      </w:tr>
      <w:tr w:rsidR="00413CE5" w:rsidRPr="00CA6A00" w14:paraId="08F710CB" w14:textId="77777777" w:rsidTr="008322FD">
        <w:trPr>
          <w:trHeight w:val="48"/>
        </w:trPr>
        <w:tc>
          <w:tcPr>
            <w:tcW w:w="2518" w:type="dxa"/>
            <w:tcBorders>
              <w:top w:val="single" w:sz="5" w:space="0" w:color="000000"/>
              <w:left w:val="single" w:sz="5" w:space="0" w:color="000000"/>
              <w:bottom w:val="single" w:sz="5" w:space="0" w:color="000000"/>
              <w:right w:val="single" w:sz="5" w:space="0" w:color="000000"/>
            </w:tcBorders>
          </w:tcPr>
          <w:p w14:paraId="1C828104" w14:textId="77777777" w:rsidR="006747DA" w:rsidRPr="00CA6A00" w:rsidRDefault="006747DA"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 xml:space="preserve">Eligibility criteria </w:t>
            </w:r>
          </w:p>
        </w:tc>
        <w:tc>
          <w:tcPr>
            <w:tcW w:w="709" w:type="dxa"/>
            <w:tcBorders>
              <w:top w:val="single" w:sz="5" w:space="0" w:color="000000"/>
              <w:left w:val="single" w:sz="5" w:space="0" w:color="000000"/>
              <w:bottom w:val="single" w:sz="5" w:space="0" w:color="000000"/>
              <w:right w:val="single" w:sz="5" w:space="0" w:color="000000"/>
            </w:tcBorders>
          </w:tcPr>
          <w:p w14:paraId="559C48CC" w14:textId="77777777" w:rsidR="006747DA" w:rsidRPr="00CA6A00" w:rsidRDefault="006747DA" w:rsidP="008322FD">
            <w:pPr>
              <w:widowControl w:val="0"/>
              <w:autoSpaceDE w:val="0"/>
              <w:autoSpaceDN w:val="0"/>
              <w:adjustRightInd w:val="0"/>
              <w:spacing w:before="40" w:after="40" w:line="240" w:lineRule="auto"/>
              <w:jc w:val="right"/>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3</w:t>
            </w:r>
          </w:p>
        </w:tc>
        <w:tc>
          <w:tcPr>
            <w:tcW w:w="10773" w:type="dxa"/>
            <w:tcBorders>
              <w:top w:val="single" w:sz="5" w:space="0" w:color="000000"/>
              <w:left w:val="single" w:sz="5" w:space="0" w:color="000000"/>
              <w:bottom w:val="single" w:sz="5" w:space="0" w:color="000000"/>
              <w:right w:val="single" w:sz="5" w:space="0" w:color="000000"/>
            </w:tcBorders>
          </w:tcPr>
          <w:p w14:paraId="67A1ABD9" w14:textId="77777777" w:rsidR="006747DA" w:rsidRPr="00CA6A00" w:rsidRDefault="006747DA"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Specify the inclusion and exclusion criteria for the review.</w:t>
            </w:r>
          </w:p>
        </w:tc>
        <w:tc>
          <w:tcPr>
            <w:tcW w:w="1200" w:type="dxa"/>
            <w:tcBorders>
              <w:top w:val="single" w:sz="5" w:space="0" w:color="000000"/>
              <w:left w:val="single" w:sz="5" w:space="0" w:color="000000"/>
              <w:bottom w:val="single" w:sz="5" w:space="0" w:color="000000"/>
              <w:right w:val="single" w:sz="5" w:space="0" w:color="000000"/>
            </w:tcBorders>
          </w:tcPr>
          <w:p w14:paraId="404A99B2" w14:textId="77777777" w:rsidR="006747DA" w:rsidRPr="00CA6A00" w:rsidRDefault="006747DA"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Yes</w:t>
            </w:r>
          </w:p>
        </w:tc>
      </w:tr>
      <w:tr w:rsidR="00413CE5" w:rsidRPr="00CA6A00" w14:paraId="23E1C7D0" w14:textId="77777777" w:rsidTr="008322FD">
        <w:trPr>
          <w:trHeight w:val="191"/>
        </w:trPr>
        <w:tc>
          <w:tcPr>
            <w:tcW w:w="2518" w:type="dxa"/>
            <w:tcBorders>
              <w:top w:val="single" w:sz="5" w:space="0" w:color="000000"/>
              <w:left w:val="single" w:sz="5" w:space="0" w:color="000000"/>
              <w:bottom w:val="single" w:sz="5" w:space="0" w:color="000000"/>
              <w:right w:val="single" w:sz="5" w:space="0" w:color="000000"/>
            </w:tcBorders>
          </w:tcPr>
          <w:p w14:paraId="094BE808" w14:textId="77777777" w:rsidR="006747DA" w:rsidRPr="00CA6A00" w:rsidRDefault="006747DA"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 xml:space="preserve">Information sources </w:t>
            </w:r>
          </w:p>
        </w:tc>
        <w:tc>
          <w:tcPr>
            <w:tcW w:w="709" w:type="dxa"/>
            <w:tcBorders>
              <w:top w:val="single" w:sz="5" w:space="0" w:color="000000"/>
              <w:left w:val="single" w:sz="5" w:space="0" w:color="000000"/>
              <w:bottom w:val="single" w:sz="5" w:space="0" w:color="000000"/>
              <w:right w:val="single" w:sz="5" w:space="0" w:color="000000"/>
            </w:tcBorders>
          </w:tcPr>
          <w:p w14:paraId="40113BCB" w14:textId="77777777" w:rsidR="006747DA" w:rsidRPr="00CA6A00" w:rsidRDefault="006747DA" w:rsidP="008322FD">
            <w:pPr>
              <w:widowControl w:val="0"/>
              <w:autoSpaceDE w:val="0"/>
              <w:autoSpaceDN w:val="0"/>
              <w:adjustRightInd w:val="0"/>
              <w:spacing w:before="40" w:after="40" w:line="240" w:lineRule="auto"/>
              <w:jc w:val="right"/>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4</w:t>
            </w:r>
          </w:p>
        </w:tc>
        <w:tc>
          <w:tcPr>
            <w:tcW w:w="10773" w:type="dxa"/>
            <w:tcBorders>
              <w:top w:val="single" w:sz="5" w:space="0" w:color="000000"/>
              <w:left w:val="single" w:sz="5" w:space="0" w:color="000000"/>
              <w:bottom w:val="single" w:sz="5" w:space="0" w:color="000000"/>
              <w:right w:val="single" w:sz="5" w:space="0" w:color="000000"/>
            </w:tcBorders>
          </w:tcPr>
          <w:p w14:paraId="702FC01F" w14:textId="77777777" w:rsidR="006747DA" w:rsidRPr="00CA6A00" w:rsidRDefault="006747DA"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Specify the information sources (e.g. databases, registers) used to identify studies and the date when each was last searched.</w:t>
            </w:r>
          </w:p>
        </w:tc>
        <w:tc>
          <w:tcPr>
            <w:tcW w:w="1200" w:type="dxa"/>
            <w:tcBorders>
              <w:top w:val="single" w:sz="5" w:space="0" w:color="000000"/>
              <w:left w:val="single" w:sz="5" w:space="0" w:color="000000"/>
              <w:bottom w:val="single" w:sz="5" w:space="0" w:color="000000"/>
              <w:right w:val="single" w:sz="5" w:space="0" w:color="000000"/>
            </w:tcBorders>
          </w:tcPr>
          <w:p w14:paraId="72EA5C3F" w14:textId="77777777" w:rsidR="006747DA" w:rsidRPr="00CA6A00" w:rsidRDefault="006747DA"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Yes</w:t>
            </w:r>
          </w:p>
        </w:tc>
      </w:tr>
      <w:tr w:rsidR="00413CE5" w:rsidRPr="00CA6A00" w14:paraId="45A3253D" w14:textId="77777777" w:rsidTr="008322FD">
        <w:trPr>
          <w:trHeight w:val="48"/>
        </w:trPr>
        <w:tc>
          <w:tcPr>
            <w:tcW w:w="2518" w:type="dxa"/>
            <w:tcBorders>
              <w:top w:val="single" w:sz="5" w:space="0" w:color="000000"/>
              <w:left w:val="single" w:sz="5" w:space="0" w:color="000000"/>
              <w:bottom w:val="single" w:sz="5" w:space="0" w:color="000000"/>
              <w:right w:val="single" w:sz="5" w:space="0" w:color="000000"/>
            </w:tcBorders>
          </w:tcPr>
          <w:p w14:paraId="27BB31D5" w14:textId="77777777" w:rsidR="006747DA" w:rsidRPr="00CA6A00" w:rsidRDefault="006747DA"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Risk of bias</w:t>
            </w:r>
          </w:p>
        </w:tc>
        <w:tc>
          <w:tcPr>
            <w:tcW w:w="709" w:type="dxa"/>
            <w:tcBorders>
              <w:top w:val="single" w:sz="5" w:space="0" w:color="000000"/>
              <w:left w:val="single" w:sz="5" w:space="0" w:color="000000"/>
              <w:bottom w:val="single" w:sz="5" w:space="0" w:color="000000"/>
              <w:right w:val="single" w:sz="5" w:space="0" w:color="000000"/>
            </w:tcBorders>
          </w:tcPr>
          <w:p w14:paraId="537385DB" w14:textId="77777777" w:rsidR="006747DA" w:rsidRPr="00CA6A00" w:rsidRDefault="006747DA" w:rsidP="008322FD">
            <w:pPr>
              <w:widowControl w:val="0"/>
              <w:autoSpaceDE w:val="0"/>
              <w:autoSpaceDN w:val="0"/>
              <w:adjustRightInd w:val="0"/>
              <w:spacing w:before="40" w:after="40" w:line="240" w:lineRule="auto"/>
              <w:jc w:val="right"/>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5</w:t>
            </w:r>
          </w:p>
        </w:tc>
        <w:tc>
          <w:tcPr>
            <w:tcW w:w="10773" w:type="dxa"/>
            <w:tcBorders>
              <w:top w:val="single" w:sz="5" w:space="0" w:color="000000"/>
              <w:left w:val="single" w:sz="5" w:space="0" w:color="000000"/>
              <w:bottom w:val="single" w:sz="5" w:space="0" w:color="000000"/>
              <w:right w:val="single" w:sz="5" w:space="0" w:color="000000"/>
            </w:tcBorders>
          </w:tcPr>
          <w:p w14:paraId="11E2F55C" w14:textId="77777777" w:rsidR="006747DA" w:rsidRPr="00CA6A00" w:rsidRDefault="006747DA"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Specify the methods used to assess risk of bias in the included studies.</w:t>
            </w:r>
          </w:p>
        </w:tc>
        <w:tc>
          <w:tcPr>
            <w:tcW w:w="1200" w:type="dxa"/>
            <w:tcBorders>
              <w:top w:val="single" w:sz="5" w:space="0" w:color="000000"/>
              <w:left w:val="single" w:sz="5" w:space="0" w:color="000000"/>
              <w:bottom w:val="single" w:sz="5" w:space="0" w:color="000000"/>
              <w:right w:val="single" w:sz="5" w:space="0" w:color="000000"/>
            </w:tcBorders>
          </w:tcPr>
          <w:p w14:paraId="4AEB72E2" w14:textId="0DC04159" w:rsidR="006747DA" w:rsidRPr="00CA6A00" w:rsidRDefault="004C5E54"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Yes</w:t>
            </w:r>
          </w:p>
        </w:tc>
      </w:tr>
      <w:tr w:rsidR="00413CE5" w:rsidRPr="00CA6A00" w14:paraId="56B0DD13" w14:textId="77777777" w:rsidTr="008322FD">
        <w:trPr>
          <w:trHeight w:val="48"/>
        </w:trPr>
        <w:tc>
          <w:tcPr>
            <w:tcW w:w="2518" w:type="dxa"/>
            <w:tcBorders>
              <w:top w:val="single" w:sz="5" w:space="0" w:color="000000"/>
              <w:left w:val="single" w:sz="5" w:space="0" w:color="000000"/>
              <w:bottom w:val="single" w:sz="5" w:space="0" w:color="000000"/>
              <w:right w:val="single" w:sz="5" w:space="0" w:color="000000"/>
            </w:tcBorders>
          </w:tcPr>
          <w:p w14:paraId="1ED86689" w14:textId="77777777" w:rsidR="006747DA" w:rsidRPr="00CA6A00" w:rsidRDefault="006747DA"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 xml:space="preserve">Synthesis of results </w:t>
            </w:r>
          </w:p>
        </w:tc>
        <w:tc>
          <w:tcPr>
            <w:tcW w:w="709" w:type="dxa"/>
            <w:tcBorders>
              <w:top w:val="single" w:sz="5" w:space="0" w:color="000000"/>
              <w:left w:val="single" w:sz="5" w:space="0" w:color="000000"/>
              <w:bottom w:val="single" w:sz="5" w:space="0" w:color="000000"/>
              <w:right w:val="single" w:sz="5" w:space="0" w:color="000000"/>
            </w:tcBorders>
          </w:tcPr>
          <w:p w14:paraId="6EE25348" w14:textId="77777777" w:rsidR="006747DA" w:rsidRPr="00CA6A00" w:rsidRDefault="006747DA" w:rsidP="008322FD">
            <w:pPr>
              <w:widowControl w:val="0"/>
              <w:autoSpaceDE w:val="0"/>
              <w:autoSpaceDN w:val="0"/>
              <w:adjustRightInd w:val="0"/>
              <w:spacing w:before="40" w:after="40" w:line="240" w:lineRule="auto"/>
              <w:jc w:val="right"/>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6</w:t>
            </w:r>
          </w:p>
        </w:tc>
        <w:tc>
          <w:tcPr>
            <w:tcW w:w="10773" w:type="dxa"/>
            <w:tcBorders>
              <w:top w:val="single" w:sz="5" w:space="0" w:color="000000"/>
              <w:left w:val="single" w:sz="5" w:space="0" w:color="000000"/>
              <w:bottom w:val="single" w:sz="5" w:space="0" w:color="000000"/>
              <w:right w:val="single" w:sz="5" w:space="0" w:color="000000"/>
            </w:tcBorders>
          </w:tcPr>
          <w:p w14:paraId="7BA1F63A" w14:textId="77777777" w:rsidR="006747DA" w:rsidRPr="00CA6A00" w:rsidRDefault="006747DA"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Specify the methods used to present and synthesise results.</w:t>
            </w:r>
          </w:p>
        </w:tc>
        <w:tc>
          <w:tcPr>
            <w:tcW w:w="1200" w:type="dxa"/>
            <w:tcBorders>
              <w:top w:val="single" w:sz="5" w:space="0" w:color="000000"/>
              <w:left w:val="single" w:sz="5" w:space="0" w:color="000000"/>
              <w:bottom w:val="single" w:sz="5" w:space="0" w:color="000000"/>
              <w:right w:val="single" w:sz="5" w:space="0" w:color="000000"/>
            </w:tcBorders>
          </w:tcPr>
          <w:p w14:paraId="0F6FFFB1" w14:textId="77777777" w:rsidR="006747DA" w:rsidRPr="00CA6A00" w:rsidRDefault="006747DA"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Yes</w:t>
            </w:r>
          </w:p>
        </w:tc>
      </w:tr>
      <w:tr w:rsidR="00413CE5" w:rsidRPr="00CA6A00" w14:paraId="0D53444D" w14:textId="77777777" w:rsidTr="008322FD">
        <w:trPr>
          <w:trHeight w:val="24"/>
        </w:trPr>
        <w:tc>
          <w:tcPr>
            <w:tcW w:w="1400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5A1E0F72" w14:textId="77777777" w:rsidR="006747DA" w:rsidRPr="00CA6A00" w:rsidRDefault="006747DA" w:rsidP="008322FD">
            <w:pPr>
              <w:widowControl w:val="0"/>
              <w:autoSpaceDE w:val="0"/>
              <w:autoSpaceDN w:val="0"/>
              <w:adjustRightInd w:val="0"/>
              <w:spacing w:after="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b/>
                <w:bCs/>
                <w:color w:val="000000" w:themeColor="text1"/>
                <w:kern w:val="0"/>
                <w:sz w:val="18"/>
                <w:szCs w:val="18"/>
                <w:lang w:val="en-CA" w:eastAsia="en-CA"/>
                <w14:ligatures w14:val="none"/>
              </w:rPr>
              <w:t xml:space="preserve">RESULTS </w:t>
            </w:r>
          </w:p>
        </w:tc>
        <w:tc>
          <w:tcPr>
            <w:tcW w:w="1200" w:type="dxa"/>
            <w:tcBorders>
              <w:top w:val="double" w:sz="5" w:space="0" w:color="000000"/>
              <w:left w:val="single" w:sz="5" w:space="0" w:color="000000"/>
              <w:bottom w:val="single" w:sz="5" w:space="0" w:color="000000"/>
              <w:right w:val="single" w:sz="5" w:space="0" w:color="000000"/>
            </w:tcBorders>
            <w:shd w:val="clear" w:color="auto" w:fill="FFFFCC"/>
          </w:tcPr>
          <w:p w14:paraId="4E4377AF" w14:textId="77777777" w:rsidR="006747DA" w:rsidRPr="00CA6A00" w:rsidRDefault="006747DA" w:rsidP="008322FD">
            <w:pPr>
              <w:widowControl w:val="0"/>
              <w:autoSpaceDE w:val="0"/>
              <w:autoSpaceDN w:val="0"/>
              <w:adjustRightInd w:val="0"/>
              <w:spacing w:after="0" w:line="240" w:lineRule="auto"/>
              <w:jc w:val="center"/>
              <w:rPr>
                <w:rFonts w:ascii="Times New Roman" w:eastAsia="Times New Roman" w:hAnsi="Times New Roman" w:cs="Times New Roman"/>
                <w:color w:val="000000" w:themeColor="text1"/>
                <w:kern w:val="0"/>
                <w:sz w:val="18"/>
                <w:szCs w:val="18"/>
                <w:lang w:val="en-CA" w:eastAsia="en-CA"/>
                <w14:ligatures w14:val="none"/>
              </w:rPr>
            </w:pPr>
          </w:p>
        </w:tc>
      </w:tr>
      <w:tr w:rsidR="00413CE5" w:rsidRPr="00CA6A00" w14:paraId="69301CC4" w14:textId="77777777" w:rsidTr="008322FD">
        <w:trPr>
          <w:trHeight w:val="103"/>
        </w:trPr>
        <w:tc>
          <w:tcPr>
            <w:tcW w:w="2518" w:type="dxa"/>
            <w:tcBorders>
              <w:top w:val="single" w:sz="5" w:space="0" w:color="000000"/>
              <w:left w:val="single" w:sz="5" w:space="0" w:color="000000"/>
              <w:bottom w:val="single" w:sz="5" w:space="0" w:color="000000"/>
              <w:right w:val="single" w:sz="5" w:space="0" w:color="000000"/>
            </w:tcBorders>
          </w:tcPr>
          <w:p w14:paraId="4E6FFBA3" w14:textId="77777777" w:rsidR="006747DA" w:rsidRPr="00CA6A00" w:rsidRDefault="006747DA"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 xml:space="preserve">Included studies </w:t>
            </w:r>
          </w:p>
        </w:tc>
        <w:tc>
          <w:tcPr>
            <w:tcW w:w="709" w:type="dxa"/>
            <w:tcBorders>
              <w:top w:val="single" w:sz="5" w:space="0" w:color="000000"/>
              <w:left w:val="single" w:sz="5" w:space="0" w:color="000000"/>
              <w:bottom w:val="single" w:sz="5" w:space="0" w:color="000000"/>
              <w:right w:val="single" w:sz="5" w:space="0" w:color="000000"/>
            </w:tcBorders>
          </w:tcPr>
          <w:p w14:paraId="391588DD" w14:textId="77777777" w:rsidR="006747DA" w:rsidRPr="00CA6A00" w:rsidRDefault="006747DA" w:rsidP="008322FD">
            <w:pPr>
              <w:widowControl w:val="0"/>
              <w:autoSpaceDE w:val="0"/>
              <w:autoSpaceDN w:val="0"/>
              <w:adjustRightInd w:val="0"/>
              <w:spacing w:before="40" w:after="40" w:line="240" w:lineRule="auto"/>
              <w:jc w:val="right"/>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7</w:t>
            </w:r>
          </w:p>
        </w:tc>
        <w:tc>
          <w:tcPr>
            <w:tcW w:w="10773" w:type="dxa"/>
            <w:tcBorders>
              <w:top w:val="single" w:sz="5" w:space="0" w:color="000000"/>
              <w:left w:val="single" w:sz="5" w:space="0" w:color="000000"/>
              <w:bottom w:val="single" w:sz="5" w:space="0" w:color="000000"/>
              <w:right w:val="single" w:sz="5" w:space="0" w:color="000000"/>
            </w:tcBorders>
          </w:tcPr>
          <w:p w14:paraId="0A30484D" w14:textId="77777777" w:rsidR="006747DA" w:rsidRPr="00CA6A00" w:rsidRDefault="006747DA"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Give the total number of included studies and participants and summarise relevant characteristics of studies.</w:t>
            </w:r>
          </w:p>
        </w:tc>
        <w:tc>
          <w:tcPr>
            <w:tcW w:w="1200" w:type="dxa"/>
            <w:tcBorders>
              <w:top w:val="single" w:sz="5" w:space="0" w:color="000000"/>
              <w:left w:val="single" w:sz="5" w:space="0" w:color="000000"/>
              <w:bottom w:val="single" w:sz="5" w:space="0" w:color="000000"/>
              <w:right w:val="single" w:sz="5" w:space="0" w:color="000000"/>
            </w:tcBorders>
          </w:tcPr>
          <w:p w14:paraId="7952666B" w14:textId="77777777" w:rsidR="006747DA" w:rsidRPr="00CA6A00" w:rsidRDefault="006747DA"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Yes</w:t>
            </w:r>
          </w:p>
        </w:tc>
      </w:tr>
      <w:tr w:rsidR="00413CE5" w:rsidRPr="00CA6A00" w14:paraId="7346CDA2" w14:textId="77777777" w:rsidTr="008322FD">
        <w:trPr>
          <w:trHeight w:val="48"/>
        </w:trPr>
        <w:tc>
          <w:tcPr>
            <w:tcW w:w="2518" w:type="dxa"/>
            <w:tcBorders>
              <w:top w:val="single" w:sz="5" w:space="0" w:color="000000"/>
              <w:left w:val="single" w:sz="5" w:space="0" w:color="000000"/>
              <w:bottom w:val="single" w:sz="5" w:space="0" w:color="000000"/>
              <w:right w:val="single" w:sz="5" w:space="0" w:color="000000"/>
            </w:tcBorders>
          </w:tcPr>
          <w:p w14:paraId="75CC7BD1" w14:textId="77777777" w:rsidR="006747DA" w:rsidRPr="00CA6A00" w:rsidRDefault="006747DA"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 xml:space="preserve">Synthesis of results </w:t>
            </w:r>
          </w:p>
        </w:tc>
        <w:tc>
          <w:tcPr>
            <w:tcW w:w="709" w:type="dxa"/>
            <w:tcBorders>
              <w:top w:val="single" w:sz="5" w:space="0" w:color="000000"/>
              <w:left w:val="single" w:sz="5" w:space="0" w:color="000000"/>
              <w:bottom w:val="single" w:sz="5" w:space="0" w:color="000000"/>
              <w:right w:val="single" w:sz="5" w:space="0" w:color="000000"/>
            </w:tcBorders>
          </w:tcPr>
          <w:p w14:paraId="40B7015A" w14:textId="77777777" w:rsidR="006747DA" w:rsidRPr="00CA6A00" w:rsidRDefault="006747DA" w:rsidP="008322FD">
            <w:pPr>
              <w:widowControl w:val="0"/>
              <w:autoSpaceDE w:val="0"/>
              <w:autoSpaceDN w:val="0"/>
              <w:adjustRightInd w:val="0"/>
              <w:spacing w:before="40" w:after="40" w:line="240" w:lineRule="auto"/>
              <w:jc w:val="right"/>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8</w:t>
            </w:r>
          </w:p>
        </w:tc>
        <w:tc>
          <w:tcPr>
            <w:tcW w:w="10773" w:type="dxa"/>
            <w:tcBorders>
              <w:top w:val="single" w:sz="5" w:space="0" w:color="000000"/>
              <w:left w:val="single" w:sz="5" w:space="0" w:color="000000"/>
              <w:bottom w:val="single" w:sz="5" w:space="0" w:color="000000"/>
              <w:right w:val="single" w:sz="5" w:space="0" w:color="000000"/>
            </w:tcBorders>
          </w:tcPr>
          <w:p w14:paraId="47BBC06C" w14:textId="77777777" w:rsidR="006747DA" w:rsidRPr="00CA6A00" w:rsidRDefault="006747DA"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Present results for main outcomes, preferably indicating the number of included studies and participants for each. If meta-analysis was done, report the summary estimate and confidence/credible interval. If comparing groups, indicate the direction of the effect (i.e. which group is favoured).</w:t>
            </w:r>
          </w:p>
        </w:tc>
        <w:tc>
          <w:tcPr>
            <w:tcW w:w="1200" w:type="dxa"/>
            <w:tcBorders>
              <w:top w:val="single" w:sz="5" w:space="0" w:color="000000"/>
              <w:left w:val="single" w:sz="5" w:space="0" w:color="000000"/>
              <w:bottom w:val="single" w:sz="5" w:space="0" w:color="000000"/>
              <w:right w:val="single" w:sz="5" w:space="0" w:color="000000"/>
            </w:tcBorders>
          </w:tcPr>
          <w:p w14:paraId="08D1CA33" w14:textId="77777777" w:rsidR="006747DA" w:rsidRPr="00CA6A00" w:rsidRDefault="006747DA"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Yes</w:t>
            </w:r>
          </w:p>
        </w:tc>
      </w:tr>
      <w:tr w:rsidR="00413CE5" w:rsidRPr="00CA6A00" w14:paraId="12CCBAD3" w14:textId="77777777" w:rsidTr="008322FD">
        <w:trPr>
          <w:trHeight w:val="24"/>
        </w:trPr>
        <w:tc>
          <w:tcPr>
            <w:tcW w:w="1400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7E4BA826" w14:textId="77777777" w:rsidR="006747DA" w:rsidRPr="00CA6A00" w:rsidRDefault="006747DA" w:rsidP="008322FD">
            <w:pPr>
              <w:widowControl w:val="0"/>
              <w:autoSpaceDE w:val="0"/>
              <w:autoSpaceDN w:val="0"/>
              <w:adjustRightInd w:val="0"/>
              <w:spacing w:after="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b/>
                <w:bCs/>
                <w:color w:val="000000" w:themeColor="text1"/>
                <w:kern w:val="0"/>
                <w:sz w:val="18"/>
                <w:szCs w:val="18"/>
                <w:lang w:val="en-CA" w:eastAsia="en-CA"/>
                <w14:ligatures w14:val="none"/>
              </w:rPr>
              <w:t xml:space="preserve">DISCUSSION </w:t>
            </w:r>
          </w:p>
        </w:tc>
        <w:tc>
          <w:tcPr>
            <w:tcW w:w="1200" w:type="dxa"/>
            <w:tcBorders>
              <w:top w:val="double" w:sz="5" w:space="0" w:color="000000"/>
              <w:left w:val="single" w:sz="5" w:space="0" w:color="000000"/>
              <w:bottom w:val="single" w:sz="5" w:space="0" w:color="000000"/>
              <w:right w:val="single" w:sz="5" w:space="0" w:color="000000"/>
            </w:tcBorders>
            <w:shd w:val="clear" w:color="auto" w:fill="FFFFCC"/>
          </w:tcPr>
          <w:p w14:paraId="377EB403" w14:textId="77777777" w:rsidR="006747DA" w:rsidRPr="00CA6A00" w:rsidRDefault="006747DA" w:rsidP="008322FD">
            <w:pPr>
              <w:widowControl w:val="0"/>
              <w:autoSpaceDE w:val="0"/>
              <w:autoSpaceDN w:val="0"/>
              <w:adjustRightInd w:val="0"/>
              <w:spacing w:after="0" w:line="240" w:lineRule="auto"/>
              <w:jc w:val="center"/>
              <w:rPr>
                <w:rFonts w:ascii="Times New Roman" w:eastAsia="Times New Roman" w:hAnsi="Times New Roman" w:cs="Times New Roman"/>
                <w:color w:val="000000" w:themeColor="text1"/>
                <w:kern w:val="0"/>
                <w:sz w:val="18"/>
                <w:szCs w:val="18"/>
                <w:lang w:val="en-CA" w:eastAsia="en-CA"/>
                <w14:ligatures w14:val="none"/>
              </w:rPr>
            </w:pPr>
          </w:p>
        </w:tc>
      </w:tr>
      <w:tr w:rsidR="00413CE5" w:rsidRPr="00CA6A00" w14:paraId="1B4908FE" w14:textId="77777777" w:rsidTr="008322FD">
        <w:trPr>
          <w:trHeight w:val="48"/>
        </w:trPr>
        <w:tc>
          <w:tcPr>
            <w:tcW w:w="2518" w:type="dxa"/>
            <w:tcBorders>
              <w:top w:val="single" w:sz="4" w:space="0" w:color="auto"/>
              <w:left w:val="single" w:sz="4" w:space="0" w:color="auto"/>
              <w:bottom w:val="single" w:sz="4" w:space="0" w:color="auto"/>
              <w:right w:val="single" w:sz="4" w:space="0" w:color="auto"/>
            </w:tcBorders>
          </w:tcPr>
          <w:p w14:paraId="5327DB10" w14:textId="77777777" w:rsidR="006747DA" w:rsidRPr="00CA6A00" w:rsidRDefault="006747DA"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Limitations of evidence</w:t>
            </w:r>
          </w:p>
        </w:tc>
        <w:tc>
          <w:tcPr>
            <w:tcW w:w="709" w:type="dxa"/>
            <w:tcBorders>
              <w:top w:val="single" w:sz="5" w:space="0" w:color="000000"/>
              <w:left w:val="single" w:sz="4" w:space="0" w:color="auto"/>
              <w:bottom w:val="single" w:sz="5" w:space="0" w:color="000000"/>
              <w:right w:val="single" w:sz="5" w:space="0" w:color="000000"/>
            </w:tcBorders>
          </w:tcPr>
          <w:p w14:paraId="3B0BC74F" w14:textId="77777777" w:rsidR="006747DA" w:rsidRPr="00CA6A00" w:rsidRDefault="006747DA" w:rsidP="008322FD">
            <w:pPr>
              <w:widowControl w:val="0"/>
              <w:autoSpaceDE w:val="0"/>
              <w:autoSpaceDN w:val="0"/>
              <w:adjustRightInd w:val="0"/>
              <w:spacing w:before="40" w:after="40" w:line="240" w:lineRule="auto"/>
              <w:jc w:val="right"/>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9</w:t>
            </w:r>
          </w:p>
        </w:tc>
        <w:tc>
          <w:tcPr>
            <w:tcW w:w="10773" w:type="dxa"/>
            <w:tcBorders>
              <w:top w:val="single" w:sz="5" w:space="0" w:color="000000"/>
              <w:left w:val="single" w:sz="5" w:space="0" w:color="000000"/>
              <w:bottom w:val="single" w:sz="5" w:space="0" w:color="000000"/>
              <w:right w:val="single" w:sz="5" w:space="0" w:color="000000"/>
            </w:tcBorders>
          </w:tcPr>
          <w:p w14:paraId="4DE9FB03" w14:textId="77777777" w:rsidR="006747DA" w:rsidRPr="00CA6A00" w:rsidRDefault="006747DA"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Provide a brief summary of the limitations of the evidence included in the review (e.g. study risk of bias, inconsistency and imprecision).</w:t>
            </w:r>
          </w:p>
        </w:tc>
        <w:tc>
          <w:tcPr>
            <w:tcW w:w="1200" w:type="dxa"/>
            <w:tcBorders>
              <w:top w:val="single" w:sz="5" w:space="0" w:color="000000"/>
              <w:left w:val="single" w:sz="5" w:space="0" w:color="000000"/>
              <w:bottom w:val="single" w:sz="5" w:space="0" w:color="000000"/>
              <w:right w:val="single" w:sz="5" w:space="0" w:color="000000"/>
            </w:tcBorders>
          </w:tcPr>
          <w:p w14:paraId="244F8FB6" w14:textId="4058870D" w:rsidR="006747DA" w:rsidRPr="00CA6A00" w:rsidRDefault="009E5AC2"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Yes</w:t>
            </w:r>
          </w:p>
        </w:tc>
      </w:tr>
      <w:tr w:rsidR="00413CE5" w:rsidRPr="00CA6A00" w14:paraId="4453AB44" w14:textId="77777777" w:rsidTr="008322FD">
        <w:trPr>
          <w:trHeight w:val="48"/>
        </w:trPr>
        <w:tc>
          <w:tcPr>
            <w:tcW w:w="2518" w:type="dxa"/>
            <w:tcBorders>
              <w:top w:val="single" w:sz="4" w:space="0" w:color="auto"/>
              <w:left w:val="single" w:sz="4" w:space="0" w:color="auto"/>
              <w:bottom w:val="single" w:sz="4" w:space="0" w:color="auto"/>
              <w:right w:val="single" w:sz="4" w:space="0" w:color="auto"/>
            </w:tcBorders>
          </w:tcPr>
          <w:p w14:paraId="5BEAC3E0" w14:textId="77777777" w:rsidR="006747DA" w:rsidRPr="00CA6A00" w:rsidRDefault="006747DA"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Interpretation</w:t>
            </w:r>
          </w:p>
        </w:tc>
        <w:tc>
          <w:tcPr>
            <w:tcW w:w="709" w:type="dxa"/>
            <w:tcBorders>
              <w:top w:val="single" w:sz="5" w:space="0" w:color="000000"/>
              <w:left w:val="single" w:sz="4" w:space="0" w:color="auto"/>
              <w:bottom w:val="single" w:sz="5" w:space="0" w:color="000000"/>
              <w:right w:val="single" w:sz="5" w:space="0" w:color="000000"/>
            </w:tcBorders>
          </w:tcPr>
          <w:p w14:paraId="58694CC7" w14:textId="77777777" w:rsidR="006747DA" w:rsidRPr="00CA6A00" w:rsidRDefault="006747DA" w:rsidP="008322FD">
            <w:pPr>
              <w:widowControl w:val="0"/>
              <w:autoSpaceDE w:val="0"/>
              <w:autoSpaceDN w:val="0"/>
              <w:adjustRightInd w:val="0"/>
              <w:spacing w:before="40" w:after="40" w:line="240" w:lineRule="auto"/>
              <w:jc w:val="right"/>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10</w:t>
            </w:r>
          </w:p>
        </w:tc>
        <w:tc>
          <w:tcPr>
            <w:tcW w:w="10773" w:type="dxa"/>
            <w:tcBorders>
              <w:top w:val="single" w:sz="5" w:space="0" w:color="000000"/>
              <w:left w:val="single" w:sz="5" w:space="0" w:color="000000"/>
              <w:bottom w:val="single" w:sz="5" w:space="0" w:color="000000"/>
              <w:right w:val="single" w:sz="5" w:space="0" w:color="000000"/>
            </w:tcBorders>
          </w:tcPr>
          <w:p w14:paraId="5AB3576B" w14:textId="77777777" w:rsidR="006747DA" w:rsidRPr="00CA6A00" w:rsidRDefault="006747DA"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Provide a general interpretation of the results and important implications.</w:t>
            </w:r>
          </w:p>
        </w:tc>
        <w:tc>
          <w:tcPr>
            <w:tcW w:w="1200" w:type="dxa"/>
            <w:tcBorders>
              <w:top w:val="single" w:sz="5" w:space="0" w:color="000000"/>
              <w:left w:val="single" w:sz="5" w:space="0" w:color="000000"/>
              <w:bottom w:val="single" w:sz="5" w:space="0" w:color="000000"/>
              <w:right w:val="single" w:sz="5" w:space="0" w:color="000000"/>
            </w:tcBorders>
          </w:tcPr>
          <w:p w14:paraId="2D2D77A4" w14:textId="77777777" w:rsidR="006747DA" w:rsidRPr="00CA6A00" w:rsidRDefault="006747DA"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Yes</w:t>
            </w:r>
          </w:p>
        </w:tc>
      </w:tr>
      <w:tr w:rsidR="00413CE5" w:rsidRPr="00CA6A00" w14:paraId="58E80565" w14:textId="77777777" w:rsidTr="008322FD">
        <w:trPr>
          <w:trHeight w:val="24"/>
        </w:trPr>
        <w:tc>
          <w:tcPr>
            <w:tcW w:w="1400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58DE1DA1" w14:textId="77777777" w:rsidR="006747DA" w:rsidRPr="00CA6A00" w:rsidRDefault="006747DA" w:rsidP="008322FD">
            <w:pPr>
              <w:widowControl w:val="0"/>
              <w:autoSpaceDE w:val="0"/>
              <w:autoSpaceDN w:val="0"/>
              <w:adjustRightInd w:val="0"/>
              <w:spacing w:after="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b/>
                <w:bCs/>
                <w:color w:val="000000" w:themeColor="text1"/>
                <w:kern w:val="0"/>
                <w:sz w:val="18"/>
                <w:szCs w:val="18"/>
                <w:lang w:val="en-CA" w:eastAsia="en-CA"/>
                <w14:ligatures w14:val="none"/>
              </w:rPr>
              <w:t xml:space="preserve">OTHER </w:t>
            </w:r>
          </w:p>
        </w:tc>
        <w:tc>
          <w:tcPr>
            <w:tcW w:w="1200" w:type="dxa"/>
            <w:tcBorders>
              <w:top w:val="double" w:sz="5" w:space="0" w:color="000000"/>
              <w:left w:val="single" w:sz="5" w:space="0" w:color="000000"/>
              <w:bottom w:val="single" w:sz="5" w:space="0" w:color="000000"/>
              <w:right w:val="single" w:sz="5" w:space="0" w:color="000000"/>
            </w:tcBorders>
            <w:shd w:val="clear" w:color="auto" w:fill="FFFFCC"/>
          </w:tcPr>
          <w:p w14:paraId="5C237FBB" w14:textId="77777777" w:rsidR="006747DA" w:rsidRPr="00CA6A00" w:rsidRDefault="006747DA" w:rsidP="008322FD">
            <w:pPr>
              <w:widowControl w:val="0"/>
              <w:autoSpaceDE w:val="0"/>
              <w:autoSpaceDN w:val="0"/>
              <w:adjustRightInd w:val="0"/>
              <w:spacing w:after="0" w:line="240" w:lineRule="auto"/>
              <w:jc w:val="center"/>
              <w:rPr>
                <w:rFonts w:ascii="Times New Roman" w:eastAsia="Times New Roman" w:hAnsi="Times New Roman" w:cs="Times New Roman"/>
                <w:color w:val="000000" w:themeColor="text1"/>
                <w:kern w:val="0"/>
                <w:sz w:val="18"/>
                <w:szCs w:val="18"/>
                <w:lang w:val="en-CA" w:eastAsia="en-CA"/>
                <w14:ligatures w14:val="none"/>
              </w:rPr>
            </w:pPr>
          </w:p>
        </w:tc>
      </w:tr>
      <w:tr w:rsidR="00413CE5" w:rsidRPr="00CA6A00" w14:paraId="1CC1F3E8" w14:textId="77777777" w:rsidTr="008322FD">
        <w:trPr>
          <w:trHeight w:val="48"/>
        </w:trPr>
        <w:tc>
          <w:tcPr>
            <w:tcW w:w="2518" w:type="dxa"/>
            <w:tcBorders>
              <w:top w:val="single" w:sz="5" w:space="0" w:color="000000"/>
              <w:left w:val="single" w:sz="5" w:space="0" w:color="000000"/>
              <w:bottom w:val="single" w:sz="5" w:space="0" w:color="000000"/>
              <w:right w:val="single" w:sz="5" w:space="0" w:color="000000"/>
            </w:tcBorders>
          </w:tcPr>
          <w:p w14:paraId="5823D313" w14:textId="77777777" w:rsidR="006747DA" w:rsidRPr="00CA6A00" w:rsidRDefault="006747DA"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Funding</w:t>
            </w:r>
          </w:p>
        </w:tc>
        <w:tc>
          <w:tcPr>
            <w:tcW w:w="709" w:type="dxa"/>
            <w:tcBorders>
              <w:top w:val="single" w:sz="5" w:space="0" w:color="000000"/>
              <w:left w:val="single" w:sz="5" w:space="0" w:color="000000"/>
              <w:bottom w:val="single" w:sz="5" w:space="0" w:color="000000"/>
              <w:right w:val="single" w:sz="5" w:space="0" w:color="000000"/>
            </w:tcBorders>
          </w:tcPr>
          <w:p w14:paraId="71656281" w14:textId="77777777" w:rsidR="006747DA" w:rsidRPr="00CA6A00" w:rsidRDefault="006747DA" w:rsidP="008322FD">
            <w:pPr>
              <w:widowControl w:val="0"/>
              <w:autoSpaceDE w:val="0"/>
              <w:autoSpaceDN w:val="0"/>
              <w:adjustRightInd w:val="0"/>
              <w:spacing w:before="40" w:after="40" w:line="240" w:lineRule="auto"/>
              <w:jc w:val="right"/>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11</w:t>
            </w:r>
          </w:p>
        </w:tc>
        <w:tc>
          <w:tcPr>
            <w:tcW w:w="10773" w:type="dxa"/>
            <w:tcBorders>
              <w:top w:val="single" w:sz="5" w:space="0" w:color="000000"/>
              <w:left w:val="single" w:sz="5" w:space="0" w:color="000000"/>
              <w:bottom w:val="single" w:sz="5" w:space="0" w:color="000000"/>
              <w:right w:val="single" w:sz="5" w:space="0" w:color="000000"/>
            </w:tcBorders>
          </w:tcPr>
          <w:p w14:paraId="5980F090" w14:textId="77777777" w:rsidR="006747DA" w:rsidRPr="00CA6A00" w:rsidRDefault="006747DA"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Specify the primary source of funding for the review.</w:t>
            </w:r>
          </w:p>
        </w:tc>
        <w:tc>
          <w:tcPr>
            <w:tcW w:w="1200" w:type="dxa"/>
            <w:tcBorders>
              <w:top w:val="single" w:sz="5" w:space="0" w:color="000000"/>
              <w:left w:val="single" w:sz="5" w:space="0" w:color="000000"/>
              <w:bottom w:val="single" w:sz="5" w:space="0" w:color="000000"/>
              <w:right w:val="single" w:sz="5" w:space="0" w:color="000000"/>
            </w:tcBorders>
          </w:tcPr>
          <w:p w14:paraId="4299AE56" w14:textId="40447C7C" w:rsidR="006747DA" w:rsidRPr="00CA6A00" w:rsidRDefault="00133E4E"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Yes</w:t>
            </w:r>
          </w:p>
        </w:tc>
      </w:tr>
      <w:tr w:rsidR="006747DA" w:rsidRPr="00CA6A00" w14:paraId="15184B6B" w14:textId="77777777" w:rsidTr="008322FD">
        <w:trPr>
          <w:trHeight w:val="219"/>
        </w:trPr>
        <w:tc>
          <w:tcPr>
            <w:tcW w:w="2518" w:type="dxa"/>
            <w:tcBorders>
              <w:top w:val="single" w:sz="5" w:space="0" w:color="000000"/>
              <w:left w:val="single" w:sz="5" w:space="0" w:color="000000"/>
              <w:bottom w:val="double" w:sz="5" w:space="0" w:color="000000"/>
              <w:right w:val="single" w:sz="5" w:space="0" w:color="000000"/>
            </w:tcBorders>
          </w:tcPr>
          <w:p w14:paraId="57B6DCE1" w14:textId="77777777" w:rsidR="006747DA" w:rsidRPr="00CA6A00" w:rsidRDefault="006747DA"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Registration</w:t>
            </w:r>
          </w:p>
        </w:tc>
        <w:tc>
          <w:tcPr>
            <w:tcW w:w="709" w:type="dxa"/>
            <w:tcBorders>
              <w:top w:val="single" w:sz="5" w:space="0" w:color="000000"/>
              <w:left w:val="single" w:sz="5" w:space="0" w:color="000000"/>
              <w:bottom w:val="double" w:sz="5" w:space="0" w:color="000000"/>
              <w:right w:val="single" w:sz="5" w:space="0" w:color="000000"/>
            </w:tcBorders>
          </w:tcPr>
          <w:p w14:paraId="1D447629" w14:textId="77777777" w:rsidR="006747DA" w:rsidRPr="00CA6A00" w:rsidRDefault="006747DA" w:rsidP="008322FD">
            <w:pPr>
              <w:widowControl w:val="0"/>
              <w:autoSpaceDE w:val="0"/>
              <w:autoSpaceDN w:val="0"/>
              <w:adjustRightInd w:val="0"/>
              <w:spacing w:before="40" w:after="40" w:line="240" w:lineRule="auto"/>
              <w:jc w:val="right"/>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12</w:t>
            </w:r>
          </w:p>
        </w:tc>
        <w:tc>
          <w:tcPr>
            <w:tcW w:w="10773" w:type="dxa"/>
            <w:tcBorders>
              <w:top w:val="single" w:sz="5" w:space="0" w:color="000000"/>
              <w:left w:val="single" w:sz="5" w:space="0" w:color="000000"/>
              <w:bottom w:val="double" w:sz="5" w:space="0" w:color="000000"/>
              <w:right w:val="single" w:sz="5" w:space="0" w:color="000000"/>
            </w:tcBorders>
          </w:tcPr>
          <w:p w14:paraId="6675D53D" w14:textId="77777777" w:rsidR="006747DA" w:rsidRPr="00CA6A00" w:rsidRDefault="006747DA"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Provide the register name and registration number.</w:t>
            </w:r>
          </w:p>
        </w:tc>
        <w:tc>
          <w:tcPr>
            <w:tcW w:w="1200" w:type="dxa"/>
            <w:tcBorders>
              <w:top w:val="single" w:sz="5" w:space="0" w:color="000000"/>
              <w:left w:val="single" w:sz="5" w:space="0" w:color="000000"/>
              <w:bottom w:val="double" w:sz="5" w:space="0" w:color="000000"/>
              <w:right w:val="single" w:sz="5" w:space="0" w:color="000000"/>
            </w:tcBorders>
          </w:tcPr>
          <w:p w14:paraId="518276E7" w14:textId="4F883932" w:rsidR="006747DA" w:rsidRPr="00CA6A00" w:rsidRDefault="009E5AC2" w:rsidP="008322FD">
            <w:pPr>
              <w:widowControl w:val="0"/>
              <w:autoSpaceDE w:val="0"/>
              <w:autoSpaceDN w:val="0"/>
              <w:adjustRightInd w:val="0"/>
              <w:spacing w:before="40" w:after="40" w:line="240" w:lineRule="auto"/>
              <w:rPr>
                <w:rFonts w:ascii="Times New Roman" w:eastAsia="Times New Roman" w:hAnsi="Times New Roman" w:cs="Times New Roman"/>
                <w:color w:val="000000" w:themeColor="text1"/>
                <w:kern w:val="0"/>
                <w:sz w:val="18"/>
                <w:szCs w:val="18"/>
                <w:lang w:val="en-CA" w:eastAsia="en-CA"/>
                <w14:ligatures w14:val="none"/>
              </w:rPr>
            </w:pPr>
            <w:r w:rsidRPr="00CA6A00">
              <w:rPr>
                <w:rFonts w:ascii="Times New Roman" w:eastAsia="Times New Roman" w:hAnsi="Times New Roman" w:cs="Times New Roman"/>
                <w:color w:val="000000" w:themeColor="text1"/>
                <w:kern w:val="0"/>
                <w:sz w:val="18"/>
                <w:szCs w:val="18"/>
                <w:lang w:val="en-CA" w:eastAsia="en-CA"/>
                <w14:ligatures w14:val="none"/>
              </w:rPr>
              <w:t>Yes</w:t>
            </w:r>
          </w:p>
        </w:tc>
      </w:tr>
    </w:tbl>
    <w:p w14:paraId="601216FE" w14:textId="77777777" w:rsidR="006747DA" w:rsidRPr="00CA6A00" w:rsidRDefault="006747DA" w:rsidP="006747DA">
      <w:pPr>
        <w:rPr>
          <w:rFonts w:ascii="Times New Roman" w:hAnsi="Times New Roman" w:cs="Times New Roman"/>
          <w:color w:val="000000" w:themeColor="text1"/>
          <w:sz w:val="18"/>
          <w:szCs w:val="18"/>
        </w:rPr>
      </w:pPr>
    </w:p>
    <w:p w14:paraId="31090749" w14:textId="77777777" w:rsidR="006747DA" w:rsidRPr="00CA6A00" w:rsidRDefault="006747DA" w:rsidP="006747DA">
      <w:pPr>
        <w:pStyle w:val="Default"/>
        <w:spacing w:line="183" w:lineRule="atLeast"/>
        <w:jc w:val="both"/>
        <w:rPr>
          <w:rFonts w:ascii="Times New Roman" w:hAnsi="Times New Roman" w:cs="Times New Roman"/>
          <w:color w:val="000000" w:themeColor="text1"/>
          <w:sz w:val="18"/>
          <w:szCs w:val="18"/>
          <w:lang w:val="da-DK"/>
        </w:rPr>
      </w:pPr>
      <w:r w:rsidRPr="00CA6A00">
        <w:rPr>
          <w:rFonts w:ascii="Times New Roman" w:hAnsi="Times New Roman" w:cs="Times New Roman"/>
          <w:i/>
          <w:iCs/>
          <w:color w:val="000000" w:themeColor="text1"/>
          <w:sz w:val="18"/>
          <w:szCs w:val="18"/>
        </w:rPr>
        <w:t xml:space="preserve">From: </w:t>
      </w:r>
      <w:r w:rsidRPr="00CA6A00">
        <w:rPr>
          <w:rFonts w:ascii="Times New Roman" w:hAnsi="Times New Roman" w:cs="Times New Roman"/>
          <w:color w:val="000000" w:themeColor="text1"/>
          <w:sz w:val="18"/>
          <w:szCs w:val="18"/>
        </w:rPr>
        <w:t xml:space="preserve"> Page MJ, McKenzie JE, Bossuyt PM, Boutron I, Hoffmann TC, Mulrow CD, et al. The PRISMA 2020 statement: an updated guideline for reporting systematic reviews. BMJ 2021;372:n71. doi: 10.1136/bmj.n71</w:t>
      </w:r>
    </w:p>
    <w:p w14:paraId="42693C68" w14:textId="77777777" w:rsidR="006747DA" w:rsidRPr="00CA6A00" w:rsidRDefault="006747DA" w:rsidP="006747DA">
      <w:pPr>
        <w:rPr>
          <w:rFonts w:ascii="Times New Roman" w:hAnsi="Times New Roman" w:cs="Times New Roman"/>
          <w:color w:val="000000" w:themeColor="text1"/>
          <w:sz w:val="18"/>
          <w:szCs w:val="18"/>
        </w:rPr>
      </w:pPr>
    </w:p>
    <w:p w14:paraId="255DF90C" w14:textId="77777777" w:rsidR="00366B07" w:rsidRPr="00CA6A00" w:rsidRDefault="00366B07" w:rsidP="00E53BC2">
      <w:pPr>
        <w:rPr>
          <w:rFonts w:ascii="Times New Roman" w:hAnsi="Times New Roman" w:cs="Times New Roman"/>
          <w:color w:val="000000" w:themeColor="text1"/>
          <w:sz w:val="18"/>
          <w:szCs w:val="18"/>
        </w:rPr>
      </w:pPr>
    </w:p>
    <w:p w14:paraId="639ACBE2" w14:textId="77777777" w:rsidR="00BC3644" w:rsidRPr="00CA6A00" w:rsidRDefault="00BC3644" w:rsidP="00BC3644">
      <w:pPr>
        <w:rPr>
          <w:rFonts w:ascii="Times New Roman" w:hAnsi="Times New Roman" w:cs="Times New Roman"/>
          <w:color w:val="000000" w:themeColor="text1"/>
          <w:sz w:val="18"/>
          <w:szCs w:val="18"/>
        </w:rPr>
      </w:pPr>
    </w:p>
    <w:p w14:paraId="0F8BED46" w14:textId="79D89FB8" w:rsidR="009153BC" w:rsidRPr="004D7898" w:rsidRDefault="009153BC" w:rsidP="00EC5491">
      <w:pPr>
        <w:pStyle w:val="Heading1"/>
        <w:rPr>
          <w:rFonts w:ascii="Times New Roman" w:hAnsi="Times New Roman" w:cs="Times New Roman"/>
          <w:color w:val="000000" w:themeColor="text1"/>
          <w:sz w:val="24"/>
          <w:szCs w:val="24"/>
        </w:rPr>
      </w:pPr>
      <w:bookmarkStart w:id="4" w:name="_Toc190266389"/>
      <w:r w:rsidRPr="004D7898">
        <w:rPr>
          <w:rFonts w:ascii="Times New Roman" w:hAnsi="Times New Roman" w:cs="Times New Roman"/>
          <w:color w:val="000000" w:themeColor="text1"/>
          <w:sz w:val="24"/>
          <w:szCs w:val="24"/>
        </w:rPr>
        <w:lastRenderedPageBreak/>
        <w:t>Table S</w:t>
      </w:r>
      <w:r w:rsidR="001E4D50" w:rsidRPr="004D7898">
        <w:rPr>
          <w:rFonts w:ascii="Times New Roman" w:hAnsi="Times New Roman" w:cs="Times New Roman"/>
          <w:color w:val="000000" w:themeColor="text1"/>
          <w:sz w:val="24"/>
          <w:szCs w:val="24"/>
        </w:rPr>
        <w:t>4</w:t>
      </w:r>
      <w:r w:rsidRPr="004D7898">
        <w:rPr>
          <w:rFonts w:ascii="Times New Roman" w:hAnsi="Times New Roman" w:cs="Times New Roman"/>
          <w:color w:val="000000" w:themeColor="text1"/>
          <w:sz w:val="24"/>
          <w:szCs w:val="24"/>
        </w:rPr>
        <w:t>. Overview of included studies</w:t>
      </w:r>
      <w:r w:rsidR="004375FF" w:rsidRPr="004D7898">
        <w:rPr>
          <w:rFonts w:ascii="Times New Roman" w:hAnsi="Times New Roman" w:cs="Times New Roman"/>
          <w:color w:val="000000" w:themeColor="text1"/>
          <w:sz w:val="24"/>
          <w:szCs w:val="24"/>
        </w:rPr>
        <w:t xml:space="preserve"> (sample size and </w:t>
      </w:r>
      <w:r w:rsidR="006E3C2D" w:rsidRPr="004D7898">
        <w:rPr>
          <w:rFonts w:ascii="Times New Roman" w:hAnsi="Times New Roman" w:cs="Times New Roman"/>
          <w:color w:val="000000" w:themeColor="text1"/>
          <w:sz w:val="24"/>
          <w:szCs w:val="24"/>
        </w:rPr>
        <w:t xml:space="preserve">time specific </w:t>
      </w:r>
      <w:r w:rsidR="004375FF" w:rsidRPr="004D7898">
        <w:rPr>
          <w:rFonts w:ascii="Times New Roman" w:hAnsi="Times New Roman" w:cs="Times New Roman"/>
          <w:color w:val="000000" w:themeColor="text1"/>
          <w:sz w:val="24"/>
          <w:szCs w:val="24"/>
        </w:rPr>
        <w:t>clinical outcomes</w:t>
      </w:r>
      <w:r w:rsidR="006E3C2D" w:rsidRPr="004D7898">
        <w:rPr>
          <w:rFonts w:ascii="Times New Roman" w:hAnsi="Times New Roman" w:cs="Times New Roman"/>
          <w:color w:val="000000" w:themeColor="text1"/>
          <w:sz w:val="24"/>
          <w:szCs w:val="24"/>
        </w:rPr>
        <w:t>)</w:t>
      </w:r>
      <w:bookmarkEnd w:id="4"/>
    </w:p>
    <w:tbl>
      <w:tblPr>
        <w:tblStyle w:val="TableGrid"/>
        <w:tblW w:w="14184" w:type="dxa"/>
        <w:tblLayout w:type="fixed"/>
        <w:tblLook w:val="04A0" w:firstRow="1" w:lastRow="0" w:firstColumn="1" w:lastColumn="0" w:noHBand="0" w:noVBand="1"/>
      </w:tblPr>
      <w:tblGrid>
        <w:gridCol w:w="1696"/>
        <w:gridCol w:w="1135"/>
        <w:gridCol w:w="436"/>
        <w:gridCol w:w="456"/>
        <w:gridCol w:w="383"/>
        <w:gridCol w:w="526"/>
        <w:gridCol w:w="461"/>
        <w:gridCol w:w="453"/>
        <w:gridCol w:w="453"/>
        <w:gridCol w:w="453"/>
        <w:gridCol w:w="435"/>
        <w:gridCol w:w="643"/>
        <w:gridCol w:w="453"/>
        <w:gridCol w:w="435"/>
        <w:gridCol w:w="531"/>
        <w:gridCol w:w="471"/>
        <w:gridCol w:w="470"/>
        <w:gridCol w:w="524"/>
        <w:gridCol w:w="524"/>
        <w:gridCol w:w="518"/>
        <w:gridCol w:w="457"/>
        <w:gridCol w:w="457"/>
        <w:gridCol w:w="453"/>
        <w:gridCol w:w="454"/>
        <w:gridCol w:w="454"/>
        <w:gridCol w:w="453"/>
      </w:tblGrid>
      <w:tr w:rsidR="00CA6A00" w:rsidRPr="00CA6A00" w14:paraId="5C6154B6" w14:textId="77777777" w:rsidTr="00642564">
        <w:trPr>
          <w:tblHeader/>
        </w:trPr>
        <w:tc>
          <w:tcPr>
            <w:tcW w:w="1696" w:type="dxa"/>
          </w:tcPr>
          <w:p w14:paraId="17DF6A4C" w14:textId="2CDB0F78" w:rsidR="0067380B" w:rsidRPr="00CA6A00" w:rsidRDefault="0067380B" w:rsidP="00E10CD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Author and year</w:t>
            </w:r>
          </w:p>
        </w:tc>
        <w:tc>
          <w:tcPr>
            <w:tcW w:w="1135" w:type="dxa"/>
          </w:tcPr>
          <w:p w14:paraId="70FD9A35" w14:textId="26A90F67" w:rsidR="0067380B" w:rsidRPr="00CA6A00" w:rsidRDefault="0067380B" w:rsidP="00E10CD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ample size</w:t>
            </w:r>
            <w:r w:rsidR="00760C02" w:rsidRPr="00CA6A00">
              <w:rPr>
                <w:rFonts w:ascii="Times New Roman" w:hAnsi="Times New Roman" w:cs="Times New Roman"/>
                <w:color w:val="000000" w:themeColor="text1"/>
                <w:sz w:val="18"/>
                <w:szCs w:val="18"/>
              </w:rPr>
              <w:t xml:space="preserve"> (delirium/ no delirium)</w:t>
            </w:r>
            <w:r w:rsidRPr="00CA6A00">
              <w:rPr>
                <w:rFonts w:ascii="Times New Roman" w:hAnsi="Times New Roman" w:cs="Times New Roman"/>
                <w:color w:val="000000" w:themeColor="text1"/>
                <w:sz w:val="18"/>
                <w:szCs w:val="18"/>
              </w:rPr>
              <w:t xml:space="preserve"> </w:t>
            </w:r>
          </w:p>
        </w:tc>
        <w:tc>
          <w:tcPr>
            <w:tcW w:w="1275" w:type="dxa"/>
            <w:gridSpan w:val="3"/>
          </w:tcPr>
          <w:p w14:paraId="1157FBF2" w14:textId="6F55C5E5" w:rsidR="0067380B" w:rsidRPr="00CA6A00" w:rsidRDefault="0067380B" w:rsidP="00E10CD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Cognition </w:t>
            </w:r>
          </w:p>
        </w:tc>
        <w:tc>
          <w:tcPr>
            <w:tcW w:w="1440" w:type="dxa"/>
            <w:gridSpan w:val="3"/>
          </w:tcPr>
          <w:p w14:paraId="0E3EF53C" w14:textId="144D86FC" w:rsidR="0067380B" w:rsidRPr="00CA6A00" w:rsidRDefault="0067380B" w:rsidP="00E10CD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unctional outcome</w:t>
            </w:r>
            <w:r w:rsidR="00F35953" w:rsidRPr="00CA6A00">
              <w:rPr>
                <w:rFonts w:ascii="Times New Roman" w:hAnsi="Times New Roman" w:cs="Times New Roman"/>
                <w:color w:val="000000" w:themeColor="text1"/>
                <w:sz w:val="18"/>
                <w:szCs w:val="18"/>
              </w:rPr>
              <w:t xml:space="preserve">   </w:t>
            </w:r>
          </w:p>
        </w:tc>
        <w:tc>
          <w:tcPr>
            <w:tcW w:w="1341" w:type="dxa"/>
            <w:gridSpan w:val="3"/>
          </w:tcPr>
          <w:p w14:paraId="22D26CE1" w14:textId="75669642" w:rsidR="0067380B" w:rsidRPr="00CA6A00" w:rsidRDefault="0067380B" w:rsidP="00E10CD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Quality of life</w:t>
            </w:r>
          </w:p>
        </w:tc>
        <w:tc>
          <w:tcPr>
            <w:tcW w:w="1531" w:type="dxa"/>
            <w:gridSpan w:val="3"/>
          </w:tcPr>
          <w:p w14:paraId="66120268" w14:textId="219BA5D8" w:rsidR="0067380B" w:rsidRPr="00CA6A00" w:rsidRDefault="0067380B" w:rsidP="00E10CD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Mental health </w:t>
            </w:r>
          </w:p>
        </w:tc>
        <w:tc>
          <w:tcPr>
            <w:tcW w:w="1472" w:type="dxa"/>
            <w:gridSpan w:val="3"/>
          </w:tcPr>
          <w:p w14:paraId="66BFE945" w14:textId="445C2C6C" w:rsidR="0067380B" w:rsidRPr="00CA6A00" w:rsidRDefault="00EF010F" w:rsidP="00E10CD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Dementia </w:t>
            </w:r>
          </w:p>
        </w:tc>
        <w:tc>
          <w:tcPr>
            <w:tcW w:w="1566" w:type="dxa"/>
            <w:gridSpan w:val="3"/>
          </w:tcPr>
          <w:p w14:paraId="4EF094E2" w14:textId="44B14084" w:rsidR="0067380B" w:rsidRPr="00CA6A00" w:rsidRDefault="00EF010F" w:rsidP="00E10CD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Institutionalisation</w:t>
            </w:r>
          </w:p>
        </w:tc>
        <w:tc>
          <w:tcPr>
            <w:tcW w:w="1367" w:type="dxa"/>
            <w:gridSpan w:val="3"/>
          </w:tcPr>
          <w:p w14:paraId="27447C38" w14:textId="417FA912" w:rsidR="0067380B" w:rsidRPr="00CA6A00" w:rsidRDefault="00EF010F" w:rsidP="00E10CD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Readmission</w:t>
            </w:r>
          </w:p>
        </w:tc>
        <w:tc>
          <w:tcPr>
            <w:tcW w:w="1361" w:type="dxa"/>
            <w:gridSpan w:val="3"/>
          </w:tcPr>
          <w:p w14:paraId="1A08BDAD" w14:textId="4070C171" w:rsidR="0067380B" w:rsidRPr="00CA6A00" w:rsidRDefault="003822F5" w:rsidP="00E10CD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w:t>
            </w:r>
            <w:r w:rsidR="0067380B" w:rsidRPr="00CA6A00">
              <w:rPr>
                <w:rFonts w:ascii="Times New Roman" w:hAnsi="Times New Roman" w:cs="Times New Roman"/>
                <w:color w:val="000000" w:themeColor="text1"/>
                <w:sz w:val="18"/>
                <w:szCs w:val="18"/>
              </w:rPr>
              <w:t>ortality</w:t>
            </w:r>
          </w:p>
        </w:tc>
      </w:tr>
      <w:tr w:rsidR="00CA6A00" w:rsidRPr="00CA6A00" w14:paraId="7691E039" w14:textId="77777777" w:rsidTr="00642564">
        <w:trPr>
          <w:trHeight w:val="1152"/>
          <w:tblHeader/>
        </w:trPr>
        <w:tc>
          <w:tcPr>
            <w:tcW w:w="1696" w:type="dxa"/>
          </w:tcPr>
          <w:p w14:paraId="1CFBB32B" w14:textId="77777777" w:rsidR="00E10CDC" w:rsidRPr="00CA6A00" w:rsidRDefault="00E10CDC" w:rsidP="00E10CDC">
            <w:pPr>
              <w:rPr>
                <w:rFonts w:ascii="Times New Roman" w:hAnsi="Times New Roman" w:cs="Times New Roman"/>
                <w:color w:val="000000" w:themeColor="text1"/>
                <w:sz w:val="18"/>
                <w:szCs w:val="18"/>
              </w:rPr>
            </w:pPr>
          </w:p>
        </w:tc>
        <w:tc>
          <w:tcPr>
            <w:tcW w:w="1135" w:type="dxa"/>
          </w:tcPr>
          <w:p w14:paraId="7F15456B" w14:textId="77777777" w:rsidR="00E10CDC" w:rsidRPr="00CA6A00" w:rsidRDefault="00E10CDC" w:rsidP="00E10CDC">
            <w:pPr>
              <w:rPr>
                <w:rFonts w:ascii="Times New Roman" w:hAnsi="Times New Roman" w:cs="Times New Roman"/>
                <w:color w:val="000000" w:themeColor="text1"/>
                <w:sz w:val="18"/>
                <w:szCs w:val="18"/>
              </w:rPr>
            </w:pPr>
          </w:p>
        </w:tc>
        <w:tc>
          <w:tcPr>
            <w:tcW w:w="436" w:type="dxa"/>
            <w:textDirection w:val="tbRl"/>
            <w:vAlign w:val="bottom"/>
          </w:tcPr>
          <w:p w14:paraId="6E15210A" w14:textId="6A483F62" w:rsidR="00E10CDC" w:rsidRPr="00CA6A00" w:rsidRDefault="00E10CDC" w:rsidP="00E10CDC">
            <w:pPr>
              <w:jc w:val="cente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u w:val="single"/>
              </w:rPr>
              <w:t>&lt;</w:t>
            </w:r>
            <w:r w:rsidRPr="00CA6A00">
              <w:rPr>
                <w:rFonts w:ascii="Times New Roman" w:hAnsi="Times New Roman" w:cs="Times New Roman"/>
                <w:color w:val="000000" w:themeColor="text1"/>
                <w:sz w:val="18"/>
                <w:szCs w:val="18"/>
              </w:rPr>
              <w:t xml:space="preserve"> 6 months</w:t>
            </w:r>
          </w:p>
        </w:tc>
        <w:tc>
          <w:tcPr>
            <w:tcW w:w="456" w:type="dxa"/>
            <w:textDirection w:val="tbRl"/>
            <w:vAlign w:val="bottom"/>
          </w:tcPr>
          <w:p w14:paraId="3BA1708C" w14:textId="0B390CA7" w:rsidR="00E10CDC" w:rsidRPr="00CA6A00" w:rsidRDefault="00E10CDC" w:rsidP="00E10CDC">
            <w:pPr>
              <w:jc w:val="cente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w:t>
            </w:r>
            <w:r w:rsidR="00E574BD">
              <w:rPr>
                <w:rFonts w:ascii="Times New Roman" w:hAnsi="Times New Roman" w:cs="Times New Roman"/>
                <w:color w:val="000000" w:themeColor="text1"/>
                <w:sz w:val="18"/>
                <w:szCs w:val="18"/>
              </w:rPr>
              <w:t>–</w:t>
            </w:r>
            <w:r w:rsidRPr="00CA6A00">
              <w:rPr>
                <w:rFonts w:ascii="Times New Roman" w:hAnsi="Times New Roman" w:cs="Times New Roman"/>
                <w:color w:val="000000" w:themeColor="text1"/>
                <w:sz w:val="18"/>
                <w:szCs w:val="18"/>
              </w:rPr>
              <w:t>12 months</w:t>
            </w:r>
          </w:p>
        </w:tc>
        <w:tc>
          <w:tcPr>
            <w:tcW w:w="383" w:type="dxa"/>
            <w:textDirection w:val="tbRl"/>
            <w:vAlign w:val="bottom"/>
          </w:tcPr>
          <w:p w14:paraId="3B6784B3" w14:textId="5A487C51" w:rsidR="00E10CDC" w:rsidRPr="00CA6A00" w:rsidRDefault="00E10CDC" w:rsidP="00E10CDC">
            <w:pPr>
              <w:jc w:val="cente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t;12 months</w:t>
            </w:r>
          </w:p>
        </w:tc>
        <w:tc>
          <w:tcPr>
            <w:tcW w:w="526" w:type="dxa"/>
            <w:textDirection w:val="tbRl"/>
            <w:vAlign w:val="bottom"/>
          </w:tcPr>
          <w:p w14:paraId="0D5A98B4" w14:textId="29D61C26" w:rsidR="00E10CDC" w:rsidRPr="00CA6A00" w:rsidRDefault="00E10CDC" w:rsidP="00E10CDC">
            <w:pPr>
              <w:jc w:val="cente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u w:val="single"/>
              </w:rPr>
              <w:t>&lt;</w:t>
            </w:r>
            <w:r w:rsidRPr="00CA6A00">
              <w:rPr>
                <w:rFonts w:ascii="Times New Roman" w:hAnsi="Times New Roman" w:cs="Times New Roman"/>
                <w:color w:val="000000" w:themeColor="text1"/>
                <w:sz w:val="18"/>
                <w:szCs w:val="18"/>
              </w:rPr>
              <w:t xml:space="preserve"> 6 months</w:t>
            </w:r>
          </w:p>
        </w:tc>
        <w:tc>
          <w:tcPr>
            <w:tcW w:w="461" w:type="dxa"/>
            <w:textDirection w:val="tbRl"/>
            <w:vAlign w:val="bottom"/>
          </w:tcPr>
          <w:p w14:paraId="67A0E46A" w14:textId="441A5B9F" w:rsidR="00E10CDC" w:rsidRPr="00CA6A00" w:rsidRDefault="00E10CDC" w:rsidP="00E10CDC">
            <w:pPr>
              <w:jc w:val="cente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w:t>
            </w:r>
            <w:r w:rsidR="00695DD3" w:rsidRPr="00695DD3">
              <w:rPr>
                <w:rFonts w:ascii="Times New Roman" w:hAnsi="Times New Roman" w:cs="Times New Roman"/>
                <w:color w:val="000000" w:themeColor="text1"/>
                <w:sz w:val="18"/>
                <w:szCs w:val="18"/>
              </w:rPr>
              <w:t>–</w:t>
            </w:r>
            <w:r w:rsidRPr="00CA6A00">
              <w:rPr>
                <w:rFonts w:ascii="Times New Roman" w:hAnsi="Times New Roman" w:cs="Times New Roman"/>
                <w:color w:val="000000" w:themeColor="text1"/>
                <w:sz w:val="18"/>
                <w:szCs w:val="18"/>
              </w:rPr>
              <w:t>12 months</w:t>
            </w:r>
          </w:p>
        </w:tc>
        <w:tc>
          <w:tcPr>
            <w:tcW w:w="453" w:type="dxa"/>
            <w:textDirection w:val="tbRl"/>
            <w:vAlign w:val="bottom"/>
          </w:tcPr>
          <w:p w14:paraId="2267AB19" w14:textId="7EC543B5" w:rsidR="00E10CDC" w:rsidRPr="00CA6A00" w:rsidRDefault="00E10CDC" w:rsidP="00E10CDC">
            <w:pPr>
              <w:jc w:val="cente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t;12 months</w:t>
            </w:r>
          </w:p>
        </w:tc>
        <w:tc>
          <w:tcPr>
            <w:tcW w:w="453" w:type="dxa"/>
            <w:textDirection w:val="tbRl"/>
            <w:vAlign w:val="bottom"/>
          </w:tcPr>
          <w:p w14:paraId="7E1BA9D5" w14:textId="70C37D06" w:rsidR="00E10CDC" w:rsidRPr="00CA6A00" w:rsidRDefault="00E10CDC" w:rsidP="00E10CDC">
            <w:pPr>
              <w:jc w:val="cente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u w:val="single"/>
              </w:rPr>
              <w:t>&lt;</w:t>
            </w:r>
            <w:r w:rsidRPr="00CA6A00">
              <w:rPr>
                <w:rFonts w:ascii="Times New Roman" w:hAnsi="Times New Roman" w:cs="Times New Roman"/>
                <w:color w:val="000000" w:themeColor="text1"/>
                <w:sz w:val="18"/>
                <w:szCs w:val="18"/>
              </w:rPr>
              <w:t xml:space="preserve"> 6 months</w:t>
            </w:r>
          </w:p>
        </w:tc>
        <w:tc>
          <w:tcPr>
            <w:tcW w:w="453" w:type="dxa"/>
            <w:textDirection w:val="tbRl"/>
            <w:vAlign w:val="bottom"/>
          </w:tcPr>
          <w:p w14:paraId="064F42B9" w14:textId="36B3F686" w:rsidR="00E10CDC" w:rsidRPr="00CA6A00" w:rsidRDefault="00E10CDC" w:rsidP="00E10CDC">
            <w:pPr>
              <w:jc w:val="cente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w:t>
            </w:r>
            <w:r w:rsidR="00695DD3" w:rsidRPr="00695DD3">
              <w:rPr>
                <w:rFonts w:ascii="Times New Roman" w:hAnsi="Times New Roman" w:cs="Times New Roman"/>
                <w:color w:val="000000" w:themeColor="text1"/>
                <w:sz w:val="18"/>
                <w:szCs w:val="18"/>
              </w:rPr>
              <w:t>–</w:t>
            </w:r>
            <w:r w:rsidRPr="00CA6A00">
              <w:rPr>
                <w:rFonts w:ascii="Times New Roman" w:hAnsi="Times New Roman" w:cs="Times New Roman"/>
                <w:color w:val="000000" w:themeColor="text1"/>
                <w:sz w:val="18"/>
                <w:szCs w:val="18"/>
              </w:rPr>
              <w:t>12 months</w:t>
            </w:r>
          </w:p>
        </w:tc>
        <w:tc>
          <w:tcPr>
            <w:tcW w:w="435" w:type="dxa"/>
            <w:textDirection w:val="tbRl"/>
            <w:vAlign w:val="bottom"/>
          </w:tcPr>
          <w:p w14:paraId="29BF6DE1" w14:textId="1C325575" w:rsidR="00E10CDC" w:rsidRPr="00CA6A00" w:rsidRDefault="00E10CDC" w:rsidP="00E10CDC">
            <w:pPr>
              <w:jc w:val="cente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t;12 months</w:t>
            </w:r>
          </w:p>
        </w:tc>
        <w:tc>
          <w:tcPr>
            <w:tcW w:w="643" w:type="dxa"/>
            <w:textDirection w:val="tbRl"/>
            <w:vAlign w:val="bottom"/>
          </w:tcPr>
          <w:p w14:paraId="2FE70CD5" w14:textId="520536AE" w:rsidR="00E10CDC" w:rsidRPr="00CA6A00" w:rsidRDefault="00E10CDC" w:rsidP="00E10CDC">
            <w:pPr>
              <w:jc w:val="cente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u w:val="single"/>
              </w:rPr>
              <w:t>&lt;</w:t>
            </w:r>
            <w:r w:rsidRPr="00CA6A00">
              <w:rPr>
                <w:rFonts w:ascii="Times New Roman" w:hAnsi="Times New Roman" w:cs="Times New Roman"/>
                <w:color w:val="000000" w:themeColor="text1"/>
                <w:sz w:val="18"/>
                <w:szCs w:val="18"/>
              </w:rPr>
              <w:t xml:space="preserve"> 6 months</w:t>
            </w:r>
          </w:p>
        </w:tc>
        <w:tc>
          <w:tcPr>
            <w:tcW w:w="453" w:type="dxa"/>
            <w:textDirection w:val="tbRl"/>
            <w:vAlign w:val="bottom"/>
          </w:tcPr>
          <w:p w14:paraId="4DE414C8" w14:textId="3EA3CD0E" w:rsidR="00E10CDC" w:rsidRPr="00CA6A00" w:rsidRDefault="00E10CDC" w:rsidP="00E10CDC">
            <w:pPr>
              <w:jc w:val="cente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w:t>
            </w:r>
            <w:r w:rsidR="00695DD3" w:rsidRPr="00695DD3">
              <w:rPr>
                <w:rFonts w:ascii="Times New Roman" w:hAnsi="Times New Roman" w:cs="Times New Roman"/>
                <w:color w:val="000000" w:themeColor="text1"/>
                <w:sz w:val="18"/>
                <w:szCs w:val="18"/>
              </w:rPr>
              <w:t>–</w:t>
            </w:r>
            <w:r w:rsidRPr="00CA6A00">
              <w:rPr>
                <w:rFonts w:ascii="Times New Roman" w:hAnsi="Times New Roman" w:cs="Times New Roman"/>
                <w:color w:val="000000" w:themeColor="text1"/>
                <w:sz w:val="18"/>
                <w:szCs w:val="18"/>
              </w:rPr>
              <w:t>12 months</w:t>
            </w:r>
          </w:p>
        </w:tc>
        <w:tc>
          <w:tcPr>
            <w:tcW w:w="435" w:type="dxa"/>
            <w:textDirection w:val="tbRl"/>
            <w:vAlign w:val="bottom"/>
          </w:tcPr>
          <w:p w14:paraId="41FE087C" w14:textId="48DA7D72" w:rsidR="00E10CDC" w:rsidRPr="00CA6A00" w:rsidRDefault="00E10CDC" w:rsidP="00E10CDC">
            <w:pPr>
              <w:jc w:val="cente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t;12 months</w:t>
            </w:r>
          </w:p>
        </w:tc>
        <w:tc>
          <w:tcPr>
            <w:tcW w:w="531" w:type="dxa"/>
            <w:textDirection w:val="tbRl"/>
            <w:vAlign w:val="bottom"/>
          </w:tcPr>
          <w:p w14:paraId="49984FFE" w14:textId="010B5A0E" w:rsidR="00E10CDC" w:rsidRPr="00CA6A00" w:rsidRDefault="00E10CDC" w:rsidP="00E10CDC">
            <w:pPr>
              <w:jc w:val="cente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u w:val="single"/>
              </w:rPr>
              <w:t>&lt;</w:t>
            </w:r>
            <w:r w:rsidRPr="00CA6A00">
              <w:rPr>
                <w:rFonts w:ascii="Times New Roman" w:hAnsi="Times New Roman" w:cs="Times New Roman"/>
                <w:color w:val="000000" w:themeColor="text1"/>
                <w:sz w:val="18"/>
                <w:szCs w:val="18"/>
              </w:rPr>
              <w:t xml:space="preserve"> 6 months</w:t>
            </w:r>
          </w:p>
        </w:tc>
        <w:tc>
          <w:tcPr>
            <w:tcW w:w="471" w:type="dxa"/>
            <w:textDirection w:val="tbRl"/>
            <w:vAlign w:val="bottom"/>
          </w:tcPr>
          <w:p w14:paraId="7341A008" w14:textId="72835D60" w:rsidR="00E10CDC" w:rsidRPr="00CA6A00" w:rsidRDefault="00E10CDC" w:rsidP="00E10CDC">
            <w:pPr>
              <w:jc w:val="cente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w:t>
            </w:r>
            <w:r w:rsidR="00695DD3" w:rsidRPr="00695DD3">
              <w:rPr>
                <w:rFonts w:ascii="Times New Roman" w:hAnsi="Times New Roman" w:cs="Times New Roman"/>
                <w:color w:val="000000" w:themeColor="text1"/>
                <w:sz w:val="18"/>
                <w:szCs w:val="18"/>
              </w:rPr>
              <w:t>–</w:t>
            </w:r>
            <w:r w:rsidRPr="00CA6A00">
              <w:rPr>
                <w:rFonts w:ascii="Times New Roman" w:hAnsi="Times New Roman" w:cs="Times New Roman"/>
                <w:color w:val="000000" w:themeColor="text1"/>
                <w:sz w:val="18"/>
                <w:szCs w:val="18"/>
              </w:rPr>
              <w:t>12 months</w:t>
            </w:r>
          </w:p>
        </w:tc>
        <w:tc>
          <w:tcPr>
            <w:tcW w:w="470" w:type="dxa"/>
            <w:textDirection w:val="tbRl"/>
            <w:vAlign w:val="bottom"/>
          </w:tcPr>
          <w:p w14:paraId="37A54E2A" w14:textId="7BFDC248" w:rsidR="00E10CDC" w:rsidRPr="00CA6A00" w:rsidRDefault="00E10CDC" w:rsidP="00E10CDC">
            <w:pPr>
              <w:jc w:val="cente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t;12 months</w:t>
            </w:r>
          </w:p>
        </w:tc>
        <w:tc>
          <w:tcPr>
            <w:tcW w:w="524" w:type="dxa"/>
            <w:textDirection w:val="tbRl"/>
            <w:vAlign w:val="bottom"/>
          </w:tcPr>
          <w:p w14:paraId="5BB47374" w14:textId="51134D3D" w:rsidR="00E10CDC" w:rsidRPr="00CA6A00" w:rsidRDefault="00E10CDC" w:rsidP="00E10CDC">
            <w:pPr>
              <w:jc w:val="cente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u w:val="single"/>
              </w:rPr>
              <w:t>&lt;</w:t>
            </w:r>
            <w:r w:rsidRPr="00CA6A00">
              <w:rPr>
                <w:rFonts w:ascii="Times New Roman" w:hAnsi="Times New Roman" w:cs="Times New Roman"/>
                <w:color w:val="000000" w:themeColor="text1"/>
                <w:sz w:val="18"/>
                <w:szCs w:val="18"/>
              </w:rPr>
              <w:t xml:space="preserve"> 6 months</w:t>
            </w:r>
          </w:p>
        </w:tc>
        <w:tc>
          <w:tcPr>
            <w:tcW w:w="524" w:type="dxa"/>
            <w:textDirection w:val="tbRl"/>
            <w:vAlign w:val="bottom"/>
          </w:tcPr>
          <w:p w14:paraId="34BE0CF2" w14:textId="6122E059" w:rsidR="00E10CDC" w:rsidRPr="00CA6A00" w:rsidRDefault="00E10CDC" w:rsidP="00E10CDC">
            <w:pPr>
              <w:jc w:val="cente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w:t>
            </w:r>
            <w:r w:rsidR="00695DD3" w:rsidRPr="00695DD3">
              <w:rPr>
                <w:rFonts w:ascii="Times New Roman" w:hAnsi="Times New Roman" w:cs="Times New Roman"/>
                <w:color w:val="000000" w:themeColor="text1"/>
                <w:sz w:val="18"/>
                <w:szCs w:val="18"/>
              </w:rPr>
              <w:t>–</w:t>
            </w:r>
            <w:r w:rsidRPr="00CA6A00">
              <w:rPr>
                <w:rFonts w:ascii="Times New Roman" w:hAnsi="Times New Roman" w:cs="Times New Roman"/>
                <w:color w:val="000000" w:themeColor="text1"/>
                <w:sz w:val="18"/>
                <w:szCs w:val="18"/>
              </w:rPr>
              <w:t>12 months</w:t>
            </w:r>
          </w:p>
        </w:tc>
        <w:tc>
          <w:tcPr>
            <w:tcW w:w="518" w:type="dxa"/>
            <w:textDirection w:val="tbRl"/>
            <w:vAlign w:val="bottom"/>
          </w:tcPr>
          <w:p w14:paraId="7A0377A7" w14:textId="0FAA9917" w:rsidR="00E10CDC" w:rsidRPr="00CA6A00" w:rsidRDefault="00E10CDC" w:rsidP="00E10CDC">
            <w:pPr>
              <w:jc w:val="cente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t;12 months</w:t>
            </w:r>
          </w:p>
        </w:tc>
        <w:tc>
          <w:tcPr>
            <w:tcW w:w="457" w:type="dxa"/>
            <w:textDirection w:val="tbRl"/>
            <w:vAlign w:val="bottom"/>
          </w:tcPr>
          <w:p w14:paraId="72123667" w14:textId="1EBFC686" w:rsidR="00E10CDC" w:rsidRPr="00CA6A00" w:rsidRDefault="00E10CDC" w:rsidP="00E10CDC">
            <w:pPr>
              <w:jc w:val="cente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u w:val="single"/>
              </w:rPr>
              <w:t>&lt;</w:t>
            </w:r>
            <w:r w:rsidRPr="00CA6A00">
              <w:rPr>
                <w:rFonts w:ascii="Times New Roman" w:hAnsi="Times New Roman" w:cs="Times New Roman"/>
                <w:color w:val="000000" w:themeColor="text1"/>
                <w:sz w:val="18"/>
                <w:szCs w:val="18"/>
              </w:rPr>
              <w:t xml:space="preserve"> 6 months</w:t>
            </w:r>
          </w:p>
        </w:tc>
        <w:tc>
          <w:tcPr>
            <w:tcW w:w="457" w:type="dxa"/>
            <w:textDirection w:val="tbRl"/>
            <w:vAlign w:val="bottom"/>
          </w:tcPr>
          <w:p w14:paraId="3FBE0D9F" w14:textId="3105354B" w:rsidR="00E10CDC" w:rsidRPr="00CA6A00" w:rsidRDefault="00E10CDC" w:rsidP="00E10CDC">
            <w:pPr>
              <w:jc w:val="cente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w:t>
            </w:r>
            <w:r w:rsidR="00695DD3" w:rsidRPr="00695DD3">
              <w:rPr>
                <w:rFonts w:ascii="Times New Roman" w:hAnsi="Times New Roman" w:cs="Times New Roman"/>
                <w:color w:val="000000" w:themeColor="text1"/>
                <w:sz w:val="18"/>
                <w:szCs w:val="18"/>
              </w:rPr>
              <w:t>–</w:t>
            </w:r>
            <w:r w:rsidRPr="00CA6A00">
              <w:rPr>
                <w:rFonts w:ascii="Times New Roman" w:hAnsi="Times New Roman" w:cs="Times New Roman"/>
                <w:color w:val="000000" w:themeColor="text1"/>
                <w:sz w:val="18"/>
                <w:szCs w:val="18"/>
              </w:rPr>
              <w:t>12 months</w:t>
            </w:r>
          </w:p>
        </w:tc>
        <w:tc>
          <w:tcPr>
            <w:tcW w:w="453" w:type="dxa"/>
            <w:textDirection w:val="tbRl"/>
            <w:vAlign w:val="bottom"/>
          </w:tcPr>
          <w:p w14:paraId="791D5E81" w14:textId="4821060E" w:rsidR="00E10CDC" w:rsidRPr="00CA6A00" w:rsidRDefault="00E10CDC" w:rsidP="00E10CDC">
            <w:pPr>
              <w:jc w:val="cente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t;12 months</w:t>
            </w:r>
          </w:p>
        </w:tc>
        <w:tc>
          <w:tcPr>
            <w:tcW w:w="454" w:type="dxa"/>
            <w:textDirection w:val="tbRl"/>
            <w:vAlign w:val="bottom"/>
          </w:tcPr>
          <w:p w14:paraId="76BF8195" w14:textId="35F22965" w:rsidR="00E10CDC" w:rsidRPr="00CA6A00" w:rsidRDefault="00E10CDC" w:rsidP="00E10CDC">
            <w:pPr>
              <w:jc w:val="cente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u w:val="single"/>
              </w:rPr>
              <w:t>&lt;</w:t>
            </w:r>
            <w:r w:rsidRPr="00CA6A00">
              <w:rPr>
                <w:rFonts w:ascii="Times New Roman" w:hAnsi="Times New Roman" w:cs="Times New Roman"/>
                <w:color w:val="000000" w:themeColor="text1"/>
                <w:sz w:val="18"/>
                <w:szCs w:val="18"/>
              </w:rPr>
              <w:t xml:space="preserve"> 6 months</w:t>
            </w:r>
          </w:p>
        </w:tc>
        <w:tc>
          <w:tcPr>
            <w:tcW w:w="454" w:type="dxa"/>
            <w:textDirection w:val="tbRl"/>
            <w:vAlign w:val="bottom"/>
          </w:tcPr>
          <w:p w14:paraId="2BDB21BF" w14:textId="2FDA4415" w:rsidR="00E10CDC" w:rsidRPr="00CA6A00" w:rsidRDefault="00E10CDC" w:rsidP="00E10CDC">
            <w:pPr>
              <w:jc w:val="cente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w:t>
            </w:r>
            <w:r w:rsidR="00695DD3" w:rsidRPr="00695DD3">
              <w:rPr>
                <w:rFonts w:ascii="Times New Roman" w:hAnsi="Times New Roman" w:cs="Times New Roman"/>
                <w:color w:val="000000" w:themeColor="text1"/>
                <w:sz w:val="18"/>
                <w:szCs w:val="18"/>
              </w:rPr>
              <w:t>–</w:t>
            </w:r>
            <w:r w:rsidRPr="00CA6A00">
              <w:rPr>
                <w:rFonts w:ascii="Times New Roman" w:hAnsi="Times New Roman" w:cs="Times New Roman"/>
                <w:color w:val="000000" w:themeColor="text1"/>
                <w:sz w:val="18"/>
                <w:szCs w:val="18"/>
              </w:rPr>
              <w:t>12 months</w:t>
            </w:r>
          </w:p>
        </w:tc>
        <w:tc>
          <w:tcPr>
            <w:tcW w:w="453" w:type="dxa"/>
            <w:textDirection w:val="tbRl"/>
            <w:vAlign w:val="bottom"/>
          </w:tcPr>
          <w:p w14:paraId="10AA7687" w14:textId="52271D9A" w:rsidR="00E10CDC" w:rsidRPr="00CA6A00" w:rsidRDefault="00E10CDC" w:rsidP="00E10CDC">
            <w:pPr>
              <w:jc w:val="cente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t;12 months</w:t>
            </w:r>
          </w:p>
        </w:tc>
      </w:tr>
      <w:tr w:rsidR="00CA6A00" w:rsidRPr="00CA6A00" w14:paraId="6A812548" w14:textId="77777777" w:rsidTr="00760C02">
        <w:tc>
          <w:tcPr>
            <w:tcW w:w="1696" w:type="dxa"/>
          </w:tcPr>
          <w:p w14:paraId="5553D9F9" w14:textId="5ADE09B5" w:rsidR="00007C2E" w:rsidRPr="00CA6A00" w:rsidRDefault="00007C2E" w:rsidP="00007C2E">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Abelha 2013</w:t>
            </w:r>
            <w:r w:rsidR="00311E93"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Abelha&lt;/Author&gt;&lt;Year&gt;2013&lt;/Year&gt;&lt;RecNum&gt;445&lt;/RecNum&gt;&lt;DisplayText&gt;[1]&lt;/DisplayText&gt;&lt;record&gt;&lt;rec-number&gt;445&lt;/rec-number&gt;&lt;foreign-keys&gt;&lt;key app="EN" db-id="sstzwfe08r9xrke295vvts57d2ew5p9sed9p" timestamp="1734570609"&gt;445&lt;/key&gt;&lt;/foreign-keys&gt;&lt;ref-type name="Journal Article"&gt;17&lt;/ref-type&gt;&lt;contributors&gt;&lt;authors&gt;&lt;author&gt;Abelha, F. J.&lt;/author&gt;&lt;author&gt;Luís, C.&lt;/author&gt;&lt;author&gt;Veiga, D.&lt;/author&gt;&lt;author&gt;Parente, D.&lt;/author&gt;&lt;author&gt;Fernandes, V.&lt;/author&gt;&lt;author&gt;Santos, P.&lt;/author&gt;&lt;author&gt;Botelho, M.&lt;/author&gt;&lt;author&gt;Santos, A.&lt;/author&gt;&lt;author&gt;Santos, C.&lt;/author&gt;&lt;/authors&gt;&lt;/contributors&gt;&lt;titles&gt;&lt;title&gt;Outcome and quality of life in patients with postoperative delirium during an ICU stay following major surgery&lt;/title&gt;&lt;secondary-title&gt;Crit Care&lt;/secondary-title&gt;&lt;/titles&gt;&lt;periodical&gt;&lt;full-title&gt;Crit Care&lt;/full-title&gt;&lt;/periodical&gt;&lt;pages&gt;R257&lt;/pages&gt;&lt;volume&gt;17&lt;/volume&gt;&lt;number&gt;5&lt;/number&gt;&lt;edition&gt;20131029&lt;/edition&gt;&lt;keywords&gt;&lt;keyword&gt;Activities of Daily Living&lt;/keyword&gt;&lt;keyword&gt;Aged&lt;/keyword&gt;&lt;keyword&gt;Aged, 80 and over&lt;/keyword&gt;&lt;keyword&gt;Critical Care&lt;/keyword&gt;&lt;keyword&gt;Delirium/*epidemiology&lt;/keyword&gt;&lt;keyword&gt;Female&lt;/keyword&gt;&lt;keyword&gt;Hospital Mortality&lt;/keyword&gt;&lt;keyword&gt;Humans&lt;/keyword&gt;&lt;keyword&gt;*Intensive Care Units&lt;/keyword&gt;&lt;keyword&gt;Length of Stay/statistics &amp;amp; numerical data&lt;/keyword&gt;&lt;keyword&gt;Male&lt;/keyword&gt;&lt;keyword&gt;Middle Aged&lt;/keyword&gt;&lt;keyword&gt;Portugal/epidemiology&lt;/keyword&gt;&lt;keyword&gt;Postoperative Complications/*epidemiology&lt;/keyword&gt;&lt;keyword&gt;Prospective Studies&lt;/keyword&gt;&lt;keyword&gt;*Quality of Life&lt;/keyword&gt;&lt;keyword&gt;Risk Factors&lt;/keyword&gt;&lt;keyword&gt;Treatment Outcome&lt;/keyword&gt;&lt;/keywords&gt;&lt;dates&gt;&lt;year&gt;2013&lt;/year&gt;&lt;pub-dates&gt;&lt;date&gt;Oct 29&lt;/date&gt;&lt;/pub-dates&gt;&lt;/dates&gt;&lt;isbn&gt;1364-8535 (Print)&amp;#xD;1364-8535&lt;/isbn&gt;&lt;accession-num&gt;24168808&lt;/accession-num&gt;&lt;urls&gt;&lt;/urls&gt;&lt;custom2&gt;PMC4057091&lt;/custom2&gt;&lt;electronic-resource-num&gt;10.1186/cc13084&lt;/electronic-resource-num&gt;&lt;remote-database-provider&gt;NLM&lt;/remote-database-provider&gt;&lt;language&gt;eng&lt;/language&gt;&lt;/record&gt;&lt;/Cite&gt;&lt;/EndNote&gt;</w:instrText>
            </w:r>
            <w:r w:rsidR="00311E93"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w:t>
            </w:r>
            <w:r w:rsidR="00311E93" w:rsidRPr="00CA6A00">
              <w:rPr>
                <w:rFonts w:ascii="Times New Roman" w:hAnsi="Times New Roman" w:cs="Times New Roman"/>
                <w:color w:val="000000" w:themeColor="text1"/>
                <w:sz w:val="18"/>
                <w:szCs w:val="18"/>
              </w:rPr>
              <w:fldChar w:fldCharType="end"/>
            </w:r>
          </w:p>
        </w:tc>
        <w:tc>
          <w:tcPr>
            <w:tcW w:w="1135" w:type="dxa"/>
          </w:tcPr>
          <w:p w14:paraId="0CDE1B9F" w14:textId="0910EAE1" w:rsidR="00007C2E" w:rsidRPr="00CA6A00" w:rsidRDefault="00007C2E" w:rsidP="00007C2E">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9</w:t>
            </w:r>
            <w:r w:rsidR="00303EC8" w:rsidRPr="00CA6A00">
              <w:rPr>
                <w:rFonts w:ascii="Times New Roman" w:hAnsi="Times New Roman" w:cs="Times New Roman"/>
                <w:color w:val="000000" w:themeColor="text1"/>
                <w:sz w:val="18"/>
                <w:szCs w:val="18"/>
              </w:rPr>
              <w:t>/473</w:t>
            </w:r>
          </w:p>
        </w:tc>
        <w:tc>
          <w:tcPr>
            <w:tcW w:w="436" w:type="dxa"/>
          </w:tcPr>
          <w:p w14:paraId="3FD66765" w14:textId="77777777" w:rsidR="00007C2E" w:rsidRPr="00CA6A00" w:rsidRDefault="00007C2E" w:rsidP="00007C2E">
            <w:pPr>
              <w:rPr>
                <w:rFonts w:ascii="Times New Roman" w:hAnsi="Times New Roman" w:cs="Times New Roman"/>
                <w:color w:val="000000" w:themeColor="text1"/>
                <w:sz w:val="18"/>
                <w:szCs w:val="18"/>
              </w:rPr>
            </w:pPr>
          </w:p>
        </w:tc>
        <w:tc>
          <w:tcPr>
            <w:tcW w:w="456" w:type="dxa"/>
          </w:tcPr>
          <w:p w14:paraId="1F497638" w14:textId="77777777" w:rsidR="00007C2E" w:rsidRPr="00CA6A00" w:rsidRDefault="00007C2E" w:rsidP="00007C2E">
            <w:pPr>
              <w:rPr>
                <w:rFonts w:ascii="Times New Roman" w:hAnsi="Times New Roman" w:cs="Times New Roman"/>
                <w:color w:val="000000" w:themeColor="text1"/>
                <w:sz w:val="18"/>
                <w:szCs w:val="18"/>
              </w:rPr>
            </w:pPr>
          </w:p>
        </w:tc>
        <w:tc>
          <w:tcPr>
            <w:tcW w:w="383" w:type="dxa"/>
          </w:tcPr>
          <w:p w14:paraId="604904BB" w14:textId="77777777" w:rsidR="00007C2E" w:rsidRPr="00CA6A00" w:rsidRDefault="00007C2E" w:rsidP="00007C2E">
            <w:pPr>
              <w:rPr>
                <w:rFonts w:ascii="Times New Roman" w:hAnsi="Times New Roman" w:cs="Times New Roman"/>
                <w:color w:val="000000" w:themeColor="text1"/>
                <w:sz w:val="18"/>
                <w:szCs w:val="18"/>
              </w:rPr>
            </w:pPr>
          </w:p>
        </w:tc>
        <w:tc>
          <w:tcPr>
            <w:tcW w:w="526" w:type="dxa"/>
          </w:tcPr>
          <w:p w14:paraId="6C475139" w14:textId="0958D4EB" w:rsidR="00007C2E" w:rsidRPr="00CA6A00" w:rsidRDefault="00397564" w:rsidP="00007C2E">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61" w:type="dxa"/>
          </w:tcPr>
          <w:p w14:paraId="0703E901" w14:textId="77777777" w:rsidR="00007C2E" w:rsidRPr="00CA6A00" w:rsidRDefault="00007C2E" w:rsidP="00007C2E">
            <w:pPr>
              <w:rPr>
                <w:rFonts w:ascii="Times New Roman" w:hAnsi="Times New Roman" w:cs="Times New Roman"/>
                <w:color w:val="000000" w:themeColor="text1"/>
                <w:sz w:val="18"/>
                <w:szCs w:val="18"/>
              </w:rPr>
            </w:pPr>
          </w:p>
        </w:tc>
        <w:tc>
          <w:tcPr>
            <w:tcW w:w="453" w:type="dxa"/>
          </w:tcPr>
          <w:p w14:paraId="3C0E710E" w14:textId="77777777" w:rsidR="00007C2E" w:rsidRPr="00CA6A00" w:rsidRDefault="00007C2E" w:rsidP="00007C2E">
            <w:pPr>
              <w:rPr>
                <w:rFonts w:ascii="Times New Roman" w:hAnsi="Times New Roman" w:cs="Times New Roman"/>
                <w:color w:val="000000" w:themeColor="text1"/>
                <w:sz w:val="18"/>
                <w:szCs w:val="18"/>
              </w:rPr>
            </w:pPr>
          </w:p>
        </w:tc>
        <w:tc>
          <w:tcPr>
            <w:tcW w:w="453" w:type="dxa"/>
          </w:tcPr>
          <w:p w14:paraId="1113E794" w14:textId="77777777" w:rsidR="00007C2E" w:rsidRPr="00CA6A00" w:rsidRDefault="00007C2E" w:rsidP="00007C2E">
            <w:pPr>
              <w:rPr>
                <w:rFonts w:ascii="Times New Roman" w:hAnsi="Times New Roman" w:cs="Times New Roman"/>
                <w:color w:val="000000" w:themeColor="text1"/>
                <w:sz w:val="18"/>
                <w:szCs w:val="18"/>
              </w:rPr>
            </w:pPr>
          </w:p>
        </w:tc>
        <w:tc>
          <w:tcPr>
            <w:tcW w:w="453" w:type="dxa"/>
          </w:tcPr>
          <w:p w14:paraId="43A7C2CD" w14:textId="77777777" w:rsidR="00007C2E" w:rsidRPr="00CA6A00" w:rsidRDefault="00007C2E" w:rsidP="00007C2E">
            <w:pPr>
              <w:rPr>
                <w:rFonts w:ascii="Times New Roman" w:hAnsi="Times New Roman" w:cs="Times New Roman"/>
                <w:color w:val="000000" w:themeColor="text1"/>
                <w:sz w:val="18"/>
                <w:szCs w:val="18"/>
              </w:rPr>
            </w:pPr>
          </w:p>
        </w:tc>
        <w:tc>
          <w:tcPr>
            <w:tcW w:w="435" w:type="dxa"/>
          </w:tcPr>
          <w:p w14:paraId="15E9087E" w14:textId="77777777" w:rsidR="00007C2E" w:rsidRPr="00CA6A00" w:rsidRDefault="00007C2E" w:rsidP="00007C2E">
            <w:pPr>
              <w:rPr>
                <w:rFonts w:ascii="Times New Roman" w:hAnsi="Times New Roman" w:cs="Times New Roman"/>
                <w:color w:val="000000" w:themeColor="text1"/>
                <w:sz w:val="18"/>
                <w:szCs w:val="18"/>
              </w:rPr>
            </w:pPr>
          </w:p>
        </w:tc>
        <w:tc>
          <w:tcPr>
            <w:tcW w:w="643" w:type="dxa"/>
          </w:tcPr>
          <w:p w14:paraId="27F79155" w14:textId="77777777" w:rsidR="00007C2E" w:rsidRPr="00CA6A00" w:rsidRDefault="00007C2E" w:rsidP="00007C2E">
            <w:pPr>
              <w:rPr>
                <w:rFonts w:ascii="Times New Roman" w:hAnsi="Times New Roman" w:cs="Times New Roman"/>
                <w:color w:val="000000" w:themeColor="text1"/>
                <w:sz w:val="18"/>
                <w:szCs w:val="18"/>
              </w:rPr>
            </w:pPr>
          </w:p>
        </w:tc>
        <w:tc>
          <w:tcPr>
            <w:tcW w:w="453" w:type="dxa"/>
          </w:tcPr>
          <w:p w14:paraId="5F8F2F43" w14:textId="77777777" w:rsidR="00007C2E" w:rsidRPr="00CA6A00" w:rsidRDefault="00007C2E" w:rsidP="00007C2E">
            <w:pPr>
              <w:rPr>
                <w:rFonts w:ascii="Times New Roman" w:hAnsi="Times New Roman" w:cs="Times New Roman"/>
                <w:color w:val="000000" w:themeColor="text1"/>
                <w:sz w:val="18"/>
                <w:szCs w:val="18"/>
              </w:rPr>
            </w:pPr>
          </w:p>
        </w:tc>
        <w:tc>
          <w:tcPr>
            <w:tcW w:w="435" w:type="dxa"/>
          </w:tcPr>
          <w:p w14:paraId="1314FED3" w14:textId="77777777" w:rsidR="00007C2E" w:rsidRPr="00CA6A00" w:rsidRDefault="00007C2E" w:rsidP="00007C2E">
            <w:pPr>
              <w:rPr>
                <w:rFonts w:ascii="Times New Roman" w:hAnsi="Times New Roman" w:cs="Times New Roman"/>
                <w:color w:val="000000" w:themeColor="text1"/>
                <w:sz w:val="18"/>
                <w:szCs w:val="18"/>
              </w:rPr>
            </w:pPr>
          </w:p>
        </w:tc>
        <w:tc>
          <w:tcPr>
            <w:tcW w:w="531" w:type="dxa"/>
          </w:tcPr>
          <w:p w14:paraId="2780A431" w14:textId="77777777" w:rsidR="00007C2E" w:rsidRPr="00CA6A00" w:rsidRDefault="00007C2E" w:rsidP="00007C2E">
            <w:pPr>
              <w:rPr>
                <w:rFonts w:ascii="Times New Roman" w:hAnsi="Times New Roman" w:cs="Times New Roman"/>
                <w:color w:val="000000" w:themeColor="text1"/>
                <w:sz w:val="18"/>
                <w:szCs w:val="18"/>
              </w:rPr>
            </w:pPr>
          </w:p>
        </w:tc>
        <w:tc>
          <w:tcPr>
            <w:tcW w:w="471" w:type="dxa"/>
          </w:tcPr>
          <w:p w14:paraId="0D27C6D8" w14:textId="77777777" w:rsidR="00007C2E" w:rsidRPr="00CA6A00" w:rsidRDefault="00007C2E" w:rsidP="00007C2E">
            <w:pPr>
              <w:rPr>
                <w:rFonts w:ascii="Times New Roman" w:hAnsi="Times New Roman" w:cs="Times New Roman"/>
                <w:color w:val="000000" w:themeColor="text1"/>
                <w:sz w:val="18"/>
                <w:szCs w:val="18"/>
              </w:rPr>
            </w:pPr>
          </w:p>
        </w:tc>
        <w:tc>
          <w:tcPr>
            <w:tcW w:w="470" w:type="dxa"/>
          </w:tcPr>
          <w:p w14:paraId="4A03F42E" w14:textId="77777777" w:rsidR="00007C2E" w:rsidRPr="00CA6A00" w:rsidRDefault="00007C2E" w:rsidP="00007C2E">
            <w:pPr>
              <w:rPr>
                <w:rFonts w:ascii="Times New Roman" w:hAnsi="Times New Roman" w:cs="Times New Roman"/>
                <w:color w:val="000000" w:themeColor="text1"/>
                <w:sz w:val="18"/>
                <w:szCs w:val="18"/>
              </w:rPr>
            </w:pPr>
          </w:p>
        </w:tc>
        <w:tc>
          <w:tcPr>
            <w:tcW w:w="524" w:type="dxa"/>
          </w:tcPr>
          <w:p w14:paraId="14BB6CE5" w14:textId="77777777" w:rsidR="00007C2E" w:rsidRPr="00CA6A00" w:rsidRDefault="00007C2E" w:rsidP="00007C2E">
            <w:pPr>
              <w:rPr>
                <w:rFonts w:ascii="Times New Roman" w:hAnsi="Times New Roman" w:cs="Times New Roman"/>
                <w:color w:val="000000" w:themeColor="text1"/>
                <w:sz w:val="18"/>
                <w:szCs w:val="18"/>
              </w:rPr>
            </w:pPr>
          </w:p>
        </w:tc>
        <w:tc>
          <w:tcPr>
            <w:tcW w:w="524" w:type="dxa"/>
          </w:tcPr>
          <w:p w14:paraId="754D3B0B" w14:textId="77777777" w:rsidR="00007C2E" w:rsidRPr="00CA6A00" w:rsidRDefault="00007C2E" w:rsidP="00007C2E">
            <w:pPr>
              <w:rPr>
                <w:rFonts w:ascii="Times New Roman" w:hAnsi="Times New Roman" w:cs="Times New Roman"/>
                <w:color w:val="000000" w:themeColor="text1"/>
                <w:sz w:val="18"/>
                <w:szCs w:val="18"/>
              </w:rPr>
            </w:pPr>
          </w:p>
        </w:tc>
        <w:tc>
          <w:tcPr>
            <w:tcW w:w="518" w:type="dxa"/>
          </w:tcPr>
          <w:p w14:paraId="2EDF1B7E" w14:textId="77777777" w:rsidR="00007C2E" w:rsidRPr="00CA6A00" w:rsidRDefault="00007C2E" w:rsidP="00007C2E">
            <w:pPr>
              <w:rPr>
                <w:rFonts w:ascii="Times New Roman" w:hAnsi="Times New Roman" w:cs="Times New Roman"/>
                <w:color w:val="000000" w:themeColor="text1"/>
                <w:sz w:val="18"/>
                <w:szCs w:val="18"/>
              </w:rPr>
            </w:pPr>
          </w:p>
        </w:tc>
        <w:tc>
          <w:tcPr>
            <w:tcW w:w="457" w:type="dxa"/>
          </w:tcPr>
          <w:p w14:paraId="402E8C69" w14:textId="77777777" w:rsidR="00007C2E" w:rsidRPr="00CA6A00" w:rsidRDefault="00007C2E" w:rsidP="00007C2E">
            <w:pPr>
              <w:rPr>
                <w:rFonts w:ascii="Times New Roman" w:hAnsi="Times New Roman" w:cs="Times New Roman"/>
                <w:color w:val="000000" w:themeColor="text1"/>
                <w:sz w:val="18"/>
                <w:szCs w:val="18"/>
              </w:rPr>
            </w:pPr>
          </w:p>
        </w:tc>
        <w:tc>
          <w:tcPr>
            <w:tcW w:w="457" w:type="dxa"/>
          </w:tcPr>
          <w:p w14:paraId="54CD779A" w14:textId="77777777" w:rsidR="00007C2E" w:rsidRPr="00CA6A00" w:rsidRDefault="00007C2E" w:rsidP="00007C2E">
            <w:pPr>
              <w:rPr>
                <w:rFonts w:ascii="Times New Roman" w:hAnsi="Times New Roman" w:cs="Times New Roman"/>
                <w:color w:val="000000" w:themeColor="text1"/>
                <w:sz w:val="18"/>
                <w:szCs w:val="18"/>
              </w:rPr>
            </w:pPr>
          </w:p>
        </w:tc>
        <w:tc>
          <w:tcPr>
            <w:tcW w:w="453" w:type="dxa"/>
          </w:tcPr>
          <w:p w14:paraId="69723884" w14:textId="77777777" w:rsidR="00007C2E" w:rsidRPr="00CA6A00" w:rsidRDefault="00007C2E" w:rsidP="00007C2E">
            <w:pPr>
              <w:rPr>
                <w:rFonts w:ascii="Times New Roman" w:hAnsi="Times New Roman" w:cs="Times New Roman"/>
                <w:color w:val="000000" w:themeColor="text1"/>
                <w:sz w:val="18"/>
                <w:szCs w:val="18"/>
              </w:rPr>
            </w:pPr>
          </w:p>
        </w:tc>
        <w:tc>
          <w:tcPr>
            <w:tcW w:w="454" w:type="dxa"/>
          </w:tcPr>
          <w:p w14:paraId="5DEF1D88" w14:textId="2FED03C1" w:rsidR="00007C2E" w:rsidRPr="00CA6A00" w:rsidRDefault="00397564" w:rsidP="00007C2E">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4" w:type="dxa"/>
          </w:tcPr>
          <w:p w14:paraId="394CD4BB" w14:textId="77777777" w:rsidR="00007C2E" w:rsidRPr="00CA6A00" w:rsidRDefault="00007C2E" w:rsidP="00007C2E">
            <w:pPr>
              <w:rPr>
                <w:rFonts w:ascii="Times New Roman" w:hAnsi="Times New Roman" w:cs="Times New Roman"/>
                <w:color w:val="000000" w:themeColor="text1"/>
                <w:sz w:val="18"/>
                <w:szCs w:val="18"/>
              </w:rPr>
            </w:pPr>
          </w:p>
        </w:tc>
        <w:tc>
          <w:tcPr>
            <w:tcW w:w="453" w:type="dxa"/>
          </w:tcPr>
          <w:p w14:paraId="5389DA1B" w14:textId="77777777" w:rsidR="00007C2E" w:rsidRPr="00CA6A00" w:rsidRDefault="00007C2E" w:rsidP="00007C2E">
            <w:pPr>
              <w:rPr>
                <w:rFonts w:ascii="Times New Roman" w:hAnsi="Times New Roman" w:cs="Times New Roman"/>
                <w:color w:val="000000" w:themeColor="text1"/>
                <w:sz w:val="18"/>
                <w:szCs w:val="18"/>
              </w:rPr>
            </w:pPr>
          </w:p>
        </w:tc>
      </w:tr>
      <w:tr w:rsidR="00CA6A00" w:rsidRPr="00CA6A00" w14:paraId="00D9CA97" w14:textId="77777777" w:rsidTr="00760C02">
        <w:tc>
          <w:tcPr>
            <w:tcW w:w="1696" w:type="dxa"/>
          </w:tcPr>
          <w:p w14:paraId="77803570" w14:textId="3D26D6DF" w:rsidR="00007C2E" w:rsidRPr="00CA6A00" w:rsidRDefault="00007C2E" w:rsidP="00007C2E">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Adamis 2007</w:t>
            </w:r>
            <w:r w:rsidR="000E7CA1" w:rsidRPr="00CA6A00">
              <w:rPr>
                <w:rFonts w:ascii="Times New Roman" w:hAnsi="Times New Roman" w:cs="Times New Roman"/>
                <w:color w:val="000000" w:themeColor="text1"/>
                <w:sz w:val="18"/>
                <w:szCs w:val="18"/>
              </w:rPr>
              <w:fldChar w:fldCharType="begin">
                <w:fldData xml:space="preserve">PEVuZE5vdGU+PENpdGU+PEF1dGhvcj5BZGFtaXM8L0F1dGhvcj48WWVhcj4yMDA3PC9ZZWFyPjxS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BZGFtaXM8L0F1dGhvcj48WWVhcj4yMDA3PC9ZZWFyPjxS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7CA1" w:rsidRPr="00CA6A00">
              <w:rPr>
                <w:rFonts w:ascii="Times New Roman" w:hAnsi="Times New Roman" w:cs="Times New Roman"/>
                <w:color w:val="000000" w:themeColor="text1"/>
                <w:sz w:val="18"/>
                <w:szCs w:val="18"/>
              </w:rPr>
            </w:r>
            <w:r w:rsidR="000E7CA1"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w:t>
            </w:r>
            <w:r w:rsidR="000E7CA1" w:rsidRPr="00CA6A00">
              <w:rPr>
                <w:rFonts w:ascii="Times New Roman" w:hAnsi="Times New Roman" w:cs="Times New Roman"/>
                <w:color w:val="000000" w:themeColor="text1"/>
                <w:sz w:val="18"/>
                <w:szCs w:val="18"/>
              </w:rPr>
              <w:fldChar w:fldCharType="end"/>
            </w:r>
          </w:p>
        </w:tc>
        <w:tc>
          <w:tcPr>
            <w:tcW w:w="1135" w:type="dxa"/>
          </w:tcPr>
          <w:p w14:paraId="0C8EF450" w14:textId="3BF82F25" w:rsidR="00007C2E" w:rsidRPr="00CA6A00" w:rsidRDefault="00007C2E" w:rsidP="00007C2E">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47</w:t>
            </w:r>
            <w:r w:rsidR="00BB6F95" w:rsidRPr="00CA6A00">
              <w:rPr>
                <w:rFonts w:ascii="Times New Roman" w:hAnsi="Times New Roman" w:cs="Times New Roman"/>
                <w:color w:val="000000" w:themeColor="text1"/>
                <w:sz w:val="18"/>
                <w:szCs w:val="18"/>
              </w:rPr>
              <w:t>/</w:t>
            </w:r>
            <w:r w:rsidR="00617F11" w:rsidRPr="00CA6A00">
              <w:rPr>
                <w:rFonts w:ascii="Times New Roman" w:hAnsi="Times New Roman" w:cs="Times New Roman"/>
                <w:color w:val="000000" w:themeColor="text1"/>
                <w:sz w:val="18"/>
                <w:szCs w:val="18"/>
              </w:rPr>
              <w:t>117</w:t>
            </w:r>
          </w:p>
        </w:tc>
        <w:tc>
          <w:tcPr>
            <w:tcW w:w="436" w:type="dxa"/>
          </w:tcPr>
          <w:p w14:paraId="633F66D2" w14:textId="77777777" w:rsidR="00007C2E" w:rsidRPr="00CA6A00" w:rsidRDefault="00007C2E" w:rsidP="00007C2E">
            <w:pPr>
              <w:rPr>
                <w:rFonts w:ascii="Times New Roman" w:hAnsi="Times New Roman" w:cs="Times New Roman"/>
                <w:color w:val="000000" w:themeColor="text1"/>
                <w:sz w:val="18"/>
                <w:szCs w:val="18"/>
              </w:rPr>
            </w:pPr>
          </w:p>
        </w:tc>
        <w:tc>
          <w:tcPr>
            <w:tcW w:w="456" w:type="dxa"/>
          </w:tcPr>
          <w:p w14:paraId="12586441" w14:textId="77777777" w:rsidR="00007C2E" w:rsidRPr="00CA6A00" w:rsidRDefault="00007C2E" w:rsidP="00007C2E">
            <w:pPr>
              <w:rPr>
                <w:rFonts w:ascii="Times New Roman" w:hAnsi="Times New Roman" w:cs="Times New Roman"/>
                <w:color w:val="000000" w:themeColor="text1"/>
                <w:sz w:val="18"/>
                <w:szCs w:val="18"/>
              </w:rPr>
            </w:pPr>
          </w:p>
        </w:tc>
        <w:tc>
          <w:tcPr>
            <w:tcW w:w="383" w:type="dxa"/>
          </w:tcPr>
          <w:p w14:paraId="640ABC8C" w14:textId="77777777" w:rsidR="00007C2E" w:rsidRPr="00CA6A00" w:rsidRDefault="00007C2E" w:rsidP="00007C2E">
            <w:pPr>
              <w:rPr>
                <w:rFonts w:ascii="Times New Roman" w:hAnsi="Times New Roman" w:cs="Times New Roman"/>
                <w:color w:val="000000" w:themeColor="text1"/>
                <w:sz w:val="18"/>
                <w:szCs w:val="18"/>
              </w:rPr>
            </w:pPr>
          </w:p>
        </w:tc>
        <w:tc>
          <w:tcPr>
            <w:tcW w:w="526" w:type="dxa"/>
          </w:tcPr>
          <w:p w14:paraId="0AF023C6" w14:textId="77777777" w:rsidR="00007C2E" w:rsidRPr="00CA6A00" w:rsidRDefault="00007C2E" w:rsidP="00007C2E">
            <w:pPr>
              <w:rPr>
                <w:rFonts w:ascii="Times New Roman" w:hAnsi="Times New Roman" w:cs="Times New Roman"/>
                <w:color w:val="000000" w:themeColor="text1"/>
                <w:sz w:val="18"/>
                <w:szCs w:val="18"/>
              </w:rPr>
            </w:pPr>
          </w:p>
        </w:tc>
        <w:tc>
          <w:tcPr>
            <w:tcW w:w="461" w:type="dxa"/>
          </w:tcPr>
          <w:p w14:paraId="39991F66" w14:textId="77777777" w:rsidR="00007C2E" w:rsidRPr="00CA6A00" w:rsidRDefault="00007C2E" w:rsidP="00007C2E">
            <w:pPr>
              <w:rPr>
                <w:rFonts w:ascii="Times New Roman" w:hAnsi="Times New Roman" w:cs="Times New Roman"/>
                <w:color w:val="000000" w:themeColor="text1"/>
                <w:sz w:val="18"/>
                <w:szCs w:val="18"/>
              </w:rPr>
            </w:pPr>
          </w:p>
        </w:tc>
        <w:tc>
          <w:tcPr>
            <w:tcW w:w="453" w:type="dxa"/>
          </w:tcPr>
          <w:p w14:paraId="425655EF" w14:textId="77777777" w:rsidR="00007C2E" w:rsidRPr="00CA6A00" w:rsidRDefault="00007C2E" w:rsidP="00007C2E">
            <w:pPr>
              <w:rPr>
                <w:rFonts w:ascii="Times New Roman" w:hAnsi="Times New Roman" w:cs="Times New Roman"/>
                <w:color w:val="000000" w:themeColor="text1"/>
                <w:sz w:val="18"/>
                <w:szCs w:val="18"/>
              </w:rPr>
            </w:pPr>
          </w:p>
        </w:tc>
        <w:tc>
          <w:tcPr>
            <w:tcW w:w="453" w:type="dxa"/>
          </w:tcPr>
          <w:p w14:paraId="052B8F6A" w14:textId="77777777" w:rsidR="00007C2E" w:rsidRPr="00CA6A00" w:rsidRDefault="00007C2E" w:rsidP="00007C2E">
            <w:pPr>
              <w:rPr>
                <w:rFonts w:ascii="Times New Roman" w:hAnsi="Times New Roman" w:cs="Times New Roman"/>
                <w:color w:val="000000" w:themeColor="text1"/>
                <w:sz w:val="18"/>
                <w:szCs w:val="18"/>
              </w:rPr>
            </w:pPr>
          </w:p>
        </w:tc>
        <w:tc>
          <w:tcPr>
            <w:tcW w:w="453" w:type="dxa"/>
          </w:tcPr>
          <w:p w14:paraId="732983F6" w14:textId="77777777" w:rsidR="00007C2E" w:rsidRPr="00CA6A00" w:rsidRDefault="00007C2E" w:rsidP="00007C2E">
            <w:pPr>
              <w:rPr>
                <w:rFonts w:ascii="Times New Roman" w:hAnsi="Times New Roman" w:cs="Times New Roman"/>
                <w:color w:val="000000" w:themeColor="text1"/>
                <w:sz w:val="18"/>
                <w:szCs w:val="18"/>
              </w:rPr>
            </w:pPr>
          </w:p>
        </w:tc>
        <w:tc>
          <w:tcPr>
            <w:tcW w:w="435" w:type="dxa"/>
          </w:tcPr>
          <w:p w14:paraId="1AB865E3" w14:textId="77777777" w:rsidR="00007C2E" w:rsidRPr="00CA6A00" w:rsidRDefault="00007C2E" w:rsidP="00007C2E">
            <w:pPr>
              <w:rPr>
                <w:rFonts w:ascii="Times New Roman" w:hAnsi="Times New Roman" w:cs="Times New Roman"/>
                <w:color w:val="000000" w:themeColor="text1"/>
                <w:sz w:val="18"/>
                <w:szCs w:val="18"/>
              </w:rPr>
            </w:pPr>
          </w:p>
        </w:tc>
        <w:tc>
          <w:tcPr>
            <w:tcW w:w="643" w:type="dxa"/>
          </w:tcPr>
          <w:p w14:paraId="2F297023" w14:textId="77777777" w:rsidR="00007C2E" w:rsidRPr="00CA6A00" w:rsidRDefault="00007C2E" w:rsidP="00007C2E">
            <w:pPr>
              <w:rPr>
                <w:rFonts w:ascii="Times New Roman" w:hAnsi="Times New Roman" w:cs="Times New Roman"/>
                <w:color w:val="000000" w:themeColor="text1"/>
                <w:sz w:val="18"/>
                <w:szCs w:val="18"/>
              </w:rPr>
            </w:pPr>
          </w:p>
        </w:tc>
        <w:tc>
          <w:tcPr>
            <w:tcW w:w="453" w:type="dxa"/>
          </w:tcPr>
          <w:p w14:paraId="63BFAACE" w14:textId="77777777" w:rsidR="00007C2E" w:rsidRPr="00CA6A00" w:rsidRDefault="00007C2E" w:rsidP="00007C2E">
            <w:pPr>
              <w:rPr>
                <w:rFonts w:ascii="Times New Roman" w:hAnsi="Times New Roman" w:cs="Times New Roman"/>
                <w:color w:val="000000" w:themeColor="text1"/>
                <w:sz w:val="18"/>
                <w:szCs w:val="18"/>
              </w:rPr>
            </w:pPr>
          </w:p>
        </w:tc>
        <w:tc>
          <w:tcPr>
            <w:tcW w:w="435" w:type="dxa"/>
          </w:tcPr>
          <w:p w14:paraId="4B08949A" w14:textId="77777777" w:rsidR="00007C2E" w:rsidRPr="00CA6A00" w:rsidRDefault="00007C2E" w:rsidP="00007C2E">
            <w:pPr>
              <w:rPr>
                <w:rFonts w:ascii="Times New Roman" w:hAnsi="Times New Roman" w:cs="Times New Roman"/>
                <w:color w:val="000000" w:themeColor="text1"/>
                <w:sz w:val="18"/>
                <w:szCs w:val="18"/>
              </w:rPr>
            </w:pPr>
          </w:p>
        </w:tc>
        <w:tc>
          <w:tcPr>
            <w:tcW w:w="531" w:type="dxa"/>
          </w:tcPr>
          <w:p w14:paraId="2339A3C6" w14:textId="77777777" w:rsidR="00007C2E" w:rsidRPr="00CA6A00" w:rsidRDefault="00007C2E" w:rsidP="00007C2E">
            <w:pPr>
              <w:rPr>
                <w:rFonts w:ascii="Times New Roman" w:hAnsi="Times New Roman" w:cs="Times New Roman"/>
                <w:color w:val="000000" w:themeColor="text1"/>
                <w:sz w:val="18"/>
                <w:szCs w:val="18"/>
              </w:rPr>
            </w:pPr>
          </w:p>
        </w:tc>
        <w:tc>
          <w:tcPr>
            <w:tcW w:w="471" w:type="dxa"/>
          </w:tcPr>
          <w:p w14:paraId="754CB5DF" w14:textId="77777777" w:rsidR="00007C2E" w:rsidRPr="00CA6A00" w:rsidRDefault="00007C2E" w:rsidP="00007C2E">
            <w:pPr>
              <w:rPr>
                <w:rFonts w:ascii="Times New Roman" w:hAnsi="Times New Roman" w:cs="Times New Roman"/>
                <w:color w:val="000000" w:themeColor="text1"/>
                <w:sz w:val="18"/>
                <w:szCs w:val="18"/>
              </w:rPr>
            </w:pPr>
          </w:p>
        </w:tc>
        <w:tc>
          <w:tcPr>
            <w:tcW w:w="470" w:type="dxa"/>
          </w:tcPr>
          <w:p w14:paraId="1AEA2F24" w14:textId="77777777" w:rsidR="00007C2E" w:rsidRPr="00CA6A00" w:rsidRDefault="00007C2E" w:rsidP="00007C2E">
            <w:pPr>
              <w:rPr>
                <w:rFonts w:ascii="Times New Roman" w:hAnsi="Times New Roman" w:cs="Times New Roman"/>
                <w:color w:val="000000" w:themeColor="text1"/>
                <w:sz w:val="18"/>
                <w:szCs w:val="18"/>
              </w:rPr>
            </w:pPr>
          </w:p>
        </w:tc>
        <w:tc>
          <w:tcPr>
            <w:tcW w:w="524" w:type="dxa"/>
          </w:tcPr>
          <w:p w14:paraId="251F26C3" w14:textId="77777777" w:rsidR="00007C2E" w:rsidRPr="00CA6A00" w:rsidRDefault="00007C2E" w:rsidP="00007C2E">
            <w:pPr>
              <w:rPr>
                <w:rFonts w:ascii="Times New Roman" w:hAnsi="Times New Roman" w:cs="Times New Roman"/>
                <w:color w:val="000000" w:themeColor="text1"/>
                <w:sz w:val="18"/>
                <w:szCs w:val="18"/>
              </w:rPr>
            </w:pPr>
          </w:p>
        </w:tc>
        <w:tc>
          <w:tcPr>
            <w:tcW w:w="524" w:type="dxa"/>
          </w:tcPr>
          <w:p w14:paraId="371EC089" w14:textId="77777777" w:rsidR="00007C2E" w:rsidRPr="00CA6A00" w:rsidRDefault="00007C2E" w:rsidP="00007C2E">
            <w:pPr>
              <w:rPr>
                <w:rFonts w:ascii="Times New Roman" w:hAnsi="Times New Roman" w:cs="Times New Roman"/>
                <w:color w:val="000000" w:themeColor="text1"/>
                <w:sz w:val="18"/>
                <w:szCs w:val="18"/>
              </w:rPr>
            </w:pPr>
          </w:p>
        </w:tc>
        <w:tc>
          <w:tcPr>
            <w:tcW w:w="518" w:type="dxa"/>
          </w:tcPr>
          <w:p w14:paraId="31CD1C5D" w14:textId="77777777" w:rsidR="00007C2E" w:rsidRPr="00CA6A00" w:rsidRDefault="00007C2E" w:rsidP="00007C2E">
            <w:pPr>
              <w:rPr>
                <w:rFonts w:ascii="Times New Roman" w:hAnsi="Times New Roman" w:cs="Times New Roman"/>
                <w:color w:val="000000" w:themeColor="text1"/>
                <w:sz w:val="18"/>
                <w:szCs w:val="18"/>
              </w:rPr>
            </w:pPr>
          </w:p>
        </w:tc>
        <w:tc>
          <w:tcPr>
            <w:tcW w:w="457" w:type="dxa"/>
          </w:tcPr>
          <w:p w14:paraId="24C5F866" w14:textId="77777777" w:rsidR="00007C2E" w:rsidRPr="00CA6A00" w:rsidRDefault="00007C2E" w:rsidP="00007C2E">
            <w:pPr>
              <w:rPr>
                <w:rFonts w:ascii="Times New Roman" w:hAnsi="Times New Roman" w:cs="Times New Roman"/>
                <w:color w:val="000000" w:themeColor="text1"/>
                <w:sz w:val="18"/>
                <w:szCs w:val="18"/>
              </w:rPr>
            </w:pPr>
          </w:p>
        </w:tc>
        <w:tc>
          <w:tcPr>
            <w:tcW w:w="457" w:type="dxa"/>
          </w:tcPr>
          <w:p w14:paraId="59D72803" w14:textId="77777777" w:rsidR="00007C2E" w:rsidRPr="00CA6A00" w:rsidRDefault="00007C2E" w:rsidP="00007C2E">
            <w:pPr>
              <w:rPr>
                <w:rFonts w:ascii="Times New Roman" w:hAnsi="Times New Roman" w:cs="Times New Roman"/>
                <w:color w:val="000000" w:themeColor="text1"/>
                <w:sz w:val="18"/>
                <w:szCs w:val="18"/>
              </w:rPr>
            </w:pPr>
          </w:p>
        </w:tc>
        <w:tc>
          <w:tcPr>
            <w:tcW w:w="453" w:type="dxa"/>
          </w:tcPr>
          <w:p w14:paraId="2E26D574" w14:textId="77777777" w:rsidR="00007C2E" w:rsidRPr="00CA6A00" w:rsidRDefault="00007C2E" w:rsidP="00007C2E">
            <w:pPr>
              <w:rPr>
                <w:rFonts w:ascii="Times New Roman" w:hAnsi="Times New Roman" w:cs="Times New Roman"/>
                <w:color w:val="000000" w:themeColor="text1"/>
                <w:sz w:val="18"/>
                <w:szCs w:val="18"/>
              </w:rPr>
            </w:pPr>
          </w:p>
        </w:tc>
        <w:tc>
          <w:tcPr>
            <w:tcW w:w="454" w:type="dxa"/>
          </w:tcPr>
          <w:p w14:paraId="22D79F3B" w14:textId="24EACF14" w:rsidR="00007C2E" w:rsidRPr="00CA6A00" w:rsidRDefault="00624C37" w:rsidP="00007C2E">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4" w:type="dxa"/>
          </w:tcPr>
          <w:p w14:paraId="450456FA" w14:textId="77777777" w:rsidR="00007C2E" w:rsidRPr="00CA6A00" w:rsidRDefault="00007C2E" w:rsidP="00007C2E">
            <w:pPr>
              <w:rPr>
                <w:rFonts w:ascii="Times New Roman" w:hAnsi="Times New Roman" w:cs="Times New Roman"/>
                <w:color w:val="000000" w:themeColor="text1"/>
                <w:sz w:val="18"/>
                <w:szCs w:val="18"/>
              </w:rPr>
            </w:pPr>
          </w:p>
        </w:tc>
        <w:tc>
          <w:tcPr>
            <w:tcW w:w="453" w:type="dxa"/>
          </w:tcPr>
          <w:p w14:paraId="528985AB" w14:textId="77777777" w:rsidR="00007C2E" w:rsidRPr="00CA6A00" w:rsidRDefault="00007C2E" w:rsidP="00007C2E">
            <w:pPr>
              <w:rPr>
                <w:rFonts w:ascii="Times New Roman" w:hAnsi="Times New Roman" w:cs="Times New Roman"/>
                <w:color w:val="000000" w:themeColor="text1"/>
                <w:sz w:val="18"/>
                <w:szCs w:val="18"/>
              </w:rPr>
            </w:pPr>
          </w:p>
        </w:tc>
      </w:tr>
      <w:tr w:rsidR="00CA6A00" w:rsidRPr="00CA6A00" w14:paraId="3ACB0551" w14:textId="77777777" w:rsidTr="00760C02">
        <w:tc>
          <w:tcPr>
            <w:tcW w:w="1696" w:type="dxa"/>
          </w:tcPr>
          <w:p w14:paraId="3E3DB1B0" w14:textId="4339C410" w:rsidR="00007C2E" w:rsidRPr="00CA6A00" w:rsidRDefault="00007C2E" w:rsidP="00007C2E">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Alberto 2018</w:t>
            </w:r>
            <w:r w:rsidR="000E7CA1" w:rsidRPr="00CA6A00">
              <w:rPr>
                <w:rFonts w:ascii="Times New Roman" w:hAnsi="Times New Roman" w:cs="Times New Roman"/>
                <w:color w:val="000000" w:themeColor="text1"/>
                <w:sz w:val="18"/>
                <w:szCs w:val="18"/>
              </w:rPr>
              <w:fldChar w:fldCharType="begin">
                <w:fldData xml:space="preserve">PEVuZE5vdGU+PENpdGU+PEF1dGhvcj5BbGJlcnRvPC9BdXRob3I+PFllYXI+MjAxODwvWWVhcj48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BbGJlcnRvPC9BdXRob3I+PFllYXI+MjAxODwvWWVhcj48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7CA1" w:rsidRPr="00CA6A00">
              <w:rPr>
                <w:rFonts w:ascii="Times New Roman" w:hAnsi="Times New Roman" w:cs="Times New Roman"/>
                <w:color w:val="000000" w:themeColor="text1"/>
                <w:sz w:val="18"/>
                <w:szCs w:val="18"/>
              </w:rPr>
            </w:r>
            <w:r w:rsidR="000E7CA1"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3]</w:t>
            </w:r>
            <w:r w:rsidR="000E7CA1" w:rsidRPr="00CA6A00">
              <w:rPr>
                <w:rFonts w:ascii="Times New Roman" w:hAnsi="Times New Roman" w:cs="Times New Roman"/>
                <w:color w:val="000000" w:themeColor="text1"/>
                <w:sz w:val="18"/>
                <w:szCs w:val="18"/>
              </w:rPr>
              <w:fldChar w:fldCharType="end"/>
            </w:r>
          </w:p>
        </w:tc>
        <w:tc>
          <w:tcPr>
            <w:tcW w:w="1135" w:type="dxa"/>
          </w:tcPr>
          <w:p w14:paraId="5FD67492" w14:textId="02FF4747" w:rsidR="00007C2E" w:rsidRPr="00CA6A00" w:rsidRDefault="00007C2E" w:rsidP="00007C2E">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5</w:t>
            </w:r>
            <w:r w:rsidR="00BB6F95" w:rsidRPr="00CA6A00">
              <w:rPr>
                <w:rFonts w:ascii="Times New Roman" w:hAnsi="Times New Roman" w:cs="Times New Roman"/>
                <w:color w:val="000000" w:themeColor="text1"/>
                <w:sz w:val="18"/>
                <w:szCs w:val="18"/>
              </w:rPr>
              <w:t>/</w:t>
            </w:r>
            <w:r w:rsidR="001016B7" w:rsidRPr="00CA6A00">
              <w:rPr>
                <w:rFonts w:ascii="Times New Roman" w:hAnsi="Times New Roman" w:cs="Times New Roman"/>
                <w:color w:val="000000" w:themeColor="text1"/>
                <w:sz w:val="18"/>
                <w:szCs w:val="18"/>
              </w:rPr>
              <w:t>204</w:t>
            </w:r>
          </w:p>
        </w:tc>
        <w:tc>
          <w:tcPr>
            <w:tcW w:w="436" w:type="dxa"/>
          </w:tcPr>
          <w:p w14:paraId="4142DCDB" w14:textId="77777777" w:rsidR="00007C2E" w:rsidRPr="00CA6A00" w:rsidRDefault="00007C2E" w:rsidP="00007C2E">
            <w:pPr>
              <w:rPr>
                <w:rFonts w:ascii="Times New Roman" w:hAnsi="Times New Roman" w:cs="Times New Roman"/>
                <w:color w:val="000000" w:themeColor="text1"/>
                <w:sz w:val="18"/>
                <w:szCs w:val="18"/>
              </w:rPr>
            </w:pPr>
          </w:p>
        </w:tc>
        <w:tc>
          <w:tcPr>
            <w:tcW w:w="456" w:type="dxa"/>
          </w:tcPr>
          <w:p w14:paraId="3D1F92E7" w14:textId="77777777" w:rsidR="00007C2E" w:rsidRPr="00CA6A00" w:rsidRDefault="00007C2E" w:rsidP="00007C2E">
            <w:pPr>
              <w:rPr>
                <w:rFonts w:ascii="Times New Roman" w:hAnsi="Times New Roman" w:cs="Times New Roman"/>
                <w:color w:val="000000" w:themeColor="text1"/>
                <w:sz w:val="18"/>
                <w:szCs w:val="18"/>
              </w:rPr>
            </w:pPr>
          </w:p>
        </w:tc>
        <w:tc>
          <w:tcPr>
            <w:tcW w:w="383" w:type="dxa"/>
          </w:tcPr>
          <w:p w14:paraId="7F537D7C" w14:textId="77777777" w:rsidR="00007C2E" w:rsidRPr="00CA6A00" w:rsidRDefault="00007C2E" w:rsidP="00007C2E">
            <w:pPr>
              <w:rPr>
                <w:rFonts w:ascii="Times New Roman" w:hAnsi="Times New Roman" w:cs="Times New Roman"/>
                <w:color w:val="000000" w:themeColor="text1"/>
                <w:sz w:val="18"/>
                <w:szCs w:val="18"/>
              </w:rPr>
            </w:pPr>
          </w:p>
        </w:tc>
        <w:tc>
          <w:tcPr>
            <w:tcW w:w="526" w:type="dxa"/>
          </w:tcPr>
          <w:p w14:paraId="4101E885" w14:textId="77777777" w:rsidR="00007C2E" w:rsidRPr="00CA6A00" w:rsidRDefault="00007C2E" w:rsidP="00007C2E">
            <w:pPr>
              <w:rPr>
                <w:rFonts w:ascii="Times New Roman" w:hAnsi="Times New Roman" w:cs="Times New Roman"/>
                <w:color w:val="000000" w:themeColor="text1"/>
                <w:sz w:val="18"/>
                <w:szCs w:val="18"/>
              </w:rPr>
            </w:pPr>
          </w:p>
        </w:tc>
        <w:tc>
          <w:tcPr>
            <w:tcW w:w="461" w:type="dxa"/>
          </w:tcPr>
          <w:p w14:paraId="01421481" w14:textId="77777777" w:rsidR="00007C2E" w:rsidRPr="00CA6A00" w:rsidRDefault="00007C2E" w:rsidP="00007C2E">
            <w:pPr>
              <w:rPr>
                <w:rFonts w:ascii="Times New Roman" w:hAnsi="Times New Roman" w:cs="Times New Roman"/>
                <w:color w:val="000000" w:themeColor="text1"/>
                <w:sz w:val="18"/>
                <w:szCs w:val="18"/>
              </w:rPr>
            </w:pPr>
          </w:p>
        </w:tc>
        <w:tc>
          <w:tcPr>
            <w:tcW w:w="453" w:type="dxa"/>
          </w:tcPr>
          <w:p w14:paraId="5F1958B3" w14:textId="77777777" w:rsidR="00007C2E" w:rsidRPr="00CA6A00" w:rsidRDefault="00007C2E" w:rsidP="00007C2E">
            <w:pPr>
              <w:rPr>
                <w:rFonts w:ascii="Times New Roman" w:hAnsi="Times New Roman" w:cs="Times New Roman"/>
                <w:color w:val="000000" w:themeColor="text1"/>
                <w:sz w:val="18"/>
                <w:szCs w:val="18"/>
              </w:rPr>
            </w:pPr>
          </w:p>
        </w:tc>
        <w:tc>
          <w:tcPr>
            <w:tcW w:w="453" w:type="dxa"/>
          </w:tcPr>
          <w:p w14:paraId="6A6CC1F0" w14:textId="77777777" w:rsidR="00007C2E" w:rsidRPr="00CA6A00" w:rsidRDefault="00007C2E" w:rsidP="00007C2E">
            <w:pPr>
              <w:rPr>
                <w:rFonts w:ascii="Times New Roman" w:hAnsi="Times New Roman" w:cs="Times New Roman"/>
                <w:color w:val="000000" w:themeColor="text1"/>
                <w:sz w:val="18"/>
                <w:szCs w:val="18"/>
              </w:rPr>
            </w:pPr>
          </w:p>
        </w:tc>
        <w:tc>
          <w:tcPr>
            <w:tcW w:w="453" w:type="dxa"/>
          </w:tcPr>
          <w:p w14:paraId="6959039B" w14:textId="77777777" w:rsidR="00007C2E" w:rsidRPr="00CA6A00" w:rsidRDefault="00007C2E" w:rsidP="00007C2E">
            <w:pPr>
              <w:rPr>
                <w:rFonts w:ascii="Times New Roman" w:hAnsi="Times New Roman" w:cs="Times New Roman"/>
                <w:color w:val="000000" w:themeColor="text1"/>
                <w:sz w:val="18"/>
                <w:szCs w:val="18"/>
              </w:rPr>
            </w:pPr>
          </w:p>
        </w:tc>
        <w:tc>
          <w:tcPr>
            <w:tcW w:w="435" w:type="dxa"/>
          </w:tcPr>
          <w:p w14:paraId="16EC2EF9" w14:textId="77777777" w:rsidR="00007C2E" w:rsidRPr="00CA6A00" w:rsidRDefault="00007C2E" w:rsidP="00007C2E">
            <w:pPr>
              <w:rPr>
                <w:rFonts w:ascii="Times New Roman" w:hAnsi="Times New Roman" w:cs="Times New Roman"/>
                <w:color w:val="000000" w:themeColor="text1"/>
                <w:sz w:val="18"/>
                <w:szCs w:val="18"/>
              </w:rPr>
            </w:pPr>
          </w:p>
        </w:tc>
        <w:tc>
          <w:tcPr>
            <w:tcW w:w="643" w:type="dxa"/>
          </w:tcPr>
          <w:p w14:paraId="7DD2BBE1" w14:textId="77777777" w:rsidR="00007C2E" w:rsidRPr="00CA6A00" w:rsidRDefault="00007C2E" w:rsidP="00007C2E">
            <w:pPr>
              <w:rPr>
                <w:rFonts w:ascii="Times New Roman" w:hAnsi="Times New Roman" w:cs="Times New Roman"/>
                <w:color w:val="000000" w:themeColor="text1"/>
                <w:sz w:val="18"/>
                <w:szCs w:val="18"/>
              </w:rPr>
            </w:pPr>
          </w:p>
        </w:tc>
        <w:tc>
          <w:tcPr>
            <w:tcW w:w="453" w:type="dxa"/>
          </w:tcPr>
          <w:p w14:paraId="187E9423" w14:textId="77777777" w:rsidR="00007C2E" w:rsidRPr="00CA6A00" w:rsidRDefault="00007C2E" w:rsidP="00007C2E">
            <w:pPr>
              <w:rPr>
                <w:rFonts w:ascii="Times New Roman" w:hAnsi="Times New Roman" w:cs="Times New Roman"/>
                <w:color w:val="000000" w:themeColor="text1"/>
                <w:sz w:val="18"/>
                <w:szCs w:val="18"/>
              </w:rPr>
            </w:pPr>
          </w:p>
        </w:tc>
        <w:tc>
          <w:tcPr>
            <w:tcW w:w="435" w:type="dxa"/>
          </w:tcPr>
          <w:p w14:paraId="4B05BDAF" w14:textId="77777777" w:rsidR="00007C2E" w:rsidRPr="00CA6A00" w:rsidRDefault="00007C2E" w:rsidP="00007C2E">
            <w:pPr>
              <w:rPr>
                <w:rFonts w:ascii="Times New Roman" w:hAnsi="Times New Roman" w:cs="Times New Roman"/>
                <w:color w:val="000000" w:themeColor="text1"/>
                <w:sz w:val="18"/>
                <w:szCs w:val="18"/>
              </w:rPr>
            </w:pPr>
          </w:p>
        </w:tc>
        <w:tc>
          <w:tcPr>
            <w:tcW w:w="531" w:type="dxa"/>
          </w:tcPr>
          <w:p w14:paraId="364ABA8A" w14:textId="77777777" w:rsidR="00007C2E" w:rsidRPr="00CA6A00" w:rsidRDefault="00007C2E" w:rsidP="00007C2E">
            <w:pPr>
              <w:rPr>
                <w:rFonts w:ascii="Times New Roman" w:hAnsi="Times New Roman" w:cs="Times New Roman"/>
                <w:color w:val="000000" w:themeColor="text1"/>
                <w:sz w:val="18"/>
                <w:szCs w:val="18"/>
              </w:rPr>
            </w:pPr>
          </w:p>
        </w:tc>
        <w:tc>
          <w:tcPr>
            <w:tcW w:w="471" w:type="dxa"/>
          </w:tcPr>
          <w:p w14:paraId="6BE32369" w14:textId="77777777" w:rsidR="00007C2E" w:rsidRPr="00CA6A00" w:rsidRDefault="00007C2E" w:rsidP="00007C2E">
            <w:pPr>
              <w:rPr>
                <w:rFonts w:ascii="Times New Roman" w:hAnsi="Times New Roman" w:cs="Times New Roman"/>
                <w:color w:val="000000" w:themeColor="text1"/>
                <w:sz w:val="18"/>
                <w:szCs w:val="18"/>
              </w:rPr>
            </w:pPr>
          </w:p>
        </w:tc>
        <w:tc>
          <w:tcPr>
            <w:tcW w:w="470" w:type="dxa"/>
          </w:tcPr>
          <w:p w14:paraId="03D266D6" w14:textId="77777777" w:rsidR="00007C2E" w:rsidRPr="00CA6A00" w:rsidRDefault="00007C2E" w:rsidP="00007C2E">
            <w:pPr>
              <w:rPr>
                <w:rFonts w:ascii="Times New Roman" w:hAnsi="Times New Roman" w:cs="Times New Roman"/>
                <w:color w:val="000000" w:themeColor="text1"/>
                <w:sz w:val="18"/>
                <w:szCs w:val="18"/>
              </w:rPr>
            </w:pPr>
          </w:p>
        </w:tc>
        <w:tc>
          <w:tcPr>
            <w:tcW w:w="524" w:type="dxa"/>
          </w:tcPr>
          <w:p w14:paraId="39BFE49A" w14:textId="77777777" w:rsidR="00007C2E" w:rsidRPr="00CA6A00" w:rsidRDefault="00007C2E" w:rsidP="00007C2E">
            <w:pPr>
              <w:rPr>
                <w:rFonts w:ascii="Times New Roman" w:hAnsi="Times New Roman" w:cs="Times New Roman"/>
                <w:color w:val="000000" w:themeColor="text1"/>
                <w:sz w:val="18"/>
                <w:szCs w:val="18"/>
              </w:rPr>
            </w:pPr>
          </w:p>
        </w:tc>
        <w:tc>
          <w:tcPr>
            <w:tcW w:w="524" w:type="dxa"/>
          </w:tcPr>
          <w:p w14:paraId="11B1BF04" w14:textId="77777777" w:rsidR="00007C2E" w:rsidRPr="00CA6A00" w:rsidRDefault="00007C2E" w:rsidP="00007C2E">
            <w:pPr>
              <w:rPr>
                <w:rFonts w:ascii="Times New Roman" w:hAnsi="Times New Roman" w:cs="Times New Roman"/>
                <w:color w:val="000000" w:themeColor="text1"/>
                <w:sz w:val="18"/>
                <w:szCs w:val="18"/>
              </w:rPr>
            </w:pPr>
          </w:p>
        </w:tc>
        <w:tc>
          <w:tcPr>
            <w:tcW w:w="518" w:type="dxa"/>
          </w:tcPr>
          <w:p w14:paraId="6AF9B279" w14:textId="77777777" w:rsidR="00007C2E" w:rsidRPr="00CA6A00" w:rsidRDefault="00007C2E" w:rsidP="00007C2E">
            <w:pPr>
              <w:rPr>
                <w:rFonts w:ascii="Times New Roman" w:hAnsi="Times New Roman" w:cs="Times New Roman"/>
                <w:color w:val="000000" w:themeColor="text1"/>
                <w:sz w:val="18"/>
                <w:szCs w:val="18"/>
              </w:rPr>
            </w:pPr>
          </w:p>
        </w:tc>
        <w:tc>
          <w:tcPr>
            <w:tcW w:w="457" w:type="dxa"/>
          </w:tcPr>
          <w:p w14:paraId="0840CABD" w14:textId="77777777" w:rsidR="00007C2E" w:rsidRPr="00CA6A00" w:rsidRDefault="00007C2E" w:rsidP="00007C2E">
            <w:pPr>
              <w:rPr>
                <w:rFonts w:ascii="Times New Roman" w:hAnsi="Times New Roman" w:cs="Times New Roman"/>
                <w:color w:val="000000" w:themeColor="text1"/>
                <w:sz w:val="18"/>
                <w:szCs w:val="18"/>
              </w:rPr>
            </w:pPr>
          </w:p>
        </w:tc>
        <w:tc>
          <w:tcPr>
            <w:tcW w:w="457" w:type="dxa"/>
          </w:tcPr>
          <w:p w14:paraId="38AE7506" w14:textId="77777777" w:rsidR="00007C2E" w:rsidRPr="00CA6A00" w:rsidRDefault="00007C2E" w:rsidP="00007C2E">
            <w:pPr>
              <w:rPr>
                <w:rFonts w:ascii="Times New Roman" w:hAnsi="Times New Roman" w:cs="Times New Roman"/>
                <w:color w:val="000000" w:themeColor="text1"/>
                <w:sz w:val="18"/>
                <w:szCs w:val="18"/>
              </w:rPr>
            </w:pPr>
          </w:p>
        </w:tc>
        <w:tc>
          <w:tcPr>
            <w:tcW w:w="453" w:type="dxa"/>
          </w:tcPr>
          <w:p w14:paraId="17CC4225" w14:textId="77777777" w:rsidR="00007C2E" w:rsidRPr="00CA6A00" w:rsidRDefault="00007C2E" w:rsidP="00007C2E">
            <w:pPr>
              <w:rPr>
                <w:rFonts w:ascii="Times New Roman" w:hAnsi="Times New Roman" w:cs="Times New Roman"/>
                <w:color w:val="000000" w:themeColor="text1"/>
                <w:sz w:val="18"/>
                <w:szCs w:val="18"/>
              </w:rPr>
            </w:pPr>
          </w:p>
        </w:tc>
        <w:tc>
          <w:tcPr>
            <w:tcW w:w="454" w:type="dxa"/>
          </w:tcPr>
          <w:p w14:paraId="12124C8D" w14:textId="77777777" w:rsidR="00007C2E" w:rsidRPr="00CA6A00" w:rsidRDefault="00007C2E" w:rsidP="00007C2E">
            <w:pPr>
              <w:rPr>
                <w:rFonts w:ascii="Times New Roman" w:hAnsi="Times New Roman" w:cs="Times New Roman"/>
                <w:color w:val="000000" w:themeColor="text1"/>
                <w:sz w:val="18"/>
                <w:szCs w:val="18"/>
              </w:rPr>
            </w:pPr>
          </w:p>
        </w:tc>
        <w:tc>
          <w:tcPr>
            <w:tcW w:w="454" w:type="dxa"/>
          </w:tcPr>
          <w:p w14:paraId="630F7F28" w14:textId="612E3734" w:rsidR="00007C2E" w:rsidRPr="00CA6A00" w:rsidRDefault="008A34B2" w:rsidP="00007C2E">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tcPr>
          <w:p w14:paraId="648E1BBD" w14:textId="4508AAF8" w:rsidR="00007C2E" w:rsidRPr="00CA6A00" w:rsidRDefault="00007C2E" w:rsidP="00007C2E">
            <w:pPr>
              <w:rPr>
                <w:rFonts w:ascii="Times New Roman" w:hAnsi="Times New Roman" w:cs="Times New Roman"/>
                <w:color w:val="000000" w:themeColor="text1"/>
                <w:sz w:val="18"/>
                <w:szCs w:val="18"/>
              </w:rPr>
            </w:pPr>
          </w:p>
        </w:tc>
      </w:tr>
      <w:tr w:rsidR="00CA6A00" w:rsidRPr="00CA6A00" w14:paraId="4C071402" w14:textId="77777777" w:rsidTr="00760C02">
        <w:tc>
          <w:tcPr>
            <w:tcW w:w="1696" w:type="dxa"/>
          </w:tcPr>
          <w:p w14:paraId="1997BE3C" w14:textId="1E9FEC43" w:rsidR="00007C2E" w:rsidRPr="00CA6A00" w:rsidRDefault="00007C2E" w:rsidP="00007C2E">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AlHuraizi 2023</w:t>
            </w:r>
            <w:r w:rsidR="000E7CA1" w:rsidRPr="00CA6A00">
              <w:rPr>
                <w:rFonts w:ascii="Times New Roman" w:hAnsi="Times New Roman" w:cs="Times New Roman"/>
                <w:color w:val="000000" w:themeColor="text1"/>
                <w:sz w:val="18"/>
                <w:szCs w:val="18"/>
              </w:rPr>
              <w:fldChar w:fldCharType="begin">
                <w:fldData xml:space="preserve">PEVuZE5vdGU+PENpdGU+PEF1dGhvcj5BbCBIdXJhaXppPC9BdXRob3I+PFllYXI+MjAyMzwvWWVh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BbCBIdXJhaXppPC9BdXRob3I+PFllYXI+MjAyMzwvWWVh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7CA1" w:rsidRPr="00CA6A00">
              <w:rPr>
                <w:rFonts w:ascii="Times New Roman" w:hAnsi="Times New Roman" w:cs="Times New Roman"/>
                <w:color w:val="000000" w:themeColor="text1"/>
                <w:sz w:val="18"/>
                <w:szCs w:val="18"/>
              </w:rPr>
            </w:r>
            <w:r w:rsidR="000E7CA1"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4]</w:t>
            </w:r>
            <w:r w:rsidR="000E7CA1" w:rsidRPr="00CA6A00">
              <w:rPr>
                <w:rFonts w:ascii="Times New Roman" w:hAnsi="Times New Roman" w:cs="Times New Roman"/>
                <w:color w:val="000000" w:themeColor="text1"/>
                <w:sz w:val="18"/>
                <w:szCs w:val="18"/>
              </w:rPr>
              <w:fldChar w:fldCharType="end"/>
            </w:r>
          </w:p>
        </w:tc>
        <w:tc>
          <w:tcPr>
            <w:tcW w:w="1135" w:type="dxa"/>
          </w:tcPr>
          <w:p w14:paraId="6D69B40C" w14:textId="3A3C5908" w:rsidR="00007C2E" w:rsidRPr="00CA6A00" w:rsidRDefault="00007C2E" w:rsidP="00007C2E">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53</w:t>
            </w:r>
            <w:r w:rsidR="00BB6F95" w:rsidRPr="00CA6A00">
              <w:rPr>
                <w:rFonts w:ascii="Times New Roman" w:hAnsi="Times New Roman" w:cs="Times New Roman"/>
                <w:color w:val="000000" w:themeColor="text1"/>
                <w:sz w:val="18"/>
                <w:szCs w:val="18"/>
              </w:rPr>
              <w:t>/</w:t>
            </w:r>
            <w:r w:rsidR="001016B7" w:rsidRPr="00CA6A00">
              <w:rPr>
                <w:rFonts w:ascii="Times New Roman" w:hAnsi="Times New Roman" w:cs="Times New Roman"/>
                <w:color w:val="000000" w:themeColor="text1"/>
                <w:sz w:val="18"/>
                <w:szCs w:val="18"/>
              </w:rPr>
              <w:t>131</w:t>
            </w:r>
          </w:p>
        </w:tc>
        <w:tc>
          <w:tcPr>
            <w:tcW w:w="436" w:type="dxa"/>
          </w:tcPr>
          <w:p w14:paraId="0B2D2FAB" w14:textId="77777777" w:rsidR="00007C2E" w:rsidRPr="00CA6A00" w:rsidRDefault="00007C2E" w:rsidP="00007C2E">
            <w:pPr>
              <w:rPr>
                <w:rFonts w:ascii="Times New Roman" w:hAnsi="Times New Roman" w:cs="Times New Roman"/>
                <w:color w:val="000000" w:themeColor="text1"/>
                <w:sz w:val="18"/>
                <w:szCs w:val="18"/>
              </w:rPr>
            </w:pPr>
          </w:p>
        </w:tc>
        <w:tc>
          <w:tcPr>
            <w:tcW w:w="456" w:type="dxa"/>
          </w:tcPr>
          <w:p w14:paraId="5F8A579C" w14:textId="77777777" w:rsidR="00007C2E" w:rsidRPr="00CA6A00" w:rsidRDefault="00007C2E" w:rsidP="00007C2E">
            <w:pPr>
              <w:rPr>
                <w:rFonts w:ascii="Times New Roman" w:hAnsi="Times New Roman" w:cs="Times New Roman"/>
                <w:color w:val="000000" w:themeColor="text1"/>
                <w:sz w:val="18"/>
                <w:szCs w:val="18"/>
              </w:rPr>
            </w:pPr>
          </w:p>
        </w:tc>
        <w:tc>
          <w:tcPr>
            <w:tcW w:w="383" w:type="dxa"/>
          </w:tcPr>
          <w:p w14:paraId="594FE71E" w14:textId="77777777" w:rsidR="00007C2E" w:rsidRPr="00CA6A00" w:rsidRDefault="00007C2E" w:rsidP="00007C2E">
            <w:pPr>
              <w:rPr>
                <w:rFonts w:ascii="Times New Roman" w:hAnsi="Times New Roman" w:cs="Times New Roman"/>
                <w:color w:val="000000" w:themeColor="text1"/>
                <w:sz w:val="18"/>
                <w:szCs w:val="18"/>
              </w:rPr>
            </w:pPr>
          </w:p>
        </w:tc>
        <w:tc>
          <w:tcPr>
            <w:tcW w:w="526" w:type="dxa"/>
          </w:tcPr>
          <w:p w14:paraId="696255DE" w14:textId="77777777" w:rsidR="00007C2E" w:rsidRPr="00CA6A00" w:rsidRDefault="00007C2E" w:rsidP="00007C2E">
            <w:pPr>
              <w:rPr>
                <w:rFonts w:ascii="Times New Roman" w:hAnsi="Times New Roman" w:cs="Times New Roman"/>
                <w:color w:val="000000" w:themeColor="text1"/>
                <w:sz w:val="18"/>
                <w:szCs w:val="18"/>
              </w:rPr>
            </w:pPr>
          </w:p>
        </w:tc>
        <w:tc>
          <w:tcPr>
            <w:tcW w:w="461" w:type="dxa"/>
          </w:tcPr>
          <w:p w14:paraId="7C851C08" w14:textId="77777777" w:rsidR="00007C2E" w:rsidRPr="00CA6A00" w:rsidRDefault="00007C2E" w:rsidP="00007C2E">
            <w:pPr>
              <w:rPr>
                <w:rFonts w:ascii="Times New Roman" w:hAnsi="Times New Roman" w:cs="Times New Roman"/>
                <w:color w:val="000000" w:themeColor="text1"/>
                <w:sz w:val="18"/>
                <w:szCs w:val="18"/>
              </w:rPr>
            </w:pPr>
          </w:p>
        </w:tc>
        <w:tc>
          <w:tcPr>
            <w:tcW w:w="453" w:type="dxa"/>
          </w:tcPr>
          <w:p w14:paraId="19915ED0" w14:textId="77777777" w:rsidR="00007C2E" w:rsidRPr="00CA6A00" w:rsidRDefault="00007C2E" w:rsidP="00007C2E">
            <w:pPr>
              <w:rPr>
                <w:rFonts w:ascii="Times New Roman" w:hAnsi="Times New Roman" w:cs="Times New Roman"/>
                <w:color w:val="000000" w:themeColor="text1"/>
                <w:sz w:val="18"/>
                <w:szCs w:val="18"/>
              </w:rPr>
            </w:pPr>
          </w:p>
        </w:tc>
        <w:tc>
          <w:tcPr>
            <w:tcW w:w="453" w:type="dxa"/>
          </w:tcPr>
          <w:p w14:paraId="78EF076F" w14:textId="77777777" w:rsidR="00007C2E" w:rsidRPr="00CA6A00" w:rsidRDefault="00007C2E" w:rsidP="00007C2E">
            <w:pPr>
              <w:rPr>
                <w:rFonts w:ascii="Times New Roman" w:hAnsi="Times New Roman" w:cs="Times New Roman"/>
                <w:color w:val="000000" w:themeColor="text1"/>
                <w:sz w:val="18"/>
                <w:szCs w:val="18"/>
              </w:rPr>
            </w:pPr>
          </w:p>
        </w:tc>
        <w:tc>
          <w:tcPr>
            <w:tcW w:w="453" w:type="dxa"/>
          </w:tcPr>
          <w:p w14:paraId="04FD1E2C" w14:textId="77777777" w:rsidR="00007C2E" w:rsidRPr="00CA6A00" w:rsidRDefault="00007C2E" w:rsidP="00007C2E">
            <w:pPr>
              <w:rPr>
                <w:rFonts w:ascii="Times New Roman" w:hAnsi="Times New Roman" w:cs="Times New Roman"/>
                <w:color w:val="000000" w:themeColor="text1"/>
                <w:sz w:val="18"/>
                <w:szCs w:val="18"/>
              </w:rPr>
            </w:pPr>
          </w:p>
        </w:tc>
        <w:tc>
          <w:tcPr>
            <w:tcW w:w="435" w:type="dxa"/>
          </w:tcPr>
          <w:p w14:paraId="7D7B205F" w14:textId="77777777" w:rsidR="00007C2E" w:rsidRPr="00CA6A00" w:rsidRDefault="00007C2E" w:rsidP="00007C2E">
            <w:pPr>
              <w:rPr>
                <w:rFonts w:ascii="Times New Roman" w:hAnsi="Times New Roman" w:cs="Times New Roman"/>
                <w:color w:val="000000" w:themeColor="text1"/>
                <w:sz w:val="18"/>
                <w:szCs w:val="18"/>
              </w:rPr>
            </w:pPr>
          </w:p>
        </w:tc>
        <w:tc>
          <w:tcPr>
            <w:tcW w:w="643" w:type="dxa"/>
          </w:tcPr>
          <w:p w14:paraId="7795EB06" w14:textId="77777777" w:rsidR="00007C2E" w:rsidRPr="00CA6A00" w:rsidRDefault="00007C2E" w:rsidP="00007C2E">
            <w:pPr>
              <w:rPr>
                <w:rFonts w:ascii="Times New Roman" w:hAnsi="Times New Roman" w:cs="Times New Roman"/>
                <w:color w:val="000000" w:themeColor="text1"/>
                <w:sz w:val="18"/>
                <w:szCs w:val="18"/>
              </w:rPr>
            </w:pPr>
          </w:p>
        </w:tc>
        <w:tc>
          <w:tcPr>
            <w:tcW w:w="453" w:type="dxa"/>
          </w:tcPr>
          <w:p w14:paraId="4D66319A" w14:textId="77777777" w:rsidR="00007C2E" w:rsidRPr="00CA6A00" w:rsidRDefault="00007C2E" w:rsidP="00007C2E">
            <w:pPr>
              <w:rPr>
                <w:rFonts w:ascii="Times New Roman" w:hAnsi="Times New Roman" w:cs="Times New Roman"/>
                <w:color w:val="000000" w:themeColor="text1"/>
                <w:sz w:val="18"/>
                <w:szCs w:val="18"/>
              </w:rPr>
            </w:pPr>
          </w:p>
        </w:tc>
        <w:tc>
          <w:tcPr>
            <w:tcW w:w="435" w:type="dxa"/>
          </w:tcPr>
          <w:p w14:paraId="6489B47D" w14:textId="77777777" w:rsidR="00007C2E" w:rsidRPr="00CA6A00" w:rsidRDefault="00007C2E" w:rsidP="00007C2E">
            <w:pPr>
              <w:rPr>
                <w:rFonts w:ascii="Times New Roman" w:hAnsi="Times New Roman" w:cs="Times New Roman"/>
                <w:color w:val="000000" w:themeColor="text1"/>
                <w:sz w:val="18"/>
                <w:szCs w:val="18"/>
              </w:rPr>
            </w:pPr>
          </w:p>
        </w:tc>
        <w:tc>
          <w:tcPr>
            <w:tcW w:w="531" w:type="dxa"/>
          </w:tcPr>
          <w:p w14:paraId="11DE0D8F" w14:textId="77777777" w:rsidR="00007C2E" w:rsidRPr="00CA6A00" w:rsidRDefault="00007C2E" w:rsidP="00007C2E">
            <w:pPr>
              <w:rPr>
                <w:rFonts w:ascii="Times New Roman" w:hAnsi="Times New Roman" w:cs="Times New Roman"/>
                <w:color w:val="000000" w:themeColor="text1"/>
                <w:sz w:val="18"/>
                <w:szCs w:val="18"/>
              </w:rPr>
            </w:pPr>
          </w:p>
        </w:tc>
        <w:tc>
          <w:tcPr>
            <w:tcW w:w="471" w:type="dxa"/>
          </w:tcPr>
          <w:p w14:paraId="0EBADAE1" w14:textId="77777777" w:rsidR="00007C2E" w:rsidRPr="00CA6A00" w:rsidRDefault="00007C2E" w:rsidP="00007C2E">
            <w:pPr>
              <w:rPr>
                <w:rFonts w:ascii="Times New Roman" w:hAnsi="Times New Roman" w:cs="Times New Roman"/>
                <w:color w:val="000000" w:themeColor="text1"/>
                <w:sz w:val="18"/>
                <w:szCs w:val="18"/>
              </w:rPr>
            </w:pPr>
          </w:p>
        </w:tc>
        <w:tc>
          <w:tcPr>
            <w:tcW w:w="470" w:type="dxa"/>
          </w:tcPr>
          <w:p w14:paraId="316B987F" w14:textId="77777777" w:rsidR="00007C2E" w:rsidRPr="00CA6A00" w:rsidRDefault="00007C2E" w:rsidP="00007C2E">
            <w:pPr>
              <w:rPr>
                <w:rFonts w:ascii="Times New Roman" w:hAnsi="Times New Roman" w:cs="Times New Roman"/>
                <w:color w:val="000000" w:themeColor="text1"/>
                <w:sz w:val="18"/>
                <w:szCs w:val="18"/>
              </w:rPr>
            </w:pPr>
          </w:p>
        </w:tc>
        <w:tc>
          <w:tcPr>
            <w:tcW w:w="524" w:type="dxa"/>
          </w:tcPr>
          <w:p w14:paraId="07C600CE" w14:textId="77777777" w:rsidR="00007C2E" w:rsidRPr="00CA6A00" w:rsidRDefault="00007C2E" w:rsidP="00007C2E">
            <w:pPr>
              <w:rPr>
                <w:rFonts w:ascii="Times New Roman" w:hAnsi="Times New Roman" w:cs="Times New Roman"/>
                <w:color w:val="000000" w:themeColor="text1"/>
                <w:sz w:val="18"/>
                <w:szCs w:val="18"/>
              </w:rPr>
            </w:pPr>
          </w:p>
        </w:tc>
        <w:tc>
          <w:tcPr>
            <w:tcW w:w="524" w:type="dxa"/>
          </w:tcPr>
          <w:p w14:paraId="521988F2" w14:textId="77777777" w:rsidR="00007C2E" w:rsidRPr="00CA6A00" w:rsidRDefault="00007C2E" w:rsidP="00007C2E">
            <w:pPr>
              <w:rPr>
                <w:rFonts w:ascii="Times New Roman" w:hAnsi="Times New Roman" w:cs="Times New Roman"/>
                <w:color w:val="000000" w:themeColor="text1"/>
                <w:sz w:val="18"/>
                <w:szCs w:val="18"/>
              </w:rPr>
            </w:pPr>
          </w:p>
        </w:tc>
        <w:tc>
          <w:tcPr>
            <w:tcW w:w="518" w:type="dxa"/>
          </w:tcPr>
          <w:p w14:paraId="38A788E7" w14:textId="77777777" w:rsidR="00007C2E" w:rsidRPr="00CA6A00" w:rsidRDefault="00007C2E" w:rsidP="00007C2E">
            <w:pPr>
              <w:rPr>
                <w:rFonts w:ascii="Times New Roman" w:hAnsi="Times New Roman" w:cs="Times New Roman"/>
                <w:color w:val="000000" w:themeColor="text1"/>
                <w:sz w:val="18"/>
                <w:szCs w:val="18"/>
              </w:rPr>
            </w:pPr>
          </w:p>
        </w:tc>
        <w:tc>
          <w:tcPr>
            <w:tcW w:w="457" w:type="dxa"/>
          </w:tcPr>
          <w:p w14:paraId="0E3BC95B" w14:textId="77777777" w:rsidR="00007C2E" w:rsidRPr="00CA6A00" w:rsidRDefault="00007C2E" w:rsidP="00007C2E">
            <w:pPr>
              <w:rPr>
                <w:rFonts w:ascii="Times New Roman" w:hAnsi="Times New Roman" w:cs="Times New Roman"/>
                <w:color w:val="000000" w:themeColor="text1"/>
                <w:sz w:val="18"/>
                <w:szCs w:val="18"/>
              </w:rPr>
            </w:pPr>
          </w:p>
        </w:tc>
        <w:tc>
          <w:tcPr>
            <w:tcW w:w="457" w:type="dxa"/>
          </w:tcPr>
          <w:p w14:paraId="26A86DD2" w14:textId="77777777" w:rsidR="00007C2E" w:rsidRPr="00CA6A00" w:rsidRDefault="00007C2E" w:rsidP="00007C2E">
            <w:pPr>
              <w:rPr>
                <w:rFonts w:ascii="Times New Roman" w:hAnsi="Times New Roman" w:cs="Times New Roman"/>
                <w:color w:val="000000" w:themeColor="text1"/>
                <w:sz w:val="18"/>
                <w:szCs w:val="18"/>
              </w:rPr>
            </w:pPr>
          </w:p>
        </w:tc>
        <w:tc>
          <w:tcPr>
            <w:tcW w:w="453" w:type="dxa"/>
          </w:tcPr>
          <w:p w14:paraId="2689C8E3" w14:textId="77777777" w:rsidR="00007C2E" w:rsidRPr="00CA6A00" w:rsidRDefault="00007C2E" w:rsidP="00007C2E">
            <w:pPr>
              <w:rPr>
                <w:rFonts w:ascii="Times New Roman" w:hAnsi="Times New Roman" w:cs="Times New Roman"/>
                <w:color w:val="000000" w:themeColor="text1"/>
                <w:sz w:val="18"/>
                <w:szCs w:val="18"/>
              </w:rPr>
            </w:pPr>
          </w:p>
        </w:tc>
        <w:tc>
          <w:tcPr>
            <w:tcW w:w="454" w:type="dxa"/>
          </w:tcPr>
          <w:p w14:paraId="0EEC7DC4" w14:textId="30788768" w:rsidR="00007C2E" w:rsidRPr="00CA6A00" w:rsidRDefault="005A3329" w:rsidP="00007C2E">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4" w:type="dxa"/>
          </w:tcPr>
          <w:p w14:paraId="21A17EC1" w14:textId="15E11F21" w:rsidR="00007C2E" w:rsidRPr="00CA6A00" w:rsidRDefault="00C0168A" w:rsidP="00007C2E">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tcPr>
          <w:p w14:paraId="4B886E94" w14:textId="6B221734" w:rsidR="00007C2E" w:rsidRPr="00CA6A00" w:rsidRDefault="00007C2E" w:rsidP="00007C2E">
            <w:pPr>
              <w:rPr>
                <w:rFonts w:ascii="Times New Roman" w:hAnsi="Times New Roman" w:cs="Times New Roman"/>
                <w:color w:val="000000" w:themeColor="text1"/>
                <w:sz w:val="18"/>
                <w:szCs w:val="18"/>
              </w:rPr>
            </w:pPr>
          </w:p>
        </w:tc>
      </w:tr>
      <w:tr w:rsidR="00CA6A00" w:rsidRPr="00CA6A00" w14:paraId="4EB9DCB2" w14:textId="77777777" w:rsidTr="00760C02">
        <w:tc>
          <w:tcPr>
            <w:tcW w:w="1696" w:type="dxa"/>
          </w:tcPr>
          <w:p w14:paraId="46976E50" w14:textId="16046C96" w:rsidR="00007C2E" w:rsidRPr="00CA6A00" w:rsidRDefault="00007C2E" w:rsidP="00007C2E">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Alzoubi 2022</w:t>
            </w:r>
            <w:r w:rsidR="000E7CA1"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Alzoubi&lt;/Author&gt;&lt;Year&gt;2022&lt;/Year&gt;&lt;RecNum&gt;186&lt;/RecNum&gt;&lt;DisplayText&gt;[5]&lt;/DisplayText&gt;&lt;record&gt;&lt;rec-number&gt;186&lt;/rec-number&gt;&lt;foreign-keys&gt;&lt;key app="EN" db-id="sstzwfe08r9xrke295vvts57d2ew5p9sed9p" timestamp="1734568913"&gt;186&lt;/key&gt;&lt;/foreign-keys&gt;&lt;ref-type name="Journal Article"&gt;17&lt;/ref-type&gt;&lt;contributors&gt;&lt;authors&gt;&lt;author&gt;Alzoubi, E.&lt;/author&gt;&lt;author&gt;Shaheen, F.&lt;/author&gt;&lt;author&gt;Yousef, K.&lt;/author&gt;&lt;/authors&gt;&lt;/contributors&gt;&lt;auth-address&gt;King Abdullah University Hospital, Irbid, Jordan.&amp;#xD;Albasheer Hospital, Amman, Jordan.&amp;#xD;School of Nursing, University of Jordan, Amman, Jordan.&amp;#xD;School of Humanities, Social Science, and Health, University of Wollongong in Dubai, Dubai, United Arab Emirates.&lt;/auth-address&gt;&lt;titles&gt;&lt;title&gt;Delirium incidence, predictors and outcomes in the intensive care unit: A prospective cohort study&lt;/title&gt;&lt;secondary-title&gt;Int J Nurs Pract&lt;/secondary-title&gt;&lt;/titles&gt;&lt;periodical&gt;&lt;full-title&gt;Int J Nurs Pract&lt;/full-title&gt;&lt;/periodical&gt;&lt;pages&gt;e13154&lt;/pages&gt;&lt;volume&gt;30&lt;/volume&gt;&lt;number&gt;1&lt;/number&gt;&lt;edition&gt;20230412&lt;/edition&gt;&lt;keywords&gt;&lt;keyword&gt;Humans&lt;/keyword&gt;&lt;keyword&gt;Adolescent&lt;/keyword&gt;&lt;keyword&gt;Prospective Studies&lt;/keyword&gt;&lt;keyword&gt;*Delirium/diagnosis/epidemiology&lt;/keyword&gt;&lt;keyword&gt;Activities of Daily Living&lt;/keyword&gt;&lt;keyword&gt;Incidence&lt;/keyword&gt;&lt;keyword&gt;Intensive Care Units&lt;/keyword&gt;&lt;keyword&gt;delirium&lt;/keyword&gt;&lt;keyword&gt;intensive care unit&lt;/keyword&gt;&lt;keyword&gt;mortality&lt;/keyword&gt;&lt;keyword&gt;nursing&lt;/keyword&gt;&lt;keyword&gt;prediction&lt;/keyword&gt;&lt;/keywords&gt;&lt;dates&gt;&lt;year&gt;2022&lt;/year&gt;&lt;pub-dates&gt;&lt;date&gt;Feb&lt;/date&gt;&lt;/pub-dates&gt;&lt;/dates&gt;&lt;isbn&gt;1440-172X (Electronic)&amp;#xD;1322-7114 (Linking)&lt;/isbn&gt;&lt;accession-num&gt;37044382&lt;/accession-num&gt;&lt;urls&gt;&lt;related-urls&gt;&lt;url&gt;https://www.ncbi.nlm.nih.gov/pubmed/37044382&lt;/url&gt;&lt;/related-urls&gt;&lt;/urls&gt;&lt;electronic-resource-num&gt;10.1111/ijn.13154&lt;/electronic-resource-num&gt;&lt;remote-database-name&gt;Medline&lt;/remote-database-name&gt;&lt;remote-database-provider&gt;NLM&lt;/remote-database-provider&gt;&lt;/record&gt;&lt;/Cite&gt;&lt;/EndNote&gt;</w:instrText>
            </w:r>
            <w:r w:rsidR="000E7CA1"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5]</w:t>
            </w:r>
            <w:r w:rsidR="000E7CA1" w:rsidRPr="00CA6A00">
              <w:rPr>
                <w:rFonts w:ascii="Times New Roman" w:hAnsi="Times New Roman" w:cs="Times New Roman"/>
                <w:color w:val="000000" w:themeColor="text1"/>
                <w:sz w:val="18"/>
                <w:szCs w:val="18"/>
              </w:rPr>
              <w:fldChar w:fldCharType="end"/>
            </w:r>
          </w:p>
        </w:tc>
        <w:tc>
          <w:tcPr>
            <w:tcW w:w="1135" w:type="dxa"/>
          </w:tcPr>
          <w:p w14:paraId="3A6FC7E2" w14:textId="303FEF4C" w:rsidR="00007C2E" w:rsidRPr="00CA6A00" w:rsidRDefault="00007C2E" w:rsidP="00007C2E">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5</w:t>
            </w:r>
            <w:r w:rsidR="00BB6F95" w:rsidRPr="00CA6A00">
              <w:rPr>
                <w:rFonts w:ascii="Times New Roman" w:hAnsi="Times New Roman" w:cs="Times New Roman"/>
                <w:color w:val="000000" w:themeColor="text1"/>
                <w:sz w:val="18"/>
                <w:szCs w:val="18"/>
              </w:rPr>
              <w:t>/</w:t>
            </w:r>
            <w:r w:rsidR="001016B7" w:rsidRPr="00CA6A00">
              <w:rPr>
                <w:rFonts w:ascii="Times New Roman" w:hAnsi="Times New Roman" w:cs="Times New Roman"/>
                <w:color w:val="000000" w:themeColor="text1"/>
                <w:sz w:val="18"/>
                <w:szCs w:val="18"/>
              </w:rPr>
              <w:t>76</w:t>
            </w:r>
          </w:p>
        </w:tc>
        <w:tc>
          <w:tcPr>
            <w:tcW w:w="436" w:type="dxa"/>
          </w:tcPr>
          <w:p w14:paraId="6D53F441" w14:textId="77777777" w:rsidR="00007C2E" w:rsidRPr="00CA6A00" w:rsidRDefault="00007C2E" w:rsidP="00007C2E">
            <w:pPr>
              <w:rPr>
                <w:rFonts w:ascii="Times New Roman" w:hAnsi="Times New Roman" w:cs="Times New Roman"/>
                <w:color w:val="000000" w:themeColor="text1"/>
                <w:sz w:val="18"/>
                <w:szCs w:val="18"/>
              </w:rPr>
            </w:pPr>
          </w:p>
        </w:tc>
        <w:tc>
          <w:tcPr>
            <w:tcW w:w="456" w:type="dxa"/>
          </w:tcPr>
          <w:p w14:paraId="48CE4292" w14:textId="77777777" w:rsidR="00007C2E" w:rsidRPr="00CA6A00" w:rsidRDefault="00007C2E" w:rsidP="00007C2E">
            <w:pPr>
              <w:rPr>
                <w:rFonts w:ascii="Times New Roman" w:hAnsi="Times New Roman" w:cs="Times New Roman"/>
                <w:color w:val="000000" w:themeColor="text1"/>
                <w:sz w:val="18"/>
                <w:szCs w:val="18"/>
              </w:rPr>
            </w:pPr>
          </w:p>
        </w:tc>
        <w:tc>
          <w:tcPr>
            <w:tcW w:w="383" w:type="dxa"/>
          </w:tcPr>
          <w:p w14:paraId="2BDCB6AE" w14:textId="77777777" w:rsidR="00007C2E" w:rsidRPr="00CA6A00" w:rsidRDefault="00007C2E" w:rsidP="00007C2E">
            <w:pPr>
              <w:rPr>
                <w:rFonts w:ascii="Times New Roman" w:hAnsi="Times New Roman" w:cs="Times New Roman"/>
                <w:color w:val="000000" w:themeColor="text1"/>
                <w:sz w:val="18"/>
                <w:szCs w:val="18"/>
              </w:rPr>
            </w:pPr>
          </w:p>
        </w:tc>
        <w:tc>
          <w:tcPr>
            <w:tcW w:w="526" w:type="dxa"/>
          </w:tcPr>
          <w:p w14:paraId="4D58EA4E" w14:textId="77777777" w:rsidR="00007C2E" w:rsidRPr="00CA6A00" w:rsidRDefault="00007C2E" w:rsidP="00007C2E">
            <w:pPr>
              <w:rPr>
                <w:rFonts w:ascii="Times New Roman" w:hAnsi="Times New Roman" w:cs="Times New Roman"/>
                <w:color w:val="000000" w:themeColor="text1"/>
                <w:sz w:val="18"/>
                <w:szCs w:val="18"/>
              </w:rPr>
            </w:pPr>
          </w:p>
        </w:tc>
        <w:tc>
          <w:tcPr>
            <w:tcW w:w="461" w:type="dxa"/>
          </w:tcPr>
          <w:p w14:paraId="67219BE8" w14:textId="77777777" w:rsidR="00007C2E" w:rsidRPr="00CA6A00" w:rsidRDefault="00007C2E" w:rsidP="00007C2E">
            <w:pPr>
              <w:rPr>
                <w:rFonts w:ascii="Times New Roman" w:hAnsi="Times New Roman" w:cs="Times New Roman"/>
                <w:color w:val="000000" w:themeColor="text1"/>
                <w:sz w:val="18"/>
                <w:szCs w:val="18"/>
              </w:rPr>
            </w:pPr>
          </w:p>
        </w:tc>
        <w:tc>
          <w:tcPr>
            <w:tcW w:w="453" w:type="dxa"/>
          </w:tcPr>
          <w:p w14:paraId="0F6710DD" w14:textId="77777777" w:rsidR="00007C2E" w:rsidRPr="00CA6A00" w:rsidRDefault="00007C2E" w:rsidP="00007C2E">
            <w:pPr>
              <w:rPr>
                <w:rFonts w:ascii="Times New Roman" w:hAnsi="Times New Roman" w:cs="Times New Roman"/>
                <w:color w:val="000000" w:themeColor="text1"/>
                <w:sz w:val="18"/>
                <w:szCs w:val="18"/>
              </w:rPr>
            </w:pPr>
          </w:p>
        </w:tc>
        <w:tc>
          <w:tcPr>
            <w:tcW w:w="453" w:type="dxa"/>
          </w:tcPr>
          <w:p w14:paraId="7FFEB23E" w14:textId="77777777" w:rsidR="00007C2E" w:rsidRPr="00CA6A00" w:rsidRDefault="00007C2E" w:rsidP="00007C2E">
            <w:pPr>
              <w:rPr>
                <w:rFonts w:ascii="Times New Roman" w:hAnsi="Times New Roman" w:cs="Times New Roman"/>
                <w:color w:val="000000" w:themeColor="text1"/>
                <w:sz w:val="18"/>
                <w:szCs w:val="18"/>
              </w:rPr>
            </w:pPr>
          </w:p>
        </w:tc>
        <w:tc>
          <w:tcPr>
            <w:tcW w:w="453" w:type="dxa"/>
          </w:tcPr>
          <w:p w14:paraId="6908EB0F" w14:textId="77777777" w:rsidR="00007C2E" w:rsidRPr="00CA6A00" w:rsidRDefault="00007C2E" w:rsidP="00007C2E">
            <w:pPr>
              <w:rPr>
                <w:rFonts w:ascii="Times New Roman" w:hAnsi="Times New Roman" w:cs="Times New Roman"/>
                <w:color w:val="000000" w:themeColor="text1"/>
                <w:sz w:val="18"/>
                <w:szCs w:val="18"/>
              </w:rPr>
            </w:pPr>
          </w:p>
        </w:tc>
        <w:tc>
          <w:tcPr>
            <w:tcW w:w="435" w:type="dxa"/>
          </w:tcPr>
          <w:p w14:paraId="162E8614" w14:textId="77777777" w:rsidR="00007C2E" w:rsidRPr="00CA6A00" w:rsidRDefault="00007C2E" w:rsidP="00007C2E">
            <w:pPr>
              <w:rPr>
                <w:rFonts w:ascii="Times New Roman" w:hAnsi="Times New Roman" w:cs="Times New Roman"/>
                <w:color w:val="000000" w:themeColor="text1"/>
                <w:sz w:val="18"/>
                <w:szCs w:val="18"/>
              </w:rPr>
            </w:pPr>
          </w:p>
        </w:tc>
        <w:tc>
          <w:tcPr>
            <w:tcW w:w="643" w:type="dxa"/>
          </w:tcPr>
          <w:p w14:paraId="11DA68C3" w14:textId="77777777" w:rsidR="00007C2E" w:rsidRPr="00CA6A00" w:rsidRDefault="00007C2E" w:rsidP="00007C2E">
            <w:pPr>
              <w:rPr>
                <w:rFonts w:ascii="Times New Roman" w:hAnsi="Times New Roman" w:cs="Times New Roman"/>
                <w:color w:val="000000" w:themeColor="text1"/>
                <w:sz w:val="18"/>
                <w:szCs w:val="18"/>
              </w:rPr>
            </w:pPr>
          </w:p>
        </w:tc>
        <w:tc>
          <w:tcPr>
            <w:tcW w:w="453" w:type="dxa"/>
          </w:tcPr>
          <w:p w14:paraId="02F1BCDD" w14:textId="77777777" w:rsidR="00007C2E" w:rsidRPr="00CA6A00" w:rsidRDefault="00007C2E" w:rsidP="00007C2E">
            <w:pPr>
              <w:rPr>
                <w:rFonts w:ascii="Times New Roman" w:hAnsi="Times New Roman" w:cs="Times New Roman"/>
                <w:color w:val="000000" w:themeColor="text1"/>
                <w:sz w:val="18"/>
                <w:szCs w:val="18"/>
              </w:rPr>
            </w:pPr>
          </w:p>
        </w:tc>
        <w:tc>
          <w:tcPr>
            <w:tcW w:w="435" w:type="dxa"/>
          </w:tcPr>
          <w:p w14:paraId="0EE70A5C" w14:textId="77777777" w:rsidR="00007C2E" w:rsidRPr="00CA6A00" w:rsidRDefault="00007C2E" w:rsidP="00007C2E">
            <w:pPr>
              <w:rPr>
                <w:rFonts w:ascii="Times New Roman" w:hAnsi="Times New Roman" w:cs="Times New Roman"/>
                <w:color w:val="000000" w:themeColor="text1"/>
                <w:sz w:val="18"/>
                <w:szCs w:val="18"/>
              </w:rPr>
            </w:pPr>
          </w:p>
        </w:tc>
        <w:tc>
          <w:tcPr>
            <w:tcW w:w="531" w:type="dxa"/>
          </w:tcPr>
          <w:p w14:paraId="50851502" w14:textId="77777777" w:rsidR="00007C2E" w:rsidRPr="00CA6A00" w:rsidRDefault="00007C2E" w:rsidP="00007C2E">
            <w:pPr>
              <w:rPr>
                <w:rFonts w:ascii="Times New Roman" w:hAnsi="Times New Roman" w:cs="Times New Roman"/>
                <w:color w:val="000000" w:themeColor="text1"/>
                <w:sz w:val="18"/>
                <w:szCs w:val="18"/>
              </w:rPr>
            </w:pPr>
          </w:p>
        </w:tc>
        <w:tc>
          <w:tcPr>
            <w:tcW w:w="471" w:type="dxa"/>
          </w:tcPr>
          <w:p w14:paraId="1C83D74E" w14:textId="77777777" w:rsidR="00007C2E" w:rsidRPr="00CA6A00" w:rsidRDefault="00007C2E" w:rsidP="00007C2E">
            <w:pPr>
              <w:rPr>
                <w:rFonts w:ascii="Times New Roman" w:hAnsi="Times New Roman" w:cs="Times New Roman"/>
                <w:color w:val="000000" w:themeColor="text1"/>
                <w:sz w:val="18"/>
                <w:szCs w:val="18"/>
              </w:rPr>
            </w:pPr>
          </w:p>
        </w:tc>
        <w:tc>
          <w:tcPr>
            <w:tcW w:w="470" w:type="dxa"/>
          </w:tcPr>
          <w:p w14:paraId="08E77C31" w14:textId="77777777" w:rsidR="00007C2E" w:rsidRPr="00CA6A00" w:rsidRDefault="00007C2E" w:rsidP="00007C2E">
            <w:pPr>
              <w:rPr>
                <w:rFonts w:ascii="Times New Roman" w:hAnsi="Times New Roman" w:cs="Times New Roman"/>
                <w:color w:val="000000" w:themeColor="text1"/>
                <w:sz w:val="18"/>
                <w:szCs w:val="18"/>
              </w:rPr>
            </w:pPr>
          </w:p>
        </w:tc>
        <w:tc>
          <w:tcPr>
            <w:tcW w:w="524" w:type="dxa"/>
          </w:tcPr>
          <w:p w14:paraId="339427C3" w14:textId="77777777" w:rsidR="00007C2E" w:rsidRPr="00CA6A00" w:rsidRDefault="00007C2E" w:rsidP="00007C2E">
            <w:pPr>
              <w:rPr>
                <w:rFonts w:ascii="Times New Roman" w:hAnsi="Times New Roman" w:cs="Times New Roman"/>
                <w:color w:val="000000" w:themeColor="text1"/>
                <w:sz w:val="18"/>
                <w:szCs w:val="18"/>
              </w:rPr>
            </w:pPr>
          </w:p>
        </w:tc>
        <w:tc>
          <w:tcPr>
            <w:tcW w:w="524" w:type="dxa"/>
          </w:tcPr>
          <w:p w14:paraId="55C63403" w14:textId="77777777" w:rsidR="00007C2E" w:rsidRPr="00CA6A00" w:rsidRDefault="00007C2E" w:rsidP="00007C2E">
            <w:pPr>
              <w:rPr>
                <w:rFonts w:ascii="Times New Roman" w:hAnsi="Times New Roman" w:cs="Times New Roman"/>
                <w:color w:val="000000" w:themeColor="text1"/>
                <w:sz w:val="18"/>
                <w:szCs w:val="18"/>
              </w:rPr>
            </w:pPr>
          </w:p>
        </w:tc>
        <w:tc>
          <w:tcPr>
            <w:tcW w:w="518" w:type="dxa"/>
          </w:tcPr>
          <w:p w14:paraId="2FC63E91" w14:textId="77777777" w:rsidR="00007C2E" w:rsidRPr="00CA6A00" w:rsidRDefault="00007C2E" w:rsidP="00007C2E">
            <w:pPr>
              <w:rPr>
                <w:rFonts w:ascii="Times New Roman" w:hAnsi="Times New Roman" w:cs="Times New Roman"/>
                <w:color w:val="000000" w:themeColor="text1"/>
                <w:sz w:val="18"/>
                <w:szCs w:val="18"/>
              </w:rPr>
            </w:pPr>
          </w:p>
        </w:tc>
        <w:tc>
          <w:tcPr>
            <w:tcW w:w="457" w:type="dxa"/>
          </w:tcPr>
          <w:p w14:paraId="635B1498" w14:textId="77777777" w:rsidR="00007C2E" w:rsidRPr="00CA6A00" w:rsidRDefault="00007C2E" w:rsidP="00007C2E">
            <w:pPr>
              <w:rPr>
                <w:rFonts w:ascii="Times New Roman" w:hAnsi="Times New Roman" w:cs="Times New Roman"/>
                <w:color w:val="000000" w:themeColor="text1"/>
                <w:sz w:val="18"/>
                <w:szCs w:val="18"/>
              </w:rPr>
            </w:pPr>
          </w:p>
        </w:tc>
        <w:tc>
          <w:tcPr>
            <w:tcW w:w="457" w:type="dxa"/>
          </w:tcPr>
          <w:p w14:paraId="3831F5D8" w14:textId="77777777" w:rsidR="00007C2E" w:rsidRPr="00CA6A00" w:rsidRDefault="00007C2E" w:rsidP="00007C2E">
            <w:pPr>
              <w:rPr>
                <w:rFonts w:ascii="Times New Roman" w:hAnsi="Times New Roman" w:cs="Times New Roman"/>
                <w:color w:val="000000" w:themeColor="text1"/>
                <w:sz w:val="18"/>
                <w:szCs w:val="18"/>
              </w:rPr>
            </w:pPr>
          </w:p>
        </w:tc>
        <w:tc>
          <w:tcPr>
            <w:tcW w:w="453" w:type="dxa"/>
          </w:tcPr>
          <w:p w14:paraId="6FB12526" w14:textId="77777777" w:rsidR="00007C2E" w:rsidRPr="00CA6A00" w:rsidRDefault="00007C2E" w:rsidP="00007C2E">
            <w:pPr>
              <w:rPr>
                <w:rFonts w:ascii="Times New Roman" w:hAnsi="Times New Roman" w:cs="Times New Roman"/>
                <w:color w:val="000000" w:themeColor="text1"/>
                <w:sz w:val="18"/>
                <w:szCs w:val="18"/>
              </w:rPr>
            </w:pPr>
          </w:p>
        </w:tc>
        <w:tc>
          <w:tcPr>
            <w:tcW w:w="454" w:type="dxa"/>
          </w:tcPr>
          <w:p w14:paraId="79EB2028" w14:textId="5D3DE9B2" w:rsidR="00007C2E" w:rsidRPr="00CA6A00" w:rsidRDefault="00DB20F4" w:rsidP="00007C2E">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4" w:type="dxa"/>
          </w:tcPr>
          <w:p w14:paraId="4C3D9A63" w14:textId="77777777" w:rsidR="00007C2E" w:rsidRPr="00CA6A00" w:rsidRDefault="00007C2E" w:rsidP="00007C2E">
            <w:pPr>
              <w:rPr>
                <w:rFonts w:ascii="Times New Roman" w:hAnsi="Times New Roman" w:cs="Times New Roman"/>
                <w:color w:val="000000" w:themeColor="text1"/>
                <w:sz w:val="18"/>
                <w:szCs w:val="18"/>
              </w:rPr>
            </w:pPr>
          </w:p>
        </w:tc>
        <w:tc>
          <w:tcPr>
            <w:tcW w:w="453" w:type="dxa"/>
          </w:tcPr>
          <w:p w14:paraId="7258AB8B" w14:textId="77777777" w:rsidR="00007C2E" w:rsidRPr="00CA6A00" w:rsidRDefault="00007C2E" w:rsidP="00007C2E">
            <w:pPr>
              <w:rPr>
                <w:rFonts w:ascii="Times New Roman" w:hAnsi="Times New Roman" w:cs="Times New Roman"/>
                <w:color w:val="000000" w:themeColor="text1"/>
                <w:sz w:val="18"/>
                <w:szCs w:val="18"/>
              </w:rPr>
            </w:pPr>
          </w:p>
        </w:tc>
      </w:tr>
      <w:tr w:rsidR="00CA6A00" w:rsidRPr="00CA6A00" w14:paraId="794CE067" w14:textId="77777777" w:rsidTr="00760C02">
        <w:tc>
          <w:tcPr>
            <w:tcW w:w="1696" w:type="dxa"/>
          </w:tcPr>
          <w:p w14:paraId="4B547367" w14:textId="20729799" w:rsidR="00007C2E" w:rsidRPr="00CA6A00" w:rsidRDefault="00007C2E" w:rsidP="00007C2E">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Arneson 2023 </w:t>
            </w:r>
            <w:r w:rsidR="000E7CA1" w:rsidRPr="00CA6A00">
              <w:rPr>
                <w:rFonts w:ascii="Times New Roman" w:hAnsi="Times New Roman" w:cs="Times New Roman"/>
                <w:color w:val="000000" w:themeColor="text1"/>
                <w:sz w:val="18"/>
                <w:szCs w:val="18"/>
              </w:rPr>
              <w:fldChar w:fldCharType="begin">
                <w:fldData xml:space="preserve">PEVuZE5vdGU+PENpdGU+PEF1dGhvcj5Bcm5lc29uPC9BdXRob3I+PFllYXI+MjAyMzwvWWVhcj48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Bcm5lc29uPC9BdXRob3I+PFllYXI+MjAyMzwvWWVhcj48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7CA1" w:rsidRPr="00CA6A00">
              <w:rPr>
                <w:rFonts w:ascii="Times New Roman" w:hAnsi="Times New Roman" w:cs="Times New Roman"/>
                <w:color w:val="000000" w:themeColor="text1"/>
                <w:sz w:val="18"/>
                <w:szCs w:val="18"/>
              </w:rPr>
            </w:r>
            <w:r w:rsidR="000E7CA1"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6]</w:t>
            </w:r>
            <w:r w:rsidR="000E7CA1" w:rsidRPr="00CA6A00">
              <w:rPr>
                <w:rFonts w:ascii="Times New Roman" w:hAnsi="Times New Roman" w:cs="Times New Roman"/>
                <w:color w:val="000000" w:themeColor="text1"/>
                <w:sz w:val="18"/>
                <w:szCs w:val="18"/>
              </w:rPr>
              <w:fldChar w:fldCharType="end"/>
            </w:r>
          </w:p>
        </w:tc>
        <w:tc>
          <w:tcPr>
            <w:tcW w:w="1135" w:type="dxa"/>
          </w:tcPr>
          <w:p w14:paraId="01DC0EFD" w14:textId="4F0FBECD" w:rsidR="00007C2E" w:rsidRPr="00CA6A00" w:rsidRDefault="00007C2E" w:rsidP="00007C2E">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07</w:t>
            </w:r>
            <w:r w:rsidR="00BB6F95" w:rsidRPr="00CA6A00">
              <w:rPr>
                <w:rFonts w:ascii="Times New Roman" w:hAnsi="Times New Roman" w:cs="Times New Roman"/>
                <w:color w:val="000000" w:themeColor="text1"/>
                <w:sz w:val="18"/>
                <w:szCs w:val="18"/>
              </w:rPr>
              <w:t>/</w:t>
            </w:r>
            <w:r w:rsidR="001016B7" w:rsidRPr="00CA6A00">
              <w:rPr>
                <w:rFonts w:ascii="Times New Roman" w:hAnsi="Times New Roman" w:cs="Times New Roman"/>
                <w:color w:val="000000" w:themeColor="text1"/>
                <w:sz w:val="18"/>
                <w:szCs w:val="18"/>
              </w:rPr>
              <w:t>860</w:t>
            </w:r>
          </w:p>
        </w:tc>
        <w:tc>
          <w:tcPr>
            <w:tcW w:w="436" w:type="dxa"/>
          </w:tcPr>
          <w:p w14:paraId="7237A7D8" w14:textId="77777777" w:rsidR="00007C2E" w:rsidRPr="00CA6A00" w:rsidRDefault="00007C2E" w:rsidP="00007C2E">
            <w:pPr>
              <w:rPr>
                <w:rFonts w:ascii="Times New Roman" w:hAnsi="Times New Roman" w:cs="Times New Roman"/>
                <w:color w:val="000000" w:themeColor="text1"/>
                <w:sz w:val="18"/>
                <w:szCs w:val="18"/>
              </w:rPr>
            </w:pPr>
          </w:p>
        </w:tc>
        <w:tc>
          <w:tcPr>
            <w:tcW w:w="456" w:type="dxa"/>
          </w:tcPr>
          <w:p w14:paraId="5C2F028E" w14:textId="77777777" w:rsidR="00007C2E" w:rsidRPr="00CA6A00" w:rsidRDefault="00007C2E" w:rsidP="00007C2E">
            <w:pPr>
              <w:rPr>
                <w:rFonts w:ascii="Times New Roman" w:hAnsi="Times New Roman" w:cs="Times New Roman"/>
                <w:color w:val="000000" w:themeColor="text1"/>
                <w:sz w:val="18"/>
                <w:szCs w:val="18"/>
              </w:rPr>
            </w:pPr>
          </w:p>
        </w:tc>
        <w:tc>
          <w:tcPr>
            <w:tcW w:w="383" w:type="dxa"/>
          </w:tcPr>
          <w:p w14:paraId="1281E086" w14:textId="77777777" w:rsidR="00007C2E" w:rsidRPr="00CA6A00" w:rsidRDefault="00007C2E" w:rsidP="00007C2E">
            <w:pPr>
              <w:rPr>
                <w:rFonts w:ascii="Times New Roman" w:hAnsi="Times New Roman" w:cs="Times New Roman"/>
                <w:color w:val="000000" w:themeColor="text1"/>
                <w:sz w:val="18"/>
                <w:szCs w:val="18"/>
              </w:rPr>
            </w:pPr>
          </w:p>
        </w:tc>
        <w:tc>
          <w:tcPr>
            <w:tcW w:w="526" w:type="dxa"/>
          </w:tcPr>
          <w:p w14:paraId="1B8F2D7A" w14:textId="77777777" w:rsidR="00007C2E" w:rsidRPr="00CA6A00" w:rsidRDefault="00007C2E" w:rsidP="00007C2E">
            <w:pPr>
              <w:rPr>
                <w:rFonts w:ascii="Times New Roman" w:hAnsi="Times New Roman" w:cs="Times New Roman"/>
                <w:color w:val="000000" w:themeColor="text1"/>
                <w:sz w:val="18"/>
                <w:szCs w:val="18"/>
              </w:rPr>
            </w:pPr>
          </w:p>
        </w:tc>
        <w:tc>
          <w:tcPr>
            <w:tcW w:w="461" w:type="dxa"/>
          </w:tcPr>
          <w:p w14:paraId="5ED06F05" w14:textId="77777777" w:rsidR="00007C2E" w:rsidRPr="00CA6A00" w:rsidRDefault="00007C2E" w:rsidP="00007C2E">
            <w:pPr>
              <w:rPr>
                <w:rFonts w:ascii="Times New Roman" w:hAnsi="Times New Roman" w:cs="Times New Roman"/>
                <w:color w:val="000000" w:themeColor="text1"/>
                <w:sz w:val="18"/>
                <w:szCs w:val="18"/>
              </w:rPr>
            </w:pPr>
          </w:p>
        </w:tc>
        <w:tc>
          <w:tcPr>
            <w:tcW w:w="453" w:type="dxa"/>
          </w:tcPr>
          <w:p w14:paraId="7D3FFA84" w14:textId="77777777" w:rsidR="00007C2E" w:rsidRPr="00CA6A00" w:rsidRDefault="00007C2E" w:rsidP="00007C2E">
            <w:pPr>
              <w:rPr>
                <w:rFonts w:ascii="Times New Roman" w:hAnsi="Times New Roman" w:cs="Times New Roman"/>
                <w:color w:val="000000" w:themeColor="text1"/>
                <w:sz w:val="18"/>
                <w:szCs w:val="18"/>
              </w:rPr>
            </w:pPr>
          </w:p>
        </w:tc>
        <w:tc>
          <w:tcPr>
            <w:tcW w:w="453" w:type="dxa"/>
          </w:tcPr>
          <w:p w14:paraId="1A7A82C8" w14:textId="77777777" w:rsidR="00007C2E" w:rsidRPr="00CA6A00" w:rsidRDefault="00007C2E" w:rsidP="00007C2E">
            <w:pPr>
              <w:rPr>
                <w:rFonts w:ascii="Times New Roman" w:hAnsi="Times New Roman" w:cs="Times New Roman"/>
                <w:color w:val="000000" w:themeColor="text1"/>
                <w:sz w:val="18"/>
                <w:szCs w:val="18"/>
              </w:rPr>
            </w:pPr>
          </w:p>
        </w:tc>
        <w:tc>
          <w:tcPr>
            <w:tcW w:w="453" w:type="dxa"/>
          </w:tcPr>
          <w:p w14:paraId="68F7EAA0" w14:textId="77777777" w:rsidR="00007C2E" w:rsidRPr="00CA6A00" w:rsidRDefault="00007C2E" w:rsidP="00007C2E">
            <w:pPr>
              <w:rPr>
                <w:rFonts w:ascii="Times New Roman" w:hAnsi="Times New Roman" w:cs="Times New Roman"/>
                <w:color w:val="000000" w:themeColor="text1"/>
                <w:sz w:val="18"/>
                <w:szCs w:val="18"/>
              </w:rPr>
            </w:pPr>
          </w:p>
        </w:tc>
        <w:tc>
          <w:tcPr>
            <w:tcW w:w="435" w:type="dxa"/>
          </w:tcPr>
          <w:p w14:paraId="09F0F044" w14:textId="77777777" w:rsidR="00007C2E" w:rsidRPr="00CA6A00" w:rsidRDefault="00007C2E" w:rsidP="00007C2E">
            <w:pPr>
              <w:rPr>
                <w:rFonts w:ascii="Times New Roman" w:hAnsi="Times New Roman" w:cs="Times New Roman"/>
                <w:color w:val="000000" w:themeColor="text1"/>
                <w:sz w:val="18"/>
                <w:szCs w:val="18"/>
              </w:rPr>
            </w:pPr>
          </w:p>
        </w:tc>
        <w:tc>
          <w:tcPr>
            <w:tcW w:w="643" w:type="dxa"/>
          </w:tcPr>
          <w:p w14:paraId="7B3E2901" w14:textId="77777777" w:rsidR="00007C2E" w:rsidRPr="00CA6A00" w:rsidRDefault="00007C2E" w:rsidP="00007C2E">
            <w:pPr>
              <w:rPr>
                <w:rFonts w:ascii="Times New Roman" w:hAnsi="Times New Roman" w:cs="Times New Roman"/>
                <w:color w:val="000000" w:themeColor="text1"/>
                <w:sz w:val="18"/>
                <w:szCs w:val="18"/>
              </w:rPr>
            </w:pPr>
          </w:p>
        </w:tc>
        <w:tc>
          <w:tcPr>
            <w:tcW w:w="453" w:type="dxa"/>
          </w:tcPr>
          <w:p w14:paraId="1AB8166F" w14:textId="77777777" w:rsidR="00007C2E" w:rsidRPr="00CA6A00" w:rsidRDefault="00007C2E" w:rsidP="00007C2E">
            <w:pPr>
              <w:rPr>
                <w:rFonts w:ascii="Times New Roman" w:hAnsi="Times New Roman" w:cs="Times New Roman"/>
                <w:color w:val="000000" w:themeColor="text1"/>
                <w:sz w:val="18"/>
                <w:szCs w:val="18"/>
              </w:rPr>
            </w:pPr>
          </w:p>
        </w:tc>
        <w:tc>
          <w:tcPr>
            <w:tcW w:w="435" w:type="dxa"/>
          </w:tcPr>
          <w:p w14:paraId="23415899" w14:textId="77777777" w:rsidR="00007C2E" w:rsidRPr="00CA6A00" w:rsidRDefault="00007C2E" w:rsidP="00007C2E">
            <w:pPr>
              <w:rPr>
                <w:rFonts w:ascii="Times New Roman" w:hAnsi="Times New Roman" w:cs="Times New Roman"/>
                <w:color w:val="000000" w:themeColor="text1"/>
                <w:sz w:val="18"/>
                <w:szCs w:val="18"/>
              </w:rPr>
            </w:pPr>
          </w:p>
        </w:tc>
        <w:tc>
          <w:tcPr>
            <w:tcW w:w="531" w:type="dxa"/>
          </w:tcPr>
          <w:p w14:paraId="1CF0A8DF" w14:textId="77777777" w:rsidR="00007C2E" w:rsidRPr="00CA6A00" w:rsidRDefault="00007C2E" w:rsidP="00007C2E">
            <w:pPr>
              <w:rPr>
                <w:rFonts w:ascii="Times New Roman" w:hAnsi="Times New Roman" w:cs="Times New Roman"/>
                <w:color w:val="000000" w:themeColor="text1"/>
                <w:sz w:val="18"/>
                <w:szCs w:val="18"/>
              </w:rPr>
            </w:pPr>
          </w:p>
        </w:tc>
        <w:tc>
          <w:tcPr>
            <w:tcW w:w="471" w:type="dxa"/>
          </w:tcPr>
          <w:p w14:paraId="578B2AD5" w14:textId="77777777" w:rsidR="00007C2E" w:rsidRPr="00CA6A00" w:rsidRDefault="00007C2E" w:rsidP="00007C2E">
            <w:pPr>
              <w:rPr>
                <w:rFonts w:ascii="Times New Roman" w:hAnsi="Times New Roman" w:cs="Times New Roman"/>
                <w:color w:val="000000" w:themeColor="text1"/>
                <w:sz w:val="18"/>
                <w:szCs w:val="18"/>
              </w:rPr>
            </w:pPr>
          </w:p>
        </w:tc>
        <w:tc>
          <w:tcPr>
            <w:tcW w:w="470" w:type="dxa"/>
          </w:tcPr>
          <w:p w14:paraId="10F71396" w14:textId="77777777" w:rsidR="00007C2E" w:rsidRPr="00CA6A00" w:rsidRDefault="00007C2E" w:rsidP="00007C2E">
            <w:pPr>
              <w:rPr>
                <w:rFonts w:ascii="Times New Roman" w:hAnsi="Times New Roman" w:cs="Times New Roman"/>
                <w:color w:val="000000" w:themeColor="text1"/>
                <w:sz w:val="18"/>
                <w:szCs w:val="18"/>
              </w:rPr>
            </w:pPr>
          </w:p>
        </w:tc>
        <w:tc>
          <w:tcPr>
            <w:tcW w:w="524" w:type="dxa"/>
          </w:tcPr>
          <w:p w14:paraId="71B70BAD" w14:textId="77777777" w:rsidR="00007C2E" w:rsidRPr="00CA6A00" w:rsidRDefault="00007C2E" w:rsidP="00007C2E">
            <w:pPr>
              <w:rPr>
                <w:rFonts w:ascii="Times New Roman" w:hAnsi="Times New Roman" w:cs="Times New Roman"/>
                <w:color w:val="000000" w:themeColor="text1"/>
                <w:sz w:val="18"/>
                <w:szCs w:val="18"/>
              </w:rPr>
            </w:pPr>
          </w:p>
        </w:tc>
        <w:tc>
          <w:tcPr>
            <w:tcW w:w="524" w:type="dxa"/>
          </w:tcPr>
          <w:p w14:paraId="1647CFCE" w14:textId="77777777" w:rsidR="00007C2E" w:rsidRPr="00CA6A00" w:rsidRDefault="00007C2E" w:rsidP="00007C2E">
            <w:pPr>
              <w:rPr>
                <w:rFonts w:ascii="Times New Roman" w:hAnsi="Times New Roman" w:cs="Times New Roman"/>
                <w:color w:val="000000" w:themeColor="text1"/>
                <w:sz w:val="18"/>
                <w:szCs w:val="18"/>
              </w:rPr>
            </w:pPr>
          </w:p>
        </w:tc>
        <w:tc>
          <w:tcPr>
            <w:tcW w:w="518" w:type="dxa"/>
          </w:tcPr>
          <w:p w14:paraId="5BFBD14C" w14:textId="77777777" w:rsidR="00007C2E" w:rsidRPr="00CA6A00" w:rsidRDefault="00007C2E" w:rsidP="00007C2E">
            <w:pPr>
              <w:rPr>
                <w:rFonts w:ascii="Times New Roman" w:hAnsi="Times New Roman" w:cs="Times New Roman"/>
                <w:color w:val="000000" w:themeColor="text1"/>
                <w:sz w:val="18"/>
                <w:szCs w:val="18"/>
              </w:rPr>
            </w:pPr>
          </w:p>
        </w:tc>
        <w:tc>
          <w:tcPr>
            <w:tcW w:w="457" w:type="dxa"/>
          </w:tcPr>
          <w:p w14:paraId="66994B0A" w14:textId="77777777" w:rsidR="00007C2E" w:rsidRPr="00CA6A00" w:rsidRDefault="00007C2E" w:rsidP="00007C2E">
            <w:pPr>
              <w:rPr>
                <w:rFonts w:ascii="Times New Roman" w:hAnsi="Times New Roman" w:cs="Times New Roman"/>
                <w:color w:val="000000" w:themeColor="text1"/>
                <w:sz w:val="18"/>
                <w:szCs w:val="18"/>
              </w:rPr>
            </w:pPr>
          </w:p>
        </w:tc>
        <w:tc>
          <w:tcPr>
            <w:tcW w:w="457" w:type="dxa"/>
          </w:tcPr>
          <w:p w14:paraId="21E0B732" w14:textId="77777777" w:rsidR="00007C2E" w:rsidRPr="00CA6A00" w:rsidRDefault="00007C2E" w:rsidP="00007C2E">
            <w:pPr>
              <w:rPr>
                <w:rFonts w:ascii="Times New Roman" w:hAnsi="Times New Roman" w:cs="Times New Roman"/>
                <w:color w:val="000000" w:themeColor="text1"/>
                <w:sz w:val="18"/>
                <w:szCs w:val="18"/>
              </w:rPr>
            </w:pPr>
          </w:p>
        </w:tc>
        <w:tc>
          <w:tcPr>
            <w:tcW w:w="453" w:type="dxa"/>
          </w:tcPr>
          <w:p w14:paraId="44E0B69B" w14:textId="77777777" w:rsidR="00007C2E" w:rsidRPr="00CA6A00" w:rsidRDefault="00007C2E" w:rsidP="00007C2E">
            <w:pPr>
              <w:rPr>
                <w:rFonts w:ascii="Times New Roman" w:hAnsi="Times New Roman" w:cs="Times New Roman"/>
                <w:color w:val="000000" w:themeColor="text1"/>
                <w:sz w:val="18"/>
                <w:szCs w:val="18"/>
              </w:rPr>
            </w:pPr>
          </w:p>
        </w:tc>
        <w:tc>
          <w:tcPr>
            <w:tcW w:w="454" w:type="dxa"/>
          </w:tcPr>
          <w:p w14:paraId="7BCA300C" w14:textId="2B3B3DCA" w:rsidR="00007C2E" w:rsidRPr="00CA6A00" w:rsidRDefault="00DB20F4" w:rsidP="00007C2E">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4" w:type="dxa"/>
          </w:tcPr>
          <w:p w14:paraId="16A2311A" w14:textId="77777777" w:rsidR="00007C2E" w:rsidRPr="00CA6A00" w:rsidRDefault="00007C2E" w:rsidP="00007C2E">
            <w:pPr>
              <w:rPr>
                <w:rFonts w:ascii="Times New Roman" w:hAnsi="Times New Roman" w:cs="Times New Roman"/>
                <w:color w:val="000000" w:themeColor="text1"/>
                <w:sz w:val="18"/>
                <w:szCs w:val="18"/>
              </w:rPr>
            </w:pPr>
          </w:p>
        </w:tc>
        <w:tc>
          <w:tcPr>
            <w:tcW w:w="453" w:type="dxa"/>
          </w:tcPr>
          <w:p w14:paraId="674265EB" w14:textId="77777777" w:rsidR="00007C2E" w:rsidRPr="00CA6A00" w:rsidRDefault="00007C2E" w:rsidP="00007C2E">
            <w:pPr>
              <w:rPr>
                <w:rFonts w:ascii="Times New Roman" w:hAnsi="Times New Roman" w:cs="Times New Roman"/>
                <w:color w:val="000000" w:themeColor="text1"/>
                <w:sz w:val="18"/>
                <w:szCs w:val="18"/>
              </w:rPr>
            </w:pPr>
          </w:p>
        </w:tc>
      </w:tr>
      <w:tr w:rsidR="00CA6A00" w:rsidRPr="00CA6A00" w14:paraId="72324CA0" w14:textId="77777777" w:rsidTr="00760C02">
        <w:tc>
          <w:tcPr>
            <w:tcW w:w="1696" w:type="dxa"/>
          </w:tcPr>
          <w:p w14:paraId="1549CF2C" w14:textId="6F36E56F" w:rsidR="00007C2E" w:rsidRPr="00CA6A00" w:rsidRDefault="00007C2E" w:rsidP="00007C2E">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Avelino-Silva 2017</w:t>
            </w:r>
            <w:r w:rsidR="000E7CA1" w:rsidRPr="00CA6A00">
              <w:rPr>
                <w:rFonts w:ascii="Times New Roman" w:hAnsi="Times New Roman" w:cs="Times New Roman"/>
                <w:color w:val="000000" w:themeColor="text1"/>
                <w:sz w:val="18"/>
                <w:szCs w:val="18"/>
              </w:rPr>
              <w:fldChar w:fldCharType="begin">
                <w:fldData xml:space="preserve">PEVuZE5vdGU+PENpdGU+PEF1dGhvcj5BdmVsaW5vLVNpbHZhPC9BdXRob3I+PFllYXI+MjAxNzwv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BdmVsaW5vLVNpbHZhPC9BdXRob3I+PFllYXI+MjAxNzwv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7CA1" w:rsidRPr="00CA6A00">
              <w:rPr>
                <w:rFonts w:ascii="Times New Roman" w:hAnsi="Times New Roman" w:cs="Times New Roman"/>
                <w:color w:val="000000" w:themeColor="text1"/>
                <w:sz w:val="18"/>
                <w:szCs w:val="18"/>
              </w:rPr>
            </w:r>
            <w:r w:rsidR="000E7CA1"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7]</w:t>
            </w:r>
            <w:r w:rsidR="000E7CA1" w:rsidRPr="00CA6A00">
              <w:rPr>
                <w:rFonts w:ascii="Times New Roman" w:hAnsi="Times New Roman" w:cs="Times New Roman"/>
                <w:color w:val="000000" w:themeColor="text1"/>
                <w:sz w:val="18"/>
                <w:szCs w:val="18"/>
              </w:rPr>
              <w:fldChar w:fldCharType="end"/>
            </w:r>
          </w:p>
        </w:tc>
        <w:tc>
          <w:tcPr>
            <w:tcW w:w="1135" w:type="dxa"/>
          </w:tcPr>
          <w:p w14:paraId="4B9D9949" w14:textId="5C625D9E" w:rsidR="00007C2E" w:rsidRPr="00CA6A00" w:rsidRDefault="00007C2E" w:rsidP="00007C2E">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07</w:t>
            </w:r>
            <w:r w:rsidR="00BB6F95" w:rsidRPr="00CA6A00">
              <w:rPr>
                <w:rFonts w:ascii="Times New Roman" w:hAnsi="Times New Roman" w:cs="Times New Roman"/>
                <w:color w:val="000000" w:themeColor="text1"/>
                <w:sz w:val="18"/>
                <w:szCs w:val="18"/>
              </w:rPr>
              <w:t>/</w:t>
            </w:r>
            <w:r w:rsidR="001016B7" w:rsidRPr="00CA6A00">
              <w:rPr>
                <w:rFonts w:ascii="Times New Roman" w:hAnsi="Times New Roman" w:cs="Times New Roman"/>
                <w:color w:val="000000" w:themeColor="text1"/>
                <w:sz w:val="18"/>
                <w:szCs w:val="18"/>
              </w:rPr>
              <w:t>527</w:t>
            </w:r>
          </w:p>
        </w:tc>
        <w:tc>
          <w:tcPr>
            <w:tcW w:w="436" w:type="dxa"/>
          </w:tcPr>
          <w:p w14:paraId="780E583D" w14:textId="77777777" w:rsidR="00007C2E" w:rsidRPr="00CA6A00" w:rsidRDefault="00007C2E" w:rsidP="00007C2E">
            <w:pPr>
              <w:rPr>
                <w:rFonts w:ascii="Times New Roman" w:hAnsi="Times New Roman" w:cs="Times New Roman"/>
                <w:color w:val="000000" w:themeColor="text1"/>
                <w:sz w:val="18"/>
                <w:szCs w:val="18"/>
              </w:rPr>
            </w:pPr>
          </w:p>
        </w:tc>
        <w:tc>
          <w:tcPr>
            <w:tcW w:w="456" w:type="dxa"/>
          </w:tcPr>
          <w:p w14:paraId="595C0A61" w14:textId="77777777" w:rsidR="00007C2E" w:rsidRPr="00CA6A00" w:rsidRDefault="00007C2E" w:rsidP="00007C2E">
            <w:pPr>
              <w:rPr>
                <w:rFonts w:ascii="Times New Roman" w:hAnsi="Times New Roman" w:cs="Times New Roman"/>
                <w:color w:val="000000" w:themeColor="text1"/>
                <w:sz w:val="18"/>
                <w:szCs w:val="18"/>
              </w:rPr>
            </w:pPr>
          </w:p>
        </w:tc>
        <w:tc>
          <w:tcPr>
            <w:tcW w:w="383" w:type="dxa"/>
          </w:tcPr>
          <w:p w14:paraId="3B070C92" w14:textId="77777777" w:rsidR="00007C2E" w:rsidRPr="00CA6A00" w:rsidRDefault="00007C2E" w:rsidP="00007C2E">
            <w:pPr>
              <w:rPr>
                <w:rFonts w:ascii="Times New Roman" w:hAnsi="Times New Roman" w:cs="Times New Roman"/>
                <w:color w:val="000000" w:themeColor="text1"/>
                <w:sz w:val="18"/>
                <w:szCs w:val="18"/>
              </w:rPr>
            </w:pPr>
          </w:p>
        </w:tc>
        <w:tc>
          <w:tcPr>
            <w:tcW w:w="526" w:type="dxa"/>
          </w:tcPr>
          <w:p w14:paraId="187A1502" w14:textId="77777777" w:rsidR="00007C2E" w:rsidRPr="00CA6A00" w:rsidRDefault="00007C2E" w:rsidP="00007C2E">
            <w:pPr>
              <w:rPr>
                <w:rFonts w:ascii="Times New Roman" w:hAnsi="Times New Roman" w:cs="Times New Roman"/>
                <w:color w:val="000000" w:themeColor="text1"/>
                <w:sz w:val="18"/>
                <w:szCs w:val="18"/>
              </w:rPr>
            </w:pPr>
          </w:p>
        </w:tc>
        <w:tc>
          <w:tcPr>
            <w:tcW w:w="461" w:type="dxa"/>
          </w:tcPr>
          <w:p w14:paraId="1E84AAA5" w14:textId="77777777" w:rsidR="00007C2E" w:rsidRPr="00CA6A00" w:rsidRDefault="00007C2E" w:rsidP="00007C2E">
            <w:pPr>
              <w:rPr>
                <w:rFonts w:ascii="Times New Roman" w:hAnsi="Times New Roman" w:cs="Times New Roman"/>
                <w:color w:val="000000" w:themeColor="text1"/>
                <w:sz w:val="18"/>
                <w:szCs w:val="18"/>
              </w:rPr>
            </w:pPr>
          </w:p>
        </w:tc>
        <w:tc>
          <w:tcPr>
            <w:tcW w:w="453" w:type="dxa"/>
          </w:tcPr>
          <w:p w14:paraId="62934944" w14:textId="77777777" w:rsidR="00007C2E" w:rsidRPr="00CA6A00" w:rsidRDefault="00007C2E" w:rsidP="00007C2E">
            <w:pPr>
              <w:rPr>
                <w:rFonts w:ascii="Times New Roman" w:hAnsi="Times New Roman" w:cs="Times New Roman"/>
                <w:color w:val="000000" w:themeColor="text1"/>
                <w:sz w:val="18"/>
                <w:szCs w:val="18"/>
              </w:rPr>
            </w:pPr>
          </w:p>
        </w:tc>
        <w:tc>
          <w:tcPr>
            <w:tcW w:w="453" w:type="dxa"/>
          </w:tcPr>
          <w:p w14:paraId="476EA0ED" w14:textId="77777777" w:rsidR="00007C2E" w:rsidRPr="00CA6A00" w:rsidRDefault="00007C2E" w:rsidP="00007C2E">
            <w:pPr>
              <w:rPr>
                <w:rFonts w:ascii="Times New Roman" w:hAnsi="Times New Roman" w:cs="Times New Roman"/>
                <w:color w:val="000000" w:themeColor="text1"/>
                <w:sz w:val="18"/>
                <w:szCs w:val="18"/>
              </w:rPr>
            </w:pPr>
          </w:p>
        </w:tc>
        <w:tc>
          <w:tcPr>
            <w:tcW w:w="453" w:type="dxa"/>
          </w:tcPr>
          <w:p w14:paraId="7A207B29" w14:textId="77777777" w:rsidR="00007C2E" w:rsidRPr="00CA6A00" w:rsidRDefault="00007C2E" w:rsidP="00007C2E">
            <w:pPr>
              <w:rPr>
                <w:rFonts w:ascii="Times New Roman" w:hAnsi="Times New Roman" w:cs="Times New Roman"/>
                <w:color w:val="000000" w:themeColor="text1"/>
                <w:sz w:val="18"/>
                <w:szCs w:val="18"/>
              </w:rPr>
            </w:pPr>
          </w:p>
        </w:tc>
        <w:tc>
          <w:tcPr>
            <w:tcW w:w="435" w:type="dxa"/>
          </w:tcPr>
          <w:p w14:paraId="4B21D6A5" w14:textId="77777777" w:rsidR="00007C2E" w:rsidRPr="00CA6A00" w:rsidRDefault="00007C2E" w:rsidP="00007C2E">
            <w:pPr>
              <w:rPr>
                <w:rFonts w:ascii="Times New Roman" w:hAnsi="Times New Roman" w:cs="Times New Roman"/>
                <w:color w:val="000000" w:themeColor="text1"/>
                <w:sz w:val="18"/>
                <w:szCs w:val="18"/>
              </w:rPr>
            </w:pPr>
          </w:p>
        </w:tc>
        <w:tc>
          <w:tcPr>
            <w:tcW w:w="643" w:type="dxa"/>
          </w:tcPr>
          <w:p w14:paraId="6C34506E" w14:textId="77777777" w:rsidR="00007C2E" w:rsidRPr="00CA6A00" w:rsidRDefault="00007C2E" w:rsidP="00007C2E">
            <w:pPr>
              <w:rPr>
                <w:rFonts w:ascii="Times New Roman" w:hAnsi="Times New Roman" w:cs="Times New Roman"/>
                <w:color w:val="000000" w:themeColor="text1"/>
                <w:sz w:val="18"/>
                <w:szCs w:val="18"/>
              </w:rPr>
            </w:pPr>
          </w:p>
        </w:tc>
        <w:tc>
          <w:tcPr>
            <w:tcW w:w="453" w:type="dxa"/>
          </w:tcPr>
          <w:p w14:paraId="2DFE79A8" w14:textId="77777777" w:rsidR="00007C2E" w:rsidRPr="00CA6A00" w:rsidRDefault="00007C2E" w:rsidP="00007C2E">
            <w:pPr>
              <w:rPr>
                <w:rFonts w:ascii="Times New Roman" w:hAnsi="Times New Roman" w:cs="Times New Roman"/>
                <w:color w:val="000000" w:themeColor="text1"/>
                <w:sz w:val="18"/>
                <w:szCs w:val="18"/>
              </w:rPr>
            </w:pPr>
          </w:p>
        </w:tc>
        <w:tc>
          <w:tcPr>
            <w:tcW w:w="435" w:type="dxa"/>
          </w:tcPr>
          <w:p w14:paraId="168DF8E0" w14:textId="77777777" w:rsidR="00007C2E" w:rsidRPr="00CA6A00" w:rsidRDefault="00007C2E" w:rsidP="00007C2E">
            <w:pPr>
              <w:rPr>
                <w:rFonts w:ascii="Times New Roman" w:hAnsi="Times New Roman" w:cs="Times New Roman"/>
                <w:color w:val="000000" w:themeColor="text1"/>
                <w:sz w:val="18"/>
                <w:szCs w:val="18"/>
              </w:rPr>
            </w:pPr>
          </w:p>
        </w:tc>
        <w:tc>
          <w:tcPr>
            <w:tcW w:w="531" w:type="dxa"/>
          </w:tcPr>
          <w:p w14:paraId="5F9170DB" w14:textId="77777777" w:rsidR="00007C2E" w:rsidRPr="00CA6A00" w:rsidRDefault="00007C2E" w:rsidP="00007C2E">
            <w:pPr>
              <w:rPr>
                <w:rFonts w:ascii="Times New Roman" w:hAnsi="Times New Roman" w:cs="Times New Roman"/>
                <w:color w:val="000000" w:themeColor="text1"/>
                <w:sz w:val="18"/>
                <w:szCs w:val="18"/>
              </w:rPr>
            </w:pPr>
          </w:p>
        </w:tc>
        <w:tc>
          <w:tcPr>
            <w:tcW w:w="471" w:type="dxa"/>
          </w:tcPr>
          <w:p w14:paraId="69A36656" w14:textId="77777777" w:rsidR="00007C2E" w:rsidRPr="00CA6A00" w:rsidRDefault="00007C2E" w:rsidP="00007C2E">
            <w:pPr>
              <w:rPr>
                <w:rFonts w:ascii="Times New Roman" w:hAnsi="Times New Roman" w:cs="Times New Roman"/>
                <w:color w:val="000000" w:themeColor="text1"/>
                <w:sz w:val="18"/>
                <w:szCs w:val="18"/>
              </w:rPr>
            </w:pPr>
          </w:p>
        </w:tc>
        <w:tc>
          <w:tcPr>
            <w:tcW w:w="470" w:type="dxa"/>
          </w:tcPr>
          <w:p w14:paraId="3C99D6D8" w14:textId="77777777" w:rsidR="00007C2E" w:rsidRPr="00CA6A00" w:rsidRDefault="00007C2E" w:rsidP="00007C2E">
            <w:pPr>
              <w:rPr>
                <w:rFonts w:ascii="Times New Roman" w:hAnsi="Times New Roman" w:cs="Times New Roman"/>
                <w:color w:val="000000" w:themeColor="text1"/>
                <w:sz w:val="18"/>
                <w:szCs w:val="18"/>
              </w:rPr>
            </w:pPr>
          </w:p>
        </w:tc>
        <w:tc>
          <w:tcPr>
            <w:tcW w:w="524" w:type="dxa"/>
          </w:tcPr>
          <w:p w14:paraId="74D401FE" w14:textId="77777777" w:rsidR="00007C2E" w:rsidRPr="00CA6A00" w:rsidRDefault="00007C2E" w:rsidP="00007C2E">
            <w:pPr>
              <w:rPr>
                <w:rFonts w:ascii="Times New Roman" w:hAnsi="Times New Roman" w:cs="Times New Roman"/>
                <w:color w:val="000000" w:themeColor="text1"/>
                <w:sz w:val="18"/>
                <w:szCs w:val="18"/>
              </w:rPr>
            </w:pPr>
          </w:p>
        </w:tc>
        <w:tc>
          <w:tcPr>
            <w:tcW w:w="524" w:type="dxa"/>
          </w:tcPr>
          <w:p w14:paraId="045D7233" w14:textId="77777777" w:rsidR="00007C2E" w:rsidRPr="00CA6A00" w:rsidRDefault="00007C2E" w:rsidP="00007C2E">
            <w:pPr>
              <w:rPr>
                <w:rFonts w:ascii="Times New Roman" w:hAnsi="Times New Roman" w:cs="Times New Roman"/>
                <w:color w:val="000000" w:themeColor="text1"/>
                <w:sz w:val="18"/>
                <w:szCs w:val="18"/>
              </w:rPr>
            </w:pPr>
          </w:p>
        </w:tc>
        <w:tc>
          <w:tcPr>
            <w:tcW w:w="518" w:type="dxa"/>
          </w:tcPr>
          <w:p w14:paraId="0FF2CAFF" w14:textId="77777777" w:rsidR="00007C2E" w:rsidRPr="00CA6A00" w:rsidRDefault="00007C2E" w:rsidP="00007C2E">
            <w:pPr>
              <w:rPr>
                <w:rFonts w:ascii="Times New Roman" w:hAnsi="Times New Roman" w:cs="Times New Roman"/>
                <w:color w:val="000000" w:themeColor="text1"/>
                <w:sz w:val="18"/>
                <w:szCs w:val="18"/>
              </w:rPr>
            </w:pPr>
          </w:p>
        </w:tc>
        <w:tc>
          <w:tcPr>
            <w:tcW w:w="457" w:type="dxa"/>
          </w:tcPr>
          <w:p w14:paraId="70626283" w14:textId="77777777" w:rsidR="00007C2E" w:rsidRPr="00CA6A00" w:rsidRDefault="00007C2E" w:rsidP="00007C2E">
            <w:pPr>
              <w:rPr>
                <w:rFonts w:ascii="Times New Roman" w:hAnsi="Times New Roman" w:cs="Times New Roman"/>
                <w:color w:val="000000" w:themeColor="text1"/>
                <w:sz w:val="18"/>
                <w:szCs w:val="18"/>
              </w:rPr>
            </w:pPr>
          </w:p>
        </w:tc>
        <w:tc>
          <w:tcPr>
            <w:tcW w:w="457" w:type="dxa"/>
          </w:tcPr>
          <w:p w14:paraId="096A3F8B" w14:textId="77777777" w:rsidR="00007C2E" w:rsidRPr="00CA6A00" w:rsidRDefault="00007C2E" w:rsidP="00007C2E">
            <w:pPr>
              <w:rPr>
                <w:rFonts w:ascii="Times New Roman" w:hAnsi="Times New Roman" w:cs="Times New Roman"/>
                <w:color w:val="000000" w:themeColor="text1"/>
                <w:sz w:val="18"/>
                <w:szCs w:val="18"/>
              </w:rPr>
            </w:pPr>
          </w:p>
        </w:tc>
        <w:tc>
          <w:tcPr>
            <w:tcW w:w="453" w:type="dxa"/>
          </w:tcPr>
          <w:p w14:paraId="4C146607" w14:textId="77777777" w:rsidR="00007C2E" w:rsidRPr="00CA6A00" w:rsidRDefault="00007C2E" w:rsidP="00007C2E">
            <w:pPr>
              <w:rPr>
                <w:rFonts w:ascii="Times New Roman" w:hAnsi="Times New Roman" w:cs="Times New Roman"/>
                <w:color w:val="000000" w:themeColor="text1"/>
                <w:sz w:val="18"/>
                <w:szCs w:val="18"/>
              </w:rPr>
            </w:pPr>
          </w:p>
        </w:tc>
        <w:tc>
          <w:tcPr>
            <w:tcW w:w="454" w:type="dxa"/>
          </w:tcPr>
          <w:p w14:paraId="459AECAA" w14:textId="77777777" w:rsidR="00007C2E" w:rsidRPr="00CA6A00" w:rsidRDefault="00007C2E" w:rsidP="00007C2E">
            <w:pPr>
              <w:rPr>
                <w:rFonts w:ascii="Times New Roman" w:hAnsi="Times New Roman" w:cs="Times New Roman"/>
                <w:color w:val="000000" w:themeColor="text1"/>
                <w:sz w:val="18"/>
                <w:szCs w:val="18"/>
              </w:rPr>
            </w:pPr>
          </w:p>
        </w:tc>
        <w:tc>
          <w:tcPr>
            <w:tcW w:w="454" w:type="dxa"/>
          </w:tcPr>
          <w:p w14:paraId="63761298" w14:textId="123D30CB" w:rsidR="00007C2E" w:rsidRPr="00CA6A00" w:rsidRDefault="00F94C86" w:rsidP="00007C2E">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tcPr>
          <w:p w14:paraId="43B42D15" w14:textId="5085A88C" w:rsidR="00007C2E" w:rsidRPr="00CA6A00" w:rsidRDefault="00007C2E" w:rsidP="00007C2E">
            <w:pPr>
              <w:rPr>
                <w:rFonts w:ascii="Times New Roman" w:hAnsi="Times New Roman" w:cs="Times New Roman"/>
                <w:color w:val="000000" w:themeColor="text1"/>
                <w:sz w:val="18"/>
                <w:szCs w:val="18"/>
              </w:rPr>
            </w:pPr>
          </w:p>
        </w:tc>
      </w:tr>
      <w:tr w:rsidR="00CA6A00" w:rsidRPr="00CA6A00" w14:paraId="5E6C22E8" w14:textId="77777777" w:rsidTr="00760C02">
        <w:tc>
          <w:tcPr>
            <w:tcW w:w="1696" w:type="dxa"/>
          </w:tcPr>
          <w:p w14:paraId="0EB299B4" w14:textId="10AB3B96" w:rsidR="00007C2E" w:rsidRPr="00CA6A00" w:rsidRDefault="00007C2E" w:rsidP="00007C2E">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Avelino-Silva 2018</w:t>
            </w:r>
            <w:r w:rsidR="000E7CA1"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Avelino-Silva&lt;/Author&gt;&lt;Year&gt;2018&lt;/Year&gt;&lt;RecNum&gt;190&lt;/RecNum&gt;&lt;DisplayText&gt;[8]&lt;/DisplayText&gt;&lt;record&gt;&lt;rec-number&gt;190&lt;/rec-number&gt;&lt;foreign-keys&gt;&lt;key app="EN" db-id="sstzwfe08r9xrke295vvts57d2ew5p9sed9p" timestamp="1734568923"&gt;190&lt;/key&gt;&lt;/foreign-keys&gt;&lt;ref-type name="Journal Article"&gt;17&lt;/ref-type&gt;&lt;contributors&gt;&lt;authors&gt;&lt;author&gt;Avelino-Silva, T. J.&lt;/author&gt;&lt;author&gt;Campora, F.&lt;/author&gt;&lt;author&gt;Curiati, J. A. E.&lt;/author&gt;&lt;author&gt;Jacob-Filho, W.&lt;/author&gt;&lt;/authors&gt;&lt;/contributors&gt;&lt;auth-address&gt;Division of Geriatrics, Department of Internal Medicine, University of Sao Paulo Medical School, Sao Paulo, Sao Paulo, Brazil.&lt;/auth-address&gt;&lt;titles&gt;&lt;title&gt;Prognostic effects of delirium motor subtypes in hospitalized older adults: A prospective cohort study&lt;/title&gt;&lt;secondary-title&gt;PLoS One&lt;/secondary-title&gt;&lt;/titles&gt;&lt;periodical&gt;&lt;full-title&gt;PLoS One&lt;/full-title&gt;&lt;/periodical&gt;&lt;pages&gt;e0191092&lt;/pages&gt;&lt;volume&gt;13&lt;/volume&gt;&lt;number&gt;1&lt;/number&gt;&lt;edition&gt;20180130&lt;/edition&gt;&lt;keywords&gt;&lt;keyword&gt;Aged&lt;/keyword&gt;&lt;keyword&gt;Aged, 80 and over&lt;/keyword&gt;&lt;keyword&gt;Brazil&lt;/keyword&gt;&lt;keyword&gt;Delirium/*physiopathology&lt;/keyword&gt;&lt;keyword&gt;Female&lt;/keyword&gt;&lt;keyword&gt;*Hospitalization&lt;/keyword&gt;&lt;keyword&gt;Humans&lt;/keyword&gt;&lt;keyword&gt;Male&lt;/keyword&gt;&lt;keyword&gt;Prognosis&lt;/keyword&gt;&lt;keyword&gt;Prospective Studies&lt;/keyword&gt;&lt;/keywords&gt;&lt;dates&gt;&lt;year&gt;2018&lt;/year&gt;&lt;/dates&gt;&lt;isbn&gt;1932-6203 (Electronic)&amp;#xD;1932-6203 (Linking)&lt;/isbn&gt;&lt;accession-num&gt;29381733&lt;/accession-num&gt;&lt;urls&gt;&lt;related-urls&gt;&lt;url&gt;https://www.ncbi.nlm.nih.gov/pubmed/29381733&lt;/url&gt;&lt;/related-urls&gt;&lt;/urls&gt;&lt;custom1&gt;Competing Interests: The authors have declared that no competing interests exist.&lt;/custom1&gt;&lt;custom2&gt;PMC5790217&lt;/custom2&gt;&lt;electronic-resource-num&gt;10.1371/journal.pone.0191092&lt;/electronic-resource-num&gt;&lt;remote-database-name&gt;Medline&lt;/remote-database-name&gt;&lt;remote-database-provider&gt;NLM&lt;/remote-database-provider&gt;&lt;/record&gt;&lt;/Cite&gt;&lt;/EndNote&gt;</w:instrText>
            </w:r>
            <w:r w:rsidR="000E7CA1"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8]</w:t>
            </w:r>
            <w:r w:rsidR="000E7CA1" w:rsidRPr="00CA6A00">
              <w:rPr>
                <w:rFonts w:ascii="Times New Roman" w:hAnsi="Times New Roman" w:cs="Times New Roman"/>
                <w:color w:val="000000" w:themeColor="text1"/>
                <w:sz w:val="18"/>
                <w:szCs w:val="18"/>
              </w:rPr>
              <w:fldChar w:fldCharType="end"/>
            </w:r>
          </w:p>
        </w:tc>
        <w:tc>
          <w:tcPr>
            <w:tcW w:w="1135" w:type="dxa"/>
          </w:tcPr>
          <w:p w14:paraId="74BF405D" w14:textId="1DEBDA6A" w:rsidR="00007C2E" w:rsidRPr="00CA6A00" w:rsidRDefault="00007C2E" w:rsidP="00007C2E">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457</w:t>
            </w:r>
            <w:r w:rsidR="00BB6F95" w:rsidRPr="00CA6A00">
              <w:rPr>
                <w:rFonts w:ascii="Times New Roman" w:hAnsi="Times New Roman" w:cs="Times New Roman"/>
                <w:color w:val="000000" w:themeColor="text1"/>
                <w:sz w:val="18"/>
                <w:szCs w:val="18"/>
              </w:rPr>
              <w:t>/</w:t>
            </w:r>
            <w:r w:rsidR="001016B7" w:rsidRPr="00CA6A00">
              <w:rPr>
                <w:rFonts w:ascii="Times New Roman" w:hAnsi="Times New Roman" w:cs="Times New Roman"/>
                <w:color w:val="000000" w:themeColor="text1"/>
                <w:sz w:val="18"/>
                <w:szCs w:val="18"/>
              </w:rPr>
              <w:t>687</w:t>
            </w:r>
          </w:p>
        </w:tc>
        <w:tc>
          <w:tcPr>
            <w:tcW w:w="436" w:type="dxa"/>
          </w:tcPr>
          <w:p w14:paraId="681535E8" w14:textId="77777777" w:rsidR="00007C2E" w:rsidRPr="00CA6A00" w:rsidRDefault="00007C2E" w:rsidP="00007C2E">
            <w:pPr>
              <w:rPr>
                <w:rFonts w:ascii="Times New Roman" w:hAnsi="Times New Roman" w:cs="Times New Roman"/>
                <w:color w:val="000000" w:themeColor="text1"/>
                <w:sz w:val="18"/>
                <w:szCs w:val="18"/>
              </w:rPr>
            </w:pPr>
          </w:p>
        </w:tc>
        <w:tc>
          <w:tcPr>
            <w:tcW w:w="456" w:type="dxa"/>
          </w:tcPr>
          <w:p w14:paraId="10C1E485" w14:textId="77777777" w:rsidR="00007C2E" w:rsidRPr="00CA6A00" w:rsidRDefault="00007C2E" w:rsidP="00007C2E">
            <w:pPr>
              <w:rPr>
                <w:rFonts w:ascii="Times New Roman" w:hAnsi="Times New Roman" w:cs="Times New Roman"/>
                <w:color w:val="000000" w:themeColor="text1"/>
                <w:sz w:val="18"/>
                <w:szCs w:val="18"/>
              </w:rPr>
            </w:pPr>
          </w:p>
        </w:tc>
        <w:tc>
          <w:tcPr>
            <w:tcW w:w="383" w:type="dxa"/>
          </w:tcPr>
          <w:p w14:paraId="7968709E" w14:textId="77777777" w:rsidR="00007C2E" w:rsidRPr="00CA6A00" w:rsidRDefault="00007C2E" w:rsidP="00007C2E">
            <w:pPr>
              <w:rPr>
                <w:rFonts w:ascii="Times New Roman" w:hAnsi="Times New Roman" w:cs="Times New Roman"/>
                <w:color w:val="000000" w:themeColor="text1"/>
                <w:sz w:val="18"/>
                <w:szCs w:val="18"/>
              </w:rPr>
            </w:pPr>
          </w:p>
        </w:tc>
        <w:tc>
          <w:tcPr>
            <w:tcW w:w="526" w:type="dxa"/>
          </w:tcPr>
          <w:p w14:paraId="36B56758" w14:textId="77777777" w:rsidR="00007C2E" w:rsidRPr="00CA6A00" w:rsidRDefault="00007C2E" w:rsidP="00007C2E">
            <w:pPr>
              <w:rPr>
                <w:rFonts w:ascii="Times New Roman" w:hAnsi="Times New Roman" w:cs="Times New Roman"/>
                <w:color w:val="000000" w:themeColor="text1"/>
                <w:sz w:val="18"/>
                <w:szCs w:val="18"/>
              </w:rPr>
            </w:pPr>
          </w:p>
        </w:tc>
        <w:tc>
          <w:tcPr>
            <w:tcW w:w="461" w:type="dxa"/>
          </w:tcPr>
          <w:p w14:paraId="684A5DE1" w14:textId="77777777" w:rsidR="00007C2E" w:rsidRPr="00CA6A00" w:rsidRDefault="00007C2E" w:rsidP="00007C2E">
            <w:pPr>
              <w:rPr>
                <w:rFonts w:ascii="Times New Roman" w:hAnsi="Times New Roman" w:cs="Times New Roman"/>
                <w:color w:val="000000" w:themeColor="text1"/>
                <w:sz w:val="18"/>
                <w:szCs w:val="18"/>
              </w:rPr>
            </w:pPr>
          </w:p>
        </w:tc>
        <w:tc>
          <w:tcPr>
            <w:tcW w:w="453" w:type="dxa"/>
          </w:tcPr>
          <w:p w14:paraId="08006273" w14:textId="77777777" w:rsidR="00007C2E" w:rsidRPr="00CA6A00" w:rsidRDefault="00007C2E" w:rsidP="00007C2E">
            <w:pPr>
              <w:rPr>
                <w:rFonts w:ascii="Times New Roman" w:hAnsi="Times New Roman" w:cs="Times New Roman"/>
                <w:color w:val="000000" w:themeColor="text1"/>
                <w:sz w:val="18"/>
                <w:szCs w:val="18"/>
              </w:rPr>
            </w:pPr>
          </w:p>
        </w:tc>
        <w:tc>
          <w:tcPr>
            <w:tcW w:w="453" w:type="dxa"/>
          </w:tcPr>
          <w:p w14:paraId="11CD83DD" w14:textId="77777777" w:rsidR="00007C2E" w:rsidRPr="00CA6A00" w:rsidRDefault="00007C2E" w:rsidP="00007C2E">
            <w:pPr>
              <w:rPr>
                <w:rFonts w:ascii="Times New Roman" w:hAnsi="Times New Roman" w:cs="Times New Roman"/>
                <w:color w:val="000000" w:themeColor="text1"/>
                <w:sz w:val="18"/>
                <w:szCs w:val="18"/>
              </w:rPr>
            </w:pPr>
          </w:p>
        </w:tc>
        <w:tc>
          <w:tcPr>
            <w:tcW w:w="453" w:type="dxa"/>
          </w:tcPr>
          <w:p w14:paraId="14485D99" w14:textId="77777777" w:rsidR="00007C2E" w:rsidRPr="00CA6A00" w:rsidRDefault="00007C2E" w:rsidP="00007C2E">
            <w:pPr>
              <w:rPr>
                <w:rFonts w:ascii="Times New Roman" w:hAnsi="Times New Roman" w:cs="Times New Roman"/>
                <w:color w:val="000000" w:themeColor="text1"/>
                <w:sz w:val="18"/>
                <w:szCs w:val="18"/>
              </w:rPr>
            </w:pPr>
          </w:p>
        </w:tc>
        <w:tc>
          <w:tcPr>
            <w:tcW w:w="435" w:type="dxa"/>
          </w:tcPr>
          <w:p w14:paraId="373B85C8" w14:textId="77777777" w:rsidR="00007C2E" w:rsidRPr="00CA6A00" w:rsidRDefault="00007C2E" w:rsidP="00007C2E">
            <w:pPr>
              <w:rPr>
                <w:rFonts w:ascii="Times New Roman" w:hAnsi="Times New Roman" w:cs="Times New Roman"/>
                <w:color w:val="000000" w:themeColor="text1"/>
                <w:sz w:val="18"/>
                <w:szCs w:val="18"/>
              </w:rPr>
            </w:pPr>
          </w:p>
        </w:tc>
        <w:tc>
          <w:tcPr>
            <w:tcW w:w="643" w:type="dxa"/>
          </w:tcPr>
          <w:p w14:paraId="01882346" w14:textId="77777777" w:rsidR="00007C2E" w:rsidRPr="00CA6A00" w:rsidRDefault="00007C2E" w:rsidP="00007C2E">
            <w:pPr>
              <w:rPr>
                <w:rFonts w:ascii="Times New Roman" w:hAnsi="Times New Roman" w:cs="Times New Roman"/>
                <w:color w:val="000000" w:themeColor="text1"/>
                <w:sz w:val="18"/>
                <w:szCs w:val="18"/>
              </w:rPr>
            </w:pPr>
          </w:p>
        </w:tc>
        <w:tc>
          <w:tcPr>
            <w:tcW w:w="453" w:type="dxa"/>
          </w:tcPr>
          <w:p w14:paraId="5EBDF132" w14:textId="77777777" w:rsidR="00007C2E" w:rsidRPr="00CA6A00" w:rsidRDefault="00007C2E" w:rsidP="00007C2E">
            <w:pPr>
              <w:rPr>
                <w:rFonts w:ascii="Times New Roman" w:hAnsi="Times New Roman" w:cs="Times New Roman"/>
                <w:color w:val="000000" w:themeColor="text1"/>
                <w:sz w:val="18"/>
                <w:szCs w:val="18"/>
              </w:rPr>
            </w:pPr>
          </w:p>
        </w:tc>
        <w:tc>
          <w:tcPr>
            <w:tcW w:w="435" w:type="dxa"/>
          </w:tcPr>
          <w:p w14:paraId="37DAF0EB" w14:textId="77777777" w:rsidR="00007C2E" w:rsidRPr="00CA6A00" w:rsidRDefault="00007C2E" w:rsidP="00007C2E">
            <w:pPr>
              <w:rPr>
                <w:rFonts w:ascii="Times New Roman" w:hAnsi="Times New Roman" w:cs="Times New Roman"/>
                <w:color w:val="000000" w:themeColor="text1"/>
                <w:sz w:val="18"/>
                <w:szCs w:val="18"/>
              </w:rPr>
            </w:pPr>
          </w:p>
        </w:tc>
        <w:tc>
          <w:tcPr>
            <w:tcW w:w="531" w:type="dxa"/>
          </w:tcPr>
          <w:p w14:paraId="65593FEF" w14:textId="77777777" w:rsidR="00007C2E" w:rsidRPr="00CA6A00" w:rsidRDefault="00007C2E" w:rsidP="00007C2E">
            <w:pPr>
              <w:rPr>
                <w:rFonts w:ascii="Times New Roman" w:hAnsi="Times New Roman" w:cs="Times New Roman"/>
                <w:color w:val="000000" w:themeColor="text1"/>
                <w:sz w:val="18"/>
                <w:szCs w:val="18"/>
              </w:rPr>
            </w:pPr>
          </w:p>
        </w:tc>
        <w:tc>
          <w:tcPr>
            <w:tcW w:w="471" w:type="dxa"/>
          </w:tcPr>
          <w:p w14:paraId="2BF6A87D" w14:textId="77777777" w:rsidR="00007C2E" w:rsidRPr="00CA6A00" w:rsidRDefault="00007C2E" w:rsidP="00007C2E">
            <w:pPr>
              <w:rPr>
                <w:rFonts w:ascii="Times New Roman" w:hAnsi="Times New Roman" w:cs="Times New Roman"/>
                <w:color w:val="000000" w:themeColor="text1"/>
                <w:sz w:val="18"/>
                <w:szCs w:val="18"/>
              </w:rPr>
            </w:pPr>
          </w:p>
        </w:tc>
        <w:tc>
          <w:tcPr>
            <w:tcW w:w="470" w:type="dxa"/>
          </w:tcPr>
          <w:p w14:paraId="30AA9622" w14:textId="77777777" w:rsidR="00007C2E" w:rsidRPr="00CA6A00" w:rsidRDefault="00007C2E" w:rsidP="00007C2E">
            <w:pPr>
              <w:rPr>
                <w:rFonts w:ascii="Times New Roman" w:hAnsi="Times New Roman" w:cs="Times New Roman"/>
                <w:color w:val="000000" w:themeColor="text1"/>
                <w:sz w:val="18"/>
                <w:szCs w:val="18"/>
              </w:rPr>
            </w:pPr>
          </w:p>
        </w:tc>
        <w:tc>
          <w:tcPr>
            <w:tcW w:w="524" w:type="dxa"/>
          </w:tcPr>
          <w:p w14:paraId="1B4E5E36" w14:textId="77777777" w:rsidR="00007C2E" w:rsidRPr="00CA6A00" w:rsidRDefault="00007C2E" w:rsidP="00007C2E">
            <w:pPr>
              <w:rPr>
                <w:rFonts w:ascii="Times New Roman" w:hAnsi="Times New Roman" w:cs="Times New Roman"/>
                <w:color w:val="000000" w:themeColor="text1"/>
                <w:sz w:val="18"/>
                <w:szCs w:val="18"/>
              </w:rPr>
            </w:pPr>
          </w:p>
        </w:tc>
        <w:tc>
          <w:tcPr>
            <w:tcW w:w="524" w:type="dxa"/>
          </w:tcPr>
          <w:p w14:paraId="2880F883" w14:textId="77777777" w:rsidR="00007C2E" w:rsidRPr="00CA6A00" w:rsidRDefault="00007C2E" w:rsidP="00007C2E">
            <w:pPr>
              <w:rPr>
                <w:rFonts w:ascii="Times New Roman" w:hAnsi="Times New Roman" w:cs="Times New Roman"/>
                <w:color w:val="000000" w:themeColor="text1"/>
                <w:sz w:val="18"/>
                <w:szCs w:val="18"/>
              </w:rPr>
            </w:pPr>
          </w:p>
        </w:tc>
        <w:tc>
          <w:tcPr>
            <w:tcW w:w="518" w:type="dxa"/>
          </w:tcPr>
          <w:p w14:paraId="76CA8A96" w14:textId="77777777" w:rsidR="00007C2E" w:rsidRPr="00CA6A00" w:rsidRDefault="00007C2E" w:rsidP="00007C2E">
            <w:pPr>
              <w:rPr>
                <w:rFonts w:ascii="Times New Roman" w:hAnsi="Times New Roman" w:cs="Times New Roman"/>
                <w:color w:val="000000" w:themeColor="text1"/>
                <w:sz w:val="18"/>
                <w:szCs w:val="18"/>
              </w:rPr>
            </w:pPr>
          </w:p>
        </w:tc>
        <w:tc>
          <w:tcPr>
            <w:tcW w:w="457" w:type="dxa"/>
          </w:tcPr>
          <w:p w14:paraId="533383E4" w14:textId="77777777" w:rsidR="00007C2E" w:rsidRPr="00CA6A00" w:rsidRDefault="00007C2E" w:rsidP="00007C2E">
            <w:pPr>
              <w:rPr>
                <w:rFonts w:ascii="Times New Roman" w:hAnsi="Times New Roman" w:cs="Times New Roman"/>
                <w:color w:val="000000" w:themeColor="text1"/>
                <w:sz w:val="18"/>
                <w:szCs w:val="18"/>
              </w:rPr>
            </w:pPr>
          </w:p>
        </w:tc>
        <w:tc>
          <w:tcPr>
            <w:tcW w:w="457" w:type="dxa"/>
          </w:tcPr>
          <w:p w14:paraId="7A57B524" w14:textId="77777777" w:rsidR="00007C2E" w:rsidRPr="00CA6A00" w:rsidRDefault="00007C2E" w:rsidP="00007C2E">
            <w:pPr>
              <w:rPr>
                <w:rFonts w:ascii="Times New Roman" w:hAnsi="Times New Roman" w:cs="Times New Roman"/>
                <w:color w:val="000000" w:themeColor="text1"/>
                <w:sz w:val="18"/>
                <w:szCs w:val="18"/>
              </w:rPr>
            </w:pPr>
          </w:p>
        </w:tc>
        <w:tc>
          <w:tcPr>
            <w:tcW w:w="453" w:type="dxa"/>
          </w:tcPr>
          <w:p w14:paraId="11CD14D3" w14:textId="77777777" w:rsidR="00007C2E" w:rsidRPr="00CA6A00" w:rsidRDefault="00007C2E" w:rsidP="00007C2E">
            <w:pPr>
              <w:rPr>
                <w:rFonts w:ascii="Times New Roman" w:hAnsi="Times New Roman" w:cs="Times New Roman"/>
                <w:color w:val="000000" w:themeColor="text1"/>
                <w:sz w:val="18"/>
                <w:szCs w:val="18"/>
              </w:rPr>
            </w:pPr>
          </w:p>
        </w:tc>
        <w:tc>
          <w:tcPr>
            <w:tcW w:w="454" w:type="dxa"/>
          </w:tcPr>
          <w:p w14:paraId="03A4A81D" w14:textId="77777777" w:rsidR="00007C2E" w:rsidRPr="00CA6A00" w:rsidRDefault="00007C2E" w:rsidP="00007C2E">
            <w:pPr>
              <w:rPr>
                <w:rFonts w:ascii="Times New Roman" w:hAnsi="Times New Roman" w:cs="Times New Roman"/>
                <w:color w:val="000000" w:themeColor="text1"/>
                <w:sz w:val="18"/>
                <w:szCs w:val="18"/>
              </w:rPr>
            </w:pPr>
          </w:p>
        </w:tc>
        <w:tc>
          <w:tcPr>
            <w:tcW w:w="454" w:type="dxa"/>
          </w:tcPr>
          <w:p w14:paraId="5ED2229F" w14:textId="6721AED6" w:rsidR="00007C2E" w:rsidRPr="00CA6A00" w:rsidRDefault="00F94C86" w:rsidP="00007C2E">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tcPr>
          <w:p w14:paraId="3E870F8B" w14:textId="329FE3AB" w:rsidR="00007C2E" w:rsidRPr="00CA6A00" w:rsidRDefault="00007C2E" w:rsidP="00007C2E">
            <w:pPr>
              <w:rPr>
                <w:rFonts w:ascii="Times New Roman" w:hAnsi="Times New Roman" w:cs="Times New Roman"/>
                <w:color w:val="000000" w:themeColor="text1"/>
                <w:sz w:val="18"/>
                <w:szCs w:val="18"/>
              </w:rPr>
            </w:pPr>
          </w:p>
        </w:tc>
      </w:tr>
      <w:tr w:rsidR="00CA6A00" w:rsidRPr="00CA6A00" w14:paraId="15F2FB4C" w14:textId="77777777" w:rsidTr="00760C02">
        <w:tc>
          <w:tcPr>
            <w:tcW w:w="1696" w:type="dxa"/>
          </w:tcPr>
          <w:p w14:paraId="75840F32" w14:textId="6EAFF5A8" w:rsidR="00007C2E" w:rsidRPr="00CA6A00" w:rsidRDefault="00007C2E" w:rsidP="00007C2E">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Bagienski 2017</w:t>
            </w:r>
            <w:r w:rsidR="000E7CA1" w:rsidRPr="00CA6A00">
              <w:rPr>
                <w:rFonts w:ascii="Times New Roman" w:hAnsi="Times New Roman" w:cs="Times New Roman"/>
                <w:color w:val="000000" w:themeColor="text1"/>
                <w:sz w:val="18"/>
                <w:szCs w:val="18"/>
              </w:rPr>
              <w:fldChar w:fldCharType="begin">
                <w:fldData xml:space="preserve">PEVuZE5vdGU+PENpdGU+PEF1dGhvcj5CYWdpZW5za2k8L0F1dGhvcj48WWVhcj4yMDE3PC9ZZWFy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CYWdpZW5za2k8L0F1dGhvcj48WWVhcj4yMDE3PC9ZZWFy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7CA1" w:rsidRPr="00CA6A00">
              <w:rPr>
                <w:rFonts w:ascii="Times New Roman" w:hAnsi="Times New Roman" w:cs="Times New Roman"/>
                <w:color w:val="000000" w:themeColor="text1"/>
                <w:sz w:val="18"/>
                <w:szCs w:val="18"/>
              </w:rPr>
            </w:r>
            <w:r w:rsidR="000E7CA1"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9]</w:t>
            </w:r>
            <w:r w:rsidR="000E7CA1" w:rsidRPr="00CA6A00">
              <w:rPr>
                <w:rFonts w:ascii="Times New Roman" w:hAnsi="Times New Roman" w:cs="Times New Roman"/>
                <w:color w:val="000000" w:themeColor="text1"/>
                <w:sz w:val="18"/>
                <w:szCs w:val="18"/>
              </w:rPr>
              <w:fldChar w:fldCharType="end"/>
            </w:r>
          </w:p>
        </w:tc>
        <w:tc>
          <w:tcPr>
            <w:tcW w:w="1135" w:type="dxa"/>
          </w:tcPr>
          <w:p w14:paraId="6647E719" w14:textId="343EABD3" w:rsidR="00007C2E" w:rsidRPr="00CA6A00" w:rsidRDefault="00007C2E" w:rsidP="00007C2E">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9</w:t>
            </w:r>
            <w:r w:rsidR="00BB6F95" w:rsidRPr="00CA6A00">
              <w:rPr>
                <w:rFonts w:ascii="Times New Roman" w:hAnsi="Times New Roman" w:cs="Times New Roman"/>
                <w:color w:val="000000" w:themeColor="text1"/>
                <w:sz w:val="18"/>
                <w:szCs w:val="18"/>
              </w:rPr>
              <w:t>/</w:t>
            </w:r>
            <w:r w:rsidR="001016B7" w:rsidRPr="00CA6A00">
              <w:rPr>
                <w:rFonts w:ascii="Times New Roman" w:hAnsi="Times New Roman" w:cs="Times New Roman"/>
                <w:color w:val="000000" w:themeColor="text1"/>
                <w:sz w:val="18"/>
                <w:szCs w:val="18"/>
              </w:rPr>
              <w:t>112</w:t>
            </w:r>
          </w:p>
        </w:tc>
        <w:tc>
          <w:tcPr>
            <w:tcW w:w="436" w:type="dxa"/>
          </w:tcPr>
          <w:p w14:paraId="6F79A6AF" w14:textId="77777777" w:rsidR="00007C2E" w:rsidRPr="00CA6A00" w:rsidRDefault="00007C2E" w:rsidP="00007C2E">
            <w:pPr>
              <w:rPr>
                <w:rFonts w:ascii="Times New Roman" w:hAnsi="Times New Roman" w:cs="Times New Roman"/>
                <w:color w:val="000000" w:themeColor="text1"/>
                <w:sz w:val="18"/>
                <w:szCs w:val="18"/>
              </w:rPr>
            </w:pPr>
          </w:p>
        </w:tc>
        <w:tc>
          <w:tcPr>
            <w:tcW w:w="456" w:type="dxa"/>
          </w:tcPr>
          <w:p w14:paraId="28FC8A67" w14:textId="77777777" w:rsidR="00007C2E" w:rsidRPr="00CA6A00" w:rsidRDefault="00007C2E" w:rsidP="00007C2E">
            <w:pPr>
              <w:rPr>
                <w:rFonts w:ascii="Times New Roman" w:hAnsi="Times New Roman" w:cs="Times New Roman"/>
                <w:color w:val="000000" w:themeColor="text1"/>
                <w:sz w:val="18"/>
                <w:szCs w:val="18"/>
              </w:rPr>
            </w:pPr>
          </w:p>
        </w:tc>
        <w:tc>
          <w:tcPr>
            <w:tcW w:w="383" w:type="dxa"/>
          </w:tcPr>
          <w:p w14:paraId="7B564A96" w14:textId="77777777" w:rsidR="00007C2E" w:rsidRPr="00CA6A00" w:rsidRDefault="00007C2E" w:rsidP="00007C2E">
            <w:pPr>
              <w:rPr>
                <w:rFonts w:ascii="Times New Roman" w:hAnsi="Times New Roman" w:cs="Times New Roman"/>
                <w:color w:val="000000" w:themeColor="text1"/>
                <w:sz w:val="18"/>
                <w:szCs w:val="18"/>
              </w:rPr>
            </w:pPr>
          </w:p>
        </w:tc>
        <w:tc>
          <w:tcPr>
            <w:tcW w:w="526" w:type="dxa"/>
          </w:tcPr>
          <w:p w14:paraId="38784D09" w14:textId="77777777" w:rsidR="00007C2E" w:rsidRPr="00CA6A00" w:rsidRDefault="00007C2E" w:rsidP="00007C2E">
            <w:pPr>
              <w:rPr>
                <w:rFonts w:ascii="Times New Roman" w:hAnsi="Times New Roman" w:cs="Times New Roman"/>
                <w:color w:val="000000" w:themeColor="text1"/>
                <w:sz w:val="18"/>
                <w:szCs w:val="18"/>
              </w:rPr>
            </w:pPr>
          </w:p>
        </w:tc>
        <w:tc>
          <w:tcPr>
            <w:tcW w:w="461" w:type="dxa"/>
          </w:tcPr>
          <w:p w14:paraId="7A302583" w14:textId="77777777" w:rsidR="00007C2E" w:rsidRPr="00CA6A00" w:rsidRDefault="00007C2E" w:rsidP="00007C2E">
            <w:pPr>
              <w:rPr>
                <w:rFonts w:ascii="Times New Roman" w:hAnsi="Times New Roman" w:cs="Times New Roman"/>
                <w:color w:val="000000" w:themeColor="text1"/>
                <w:sz w:val="18"/>
                <w:szCs w:val="18"/>
              </w:rPr>
            </w:pPr>
          </w:p>
        </w:tc>
        <w:tc>
          <w:tcPr>
            <w:tcW w:w="453" w:type="dxa"/>
          </w:tcPr>
          <w:p w14:paraId="241C0B3A" w14:textId="77777777" w:rsidR="00007C2E" w:rsidRPr="00CA6A00" w:rsidRDefault="00007C2E" w:rsidP="00007C2E">
            <w:pPr>
              <w:rPr>
                <w:rFonts w:ascii="Times New Roman" w:hAnsi="Times New Roman" w:cs="Times New Roman"/>
                <w:color w:val="000000" w:themeColor="text1"/>
                <w:sz w:val="18"/>
                <w:szCs w:val="18"/>
              </w:rPr>
            </w:pPr>
          </w:p>
        </w:tc>
        <w:tc>
          <w:tcPr>
            <w:tcW w:w="453" w:type="dxa"/>
          </w:tcPr>
          <w:p w14:paraId="62E774A1" w14:textId="77777777" w:rsidR="00007C2E" w:rsidRPr="00CA6A00" w:rsidRDefault="00007C2E" w:rsidP="00007C2E">
            <w:pPr>
              <w:rPr>
                <w:rFonts w:ascii="Times New Roman" w:hAnsi="Times New Roman" w:cs="Times New Roman"/>
                <w:color w:val="000000" w:themeColor="text1"/>
                <w:sz w:val="18"/>
                <w:szCs w:val="18"/>
              </w:rPr>
            </w:pPr>
          </w:p>
        </w:tc>
        <w:tc>
          <w:tcPr>
            <w:tcW w:w="453" w:type="dxa"/>
          </w:tcPr>
          <w:p w14:paraId="6472260B" w14:textId="01F0C6FD" w:rsidR="00007C2E" w:rsidRPr="00CA6A00" w:rsidRDefault="00F933C3" w:rsidP="00007C2E">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35" w:type="dxa"/>
          </w:tcPr>
          <w:p w14:paraId="0A2A60DF" w14:textId="77777777" w:rsidR="00007C2E" w:rsidRPr="00CA6A00" w:rsidRDefault="00007C2E" w:rsidP="00007C2E">
            <w:pPr>
              <w:rPr>
                <w:rFonts w:ascii="Times New Roman" w:hAnsi="Times New Roman" w:cs="Times New Roman"/>
                <w:color w:val="000000" w:themeColor="text1"/>
                <w:sz w:val="18"/>
                <w:szCs w:val="18"/>
              </w:rPr>
            </w:pPr>
          </w:p>
        </w:tc>
        <w:tc>
          <w:tcPr>
            <w:tcW w:w="643" w:type="dxa"/>
          </w:tcPr>
          <w:p w14:paraId="16D2FB91" w14:textId="77777777" w:rsidR="00007C2E" w:rsidRPr="00CA6A00" w:rsidRDefault="00007C2E" w:rsidP="00007C2E">
            <w:pPr>
              <w:rPr>
                <w:rFonts w:ascii="Times New Roman" w:hAnsi="Times New Roman" w:cs="Times New Roman"/>
                <w:color w:val="000000" w:themeColor="text1"/>
                <w:sz w:val="18"/>
                <w:szCs w:val="18"/>
              </w:rPr>
            </w:pPr>
          </w:p>
        </w:tc>
        <w:tc>
          <w:tcPr>
            <w:tcW w:w="453" w:type="dxa"/>
          </w:tcPr>
          <w:p w14:paraId="3709B820" w14:textId="77777777" w:rsidR="00007C2E" w:rsidRPr="00CA6A00" w:rsidRDefault="00007C2E" w:rsidP="00007C2E">
            <w:pPr>
              <w:rPr>
                <w:rFonts w:ascii="Times New Roman" w:hAnsi="Times New Roman" w:cs="Times New Roman"/>
                <w:color w:val="000000" w:themeColor="text1"/>
                <w:sz w:val="18"/>
                <w:szCs w:val="18"/>
              </w:rPr>
            </w:pPr>
          </w:p>
        </w:tc>
        <w:tc>
          <w:tcPr>
            <w:tcW w:w="435" w:type="dxa"/>
          </w:tcPr>
          <w:p w14:paraId="0AE98449" w14:textId="77777777" w:rsidR="00007C2E" w:rsidRPr="00CA6A00" w:rsidRDefault="00007C2E" w:rsidP="00007C2E">
            <w:pPr>
              <w:rPr>
                <w:rFonts w:ascii="Times New Roman" w:hAnsi="Times New Roman" w:cs="Times New Roman"/>
                <w:color w:val="000000" w:themeColor="text1"/>
                <w:sz w:val="18"/>
                <w:szCs w:val="18"/>
              </w:rPr>
            </w:pPr>
          </w:p>
        </w:tc>
        <w:tc>
          <w:tcPr>
            <w:tcW w:w="531" w:type="dxa"/>
          </w:tcPr>
          <w:p w14:paraId="3B84A422" w14:textId="77777777" w:rsidR="00007C2E" w:rsidRPr="00CA6A00" w:rsidRDefault="00007C2E" w:rsidP="00007C2E">
            <w:pPr>
              <w:rPr>
                <w:rFonts w:ascii="Times New Roman" w:hAnsi="Times New Roman" w:cs="Times New Roman"/>
                <w:color w:val="000000" w:themeColor="text1"/>
                <w:sz w:val="18"/>
                <w:szCs w:val="18"/>
              </w:rPr>
            </w:pPr>
          </w:p>
        </w:tc>
        <w:tc>
          <w:tcPr>
            <w:tcW w:w="471" w:type="dxa"/>
          </w:tcPr>
          <w:p w14:paraId="6A998E5B" w14:textId="77777777" w:rsidR="00007C2E" w:rsidRPr="00CA6A00" w:rsidRDefault="00007C2E" w:rsidP="00007C2E">
            <w:pPr>
              <w:rPr>
                <w:rFonts w:ascii="Times New Roman" w:hAnsi="Times New Roman" w:cs="Times New Roman"/>
                <w:color w:val="000000" w:themeColor="text1"/>
                <w:sz w:val="18"/>
                <w:szCs w:val="18"/>
              </w:rPr>
            </w:pPr>
          </w:p>
        </w:tc>
        <w:tc>
          <w:tcPr>
            <w:tcW w:w="470" w:type="dxa"/>
          </w:tcPr>
          <w:p w14:paraId="1FF72961" w14:textId="77777777" w:rsidR="00007C2E" w:rsidRPr="00CA6A00" w:rsidRDefault="00007C2E" w:rsidP="00007C2E">
            <w:pPr>
              <w:rPr>
                <w:rFonts w:ascii="Times New Roman" w:hAnsi="Times New Roman" w:cs="Times New Roman"/>
                <w:color w:val="000000" w:themeColor="text1"/>
                <w:sz w:val="18"/>
                <w:szCs w:val="18"/>
              </w:rPr>
            </w:pPr>
          </w:p>
        </w:tc>
        <w:tc>
          <w:tcPr>
            <w:tcW w:w="524" w:type="dxa"/>
          </w:tcPr>
          <w:p w14:paraId="67FB2C6D" w14:textId="77777777" w:rsidR="00007C2E" w:rsidRPr="00CA6A00" w:rsidRDefault="00007C2E" w:rsidP="00007C2E">
            <w:pPr>
              <w:rPr>
                <w:rFonts w:ascii="Times New Roman" w:hAnsi="Times New Roman" w:cs="Times New Roman"/>
                <w:color w:val="000000" w:themeColor="text1"/>
                <w:sz w:val="18"/>
                <w:szCs w:val="18"/>
              </w:rPr>
            </w:pPr>
          </w:p>
        </w:tc>
        <w:tc>
          <w:tcPr>
            <w:tcW w:w="524" w:type="dxa"/>
          </w:tcPr>
          <w:p w14:paraId="29E448A9" w14:textId="77777777" w:rsidR="00007C2E" w:rsidRPr="00CA6A00" w:rsidRDefault="00007C2E" w:rsidP="00007C2E">
            <w:pPr>
              <w:rPr>
                <w:rFonts w:ascii="Times New Roman" w:hAnsi="Times New Roman" w:cs="Times New Roman"/>
                <w:color w:val="000000" w:themeColor="text1"/>
                <w:sz w:val="18"/>
                <w:szCs w:val="18"/>
              </w:rPr>
            </w:pPr>
          </w:p>
        </w:tc>
        <w:tc>
          <w:tcPr>
            <w:tcW w:w="518" w:type="dxa"/>
          </w:tcPr>
          <w:p w14:paraId="35C446EC" w14:textId="77777777" w:rsidR="00007C2E" w:rsidRPr="00CA6A00" w:rsidRDefault="00007C2E" w:rsidP="00007C2E">
            <w:pPr>
              <w:rPr>
                <w:rFonts w:ascii="Times New Roman" w:hAnsi="Times New Roman" w:cs="Times New Roman"/>
                <w:color w:val="000000" w:themeColor="text1"/>
                <w:sz w:val="18"/>
                <w:szCs w:val="18"/>
              </w:rPr>
            </w:pPr>
          </w:p>
        </w:tc>
        <w:tc>
          <w:tcPr>
            <w:tcW w:w="457" w:type="dxa"/>
          </w:tcPr>
          <w:p w14:paraId="45E1A92B" w14:textId="77777777" w:rsidR="00007C2E" w:rsidRPr="00CA6A00" w:rsidRDefault="00007C2E" w:rsidP="00007C2E">
            <w:pPr>
              <w:rPr>
                <w:rFonts w:ascii="Times New Roman" w:hAnsi="Times New Roman" w:cs="Times New Roman"/>
                <w:color w:val="000000" w:themeColor="text1"/>
                <w:sz w:val="18"/>
                <w:szCs w:val="18"/>
              </w:rPr>
            </w:pPr>
          </w:p>
        </w:tc>
        <w:tc>
          <w:tcPr>
            <w:tcW w:w="457" w:type="dxa"/>
          </w:tcPr>
          <w:p w14:paraId="7D23C3DD" w14:textId="77777777" w:rsidR="00007C2E" w:rsidRPr="00CA6A00" w:rsidRDefault="00007C2E" w:rsidP="00007C2E">
            <w:pPr>
              <w:rPr>
                <w:rFonts w:ascii="Times New Roman" w:hAnsi="Times New Roman" w:cs="Times New Roman"/>
                <w:color w:val="000000" w:themeColor="text1"/>
                <w:sz w:val="18"/>
                <w:szCs w:val="18"/>
              </w:rPr>
            </w:pPr>
          </w:p>
        </w:tc>
        <w:tc>
          <w:tcPr>
            <w:tcW w:w="453" w:type="dxa"/>
          </w:tcPr>
          <w:p w14:paraId="601DEF0B" w14:textId="77777777" w:rsidR="00007C2E" w:rsidRPr="00CA6A00" w:rsidRDefault="00007C2E" w:rsidP="00007C2E">
            <w:pPr>
              <w:rPr>
                <w:rFonts w:ascii="Times New Roman" w:hAnsi="Times New Roman" w:cs="Times New Roman"/>
                <w:color w:val="000000" w:themeColor="text1"/>
                <w:sz w:val="18"/>
                <w:szCs w:val="18"/>
              </w:rPr>
            </w:pPr>
          </w:p>
        </w:tc>
        <w:tc>
          <w:tcPr>
            <w:tcW w:w="454" w:type="dxa"/>
          </w:tcPr>
          <w:p w14:paraId="77685947" w14:textId="77777777" w:rsidR="00007C2E" w:rsidRPr="00CA6A00" w:rsidRDefault="00007C2E" w:rsidP="00007C2E">
            <w:pPr>
              <w:rPr>
                <w:rFonts w:ascii="Times New Roman" w:hAnsi="Times New Roman" w:cs="Times New Roman"/>
                <w:color w:val="000000" w:themeColor="text1"/>
                <w:sz w:val="18"/>
                <w:szCs w:val="18"/>
              </w:rPr>
            </w:pPr>
          </w:p>
        </w:tc>
        <w:tc>
          <w:tcPr>
            <w:tcW w:w="454" w:type="dxa"/>
          </w:tcPr>
          <w:p w14:paraId="7935E24A" w14:textId="080C9E4D" w:rsidR="00007C2E" w:rsidRPr="00CA6A00" w:rsidRDefault="00F94C86" w:rsidP="00007C2E">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tcPr>
          <w:p w14:paraId="2337277F" w14:textId="6DCDB7AF" w:rsidR="00007C2E" w:rsidRPr="00CA6A00" w:rsidRDefault="00F94C86" w:rsidP="00007C2E">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r>
      <w:tr w:rsidR="00CA6A00" w:rsidRPr="00CA6A00" w14:paraId="5E2271F3" w14:textId="77777777" w:rsidTr="00760C02">
        <w:tc>
          <w:tcPr>
            <w:tcW w:w="1696" w:type="dxa"/>
          </w:tcPr>
          <w:p w14:paraId="259F4304" w14:textId="2B2A7CB2" w:rsidR="00007C2E" w:rsidRPr="00CA6A00" w:rsidRDefault="00007C2E" w:rsidP="00007C2E">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Bakker 2012</w:t>
            </w:r>
            <w:r w:rsidR="000E7CA1"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Bakker&lt;/Author&gt;&lt;Year&gt;2012&lt;/Year&gt;&lt;RecNum&gt;191&lt;/RecNum&gt;&lt;DisplayText&gt;[10]&lt;/DisplayText&gt;&lt;record&gt;&lt;rec-number&gt;191&lt;/rec-number&gt;&lt;foreign-keys&gt;&lt;key app="EN" db-id="sstzwfe08r9xrke295vvts57d2ew5p9sed9p" timestamp="1734568926"&gt;191&lt;/key&gt;&lt;/foreign-keys&gt;&lt;ref-type name="Journal Article"&gt;17&lt;/ref-type&gt;&lt;contributors&gt;&lt;authors&gt;&lt;author&gt;Bakker, R. C.&lt;/author&gt;&lt;author&gt;Osse, R. J.&lt;/author&gt;&lt;author&gt;Tulen, J. H.&lt;/author&gt;&lt;author&gt;Kappetein, A. P.&lt;/author&gt;&lt;author&gt;Bogers, A. J.&lt;/author&gt;&lt;/authors&gt;&lt;/contributors&gt;&lt;auth-address&gt;Department of Cardiothoracic Surgery, Erasmus MC, University Medical Center Rotterdam, CE Rotterdam, The Netherlands.&lt;/auth-address&gt;&lt;titles&gt;&lt;title&gt;Preoperative and operative predictors of delirium after cardiac surgery in elderly patients&lt;/title&gt;&lt;secondary-title&gt;Eur J Cardiothorac Surg&lt;/secondary-title&gt;&lt;/titles&gt;&lt;periodical&gt;&lt;full-title&gt;Eur J Cardiothorac Surg&lt;/full-title&gt;&lt;/periodical&gt;&lt;pages&gt;544-9&lt;/pages&gt;&lt;volume&gt;41&lt;/volume&gt;&lt;number&gt;3&lt;/number&gt;&lt;keywords&gt;&lt;keyword&gt;Aged&lt;/keyword&gt;&lt;keyword&gt;Aged, 80 and over&lt;/keyword&gt;&lt;keyword&gt;Biomarkers/blood&lt;/keyword&gt;&lt;keyword&gt;Cardiac Surgical Procedures/*adverse effects&lt;/keyword&gt;&lt;keyword&gt;Creatinine/blood&lt;/keyword&gt;&lt;keyword&gt;Delirium/*etiology&lt;/keyword&gt;&lt;keyword&gt;Extracorporeal Circulation&lt;/keyword&gt;&lt;keyword&gt;Female&lt;/keyword&gt;&lt;keyword&gt;Humans&lt;/keyword&gt;&lt;keyword&gt;Male&lt;/keyword&gt;&lt;keyword&gt;Preoperative Period&lt;/keyword&gt;&lt;keyword&gt;Prospective Studies&lt;/keyword&gt;&lt;keyword&gt;Psychiatric Status Rating Scales&lt;/keyword&gt;&lt;keyword&gt;Risk Factors&lt;/keyword&gt;&lt;keyword&gt;Treatment Outcome&lt;/keyword&gt;&lt;/keywords&gt;&lt;dates&gt;&lt;year&gt;2012&lt;/year&gt;&lt;pub-dates&gt;&lt;date&gt;Mar&lt;/date&gt;&lt;/pub-dates&gt;&lt;/dates&gt;&lt;isbn&gt;1873-734X (Electronic)&amp;#xD;1010-7940 (Linking)&lt;/isbn&gt;&lt;accession-num&gt;22345177&lt;/accession-num&gt;&lt;urls&gt;&lt;related-urls&gt;&lt;url&gt;https://www.ncbi.nlm.nih.gov/pubmed/22345177&lt;/url&gt;&lt;/related-urls&gt;&lt;/urls&gt;&lt;electronic-resource-num&gt;10.1093/ejcts/ezr031&lt;/electronic-resource-num&gt;&lt;remote-database-name&gt;Medline&lt;/remote-database-name&gt;&lt;remote-database-provider&gt;NLM&lt;/remote-database-provider&gt;&lt;/record&gt;&lt;/Cite&gt;&lt;/EndNote&gt;</w:instrText>
            </w:r>
            <w:r w:rsidR="000E7CA1"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0]</w:t>
            </w:r>
            <w:r w:rsidR="000E7CA1" w:rsidRPr="00CA6A00">
              <w:rPr>
                <w:rFonts w:ascii="Times New Roman" w:hAnsi="Times New Roman" w:cs="Times New Roman"/>
                <w:color w:val="000000" w:themeColor="text1"/>
                <w:sz w:val="18"/>
                <w:szCs w:val="18"/>
              </w:rPr>
              <w:fldChar w:fldCharType="end"/>
            </w:r>
          </w:p>
        </w:tc>
        <w:tc>
          <w:tcPr>
            <w:tcW w:w="1135" w:type="dxa"/>
          </w:tcPr>
          <w:p w14:paraId="69DAB0F7" w14:textId="2B073EFE" w:rsidR="00007C2E" w:rsidRPr="00CA6A00" w:rsidRDefault="00007C2E" w:rsidP="00007C2E">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3</w:t>
            </w:r>
            <w:r w:rsidR="00BB6F95" w:rsidRPr="00CA6A00">
              <w:rPr>
                <w:rFonts w:ascii="Times New Roman" w:hAnsi="Times New Roman" w:cs="Times New Roman"/>
                <w:color w:val="000000" w:themeColor="text1"/>
                <w:sz w:val="18"/>
                <w:szCs w:val="18"/>
              </w:rPr>
              <w:t>/</w:t>
            </w:r>
            <w:r w:rsidR="001016B7" w:rsidRPr="00CA6A00">
              <w:rPr>
                <w:rFonts w:ascii="Times New Roman" w:hAnsi="Times New Roman" w:cs="Times New Roman"/>
                <w:color w:val="000000" w:themeColor="text1"/>
                <w:sz w:val="18"/>
                <w:szCs w:val="18"/>
              </w:rPr>
              <w:t>138</w:t>
            </w:r>
          </w:p>
        </w:tc>
        <w:tc>
          <w:tcPr>
            <w:tcW w:w="436" w:type="dxa"/>
          </w:tcPr>
          <w:p w14:paraId="05C3DCA2" w14:textId="77777777" w:rsidR="00007C2E" w:rsidRPr="00CA6A00" w:rsidRDefault="00007C2E" w:rsidP="00007C2E">
            <w:pPr>
              <w:rPr>
                <w:rFonts w:ascii="Times New Roman" w:hAnsi="Times New Roman" w:cs="Times New Roman"/>
                <w:color w:val="000000" w:themeColor="text1"/>
                <w:sz w:val="18"/>
                <w:szCs w:val="18"/>
              </w:rPr>
            </w:pPr>
          </w:p>
        </w:tc>
        <w:tc>
          <w:tcPr>
            <w:tcW w:w="456" w:type="dxa"/>
          </w:tcPr>
          <w:p w14:paraId="45F3F1B7" w14:textId="77777777" w:rsidR="00007C2E" w:rsidRPr="00CA6A00" w:rsidRDefault="00007C2E" w:rsidP="00007C2E">
            <w:pPr>
              <w:rPr>
                <w:rFonts w:ascii="Times New Roman" w:hAnsi="Times New Roman" w:cs="Times New Roman"/>
                <w:color w:val="000000" w:themeColor="text1"/>
                <w:sz w:val="18"/>
                <w:szCs w:val="18"/>
              </w:rPr>
            </w:pPr>
          </w:p>
        </w:tc>
        <w:tc>
          <w:tcPr>
            <w:tcW w:w="383" w:type="dxa"/>
          </w:tcPr>
          <w:p w14:paraId="3A8CE288" w14:textId="77777777" w:rsidR="00007C2E" w:rsidRPr="00CA6A00" w:rsidRDefault="00007C2E" w:rsidP="00007C2E">
            <w:pPr>
              <w:rPr>
                <w:rFonts w:ascii="Times New Roman" w:hAnsi="Times New Roman" w:cs="Times New Roman"/>
                <w:color w:val="000000" w:themeColor="text1"/>
                <w:sz w:val="18"/>
                <w:szCs w:val="18"/>
              </w:rPr>
            </w:pPr>
          </w:p>
        </w:tc>
        <w:tc>
          <w:tcPr>
            <w:tcW w:w="526" w:type="dxa"/>
          </w:tcPr>
          <w:p w14:paraId="49DB4835" w14:textId="77777777" w:rsidR="00007C2E" w:rsidRPr="00CA6A00" w:rsidRDefault="00007C2E" w:rsidP="00007C2E">
            <w:pPr>
              <w:rPr>
                <w:rFonts w:ascii="Times New Roman" w:hAnsi="Times New Roman" w:cs="Times New Roman"/>
                <w:color w:val="000000" w:themeColor="text1"/>
                <w:sz w:val="18"/>
                <w:szCs w:val="18"/>
              </w:rPr>
            </w:pPr>
          </w:p>
        </w:tc>
        <w:tc>
          <w:tcPr>
            <w:tcW w:w="461" w:type="dxa"/>
          </w:tcPr>
          <w:p w14:paraId="7C6DFA0F" w14:textId="77777777" w:rsidR="00007C2E" w:rsidRPr="00CA6A00" w:rsidRDefault="00007C2E" w:rsidP="00007C2E">
            <w:pPr>
              <w:rPr>
                <w:rFonts w:ascii="Times New Roman" w:hAnsi="Times New Roman" w:cs="Times New Roman"/>
                <w:color w:val="000000" w:themeColor="text1"/>
                <w:sz w:val="18"/>
                <w:szCs w:val="18"/>
              </w:rPr>
            </w:pPr>
          </w:p>
        </w:tc>
        <w:tc>
          <w:tcPr>
            <w:tcW w:w="453" w:type="dxa"/>
          </w:tcPr>
          <w:p w14:paraId="221F055E" w14:textId="77777777" w:rsidR="00007C2E" w:rsidRPr="00CA6A00" w:rsidRDefault="00007C2E" w:rsidP="00007C2E">
            <w:pPr>
              <w:rPr>
                <w:rFonts w:ascii="Times New Roman" w:hAnsi="Times New Roman" w:cs="Times New Roman"/>
                <w:color w:val="000000" w:themeColor="text1"/>
                <w:sz w:val="18"/>
                <w:szCs w:val="18"/>
              </w:rPr>
            </w:pPr>
          </w:p>
        </w:tc>
        <w:tc>
          <w:tcPr>
            <w:tcW w:w="453" w:type="dxa"/>
          </w:tcPr>
          <w:p w14:paraId="1B1D9AA0" w14:textId="77777777" w:rsidR="00007C2E" w:rsidRPr="00CA6A00" w:rsidRDefault="00007C2E" w:rsidP="00007C2E">
            <w:pPr>
              <w:rPr>
                <w:rFonts w:ascii="Times New Roman" w:hAnsi="Times New Roman" w:cs="Times New Roman"/>
                <w:color w:val="000000" w:themeColor="text1"/>
                <w:sz w:val="18"/>
                <w:szCs w:val="18"/>
              </w:rPr>
            </w:pPr>
          </w:p>
        </w:tc>
        <w:tc>
          <w:tcPr>
            <w:tcW w:w="453" w:type="dxa"/>
          </w:tcPr>
          <w:p w14:paraId="59C1BDCC" w14:textId="77777777" w:rsidR="00007C2E" w:rsidRPr="00CA6A00" w:rsidRDefault="00007C2E" w:rsidP="00007C2E">
            <w:pPr>
              <w:rPr>
                <w:rFonts w:ascii="Times New Roman" w:hAnsi="Times New Roman" w:cs="Times New Roman"/>
                <w:color w:val="000000" w:themeColor="text1"/>
                <w:sz w:val="18"/>
                <w:szCs w:val="18"/>
              </w:rPr>
            </w:pPr>
          </w:p>
        </w:tc>
        <w:tc>
          <w:tcPr>
            <w:tcW w:w="435" w:type="dxa"/>
          </w:tcPr>
          <w:p w14:paraId="789B147F" w14:textId="77777777" w:rsidR="00007C2E" w:rsidRPr="00CA6A00" w:rsidRDefault="00007C2E" w:rsidP="00007C2E">
            <w:pPr>
              <w:rPr>
                <w:rFonts w:ascii="Times New Roman" w:hAnsi="Times New Roman" w:cs="Times New Roman"/>
                <w:color w:val="000000" w:themeColor="text1"/>
                <w:sz w:val="18"/>
                <w:szCs w:val="18"/>
              </w:rPr>
            </w:pPr>
          </w:p>
        </w:tc>
        <w:tc>
          <w:tcPr>
            <w:tcW w:w="643" w:type="dxa"/>
          </w:tcPr>
          <w:p w14:paraId="706E40B9" w14:textId="77777777" w:rsidR="00007C2E" w:rsidRPr="00CA6A00" w:rsidRDefault="00007C2E" w:rsidP="00007C2E">
            <w:pPr>
              <w:rPr>
                <w:rFonts w:ascii="Times New Roman" w:hAnsi="Times New Roman" w:cs="Times New Roman"/>
                <w:color w:val="000000" w:themeColor="text1"/>
                <w:sz w:val="18"/>
                <w:szCs w:val="18"/>
              </w:rPr>
            </w:pPr>
          </w:p>
        </w:tc>
        <w:tc>
          <w:tcPr>
            <w:tcW w:w="453" w:type="dxa"/>
          </w:tcPr>
          <w:p w14:paraId="50B5EB52" w14:textId="77777777" w:rsidR="00007C2E" w:rsidRPr="00CA6A00" w:rsidRDefault="00007C2E" w:rsidP="00007C2E">
            <w:pPr>
              <w:rPr>
                <w:rFonts w:ascii="Times New Roman" w:hAnsi="Times New Roman" w:cs="Times New Roman"/>
                <w:color w:val="000000" w:themeColor="text1"/>
                <w:sz w:val="18"/>
                <w:szCs w:val="18"/>
              </w:rPr>
            </w:pPr>
          </w:p>
        </w:tc>
        <w:tc>
          <w:tcPr>
            <w:tcW w:w="435" w:type="dxa"/>
          </w:tcPr>
          <w:p w14:paraId="6E119B34" w14:textId="77777777" w:rsidR="00007C2E" w:rsidRPr="00CA6A00" w:rsidRDefault="00007C2E" w:rsidP="00007C2E">
            <w:pPr>
              <w:rPr>
                <w:rFonts w:ascii="Times New Roman" w:hAnsi="Times New Roman" w:cs="Times New Roman"/>
                <w:color w:val="000000" w:themeColor="text1"/>
                <w:sz w:val="18"/>
                <w:szCs w:val="18"/>
              </w:rPr>
            </w:pPr>
          </w:p>
        </w:tc>
        <w:tc>
          <w:tcPr>
            <w:tcW w:w="531" w:type="dxa"/>
          </w:tcPr>
          <w:p w14:paraId="347C01BE" w14:textId="77777777" w:rsidR="00007C2E" w:rsidRPr="00CA6A00" w:rsidRDefault="00007C2E" w:rsidP="00007C2E">
            <w:pPr>
              <w:rPr>
                <w:rFonts w:ascii="Times New Roman" w:hAnsi="Times New Roman" w:cs="Times New Roman"/>
                <w:color w:val="000000" w:themeColor="text1"/>
                <w:sz w:val="18"/>
                <w:szCs w:val="18"/>
              </w:rPr>
            </w:pPr>
          </w:p>
        </w:tc>
        <w:tc>
          <w:tcPr>
            <w:tcW w:w="471" w:type="dxa"/>
          </w:tcPr>
          <w:p w14:paraId="145BA693" w14:textId="77777777" w:rsidR="00007C2E" w:rsidRPr="00CA6A00" w:rsidRDefault="00007C2E" w:rsidP="00007C2E">
            <w:pPr>
              <w:rPr>
                <w:rFonts w:ascii="Times New Roman" w:hAnsi="Times New Roman" w:cs="Times New Roman"/>
                <w:color w:val="000000" w:themeColor="text1"/>
                <w:sz w:val="18"/>
                <w:szCs w:val="18"/>
              </w:rPr>
            </w:pPr>
          </w:p>
        </w:tc>
        <w:tc>
          <w:tcPr>
            <w:tcW w:w="470" w:type="dxa"/>
          </w:tcPr>
          <w:p w14:paraId="1B1212FF" w14:textId="77777777" w:rsidR="00007C2E" w:rsidRPr="00CA6A00" w:rsidRDefault="00007C2E" w:rsidP="00007C2E">
            <w:pPr>
              <w:rPr>
                <w:rFonts w:ascii="Times New Roman" w:hAnsi="Times New Roman" w:cs="Times New Roman"/>
                <w:color w:val="000000" w:themeColor="text1"/>
                <w:sz w:val="18"/>
                <w:szCs w:val="18"/>
              </w:rPr>
            </w:pPr>
          </w:p>
        </w:tc>
        <w:tc>
          <w:tcPr>
            <w:tcW w:w="524" w:type="dxa"/>
          </w:tcPr>
          <w:p w14:paraId="1F6F7FF4" w14:textId="77777777" w:rsidR="00007C2E" w:rsidRPr="00CA6A00" w:rsidRDefault="00007C2E" w:rsidP="00007C2E">
            <w:pPr>
              <w:rPr>
                <w:rFonts w:ascii="Times New Roman" w:hAnsi="Times New Roman" w:cs="Times New Roman"/>
                <w:color w:val="000000" w:themeColor="text1"/>
                <w:sz w:val="18"/>
                <w:szCs w:val="18"/>
              </w:rPr>
            </w:pPr>
          </w:p>
        </w:tc>
        <w:tc>
          <w:tcPr>
            <w:tcW w:w="524" w:type="dxa"/>
          </w:tcPr>
          <w:p w14:paraId="138C79C7" w14:textId="77777777" w:rsidR="00007C2E" w:rsidRPr="00CA6A00" w:rsidRDefault="00007C2E" w:rsidP="00007C2E">
            <w:pPr>
              <w:rPr>
                <w:rFonts w:ascii="Times New Roman" w:hAnsi="Times New Roman" w:cs="Times New Roman"/>
                <w:color w:val="000000" w:themeColor="text1"/>
                <w:sz w:val="18"/>
                <w:szCs w:val="18"/>
              </w:rPr>
            </w:pPr>
          </w:p>
        </w:tc>
        <w:tc>
          <w:tcPr>
            <w:tcW w:w="518" w:type="dxa"/>
          </w:tcPr>
          <w:p w14:paraId="0F287B5F" w14:textId="77777777" w:rsidR="00007C2E" w:rsidRPr="00CA6A00" w:rsidRDefault="00007C2E" w:rsidP="00007C2E">
            <w:pPr>
              <w:rPr>
                <w:rFonts w:ascii="Times New Roman" w:hAnsi="Times New Roman" w:cs="Times New Roman"/>
                <w:color w:val="000000" w:themeColor="text1"/>
                <w:sz w:val="18"/>
                <w:szCs w:val="18"/>
              </w:rPr>
            </w:pPr>
          </w:p>
        </w:tc>
        <w:tc>
          <w:tcPr>
            <w:tcW w:w="457" w:type="dxa"/>
          </w:tcPr>
          <w:p w14:paraId="1F11A835" w14:textId="77777777" w:rsidR="00007C2E" w:rsidRPr="00CA6A00" w:rsidRDefault="00007C2E" w:rsidP="00007C2E">
            <w:pPr>
              <w:rPr>
                <w:rFonts w:ascii="Times New Roman" w:hAnsi="Times New Roman" w:cs="Times New Roman"/>
                <w:color w:val="000000" w:themeColor="text1"/>
                <w:sz w:val="18"/>
                <w:szCs w:val="18"/>
              </w:rPr>
            </w:pPr>
          </w:p>
        </w:tc>
        <w:tc>
          <w:tcPr>
            <w:tcW w:w="457" w:type="dxa"/>
          </w:tcPr>
          <w:p w14:paraId="036EB1AE" w14:textId="77777777" w:rsidR="00007C2E" w:rsidRPr="00CA6A00" w:rsidRDefault="00007C2E" w:rsidP="00007C2E">
            <w:pPr>
              <w:rPr>
                <w:rFonts w:ascii="Times New Roman" w:hAnsi="Times New Roman" w:cs="Times New Roman"/>
                <w:color w:val="000000" w:themeColor="text1"/>
                <w:sz w:val="18"/>
                <w:szCs w:val="18"/>
              </w:rPr>
            </w:pPr>
          </w:p>
        </w:tc>
        <w:tc>
          <w:tcPr>
            <w:tcW w:w="453" w:type="dxa"/>
          </w:tcPr>
          <w:p w14:paraId="48A30B12" w14:textId="77777777" w:rsidR="00007C2E" w:rsidRPr="00CA6A00" w:rsidRDefault="00007C2E" w:rsidP="00007C2E">
            <w:pPr>
              <w:rPr>
                <w:rFonts w:ascii="Times New Roman" w:hAnsi="Times New Roman" w:cs="Times New Roman"/>
                <w:color w:val="000000" w:themeColor="text1"/>
                <w:sz w:val="18"/>
                <w:szCs w:val="18"/>
              </w:rPr>
            </w:pPr>
          </w:p>
        </w:tc>
        <w:tc>
          <w:tcPr>
            <w:tcW w:w="454" w:type="dxa"/>
          </w:tcPr>
          <w:p w14:paraId="31EC877C" w14:textId="54A31E7F" w:rsidR="00007C2E" w:rsidRPr="00CA6A00" w:rsidRDefault="00144FC4" w:rsidP="00007C2E">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4" w:type="dxa"/>
          </w:tcPr>
          <w:p w14:paraId="5A1660A2" w14:textId="77777777" w:rsidR="00007C2E" w:rsidRPr="00CA6A00" w:rsidRDefault="00007C2E" w:rsidP="00007C2E">
            <w:pPr>
              <w:rPr>
                <w:rFonts w:ascii="Times New Roman" w:hAnsi="Times New Roman" w:cs="Times New Roman"/>
                <w:color w:val="000000" w:themeColor="text1"/>
                <w:sz w:val="18"/>
                <w:szCs w:val="18"/>
              </w:rPr>
            </w:pPr>
          </w:p>
        </w:tc>
        <w:tc>
          <w:tcPr>
            <w:tcW w:w="453" w:type="dxa"/>
          </w:tcPr>
          <w:p w14:paraId="278616B9" w14:textId="77777777" w:rsidR="00007C2E" w:rsidRPr="00CA6A00" w:rsidRDefault="00007C2E" w:rsidP="00007C2E">
            <w:pPr>
              <w:rPr>
                <w:rFonts w:ascii="Times New Roman" w:hAnsi="Times New Roman" w:cs="Times New Roman"/>
                <w:color w:val="000000" w:themeColor="text1"/>
                <w:sz w:val="18"/>
                <w:szCs w:val="18"/>
              </w:rPr>
            </w:pPr>
          </w:p>
        </w:tc>
      </w:tr>
      <w:tr w:rsidR="00CA6A00" w:rsidRPr="00CA6A00" w14:paraId="20806D8E" w14:textId="77777777" w:rsidTr="004016F5">
        <w:tc>
          <w:tcPr>
            <w:tcW w:w="1696" w:type="dxa"/>
          </w:tcPr>
          <w:p w14:paraId="6A7A60B3" w14:textId="47E62B3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Beishuizen 2020</w:t>
            </w:r>
            <w:r w:rsidRPr="00CA6A00">
              <w:rPr>
                <w:rFonts w:ascii="Times New Roman" w:hAnsi="Times New Roman" w:cs="Times New Roman"/>
                <w:color w:val="000000" w:themeColor="text1"/>
                <w:sz w:val="18"/>
                <w:szCs w:val="18"/>
              </w:rPr>
              <w:fldChar w:fldCharType="begin">
                <w:fldData xml:space="preserve">PEVuZE5vdGU+PENpdGU+PEF1dGhvcj5CZWlzaHVpemVuPC9BdXRob3I+PFllYXI+MjAyMDwvWWVh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CZWlzaHVpemVuPC9BdXRob3I+PFllYXI+MjAyMDwvWWVh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1]</w:t>
            </w:r>
            <w:r w:rsidRPr="00CA6A00">
              <w:rPr>
                <w:rFonts w:ascii="Times New Roman" w:hAnsi="Times New Roman" w:cs="Times New Roman"/>
                <w:color w:val="000000" w:themeColor="text1"/>
                <w:sz w:val="18"/>
                <w:szCs w:val="18"/>
              </w:rPr>
              <w:fldChar w:fldCharType="end"/>
            </w:r>
          </w:p>
        </w:tc>
        <w:tc>
          <w:tcPr>
            <w:tcW w:w="1135" w:type="dxa"/>
          </w:tcPr>
          <w:p w14:paraId="73DCA2AB" w14:textId="6BE7BB0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4/77</w:t>
            </w:r>
          </w:p>
        </w:tc>
        <w:tc>
          <w:tcPr>
            <w:tcW w:w="436" w:type="dxa"/>
          </w:tcPr>
          <w:p w14:paraId="72596CAF" w14:textId="77777777" w:rsidR="004016F5" w:rsidRPr="00CA6A00" w:rsidRDefault="004016F5" w:rsidP="004016F5">
            <w:pPr>
              <w:rPr>
                <w:rFonts w:ascii="Times New Roman" w:hAnsi="Times New Roman" w:cs="Times New Roman"/>
                <w:color w:val="000000" w:themeColor="text1"/>
                <w:sz w:val="18"/>
                <w:szCs w:val="18"/>
              </w:rPr>
            </w:pPr>
          </w:p>
        </w:tc>
        <w:tc>
          <w:tcPr>
            <w:tcW w:w="456" w:type="dxa"/>
          </w:tcPr>
          <w:p w14:paraId="6BAB6B6F"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2A4576E3" w14:textId="77777777" w:rsidR="004016F5" w:rsidRPr="00CA6A00" w:rsidRDefault="004016F5" w:rsidP="004016F5">
            <w:pPr>
              <w:rPr>
                <w:rFonts w:ascii="Times New Roman" w:hAnsi="Times New Roman" w:cs="Times New Roman"/>
                <w:color w:val="000000" w:themeColor="text1"/>
                <w:sz w:val="18"/>
                <w:szCs w:val="18"/>
              </w:rPr>
            </w:pPr>
          </w:p>
        </w:tc>
        <w:tc>
          <w:tcPr>
            <w:tcW w:w="526" w:type="dxa"/>
            <w:shd w:val="clear" w:color="auto" w:fill="auto"/>
          </w:tcPr>
          <w:p w14:paraId="45EEBC27" w14:textId="5DE6866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c>
          <w:tcPr>
            <w:tcW w:w="461" w:type="dxa"/>
            <w:shd w:val="clear" w:color="auto" w:fill="auto"/>
          </w:tcPr>
          <w:p w14:paraId="72B50E43" w14:textId="6FBFE77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c>
          <w:tcPr>
            <w:tcW w:w="453" w:type="dxa"/>
            <w:shd w:val="clear" w:color="auto" w:fill="auto"/>
          </w:tcPr>
          <w:p w14:paraId="26F12856" w14:textId="3020120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c>
          <w:tcPr>
            <w:tcW w:w="453" w:type="dxa"/>
          </w:tcPr>
          <w:p w14:paraId="0CA538CC"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39809D83"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1627754C"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02CB9BC3"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58232F53"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58DB78CA"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76B5D4F7"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38B8040A"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067FB44D"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6C349814"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38BB3A9E"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01C482EA"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6ADEF15E"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05DEA35B"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492D9C5F" w14:textId="77777777" w:rsidR="004016F5" w:rsidRPr="00CA6A00" w:rsidRDefault="004016F5" w:rsidP="004016F5">
            <w:pPr>
              <w:rPr>
                <w:rFonts w:ascii="Times New Roman" w:hAnsi="Times New Roman" w:cs="Times New Roman"/>
                <w:color w:val="000000" w:themeColor="text1"/>
                <w:sz w:val="18"/>
                <w:szCs w:val="18"/>
              </w:rPr>
            </w:pPr>
          </w:p>
        </w:tc>
        <w:tc>
          <w:tcPr>
            <w:tcW w:w="454" w:type="dxa"/>
            <w:shd w:val="clear" w:color="auto" w:fill="auto"/>
          </w:tcPr>
          <w:p w14:paraId="75D4B8D5" w14:textId="4C4C17A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c>
          <w:tcPr>
            <w:tcW w:w="454" w:type="dxa"/>
            <w:shd w:val="clear" w:color="auto" w:fill="auto"/>
          </w:tcPr>
          <w:p w14:paraId="7CC3B8CA" w14:textId="1E35837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c>
          <w:tcPr>
            <w:tcW w:w="453" w:type="dxa"/>
            <w:shd w:val="clear" w:color="auto" w:fill="auto"/>
          </w:tcPr>
          <w:p w14:paraId="7B950F7F" w14:textId="060165D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r>
      <w:tr w:rsidR="00CA6A00" w:rsidRPr="00CA6A00" w14:paraId="39ACFBB9" w14:textId="77777777" w:rsidTr="00760C02">
        <w:tc>
          <w:tcPr>
            <w:tcW w:w="1696" w:type="dxa"/>
          </w:tcPr>
          <w:p w14:paraId="79F7A225" w14:textId="3BF0713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Bellelli 2007</w:t>
            </w:r>
            <w:r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Bellelli&lt;/Author&gt;&lt;Year&gt;2007&lt;/Year&gt;&lt;RecNum&gt;473&lt;/RecNum&gt;&lt;DisplayText&gt;[12]&lt;/DisplayText&gt;&lt;record&gt;&lt;rec-number&gt;473&lt;/rec-number&gt;&lt;foreign-keys&gt;&lt;key app="EN" db-id="sstzwfe08r9xrke295vvts57d2ew5p9sed9p" timestamp="1734572501"&gt;473&lt;/key&gt;&lt;/foreign-keys&gt;&lt;ref-type name="Journal Article"&gt;17&lt;/ref-type&gt;&lt;contributors&gt;&lt;authors&gt;&lt;author&gt;Bellelli, Giuseppe&lt;/author&gt;&lt;author&gt;Frisoni, Giovanni B&lt;/author&gt;&lt;author&gt;Turco, Renato&lt;/author&gt;&lt;author&gt;Lucchi, Elena&lt;/author&gt;&lt;author&gt;Magnifico, Francesca&lt;/author&gt;&lt;author&gt;Trabucchi, Marco&lt;/author&gt;&lt;/authors&gt;&lt;/contributors&gt;&lt;titles&gt;&lt;title&gt;Delirium superimposed on dementia predicts 12-month survival in elderly patients discharged from a postacute rehabilitation facility&lt;/title&gt;&lt;secondary-title&gt;The Journals of Gerontology Series A: Biological Sciences and Medical Sciences&lt;/secondary-title&gt;&lt;/titles&gt;&lt;periodical&gt;&lt;full-title&gt;The Journals of Gerontology Series A: Biological Sciences and Medical Sciences&lt;/full-title&gt;&lt;/periodical&gt;&lt;pages&gt;1306-1309&lt;/pages&gt;&lt;volume&gt;62&lt;/volume&gt;&lt;number&gt;11&lt;/number&gt;&lt;dates&gt;&lt;year&gt;2007&lt;/year&gt;&lt;/dates&gt;&lt;isbn&gt;1758-535X&lt;/isbn&gt;&lt;urls&gt;&lt;/urls&gt;&lt;/record&gt;&lt;/Cite&gt;&lt;/EndNote&gt;</w:instrText>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2]</w:t>
            </w:r>
            <w:r w:rsidRPr="00CA6A00">
              <w:rPr>
                <w:rFonts w:ascii="Times New Roman" w:hAnsi="Times New Roman" w:cs="Times New Roman"/>
                <w:color w:val="000000" w:themeColor="text1"/>
                <w:sz w:val="18"/>
                <w:szCs w:val="18"/>
              </w:rPr>
              <w:fldChar w:fldCharType="end"/>
            </w:r>
          </w:p>
        </w:tc>
        <w:tc>
          <w:tcPr>
            <w:tcW w:w="1135" w:type="dxa"/>
          </w:tcPr>
          <w:p w14:paraId="2C14632C" w14:textId="7C1D80B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94/94</w:t>
            </w:r>
          </w:p>
        </w:tc>
        <w:tc>
          <w:tcPr>
            <w:tcW w:w="436" w:type="dxa"/>
          </w:tcPr>
          <w:p w14:paraId="252D6108" w14:textId="77777777" w:rsidR="004016F5" w:rsidRPr="00CA6A00" w:rsidRDefault="004016F5" w:rsidP="004016F5">
            <w:pPr>
              <w:rPr>
                <w:rFonts w:ascii="Times New Roman" w:hAnsi="Times New Roman" w:cs="Times New Roman"/>
                <w:color w:val="000000" w:themeColor="text1"/>
                <w:sz w:val="18"/>
                <w:szCs w:val="18"/>
              </w:rPr>
            </w:pPr>
          </w:p>
        </w:tc>
        <w:tc>
          <w:tcPr>
            <w:tcW w:w="456" w:type="dxa"/>
          </w:tcPr>
          <w:p w14:paraId="58F045C6"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14B19CEA"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7CDD8AA1" w14:textId="77777777" w:rsidR="004016F5" w:rsidRPr="00CA6A00" w:rsidRDefault="004016F5" w:rsidP="004016F5">
            <w:pPr>
              <w:rPr>
                <w:rFonts w:ascii="Times New Roman" w:hAnsi="Times New Roman" w:cs="Times New Roman"/>
                <w:color w:val="000000" w:themeColor="text1"/>
                <w:sz w:val="18"/>
                <w:szCs w:val="18"/>
              </w:rPr>
            </w:pPr>
          </w:p>
        </w:tc>
        <w:tc>
          <w:tcPr>
            <w:tcW w:w="461" w:type="dxa"/>
          </w:tcPr>
          <w:p w14:paraId="5A1C4995"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0A3FC627"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4BA184A8"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0E6B0D9B"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3BF5AE5A"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5B2E91A1"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2495ACA6"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1D0D2A02"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1D115011"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3C395EA3"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7FF07179"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463E1C21"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57C9EA7D"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7835A8B4"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3D9605CA"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3F68EEB9"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379B0EF7"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5299F8D0"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77EB30A8" w14:textId="25E7D1D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tcPr>
          <w:p w14:paraId="14B688DB"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43592C1E" w14:textId="77777777" w:rsidTr="00760C02">
        <w:tc>
          <w:tcPr>
            <w:tcW w:w="1696" w:type="dxa"/>
          </w:tcPr>
          <w:p w14:paraId="3C41AA98" w14:textId="30231F7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Bellelli 2008</w:t>
            </w:r>
            <w:r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Bellelli&lt;/Author&gt;&lt;Year&gt;2008&lt;/Year&gt;&lt;RecNum&gt;194&lt;/RecNum&gt;&lt;DisplayText&gt;[13]&lt;/DisplayText&gt;&lt;record&gt;&lt;rec-number&gt;194&lt;/rec-number&gt;&lt;foreign-keys&gt;&lt;key app="EN" db-id="sstzwfe08r9xrke295vvts57d2ew5p9sed9p" timestamp="1734568930"&gt;194&lt;/key&gt;&lt;/foreign-keys&gt;&lt;ref-type name="Journal Article"&gt;17&lt;/ref-type&gt;&lt;contributors&gt;&lt;authors&gt;&lt;author&gt;Bellelli, G.&lt;/author&gt;&lt;author&gt;Magnifico, F.&lt;/author&gt;&lt;author&gt;Trabucchi, M.&lt;/author&gt;&lt;/authors&gt;&lt;/contributors&gt;&lt;auth-address&gt;Rehabilitation and Aged Care Unit, Ancelle della Carita Hospital, Cremona, Italy; Geriatric Research Group, Brescia, Italy. bellelli-giuseppe@ancelle.it&lt;/auth-address&gt;&lt;titles&gt;&lt;title&gt;Outcomes at 12 months in a population of elderly patients discharged from a rehabilitation unit&lt;/title&gt;&lt;secondary-title&gt;J Am Med Dir Assoc&lt;/secondary-title&gt;&lt;/titles&gt;&lt;periodical&gt;&lt;full-title&gt;J Am Med Dir Assoc&lt;/full-title&gt;&lt;/periodical&gt;&lt;pages&gt;55-64&lt;/pages&gt;&lt;volume&gt;9&lt;/volume&gt;&lt;number&gt;1&lt;/number&gt;&lt;keywords&gt;&lt;keyword&gt;Aged&lt;/keyword&gt;&lt;keyword&gt;Aged, 80 and over&lt;/keyword&gt;&lt;keyword&gt;Female&lt;/keyword&gt;&lt;keyword&gt;Follow-Up Studies&lt;/keyword&gt;&lt;keyword&gt;Geriatric Assessment/*methods/statistics &amp;amp; numerical data&lt;/keyword&gt;&lt;keyword&gt;Humans&lt;/keyword&gt;&lt;keyword&gt;Italy&lt;/keyword&gt;&lt;keyword&gt;Length of Stay&lt;/keyword&gt;&lt;keyword&gt;Logistic Models&lt;/keyword&gt;&lt;keyword&gt;Male&lt;/keyword&gt;&lt;keyword&gt;Mortality&lt;/keyword&gt;&lt;keyword&gt;Rehabilitation Centers/*statistics &amp;amp; numerical data&lt;/keyword&gt;&lt;keyword&gt;*Treatment Outcome&lt;/keyword&gt;&lt;/keywords&gt;&lt;dates&gt;&lt;year&gt;2008&lt;/year&gt;&lt;pub-dates&gt;&lt;date&gt;Jan&lt;/date&gt;&lt;/pub-dates&gt;&lt;/dates&gt;&lt;isbn&gt;1538-9375 (Electronic)&amp;#xD;1525-8610 (Linking)&lt;/isbn&gt;&lt;accession-num&gt;18187114&lt;/accession-num&gt;&lt;urls&gt;&lt;related-urls&gt;&lt;url&gt;https://www.ncbi.nlm.nih.gov/pubmed/18187114&lt;/url&gt;&lt;/related-urls&gt;&lt;/urls&gt;&lt;electronic-resource-num&gt;10.1016/j.jamda.2007.09.009&lt;/electronic-resource-num&gt;&lt;remote-database-name&gt;Medline&lt;/remote-database-name&gt;&lt;remote-database-provider&gt;NLM&lt;/remote-database-provider&gt;&lt;/record&gt;&lt;/Cite&gt;&lt;/EndNote&gt;</w:instrText>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3]</w:t>
            </w:r>
            <w:r w:rsidRPr="00CA6A00">
              <w:rPr>
                <w:rFonts w:ascii="Times New Roman" w:hAnsi="Times New Roman" w:cs="Times New Roman"/>
                <w:color w:val="000000" w:themeColor="text1"/>
                <w:sz w:val="18"/>
                <w:szCs w:val="18"/>
              </w:rPr>
              <w:fldChar w:fldCharType="end"/>
            </w:r>
          </w:p>
        </w:tc>
        <w:tc>
          <w:tcPr>
            <w:tcW w:w="1135" w:type="dxa"/>
          </w:tcPr>
          <w:p w14:paraId="3E3A6083" w14:textId="1789F3C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39/933</w:t>
            </w:r>
          </w:p>
        </w:tc>
        <w:tc>
          <w:tcPr>
            <w:tcW w:w="436" w:type="dxa"/>
          </w:tcPr>
          <w:p w14:paraId="60954C84" w14:textId="77777777" w:rsidR="004016F5" w:rsidRPr="00CA6A00" w:rsidRDefault="004016F5" w:rsidP="004016F5">
            <w:pPr>
              <w:rPr>
                <w:rFonts w:ascii="Times New Roman" w:hAnsi="Times New Roman" w:cs="Times New Roman"/>
                <w:color w:val="000000" w:themeColor="text1"/>
                <w:sz w:val="18"/>
                <w:szCs w:val="18"/>
              </w:rPr>
            </w:pPr>
          </w:p>
        </w:tc>
        <w:tc>
          <w:tcPr>
            <w:tcW w:w="456" w:type="dxa"/>
          </w:tcPr>
          <w:p w14:paraId="5AA5565E"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13EF3C01"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5BDD9C66" w14:textId="77777777" w:rsidR="004016F5" w:rsidRPr="00CA6A00" w:rsidRDefault="004016F5" w:rsidP="004016F5">
            <w:pPr>
              <w:rPr>
                <w:rFonts w:ascii="Times New Roman" w:hAnsi="Times New Roman" w:cs="Times New Roman"/>
                <w:color w:val="000000" w:themeColor="text1"/>
                <w:sz w:val="18"/>
                <w:szCs w:val="18"/>
              </w:rPr>
            </w:pPr>
          </w:p>
        </w:tc>
        <w:tc>
          <w:tcPr>
            <w:tcW w:w="461" w:type="dxa"/>
          </w:tcPr>
          <w:p w14:paraId="5FC5CB12"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420C5F76"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6FB6F740"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593833BB"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5C2572E9"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23B636A7"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205B6EA0"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6EAFAE50"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64BF2A1F"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14BFD93B"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1EFD6A7A"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7AEA8D14"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13333267" w14:textId="2DB268E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518" w:type="dxa"/>
          </w:tcPr>
          <w:p w14:paraId="2E214FE4"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4F02B9B1"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369A894D" w14:textId="67DAD24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tcPr>
          <w:p w14:paraId="61922C2F"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3FB5DF6A"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3F48C544" w14:textId="496B1FD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tcPr>
          <w:p w14:paraId="65C4A0C9"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1C2B4DAB" w14:textId="77777777" w:rsidTr="00760C02">
        <w:tc>
          <w:tcPr>
            <w:tcW w:w="1696" w:type="dxa"/>
          </w:tcPr>
          <w:p w14:paraId="4EFE405B" w14:textId="7BEBCD0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Bellelli 2018</w:t>
            </w:r>
            <w:r w:rsidRPr="00CA6A00">
              <w:rPr>
                <w:rFonts w:ascii="Times New Roman" w:hAnsi="Times New Roman" w:cs="Times New Roman"/>
                <w:color w:val="000000" w:themeColor="text1"/>
                <w:sz w:val="18"/>
                <w:szCs w:val="18"/>
              </w:rPr>
              <w:fldChar w:fldCharType="begin">
                <w:fldData xml:space="preserve">PEVuZE5vdGU+PENpdGU+PEF1dGhvcj5CZWxsZWxsaTwvQXV0aG9yPjxZZWFyPjIwMTg8L1llYXI+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CZWxsZWxsaTwvQXV0aG9yPjxZZWFyPjIwMTg8L1llYXI+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4]</w:t>
            </w:r>
            <w:r w:rsidRPr="00CA6A00">
              <w:rPr>
                <w:rFonts w:ascii="Times New Roman" w:hAnsi="Times New Roman" w:cs="Times New Roman"/>
                <w:color w:val="000000" w:themeColor="text1"/>
                <w:sz w:val="18"/>
                <w:szCs w:val="18"/>
              </w:rPr>
              <w:fldChar w:fldCharType="end"/>
            </w:r>
          </w:p>
        </w:tc>
        <w:tc>
          <w:tcPr>
            <w:tcW w:w="1135" w:type="dxa"/>
          </w:tcPr>
          <w:p w14:paraId="0AF7CB83" w14:textId="61E2C80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20/351</w:t>
            </w:r>
          </w:p>
        </w:tc>
        <w:tc>
          <w:tcPr>
            <w:tcW w:w="436" w:type="dxa"/>
          </w:tcPr>
          <w:p w14:paraId="5F471C02" w14:textId="77777777" w:rsidR="004016F5" w:rsidRPr="00CA6A00" w:rsidRDefault="004016F5" w:rsidP="004016F5">
            <w:pPr>
              <w:rPr>
                <w:rFonts w:ascii="Times New Roman" w:hAnsi="Times New Roman" w:cs="Times New Roman"/>
                <w:color w:val="000000" w:themeColor="text1"/>
                <w:sz w:val="18"/>
                <w:szCs w:val="18"/>
              </w:rPr>
            </w:pPr>
          </w:p>
        </w:tc>
        <w:tc>
          <w:tcPr>
            <w:tcW w:w="456" w:type="dxa"/>
          </w:tcPr>
          <w:p w14:paraId="460A5424"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154AB3A2"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6DDA1D6C" w14:textId="77777777" w:rsidR="004016F5" w:rsidRPr="00CA6A00" w:rsidRDefault="004016F5" w:rsidP="004016F5">
            <w:pPr>
              <w:rPr>
                <w:rFonts w:ascii="Times New Roman" w:hAnsi="Times New Roman" w:cs="Times New Roman"/>
                <w:color w:val="000000" w:themeColor="text1"/>
                <w:sz w:val="18"/>
                <w:szCs w:val="18"/>
              </w:rPr>
            </w:pPr>
          </w:p>
        </w:tc>
        <w:tc>
          <w:tcPr>
            <w:tcW w:w="461" w:type="dxa"/>
          </w:tcPr>
          <w:p w14:paraId="63A7B4B0"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33CBB8E7"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29813E27"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5E3A158A"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755931E3"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79DBBABC"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7D97C670"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42A4B88A"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444857BB"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265A735B"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77083C67"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12022D2A"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788B4D8A"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132AAA8F"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66DDFA80"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6CDFF66F"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66FDFCC7"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38D75342" w14:textId="64586F4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4" w:type="dxa"/>
          </w:tcPr>
          <w:p w14:paraId="37A1D335"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563075FD"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18E413B0" w14:textId="77777777" w:rsidTr="00760C02">
        <w:tc>
          <w:tcPr>
            <w:tcW w:w="1696" w:type="dxa"/>
          </w:tcPr>
          <w:p w14:paraId="444F5C08" w14:textId="110342F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Bickel 2008</w:t>
            </w:r>
            <w:r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Bickel&lt;/Author&gt;&lt;Year&gt;2008&lt;/Year&gt;&lt;RecNum&gt;197&lt;/RecNum&gt;&lt;DisplayText&gt;[15]&lt;/DisplayText&gt;&lt;record&gt;&lt;rec-number&gt;197&lt;/rec-number&gt;&lt;foreign-keys&gt;&lt;key app="EN" db-id="sstzwfe08r9xrke295vvts57d2ew5p9sed9p" timestamp="1734568938"&gt;197&lt;/key&gt;&lt;/foreign-keys&gt;&lt;ref-type name="Journal Article"&gt;17&lt;/ref-type&gt;&lt;contributors&gt;&lt;authors&gt;&lt;author&gt;Bickel, H.&lt;/author&gt;&lt;author&gt;Gradinger, R.&lt;/author&gt;&lt;author&gt;Kochs, E.&lt;/author&gt;&lt;author&gt;Forstl, H.&lt;/author&gt;&lt;/authors&gt;&lt;/contributors&gt;&lt;auth-address&gt;Department of Psychiatry, Technische Universitat Munchen, Munich, Germany.&lt;/auth-address&gt;&lt;titles&gt;&lt;title&gt;High risk of cognitive and functional decline after postoperative delirium. A three-year prospective study&lt;/title&gt;&lt;secondary-title&gt;Dement Geriatr Cogn Disord&lt;/secondary-title&gt;&lt;/titles&gt;&lt;periodical&gt;&lt;full-title&gt;Dement Geriatr Cogn Disord&lt;/full-title&gt;&lt;/periodical&gt;&lt;pages&gt;26-31&lt;/pages&gt;&lt;volume&gt;26&lt;/volume&gt;&lt;number&gt;1&lt;/number&gt;&lt;edition&gt;20080624&lt;/edition&gt;&lt;keywords&gt;&lt;keyword&gt;Aged&lt;/keyword&gt;&lt;keyword&gt;Aged, 80 and over&lt;/keyword&gt;&lt;keyword&gt;*Arthroplasty, Replacement, Hip/statistics &amp;amp; numerical data&lt;/keyword&gt;&lt;keyword&gt;Cognition Disorders/*epidemiology&lt;/keyword&gt;&lt;keyword&gt;Delirium/*epidemiology&lt;/keyword&gt;&lt;keyword&gt;Female&lt;/keyword&gt;&lt;keyword&gt;Follow-Up Studies&lt;/keyword&gt;&lt;keyword&gt;Humans&lt;/keyword&gt;&lt;keyword&gt;Male&lt;/keyword&gt;&lt;keyword&gt;Middle Aged&lt;/keyword&gt;&lt;keyword&gt;Neuropsychological Tests&lt;/keyword&gt;&lt;keyword&gt;Patient Discharge&lt;/keyword&gt;&lt;keyword&gt;Postoperative Complications/*epidemiology&lt;/keyword&gt;&lt;keyword&gt;Predictive Value of Tests&lt;/keyword&gt;&lt;keyword&gt;Prospective Studies&lt;/keyword&gt;&lt;keyword&gt;Risk Factors&lt;/keyword&gt;&lt;/keywords&gt;&lt;dates&gt;&lt;year&gt;2008&lt;/year&gt;&lt;/dates&gt;&lt;isbn&gt;1421-9824 (Electronic)&amp;#xD;1420-8008 (Linking)&lt;/isbn&gt;&lt;accession-num&gt;18577850&lt;/accession-num&gt;&lt;urls&gt;&lt;related-urls&gt;&lt;url&gt;https://www.ncbi.nlm.nih.gov/pubmed/18577850&lt;/url&gt;&lt;/related-urls&gt;&lt;/urls&gt;&lt;electronic-resource-num&gt;10.1159/000140804&lt;/electronic-resource-num&gt;&lt;remote-database-name&gt;Medline&lt;/remote-database-name&gt;&lt;remote-database-provider&gt;NLM&lt;/remote-database-provider&gt;&lt;/record&gt;&lt;/Cite&gt;&lt;/EndNote&gt;</w:instrText>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5]</w:t>
            </w:r>
            <w:r w:rsidRPr="00CA6A00">
              <w:rPr>
                <w:rFonts w:ascii="Times New Roman" w:hAnsi="Times New Roman" w:cs="Times New Roman"/>
                <w:color w:val="000000" w:themeColor="text1"/>
                <w:sz w:val="18"/>
                <w:szCs w:val="18"/>
              </w:rPr>
              <w:fldChar w:fldCharType="end"/>
            </w:r>
          </w:p>
        </w:tc>
        <w:tc>
          <w:tcPr>
            <w:tcW w:w="1135" w:type="dxa"/>
          </w:tcPr>
          <w:p w14:paraId="338A809D" w14:textId="1931546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41/159</w:t>
            </w:r>
          </w:p>
        </w:tc>
        <w:tc>
          <w:tcPr>
            <w:tcW w:w="436" w:type="dxa"/>
          </w:tcPr>
          <w:p w14:paraId="6374DB7A" w14:textId="77777777" w:rsidR="004016F5" w:rsidRPr="00CA6A00" w:rsidRDefault="004016F5" w:rsidP="004016F5">
            <w:pPr>
              <w:rPr>
                <w:rFonts w:ascii="Times New Roman" w:hAnsi="Times New Roman" w:cs="Times New Roman"/>
                <w:color w:val="000000" w:themeColor="text1"/>
                <w:sz w:val="18"/>
                <w:szCs w:val="18"/>
              </w:rPr>
            </w:pPr>
          </w:p>
        </w:tc>
        <w:tc>
          <w:tcPr>
            <w:tcW w:w="456" w:type="dxa"/>
          </w:tcPr>
          <w:p w14:paraId="1514CC5C"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59F0B49F" w14:textId="01BBAFD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526" w:type="dxa"/>
          </w:tcPr>
          <w:p w14:paraId="024E1161" w14:textId="77777777" w:rsidR="004016F5" w:rsidRPr="00CA6A00" w:rsidRDefault="004016F5" w:rsidP="004016F5">
            <w:pPr>
              <w:rPr>
                <w:rFonts w:ascii="Times New Roman" w:hAnsi="Times New Roman" w:cs="Times New Roman"/>
                <w:color w:val="000000" w:themeColor="text1"/>
                <w:sz w:val="18"/>
                <w:szCs w:val="18"/>
              </w:rPr>
            </w:pPr>
          </w:p>
        </w:tc>
        <w:tc>
          <w:tcPr>
            <w:tcW w:w="461" w:type="dxa"/>
          </w:tcPr>
          <w:p w14:paraId="07FD7302" w14:textId="6D23A9D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tcPr>
          <w:p w14:paraId="2131D31F"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0F7D09FF"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4AF539A4"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3CB11B0A"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71671151"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1A104398"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7CFDD8BC"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31709F2E"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48977D5B" w14:textId="234A3C7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70" w:type="dxa"/>
          </w:tcPr>
          <w:p w14:paraId="76B0D722" w14:textId="35734C7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524" w:type="dxa"/>
          </w:tcPr>
          <w:p w14:paraId="793A33B3"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48DE6013"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16189119"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4783178A"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0B2AF076"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0957A4DB"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025C0BB4"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203996F7"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5C613967" w14:textId="0950F46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r>
      <w:tr w:rsidR="00CA6A00" w:rsidRPr="00CA6A00" w14:paraId="5EC6C6B8" w14:textId="77777777" w:rsidTr="00760C02">
        <w:tc>
          <w:tcPr>
            <w:tcW w:w="1696" w:type="dxa"/>
          </w:tcPr>
          <w:p w14:paraId="00D416AA" w14:textId="1399772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Brown 2018</w:t>
            </w:r>
            <w:r w:rsidRPr="00CA6A00">
              <w:rPr>
                <w:rFonts w:ascii="Times New Roman" w:hAnsi="Times New Roman" w:cs="Times New Roman"/>
                <w:color w:val="000000" w:themeColor="text1"/>
                <w:sz w:val="18"/>
                <w:szCs w:val="18"/>
              </w:rPr>
              <w:fldChar w:fldCharType="begin">
                <w:fldData xml:space="preserve">PEVuZE5vdGU+PENpdGU+PEF1dGhvcj5Ccm93bjwvQXV0aG9yPjxZZWFyPjIwMTg8L1llYXI+PFJl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Ccm93bjwvQXV0aG9yPjxZZWFyPjIwMTg8L1llYXI+PFJl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6]</w:t>
            </w:r>
            <w:r w:rsidRPr="00CA6A00">
              <w:rPr>
                <w:rFonts w:ascii="Times New Roman" w:hAnsi="Times New Roman" w:cs="Times New Roman"/>
                <w:color w:val="000000" w:themeColor="text1"/>
                <w:sz w:val="18"/>
                <w:szCs w:val="18"/>
              </w:rPr>
              <w:fldChar w:fldCharType="end"/>
            </w:r>
          </w:p>
        </w:tc>
        <w:tc>
          <w:tcPr>
            <w:tcW w:w="1135" w:type="dxa"/>
          </w:tcPr>
          <w:p w14:paraId="6376356C" w14:textId="2BF458E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6/66</w:t>
            </w:r>
          </w:p>
        </w:tc>
        <w:tc>
          <w:tcPr>
            <w:tcW w:w="436" w:type="dxa"/>
          </w:tcPr>
          <w:p w14:paraId="48EC5CE2" w14:textId="0D5869B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6" w:type="dxa"/>
          </w:tcPr>
          <w:p w14:paraId="2EB41794" w14:textId="13DD555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383" w:type="dxa"/>
          </w:tcPr>
          <w:p w14:paraId="4DF95B90"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723A7222" w14:textId="77777777" w:rsidR="004016F5" w:rsidRPr="00CA6A00" w:rsidRDefault="004016F5" w:rsidP="004016F5">
            <w:pPr>
              <w:rPr>
                <w:rFonts w:ascii="Times New Roman" w:hAnsi="Times New Roman" w:cs="Times New Roman"/>
                <w:color w:val="000000" w:themeColor="text1"/>
                <w:sz w:val="18"/>
                <w:szCs w:val="18"/>
              </w:rPr>
            </w:pPr>
          </w:p>
        </w:tc>
        <w:tc>
          <w:tcPr>
            <w:tcW w:w="461" w:type="dxa"/>
          </w:tcPr>
          <w:p w14:paraId="473985DA"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04D0CDA5"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596DF76D"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6AB9EB2F"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79805B10"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4C3271B8"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464171E4"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57BB0DB2"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3E0945A6"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04C1BEEF"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17C69132"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37BCF1BF"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66930A45"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31FDE9C2"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74FD9881"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3FD095AF"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400B2820"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070F2D65"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6C4D2007"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65D2B06A"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08737A12" w14:textId="77777777" w:rsidTr="00760C02">
        <w:tc>
          <w:tcPr>
            <w:tcW w:w="1696" w:type="dxa"/>
          </w:tcPr>
          <w:p w14:paraId="0AC2767C" w14:textId="27B8F07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Brown 2020</w:t>
            </w:r>
            <w:r w:rsidRPr="00CA6A00">
              <w:rPr>
                <w:rFonts w:ascii="Times New Roman" w:hAnsi="Times New Roman" w:cs="Times New Roman"/>
                <w:color w:val="000000" w:themeColor="text1"/>
                <w:sz w:val="18"/>
                <w:szCs w:val="18"/>
              </w:rPr>
              <w:fldChar w:fldCharType="begin">
                <w:fldData xml:space="preserve">PEVuZE5vdGU+PENpdGU+PEF1dGhvcj5Ccm93bjwvQXV0aG9yPjxZZWFyPjIwMjA8L1llYXI+PFJl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Ccm93bjwvQXV0aG9yPjxZZWFyPjIwMjA8L1llYXI+PFJl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7]</w:t>
            </w:r>
            <w:r w:rsidRPr="00CA6A00">
              <w:rPr>
                <w:rFonts w:ascii="Times New Roman" w:hAnsi="Times New Roman" w:cs="Times New Roman"/>
                <w:color w:val="000000" w:themeColor="text1"/>
                <w:sz w:val="18"/>
                <w:szCs w:val="18"/>
              </w:rPr>
              <w:fldChar w:fldCharType="end"/>
            </w:r>
          </w:p>
        </w:tc>
        <w:tc>
          <w:tcPr>
            <w:tcW w:w="1135" w:type="dxa"/>
          </w:tcPr>
          <w:p w14:paraId="61482D44" w14:textId="2E08E28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799/2234</w:t>
            </w:r>
          </w:p>
        </w:tc>
        <w:tc>
          <w:tcPr>
            <w:tcW w:w="436" w:type="dxa"/>
          </w:tcPr>
          <w:p w14:paraId="28FD68B7" w14:textId="77777777" w:rsidR="004016F5" w:rsidRPr="00CA6A00" w:rsidRDefault="004016F5" w:rsidP="004016F5">
            <w:pPr>
              <w:rPr>
                <w:rFonts w:ascii="Times New Roman" w:hAnsi="Times New Roman" w:cs="Times New Roman"/>
                <w:color w:val="000000" w:themeColor="text1"/>
                <w:sz w:val="18"/>
                <w:szCs w:val="18"/>
              </w:rPr>
            </w:pPr>
          </w:p>
        </w:tc>
        <w:tc>
          <w:tcPr>
            <w:tcW w:w="456" w:type="dxa"/>
          </w:tcPr>
          <w:p w14:paraId="1CA6F43F"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4BF4DE77"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0C07634F" w14:textId="77777777" w:rsidR="004016F5" w:rsidRPr="00CA6A00" w:rsidRDefault="004016F5" w:rsidP="004016F5">
            <w:pPr>
              <w:rPr>
                <w:rFonts w:ascii="Times New Roman" w:hAnsi="Times New Roman" w:cs="Times New Roman"/>
                <w:color w:val="000000" w:themeColor="text1"/>
                <w:sz w:val="18"/>
                <w:szCs w:val="18"/>
              </w:rPr>
            </w:pPr>
          </w:p>
        </w:tc>
        <w:tc>
          <w:tcPr>
            <w:tcW w:w="461" w:type="dxa"/>
          </w:tcPr>
          <w:p w14:paraId="12798CA4"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5C15393B"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35417B7A"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2C2AD881"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02C096E6"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3169945A"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3A6D0D46" w14:textId="790A4D2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35" w:type="dxa"/>
          </w:tcPr>
          <w:p w14:paraId="04A31957"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000FC918"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78A250D1" w14:textId="1B3FD28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70" w:type="dxa"/>
          </w:tcPr>
          <w:p w14:paraId="06035D7D"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4A263364"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368E58E6"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0DF533AB"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12CBDEDF"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3231C9E2"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3B1AB7C5"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0B08E426"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6F2548A3"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04609652"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4C212BD9" w14:textId="77777777" w:rsidTr="00760C02">
        <w:tc>
          <w:tcPr>
            <w:tcW w:w="1696" w:type="dxa"/>
          </w:tcPr>
          <w:p w14:paraId="511EB372" w14:textId="0661931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Bruck 2018</w:t>
            </w:r>
            <w:r w:rsidRPr="00CA6A00">
              <w:rPr>
                <w:rFonts w:ascii="Times New Roman" w:hAnsi="Times New Roman" w:cs="Times New Roman"/>
                <w:color w:val="000000" w:themeColor="text1"/>
                <w:sz w:val="18"/>
                <w:szCs w:val="18"/>
              </w:rPr>
              <w:fldChar w:fldCharType="begin">
                <w:fldData xml:space="preserve">PEVuZE5vdGU+PENpdGU+PEF1dGhvcj5CcnVjazwvQXV0aG9yPjxZZWFyPjIwMTg8L1llYXI+PFJl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CcnVjazwvQXV0aG9yPjxZZWFyPjIwMTg8L1llYXI+PFJl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8]</w:t>
            </w:r>
            <w:r w:rsidRPr="00CA6A00">
              <w:rPr>
                <w:rFonts w:ascii="Times New Roman" w:hAnsi="Times New Roman" w:cs="Times New Roman"/>
                <w:color w:val="000000" w:themeColor="text1"/>
                <w:sz w:val="18"/>
                <w:szCs w:val="18"/>
              </w:rPr>
              <w:fldChar w:fldCharType="end"/>
            </w:r>
          </w:p>
        </w:tc>
        <w:tc>
          <w:tcPr>
            <w:tcW w:w="1135" w:type="dxa"/>
          </w:tcPr>
          <w:p w14:paraId="21D6EB04" w14:textId="28522EE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43/82</w:t>
            </w:r>
          </w:p>
        </w:tc>
        <w:tc>
          <w:tcPr>
            <w:tcW w:w="436" w:type="dxa"/>
          </w:tcPr>
          <w:p w14:paraId="4D02C0AF" w14:textId="7B3C9A3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6" w:type="dxa"/>
          </w:tcPr>
          <w:p w14:paraId="7DA6D74E"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049ED475"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5C494F90" w14:textId="77777777" w:rsidR="004016F5" w:rsidRPr="00CA6A00" w:rsidRDefault="004016F5" w:rsidP="004016F5">
            <w:pPr>
              <w:rPr>
                <w:rFonts w:ascii="Times New Roman" w:hAnsi="Times New Roman" w:cs="Times New Roman"/>
                <w:color w:val="000000" w:themeColor="text1"/>
                <w:sz w:val="18"/>
                <w:szCs w:val="18"/>
              </w:rPr>
            </w:pPr>
          </w:p>
        </w:tc>
        <w:tc>
          <w:tcPr>
            <w:tcW w:w="461" w:type="dxa"/>
          </w:tcPr>
          <w:p w14:paraId="037E36F6"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1C0F2135"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0B79BDAE"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586E845E"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22D8E0EB"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753957E2"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33ED6201"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34D57F3B"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7D7EBD1E"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022A1B11"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245D15B2"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22162230"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462A51B8"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608DE838"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3F128728"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44D7E911"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2A14FB5B"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01FBA528"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2DFBB3DE"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2C30184E"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67FBCAB3" w14:textId="77777777" w:rsidTr="00760C02">
        <w:tc>
          <w:tcPr>
            <w:tcW w:w="1696" w:type="dxa"/>
          </w:tcPr>
          <w:p w14:paraId="2F9BF08F" w14:textId="5F427D1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Bryson 2011</w:t>
            </w:r>
            <w:r w:rsidRPr="00CA6A00">
              <w:rPr>
                <w:rFonts w:ascii="Times New Roman" w:hAnsi="Times New Roman" w:cs="Times New Roman"/>
                <w:color w:val="000000" w:themeColor="text1"/>
                <w:sz w:val="18"/>
                <w:szCs w:val="18"/>
              </w:rPr>
              <w:fldChar w:fldCharType="begin">
                <w:fldData xml:space="preserve">PEVuZE5vdGU+PENpdGU+PEF1dGhvcj5Ccnlzb248L0F1dGhvcj48WWVhcj4yMDExPC9ZZWFyPjxS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Ccnlzb248L0F1dGhvcj48WWVhcj4yMDExPC9ZZWFyPjxS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9]</w:t>
            </w:r>
            <w:r w:rsidRPr="00CA6A00">
              <w:rPr>
                <w:rFonts w:ascii="Times New Roman" w:hAnsi="Times New Roman" w:cs="Times New Roman"/>
                <w:color w:val="000000" w:themeColor="text1"/>
                <w:sz w:val="18"/>
                <w:szCs w:val="18"/>
              </w:rPr>
              <w:fldChar w:fldCharType="end"/>
            </w:r>
          </w:p>
        </w:tc>
        <w:tc>
          <w:tcPr>
            <w:tcW w:w="1135" w:type="dxa"/>
          </w:tcPr>
          <w:p w14:paraId="0C6877CB" w14:textId="553134A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3/46</w:t>
            </w:r>
          </w:p>
        </w:tc>
        <w:tc>
          <w:tcPr>
            <w:tcW w:w="436" w:type="dxa"/>
          </w:tcPr>
          <w:p w14:paraId="1EC8520F" w14:textId="29AD872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6" w:type="dxa"/>
          </w:tcPr>
          <w:p w14:paraId="0600BC7B"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654B628B"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1810609D" w14:textId="77777777" w:rsidR="004016F5" w:rsidRPr="00CA6A00" w:rsidRDefault="004016F5" w:rsidP="004016F5">
            <w:pPr>
              <w:rPr>
                <w:rFonts w:ascii="Times New Roman" w:hAnsi="Times New Roman" w:cs="Times New Roman"/>
                <w:color w:val="000000" w:themeColor="text1"/>
                <w:sz w:val="18"/>
                <w:szCs w:val="18"/>
              </w:rPr>
            </w:pPr>
          </w:p>
        </w:tc>
        <w:tc>
          <w:tcPr>
            <w:tcW w:w="461" w:type="dxa"/>
          </w:tcPr>
          <w:p w14:paraId="47573303"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774CDAF8"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5A7956FA"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7C0A8A76"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3B6EC24F"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23212AD7"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4A754149"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0F567CCB"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03FE211C"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4748ECD6"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53B2BA63"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0AA55058"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0307F46C"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63388C67"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0B6F3BF7"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455C3677"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7DA254DC"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579E6FC3"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74325EC8"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4B6B21C8"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2DF4EFF3" w14:textId="77777777" w:rsidTr="00760C02">
        <w:tc>
          <w:tcPr>
            <w:tcW w:w="1696" w:type="dxa"/>
          </w:tcPr>
          <w:p w14:paraId="419C1516" w14:textId="71290E5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Bulic 2020</w:t>
            </w:r>
            <w:r w:rsidRPr="00CA6A00">
              <w:rPr>
                <w:rFonts w:ascii="Times New Roman" w:hAnsi="Times New Roman" w:cs="Times New Roman"/>
                <w:color w:val="000000" w:themeColor="text1"/>
                <w:sz w:val="18"/>
                <w:szCs w:val="18"/>
              </w:rPr>
              <w:fldChar w:fldCharType="begin">
                <w:fldData xml:space="preserve">PEVuZE5vdGU+PENpdGU+PEF1dGhvcj5CdWxpYzwvQXV0aG9yPjxZZWFyPjIwMjA8L1llYXI+PFJl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CdWxpYzwvQXV0aG9yPjxZZWFyPjIwMjA8L1llYXI+PFJl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0]</w:t>
            </w:r>
            <w:r w:rsidRPr="00CA6A00">
              <w:rPr>
                <w:rFonts w:ascii="Times New Roman" w:hAnsi="Times New Roman" w:cs="Times New Roman"/>
                <w:color w:val="000000" w:themeColor="text1"/>
                <w:sz w:val="18"/>
                <w:szCs w:val="18"/>
              </w:rPr>
              <w:fldChar w:fldCharType="end"/>
            </w:r>
          </w:p>
        </w:tc>
        <w:tc>
          <w:tcPr>
            <w:tcW w:w="1135" w:type="dxa"/>
          </w:tcPr>
          <w:p w14:paraId="1BE1C197" w14:textId="76739C2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7/66</w:t>
            </w:r>
          </w:p>
        </w:tc>
        <w:tc>
          <w:tcPr>
            <w:tcW w:w="436" w:type="dxa"/>
          </w:tcPr>
          <w:p w14:paraId="3ECC741B" w14:textId="406E629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6" w:type="dxa"/>
          </w:tcPr>
          <w:p w14:paraId="448EF6C4" w14:textId="65C8357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383" w:type="dxa"/>
          </w:tcPr>
          <w:p w14:paraId="3B9D9791"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27CC71C4" w14:textId="77777777" w:rsidR="004016F5" w:rsidRPr="00CA6A00" w:rsidRDefault="004016F5" w:rsidP="004016F5">
            <w:pPr>
              <w:rPr>
                <w:rFonts w:ascii="Times New Roman" w:hAnsi="Times New Roman" w:cs="Times New Roman"/>
                <w:color w:val="000000" w:themeColor="text1"/>
                <w:sz w:val="18"/>
                <w:szCs w:val="18"/>
              </w:rPr>
            </w:pPr>
          </w:p>
        </w:tc>
        <w:tc>
          <w:tcPr>
            <w:tcW w:w="461" w:type="dxa"/>
          </w:tcPr>
          <w:p w14:paraId="693528BE"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3768F83C"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5107EF43"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3872B289"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2337F967"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3567B0C5" w14:textId="70F2670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tcPr>
          <w:p w14:paraId="65F552ED" w14:textId="1E67A1C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35" w:type="dxa"/>
          </w:tcPr>
          <w:p w14:paraId="0F7B3461"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04951E65" w14:textId="4CB8A39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71" w:type="dxa"/>
          </w:tcPr>
          <w:p w14:paraId="67BBC229" w14:textId="6268FE5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70" w:type="dxa"/>
          </w:tcPr>
          <w:p w14:paraId="291484F3"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133D20E4"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2B2390AA"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0E718854"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3487A554"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52DE64CD"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38CDEBC8"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4EDB334B"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4A4BA3B4" w14:textId="4566573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tcPr>
          <w:p w14:paraId="52D419F7"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6D398C96" w14:textId="77777777" w:rsidTr="00760C02">
        <w:tc>
          <w:tcPr>
            <w:tcW w:w="1696" w:type="dxa"/>
          </w:tcPr>
          <w:p w14:paraId="28A6013D" w14:textId="70C2909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Buurman 2011</w:t>
            </w:r>
            <w:r w:rsidRPr="00CA6A00">
              <w:rPr>
                <w:rFonts w:ascii="Times New Roman" w:hAnsi="Times New Roman" w:cs="Times New Roman"/>
                <w:color w:val="000000" w:themeColor="text1"/>
                <w:sz w:val="18"/>
                <w:szCs w:val="18"/>
              </w:rPr>
              <w:fldChar w:fldCharType="begin">
                <w:fldData xml:space="preserve">PEVuZE5vdGU+PENpdGU+PEF1dGhvcj5CdXVybWFuPC9BdXRob3I+PFllYXI+MjAxMTwvWWVhcj48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CdXVybWFuPC9BdXRob3I+PFllYXI+MjAxMTwvWWVhcj48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1]</w:t>
            </w:r>
            <w:r w:rsidRPr="00CA6A00">
              <w:rPr>
                <w:rFonts w:ascii="Times New Roman" w:hAnsi="Times New Roman" w:cs="Times New Roman"/>
                <w:color w:val="000000" w:themeColor="text1"/>
                <w:sz w:val="18"/>
                <w:szCs w:val="18"/>
              </w:rPr>
              <w:fldChar w:fldCharType="end"/>
            </w:r>
          </w:p>
        </w:tc>
        <w:tc>
          <w:tcPr>
            <w:tcW w:w="1135" w:type="dxa"/>
          </w:tcPr>
          <w:p w14:paraId="038A5156" w14:textId="0BA1A14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18/504</w:t>
            </w:r>
          </w:p>
        </w:tc>
        <w:tc>
          <w:tcPr>
            <w:tcW w:w="436" w:type="dxa"/>
          </w:tcPr>
          <w:p w14:paraId="6C5F115A" w14:textId="77777777" w:rsidR="004016F5" w:rsidRPr="00CA6A00" w:rsidRDefault="004016F5" w:rsidP="004016F5">
            <w:pPr>
              <w:rPr>
                <w:rFonts w:ascii="Times New Roman" w:hAnsi="Times New Roman" w:cs="Times New Roman"/>
                <w:color w:val="000000" w:themeColor="text1"/>
                <w:sz w:val="18"/>
                <w:szCs w:val="18"/>
              </w:rPr>
            </w:pPr>
          </w:p>
        </w:tc>
        <w:tc>
          <w:tcPr>
            <w:tcW w:w="456" w:type="dxa"/>
          </w:tcPr>
          <w:p w14:paraId="1629A3FB"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56849871"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37D91319" w14:textId="77777777" w:rsidR="004016F5" w:rsidRPr="00CA6A00" w:rsidRDefault="004016F5" w:rsidP="004016F5">
            <w:pPr>
              <w:rPr>
                <w:rFonts w:ascii="Times New Roman" w:hAnsi="Times New Roman" w:cs="Times New Roman"/>
                <w:color w:val="000000" w:themeColor="text1"/>
                <w:sz w:val="18"/>
                <w:szCs w:val="18"/>
              </w:rPr>
            </w:pPr>
          </w:p>
        </w:tc>
        <w:tc>
          <w:tcPr>
            <w:tcW w:w="461" w:type="dxa"/>
          </w:tcPr>
          <w:p w14:paraId="1DBE7D14" w14:textId="0A00B35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tcPr>
          <w:p w14:paraId="2FD11752"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03788154"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41063381"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25F2BA5A"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6BE3C40B"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1BE4C06D"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31B6D4C3"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4E0D1B66"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67E0FABC"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3CFFE09A"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3F5859C6"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3B78D500"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25903333"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2808E8F8"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78DE49D5"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02C3651F"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1D0B09BD"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4B816955"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3EB2D246"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3C221DF6" w14:textId="77777777" w:rsidTr="00760C02">
        <w:tc>
          <w:tcPr>
            <w:tcW w:w="1696" w:type="dxa"/>
          </w:tcPr>
          <w:p w14:paraId="53D3496E" w14:textId="76B3C36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rtei 2022</w:t>
            </w:r>
            <w:r w:rsidRPr="00CA6A00">
              <w:rPr>
                <w:rFonts w:ascii="Times New Roman" w:hAnsi="Times New Roman" w:cs="Times New Roman"/>
                <w:color w:val="000000" w:themeColor="text1"/>
                <w:sz w:val="18"/>
                <w:szCs w:val="18"/>
              </w:rPr>
              <w:fldChar w:fldCharType="begin">
                <w:fldData xml:space="preserve">PEVuZE5vdGU+PENpdGU+PEF1dGhvcj5DYXJ0ZWk8L0F1dGhvcj48WWVhcj4yMDIyPC9ZZWFyPjxS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=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DYXJ0ZWk8L0F1dGhvcj48WWVhcj4yMDIyPC9ZZWFyPjxS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=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2]</w:t>
            </w:r>
            <w:r w:rsidRPr="00CA6A00">
              <w:rPr>
                <w:rFonts w:ascii="Times New Roman" w:hAnsi="Times New Roman" w:cs="Times New Roman"/>
                <w:color w:val="000000" w:themeColor="text1"/>
                <w:sz w:val="18"/>
                <w:szCs w:val="18"/>
              </w:rPr>
              <w:fldChar w:fldCharType="end"/>
            </w:r>
          </w:p>
        </w:tc>
        <w:tc>
          <w:tcPr>
            <w:tcW w:w="1135" w:type="dxa"/>
          </w:tcPr>
          <w:p w14:paraId="6BB4F360" w14:textId="230E39F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93/194</w:t>
            </w:r>
          </w:p>
        </w:tc>
        <w:tc>
          <w:tcPr>
            <w:tcW w:w="436" w:type="dxa"/>
          </w:tcPr>
          <w:p w14:paraId="17E991BA" w14:textId="77777777" w:rsidR="004016F5" w:rsidRPr="00CA6A00" w:rsidRDefault="004016F5" w:rsidP="004016F5">
            <w:pPr>
              <w:rPr>
                <w:rFonts w:ascii="Times New Roman" w:hAnsi="Times New Roman" w:cs="Times New Roman"/>
                <w:color w:val="000000" w:themeColor="text1"/>
                <w:sz w:val="18"/>
                <w:szCs w:val="18"/>
              </w:rPr>
            </w:pPr>
          </w:p>
        </w:tc>
        <w:tc>
          <w:tcPr>
            <w:tcW w:w="456" w:type="dxa"/>
          </w:tcPr>
          <w:p w14:paraId="76885D1D"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68692BDA"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25C43006" w14:textId="77777777" w:rsidR="004016F5" w:rsidRPr="00CA6A00" w:rsidRDefault="004016F5" w:rsidP="004016F5">
            <w:pPr>
              <w:rPr>
                <w:rFonts w:ascii="Times New Roman" w:hAnsi="Times New Roman" w:cs="Times New Roman"/>
                <w:color w:val="000000" w:themeColor="text1"/>
                <w:sz w:val="18"/>
                <w:szCs w:val="18"/>
              </w:rPr>
            </w:pPr>
          </w:p>
        </w:tc>
        <w:tc>
          <w:tcPr>
            <w:tcW w:w="461" w:type="dxa"/>
          </w:tcPr>
          <w:p w14:paraId="72732A3F" w14:textId="10BCF8C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tcPr>
          <w:p w14:paraId="4728AB72"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7E46184A"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621ED3F4"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53B62842"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0E33460B"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6012D435"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4D63E8A5"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0CE0D14B"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27C9EB6F"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0859DC37"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7A61EA1E"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195F6D53"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7CF1B655"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5FECC906"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19E8C59F"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11F22175"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10FA3DEE"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6B267E51" w14:textId="57ED008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tcPr>
          <w:p w14:paraId="3EC8E5BB"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6EE075F4" w14:textId="77777777" w:rsidTr="00760C02">
        <w:tc>
          <w:tcPr>
            <w:tcW w:w="1696" w:type="dxa"/>
          </w:tcPr>
          <w:p w14:paraId="03E436D8" w14:textId="574C089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vallari 2017</w:t>
            </w:r>
            <w:r w:rsidRPr="00CA6A00">
              <w:rPr>
                <w:rFonts w:ascii="Times New Roman" w:hAnsi="Times New Roman" w:cs="Times New Roman"/>
                <w:color w:val="000000" w:themeColor="text1"/>
                <w:sz w:val="18"/>
                <w:szCs w:val="18"/>
              </w:rPr>
              <w:fldChar w:fldCharType="begin">
                <w:fldData xml:space="preserve">PEVuZE5vdGU+PENpdGU+PEF1dGhvcj5DYXZhbGxhcmk8L0F1dGhvcj48WWVhcj4yMDE3PC9ZZWFy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DYXZhbGxhcmk8L0F1dGhvcj48WWVhcj4yMDE3PC9ZZWFy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3]</w:t>
            </w:r>
            <w:r w:rsidRPr="00CA6A00">
              <w:rPr>
                <w:rFonts w:ascii="Times New Roman" w:hAnsi="Times New Roman" w:cs="Times New Roman"/>
                <w:color w:val="000000" w:themeColor="text1"/>
                <w:sz w:val="18"/>
                <w:szCs w:val="18"/>
              </w:rPr>
              <w:fldChar w:fldCharType="end"/>
            </w:r>
          </w:p>
        </w:tc>
        <w:tc>
          <w:tcPr>
            <w:tcW w:w="1135" w:type="dxa"/>
          </w:tcPr>
          <w:p w14:paraId="6518B317" w14:textId="784F408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5/88</w:t>
            </w:r>
          </w:p>
        </w:tc>
        <w:tc>
          <w:tcPr>
            <w:tcW w:w="436" w:type="dxa"/>
          </w:tcPr>
          <w:p w14:paraId="7F9B6327" w14:textId="77777777" w:rsidR="004016F5" w:rsidRPr="00CA6A00" w:rsidRDefault="004016F5" w:rsidP="004016F5">
            <w:pPr>
              <w:rPr>
                <w:rFonts w:ascii="Times New Roman" w:hAnsi="Times New Roman" w:cs="Times New Roman"/>
                <w:color w:val="000000" w:themeColor="text1"/>
                <w:sz w:val="18"/>
                <w:szCs w:val="18"/>
              </w:rPr>
            </w:pPr>
          </w:p>
        </w:tc>
        <w:tc>
          <w:tcPr>
            <w:tcW w:w="456" w:type="dxa"/>
          </w:tcPr>
          <w:p w14:paraId="0737BB4B" w14:textId="1B7344A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383" w:type="dxa"/>
          </w:tcPr>
          <w:p w14:paraId="0018E3EC"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55EC86A3" w14:textId="77777777" w:rsidR="004016F5" w:rsidRPr="00CA6A00" w:rsidRDefault="004016F5" w:rsidP="004016F5">
            <w:pPr>
              <w:rPr>
                <w:rFonts w:ascii="Times New Roman" w:hAnsi="Times New Roman" w:cs="Times New Roman"/>
                <w:color w:val="000000" w:themeColor="text1"/>
                <w:sz w:val="18"/>
                <w:szCs w:val="18"/>
              </w:rPr>
            </w:pPr>
          </w:p>
        </w:tc>
        <w:tc>
          <w:tcPr>
            <w:tcW w:w="461" w:type="dxa"/>
          </w:tcPr>
          <w:p w14:paraId="6DF5F401"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0F9EBB35"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5780A902"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7DE099E0"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2C7C12A6"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2EE42FEA"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030EF409"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6FB4B071"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01E1E195"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5197C55A"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467AFEB0"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7789937B"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73EBC4F3"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36EF9471"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201E77C3"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4BE53CF8"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3460DAB9"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02B3C2E1"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4547D2C8"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6F6E2077"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1C069E3E" w14:textId="77777777" w:rsidTr="00760C02">
        <w:tc>
          <w:tcPr>
            <w:tcW w:w="1696" w:type="dxa"/>
          </w:tcPr>
          <w:p w14:paraId="341A143E" w14:textId="47705E4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halmers 2021</w:t>
            </w:r>
            <w:r w:rsidRPr="00CA6A00">
              <w:rPr>
                <w:rFonts w:ascii="Times New Roman" w:hAnsi="Times New Roman" w:cs="Times New Roman"/>
                <w:color w:val="000000" w:themeColor="text1"/>
                <w:sz w:val="18"/>
                <w:szCs w:val="18"/>
              </w:rPr>
              <w:fldChar w:fldCharType="begin">
                <w:fldData xml:space="preserve">PEVuZE5vdGU+PENpdGU+PEF1dGhvcj5DaGFsbWVyczwvQXV0aG9yPjxZZWFyPjIwMjE8L1llYXI+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DaGFsbWVyczwvQXV0aG9yPjxZZWFyPjIwMjE8L1llYXI+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4]</w:t>
            </w:r>
            <w:r w:rsidRPr="00CA6A00">
              <w:rPr>
                <w:rFonts w:ascii="Times New Roman" w:hAnsi="Times New Roman" w:cs="Times New Roman"/>
                <w:color w:val="000000" w:themeColor="text1"/>
                <w:sz w:val="18"/>
                <w:szCs w:val="18"/>
              </w:rPr>
              <w:fldChar w:fldCharType="end"/>
            </w:r>
          </w:p>
        </w:tc>
        <w:tc>
          <w:tcPr>
            <w:tcW w:w="1135" w:type="dxa"/>
          </w:tcPr>
          <w:p w14:paraId="67875913" w14:textId="028FF0B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31/1640</w:t>
            </w:r>
          </w:p>
        </w:tc>
        <w:tc>
          <w:tcPr>
            <w:tcW w:w="436" w:type="dxa"/>
          </w:tcPr>
          <w:p w14:paraId="4E7123D7" w14:textId="77777777" w:rsidR="004016F5" w:rsidRPr="00CA6A00" w:rsidRDefault="004016F5" w:rsidP="004016F5">
            <w:pPr>
              <w:rPr>
                <w:rFonts w:ascii="Times New Roman" w:hAnsi="Times New Roman" w:cs="Times New Roman"/>
                <w:color w:val="000000" w:themeColor="text1"/>
                <w:sz w:val="18"/>
                <w:szCs w:val="18"/>
              </w:rPr>
            </w:pPr>
          </w:p>
        </w:tc>
        <w:tc>
          <w:tcPr>
            <w:tcW w:w="456" w:type="dxa"/>
          </w:tcPr>
          <w:p w14:paraId="6578C532"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6532040D"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4AD24E59" w14:textId="77777777" w:rsidR="004016F5" w:rsidRPr="00CA6A00" w:rsidRDefault="004016F5" w:rsidP="004016F5">
            <w:pPr>
              <w:rPr>
                <w:rFonts w:ascii="Times New Roman" w:hAnsi="Times New Roman" w:cs="Times New Roman"/>
                <w:color w:val="000000" w:themeColor="text1"/>
                <w:sz w:val="18"/>
                <w:szCs w:val="18"/>
              </w:rPr>
            </w:pPr>
          </w:p>
        </w:tc>
        <w:tc>
          <w:tcPr>
            <w:tcW w:w="461" w:type="dxa"/>
          </w:tcPr>
          <w:p w14:paraId="01148E31"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0C9FA9D2"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6442A3B9"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6B8FCBA8"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0684CD4B"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2FC46108"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1BCB3EE2"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5F3828CF"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08827CB2"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10F676EF"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5A3D6020"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7F9D9964"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5C129580"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4FFE3939"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66E624DC"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2620EE01"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58576D49"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2D0869F4"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36D586B7"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389DE27D" w14:textId="5935531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r>
      <w:tr w:rsidR="00CA6A00" w:rsidRPr="00CA6A00" w14:paraId="4E480595" w14:textId="77777777" w:rsidTr="00760C02">
        <w:tc>
          <w:tcPr>
            <w:tcW w:w="1696" w:type="dxa"/>
          </w:tcPr>
          <w:p w14:paraId="44F17947" w14:textId="1AF8206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han 2016</w:t>
            </w:r>
            <w:r w:rsidRPr="00CA6A00">
              <w:rPr>
                <w:rFonts w:ascii="Times New Roman" w:hAnsi="Times New Roman" w:cs="Times New Roman"/>
                <w:color w:val="000000" w:themeColor="text1"/>
                <w:sz w:val="18"/>
                <w:szCs w:val="18"/>
              </w:rPr>
              <w:fldChar w:fldCharType="begin">
                <w:fldData xml:space="preserve">PEVuZE5vdGU+PENpdGU+PEF1dGhvcj5DaGFuPC9BdXRob3I+PFllYXI+MjAxNjwvWWVhcj48UmVj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DaGFuPC9BdXRob3I+PFllYXI+MjAxNjwvWWVhcj48UmVj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5]</w:t>
            </w:r>
            <w:r w:rsidRPr="00CA6A00">
              <w:rPr>
                <w:rFonts w:ascii="Times New Roman" w:hAnsi="Times New Roman" w:cs="Times New Roman"/>
                <w:color w:val="000000" w:themeColor="text1"/>
                <w:sz w:val="18"/>
                <w:szCs w:val="18"/>
              </w:rPr>
              <w:fldChar w:fldCharType="end"/>
            </w:r>
          </w:p>
        </w:tc>
        <w:tc>
          <w:tcPr>
            <w:tcW w:w="1135" w:type="dxa"/>
          </w:tcPr>
          <w:p w14:paraId="7EC680F1" w14:textId="38B5E29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49/104</w:t>
            </w:r>
          </w:p>
        </w:tc>
        <w:tc>
          <w:tcPr>
            <w:tcW w:w="436" w:type="dxa"/>
          </w:tcPr>
          <w:p w14:paraId="204D89D3" w14:textId="77777777" w:rsidR="004016F5" w:rsidRPr="00CA6A00" w:rsidRDefault="004016F5" w:rsidP="004016F5">
            <w:pPr>
              <w:rPr>
                <w:rFonts w:ascii="Times New Roman" w:hAnsi="Times New Roman" w:cs="Times New Roman"/>
                <w:color w:val="000000" w:themeColor="text1"/>
                <w:sz w:val="18"/>
                <w:szCs w:val="18"/>
              </w:rPr>
            </w:pPr>
          </w:p>
        </w:tc>
        <w:tc>
          <w:tcPr>
            <w:tcW w:w="456" w:type="dxa"/>
          </w:tcPr>
          <w:p w14:paraId="59AD2942"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6314BF5D"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2DFE2C53" w14:textId="77777777" w:rsidR="004016F5" w:rsidRPr="00CA6A00" w:rsidRDefault="004016F5" w:rsidP="004016F5">
            <w:pPr>
              <w:rPr>
                <w:rFonts w:ascii="Times New Roman" w:hAnsi="Times New Roman" w:cs="Times New Roman"/>
                <w:color w:val="000000" w:themeColor="text1"/>
                <w:sz w:val="18"/>
                <w:szCs w:val="18"/>
              </w:rPr>
            </w:pPr>
          </w:p>
        </w:tc>
        <w:tc>
          <w:tcPr>
            <w:tcW w:w="461" w:type="dxa"/>
          </w:tcPr>
          <w:p w14:paraId="0AF74851"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4B9E0EF0"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09AFD9EB"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3A47BFD9"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6D97B980"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70B46340"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535082EA"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52BB1DCE"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6F7336A8"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3204CE88"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7D7408DA"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67847E0A"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60E446BC"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307A72DD"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64955695"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50278B36"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181484D7"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6638E6FF" w14:textId="6DC2447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4" w:type="dxa"/>
          </w:tcPr>
          <w:p w14:paraId="3002BC00" w14:textId="50C98DA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tcPr>
          <w:p w14:paraId="73F30D09"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6BF8F2EA" w14:textId="77777777" w:rsidTr="00760C02">
        <w:tc>
          <w:tcPr>
            <w:tcW w:w="1696" w:type="dxa"/>
          </w:tcPr>
          <w:p w14:paraId="3C0B13F3" w14:textId="03E9700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han 2017</w:t>
            </w:r>
            <w:r w:rsidRPr="00CA6A00">
              <w:rPr>
                <w:rFonts w:ascii="Times New Roman" w:hAnsi="Times New Roman" w:cs="Times New Roman"/>
                <w:color w:val="000000" w:themeColor="text1"/>
                <w:sz w:val="18"/>
                <w:szCs w:val="18"/>
              </w:rPr>
              <w:fldChar w:fldCharType="begin">
                <w:fldData xml:space="preserve">PEVuZE5vdGU+PENpdGU+PEF1dGhvcj5DaGFuPC9BdXRob3I+PFllYXI+MjAxNzwvWWVhcj48UmVj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DaGFuPC9BdXRob3I+PFllYXI+MjAxNzwvWWVhcj48UmVj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6]</w:t>
            </w:r>
            <w:r w:rsidRPr="00CA6A00">
              <w:rPr>
                <w:rFonts w:ascii="Times New Roman" w:hAnsi="Times New Roman" w:cs="Times New Roman"/>
                <w:color w:val="000000" w:themeColor="text1"/>
                <w:sz w:val="18"/>
                <w:szCs w:val="18"/>
              </w:rPr>
              <w:fldChar w:fldCharType="end"/>
            </w:r>
          </w:p>
        </w:tc>
        <w:tc>
          <w:tcPr>
            <w:tcW w:w="1135" w:type="dxa"/>
          </w:tcPr>
          <w:p w14:paraId="10091D8F" w14:textId="1625D48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9/117</w:t>
            </w:r>
          </w:p>
        </w:tc>
        <w:tc>
          <w:tcPr>
            <w:tcW w:w="436" w:type="dxa"/>
          </w:tcPr>
          <w:p w14:paraId="48BFA6FA" w14:textId="6391D56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6" w:type="dxa"/>
          </w:tcPr>
          <w:p w14:paraId="7B75AF37" w14:textId="6CB5326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383" w:type="dxa"/>
          </w:tcPr>
          <w:p w14:paraId="6CCFCE7C"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7B314E79" w14:textId="0DDCF3F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61" w:type="dxa"/>
          </w:tcPr>
          <w:p w14:paraId="2D9C79A9" w14:textId="7087662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tcPr>
          <w:p w14:paraId="66F40C0D"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3B7F4FC0"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1E234A59"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4AE80AC1"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42F16076" w14:textId="54661B1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tcPr>
          <w:p w14:paraId="410E5A3F" w14:textId="6C2B0C3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35" w:type="dxa"/>
          </w:tcPr>
          <w:p w14:paraId="5EA8F262" w14:textId="601E7B78" w:rsidR="004016F5" w:rsidRPr="00CA6A00" w:rsidRDefault="004016F5" w:rsidP="004016F5">
            <w:pPr>
              <w:rPr>
                <w:rFonts w:ascii="Times New Roman" w:hAnsi="Times New Roman" w:cs="Times New Roman"/>
                <w:color w:val="000000" w:themeColor="text1"/>
                <w:sz w:val="18"/>
                <w:szCs w:val="18"/>
              </w:rPr>
            </w:pPr>
          </w:p>
        </w:tc>
        <w:tc>
          <w:tcPr>
            <w:tcW w:w="531" w:type="dxa"/>
          </w:tcPr>
          <w:p w14:paraId="12678F18"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29E93801"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73163F40"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37855FA1"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12B27430"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632020F7"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629D812A"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4F711581"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4052C942"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42FFC92F" w14:textId="1567AF5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4" w:type="dxa"/>
          </w:tcPr>
          <w:p w14:paraId="69D5F29A" w14:textId="45BE016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tcPr>
          <w:p w14:paraId="4FC8F8AD"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2B14C9D3" w14:textId="77777777" w:rsidTr="00760C02">
        <w:tc>
          <w:tcPr>
            <w:tcW w:w="1696" w:type="dxa"/>
          </w:tcPr>
          <w:p w14:paraId="488BF4B1" w14:textId="59A2BDD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hen 2017</w:t>
            </w:r>
            <w:r w:rsidRPr="00CA6A00">
              <w:rPr>
                <w:rFonts w:ascii="Times New Roman" w:hAnsi="Times New Roman" w:cs="Times New Roman"/>
                <w:color w:val="000000" w:themeColor="text1"/>
                <w:sz w:val="18"/>
                <w:szCs w:val="18"/>
              </w:rPr>
              <w:fldChar w:fldCharType="begin">
                <w:fldData xml:space="preserve">PEVuZE5vdGU+PENpdGU+PEF1dGhvcj5DaGVuPC9BdXRob3I+PFllYXI+MjAxNzwvWWVhcj48UmVj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DaGVuPC9BdXRob3I+PFllYXI+MjAxNzwvWWVhcj48UmVj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7]</w:t>
            </w:r>
            <w:r w:rsidRPr="00CA6A00">
              <w:rPr>
                <w:rFonts w:ascii="Times New Roman" w:hAnsi="Times New Roman" w:cs="Times New Roman"/>
                <w:color w:val="000000" w:themeColor="text1"/>
                <w:sz w:val="18"/>
                <w:szCs w:val="18"/>
              </w:rPr>
              <w:fldChar w:fldCharType="end"/>
            </w:r>
          </w:p>
        </w:tc>
        <w:tc>
          <w:tcPr>
            <w:tcW w:w="1135" w:type="dxa"/>
          </w:tcPr>
          <w:p w14:paraId="3C37038A" w14:textId="08BA1E8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44/92</w:t>
            </w:r>
          </w:p>
        </w:tc>
        <w:tc>
          <w:tcPr>
            <w:tcW w:w="436" w:type="dxa"/>
          </w:tcPr>
          <w:p w14:paraId="258FABC9" w14:textId="1878A48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6" w:type="dxa"/>
          </w:tcPr>
          <w:p w14:paraId="13BE1204" w14:textId="3BA0877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383" w:type="dxa"/>
          </w:tcPr>
          <w:p w14:paraId="7DC5EEAD" w14:textId="674CF53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526" w:type="dxa"/>
          </w:tcPr>
          <w:p w14:paraId="2D627123" w14:textId="77777777" w:rsidR="004016F5" w:rsidRPr="00CA6A00" w:rsidRDefault="004016F5" w:rsidP="004016F5">
            <w:pPr>
              <w:rPr>
                <w:rFonts w:ascii="Times New Roman" w:hAnsi="Times New Roman" w:cs="Times New Roman"/>
                <w:color w:val="000000" w:themeColor="text1"/>
                <w:sz w:val="18"/>
                <w:szCs w:val="18"/>
              </w:rPr>
            </w:pPr>
          </w:p>
        </w:tc>
        <w:tc>
          <w:tcPr>
            <w:tcW w:w="461" w:type="dxa"/>
          </w:tcPr>
          <w:p w14:paraId="349B2328"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3EA08E66"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3083A2DE"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450BE0E3" w14:textId="7CE2722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35" w:type="dxa"/>
          </w:tcPr>
          <w:p w14:paraId="73BF2DD1"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084DA477"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25AB0E52"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2E513642"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7C9B4CFA"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6CE50C34"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2A120A9F"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112E469D"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3757A823"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38DA1BE9"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226D8147"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5E054D25"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0C6D61CE"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5B4DDBC0"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54F42C44"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36530C8A"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547B409B" w14:textId="77777777" w:rsidTr="00760C02">
        <w:tc>
          <w:tcPr>
            <w:tcW w:w="1696" w:type="dxa"/>
          </w:tcPr>
          <w:p w14:paraId="578F6643" w14:textId="6B407DF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heong 2021</w:t>
            </w:r>
            <w:r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Cheong&lt;/Author&gt;&lt;Year&gt;2021&lt;/Year&gt;&lt;RecNum&gt;446&lt;/RecNum&gt;&lt;DisplayText&gt;[28]&lt;/DisplayText&gt;&lt;record&gt;&lt;rec-number&gt;446&lt;/rec-number&gt;&lt;foreign-keys&gt;&lt;key app="EN" db-id="sstzwfe08r9xrke295vvts57d2ew5p9sed9p" timestamp="1734570820"&gt;446&lt;/key&gt;&lt;/foreign-keys&gt;&lt;ref-type name="Journal Article"&gt;17&lt;/ref-type&gt;&lt;contributors&gt;&lt;authors&gt;&lt;author&gt;Cheong, Jun Leong&lt;/author&gt;&lt;author&gt;Shariffuddin, Ina Ismiarti&lt;/author&gt;&lt;author&gt;Danaee, Mahmoud&lt;/author&gt;&lt;author&gt;Khor, Hui Min&lt;/author&gt;&lt;author&gt;Teang, Soon Chen&lt;/author&gt;&lt;author&gt;San Loh, Pui&lt;/author&gt;&lt;/authors&gt;&lt;/contributors&gt;&lt;titles&gt;&lt;title&gt;Understanding risk factors for postoperative delirium after elective surgery in a university-based tertiary hospital&lt;/title&gt;&lt;secondary-title&gt;Neurology Asia&lt;/secondary-title&gt;&lt;/titles&gt;&lt;periodical&gt;&lt;full-title&gt;Neurology Asia&lt;/full-title&gt;&lt;/periodical&gt;&lt;volume&gt;26&lt;/volume&gt;&lt;number&gt;1&lt;/number&gt;&lt;dates&gt;&lt;year&gt;2021&lt;/year&gt;&lt;/dates&gt;&lt;isbn&gt;1823-6138&lt;/isbn&gt;&lt;urls&gt;&lt;/urls&gt;&lt;/record&gt;&lt;/Cite&gt;&lt;/EndNote&gt;</w:instrText>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8]</w:t>
            </w:r>
            <w:r w:rsidRPr="00CA6A00">
              <w:rPr>
                <w:rFonts w:ascii="Times New Roman" w:hAnsi="Times New Roman" w:cs="Times New Roman"/>
                <w:color w:val="000000" w:themeColor="text1"/>
                <w:sz w:val="18"/>
                <w:szCs w:val="18"/>
              </w:rPr>
              <w:fldChar w:fldCharType="end"/>
            </w:r>
          </w:p>
        </w:tc>
        <w:tc>
          <w:tcPr>
            <w:tcW w:w="1135" w:type="dxa"/>
          </w:tcPr>
          <w:p w14:paraId="3353048A" w14:textId="792C1E1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50/396</w:t>
            </w:r>
          </w:p>
        </w:tc>
        <w:tc>
          <w:tcPr>
            <w:tcW w:w="436" w:type="dxa"/>
          </w:tcPr>
          <w:p w14:paraId="12E1E0B3" w14:textId="77777777" w:rsidR="004016F5" w:rsidRPr="00CA6A00" w:rsidRDefault="004016F5" w:rsidP="004016F5">
            <w:pPr>
              <w:rPr>
                <w:rFonts w:ascii="Times New Roman" w:hAnsi="Times New Roman" w:cs="Times New Roman"/>
                <w:color w:val="000000" w:themeColor="text1"/>
                <w:sz w:val="18"/>
                <w:szCs w:val="18"/>
              </w:rPr>
            </w:pPr>
          </w:p>
        </w:tc>
        <w:tc>
          <w:tcPr>
            <w:tcW w:w="456" w:type="dxa"/>
          </w:tcPr>
          <w:p w14:paraId="7E760033"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0FF2A82E"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6B2AA5BB" w14:textId="77777777" w:rsidR="004016F5" w:rsidRPr="00CA6A00" w:rsidRDefault="004016F5" w:rsidP="004016F5">
            <w:pPr>
              <w:rPr>
                <w:rFonts w:ascii="Times New Roman" w:hAnsi="Times New Roman" w:cs="Times New Roman"/>
                <w:color w:val="000000" w:themeColor="text1"/>
                <w:sz w:val="18"/>
                <w:szCs w:val="18"/>
              </w:rPr>
            </w:pPr>
          </w:p>
        </w:tc>
        <w:tc>
          <w:tcPr>
            <w:tcW w:w="461" w:type="dxa"/>
          </w:tcPr>
          <w:p w14:paraId="5E24D98A"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46BA5E78"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76C70B8A"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4D12A731"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5FA4D898"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5216183C"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34AC878B"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59D8BFDA"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6B44FEA9"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50EA8BE2"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51054BEB"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533E6903"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1C4F6E7C"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2E4E4F15"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0D3CAFC6"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6C2FFBEB"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07E06108"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45F730B8" w14:textId="0138D86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4" w:type="dxa"/>
          </w:tcPr>
          <w:p w14:paraId="3714E141"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37124F5C"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4C945749" w14:textId="77777777" w:rsidTr="00760C02">
        <w:tc>
          <w:tcPr>
            <w:tcW w:w="1696" w:type="dxa"/>
          </w:tcPr>
          <w:p w14:paraId="176A5F64" w14:textId="14300DC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irbus 2019</w:t>
            </w:r>
            <w:r w:rsidRPr="00CA6A00">
              <w:rPr>
                <w:rFonts w:ascii="Times New Roman" w:hAnsi="Times New Roman" w:cs="Times New Roman"/>
                <w:color w:val="000000" w:themeColor="text1"/>
                <w:sz w:val="18"/>
                <w:szCs w:val="18"/>
              </w:rPr>
              <w:fldChar w:fldCharType="begin">
                <w:fldData xml:space="preserve">PEVuZE5vdGU+PENpdGU+PEF1dGhvcj5DaXJidXM8L0F1dGhvcj48WWVhcj4yMDE5PC9ZZWFyPjxS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DaXJidXM8L0F1dGhvcj48WWVhcj4yMDE5PC9ZZWFyPjxS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9]</w:t>
            </w:r>
            <w:r w:rsidRPr="00CA6A00">
              <w:rPr>
                <w:rFonts w:ascii="Times New Roman" w:hAnsi="Times New Roman" w:cs="Times New Roman"/>
                <w:color w:val="000000" w:themeColor="text1"/>
                <w:sz w:val="18"/>
                <w:szCs w:val="18"/>
              </w:rPr>
              <w:fldChar w:fldCharType="end"/>
            </w:r>
          </w:p>
        </w:tc>
        <w:tc>
          <w:tcPr>
            <w:tcW w:w="1135" w:type="dxa"/>
          </w:tcPr>
          <w:p w14:paraId="66DA3413" w14:textId="0934BA7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8/91</w:t>
            </w:r>
          </w:p>
        </w:tc>
        <w:tc>
          <w:tcPr>
            <w:tcW w:w="436" w:type="dxa"/>
            <w:vAlign w:val="center"/>
          </w:tcPr>
          <w:p w14:paraId="5C0CB84F" w14:textId="72E3B142" w:rsidR="004016F5" w:rsidRPr="00CA6A00" w:rsidRDefault="004016F5" w:rsidP="004016F5">
            <w:pPr>
              <w:rPr>
                <w:rFonts w:ascii="Times New Roman" w:hAnsi="Times New Roman" w:cs="Times New Roman"/>
                <w:color w:val="000000" w:themeColor="text1"/>
                <w:sz w:val="18"/>
                <w:szCs w:val="18"/>
              </w:rPr>
            </w:pPr>
          </w:p>
        </w:tc>
        <w:tc>
          <w:tcPr>
            <w:tcW w:w="456" w:type="dxa"/>
            <w:vAlign w:val="center"/>
          </w:tcPr>
          <w:p w14:paraId="6F078EC1" w14:textId="45B0E4A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0FFC7D13" w14:textId="2E40D34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6456F839" w14:textId="07F71BC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61" w:type="dxa"/>
            <w:vAlign w:val="center"/>
          </w:tcPr>
          <w:p w14:paraId="777D96FE" w14:textId="2DF0420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28168AE2" w14:textId="7521157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03DAB647" w14:textId="1141BF7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788F81C7" w14:textId="225BF40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3472B424" w14:textId="3CAE882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2F75A4DE" w14:textId="0EAA8D4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4F429FAE" w14:textId="3FF9897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49F4B78B" w14:textId="631C9E4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4C322776" w14:textId="5BF1257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3B20BD26" w14:textId="4D383DD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72052821" w14:textId="01A976F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4AE16536" w14:textId="5D459FF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43F49FC2" w14:textId="5317D14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1AA1B8D6" w14:textId="53C5703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493C97AC" w14:textId="586E770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34938896" w14:textId="20D9E06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1AEBB9F0" w14:textId="6181949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6048DEB0" w14:textId="432F781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6693F01C" w14:textId="0F20075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546F4AC5" w14:textId="5AC76D4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r>
      <w:tr w:rsidR="00CA6A00" w:rsidRPr="00CA6A00" w14:paraId="2517F133" w14:textId="77777777" w:rsidTr="00760C02">
        <w:tc>
          <w:tcPr>
            <w:tcW w:w="1696" w:type="dxa"/>
          </w:tcPr>
          <w:p w14:paraId="71E55EB0" w14:textId="3CFACB6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lastRenderedPageBreak/>
              <w:t>Cole 2008</w:t>
            </w:r>
            <w:r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Cole&lt;/Author&gt;&lt;Year&gt;2008&lt;/Year&gt;&lt;RecNum&gt;156&lt;/RecNum&gt;&lt;DisplayText&gt;[30]&lt;/DisplayText&gt;&lt;record&gt;&lt;rec-number&gt;156&lt;/rec-number&gt;&lt;foreign-keys&gt;&lt;key app="EN" db-id="sstzwfe08r9xrke295vvts57d2ew5p9sed9p" timestamp="1734568842"&gt;156&lt;/key&gt;&lt;/foreign-keys&gt;&lt;ref-type name="Journal Article"&gt;17&lt;/ref-type&gt;&lt;contributors&gt;&lt;authors&gt;&lt;author&gt;Cole, M. G.&lt;/author&gt;&lt;author&gt;You, Y.&lt;/author&gt;&lt;author&gt;McCusker, J.&lt;/author&gt;&lt;author&gt;Ciampi, A.&lt;/author&gt;&lt;author&gt;Belzile, E.&lt;/author&gt;&lt;/authors&gt;&lt;/contributors&gt;&lt;auth-address&gt;Department of Psychiatry, St Mary&amp;apos;s Hospital Center, Montreal, QC, Canada. martin.cole@ssss.gouv.qc.ca&lt;/auth-address&gt;&lt;titles&gt;&lt;title&gt;The 6 and 12 month outcomes of older medical inpatients who recover from delirium&lt;/title&gt;&lt;secondary-title&gt;Int J Geriatr Psychiatry&lt;/secondary-title&gt;&lt;/titles&gt;&lt;periodical&gt;&lt;full-title&gt;Int J Geriatr Psychiatry&lt;/full-title&gt;&lt;/periodical&gt;&lt;pages&gt;301-7&lt;/pages&gt;&lt;volume&gt;23&lt;/volume&gt;&lt;number&gt;3&lt;/number&gt;&lt;keywords&gt;&lt;keyword&gt;Activities of Daily Living&lt;/keyword&gt;&lt;keyword&gt;Aged&lt;/keyword&gt;&lt;keyword&gt;Aged, 80 and over&lt;/keyword&gt;&lt;keyword&gt;Cognition Disorders/etiology&lt;/keyword&gt;&lt;keyword&gt;Delirium/psychology/*rehabilitation&lt;/keyword&gt;&lt;keyword&gt;Epidemiologic Methods&lt;/keyword&gt;&lt;keyword&gt;Female&lt;/keyword&gt;&lt;keyword&gt;Hospitalization&lt;/keyword&gt;&lt;keyword&gt;Humans&lt;/keyword&gt;&lt;keyword&gt;Male&lt;/keyword&gt;&lt;keyword&gt;Prognosis&lt;/keyword&gt;&lt;keyword&gt;Psychiatric Status Rating Scales&lt;/keyword&gt;&lt;/keywords&gt;&lt;dates&gt;&lt;year&gt;2008&lt;/year&gt;&lt;pub-dates&gt;&lt;date&gt;Mar&lt;/date&gt;&lt;/pub-dates&gt;&lt;/dates&gt;&lt;isbn&gt;0885-6230 (Print)&amp;#xD;0885-6230 (Linking)&lt;/isbn&gt;&lt;accession-num&gt;17668420&lt;/accession-num&gt;&lt;urls&gt;&lt;related-urls&gt;&lt;url&gt;https://www.ncbi.nlm.nih.gov/pubmed/17668420&lt;/url&gt;&lt;/related-urls&gt;&lt;/urls&gt;&lt;electronic-resource-num&gt;10.1002/gps.1878&lt;/electronic-resource-num&gt;&lt;remote-database-name&gt;Medline&lt;/remote-database-name&gt;&lt;remote-database-provider&gt;NLM&lt;/remote-database-provider&gt;&lt;/record&gt;&lt;/Cite&gt;&lt;/EndNote&gt;</w:instrText>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30]</w:t>
            </w:r>
            <w:r w:rsidRPr="00CA6A00">
              <w:rPr>
                <w:rFonts w:ascii="Times New Roman" w:hAnsi="Times New Roman" w:cs="Times New Roman"/>
                <w:color w:val="000000" w:themeColor="text1"/>
                <w:sz w:val="18"/>
                <w:szCs w:val="18"/>
              </w:rPr>
              <w:fldChar w:fldCharType="end"/>
            </w:r>
          </w:p>
        </w:tc>
        <w:tc>
          <w:tcPr>
            <w:tcW w:w="1135" w:type="dxa"/>
          </w:tcPr>
          <w:p w14:paraId="076E779C" w14:textId="6BFB43B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15/95</w:t>
            </w:r>
          </w:p>
        </w:tc>
        <w:tc>
          <w:tcPr>
            <w:tcW w:w="436" w:type="dxa"/>
            <w:vAlign w:val="center"/>
          </w:tcPr>
          <w:p w14:paraId="33EF3DEA" w14:textId="2FB8054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6" w:type="dxa"/>
            <w:vAlign w:val="center"/>
          </w:tcPr>
          <w:p w14:paraId="7C271438" w14:textId="41AE348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383" w:type="dxa"/>
            <w:vAlign w:val="center"/>
          </w:tcPr>
          <w:p w14:paraId="023F9CDD" w14:textId="5321F56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5D7168C8" w14:textId="58D18DB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61" w:type="dxa"/>
            <w:vAlign w:val="center"/>
          </w:tcPr>
          <w:p w14:paraId="62CD97B9" w14:textId="7A36C95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vAlign w:val="center"/>
          </w:tcPr>
          <w:p w14:paraId="0442879A" w14:textId="22D73EB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0758C7EF" w14:textId="368CBA6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73FADD02" w14:textId="4FD7104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79FD96FA" w14:textId="089842F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1095DB66" w14:textId="544EE3E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600EA527" w14:textId="71895E9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2CE2C5DA" w14:textId="3DFED2F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12CCF944" w14:textId="73F067B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5C835A9A" w14:textId="68C76F0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3637A8ED" w14:textId="45FA7B1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105863EB" w14:textId="354FFEC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524" w:type="dxa"/>
            <w:vAlign w:val="center"/>
          </w:tcPr>
          <w:p w14:paraId="29FDDD5A" w14:textId="58ED528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518" w:type="dxa"/>
            <w:vAlign w:val="center"/>
          </w:tcPr>
          <w:p w14:paraId="0B219B44" w14:textId="2384277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234E43D1" w14:textId="1FEBB87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0C8C60AD" w14:textId="3110365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006585B9" w14:textId="5602BA7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51C7B883" w14:textId="41B967C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4" w:type="dxa"/>
            <w:vAlign w:val="center"/>
          </w:tcPr>
          <w:p w14:paraId="75FE5D2B" w14:textId="00CE849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vAlign w:val="center"/>
          </w:tcPr>
          <w:p w14:paraId="3A493235" w14:textId="0DC0C1F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r>
      <w:tr w:rsidR="00CA6A00" w:rsidRPr="00CA6A00" w14:paraId="17D8BF45" w14:textId="77777777" w:rsidTr="00760C02">
        <w:tc>
          <w:tcPr>
            <w:tcW w:w="1696" w:type="dxa"/>
          </w:tcPr>
          <w:p w14:paraId="228CF21E" w14:textId="3C98D7F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uryto 2001</w:t>
            </w:r>
            <w:r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Curyto&lt;/Author&gt;&lt;Year&gt;2001&lt;/Year&gt;&lt;RecNum&gt;216&lt;/RecNum&gt;&lt;DisplayText&gt;[31]&lt;/DisplayText&gt;&lt;record&gt;&lt;rec-number&gt;216&lt;/rec-number&gt;&lt;foreign-keys&gt;&lt;key app="EN" db-id="sstzwfe08r9xrke295vvts57d2ew5p9sed9p" timestamp="1734568990"&gt;216&lt;/key&gt;&lt;/foreign-keys&gt;&lt;ref-type name="Journal Article"&gt;17&lt;/ref-type&gt;&lt;contributors&gt;&lt;authors&gt;&lt;author&gt;Curyto, Kim J.&lt;/author&gt;&lt;author&gt;Johnson, Jerry&lt;/author&gt;&lt;author&gt;TenHave, Thomas&lt;/author&gt;&lt;author&gt;Mossey, Jana&lt;/author&gt;&lt;author&gt;Knott, Kathryn&lt;/author&gt;&lt;author&gt;Katz, Ira R.&lt;/author&gt;&lt;/authors&gt;&lt;/contributors&gt;&lt;titles&gt;&lt;title&gt;Survival of Hospitalized Elderly Patients With Delirium: A Prospective Study&lt;/title&gt;&lt;secondary-title&gt;The American Journal of Geriatric Psychiatry&lt;/secondary-title&gt;&lt;/titles&gt;&lt;periodical&gt;&lt;full-title&gt;The American Journal of Geriatric Psychiatry&lt;/full-title&gt;&lt;/periodical&gt;&lt;pages&gt;141-147&lt;/pages&gt;&lt;volume&gt;9&lt;/volume&gt;&lt;number&gt;2&lt;/number&gt;&lt;section&gt;141&lt;/section&gt;&lt;dates&gt;&lt;year&gt;2001&lt;/year&gt;&lt;/dates&gt;&lt;isbn&gt;10647481&lt;/isbn&gt;&lt;urls&gt;&lt;/urls&gt;&lt;electronic-resource-num&gt;10.1097/00019442-200105000-00006&lt;/electronic-resource-num&gt;&lt;/record&gt;&lt;/Cite&gt;&lt;/EndNote&gt;</w:instrText>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31]</w:t>
            </w:r>
            <w:r w:rsidRPr="00CA6A00">
              <w:rPr>
                <w:rFonts w:ascii="Times New Roman" w:hAnsi="Times New Roman" w:cs="Times New Roman"/>
                <w:color w:val="000000" w:themeColor="text1"/>
                <w:sz w:val="18"/>
                <w:szCs w:val="18"/>
              </w:rPr>
              <w:fldChar w:fldCharType="end"/>
            </w:r>
          </w:p>
        </w:tc>
        <w:tc>
          <w:tcPr>
            <w:tcW w:w="1135" w:type="dxa"/>
          </w:tcPr>
          <w:p w14:paraId="14313268" w14:textId="1DD07C2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2/41</w:t>
            </w:r>
          </w:p>
        </w:tc>
        <w:tc>
          <w:tcPr>
            <w:tcW w:w="436" w:type="dxa"/>
          </w:tcPr>
          <w:p w14:paraId="3E677A87" w14:textId="77777777" w:rsidR="004016F5" w:rsidRPr="00CA6A00" w:rsidRDefault="004016F5" w:rsidP="004016F5">
            <w:pPr>
              <w:rPr>
                <w:rFonts w:ascii="Times New Roman" w:hAnsi="Times New Roman" w:cs="Times New Roman"/>
                <w:color w:val="000000" w:themeColor="text1"/>
                <w:sz w:val="18"/>
                <w:szCs w:val="18"/>
              </w:rPr>
            </w:pPr>
          </w:p>
        </w:tc>
        <w:tc>
          <w:tcPr>
            <w:tcW w:w="456" w:type="dxa"/>
          </w:tcPr>
          <w:p w14:paraId="22D4501B"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4611E517"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378E6F8F" w14:textId="77777777" w:rsidR="004016F5" w:rsidRPr="00CA6A00" w:rsidRDefault="004016F5" w:rsidP="004016F5">
            <w:pPr>
              <w:rPr>
                <w:rFonts w:ascii="Times New Roman" w:hAnsi="Times New Roman" w:cs="Times New Roman"/>
                <w:color w:val="000000" w:themeColor="text1"/>
                <w:sz w:val="18"/>
                <w:szCs w:val="18"/>
              </w:rPr>
            </w:pPr>
          </w:p>
        </w:tc>
        <w:tc>
          <w:tcPr>
            <w:tcW w:w="461" w:type="dxa"/>
          </w:tcPr>
          <w:p w14:paraId="6E5A905F"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23617B08"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6DB9B8BF"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08F1653C"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2FC56D5D"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440155F6"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024B9BA8"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299F34FA"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5BC03675"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77F61CF6"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37C2103D"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2AF5CC34"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32A7AAC7"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654F5D7F"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30C2BCBC"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39CF4BD8"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609D6540"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1142228B"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3133DD41"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2DBBC747" w14:textId="74E1AF1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r>
      <w:tr w:rsidR="00CA6A00" w:rsidRPr="00CA6A00" w14:paraId="4630D6FD" w14:textId="77777777" w:rsidTr="00760C02">
        <w:tc>
          <w:tcPr>
            <w:tcW w:w="1696" w:type="dxa"/>
          </w:tcPr>
          <w:p w14:paraId="712E70B0" w14:textId="15CF3EE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zyzycki 2022</w:t>
            </w:r>
            <w:r w:rsidRPr="00CA6A00">
              <w:rPr>
                <w:rFonts w:ascii="Times New Roman" w:hAnsi="Times New Roman" w:cs="Times New Roman"/>
                <w:color w:val="000000" w:themeColor="text1"/>
                <w:sz w:val="18"/>
                <w:szCs w:val="18"/>
              </w:rPr>
              <w:fldChar w:fldCharType="begin">
                <w:fldData xml:space="preserve">PEVuZE5vdGU+PENpdGU+PEF1dGhvcj5Denl6eWNraTwvQXV0aG9yPjxZZWFyPjIwMjI8L1llYXI+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==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Denl6eWNraTwvQXV0aG9yPjxZZWFyPjIwMjI8L1llYXI+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==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32]</w:t>
            </w:r>
            <w:r w:rsidRPr="00CA6A00">
              <w:rPr>
                <w:rFonts w:ascii="Times New Roman" w:hAnsi="Times New Roman" w:cs="Times New Roman"/>
                <w:color w:val="000000" w:themeColor="text1"/>
                <w:sz w:val="18"/>
                <w:szCs w:val="18"/>
              </w:rPr>
              <w:fldChar w:fldCharType="end"/>
            </w:r>
          </w:p>
        </w:tc>
        <w:tc>
          <w:tcPr>
            <w:tcW w:w="1135" w:type="dxa"/>
          </w:tcPr>
          <w:p w14:paraId="1DA5F9BD" w14:textId="519FB52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63/488</w:t>
            </w:r>
          </w:p>
        </w:tc>
        <w:tc>
          <w:tcPr>
            <w:tcW w:w="436" w:type="dxa"/>
          </w:tcPr>
          <w:p w14:paraId="036A8D6C" w14:textId="77777777" w:rsidR="004016F5" w:rsidRPr="00CA6A00" w:rsidRDefault="004016F5" w:rsidP="004016F5">
            <w:pPr>
              <w:rPr>
                <w:rFonts w:ascii="Times New Roman" w:hAnsi="Times New Roman" w:cs="Times New Roman"/>
                <w:color w:val="000000" w:themeColor="text1"/>
                <w:sz w:val="18"/>
                <w:szCs w:val="18"/>
              </w:rPr>
            </w:pPr>
          </w:p>
        </w:tc>
        <w:tc>
          <w:tcPr>
            <w:tcW w:w="456" w:type="dxa"/>
          </w:tcPr>
          <w:p w14:paraId="29C01FD5"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4A91FFAD"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5E0A6CC2" w14:textId="1106301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61" w:type="dxa"/>
          </w:tcPr>
          <w:p w14:paraId="50FB314E" w14:textId="356FA13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tcPr>
          <w:p w14:paraId="4F9F6D94"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323BA45A"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351CE584"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309DC41C"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2F7920C4"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54EADAB1"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50D489D2"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04B82F1C"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28F3F547"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32156FCC"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7B6EB820"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619AADB7"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06073CB2"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5EB02BC3"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278BD366"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3A39B7B0"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5348A74A" w14:textId="1688CA6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4" w:type="dxa"/>
          </w:tcPr>
          <w:p w14:paraId="25469F3F" w14:textId="18C9517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tcPr>
          <w:p w14:paraId="2157F3CE"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2CF2F619" w14:textId="77777777" w:rsidTr="00760C02">
        <w:tc>
          <w:tcPr>
            <w:tcW w:w="1696" w:type="dxa"/>
          </w:tcPr>
          <w:p w14:paraId="5AB487BE" w14:textId="06B536A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aiello 2019</w:t>
            </w:r>
            <w:r w:rsidRPr="00CA6A00">
              <w:rPr>
                <w:rFonts w:ascii="Times New Roman" w:hAnsi="Times New Roman" w:cs="Times New Roman"/>
                <w:color w:val="000000" w:themeColor="text1"/>
                <w:sz w:val="18"/>
                <w:szCs w:val="18"/>
              </w:rPr>
              <w:fldChar w:fldCharType="begin">
                <w:fldData xml:space="preserve">PEVuZE5vdGU+PENpdGU+PEF1dGhvcj5EYWllbGxvPC9BdXRob3I+PFllYXI+MjAxOTwvWWVhcj48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EYWllbGxvPC9BdXRob3I+PFllYXI+MjAxOTwvWWVhcj48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33]</w:t>
            </w:r>
            <w:r w:rsidRPr="00CA6A00">
              <w:rPr>
                <w:rFonts w:ascii="Times New Roman" w:hAnsi="Times New Roman" w:cs="Times New Roman"/>
                <w:color w:val="000000" w:themeColor="text1"/>
                <w:sz w:val="18"/>
                <w:szCs w:val="18"/>
              </w:rPr>
              <w:fldChar w:fldCharType="end"/>
            </w:r>
          </w:p>
        </w:tc>
        <w:tc>
          <w:tcPr>
            <w:tcW w:w="1135" w:type="dxa"/>
          </w:tcPr>
          <w:p w14:paraId="5AC86A13" w14:textId="2125A7D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29/419</w:t>
            </w:r>
          </w:p>
        </w:tc>
        <w:tc>
          <w:tcPr>
            <w:tcW w:w="436" w:type="dxa"/>
          </w:tcPr>
          <w:p w14:paraId="559A43E0" w14:textId="7E482F9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6" w:type="dxa"/>
          </w:tcPr>
          <w:p w14:paraId="1A2AD493"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7829C9F7"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7635FC44" w14:textId="77777777" w:rsidR="004016F5" w:rsidRPr="00CA6A00" w:rsidRDefault="004016F5" w:rsidP="004016F5">
            <w:pPr>
              <w:rPr>
                <w:rFonts w:ascii="Times New Roman" w:hAnsi="Times New Roman" w:cs="Times New Roman"/>
                <w:color w:val="000000" w:themeColor="text1"/>
                <w:sz w:val="18"/>
                <w:szCs w:val="18"/>
              </w:rPr>
            </w:pPr>
          </w:p>
        </w:tc>
        <w:tc>
          <w:tcPr>
            <w:tcW w:w="461" w:type="dxa"/>
          </w:tcPr>
          <w:p w14:paraId="101BC081"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13B4DBD3"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1C61E1A8"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721A9FC1"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026F9206"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0D419AAB"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28D7453A"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658787E4"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1B7531E0"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7A0719B7"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7D727C49"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2C16F1A2"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0740AA19"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56CA372E"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26B3BF19"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58B6DE53"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7A7BF17D"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7FEC325B"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2354C745"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066D5F70"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3057C013" w14:textId="77777777" w:rsidTr="00760C02">
        <w:tc>
          <w:tcPr>
            <w:tcW w:w="1696" w:type="dxa"/>
          </w:tcPr>
          <w:p w14:paraId="7FD7EF93" w14:textId="68A5B0A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ani 2018</w:t>
            </w:r>
            <w:r w:rsidRPr="00CA6A00">
              <w:rPr>
                <w:rFonts w:ascii="Times New Roman" w:hAnsi="Times New Roman" w:cs="Times New Roman"/>
                <w:color w:val="000000" w:themeColor="text1"/>
                <w:sz w:val="18"/>
                <w:szCs w:val="18"/>
              </w:rPr>
              <w:fldChar w:fldCharType="begin">
                <w:fldData xml:space="preserve">PEVuZE5vdGU+PENpdGU+PEF1dGhvcj5EYW5pPC9BdXRob3I+PFllYXI+MjAxODwvWWVhcj48UmVj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EYW5pPC9BdXRob3I+PFllYXI+MjAxODwvWWVhcj48UmVj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34]</w:t>
            </w:r>
            <w:r w:rsidRPr="00CA6A00">
              <w:rPr>
                <w:rFonts w:ascii="Times New Roman" w:hAnsi="Times New Roman" w:cs="Times New Roman"/>
                <w:color w:val="000000" w:themeColor="text1"/>
                <w:sz w:val="18"/>
                <w:szCs w:val="18"/>
              </w:rPr>
              <w:fldChar w:fldCharType="end"/>
            </w:r>
          </w:p>
        </w:tc>
        <w:tc>
          <w:tcPr>
            <w:tcW w:w="1135" w:type="dxa"/>
          </w:tcPr>
          <w:p w14:paraId="1A0EDA15" w14:textId="28D1510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2/636</w:t>
            </w:r>
          </w:p>
        </w:tc>
        <w:tc>
          <w:tcPr>
            <w:tcW w:w="436" w:type="dxa"/>
          </w:tcPr>
          <w:p w14:paraId="46D11EE3" w14:textId="77777777" w:rsidR="004016F5" w:rsidRPr="00CA6A00" w:rsidRDefault="004016F5" w:rsidP="004016F5">
            <w:pPr>
              <w:rPr>
                <w:rFonts w:ascii="Times New Roman" w:hAnsi="Times New Roman" w:cs="Times New Roman"/>
                <w:color w:val="000000" w:themeColor="text1"/>
                <w:sz w:val="18"/>
                <w:szCs w:val="18"/>
              </w:rPr>
            </w:pPr>
          </w:p>
        </w:tc>
        <w:tc>
          <w:tcPr>
            <w:tcW w:w="456" w:type="dxa"/>
          </w:tcPr>
          <w:p w14:paraId="5F9ABA56"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4DEB6735"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5AE340A8" w14:textId="77777777" w:rsidR="004016F5" w:rsidRPr="00CA6A00" w:rsidRDefault="004016F5" w:rsidP="004016F5">
            <w:pPr>
              <w:rPr>
                <w:rFonts w:ascii="Times New Roman" w:hAnsi="Times New Roman" w:cs="Times New Roman"/>
                <w:color w:val="000000" w:themeColor="text1"/>
                <w:sz w:val="18"/>
                <w:szCs w:val="18"/>
              </w:rPr>
            </w:pPr>
          </w:p>
        </w:tc>
        <w:tc>
          <w:tcPr>
            <w:tcW w:w="461" w:type="dxa"/>
          </w:tcPr>
          <w:p w14:paraId="5B345628"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01DA104E"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25B036A9"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742DBF52"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1A119A0A"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304F1ED1"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665DFFB4"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3F279D0B"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6DC0841D"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0D993391"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495BEBDC"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66743AE0"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1403890E"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66ADA437"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2E81D2C9"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458025B6"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603395E6"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360A9024"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4E488B05"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500A25C4" w14:textId="325634A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r>
      <w:tr w:rsidR="00CA6A00" w:rsidRPr="00CA6A00" w14:paraId="5BE1EC0C" w14:textId="77777777" w:rsidTr="001E1475">
        <w:tc>
          <w:tcPr>
            <w:tcW w:w="1696" w:type="dxa"/>
          </w:tcPr>
          <w:p w14:paraId="317053A6" w14:textId="5922279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avis 2012</w:t>
            </w:r>
            <w:r w:rsidRPr="00CA6A00">
              <w:rPr>
                <w:rFonts w:ascii="Times New Roman" w:hAnsi="Times New Roman" w:cs="Times New Roman"/>
                <w:color w:val="000000" w:themeColor="text1"/>
                <w:sz w:val="18"/>
                <w:szCs w:val="18"/>
              </w:rPr>
              <w:fldChar w:fldCharType="begin">
                <w:fldData xml:space="preserve">PEVuZE5vdGU+PENpdGU+PEF1dGhvcj5EYXZpczwvQXV0aG9yPjxZZWFyPjIwMTI8L1llYXI+PFJl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EYXZpczwvQXV0aG9yPjxZZWFyPjIwMTI8L1llYXI+PFJl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35]</w:t>
            </w:r>
            <w:r w:rsidRPr="00CA6A00">
              <w:rPr>
                <w:rFonts w:ascii="Times New Roman" w:hAnsi="Times New Roman" w:cs="Times New Roman"/>
                <w:color w:val="000000" w:themeColor="text1"/>
                <w:sz w:val="18"/>
                <w:szCs w:val="18"/>
              </w:rPr>
              <w:fldChar w:fldCharType="end"/>
            </w:r>
          </w:p>
        </w:tc>
        <w:tc>
          <w:tcPr>
            <w:tcW w:w="1135" w:type="dxa"/>
          </w:tcPr>
          <w:p w14:paraId="3D45CA5E" w14:textId="41707AA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21/429</w:t>
            </w:r>
          </w:p>
        </w:tc>
        <w:tc>
          <w:tcPr>
            <w:tcW w:w="436" w:type="dxa"/>
          </w:tcPr>
          <w:p w14:paraId="3971416E" w14:textId="77777777" w:rsidR="004016F5" w:rsidRPr="00CA6A00" w:rsidRDefault="004016F5" w:rsidP="004016F5">
            <w:pPr>
              <w:rPr>
                <w:rFonts w:ascii="Times New Roman" w:hAnsi="Times New Roman" w:cs="Times New Roman"/>
                <w:color w:val="000000" w:themeColor="text1"/>
                <w:sz w:val="18"/>
                <w:szCs w:val="18"/>
              </w:rPr>
            </w:pPr>
          </w:p>
        </w:tc>
        <w:tc>
          <w:tcPr>
            <w:tcW w:w="456" w:type="dxa"/>
          </w:tcPr>
          <w:p w14:paraId="48E7E52A"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034F4BB0" w14:textId="77777777" w:rsidR="004016F5" w:rsidRPr="00CA6A00" w:rsidRDefault="004016F5" w:rsidP="004016F5">
            <w:pPr>
              <w:rPr>
                <w:rFonts w:ascii="Times New Roman" w:hAnsi="Times New Roman" w:cs="Times New Roman"/>
                <w:color w:val="000000" w:themeColor="text1"/>
                <w:sz w:val="18"/>
                <w:szCs w:val="18"/>
              </w:rPr>
            </w:pPr>
          </w:p>
        </w:tc>
        <w:tc>
          <w:tcPr>
            <w:tcW w:w="526" w:type="dxa"/>
            <w:shd w:val="clear" w:color="auto" w:fill="auto"/>
          </w:tcPr>
          <w:p w14:paraId="141740BC" w14:textId="120240AD" w:rsidR="004016F5" w:rsidRPr="00CA6A00" w:rsidRDefault="001E147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c>
          <w:tcPr>
            <w:tcW w:w="461" w:type="dxa"/>
            <w:shd w:val="clear" w:color="auto" w:fill="auto"/>
          </w:tcPr>
          <w:p w14:paraId="5B1B1CB4" w14:textId="7B77EF4E" w:rsidR="004016F5" w:rsidRPr="00CA6A00" w:rsidRDefault="001E147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c>
          <w:tcPr>
            <w:tcW w:w="453" w:type="dxa"/>
            <w:shd w:val="clear" w:color="auto" w:fill="auto"/>
          </w:tcPr>
          <w:p w14:paraId="3A28FCE8" w14:textId="432487F6" w:rsidR="004016F5" w:rsidRPr="00CA6A00" w:rsidRDefault="001E147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c>
          <w:tcPr>
            <w:tcW w:w="453" w:type="dxa"/>
          </w:tcPr>
          <w:p w14:paraId="517B301D"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7DF1AE96"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3BC39978"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59E35680"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017A5867"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4D9E0A1C" w14:textId="77777777" w:rsidR="004016F5" w:rsidRPr="00CA6A00" w:rsidRDefault="004016F5" w:rsidP="004016F5">
            <w:pPr>
              <w:rPr>
                <w:rFonts w:ascii="Times New Roman" w:hAnsi="Times New Roman" w:cs="Times New Roman"/>
                <w:color w:val="000000" w:themeColor="text1"/>
                <w:sz w:val="18"/>
                <w:szCs w:val="18"/>
              </w:rPr>
            </w:pPr>
          </w:p>
        </w:tc>
        <w:tc>
          <w:tcPr>
            <w:tcW w:w="531" w:type="dxa"/>
            <w:shd w:val="clear" w:color="auto" w:fill="auto"/>
          </w:tcPr>
          <w:p w14:paraId="42F6B1D5" w14:textId="6B80AF52" w:rsidR="004016F5" w:rsidRPr="00CA6A00" w:rsidRDefault="001E147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c>
          <w:tcPr>
            <w:tcW w:w="471" w:type="dxa"/>
            <w:shd w:val="clear" w:color="auto" w:fill="auto"/>
          </w:tcPr>
          <w:p w14:paraId="0D111FA2" w14:textId="42D2DD84" w:rsidR="004016F5" w:rsidRPr="00CA6A00" w:rsidRDefault="001E147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c>
          <w:tcPr>
            <w:tcW w:w="470" w:type="dxa"/>
            <w:shd w:val="clear" w:color="auto" w:fill="auto"/>
          </w:tcPr>
          <w:p w14:paraId="64F748DD" w14:textId="2E88ED31" w:rsidR="004016F5" w:rsidRPr="00CA6A00" w:rsidRDefault="001E147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c>
          <w:tcPr>
            <w:tcW w:w="524" w:type="dxa"/>
          </w:tcPr>
          <w:p w14:paraId="7DB33D45"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60426AFD"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6F0F4D8A"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391E9AF9"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662C1567"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443DED2E"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16C0D29C"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7E5C566D"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376C96CC"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3D21C38F" w14:textId="77777777" w:rsidTr="00760C02">
        <w:tc>
          <w:tcPr>
            <w:tcW w:w="1696" w:type="dxa"/>
          </w:tcPr>
          <w:p w14:paraId="05295D55" w14:textId="702260F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avis 2014</w:t>
            </w:r>
            <w:r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Davis&lt;/Author&gt;&lt;Year&gt;2014&lt;/Year&gt;&lt;RecNum&gt;447&lt;/RecNum&gt;&lt;DisplayText&gt;[36]&lt;/DisplayText&gt;&lt;record&gt;&lt;rec-number&gt;447&lt;/rec-number&gt;&lt;foreign-keys&gt;&lt;key app="EN" db-id="sstzwfe08r9xrke295vvts57d2ew5p9sed9p" timestamp="1734570891"&gt;447&lt;/key&gt;&lt;/foreign-keys&gt;&lt;ref-type name="Journal Article"&gt;17&lt;/ref-type&gt;&lt;contributors&gt;&lt;authors&gt;&lt;author&gt;Davis, Daniel HJ&lt;/author&gt;&lt;author&gt;Barnes, Linda E&lt;/author&gt;&lt;author&gt;Stephan, Blossom CM&lt;/author&gt;&lt;author&gt;MacLullich, Alasdair MJ&lt;/author&gt;&lt;author&gt;Meagher, David&lt;/author&gt;&lt;author&gt;Copeland, John&lt;/author&gt;&lt;author&gt;Matthews, Fiona E&lt;/author&gt;&lt;author&gt;Brayne, Carol&lt;/author&gt;&lt;/authors&gt;&lt;/contributors&gt;&lt;titles&gt;&lt;title&gt;The descriptive epidemiology of delirium symptoms in a large population-based cohort study: results from the Medical Research Council Cognitive Function and Ageing Study (MRC CFAS)&lt;/title&gt;&lt;secondary-title&gt;BMC geriatrics&lt;/secondary-title&gt;&lt;/titles&gt;&lt;periodical&gt;&lt;full-title&gt;BMC geriatrics&lt;/full-title&gt;&lt;/periodical&gt;&lt;pages&gt;1-8&lt;/pages&gt;&lt;volume&gt;14&lt;/volume&gt;&lt;dates&gt;&lt;year&gt;2014&lt;/year&gt;&lt;/dates&gt;&lt;urls&gt;&lt;/urls&gt;&lt;/record&gt;&lt;/Cite&gt;&lt;/EndNote&gt;</w:instrText>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36]</w:t>
            </w:r>
            <w:r w:rsidRPr="00CA6A00">
              <w:rPr>
                <w:rFonts w:ascii="Times New Roman" w:hAnsi="Times New Roman" w:cs="Times New Roman"/>
                <w:color w:val="000000" w:themeColor="text1"/>
                <w:sz w:val="18"/>
                <w:szCs w:val="18"/>
              </w:rPr>
              <w:fldChar w:fldCharType="end"/>
            </w:r>
          </w:p>
        </w:tc>
        <w:tc>
          <w:tcPr>
            <w:tcW w:w="1135" w:type="dxa"/>
          </w:tcPr>
          <w:p w14:paraId="1EEE389C" w14:textId="1550ED6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22/2075</w:t>
            </w:r>
          </w:p>
        </w:tc>
        <w:tc>
          <w:tcPr>
            <w:tcW w:w="436" w:type="dxa"/>
          </w:tcPr>
          <w:p w14:paraId="33FE6B06" w14:textId="77777777" w:rsidR="004016F5" w:rsidRPr="00CA6A00" w:rsidRDefault="004016F5" w:rsidP="004016F5">
            <w:pPr>
              <w:rPr>
                <w:rFonts w:ascii="Times New Roman" w:hAnsi="Times New Roman" w:cs="Times New Roman"/>
                <w:color w:val="000000" w:themeColor="text1"/>
                <w:sz w:val="18"/>
                <w:szCs w:val="18"/>
              </w:rPr>
            </w:pPr>
          </w:p>
        </w:tc>
        <w:tc>
          <w:tcPr>
            <w:tcW w:w="456" w:type="dxa"/>
          </w:tcPr>
          <w:p w14:paraId="425CA16B"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76A95059"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587C554D" w14:textId="77777777" w:rsidR="004016F5" w:rsidRPr="00CA6A00" w:rsidRDefault="004016F5" w:rsidP="004016F5">
            <w:pPr>
              <w:rPr>
                <w:rFonts w:ascii="Times New Roman" w:hAnsi="Times New Roman" w:cs="Times New Roman"/>
                <w:color w:val="000000" w:themeColor="text1"/>
                <w:sz w:val="18"/>
                <w:szCs w:val="18"/>
              </w:rPr>
            </w:pPr>
          </w:p>
        </w:tc>
        <w:tc>
          <w:tcPr>
            <w:tcW w:w="461" w:type="dxa"/>
          </w:tcPr>
          <w:p w14:paraId="34E14543"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412AF075"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27579F88"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678FF4E1"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18B238BA"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0836FB02"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4048417C"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2F051002"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7043EE05"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790F3916"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580E0A2F"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2DA99D65"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5F07E9E1"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4DA453CC"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342FAB00"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23BFFC70"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17441B93"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2AE28370"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4ED91988"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79B558EF" w14:textId="302FD10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r>
      <w:tr w:rsidR="00CA6A00" w:rsidRPr="00CA6A00" w14:paraId="6C12B034" w14:textId="77777777" w:rsidTr="00760C02">
        <w:tc>
          <w:tcPr>
            <w:tcW w:w="1696" w:type="dxa"/>
          </w:tcPr>
          <w:p w14:paraId="53580CCE" w14:textId="4376D28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eCrane 2011</w:t>
            </w:r>
            <w:r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DeCrane&lt;/Author&gt;&lt;Year&gt;2011&lt;/Year&gt;&lt;RecNum&gt;224&lt;/RecNum&gt;&lt;DisplayText&gt;[37]&lt;/DisplayText&gt;&lt;record&gt;&lt;rec-number&gt;224&lt;/rec-number&gt;&lt;foreign-keys&gt;&lt;key app="EN" db-id="sstzwfe08r9xrke295vvts57d2ew5p9sed9p" timestamp="1734569014"&gt;224&lt;/key&gt;&lt;/foreign-keys&gt;&lt;ref-type name="Journal Article"&gt;17&lt;/ref-type&gt;&lt;contributors&gt;&lt;authors&gt;&lt;author&gt;DeCrane, S. K.&lt;/author&gt;&lt;author&gt;Culp, K. R.&lt;/author&gt;&lt;author&gt;Wakefield, B.&lt;/author&gt;&lt;/authors&gt;&lt;/contributors&gt;&lt;auth-address&gt;Purdue University School of Nursing, 502 North University Street, West Lafayette, IN 47907-2069, USA. sdecrane@purdue.edu&lt;/auth-address&gt;&lt;titles&gt;&lt;title&gt;Twelve-month mortality among delirium subtypes&lt;/title&gt;&lt;secondary-title&gt;Clin Nurs Res&lt;/secondary-title&gt;&lt;/titles&gt;&lt;periodical&gt;&lt;full-title&gt;Clin Nurs Res&lt;/full-title&gt;&lt;/periodical&gt;&lt;pages&gt;404-21&lt;/pages&gt;&lt;volume&gt;20&lt;/volume&gt;&lt;number&gt;4&lt;/number&gt;&lt;edition&gt;20110824&lt;/edition&gt;&lt;keywords&gt;&lt;keyword&gt;Aged, 80 and over&lt;/keyword&gt;&lt;keyword&gt;Cause of Death/trends&lt;/keyword&gt;&lt;keyword&gt;Delirium/classification/*mortality&lt;/keyword&gt;&lt;keyword&gt;Female&lt;/keyword&gt;&lt;keyword&gt;Follow-Up Studies&lt;/keyword&gt;&lt;keyword&gt;Humans&lt;/keyword&gt;&lt;keyword&gt;International Classification of Diseases&lt;/keyword&gt;&lt;keyword&gt;Iowa/epidemiology&lt;/keyword&gt;&lt;keyword&gt;Long-Term Care&lt;/keyword&gt;&lt;keyword&gt;Male&lt;/keyword&gt;&lt;keyword&gt;*Population Surveillance&lt;/keyword&gt;&lt;keyword&gt;*Rural Health&lt;/keyword&gt;&lt;/keywords&gt;&lt;dates&gt;&lt;year&gt;2011&lt;/year&gt;&lt;pub-dates&gt;&lt;date&gt;Nov&lt;/date&gt;&lt;/pub-dates&gt;&lt;/dates&gt;&lt;isbn&gt;1552-3799 (Electronic)&amp;#xD;1054-7738 (Print)&amp;#xD;1054-7738 (Linking)&lt;/isbn&gt;&lt;accession-num&gt;21865508&lt;/accession-num&gt;&lt;urls&gt;&lt;related-urls&gt;&lt;url&gt;https://www.ncbi.nlm.nih.gov/pubmed/21865508&lt;/url&gt;&lt;/related-urls&gt;&lt;/urls&gt;&lt;custom2&gt;PMC7506506&lt;/custom2&gt;&lt;electronic-resource-num&gt;10.1177/1054773811419497&lt;/electronic-resource-num&gt;&lt;remote-database-name&gt;Medline&lt;/remote-database-name&gt;&lt;remote-database-provider&gt;NLM&lt;/remote-database-provider&gt;&lt;/record&gt;&lt;/Cite&gt;&lt;/EndNote&gt;</w:instrText>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37]</w:t>
            </w:r>
            <w:r w:rsidRPr="00CA6A00">
              <w:rPr>
                <w:rFonts w:ascii="Times New Roman" w:hAnsi="Times New Roman" w:cs="Times New Roman"/>
                <w:color w:val="000000" w:themeColor="text1"/>
                <w:sz w:val="18"/>
                <w:szCs w:val="18"/>
              </w:rPr>
              <w:fldChar w:fldCharType="end"/>
            </w:r>
          </w:p>
        </w:tc>
        <w:tc>
          <w:tcPr>
            <w:tcW w:w="1135" w:type="dxa"/>
          </w:tcPr>
          <w:p w14:paraId="73F01C17" w14:textId="2A32FE4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0/250</w:t>
            </w:r>
          </w:p>
        </w:tc>
        <w:tc>
          <w:tcPr>
            <w:tcW w:w="436" w:type="dxa"/>
          </w:tcPr>
          <w:p w14:paraId="5D7295B7" w14:textId="77777777" w:rsidR="004016F5" w:rsidRPr="00CA6A00" w:rsidRDefault="004016F5" w:rsidP="004016F5">
            <w:pPr>
              <w:rPr>
                <w:rFonts w:ascii="Times New Roman" w:hAnsi="Times New Roman" w:cs="Times New Roman"/>
                <w:color w:val="000000" w:themeColor="text1"/>
                <w:sz w:val="18"/>
                <w:szCs w:val="18"/>
              </w:rPr>
            </w:pPr>
          </w:p>
        </w:tc>
        <w:tc>
          <w:tcPr>
            <w:tcW w:w="456" w:type="dxa"/>
          </w:tcPr>
          <w:p w14:paraId="0FE674F6"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1721AEED"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02407E5D" w14:textId="77777777" w:rsidR="004016F5" w:rsidRPr="00CA6A00" w:rsidRDefault="004016F5" w:rsidP="004016F5">
            <w:pPr>
              <w:rPr>
                <w:rFonts w:ascii="Times New Roman" w:hAnsi="Times New Roman" w:cs="Times New Roman"/>
                <w:color w:val="000000" w:themeColor="text1"/>
                <w:sz w:val="18"/>
                <w:szCs w:val="18"/>
              </w:rPr>
            </w:pPr>
          </w:p>
        </w:tc>
        <w:tc>
          <w:tcPr>
            <w:tcW w:w="461" w:type="dxa"/>
          </w:tcPr>
          <w:p w14:paraId="7F3C551A"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4899C3CD"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4DF97BE5"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7712D3A9"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284EE193"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75307C85"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6025FC64"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2C506EC2"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24B5C791"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6CB5DD44"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17F66082"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61E116CB"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13345319"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5964A864"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059CFB05"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72569780"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7EFEFB8A"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1704C8A8" w14:textId="3573B16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4" w:type="dxa"/>
          </w:tcPr>
          <w:p w14:paraId="2D92A1AF"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6D518971"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1D9047E4" w14:textId="77777777" w:rsidTr="00760C02">
        <w:tc>
          <w:tcPr>
            <w:tcW w:w="1696" w:type="dxa"/>
          </w:tcPr>
          <w:p w14:paraId="23FEBA58" w14:textId="22736E6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ecrane 2012</w:t>
            </w:r>
            <w:r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DeCrane&lt;/Author&gt;&lt;Year&gt;2012&lt;/Year&gt;&lt;RecNum&gt;225&lt;/RecNum&gt;&lt;DisplayText&gt;[38]&lt;/DisplayText&gt;&lt;record&gt;&lt;rec-number&gt;225&lt;/rec-number&gt;&lt;foreign-keys&gt;&lt;key app="EN" db-id="sstzwfe08r9xrke295vvts57d2ew5p9sed9p" timestamp="1734569016"&gt;225&lt;/key&gt;&lt;/foreign-keys&gt;&lt;ref-type name="Journal Article"&gt;17&lt;/ref-type&gt;&lt;contributors&gt;&lt;authors&gt;&lt;author&gt;DeCrane, S. K.&lt;/author&gt;&lt;author&gt;Culp, K. R.&lt;/author&gt;&lt;author&gt;Wakefield, B.&lt;/author&gt;&lt;/authors&gt;&lt;/contributors&gt;&lt;auth-address&gt;Purdue University, West Lafayette, Indiana, USA. sdecrane@purdue.edu&lt;/auth-address&gt;&lt;titles&gt;&lt;title&gt;Twelve-month fall outcomes among delirium subtypes&lt;/title&gt;&lt;secondary-title&gt;J Healthc Qual&lt;/secondary-title&gt;&lt;/titles&gt;&lt;periodical&gt;&lt;full-title&gt;J Healthc Qual&lt;/full-title&gt;&lt;/periodical&gt;&lt;pages&gt;13-20&lt;/pages&gt;&lt;volume&gt;34&lt;/volume&gt;&lt;number&gt;6&lt;/number&gt;&lt;edition&gt;20110913&lt;/edition&gt;&lt;keywords&gt;&lt;keyword&gt;Accidental Falls/prevention &amp;amp; control/*statistics &amp;amp; numerical data&lt;/keyword&gt;&lt;keyword&gt;Analysis of Variance&lt;/keyword&gt;&lt;keyword&gt;Delirium/*classification/complications/diagnosis&lt;/keyword&gt;&lt;keyword&gt;Female&lt;/keyword&gt;&lt;keyword&gt;Humans&lt;/keyword&gt;&lt;keyword&gt;Long-Term Care/*statistics &amp;amp; numerical data&lt;/keyword&gt;&lt;keyword&gt;Longitudinal Studies&lt;/keyword&gt;&lt;keyword&gt;Male&lt;/keyword&gt;&lt;keyword&gt;Risk Assessment&lt;/keyword&gt;&lt;/keywords&gt;&lt;dates&gt;&lt;year&gt;2012&lt;/year&gt;&lt;pub-dates&gt;&lt;date&gt;Nov-Dec&lt;/date&gt;&lt;/pub-dates&gt;&lt;/dates&gt;&lt;isbn&gt;1945-1474 (Electronic)&amp;#xD;1062-2551 (Linking)&lt;/isbn&gt;&lt;accession-num&gt;22092949&lt;/accession-num&gt;&lt;urls&gt;&lt;related-urls&gt;&lt;url&gt;https://www.ncbi.nlm.nih.gov/pubmed/22092949&lt;/url&gt;&lt;/related-urls&gt;&lt;/urls&gt;&lt;electronic-resource-num&gt;10.1111/j.1945-1474.2011.00162.x&lt;/electronic-resource-num&gt;&lt;remote-database-name&gt;Medline&lt;/remote-database-name&gt;&lt;remote-database-provider&gt;NLM&lt;/remote-database-provider&gt;&lt;/record&gt;&lt;/Cite&gt;&lt;/EndNote&gt;</w:instrText>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38]</w:t>
            </w:r>
            <w:r w:rsidRPr="00CA6A00">
              <w:rPr>
                <w:rFonts w:ascii="Times New Roman" w:hAnsi="Times New Roman" w:cs="Times New Roman"/>
                <w:color w:val="000000" w:themeColor="text1"/>
                <w:sz w:val="18"/>
                <w:szCs w:val="18"/>
              </w:rPr>
              <w:fldChar w:fldCharType="end"/>
            </w:r>
          </w:p>
        </w:tc>
        <w:tc>
          <w:tcPr>
            <w:tcW w:w="1135" w:type="dxa"/>
          </w:tcPr>
          <w:p w14:paraId="7E3F9AC1" w14:textId="1DF6F41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0/250</w:t>
            </w:r>
          </w:p>
        </w:tc>
        <w:tc>
          <w:tcPr>
            <w:tcW w:w="436" w:type="dxa"/>
          </w:tcPr>
          <w:p w14:paraId="6920E7AE" w14:textId="77777777" w:rsidR="004016F5" w:rsidRPr="00CA6A00" w:rsidRDefault="004016F5" w:rsidP="004016F5">
            <w:pPr>
              <w:rPr>
                <w:rFonts w:ascii="Times New Roman" w:hAnsi="Times New Roman" w:cs="Times New Roman"/>
                <w:color w:val="000000" w:themeColor="text1"/>
                <w:sz w:val="18"/>
                <w:szCs w:val="18"/>
              </w:rPr>
            </w:pPr>
          </w:p>
        </w:tc>
        <w:tc>
          <w:tcPr>
            <w:tcW w:w="456" w:type="dxa"/>
          </w:tcPr>
          <w:p w14:paraId="2E64EAEF"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70959BCD"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36870487" w14:textId="77777777" w:rsidR="004016F5" w:rsidRPr="00CA6A00" w:rsidRDefault="004016F5" w:rsidP="004016F5">
            <w:pPr>
              <w:rPr>
                <w:rFonts w:ascii="Times New Roman" w:hAnsi="Times New Roman" w:cs="Times New Roman"/>
                <w:color w:val="000000" w:themeColor="text1"/>
                <w:sz w:val="18"/>
                <w:szCs w:val="18"/>
              </w:rPr>
            </w:pPr>
          </w:p>
        </w:tc>
        <w:tc>
          <w:tcPr>
            <w:tcW w:w="461" w:type="dxa"/>
          </w:tcPr>
          <w:p w14:paraId="74C58F06" w14:textId="3269491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tcPr>
          <w:p w14:paraId="5A0CCD2B"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3827CB5B"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69B128A4"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4C70F976"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251F1490"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346492FB"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116789A4"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4C1825FB"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5575DA03"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2539780A"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28BECE08"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3AF2DDCD"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1233D399"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69494B0D"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3BD133F3"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63C2BF47"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4130E401"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0BA7D2B5"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404B2326"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327C1AD0" w14:textId="77777777" w:rsidTr="00760C02">
        <w:tc>
          <w:tcPr>
            <w:tcW w:w="1696" w:type="dxa"/>
          </w:tcPr>
          <w:p w14:paraId="4322BC90" w14:textId="373EFD4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deHaan 2023 </w:t>
            </w:r>
            <w:r w:rsidRPr="00CA6A00">
              <w:rPr>
                <w:rFonts w:ascii="Times New Roman" w:hAnsi="Times New Roman" w:cs="Times New Roman"/>
                <w:color w:val="000000" w:themeColor="text1"/>
                <w:sz w:val="18"/>
                <w:szCs w:val="18"/>
              </w:rPr>
              <w:fldChar w:fldCharType="begin">
                <w:fldData xml:space="preserve">PEVuZE5vdGU+PENpdGU+PEF1dGhvcj5kZSBIYWFuPC9BdXRob3I+PFllYXI+MjAyMzwvWWVhcj48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kZSBIYWFuPC9BdXRob3I+PFllYXI+MjAyMzwvWWVhcj48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39]</w:t>
            </w:r>
            <w:r w:rsidRPr="00CA6A00">
              <w:rPr>
                <w:rFonts w:ascii="Times New Roman" w:hAnsi="Times New Roman" w:cs="Times New Roman"/>
                <w:color w:val="000000" w:themeColor="text1"/>
                <w:sz w:val="18"/>
                <w:szCs w:val="18"/>
              </w:rPr>
              <w:fldChar w:fldCharType="end"/>
            </w:r>
          </w:p>
        </w:tc>
        <w:tc>
          <w:tcPr>
            <w:tcW w:w="1135" w:type="dxa"/>
          </w:tcPr>
          <w:p w14:paraId="26A8A5C6" w14:textId="648976D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26/1725</w:t>
            </w:r>
          </w:p>
        </w:tc>
        <w:tc>
          <w:tcPr>
            <w:tcW w:w="436" w:type="dxa"/>
          </w:tcPr>
          <w:p w14:paraId="2EEC5F05" w14:textId="77777777" w:rsidR="004016F5" w:rsidRPr="00CA6A00" w:rsidRDefault="004016F5" w:rsidP="004016F5">
            <w:pPr>
              <w:rPr>
                <w:rFonts w:ascii="Times New Roman" w:hAnsi="Times New Roman" w:cs="Times New Roman"/>
                <w:color w:val="000000" w:themeColor="text1"/>
                <w:sz w:val="18"/>
                <w:szCs w:val="18"/>
              </w:rPr>
            </w:pPr>
          </w:p>
        </w:tc>
        <w:tc>
          <w:tcPr>
            <w:tcW w:w="456" w:type="dxa"/>
          </w:tcPr>
          <w:p w14:paraId="3D05FE3C"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29F71F36"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0875252D" w14:textId="77777777" w:rsidR="004016F5" w:rsidRPr="00CA6A00" w:rsidRDefault="004016F5" w:rsidP="004016F5">
            <w:pPr>
              <w:rPr>
                <w:rFonts w:ascii="Times New Roman" w:hAnsi="Times New Roman" w:cs="Times New Roman"/>
                <w:color w:val="000000" w:themeColor="text1"/>
                <w:sz w:val="18"/>
                <w:szCs w:val="18"/>
              </w:rPr>
            </w:pPr>
          </w:p>
        </w:tc>
        <w:tc>
          <w:tcPr>
            <w:tcW w:w="461" w:type="dxa"/>
          </w:tcPr>
          <w:p w14:paraId="111FD890"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0DC3BC0C"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2911C086"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291395F2"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6F6C2068"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2224182A"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5DBFC9C4"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21AC3B1F"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6764E2B6"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245A40C7"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3573D1E8"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3748934A"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764747D6"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279BC14C"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1D535176"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2068CEF8"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6FD8D549"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6C7B3F83" w14:textId="0C2578D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4" w:type="dxa"/>
          </w:tcPr>
          <w:p w14:paraId="4F40774E" w14:textId="149A355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tcPr>
          <w:p w14:paraId="772DC8C5"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392EFCF5" w14:textId="77777777" w:rsidTr="00760C02">
        <w:tc>
          <w:tcPr>
            <w:tcW w:w="1696" w:type="dxa"/>
          </w:tcPr>
          <w:p w14:paraId="5E1D711B" w14:textId="5E27952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eJong 2019</w:t>
            </w:r>
            <w:r w:rsidRPr="00CA6A00">
              <w:rPr>
                <w:rFonts w:ascii="Times New Roman" w:hAnsi="Times New Roman" w:cs="Times New Roman"/>
                <w:color w:val="000000" w:themeColor="text1"/>
                <w:sz w:val="18"/>
                <w:szCs w:val="18"/>
              </w:rPr>
              <w:fldChar w:fldCharType="begin">
                <w:fldData xml:space="preserve">PEVuZE5vdGU+PENpdGU+PEF1dGhvcj5kZSBKb25nPC9BdXRob3I+PFllYXI+MjAxOTwvWWVhcj48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kZSBKb25nPC9BdXRob3I+PFllYXI+MjAxOTwvWWVhcj48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40]</w:t>
            </w:r>
            <w:r w:rsidRPr="00CA6A00">
              <w:rPr>
                <w:rFonts w:ascii="Times New Roman" w:hAnsi="Times New Roman" w:cs="Times New Roman"/>
                <w:color w:val="000000" w:themeColor="text1"/>
                <w:sz w:val="18"/>
                <w:szCs w:val="18"/>
              </w:rPr>
              <w:fldChar w:fldCharType="end"/>
            </w:r>
          </w:p>
        </w:tc>
        <w:tc>
          <w:tcPr>
            <w:tcW w:w="1135" w:type="dxa"/>
          </w:tcPr>
          <w:p w14:paraId="2A8906F4" w14:textId="79E639A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21/342</w:t>
            </w:r>
          </w:p>
        </w:tc>
        <w:tc>
          <w:tcPr>
            <w:tcW w:w="436" w:type="dxa"/>
          </w:tcPr>
          <w:p w14:paraId="65DC98ED" w14:textId="77777777" w:rsidR="004016F5" w:rsidRPr="00CA6A00" w:rsidRDefault="004016F5" w:rsidP="004016F5">
            <w:pPr>
              <w:rPr>
                <w:rFonts w:ascii="Times New Roman" w:hAnsi="Times New Roman" w:cs="Times New Roman"/>
                <w:color w:val="000000" w:themeColor="text1"/>
                <w:sz w:val="18"/>
                <w:szCs w:val="18"/>
              </w:rPr>
            </w:pPr>
          </w:p>
        </w:tc>
        <w:tc>
          <w:tcPr>
            <w:tcW w:w="456" w:type="dxa"/>
          </w:tcPr>
          <w:p w14:paraId="5AE3B794"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6D068FCA"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2FC72F38" w14:textId="77777777" w:rsidR="004016F5" w:rsidRPr="00CA6A00" w:rsidRDefault="004016F5" w:rsidP="004016F5">
            <w:pPr>
              <w:rPr>
                <w:rFonts w:ascii="Times New Roman" w:hAnsi="Times New Roman" w:cs="Times New Roman"/>
                <w:color w:val="000000" w:themeColor="text1"/>
                <w:sz w:val="18"/>
                <w:szCs w:val="18"/>
              </w:rPr>
            </w:pPr>
          </w:p>
        </w:tc>
        <w:tc>
          <w:tcPr>
            <w:tcW w:w="461" w:type="dxa"/>
          </w:tcPr>
          <w:p w14:paraId="076B547C"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3B94C40E"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553230F7"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018D5272"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25A0834F"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19DA2167"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60403822"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1AB64C07"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5E8F7844"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4105ACBC"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11C06E95"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1E5F0C25"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3F619BE4" w14:textId="7AFC0A0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518" w:type="dxa"/>
          </w:tcPr>
          <w:p w14:paraId="1EA6595D"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6EBF0EF6"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32ADECD4"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5563456D"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5C6B3A37" w14:textId="321A028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4" w:type="dxa"/>
          </w:tcPr>
          <w:p w14:paraId="18A54519" w14:textId="2ADF568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tcPr>
          <w:p w14:paraId="17587FE4"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40BE49B8" w14:textId="77777777" w:rsidTr="00760C02">
        <w:tc>
          <w:tcPr>
            <w:tcW w:w="1696" w:type="dxa"/>
          </w:tcPr>
          <w:p w14:paraId="5AAB2682" w14:textId="7290639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elaVarga-Martínez 2022</w:t>
            </w:r>
            <w:r w:rsidRPr="00CA6A00">
              <w:rPr>
                <w:rFonts w:ascii="Times New Roman" w:hAnsi="Times New Roman" w:cs="Times New Roman"/>
                <w:color w:val="000000" w:themeColor="text1"/>
                <w:sz w:val="18"/>
                <w:szCs w:val="18"/>
              </w:rPr>
              <w:fldChar w:fldCharType="begin">
                <w:fldData xml:space="preserve">PEVuZE5vdGU+PENpdGU+PEF1dGhvcj5kZSBsYSBWYXJnYS1NYXJ0aW5lejwvQXV0aG9yPjxZZWFy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kZSBsYSBWYXJnYS1NYXJ0aW5lejwvQXV0aG9yPjxZZWFy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41]</w:t>
            </w:r>
            <w:r w:rsidRPr="00CA6A00">
              <w:rPr>
                <w:rFonts w:ascii="Times New Roman" w:hAnsi="Times New Roman" w:cs="Times New Roman"/>
                <w:color w:val="000000" w:themeColor="text1"/>
                <w:sz w:val="18"/>
                <w:szCs w:val="18"/>
              </w:rPr>
              <w:fldChar w:fldCharType="end"/>
            </w:r>
          </w:p>
        </w:tc>
        <w:tc>
          <w:tcPr>
            <w:tcW w:w="1135" w:type="dxa"/>
          </w:tcPr>
          <w:p w14:paraId="72F12B74" w14:textId="105D794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55/160</w:t>
            </w:r>
          </w:p>
        </w:tc>
        <w:tc>
          <w:tcPr>
            <w:tcW w:w="436" w:type="dxa"/>
          </w:tcPr>
          <w:p w14:paraId="291D065D" w14:textId="77777777" w:rsidR="004016F5" w:rsidRPr="00CA6A00" w:rsidRDefault="004016F5" w:rsidP="004016F5">
            <w:pPr>
              <w:rPr>
                <w:rFonts w:ascii="Times New Roman" w:hAnsi="Times New Roman" w:cs="Times New Roman"/>
                <w:color w:val="000000" w:themeColor="text1"/>
                <w:sz w:val="18"/>
                <w:szCs w:val="18"/>
              </w:rPr>
            </w:pPr>
          </w:p>
        </w:tc>
        <w:tc>
          <w:tcPr>
            <w:tcW w:w="456" w:type="dxa"/>
          </w:tcPr>
          <w:p w14:paraId="5989F620"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1CB40963" w14:textId="5508157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526" w:type="dxa"/>
          </w:tcPr>
          <w:p w14:paraId="41D8D3B0" w14:textId="77777777" w:rsidR="004016F5" w:rsidRPr="00CA6A00" w:rsidRDefault="004016F5" w:rsidP="004016F5">
            <w:pPr>
              <w:rPr>
                <w:rFonts w:ascii="Times New Roman" w:hAnsi="Times New Roman" w:cs="Times New Roman"/>
                <w:color w:val="000000" w:themeColor="text1"/>
                <w:sz w:val="18"/>
                <w:szCs w:val="18"/>
              </w:rPr>
            </w:pPr>
          </w:p>
        </w:tc>
        <w:tc>
          <w:tcPr>
            <w:tcW w:w="461" w:type="dxa"/>
          </w:tcPr>
          <w:p w14:paraId="363DCDAC"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7C0804F1" w14:textId="322C89E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tcPr>
          <w:p w14:paraId="5AB27A00"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0BFF33EF"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58781ACF"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12A95FE1"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06CFE4B4"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70857613" w14:textId="71B3B05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531" w:type="dxa"/>
          </w:tcPr>
          <w:p w14:paraId="4B0FA8F1"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32D11113"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1988D27B"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30FF8496"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558E4868"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4E7C966C"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1CA38281"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47D25D77"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6C586675"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165F9A9B"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6CBAE8C6"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5980E42C"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4C32D313" w14:textId="77777777" w:rsidTr="00760C02">
        <w:tc>
          <w:tcPr>
            <w:tcW w:w="1696" w:type="dxa"/>
          </w:tcPr>
          <w:p w14:paraId="5F1EFA99" w14:textId="0AA9471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itzel 2023</w:t>
            </w:r>
            <w:r w:rsidRPr="00CA6A00">
              <w:rPr>
                <w:rFonts w:ascii="Times New Roman" w:hAnsi="Times New Roman" w:cs="Times New Roman"/>
                <w:color w:val="000000" w:themeColor="text1"/>
                <w:sz w:val="18"/>
                <w:szCs w:val="18"/>
              </w:rPr>
              <w:fldChar w:fldCharType="begin">
                <w:fldData xml:space="preserve">PEVuZE5vdGU+PENpdGU+PEF1dGhvcj5EaXR6ZWw8L0F1dGhvcj48WWVhcj4yMDIzPC9ZZWFyPjxS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==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EaXR6ZWw8L0F1dGhvcj48WWVhcj4yMDIzPC9ZZWFyPjxS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==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42]</w:t>
            </w:r>
            <w:r w:rsidRPr="00CA6A00">
              <w:rPr>
                <w:rFonts w:ascii="Times New Roman" w:hAnsi="Times New Roman" w:cs="Times New Roman"/>
                <w:color w:val="000000" w:themeColor="text1"/>
                <w:sz w:val="18"/>
                <w:szCs w:val="18"/>
              </w:rPr>
              <w:fldChar w:fldCharType="end"/>
            </w:r>
          </w:p>
        </w:tc>
        <w:tc>
          <w:tcPr>
            <w:tcW w:w="1135" w:type="dxa"/>
          </w:tcPr>
          <w:p w14:paraId="4280A8DB" w14:textId="5327901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8/208</w:t>
            </w:r>
          </w:p>
        </w:tc>
        <w:tc>
          <w:tcPr>
            <w:tcW w:w="436" w:type="dxa"/>
            <w:vAlign w:val="center"/>
          </w:tcPr>
          <w:p w14:paraId="5CDABB43" w14:textId="2240EAD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6" w:type="dxa"/>
            <w:vAlign w:val="center"/>
          </w:tcPr>
          <w:p w14:paraId="4E4EF426" w14:textId="2F7D647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45F9247B" w14:textId="7883EB7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01F951E3" w14:textId="77ED23F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61" w:type="dxa"/>
            <w:vAlign w:val="center"/>
          </w:tcPr>
          <w:p w14:paraId="54C724B7" w14:textId="5F88F48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76D8639C" w14:textId="24198B0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6672546D" w14:textId="02F756E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4B1DC412" w14:textId="65CE6B3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4FF7C4A6" w14:textId="3AF4ABE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6F3FF389" w14:textId="5774666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036EC9CE" w14:textId="27889BC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4C40A134" w14:textId="3ECD543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667518A9" w14:textId="6624DF4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35400441" w14:textId="2F95A49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73F00AED" w14:textId="1AD7345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5AE013B7" w14:textId="4D004D3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616149CA" w14:textId="1F9E2B3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6C58C351" w14:textId="11EDA63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2449DAB6" w14:textId="650E6AC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40583B54" w14:textId="7522B26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13E8DCBC" w14:textId="4F23D58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6768DC41" w14:textId="2CC3F62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4" w:type="dxa"/>
            <w:vAlign w:val="center"/>
          </w:tcPr>
          <w:p w14:paraId="3CD6A026" w14:textId="74C7535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10CAB949" w14:textId="1DD61A2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r>
      <w:tr w:rsidR="00CA6A00" w:rsidRPr="00CA6A00" w14:paraId="1FDCE757" w14:textId="77777777" w:rsidTr="00760C02">
        <w:tc>
          <w:tcPr>
            <w:tcW w:w="1696" w:type="dxa"/>
          </w:tcPr>
          <w:p w14:paraId="54D86A86" w14:textId="329148A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iwell 2018</w:t>
            </w:r>
            <w:r w:rsidRPr="00CA6A00">
              <w:rPr>
                <w:rFonts w:ascii="Times New Roman" w:hAnsi="Times New Roman" w:cs="Times New Roman"/>
                <w:color w:val="000000" w:themeColor="text1"/>
                <w:sz w:val="18"/>
                <w:szCs w:val="18"/>
              </w:rPr>
              <w:fldChar w:fldCharType="begin">
                <w:fldData xml:space="preserve">PEVuZE5vdGU+PENpdGU+PEF1dGhvcj5EaXdlbGw8L0F1dGhvcj48WWVhcj4yMDE4PC9ZZWFyPjxS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EaXdlbGw8L0F1dGhvcj48WWVhcj4yMDE4PC9ZZWFyPjxS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43]</w:t>
            </w:r>
            <w:r w:rsidRPr="00CA6A00">
              <w:rPr>
                <w:rFonts w:ascii="Times New Roman" w:hAnsi="Times New Roman" w:cs="Times New Roman"/>
                <w:color w:val="000000" w:themeColor="text1"/>
                <w:sz w:val="18"/>
                <w:szCs w:val="18"/>
              </w:rPr>
              <w:fldChar w:fldCharType="end"/>
            </w:r>
          </w:p>
        </w:tc>
        <w:tc>
          <w:tcPr>
            <w:tcW w:w="1135" w:type="dxa"/>
          </w:tcPr>
          <w:p w14:paraId="0D7B82BB" w14:textId="735A5C9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56/301</w:t>
            </w:r>
          </w:p>
        </w:tc>
        <w:tc>
          <w:tcPr>
            <w:tcW w:w="436" w:type="dxa"/>
            <w:vAlign w:val="center"/>
          </w:tcPr>
          <w:p w14:paraId="5652F090" w14:textId="39B5743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6" w:type="dxa"/>
            <w:vAlign w:val="center"/>
          </w:tcPr>
          <w:p w14:paraId="46E399BB" w14:textId="0138A1C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248D7779" w14:textId="74A3E8F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622D1CF2" w14:textId="4F2C83F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61" w:type="dxa"/>
            <w:vAlign w:val="center"/>
          </w:tcPr>
          <w:p w14:paraId="77BC4E65" w14:textId="79CEE63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0E187AC5" w14:textId="11624C6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5C2A97A1" w14:textId="031AF56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6907E0F0" w14:textId="3C4510F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6E4D5524" w14:textId="40A79A9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27C82CE2" w14:textId="78E23D5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456E95AB" w14:textId="1A580C1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3E70AA78" w14:textId="3ED3E3E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0348A646" w14:textId="61DA2AA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151F7564" w14:textId="09A3CC9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72E74C61" w14:textId="6BECC15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2E6A07EC" w14:textId="74C192B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34BEA4C1" w14:textId="4127A47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10C3468D" w14:textId="28DE606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2E7638CF" w14:textId="7624EEB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086E2FC6" w14:textId="01E79FA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062B78DA" w14:textId="2DE49F2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4CC80655" w14:textId="36BACB6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4" w:type="dxa"/>
            <w:vAlign w:val="center"/>
          </w:tcPr>
          <w:p w14:paraId="30A7BB21" w14:textId="371A014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2DC2A912" w14:textId="7BB049A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r>
      <w:tr w:rsidR="00CA6A00" w:rsidRPr="00CA6A00" w14:paraId="2AF61ABA" w14:textId="77777777" w:rsidTr="00760C02">
        <w:tc>
          <w:tcPr>
            <w:tcW w:w="1696" w:type="dxa"/>
          </w:tcPr>
          <w:p w14:paraId="30749221" w14:textId="75229D0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ostovic 2021</w:t>
            </w:r>
            <w:r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Dostović&lt;/Author&gt;&lt;Year&gt;2021&lt;/Year&gt;&lt;RecNum&gt;448&lt;/RecNum&gt;&lt;DisplayText&gt;[44]&lt;/DisplayText&gt;&lt;record&gt;&lt;rec-number&gt;448&lt;/rec-number&gt;&lt;foreign-keys&gt;&lt;key app="EN" db-id="sstzwfe08r9xrke295vvts57d2ew5p9sed9p" timestamp="1734570989"&gt;448&lt;/key&gt;&lt;/foreign-keys&gt;&lt;ref-type name="Journal Article"&gt;17&lt;/ref-type&gt;&lt;contributors&gt;&lt;authors&gt;&lt;author&gt;&lt;style face="normal" font="default" size="100%"&gt;Dostovi&lt;/style&gt;&lt;style face="normal" font="default" charset="238" size="100%"&gt;ć, Zikrija&lt;/style&gt;&lt;/author&gt;&lt;author&gt;&lt;style face="normal" font="default" charset="238" size="100%"&gt;Ć Ibrahimagić, Omer&lt;/style&gt;&lt;/author&gt;&lt;author&gt;&lt;style face="normal" font="default" charset="238" size="100%"&gt;Smajlović, Dževdet&lt;/style&gt;&lt;/author&gt;&lt;author&gt;&lt;style face="normal" font="default" charset="238" size="100%"&gt;Kunić, Suljo&lt;/style&gt;&lt;/author&gt;&lt;author&gt;&lt;style face="normal" font="default" charset="238" size="100%"&gt;Čustović, Amer&lt;/style&gt;&lt;/author&gt;&lt;/authors&gt;&lt;/contributors&gt;&lt;titles&gt;&lt;title&gt;Cognitive functionality of patients with delirium after stroke&lt;/title&gt;&lt;secondary-title&gt;Psychiatria Danubina&lt;/secondary-title&gt;&lt;/titles&gt;&lt;periodical&gt;&lt;full-title&gt;Psychiatria Danubina&lt;/full-title&gt;&lt;/periodical&gt;&lt;pages&gt;503-510&lt;/pages&gt;&lt;volume&gt;33&lt;/volume&gt;&lt;number&gt;suppl 4&lt;/number&gt;&lt;dates&gt;&lt;year&gt;2021&lt;/year&gt;&lt;/dates&gt;&lt;isbn&gt;0353-5053&lt;/isbn&gt;&lt;urls&gt;&lt;/urls&gt;&lt;/record&gt;&lt;/Cite&gt;&lt;/EndNote&gt;</w:instrText>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44]</w:t>
            </w:r>
            <w:r w:rsidRPr="00CA6A00">
              <w:rPr>
                <w:rFonts w:ascii="Times New Roman" w:hAnsi="Times New Roman" w:cs="Times New Roman"/>
                <w:color w:val="000000" w:themeColor="text1"/>
                <w:sz w:val="18"/>
                <w:szCs w:val="18"/>
              </w:rPr>
              <w:fldChar w:fldCharType="end"/>
            </w:r>
          </w:p>
        </w:tc>
        <w:tc>
          <w:tcPr>
            <w:tcW w:w="1135" w:type="dxa"/>
          </w:tcPr>
          <w:p w14:paraId="0316C041" w14:textId="3EE19B2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5/96</w:t>
            </w:r>
          </w:p>
        </w:tc>
        <w:tc>
          <w:tcPr>
            <w:tcW w:w="436" w:type="dxa"/>
            <w:vAlign w:val="center"/>
          </w:tcPr>
          <w:p w14:paraId="1ADA1CF0" w14:textId="265E9FA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6" w:type="dxa"/>
            <w:vAlign w:val="center"/>
          </w:tcPr>
          <w:p w14:paraId="3C94D3D2" w14:textId="171F942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348EE559" w14:textId="31833E6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526" w:type="dxa"/>
            <w:vAlign w:val="center"/>
          </w:tcPr>
          <w:p w14:paraId="69015ACD" w14:textId="12FE1C5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61" w:type="dxa"/>
            <w:vAlign w:val="center"/>
          </w:tcPr>
          <w:p w14:paraId="740551A5" w14:textId="3992C39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0B1A2BB8" w14:textId="4E65A33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060BE03A" w14:textId="2C32388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10A5D542" w14:textId="1DAFC04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44F303B1" w14:textId="7A703BD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39E1786A" w14:textId="3EB444A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19D54F8E" w14:textId="24B99DD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2759B448" w14:textId="7FE93AA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376602C0" w14:textId="317B70E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5F845C5C" w14:textId="67A656B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70" w:type="dxa"/>
            <w:vAlign w:val="center"/>
          </w:tcPr>
          <w:p w14:paraId="73D822BD" w14:textId="735937F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45B9AD63" w14:textId="40C4F33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7F3D8B33" w14:textId="5EB47CB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7712145E" w14:textId="4D22827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0BA44945" w14:textId="3FF3788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389B9DEE" w14:textId="7A63AB7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45068056" w14:textId="5CB58E3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25764B05" w14:textId="3C1E487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4628C83F" w14:textId="70CF180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2596F307" w14:textId="53D9CF1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r>
      <w:tr w:rsidR="00CA6A00" w:rsidRPr="00CA6A00" w14:paraId="21A7C3C9" w14:textId="77777777" w:rsidTr="00760C02">
        <w:tc>
          <w:tcPr>
            <w:tcW w:w="1696" w:type="dxa"/>
          </w:tcPr>
          <w:p w14:paraId="3E6C1A7A" w14:textId="680D9C3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rews 2015</w:t>
            </w:r>
            <w:r w:rsidRPr="00CA6A00">
              <w:rPr>
                <w:rFonts w:ascii="Times New Roman" w:hAnsi="Times New Roman" w:cs="Times New Roman"/>
                <w:color w:val="000000" w:themeColor="text1"/>
                <w:sz w:val="18"/>
                <w:szCs w:val="18"/>
              </w:rPr>
              <w:fldChar w:fldCharType="begin">
                <w:fldData xml:space="preserve">PEVuZE5vdGU+PENpdGU+PEF1dGhvcj5EcmV3czwvQXV0aG9yPjxZZWFyPjIwMTU8L1llYXI+PFJl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==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EcmV3czwvQXV0aG9yPjxZZWFyPjIwMTU8L1llYXI+PFJl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==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45]</w:t>
            </w:r>
            <w:r w:rsidRPr="00CA6A00">
              <w:rPr>
                <w:rFonts w:ascii="Times New Roman" w:hAnsi="Times New Roman" w:cs="Times New Roman"/>
                <w:color w:val="000000" w:themeColor="text1"/>
                <w:sz w:val="18"/>
                <w:szCs w:val="18"/>
              </w:rPr>
              <w:fldChar w:fldCharType="end"/>
            </w:r>
          </w:p>
        </w:tc>
        <w:tc>
          <w:tcPr>
            <w:tcW w:w="1135" w:type="dxa"/>
          </w:tcPr>
          <w:p w14:paraId="54408A0B" w14:textId="1B4D901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7/482</w:t>
            </w:r>
          </w:p>
        </w:tc>
        <w:tc>
          <w:tcPr>
            <w:tcW w:w="436" w:type="dxa"/>
            <w:vAlign w:val="center"/>
          </w:tcPr>
          <w:p w14:paraId="4AFCAC06" w14:textId="65EA534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6" w:type="dxa"/>
            <w:vAlign w:val="center"/>
          </w:tcPr>
          <w:p w14:paraId="5A604ED3" w14:textId="6989FE9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3BBCDD07" w14:textId="6DF9F13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5778305B" w14:textId="28A730C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61" w:type="dxa"/>
            <w:vAlign w:val="center"/>
          </w:tcPr>
          <w:p w14:paraId="38E3F298" w14:textId="3106467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1BDE7B66" w14:textId="58C906D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4130CB27" w14:textId="33190D6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07EE5B82" w14:textId="6323D5F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5E393083" w14:textId="70D49C1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53070AD3" w14:textId="2774975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vAlign w:val="center"/>
          </w:tcPr>
          <w:p w14:paraId="50371672" w14:textId="3EDDAF3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6C64EC6D" w14:textId="5997413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76CF09B4" w14:textId="1AAEE22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7FB4452F" w14:textId="4227E5D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41CF1396" w14:textId="0FA8340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402F308B" w14:textId="42DFE33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6D66102C" w14:textId="221D123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7F87535A" w14:textId="5051BD1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0595AF24" w14:textId="6AD13DF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5A6CACE7" w14:textId="7843995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1631F5EF" w14:textId="545F038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15B48767" w14:textId="5C168F2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49BB2906" w14:textId="687DDD5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2C21A445" w14:textId="3FA0880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r>
      <w:tr w:rsidR="00CA6A00" w:rsidRPr="00CA6A00" w14:paraId="591EA224" w14:textId="77777777" w:rsidTr="00760C02">
        <w:tc>
          <w:tcPr>
            <w:tcW w:w="1696" w:type="dxa"/>
          </w:tcPr>
          <w:p w14:paraId="3C0EABE5" w14:textId="5162759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ros 2020</w:t>
            </w:r>
            <w:r w:rsidRPr="00CA6A00">
              <w:rPr>
                <w:rFonts w:ascii="Times New Roman" w:hAnsi="Times New Roman" w:cs="Times New Roman"/>
                <w:color w:val="000000" w:themeColor="text1"/>
                <w:sz w:val="18"/>
                <w:szCs w:val="18"/>
              </w:rPr>
              <w:fldChar w:fldCharType="begin">
                <w:fldData xml:space="preserve">PEVuZE5vdGU+PENpdGU+PEF1dGhvcj5Ecm9zPC9BdXRob3I+PFllYXI+MjAyMDwvWWVhcj48UmVj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Ecm9zPC9BdXRob3I+PFllYXI+MjAyMDwvWWVhcj48UmVj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46]</w:t>
            </w:r>
            <w:r w:rsidRPr="00CA6A00">
              <w:rPr>
                <w:rFonts w:ascii="Times New Roman" w:hAnsi="Times New Roman" w:cs="Times New Roman"/>
                <w:color w:val="000000" w:themeColor="text1"/>
                <w:sz w:val="18"/>
                <w:szCs w:val="18"/>
              </w:rPr>
              <w:fldChar w:fldCharType="end"/>
            </w:r>
          </w:p>
        </w:tc>
        <w:tc>
          <w:tcPr>
            <w:tcW w:w="1135" w:type="dxa"/>
          </w:tcPr>
          <w:p w14:paraId="19E53AAC" w14:textId="632EBE6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7/384</w:t>
            </w:r>
          </w:p>
        </w:tc>
        <w:tc>
          <w:tcPr>
            <w:tcW w:w="436" w:type="dxa"/>
            <w:vAlign w:val="center"/>
          </w:tcPr>
          <w:p w14:paraId="0A08A118" w14:textId="0C903ED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6" w:type="dxa"/>
            <w:vAlign w:val="center"/>
          </w:tcPr>
          <w:p w14:paraId="0818C993" w14:textId="14C7184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39F9B431" w14:textId="34FACCF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3B828096" w14:textId="1495AE3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61" w:type="dxa"/>
            <w:vAlign w:val="center"/>
          </w:tcPr>
          <w:p w14:paraId="188BCA98" w14:textId="4D4869D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45E7E35D" w14:textId="6E102C7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6C0A3ED3" w14:textId="7D87FF7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60190EE6" w14:textId="656077D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3C5D7D46" w14:textId="40E20D1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699BB999" w14:textId="3B1D9FC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162C1440" w14:textId="7A87360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3411A3C8" w14:textId="3030DF9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23C502E7" w14:textId="5DFDB7E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580D2A30" w14:textId="69843CC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70" w:type="dxa"/>
            <w:vAlign w:val="center"/>
          </w:tcPr>
          <w:p w14:paraId="0C185E37" w14:textId="111BA84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1DE3113D" w14:textId="6D13A8C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2B191FE9" w14:textId="263E8CD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7DEA03CF" w14:textId="48AF11D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15A1180F" w14:textId="7F4D36B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6024B4AA" w14:textId="50398FE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7B33C6F4" w14:textId="4B52876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0C647FBF" w14:textId="382074B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068574AB" w14:textId="502B9B6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48D97307" w14:textId="33F68ED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r>
      <w:tr w:rsidR="00CA6A00" w:rsidRPr="00CA6A00" w14:paraId="0CAEC0F9" w14:textId="77777777" w:rsidTr="00760C02">
        <w:tc>
          <w:tcPr>
            <w:tcW w:w="1696" w:type="dxa"/>
          </w:tcPr>
          <w:p w14:paraId="073F2DAD" w14:textId="1B8C5F3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uppils 2004</w:t>
            </w:r>
            <w:r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Duppils&lt;/Author&gt;&lt;Year&gt;2004&lt;/Year&gt;&lt;RecNum&gt;449&lt;/RecNum&gt;&lt;DisplayText&gt;[47]&lt;/DisplayText&gt;&lt;record&gt;&lt;rec-number&gt;449&lt;/rec-number&gt;&lt;foreign-keys&gt;&lt;key app="EN" db-id="sstzwfe08r9xrke295vvts57d2ew5p9sed9p" timestamp="1734571066"&gt;449&lt;/key&gt;&lt;/foreign-keys&gt;&lt;ref-type name="Journal Article"&gt;17&lt;/ref-type&gt;&lt;contributors&gt;&lt;authors&gt;&lt;author&gt;Duppils, Gill Sörensen&lt;/author&gt;&lt;author&gt;Wikblad, Karin&lt;/author&gt;&lt;/authors&gt;&lt;/contributors&gt;&lt;titles&gt;&lt;title&gt;Cognitive function and health-related quality of life after delirium in connection with hip surgery: a six-month follow-up&lt;/title&gt;&lt;secondary-title&gt;Orthopaedic nursing&lt;/secondary-title&gt;&lt;/titles&gt;&lt;periodical&gt;&lt;full-title&gt;Orthopaedic nursing&lt;/full-title&gt;&lt;/periodical&gt;&lt;pages&gt;195-203&lt;/pages&gt;&lt;volume&gt;23&lt;/volume&gt;&lt;number&gt;3&lt;/number&gt;&lt;dates&gt;&lt;year&gt;2004&lt;/year&gt;&lt;/dates&gt;&lt;isbn&gt;0744-6020&lt;/isbn&gt;&lt;urls&gt;&lt;/urls&gt;&lt;/record&gt;&lt;/Cite&gt;&lt;/EndNote&gt;</w:instrText>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47]</w:t>
            </w:r>
            <w:r w:rsidRPr="00CA6A00">
              <w:rPr>
                <w:rFonts w:ascii="Times New Roman" w:hAnsi="Times New Roman" w:cs="Times New Roman"/>
                <w:color w:val="000000" w:themeColor="text1"/>
                <w:sz w:val="18"/>
                <w:szCs w:val="18"/>
              </w:rPr>
              <w:fldChar w:fldCharType="end"/>
            </w:r>
          </w:p>
        </w:tc>
        <w:tc>
          <w:tcPr>
            <w:tcW w:w="1135" w:type="dxa"/>
          </w:tcPr>
          <w:p w14:paraId="1DC7FD39" w14:textId="45612B6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2/83</w:t>
            </w:r>
          </w:p>
        </w:tc>
        <w:tc>
          <w:tcPr>
            <w:tcW w:w="436" w:type="dxa"/>
            <w:vAlign w:val="center"/>
          </w:tcPr>
          <w:p w14:paraId="1C4A301A" w14:textId="14D2E40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6" w:type="dxa"/>
            <w:vAlign w:val="center"/>
          </w:tcPr>
          <w:p w14:paraId="6524185B" w14:textId="798318D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34C73CC4" w14:textId="355DD03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5A72FFA5" w14:textId="6B08D60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61" w:type="dxa"/>
            <w:vAlign w:val="center"/>
          </w:tcPr>
          <w:p w14:paraId="08C651FC" w14:textId="4D075F1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3B43D962" w14:textId="2ED72D0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34F75E38" w14:textId="0FE81AB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vAlign w:val="center"/>
          </w:tcPr>
          <w:p w14:paraId="10E6471D" w14:textId="565509B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6D42E2EC" w14:textId="176360C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3A086B33" w14:textId="5A850A0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700559EB" w14:textId="3CDDECC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185776C6" w14:textId="28D095E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6E743AB5" w14:textId="6512DCE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7BFD151B" w14:textId="1FB1C05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371FA79E" w14:textId="012DBB4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546E2726" w14:textId="52775B0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20E0B2F9" w14:textId="47ECF90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673ECFF3" w14:textId="6919AD9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6FBC80C8" w14:textId="19269C2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2DA55AE4" w14:textId="79426E5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3B9C9566" w14:textId="04910E4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011C4938" w14:textId="4BDE671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353190AF" w14:textId="2E25529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49884AEA" w14:textId="68DD588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r>
      <w:tr w:rsidR="00CA6A00" w:rsidRPr="00CA6A00" w14:paraId="31F09F66" w14:textId="77777777" w:rsidTr="00760C02">
        <w:tc>
          <w:tcPr>
            <w:tcW w:w="1696" w:type="dxa"/>
          </w:tcPr>
          <w:p w14:paraId="272DD70B" w14:textId="4991CE8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uprey 2020</w:t>
            </w:r>
            <w:r w:rsidRPr="00CA6A00">
              <w:rPr>
                <w:rFonts w:ascii="Times New Roman" w:hAnsi="Times New Roman" w:cs="Times New Roman"/>
                <w:color w:val="000000" w:themeColor="text1"/>
                <w:sz w:val="18"/>
                <w:szCs w:val="18"/>
              </w:rPr>
              <w:fldChar w:fldCharType="begin">
                <w:fldData xml:space="preserve">PEVuZE5vdGU+PENpdGU+PEF1dGhvcj5EdXByZXk8L0F1dGhvcj48WWVhcj4yMDIwPC9ZZWFyPjxS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EdXByZXk8L0F1dGhvcj48WWVhcj4yMDIwPC9ZZWFyPjxS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48]</w:t>
            </w:r>
            <w:r w:rsidRPr="00CA6A00">
              <w:rPr>
                <w:rFonts w:ascii="Times New Roman" w:hAnsi="Times New Roman" w:cs="Times New Roman"/>
                <w:color w:val="000000" w:themeColor="text1"/>
                <w:sz w:val="18"/>
                <w:szCs w:val="18"/>
              </w:rPr>
              <w:fldChar w:fldCharType="end"/>
            </w:r>
          </w:p>
        </w:tc>
        <w:tc>
          <w:tcPr>
            <w:tcW w:w="1135" w:type="dxa"/>
          </w:tcPr>
          <w:p w14:paraId="249F7885" w14:textId="22B0968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542/953</w:t>
            </w:r>
          </w:p>
        </w:tc>
        <w:tc>
          <w:tcPr>
            <w:tcW w:w="436" w:type="dxa"/>
            <w:vAlign w:val="center"/>
          </w:tcPr>
          <w:p w14:paraId="14DF50A6" w14:textId="0E99C9F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6" w:type="dxa"/>
            <w:vAlign w:val="center"/>
          </w:tcPr>
          <w:p w14:paraId="5625AAF9" w14:textId="3CE61F4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7E1CF4E9" w14:textId="634A23F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37EC8269" w14:textId="2E5246F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61" w:type="dxa"/>
            <w:vAlign w:val="center"/>
          </w:tcPr>
          <w:p w14:paraId="0753C20D" w14:textId="25787CB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33482046" w14:textId="1A5476C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710AF611" w14:textId="355DA06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4C8EE5CF" w14:textId="63DEC59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211304F3" w14:textId="744FF51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71B1B471" w14:textId="3A7A8A7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49644EE8" w14:textId="0A1F9F2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2833FDDD" w14:textId="7A284D9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6D9ECA1E" w14:textId="77347D5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7FBCE1FF" w14:textId="33B8EEA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0C36F2A5" w14:textId="58A7A51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330752EC" w14:textId="3274BD2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3B04FD4E" w14:textId="4388F5D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49765D72" w14:textId="784C9BF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5CEBBC86" w14:textId="2E09130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5AAC3FEA" w14:textId="2D2CA0F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1D1CC8AE" w14:textId="24288D0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744B786D" w14:textId="42B8440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4" w:type="dxa"/>
            <w:vAlign w:val="center"/>
          </w:tcPr>
          <w:p w14:paraId="0E57D6CD" w14:textId="32178B2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5AD82AD9" w14:textId="4C4133C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r>
      <w:tr w:rsidR="00CA6A00" w:rsidRPr="00CA6A00" w14:paraId="206611CF" w14:textId="77777777" w:rsidTr="00760C02">
        <w:tc>
          <w:tcPr>
            <w:tcW w:w="1696" w:type="dxa"/>
          </w:tcPr>
          <w:p w14:paraId="771FDA5A" w14:textId="62AA222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urlach 2023</w:t>
            </w:r>
            <w:r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Durlach&lt;/Author&gt;&lt;Year&gt;2023&lt;/Year&gt;&lt;RecNum&gt;150&lt;/RecNum&gt;&lt;DisplayText&gt;[49]&lt;/DisplayText&gt;&lt;record&gt;&lt;rec-number&gt;150&lt;/rec-number&gt;&lt;foreign-keys&gt;&lt;key app="EN" db-id="sstzwfe08r9xrke295vvts57d2ew5p9sed9p" timestamp="1734568824"&gt;150&lt;/key&gt;&lt;/foreign-keys&gt;&lt;ref-type name="Journal Article"&gt;17&lt;/ref-type&gt;&lt;contributors&gt;&lt;authors&gt;&lt;author&gt;Durlach, Martin&lt;/author&gt;&lt;author&gt;Khoury, Marina&lt;/author&gt;&lt;author&gt;Donato, Carla Lujan&lt;/author&gt;&lt;author&gt;Pérez, Eduardo Adrian&lt;/author&gt;&lt;author&gt;Iezzi, Nicolas Hector&lt;/author&gt;&lt;author&gt;López, Rodolfo&lt;/author&gt;&lt;author&gt;Echavarría, Gonzalo L.&lt;/author&gt;&lt;/authors&gt;&lt;/contributors&gt;&lt;titles&gt;&lt;title&gt;Delirium and subsyndromal delirium in the intensive care unit: In-hospital outcomes and prognosis at discharge&lt;/title&gt;&lt;secondary-title&gt;Medicina Clínica (English Edition)&lt;/secondary-title&gt;&lt;/titles&gt;&lt;periodical&gt;&lt;full-title&gt;Medicina Clínica (English Edition)&lt;/full-title&gt;&lt;/periodical&gt;&lt;pages&gt;286-292&lt;/pages&gt;&lt;volume&gt;161&lt;/volume&gt;&lt;number&gt;7&lt;/number&gt;&lt;section&gt;286&lt;/section&gt;&lt;dates&gt;&lt;year&gt;2023&lt;/year&gt;&lt;/dates&gt;&lt;isbn&gt;23870206&lt;/isbn&gt;&lt;urls&gt;&lt;/urls&gt;&lt;electronic-resource-num&gt;10.1016/j.medcle.2023.05.018&lt;/electronic-resource-num&gt;&lt;/record&gt;&lt;/Cite&gt;&lt;/EndNote&gt;</w:instrText>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49]</w:t>
            </w:r>
            <w:r w:rsidRPr="00CA6A00">
              <w:rPr>
                <w:rFonts w:ascii="Times New Roman" w:hAnsi="Times New Roman" w:cs="Times New Roman"/>
                <w:color w:val="000000" w:themeColor="text1"/>
                <w:sz w:val="18"/>
                <w:szCs w:val="18"/>
              </w:rPr>
              <w:fldChar w:fldCharType="end"/>
            </w:r>
          </w:p>
        </w:tc>
        <w:tc>
          <w:tcPr>
            <w:tcW w:w="1135" w:type="dxa"/>
          </w:tcPr>
          <w:p w14:paraId="1C08A7C8" w14:textId="220A675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42/193</w:t>
            </w:r>
          </w:p>
        </w:tc>
        <w:tc>
          <w:tcPr>
            <w:tcW w:w="436" w:type="dxa"/>
            <w:vAlign w:val="center"/>
          </w:tcPr>
          <w:p w14:paraId="13196B84" w14:textId="7C6B208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6" w:type="dxa"/>
            <w:vAlign w:val="center"/>
          </w:tcPr>
          <w:p w14:paraId="513E61D9" w14:textId="34CB6B0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613C92D4" w14:textId="7AD4D35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6BD9B66A" w14:textId="51BD73F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61" w:type="dxa"/>
            <w:vAlign w:val="center"/>
          </w:tcPr>
          <w:p w14:paraId="1A37F3D3" w14:textId="6C17D5F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6F91AE1B" w14:textId="6978B79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42D13473" w14:textId="5727880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6ED5F651" w14:textId="22993CA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215779C3" w14:textId="6BB94FB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33E6FCE4" w14:textId="3F336F3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3F808282" w14:textId="333EDEC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401B7A3C" w14:textId="0DF683C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792D34CC" w14:textId="4529C48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564F709E" w14:textId="6E645B9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40A036A3" w14:textId="1B1A515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5D5CF1DD" w14:textId="5BAFA4A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524" w:type="dxa"/>
            <w:vAlign w:val="center"/>
          </w:tcPr>
          <w:p w14:paraId="51B7A5A4" w14:textId="7C4CE5B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0D5A762C" w14:textId="2D15CD7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6274378B" w14:textId="4A212E4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7" w:type="dxa"/>
            <w:vAlign w:val="center"/>
          </w:tcPr>
          <w:p w14:paraId="1F83CD3A" w14:textId="1547546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1E64FBF8" w14:textId="6C7D534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23232107" w14:textId="1EF0813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4" w:type="dxa"/>
            <w:vAlign w:val="center"/>
          </w:tcPr>
          <w:p w14:paraId="15B6CB68" w14:textId="0B9909D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20A621A9" w14:textId="091B838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r>
      <w:tr w:rsidR="00CA6A00" w:rsidRPr="00CA6A00" w14:paraId="3F76EE64" w14:textId="77777777" w:rsidTr="00760C02">
        <w:tc>
          <w:tcPr>
            <w:tcW w:w="1696" w:type="dxa"/>
          </w:tcPr>
          <w:p w14:paraId="06C5FBA2" w14:textId="785F5FC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Edelstein 2004</w:t>
            </w:r>
            <w:r w:rsidRPr="00CA6A00">
              <w:rPr>
                <w:rFonts w:ascii="Times New Roman" w:hAnsi="Times New Roman" w:cs="Times New Roman"/>
                <w:color w:val="000000" w:themeColor="text1"/>
                <w:sz w:val="18"/>
                <w:szCs w:val="18"/>
              </w:rPr>
              <w:fldChar w:fldCharType="begin">
                <w:fldData xml:space="preserve">PEVuZE5vdGU+PENpdGU+PEF1dGhvcj5FZGVsc3RlaW48L0F1dGhvcj48WWVhcj4yMDA0PC9ZZWFy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FZGVsc3RlaW48L0F1dGhvcj48WWVhcj4yMDA0PC9ZZWFy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50]</w:t>
            </w:r>
            <w:r w:rsidRPr="00CA6A00">
              <w:rPr>
                <w:rFonts w:ascii="Times New Roman" w:hAnsi="Times New Roman" w:cs="Times New Roman"/>
                <w:color w:val="000000" w:themeColor="text1"/>
                <w:sz w:val="18"/>
                <w:szCs w:val="18"/>
              </w:rPr>
              <w:fldChar w:fldCharType="end"/>
            </w:r>
          </w:p>
        </w:tc>
        <w:tc>
          <w:tcPr>
            <w:tcW w:w="1135" w:type="dxa"/>
          </w:tcPr>
          <w:p w14:paraId="745329A0" w14:textId="1837C98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5/613</w:t>
            </w:r>
          </w:p>
        </w:tc>
        <w:tc>
          <w:tcPr>
            <w:tcW w:w="436" w:type="dxa"/>
            <w:vAlign w:val="center"/>
          </w:tcPr>
          <w:p w14:paraId="3570CCAC" w14:textId="7F91A6A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6" w:type="dxa"/>
            <w:vAlign w:val="center"/>
          </w:tcPr>
          <w:p w14:paraId="4368AB8A" w14:textId="11B297D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2189AACC" w14:textId="0B7766F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396A0989" w14:textId="7EB638D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61" w:type="dxa"/>
            <w:vAlign w:val="center"/>
          </w:tcPr>
          <w:p w14:paraId="33FC93CD" w14:textId="2FAEAC6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vAlign w:val="center"/>
          </w:tcPr>
          <w:p w14:paraId="7BBF00CD" w14:textId="5B17C1D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698EB6CD" w14:textId="3974C66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2307B9E8" w14:textId="4FEB263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7A73AE2D" w14:textId="0B2607E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42EDFDB1" w14:textId="4D0A601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3F2A4731" w14:textId="22163D0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53F9FF1D" w14:textId="4A2F54F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38BCCCFC" w14:textId="14DB360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3E10A408" w14:textId="38B4DAD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1F71A17F" w14:textId="0D3CA00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654D4FC3" w14:textId="69D42DA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61F9E8BE" w14:textId="0BE7EB8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4B62B95C" w14:textId="5B42A88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256DCD53" w14:textId="274815C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006AA6E6" w14:textId="1377C81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16916C72" w14:textId="7542C8B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63FA0F4E" w14:textId="1E1A98C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0B2A0A07" w14:textId="7D62E53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vAlign w:val="center"/>
          </w:tcPr>
          <w:p w14:paraId="66CF72E0" w14:textId="5600B5F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r>
      <w:tr w:rsidR="00CA6A00" w:rsidRPr="00CA6A00" w14:paraId="3C724B2E" w14:textId="77777777" w:rsidTr="00760C02">
        <w:tc>
          <w:tcPr>
            <w:tcW w:w="1696" w:type="dxa"/>
          </w:tcPr>
          <w:p w14:paraId="50A44533" w14:textId="14CB732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Edlund 2006</w:t>
            </w:r>
            <w:r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Edlund&lt;/Author&gt;&lt;Year&gt;2006&lt;/Year&gt;&lt;RecNum&gt;173&lt;/RecNum&gt;&lt;DisplayText&gt;[51]&lt;/DisplayText&gt;&lt;record&gt;&lt;rec-number&gt;173&lt;/rec-number&gt;&lt;foreign-keys&gt;&lt;key app="EN" db-id="sstzwfe08r9xrke295vvts57d2ew5p9sed9p" timestamp="1734568882"&gt;173&lt;/key&gt;&lt;/foreign-keys&gt;&lt;ref-type name="Journal Article"&gt;17&lt;/ref-type&gt;&lt;contributors&gt;&lt;authors&gt;&lt;author&gt;Edlund, A.&lt;/author&gt;&lt;author&gt;Lundstrom, M.&lt;/author&gt;&lt;author&gt;Karlsson, S.&lt;/author&gt;&lt;author&gt;Brannstrom, B.&lt;/author&gt;&lt;author&gt;Bucht, G.&lt;/author&gt;&lt;author&gt;Gustafson, Y.&lt;/author&gt;&lt;/authors&gt;&lt;/contributors&gt;&lt;auth-address&gt;Department of Medicine and Rehabilitation, Pitea River Valley Hospital, Pitea, Sweden.&lt;/auth-address&gt;&lt;titles&gt;&lt;title&gt;Delirium in older patients admitted to general internal medicine&lt;/title&gt;&lt;secondary-title&gt;J Geriatr Psychiatry Neurol&lt;/secondary-title&gt;&lt;/titles&gt;&lt;periodical&gt;&lt;full-title&gt;J Geriatr Psychiatry Neurol&lt;/full-title&gt;&lt;/periodical&gt;&lt;pages&gt;83-90&lt;/pages&gt;&lt;volume&gt;19&lt;/volume&gt;&lt;number&gt;2&lt;/number&gt;&lt;keywords&gt;&lt;keyword&gt;Aged&lt;/keyword&gt;&lt;keyword&gt;Aged, 80 and over&lt;/keyword&gt;&lt;keyword&gt;Delirium/*diagnosis/epidemiology/mortality&lt;/keyword&gt;&lt;keyword&gt;Female&lt;/keyword&gt;&lt;keyword&gt;Hospitals, General&lt;/keyword&gt;&lt;keyword&gt;Humans&lt;/keyword&gt;&lt;keyword&gt;Internal Medicine&lt;/keyword&gt;&lt;keyword&gt;Length of Stay&lt;/keyword&gt;&lt;keyword&gt;Male&lt;/keyword&gt;&lt;keyword&gt;Patient Admission&lt;/keyword&gt;&lt;keyword&gt;Psychiatric Status Rating Scales&lt;/keyword&gt;&lt;keyword&gt;Survival Rate&lt;/keyword&gt;&lt;keyword&gt;Sweden/epidemiology&lt;/keyword&gt;&lt;keyword&gt;Time Factors&lt;/keyword&gt;&lt;/keywords&gt;&lt;dates&gt;&lt;year&gt;2006&lt;/year&gt;&lt;pub-dates&gt;&lt;date&gt;Jun&lt;/date&gt;&lt;/pub-dates&gt;&lt;/dates&gt;&lt;isbn&gt;0891-9887 (Print)&amp;#xD;0891-9887 (Linking)&lt;/isbn&gt;&lt;accession-num&gt;16690993&lt;/accession-num&gt;&lt;urls&gt;&lt;related-urls&gt;&lt;url&gt;https://www.ncbi.nlm.nih.gov/pubmed/16690993&lt;/url&gt;&lt;/related-urls&gt;&lt;/urls&gt;&lt;electronic-resource-num&gt;10.1177/0891988706286509&lt;/electronic-resource-num&gt;&lt;remote-database-name&gt;Medline&lt;/remote-database-name&gt;&lt;remote-database-provider&gt;NLM&lt;/remote-database-provider&gt;&lt;/record&gt;&lt;/Cite&gt;&lt;/EndNote&gt;</w:instrText>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51]</w:t>
            </w:r>
            <w:r w:rsidRPr="00CA6A00">
              <w:rPr>
                <w:rFonts w:ascii="Times New Roman" w:hAnsi="Times New Roman" w:cs="Times New Roman"/>
                <w:color w:val="000000" w:themeColor="text1"/>
                <w:sz w:val="18"/>
                <w:szCs w:val="18"/>
              </w:rPr>
              <w:fldChar w:fldCharType="end"/>
            </w:r>
          </w:p>
        </w:tc>
        <w:tc>
          <w:tcPr>
            <w:tcW w:w="1135" w:type="dxa"/>
          </w:tcPr>
          <w:p w14:paraId="48FF8B52" w14:textId="42AB7CC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25/275</w:t>
            </w:r>
          </w:p>
        </w:tc>
        <w:tc>
          <w:tcPr>
            <w:tcW w:w="436" w:type="dxa"/>
            <w:vAlign w:val="center"/>
          </w:tcPr>
          <w:p w14:paraId="0E90A1CF" w14:textId="7452958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6" w:type="dxa"/>
            <w:vAlign w:val="center"/>
          </w:tcPr>
          <w:p w14:paraId="5D9C2D95" w14:textId="1F3F6E7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4B8D8D7C" w14:textId="5F7D2F4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1079BE84" w14:textId="608BC08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61" w:type="dxa"/>
            <w:vAlign w:val="center"/>
          </w:tcPr>
          <w:p w14:paraId="298E9A15" w14:textId="6C6535E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5EB9E015" w14:textId="01D1063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1BD67846" w14:textId="4AE7D05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0DD0C576" w14:textId="3A3025B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1D3403E8" w14:textId="6424EB3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6F868C0F" w14:textId="775FE30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17B7FECF" w14:textId="3496A6F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08B6F949" w14:textId="1291318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6E860DD4" w14:textId="67258D9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27CD7394" w14:textId="26B59E4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0FD7CE75" w14:textId="20856A5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6518223D" w14:textId="394CC0E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69E65FCA" w14:textId="5091341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45F5BC39" w14:textId="6D88057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7F42A980" w14:textId="1647498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3B6D88B0" w14:textId="47DD887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7421A512" w14:textId="18C8A90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49C69B46" w14:textId="65083D3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633FB075" w14:textId="082052A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vAlign w:val="center"/>
          </w:tcPr>
          <w:p w14:paraId="1D616527" w14:textId="5B0E851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r>
      <w:tr w:rsidR="00CA6A00" w:rsidRPr="00CA6A00" w14:paraId="25F2AFFE" w14:textId="77777777" w:rsidTr="00760C02">
        <w:tc>
          <w:tcPr>
            <w:tcW w:w="1696" w:type="dxa"/>
          </w:tcPr>
          <w:p w14:paraId="07BAFE87" w14:textId="27C4ACB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Eeles 2010</w:t>
            </w:r>
            <w:r w:rsidRPr="00CA6A00">
              <w:rPr>
                <w:rFonts w:ascii="Times New Roman" w:hAnsi="Times New Roman" w:cs="Times New Roman"/>
                <w:color w:val="000000" w:themeColor="text1"/>
                <w:sz w:val="18"/>
                <w:szCs w:val="18"/>
              </w:rPr>
              <w:fldChar w:fldCharType="begin">
                <w:fldData xml:space="preserve">PEVuZE5vdGU+PENpdGU+PEF1dGhvcj5FZWxlczwvQXV0aG9yPjxZZWFyPjIwMTA8L1llYXI+PFJl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FZWxlczwvQXV0aG9yPjxZZWFyPjIwMTA8L1llYXI+PFJl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52]</w:t>
            </w:r>
            <w:r w:rsidRPr="00CA6A00">
              <w:rPr>
                <w:rFonts w:ascii="Times New Roman" w:hAnsi="Times New Roman" w:cs="Times New Roman"/>
                <w:color w:val="000000" w:themeColor="text1"/>
                <w:sz w:val="18"/>
                <w:szCs w:val="18"/>
              </w:rPr>
              <w:fldChar w:fldCharType="end"/>
            </w:r>
          </w:p>
        </w:tc>
        <w:tc>
          <w:tcPr>
            <w:tcW w:w="1135" w:type="dxa"/>
          </w:tcPr>
          <w:p w14:paraId="2BC33A37" w14:textId="22CA05A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7/136</w:t>
            </w:r>
          </w:p>
        </w:tc>
        <w:tc>
          <w:tcPr>
            <w:tcW w:w="436" w:type="dxa"/>
            <w:vAlign w:val="center"/>
          </w:tcPr>
          <w:p w14:paraId="7B9D1A28" w14:textId="5714895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6" w:type="dxa"/>
            <w:vAlign w:val="center"/>
          </w:tcPr>
          <w:p w14:paraId="550169FD" w14:textId="49E59B1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324BF9AF" w14:textId="087C461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27B68232" w14:textId="229A57D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61" w:type="dxa"/>
            <w:vAlign w:val="center"/>
          </w:tcPr>
          <w:p w14:paraId="1FAD86EA" w14:textId="1628D1B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5F1D952C" w14:textId="3702F21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0CF0B4D8" w14:textId="070E193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09567F9D" w14:textId="42E97FE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566A65E7" w14:textId="12DBF07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4AD42DC7" w14:textId="1AA41C1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48ED037C" w14:textId="24D717B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47AB7DDE" w14:textId="6AB5B48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190894FA" w14:textId="57DA775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794800CD" w14:textId="7321A44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5A53AB56" w14:textId="6CA7A61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56E0ED9D" w14:textId="769C5F1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0E08850B" w14:textId="67F96E0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518" w:type="dxa"/>
            <w:vAlign w:val="center"/>
          </w:tcPr>
          <w:p w14:paraId="77E4A4C6" w14:textId="66FF70B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7" w:type="dxa"/>
            <w:vAlign w:val="center"/>
          </w:tcPr>
          <w:p w14:paraId="19923F76" w14:textId="7094ED3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1A994B57" w14:textId="1C5CEF5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05EC084C" w14:textId="34566B1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4B070E38" w14:textId="7256472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68B9668A" w14:textId="72F5D85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2B9FA110" w14:textId="5C7AAFE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r>
      <w:tr w:rsidR="00CA6A00" w:rsidRPr="00CA6A00" w14:paraId="372C2103" w14:textId="77777777" w:rsidTr="00760C02">
        <w:tc>
          <w:tcPr>
            <w:tcW w:w="1696" w:type="dxa"/>
          </w:tcPr>
          <w:p w14:paraId="6A565A32" w14:textId="5D7D0C0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Eeles 2012</w:t>
            </w:r>
            <w:r w:rsidRPr="00CA6A00">
              <w:rPr>
                <w:rFonts w:ascii="Times New Roman" w:hAnsi="Times New Roman" w:cs="Times New Roman"/>
                <w:color w:val="000000" w:themeColor="text1"/>
                <w:sz w:val="18"/>
                <w:szCs w:val="18"/>
              </w:rPr>
              <w:fldChar w:fldCharType="begin">
                <w:fldData xml:space="preserve">PEVuZE5vdGU+PENpdGU+PEF1dGhvcj5FZWxlczwvQXV0aG9yPjxZZWFyPjIwMTI8L1llYXI+PFJl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FZWxlczwvQXV0aG9yPjxZZWFyPjIwMTI8L1llYXI+PFJl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53]</w:t>
            </w:r>
            <w:r w:rsidRPr="00CA6A00">
              <w:rPr>
                <w:rFonts w:ascii="Times New Roman" w:hAnsi="Times New Roman" w:cs="Times New Roman"/>
                <w:color w:val="000000" w:themeColor="text1"/>
                <w:sz w:val="18"/>
                <w:szCs w:val="18"/>
              </w:rPr>
              <w:fldChar w:fldCharType="end"/>
            </w:r>
          </w:p>
        </w:tc>
        <w:tc>
          <w:tcPr>
            <w:tcW w:w="1135" w:type="dxa"/>
          </w:tcPr>
          <w:p w14:paraId="0DCF0F7A" w14:textId="31D8C0B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02/171</w:t>
            </w:r>
          </w:p>
        </w:tc>
        <w:tc>
          <w:tcPr>
            <w:tcW w:w="436" w:type="dxa"/>
            <w:vAlign w:val="center"/>
          </w:tcPr>
          <w:p w14:paraId="5B917098" w14:textId="69BBAA8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6" w:type="dxa"/>
            <w:vAlign w:val="center"/>
          </w:tcPr>
          <w:p w14:paraId="759956AD" w14:textId="5F88F26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169F146D" w14:textId="23C9181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6FDF4A86" w14:textId="74ADF1A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61" w:type="dxa"/>
            <w:vAlign w:val="center"/>
          </w:tcPr>
          <w:p w14:paraId="643AE7F8" w14:textId="501DC3C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42E20782" w14:textId="20EC973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vAlign w:val="center"/>
          </w:tcPr>
          <w:p w14:paraId="7446EE13" w14:textId="2F71DE5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602845A9" w14:textId="3E6C774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040560DB" w14:textId="6228519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5D6159B8" w14:textId="3FCF825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7ABBCF77" w14:textId="16C85E6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12131074" w14:textId="1FDA9FF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006AEE50" w14:textId="2137749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21452112" w14:textId="67807EA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7412773E" w14:textId="47869BB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03758AB6" w14:textId="120F876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4F5729AE" w14:textId="78CB4E4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5DE6CF93" w14:textId="2A876A1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7AB632A9" w14:textId="27FDBBE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3AC26BB1" w14:textId="4C1EC56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4FAA272A" w14:textId="53876EC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4DAD4322" w14:textId="0DB2E11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0AF55721" w14:textId="22727D7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011C566C" w14:textId="1D44CC2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r>
      <w:tr w:rsidR="00CA6A00" w:rsidRPr="00CA6A00" w14:paraId="23686DD3" w14:textId="77777777" w:rsidTr="00760C02">
        <w:tc>
          <w:tcPr>
            <w:tcW w:w="1696" w:type="dxa"/>
          </w:tcPr>
          <w:p w14:paraId="32FB3746" w14:textId="5416A9D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Eide 2016</w:t>
            </w:r>
            <w:r w:rsidRPr="00CA6A00">
              <w:rPr>
                <w:rFonts w:ascii="Times New Roman" w:hAnsi="Times New Roman" w:cs="Times New Roman"/>
                <w:color w:val="000000" w:themeColor="text1"/>
                <w:sz w:val="18"/>
                <w:szCs w:val="18"/>
              </w:rPr>
              <w:fldChar w:fldCharType="begin">
                <w:fldData xml:space="preserve">PEVuZE5vdGU+PENpdGU+PEF1dGhvcj5FaWRlPC9BdXRob3I+PFllYXI+MjAxNjwvWWVhcj48UmVj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FaWRlPC9BdXRob3I+PFllYXI+MjAxNjwvWWVhcj48UmVj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54]</w:t>
            </w:r>
            <w:r w:rsidRPr="00CA6A00">
              <w:rPr>
                <w:rFonts w:ascii="Times New Roman" w:hAnsi="Times New Roman" w:cs="Times New Roman"/>
                <w:color w:val="000000" w:themeColor="text1"/>
                <w:sz w:val="18"/>
                <w:szCs w:val="18"/>
              </w:rPr>
              <w:fldChar w:fldCharType="end"/>
            </w:r>
          </w:p>
        </w:tc>
        <w:tc>
          <w:tcPr>
            <w:tcW w:w="1135" w:type="dxa"/>
          </w:tcPr>
          <w:p w14:paraId="6A844CCC" w14:textId="727ED86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48/25</w:t>
            </w:r>
          </w:p>
        </w:tc>
        <w:tc>
          <w:tcPr>
            <w:tcW w:w="436" w:type="dxa"/>
            <w:vAlign w:val="center"/>
          </w:tcPr>
          <w:p w14:paraId="70831C2D" w14:textId="7357A57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6" w:type="dxa"/>
            <w:vAlign w:val="center"/>
          </w:tcPr>
          <w:p w14:paraId="70DCE407" w14:textId="0472B44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6524E025" w14:textId="3F7A9B3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52B7D22B" w14:textId="5DA0CF1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61" w:type="dxa"/>
            <w:vAlign w:val="center"/>
          </w:tcPr>
          <w:p w14:paraId="71069695" w14:textId="7D357DD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24CBBF9A" w14:textId="0829B52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378238F5" w14:textId="4317E31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vAlign w:val="center"/>
          </w:tcPr>
          <w:p w14:paraId="19CFE9D2" w14:textId="067023E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5849D675" w14:textId="171F1FE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23B5370C" w14:textId="2016B9F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7A0D9A74" w14:textId="22E9915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76EB3ED6" w14:textId="7579E1E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39D68AC2" w14:textId="5FDBCA8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7696076B" w14:textId="0DF4BF9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74A796FE" w14:textId="01678A1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5C5889AE" w14:textId="7C29FDC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4BA6B858" w14:textId="71F8CE0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55FAE388" w14:textId="71058E2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14F7B0E6" w14:textId="7D2C633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7D4A2EE2" w14:textId="2AE7DDA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21F5914F" w14:textId="1C2DFB1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64D44B41" w14:textId="2B06BBD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3F57E85C" w14:textId="3C61AF3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2A79F2E8" w14:textId="0A8C28C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r>
      <w:tr w:rsidR="00CA6A00" w:rsidRPr="00CA6A00" w14:paraId="3A813578" w14:textId="77777777" w:rsidTr="00760C02">
        <w:tc>
          <w:tcPr>
            <w:tcW w:w="1696" w:type="dxa"/>
          </w:tcPr>
          <w:p w14:paraId="7849EC53" w14:textId="6CBFDB1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Eide 2016_1</w:t>
            </w:r>
            <w:r w:rsidRPr="00CA6A00">
              <w:rPr>
                <w:rFonts w:ascii="Times New Roman" w:hAnsi="Times New Roman" w:cs="Times New Roman"/>
                <w:color w:val="000000" w:themeColor="text1"/>
                <w:sz w:val="18"/>
                <w:szCs w:val="18"/>
              </w:rPr>
              <w:fldChar w:fldCharType="begin">
                <w:fldData xml:space="preserve">PEVuZE5vdGU+PENpdGU+PEF1dGhvcj5FaWRlPC9BdXRob3I+PFllYXI+MjAxNjwvWWVhcj48UmVj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FaWRlPC9BdXRob3I+PFllYXI+MjAxNjwvWWVhcj48UmVj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55]</w:t>
            </w:r>
            <w:r w:rsidRPr="00CA6A00">
              <w:rPr>
                <w:rFonts w:ascii="Times New Roman" w:hAnsi="Times New Roman" w:cs="Times New Roman"/>
                <w:color w:val="000000" w:themeColor="text1"/>
                <w:sz w:val="18"/>
                <w:szCs w:val="18"/>
              </w:rPr>
              <w:fldChar w:fldCharType="end"/>
            </w:r>
          </w:p>
        </w:tc>
        <w:tc>
          <w:tcPr>
            <w:tcW w:w="1135" w:type="dxa"/>
          </w:tcPr>
          <w:p w14:paraId="46FC2097" w14:textId="4C81913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6/60</w:t>
            </w:r>
          </w:p>
        </w:tc>
        <w:tc>
          <w:tcPr>
            <w:tcW w:w="436" w:type="dxa"/>
            <w:vAlign w:val="center"/>
          </w:tcPr>
          <w:p w14:paraId="517B252F" w14:textId="3E05129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6" w:type="dxa"/>
            <w:vAlign w:val="center"/>
          </w:tcPr>
          <w:p w14:paraId="7C4E5E3A" w14:textId="63A607F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6581D553" w14:textId="738C468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40E1AD8A" w14:textId="677B756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61" w:type="dxa"/>
            <w:vAlign w:val="center"/>
          </w:tcPr>
          <w:p w14:paraId="2CCB5F8D" w14:textId="0654A72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111D6497" w14:textId="789D1A6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2FA8A975" w14:textId="3E0A7A5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7479B49C" w14:textId="330554B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7C12ACF8" w14:textId="6E8FF83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7382A04D" w14:textId="24338E3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754C8DB3" w14:textId="68E2804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14E5033E" w14:textId="54612B5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30BA14B3" w14:textId="2EC998B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6DB8F330" w14:textId="06F500C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6B56624F" w14:textId="002B604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6C0663DD" w14:textId="1B1A68E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4C31F62B" w14:textId="5F37343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33BDA437" w14:textId="63DB297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0D51AE98" w14:textId="039FD1D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7" w:type="dxa"/>
            <w:vAlign w:val="center"/>
          </w:tcPr>
          <w:p w14:paraId="11A3C42E" w14:textId="39DE362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52A9CCB6" w14:textId="1CD1023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571F3E34" w14:textId="194DBAD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64A233CB" w14:textId="5606787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3DA9E9F5" w14:textId="51475DD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r>
      <w:tr w:rsidR="00CA6A00" w:rsidRPr="00CA6A00" w14:paraId="1B99FB2A" w14:textId="77777777" w:rsidTr="00760C02">
        <w:tc>
          <w:tcPr>
            <w:tcW w:w="1696" w:type="dxa"/>
          </w:tcPr>
          <w:p w14:paraId="7F68D726" w14:textId="20AACA1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Elsayem 2017</w:t>
            </w:r>
            <w:r w:rsidRPr="00CA6A00">
              <w:rPr>
                <w:rFonts w:ascii="Times New Roman" w:hAnsi="Times New Roman" w:cs="Times New Roman"/>
                <w:color w:val="000000" w:themeColor="text1"/>
                <w:sz w:val="18"/>
                <w:szCs w:val="18"/>
              </w:rPr>
              <w:fldChar w:fldCharType="begin">
                <w:fldData xml:space="preserve">PEVuZE5vdGU+PENpdGU+PEF1dGhvcj5FbHNheWVtPC9BdXRob3I+PFllYXI+MjAxNzwvWWVhcj48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FbHNheWVtPC9BdXRob3I+PFllYXI+MjAxNzwvWWVhcj48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56]</w:t>
            </w:r>
            <w:r w:rsidRPr="00CA6A00">
              <w:rPr>
                <w:rFonts w:ascii="Times New Roman" w:hAnsi="Times New Roman" w:cs="Times New Roman"/>
                <w:color w:val="000000" w:themeColor="text1"/>
                <w:sz w:val="18"/>
                <w:szCs w:val="18"/>
              </w:rPr>
              <w:fldChar w:fldCharType="end"/>
            </w:r>
          </w:p>
        </w:tc>
        <w:tc>
          <w:tcPr>
            <w:tcW w:w="1135" w:type="dxa"/>
          </w:tcPr>
          <w:p w14:paraId="7412CDFA" w14:textId="17F6904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44/198</w:t>
            </w:r>
          </w:p>
        </w:tc>
        <w:tc>
          <w:tcPr>
            <w:tcW w:w="436" w:type="dxa"/>
            <w:vAlign w:val="center"/>
          </w:tcPr>
          <w:p w14:paraId="1074F5B8" w14:textId="1E3172F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6" w:type="dxa"/>
            <w:vAlign w:val="center"/>
          </w:tcPr>
          <w:p w14:paraId="72035E18" w14:textId="6A13BE4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063DBF26" w14:textId="12786AA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09DAD52C" w14:textId="309FC0D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61" w:type="dxa"/>
            <w:vAlign w:val="center"/>
          </w:tcPr>
          <w:p w14:paraId="2B30AD96" w14:textId="7BB4BDF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05801A9A" w14:textId="5FE93EE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1E8947E2" w14:textId="121EA2A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13977CF3" w14:textId="3C526A6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35A13392" w14:textId="40C9092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044431D9" w14:textId="7B70C9D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47390216" w14:textId="30FB876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7111DEEE" w14:textId="3C858B7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55A2419A" w14:textId="6A43943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4CBB9593" w14:textId="3D9AE3B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53660011" w14:textId="7A1ED17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0B1D79F3" w14:textId="0B5701A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04DC16BA" w14:textId="23E800E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0A60A0EF" w14:textId="1678249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380AAF9D" w14:textId="1A2194C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0CFFFC1F" w14:textId="15560FF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5377DBD2" w14:textId="21AEE62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3838E7B9" w14:textId="4DC0FA5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4" w:type="dxa"/>
            <w:vAlign w:val="center"/>
          </w:tcPr>
          <w:p w14:paraId="7A1E7547" w14:textId="7F513CC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vAlign w:val="center"/>
          </w:tcPr>
          <w:p w14:paraId="7D861329" w14:textId="6A94FE8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r>
      <w:tr w:rsidR="00CA6A00" w:rsidRPr="00CA6A00" w14:paraId="707E0389" w14:textId="77777777" w:rsidTr="00760C02">
        <w:tc>
          <w:tcPr>
            <w:tcW w:w="1696" w:type="dxa"/>
          </w:tcPr>
          <w:p w14:paraId="7D454A0E" w14:textId="1838B95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Evensen 2021</w:t>
            </w:r>
            <w:r w:rsidRPr="00CA6A00">
              <w:rPr>
                <w:rFonts w:ascii="Times New Roman" w:hAnsi="Times New Roman" w:cs="Times New Roman"/>
                <w:color w:val="000000" w:themeColor="text1"/>
                <w:sz w:val="18"/>
                <w:szCs w:val="18"/>
              </w:rPr>
              <w:fldChar w:fldCharType="begin">
                <w:fldData xml:space="preserve">PEVuZE5vdGU+PENpdGU+PEF1dGhvcj5FdmVuc2VuPC9BdXRob3I+PFllYXI+MjAyMTwvWWVhcj48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FdmVuc2VuPC9BdXRob3I+PFllYXI+MjAyMTwvWWVhcj48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57]</w:t>
            </w:r>
            <w:r w:rsidRPr="00CA6A00">
              <w:rPr>
                <w:rFonts w:ascii="Times New Roman" w:hAnsi="Times New Roman" w:cs="Times New Roman"/>
                <w:color w:val="000000" w:themeColor="text1"/>
                <w:sz w:val="18"/>
                <w:szCs w:val="18"/>
              </w:rPr>
              <w:fldChar w:fldCharType="end"/>
            </w:r>
          </w:p>
        </w:tc>
        <w:tc>
          <w:tcPr>
            <w:tcW w:w="1135" w:type="dxa"/>
          </w:tcPr>
          <w:p w14:paraId="6636E615" w14:textId="36C63B1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3/145</w:t>
            </w:r>
          </w:p>
        </w:tc>
        <w:tc>
          <w:tcPr>
            <w:tcW w:w="436" w:type="dxa"/>
            <w:vAlign w:val="center"/>
          </w:tcPr>
          <w:p w14:paraId="63259C27" w14:textId="70F533E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6" w:type="dxa"/>
            <w:vAlign w:val="center"/>
          </w:tcPr>
          <w:p w14:paraId="34E46CEB" w14:textId="09D5A50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3A334AAA" w14:textId="6428AB5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5CC426AF" w14:textId="0741685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61" w:type="dxa"/>
            <w:vAlign w:val="center"/>
          </w:tcPr>
          <w:p w14:paraId="6C0CF9FD" w14:textId="734BCB1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48DF46C3" w14:textId="3DBBC94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38AA7763" w14:textId="6825E6B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7EB2F4EA" w14:textId="1111A5B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326AC10D" w14:textId="6D1055F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447CD5EE" w14:textId="26BFE7A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0427ECDF" w14:textId="2B2717E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0AB6DF96" w14:textId="15CE07F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24AC364A" w14:textId="1C15386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7DAB8294" w14:textId="752253F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37BD75D5" w14:textId="40FBDE3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7A5E2ED6" w14:textId="1988690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0A37CC5E" w14:textId="2131055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19A7F91C" w14:textId="70A7648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5C0C5B2C" w14:textId="60C85B2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61128312" w14:textId="015E6F7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1E3B2C72" w14:textId="1EE60E5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5F24E243" w14:textId="7AC082E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2508FDCE" w14:textId="466AF42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vAlign w:val="center"/>
          </w:tcPr>
          <w:p w14:paraId="64FD9D07" w14:textId="10266E8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r>
      <w:tr w:rsidR="00CA6A00" w:rsidRPr="00CA6A00" w14:paraId="321BD52B" w14:textId="77777777" w:rsidTr="00760C02">
        <w:tc>
          <w:tcPr>
            <w:tcW w:w="1696" w:type="dxa"/>
          </w:tcPr>
          <w:p w14:paraId="2D5A917C" w14:textId="1894BF3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alsini 2018</w:t>
            </w:r>
            <w:r w:rsidRPr="00CA6A00">
              <w:rPr>
                <w:rFonts w:ascii="Times New Roman" w:hAnsi="Times New Roman" w:cs="Times New Roman"/>
                <w:color w:val="000000" w:themeColor="text1"/>
                <w:sz w:val="18"/>
                <w:szCs w:val="18"/>
              </w:rPr>
              <w:fldChar w:fldCharType="begin">
                <w:fldData xml:space="preserve">PEVuZE5vdGU+PENpdGU+PEF1dGhvcj5GYWxzaW5pPC9BdXRob3I+PFllYXI+MjAxODwvWWVhcj48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GYWxzaW5pPC9BdXRob3I+PFllYXI+MjAxODwvWWVhcj48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58]</w:t>
            </w:r>
            <w:r w:rsidRPr="00CA6A00">
              <w:rPr>
                <w:rFonts w:ascii="Times New Roman" w:hAnsi="Times New Roman" w:cs="Times New Roman"/>
                <w:color w:val="000000" w:themeColor="text1"/>
                <w:sz w:val="18"/>
                <w:szCs w:val="18"/>
              </w:rPr>
              <w:fldChar w:fldCharType="end"/>
            </w:r>
          </w:p>
        </w:tc>
        <w:tc>
          <w:tcPr>
            <w:tcW w:w="1135" w:type="dxa"/>
          </w:tcPr>
          <w:p w14:paraId="068C1F7C" w14:textId="02964C2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11/615</w:t>
            </w:r>
          </w:p>
        </w:tc>
        <w:tc>
          <w:tcPr>
            <w:tcW w:w="436" w:type="dxa"/>
            <w:vAlign w:val="center"/>
          </w:tcPr>
          <w:p w14:paraId="48A09EEE" w14:textId="2D6B783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6" w:type="dxa"/>
            <w:vAlign w:val="center"/>
          </w:tcPr>
          <w:p w14:paraId="54FDE3DB" w14:textId="0EEF351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2B1B28C5" w14:textId="09D470C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4BF7C9BC" w14:textId="35F819D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61" w:type="dxa"/>
            <w:vAlign w:val="center"/>
          </w:tcPr>
          <w:p w14:paraId="7C0305AA" w14:textId="0A048E9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1AFD38D4" w14:textId="6BDE50B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7F79F068" w14:textId="4ACBD9A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0408CC5B" w14:textId="096A56C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60947B39" w14:textId="4F8EF79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3B483471" w14:textId="3ABD2EA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5C109AC1" w14:textId="06B38B7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040DD7CD" w14:textId="30FB3DE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221C865A" w14:textId="3182E50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3B5AEAFC" w14:textId="0598AE5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29F5998B" w14:textId="4D64D19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4E1034B9" w14:textId="2FC9581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5EC38522" w14:textId="5A46043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0DD740B9" w14:textId="4B1D586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15DAA4BE" w14:textId="78D5C51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7" w:type="dxa"/>
            <w:vAlign w:val="center"/>
          </w:tcPr>
          <w:p w14:paraId="7FEED4F3" w14:textId="490B984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086C7CDF" w14:textId="5CDD504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44FF1D9A" w14:textId="315CA88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4" w:type="dxa"/>
            <w:vAlign w:val="center"/>
          </w:tcPr>
          <w:p w14:paraId="0A1F6554" w14:textId="4AB91D0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717F0CD2" w14:textId="3A9A756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r>
      <w:tr w:rsidR="00CA6A00" w:rsidRPr="00CA6A00" w14:paraId="3D6660AD" w14:textId="77777777" w:rsidTr="00760C02">
        <w:tc>
          <w:tcPr>
            <w:tcW w:w="1696" w:type="dxa"/>
          </w:tcPr>
          <w:p w14:paraId="70CD9647" w14:textId="779AA8D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ialhoSilva 2021</w:t>
            </w:r>
            <w:r w:rsidRPr="00CA6A00">
              <w:rPr>
                <w:rFonts w:ascii="Times New Roman" w:hAnsi="Times New Roman" w:cs="Times New Roman"/>
                <w:color w:val="000000" w:themeColor="text1"/>
                <w:sz w:val="18"/>
                <w:szCs w:val="18"/>
              </w:rPr>
              <w:fldChar w:fldCharType="begin">
                <w:fldData xml:space="preserve">PEVuZE5vdGU+PENpdGU+PEF1dGhvcj5GaWFsaG8gU2lsdmE8L0F1dGhvcj48WWVhcj4yMDIxPC9Z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GaWFsaG8gU2lsdmE8L0F1dGhvcj48WWVhcj4yMDIxPC9Z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59]</w:t>
            </w:r>
            <w:r w:rsidRPr="00CA6A00">
              <w:rPr>
                <w:rFonts w:ascii="Times New Roman" w:hAnsi="Times New Roman" w:cs="Times New Roman"/>
                <w:color w:val="000000" w:themeColor="text1"/>
                <w:sz w:val="18"/>
                <w:szCs w:val="18"/>
              </w:rPr>
              <w:fldChar w:fldCharType="end"/>
            </w:r>
          </w:p>
        </w:tc>
        <w:tc>
          <w:tcPr>
            <w:tcW w:w="1135" w:type="dxa"/>
          </w:tcPr>
          <w:p w14:paraId="1A0B22D2" w14:textId="406D4E3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1/151</w:t>
            </w:r>
          </w:p>
        </w:tc>
        <w:tc>
          <w:tcPr>
            <w:tcW w:w="436" w:type="dxa"/>
            <w:vAlign w:val="center"/>
          </w:tcPr>
          <w:p w14:paraId="3843A409" w14:textId="529783B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6" w:type="dxa"/>
            <w:vAlign w:val="center"/>
          </w:tcPr>
          <w:p w14:paraId="15F8CDA1" w14:textId="19A4779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04F56399" w14:textId="558BD41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54FA8A58" w14:textId="705424B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61" w:type="dxa"/>
            <w:vAlign w:val="center"/>
          </w:tcPr>
          <w:p w14:paraId="2A9A40CA" w14:textId="67122AD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7AB451A8" w14:textId="3F0285B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72AD96C9" w14:textId="5ECFE6B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087E877F" w14:textId="68D2C74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7920CAF5" w14:textId="7933F5F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7A16FF34" w14:textId="596FD24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5F4964CD" w14:textId="31E2EDF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1DACF081" w14:textId="69D1214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0E934B26" w14:textId="16F7AD1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43B6B2D1" w14:textId="36B8199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52F6D6BD" w14:textId="4FBA34E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6298F031" w14:textId="358B8E1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20437858" w14:textId="45D6762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576C9B10" w14:textId="4F7F645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7C859F82" w14:textId="653899C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2D45313E" w14:textId="4770F23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527EEA78" w14:textId="5307F56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69F5DA5A" w14:textId="735F363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4" w:type="dxa"/>
            <w:vAlign w:val="center"/>
          </w:tcPr>
          <w:p w14:paraId="17C6A9F5" w14:textId="26AF606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3B72C7C3" w14:textId="31121E7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r>
      <w:tr w:rsidR="00CA6A00" w:rsidRPr="00CA6A00" w14:paraId="362F3E3E" w14:textId="77777777" w:rsidTr="00760C02">
        <w:tc>
          <w:tcPr>
            <w:tcW w:w="1696" w:type="dxa"/>
          </w:tcPr>
          <w:p w14:paraId="1B97A8B6" w14:textId="1C40446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ick 2013</w:t>
            </w:r>
            <w:r w:rsidRPr="00CA6A00">
              <w:rPr>
                <w:rFonts w:ascii="Times New Roman" w:hAnsi="Times New Roman" w:cs="Times New Roman"/>
                <w:color w:val="000000" w:themeColor="text1"/>
                <w:sz w:val="18"/>
                <w:szCs w:val="18"/>
              </w:rPr>
              <w:fldChar w:fldCharType="begin">
                <w:fldData xml:space="preserve">PEVuZE5vdGU+PENpdGU+PEF1dGhvcj5GaWNrPC9BdXRob3I+PFllYXI+MjAxMzwvWWVhcj48UmVj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GaWNrPC9BdXRob3I+PFllYXI+MjAxMzwvWWVhcj48UmVj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60]</w:t>
            </w:r>
            <w:r w:rsidRPr="00CA6A00">
              <w:rPr>
                <w:rFonts w:ascii="Times New Roman" w:hAnsi="Times New Roman" w:cs="Times New Roman"/>
                <w:color w:val="000000" w:themeColor="text1"/>
                <w:sz w:val="18"/>
                <w:szCs w:val="18"/>
              </w:rPr>
              <w:fldChar w:fldCharType="end"/>
            </w:r>
          </w:p>
        </w:tc>
        <w:tc>
          <w:tcPr>
            <w:tcW w:w="1135" w:type="dxa"/>
          </w:tcPr>
          <w:p w14:paraId="24301C1F" w14:textId="1FBBD2C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44/95</w:t>
            </w:r>
          </w:p>
        </w:tc>
        <w:tc>
          <w:tcPr>
            <w:tcW w:w="436" w:type="dxa"/>
            <w:vAlign w:val="center"/>
          </w:tcPr>
          <w:p w14:paraId="64B3881B" w14:textId="1F27AD4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6" w:type="dxa"/>
            <w:vAlign w:val="center"/>
          </w:tcPr>
          <w:p w14:paraId="56797283" w14:textId="502F1B7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0C2AEB5A" w14:textId="3A3C7CB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6593946A" w14:textId="3D88667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61" w:type="dxa"/>
            <w:vAlign w:val="center"/>
          </w:tcPr>
          <w:p w14:paraId="69B1939A" w14:textId="34CEFC9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5C7866C4" w14:textId="03BC997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120B55A8" w14:textId="7557A8E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57E1C973" w14:textId="3EF7240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0BFA1C32" w14:textId="2A2EA58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15184E5B" w14:textId="5A90ABE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6082C8A1" w14:textId="7B1F3C1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1457C4F2" w14:textId="78513EA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062B4671" w14:textId="5FDCA57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453A1E50" w14:textId="2EC5A81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61A9C4EB" w14:textId="6FCF5C7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48F44DC0" w14:textId="011B2BB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5F57AB8B" w14:textId="0A68769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415CE9CF" w14:textId="6499CB9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24827CC6" w14:textId="7B24D55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3CF971DA" w14:textId="4F19F6B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48917B55" w14:textId="321A079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10353C21" w14:textId="2BA13E0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4" w:type="dxa"/>
            <w:vAlign w:val="center"/>
          </w:tcPr>
          <w:p w14:paraId="65508611" w14:textId="63D4C7F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5D343056" w14:textId="7509190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r>
      <w:tr w:rsidR="00CA6A00" w:rsidRPr="00CA6A00" w14:paraId="2F7CCEC0" w14:textId="77777777" w:rsidTr="00760C02">
        <w:tc>
          <w:tcPr>
            <w:tcW w:w="1696" w:type="dxa"/>
          </w:tcPr>
          <w:p w14:paraId="4D7392AF" w14:textId="015B7A2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lastRenderedPageBreak/>
              <w:t>Francis 1990</w:t>
            </w:r>
            <w:r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Francis&lt;/Author&gt;&lt;Year&gt;1990&lt;/Year&gt;&lt;RecNum&gt;133&lt;/RecNum&gt;&lt;DisplayText&gt;[61]&lt;/DisplayText&gt;&lt;record&gt;&lt;rec-number&gt;133&lt;/rec-number&gt;&lt;foreign-keys&gt;&lt;key app="EN" db-id="sstzwfe08r9xrke295vvts57d2ew5p9sed9p" timestamp="1734481840"&gt;133&lt;/key&gt;&lt;/foreign-keys&gt;&lt;ref-type name="Journal Article"&gt;17&lt;/ref-type&gt;&lt;contributors&gt;&lt;authors&gt;&lt;author&gt;Francis, Joseph&lt;/author&gt;&lt;author&gt;Martin, David&lt;/author&gt;&lt;author&gt;Kapoor, Wishwa N.&lt;/author&gt;&lt;/authors&gt;&lt;/contributors&gt;&lt;titles&gt;&lt;title&gt;A Prospective Study of Delirium in Hospitalized Elderly&lt;/title&gt;&lt;secondary-title&gt;JAMA&lt;/secondary-title&gt;&lt;/titles&gt;&lt;periodical&gt;&lt;full-title&gt;JAMA&lt;/full-title&gt;&lt;/periodical&gt;&lt;pages&gt;1097-1101&lt;/pages&gt;&lt;volume&gt;263&lt;/volume&gt;&lt;number&gt;8&lt;/number&gt;&lt;dates&gt;&lt;year&gt;1990&lt;/year&gt;&lt;/dates&gt;&lt;isbn&gt;0098-7484&lt;/isbn&gt;&lt;urls&gt;&lt;related-urls&gt;&lt;url&gt;https://doi.org/10.1001/jama.1990.03440080075027&lt;/url&gt;&lt;/related-urls&gt;&lt;/urls&gt;&lt;electronic-resource-num&gt;10.1001/jama.1990.03440080075027&lt;/electronic-resource-num&gt;&lt;access-date&gt;12/18/2024&lt;/access-date&gt;&lt;/record&gt;&lt;/Cite&gt;&lt;/EndNote&gt;</w:instrText>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61]</w:t>
            </w:r>
            <w:r w:rsidRPr="00CA6A00">
              <w:rPr>
                <w:rFonts w:ascii="Times New Roman" w:hAnsi="Times New Roman" w:cs="Times New Roman"/>
                <w:color w:val="000000" w:themeColor="text1"/>
                <w:sz w:val="18"/>
                <w:szCs w:val="18"/>
              </w:rPr>
              <w:fldChar w:fldCharType="end"/>
            </w:r>
          </w:p>
        </w:tc>
        <w:tc>
          <w:tcPr>
            <w:tcW w:w="1135" w:type="dxa"/>
          </w:tcPr>
          <w:p w14:paraId="65CF2C52" w14:textId="6A65ED3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50/176</w:t>
            </w:r>
          </w:p>
        </w:tc>
        <w:tc>
          <w:tcPr>
            <w:tcW w:w="436" w:type="dxa"/>
            <w:vAlign w:val="center"/>
          </w:tcPr>
          <w:p w14:paraId="57E44371" w14:textId="79117BB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6" w:type="dxa"/>
            <w:vAlign w:val="center"/>
          </w:tcPr>
          <w:p w14:paraId="6AFC3757" w14:textId="2EC38CB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68E3F705" w14:textId="1EFA511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0C8862BF" w14:textId="040524C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61" w:type="dxa"/>
            <w:vAlign w:val="center"/>
          </w:tcPr>
          <w:p w14:paraId="6740EA63" w14:textId="5460250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406CD03A" w14:textId="077975B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297D0901" w14:textId="59A647E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3CCF2D3A" w14:textId="5B21088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7306D6F2" w14:textId="1D5162A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6870E9B0" w14:textId="5641CC2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4EC1F4CE" w14:textId="3541ABD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01D963F2" w14:textId="336A2F5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0BDBFDFA" w14:textId="0BA8284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11AB291B" w14:textId="4D1EF52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6E54ADA3" w14:textId="37B0AC1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41964A0D" w14:textId="0FC5F78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524" w:type="dxa"/>
            <w:vAlign w:val="center"/>
          </w:tcPr>
          <w:p w14:paraId="3DA3B24F" w14:textId="38B5800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4BFC5585" w14:textId="25FCACA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2A699A79" w14:textId="6977AFD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3057CE8D" w14:textId="2FA2E2D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339BD2B6" w14:textId="16E624D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7BEF61A3" w14:textId="1620C6F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4" w:type="dxa"/>
            <w:vAlign w:val="center"/>
          </w:tcPr>
          <w:p w14:paraId="29819C08" w14:textId="027DD0A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6C4BB572" w14:textId="2FBAE8E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r>
      <w:tr w:rsidR="00CA6A00" w:rsidRPr="00CA6A00" w14:paraId="405E0836" w14:textId="77777777" w:rsidTr="00760C02">
        <w:tc>
          <w:tcPr>
            <w:tcW w:w="1696" w:type="dxa"/>
          </w:tcPr>
          <w:p w14:paraId="62146ACC" w14:textId="38C98A3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rancis 1992</w:t>
            </w:r>
            <w:r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Francis&lt;/Author&gt;&lt;Year&gt;1992&lt;/Year&gt;&lt;RecNum&gt;469&lt;/RecNum&gt;&lt;DisplayText&gt;[62]&lt;/DisplayText&gt;&lt;record&gt;&lt;rec-number&gt;469&lt;/rec-number&gt;&lt;foreign-keys&gt;&lt;key app="EN" db-id="sstzwfe08r9xrke295vvts57d2ew5p9sed9p" timestamp="1734572259"&gt;469&lt;/key&gt;&lt;/foreign-keys&gt;&lt;ref-type name="Journal Article"&gt;17&lt;/ref-type&gt;&lt;contributors&gt;&lt;authors&gt;&lt;author&gt;Francis, Joseph&lt;/author&gt;&lt;author&gt;Kapoor, Wishwa N&lt;/author&gt;&lt;/authors&gt;&lt;/contributors&gt;&lt;titles&gt;&lt;title&gt;Prognosis after hospital discharge of older medical patients with delirium&lt;/title&gt;&lt;secondary-title&gt;Journal of the American geriatrics society&lt;/secondary-title&gt;&lt;/titles&gt;&lt;periodical&gt;&lt;full-title&gt;Journal of the American Geriatrics Society&lt;/full-title&gt;&lt;/periodical&gt;&lt;pages&gt;601-606&lt;/pages&gt;&lt;volume&gt;40&lt;/volume&gt;&lt;number&gt;6&lt;/number&gt;&lt;dates&gt;&lt;year&gt;1992&lt;/year&gt;&lt;/dates&gt;&lt;isbn&gt;0002-8614&lt;/isbn&gt;&lt;urls&gt;&lt;/urls&gt;&lt;/record&gt;&lt;/Cite&gt;&lt;/EndNote&gt;</w:instrText>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62]</w:t>
            </w:r>
            <w:r w:rsidRPr="00CA6A00">
              <w:rPr>
                <w:rFonts w:ascii="Times New Roman" w:hAnsi="Times New Roman" w:cs="Times New Roman"/>
                <w:color w:val="000000" w:themeColor="text1"/>
                <w:sz w:val="18"/>
                <w:szCs w:val="18"/>
              </w:rPr>
              <w:fldChar w:fldCharType="end"/>
            </w:r>
          </w:p>
        </w:tc>
        <w:tc>
          <w:tcPr>
            <w:tcW w:w="1135" w:type="dxa"/>
          </w:tcPr>
          <w:p w14:paraId="44520626" w14:textId="5CE1178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45/160</w:t>
            </w:r>
          </w:p>
        </w:tc>
        <w:tc>
          <w:tcPr>
            <w:tcW w:w="436" w:type="dxa"/>
            <w:vAlign w:val="center"/>
          </w:tcPr>
          <w:p w14:paraId="19C2CB2E" w14:textId="30864D1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6" w:type="dxa"/>
            <w:vAlign w:val="center"/>
          </w:tcPr>
          <w:p w14:paraId="60F96259" w14:textId="2B47AA3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5A3EEAD7" w14:textId="775AEC4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526" w:type="dxa"/>
            <w:vAlign w:val="center"/>
          </w:tcPr>
          <w:p w14:paraId="3AC41345" w14:textId="7627653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61" w:type="dxa"/>
            <w:vAlign w:val="center"/>
          </w:tcPr>
          <w:p w14:paraId="0F241DC1" w14:textId="6063C25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779626DD" w14:textId="6E23036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vAlign w:val="center"/>
          </w:tcPr>
          <w:p w14:paraId="565DDD80" w14:textId="50458B8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6A076305" w14:textId="1706E4C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386EA9C2" w14:textId="7E848B1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08734362" w14:textId="3DD93D3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48ECBA27" w14:textId="520F0A1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3CAE42CF" w14:textId="26026E9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0445D479" w14:textId="4659821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05F4CE33" w14:textId="72E0105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1B971C66" w14:textId="18DF694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0F292C6E" w14:textId="4DD62E3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399A345B" w14:textId="2CB6FB7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6BD749F8" w14:textId="02DB0DF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3D3D90CD" w14:textId="28B41DA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7DE8DCEA" w14:textId="20E2E78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696FF20B" w14:textId="3BD96F6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06A585B6" w14:textId="1F92925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1707584F" w14:textId="5504CCA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0FD3833A" w14:textId="342AF8B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r>
      <w:tr w:rsidR="00CA6A00" w:rsidRPr="00CA6A00" w14:paraId="3BA7DD0D" w14:textId="77777777" w:rsidTr="00760C02">
        <w:tc>
          <w:tcPr>
            <w:tcW w:w="1696" w:type="dxa"/>
          </w:tcPr>
          <w:p w14:paraId="726DC5AC" w14:textId="0617335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ranck 2016</w:t>
            </w:r>
            <w:r w:rsidRPr="00CA6A00">
              <w:rPr>
                <w:rFonts w:ascii="Times New Roman" w:hAnsi="Times New Roman" w:cs="Times New Roman"/>
                <w:color w:val="000000" w:themeColor="text1"/>
                <w:sz w:val="18"/>
                <w:szCs w:val="18"/>
              </w:rPr>
              <w:fldChar w:fldCharType="begin">
                <w:fldData xml:space="preserve">PEVuZE5vdGU+PENpdGU+PEF1dGhvcj5GcmFuY2s8L0F1dGhvcj48WWVhcj4yMDE2PC9ZZWFyPjxS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GcmFuY2s8L0F1dGhvcj48WWVhcj4yMDE2PC9ZZWFyPjxS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63]</w:t>
            </w:r>
            <w:r w:rsidRPr="00CA6A00">
              <w:rPr>
                <w:rFonts w:ascii="Times New Roman" w:hAnsi="Times New Roman" w:cs="Times New Roman"/>
                <w:color w:val="000000" w:themeColor="text1"/>
                <w:sz w:val="18"/>
                <w:szCs w:val="18"/>
              </w:rPr>
              <w:fldChar w:fldCharType="end"/>
            </w:r>
          </w:p>
        </w:tc>
        <w:tc>
          <w:tcPr>
            <w:tcW w:w="1135" w:type="dxa"/>
          </w:tcPr>
          <w:p w14:paraId="78455151" w14:textId="35CA644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70/580</w:t>
            </w:r>
          </w:p>
        </w:tc>
        <w:tc>
          <w:tcPr>
            <w:tcW w:w="436" w:type="dxa"/>
            <w:vAlign w:val="center"/>
          </w:tcPr>
          <w:p w14:paraId="164D77C1" w14:textId="6F94F94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6" w:type="dxa"/>
            <w:vAlign w:val="center"/>
          </w:tcPr>
          <w:p w14:paraId="34F7ED2C" w14:textId="412BB60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26528475" w14:textId="44F28B4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46B03D51" w14:textId="27D6C64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61" w:type="dxa"/>
            <w:vAlign w:val="center"/>
          </w:tcPr>
          <w:p w14:paraId="722D2AD5" w14:textId="7580E88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49D1287C" w14:textId="6D6499D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780B07AB" w14:textId="476ECC6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5A32172B" w14:textId="00A4A30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4EAFA3C3" w14:textId="470DFC1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432A5332" w14:textId="7E8C9D9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49C67975" w14:textId="7386F86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5E2E649B" w14:textId="1BF58BE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34D665C0" w14:textId="3605AF3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200A4F9E" w14:textId="132043C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469D2435" w14:textId="57D3E40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1582EDDB" w14:textId="76DEF09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5AEBB3E9" w14:textId="61C10F8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1F61EB2E" w14:textId="467E525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0A880F04" w14:textId="77299D5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20B4D4FC" w14:textId="1285BBE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545B9ACB" w14:textId="2F85F6F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594E3004" w14:textId="4160331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2794F43A" w14:textId="2295505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186A28B1" w14:textId="55375ED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r>
      <w:tr w:rsidR="00CA6A00" w:rsidRPr="00CA6A00" w14:paraId="7EF67BDE" w14:textId="77777777" w:rsidTr="00760C02">
        <w:tc>
          <w:tcPr>
            <w:tcW w:w="1696" w:type="dxa"/>
          </w:tcPr>
          <w:p w14:paraId="31D811E4" w14:textId="12D7580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urlaneto 2007</w:t>
            </w:r>
            <w:r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Furlaneto&lt;/Author&gt;&lt;Year&gt;2007&lt;/Year&gt;&lt;RecNum&gt;252&lt;/RecNum&gt;&lt;DisplayText&gt;[64]&lt;/DisplayText&gt;&lt;record&gt;&lt;rec-number&gt;252&lt;/rec-number&gt;&lt;foreign-keys&gt;&lt;key app="EN" db-id="sstzwfe08r9xrke295vvts57d2ew5p9sed9p" timestamp="1734569106"&gt;252&lt;/key&gt;&lt;/foreign-keys&gt;&lt;ref-type name="Journal Article"&gt;17&lt;/ref-type&gt;&lt;contributors&gt;&lt;authors&gt;&lt;author&gt;Furlaneto, M. E.&lt;/author&gt;&lt;author&gt;Garcez-Leme, L. E.&lt;/author&gt;&lt;/authors&gt;&lt;/contributors&gt;&lt;auth-address&gt;Department of Orthogeriatrics - Institute of Orthopedics and Traumatology, - Hospital das Clinicas, Sao Paulo University Medical School-Sao Paulo/SP, Brazil. marieli@uol.com.br&lt;/auth-address&gt;&lt;titles&gt;&lt;title&gt;Impact of delirium on mortality and cognitive and functional performance among elderly people with femoral fractures&lt;/title&gt;&lt;secondary-title&gt;Clinics (Sao Paulo)&lt;/secondary-title&gt;&lt;/titles&gt;&lt;periodical&gt;&lt;full-title&gt;Clinics (Sao Paulo)&lt;/full-title&gt;&lt;/periodical&gt;&lt;pages&gt;545-52&lt;/pages&gt;&lt;volume&gt;62&lt;/volume&gt;&lt;number&gt;5&lt;/number&gt;&lt;keywords&gt;&lt;keyword&gt;*Activities of Daily Living&lt;/keyword&gt;&lt;keyword&gt;Aged&lt;/keyword&gt;&lt;keyword&gt;Aged, 80 and over&lt;/keyword&gt;&lt;keyword&gt;Cognition Disorders/*etiology&lt;/keyword&gt;&lt;keyword&gt;Delirium/*etiology/mortality&lt;/keyword&gt;&lt;keyword&gt;Epidemiologic Methods&lt;/keyword&gt;&lt;keyword&gt;Female&lt;/keyword&gt;&lt;keyword&gt;Femoral Fractures/*complications/mortality&lt;/keyword&gt;&lt;keyword&gt;Geriatric Assessment&lt;/keyword&gt;&lt;keyword&gt;Humans&lt;/keyword&gt;&lt;keyword&gt;Male&lt;/keyword&gt;&lt;keyword&gt;Middle Aged&lt;/keyword&gt;&lt;/keywords&gt;&lt;dates&gt;&lt;year&gt;2007&lt;/year&gt;&lt;pub-dates&gt;&lt;date&gt;Oct&lt;/date&gt;&lt;/pub-dates&gt;&lt;/dates&gt;&lt;isbn&gt;1807-5932 (Print)&amp;#xD;1807-5932 (Linking)&lt;/isbn&gt;&lt;accession-num&gt;17952313&lt;/accession-num&gt;&lt;urls&gt;&lt;related-urls&gt;&lt;url&gt;https://www.ncbi.nlm.nih.gov/pubmed/17952313&lt;/url&gt;&lt;/related-urls&gt;&lt;/urls&gt;&lt;electronic-resource-num&gt;10.1590/s1807-59322007000500003&lt;/electronic-resource-num&gt;&lt;remote-database-name&gt;Medline&lt;/remote-database-name&gt;&lt;remote-database-provider&gt;NLM&lt;/remote-database-provider&gt;&lt;/record&gt;&lt;/Cite&gt;&lt;/EndNote&gt;</w:instrText>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64]</w:t>
            </w:r>
            <w:r w:rsidRPr="00CA6A00">
              <w:rPr>
                <w:rFonts w:ascii="Times New Roman" w:hAnsi="Times New Roman" w:cs="Times New Roman"/>
                <w:color w:val="000000" w:themeColor="text1"/>
                <w:sz w:val="18"/>
                <w:szCs w:val="18"/>
              </w:rPr>
              <w:fldChar w:fldCharType="end"/>
            </w:r>
          </w:p>
        </w:tc>
        <w:tc>
          <w:tcPr>
            <w:tcW w:w="1135" w:type="dxa"/>
          </w:tcPr>
          <w:p w14:paraId="49332D52" w14:textId="1CC8051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5/60</w:t>
            </w:r>
          </w:p>
        </w:tc>
        <w:tc>
          <w:tcPr>
            <w:tcW w:w="436" w:type="dxa"/>
            <w:vAlign w:val="center"/>
          </w:tcPr>
          <w:p w14:paraId="4B5E864B" w14:textId="483F0E8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6" w:type="dxa"/>
            <w:vAlign w:val="center"/>
          </w:tcPr>
          <w:p w14:paraId="0452CD7B" w14:textId="361D9E3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77A1A02D" w14:textId="4CAF1DB9" w:rsidR="004016F5" w:rsidRPr="00CA6A00" w:rsidRDefault="004016F5" w:rsidP="004016F5">
            <w:pPr>
              <w:rPr>
                <w:rFonts w:ascii="Times New Roman" w:hAnsi="Times New Roman" w:cs="Times New Roman"/>
                <w:color w:val="000000" w:themeColor="text1"/>
                <w:sz w:val="18"/>
                <w:szCs w:val="18"/>
              </w:rPr>
            </w:pPr>
          </w:p>
        </w:tc>
        <w:tc>
          <w:tcPr>
            <w:tcW w:w="526" w:type="dxa"/>
            <w:vAlign w:val="center"/>
          </w:tcPr>
          <w:p w14:paraId="0E8ADCE8" w14:textId="3550A80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61" w:type="dxa"/>
            <w:vAlign w:val="center"/>
          </w:tcPr>
          <w:p w14:paraId="00495BD2" w14:textId="724BCA1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195428DC" w14:textId="6093FC1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vAlign w:val="center"/>
          </w:tcPr>
          <w:p w14:paraId="4CB041C9" w14:textId="283AD96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20D89744" w14:textId="74B2C5C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302FD030" w14:textId="0959D46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35529C07" w14:textId="563587E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3D38832C" w14:textId="5EAB434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3C0D0587" w14:textId="6B416BA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5A99DE03" w14:textId="47CD17C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5BE70E5A" w14:textId="2216FDC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4A1E76CD" w14:textId="67134B4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0DC063BA" w14:textId="6A3BF0A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28BE9476" w14:textId="188B4AC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32524E0E" w14:textId="32C0523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1A894B1A" w14:textId="171DE77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2012DA05" w14:textId="7146570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0E42C6CA" w14:textId="3285F00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32D0E61C" w14:textId="5756FF4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131898E4" w14:textId="3F8B6D5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31AE18B4" w14:textId="62EE0E0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r>
      <w:tr w:rsidR="00CA6A00" w:rsidRPr="00CA6A00" w14:paraId="5621FECA" w14:textId="77777777" w:rsidTr="00760C02">
        <w:tc>
          <w:tcPr>
            <w:tcW w:w="1696" w:type="dxa"/>
          </w:tcPr>
          <w:p w14:paraId="50FAE29E" w14:textId="6079CDD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andossi 2023</w:t>
            </w:r>
            <w:r w:rsidRPr="00CA6A00">
              <w:rPr>
                <w:rFonts w:ascii="Times New Roman" w:hAnsi="Times New Roman" w:cs="Times New Roman"/>
                <w:color w:val="000000" w:themeColor="text1"/>
                <w:sz w:val="18"/>
                <w:szCs w:val="18"/>
              </w:rPr>
              <w:fldChar w:fldCharType="begin">
                <w:fldData xml:space="preserve">PEVuZE5vdGU+PENpdGU+PEF1dGhvcj5HYW5kb3NzaTwvQXV0aG9yPjxZZWFyPjIwMjM8L1llYXI+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HYW5kb3NzaTwvQXV0aG9yPjxZZWFyPjIwMjM8L1llYXI+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65]</w:t>
            </w:r>
            <w:r w:rsidRPr="00CA6A00">
              <w:rPr>
                <w:rFonts w:ascii="Times New Roman" w:hAnsi="Times New Roman" w:cs="Times New Roman"/>
                <w:color w:val="000000" w:themeColor="text1"/>
                <w:sz w:val="18"/>
                <w:szCs w:val="18"/>
              </w:rPr>
              <w:fldChar w:fldCharType="end"/>
            </w:r>
          </w:p>
        </w:tc>
        <w:tc>
          <w:tcPr>
            <w:tcW w:w="1135" w:type="dxa"/>
          </w:tcPr>
          <w:p w14:paraId="43D4A1B0" w14:textId="239E40D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46/210</w:t>
            </w:r>
          </w:p>
        </w:tc>
        <w:tc>
          <w:tcPr>
            <w:tcW w:w="436" w:type="dxa"/>
            <w:vAlign w:val="center"/>
          </w:tcPr>
          <w:p w14:paraId="4F4BB20E" w14:textId="619BF1B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6" w:type="dxa"/>
            <w:vAlign w:val="center"/>
          </w:tcPr>
          <w:p w14:paraId="25FAAA1D" w14:textId="3694B98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1C5CEB03" w14:textId="029EEEF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33B088B7" w14:textId="2641B7D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61" w:type="dxa"/>
            <w:vAlign w:val="center"/>
          </w:tcPr>
          <w:p w14:paraId="167997EB" w14:textId="4237A67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51C5D821" w14:textId="6BF982B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2E0147F3" w14:textId="5E18606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02320694" w14:textId="683712A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54331250" w14:textId="23D281B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465269E5" w14:textId="5DC6C0B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62B55712" w14:textId="2CDBFCA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61DA486B" w14:textId="0E787A2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0E192CE1" w14:textId="3EF2B15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76DB7ED0" w14:textId="7F8B010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5D9CF1EA" w14:textId="12B3EF0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68F97DB0" w14:textId="1BE6502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4657C76B" w14:textId="6D9D321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308A1EBA" w14:textId="4296B0D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3DC98AA8" w14:textId="2A0AC28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77D914A3" w14:textId="79D69FF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5DF9A79A" w14:textId="39C4CE6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4D9F987C" w14:textId="4E2E49D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7EA9A935" w14:textId="60D468F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4DCD4021" w14:textId="4FCBC91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r>
      <w:tr w:rsidR="00CA6A00" w:rsidRPr="00CA6A00" w14:paraId="67278DF8" w14:textId="77777777" w:rsidTr="00760C02">
        <w:tc>
          <w:tcPr>
            <w:tcW w:w="1696" w:type="dxa"/>
          </w:tcPr>
          <w:p w14:paraId="71386C30" w14:textId="681572B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arcez 2019</w:t>
            </w:r>
            <w:r w:rsidRPr="00CA6A00">
              <w:rPr>
                <w:rFonts w:ascii="Times New Roman" w:hAnsi="Times New Roman" w:cs="Times New Roman"/>
                <w:color w:val="000000" w:themeColor="text1"/>
                <w:sz w:val="18"/>
                <w:szCs w:val="18"/>
              </w:rPr>
              <w:fldChar w:fldCharType="begin">
                <w:fldData xml:space="preserve">PEVuZE5vdGU+PENpdGU+PEF1dGhvcj5HYXJjZXo8L0F1dGhvcj48WWVhcj4yMDE5PC9ZZWFyPjxS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HYXJjZXo8L0F1dGhvcj48WWVhcj4yMDE5PC9ZZWFyPjxS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66]</w:t>
            </w:r>
            <w:r w:rsidRPr="00CA6A00">
              <w:rPr>
                <w:rFonts w:ascii="Times New Roman" w:hAnsi="Times New Roman" w:cs="Times New Roman"/>
                <w:color w:val="000000" w:themeColor="text1"/>
                <w:sz w:val="18"/>
                <w:szCs w:val="18"/>
              </w:rPr>
              <w:fldChar w:fldCharType="end"/>
            </w:r>
          </w:p>
        </w:tc>
        <w:tc>
          <w:tcPr>
            <w:tcW w:w="1135" w:type="dxa"/>
          </w:tcPr>
          <w:p w14:paraId="1C9B615B" w14:textId="114C9DA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6/243</w:t>
            </w:r>
          </w:p>
        </w:tc>
        <w:tc>
          <w:tcPr>
            <w:tcW w:w="436" w:type="dxa"/>
            <w:vAlign w:val="center"/>
          </w:tcPr>
          <w:p w14:paraId="0FF2938A" w14:textId="57EE266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6" w:type="dxa"/>
            <w:vAlign w:val="center"/>
          </w:tcPr>
          <w:p w14:paraId="6812C070" w14:textId="664466A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326D8871" w14:textId="6924079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2F182547" w14:textId="2642FDC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61" w:type="dxa"/>
            <w:vAlign w:val="center"/>
          </w:tcPr>
          <w:p w14:paraId="4C5AE08C" w14:textId="730F56D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556526D6" w14:textId="2E829CB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248FC0A0" w14:textId="63C2FE0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39DD8EA5" w14:textId="4A97714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03B62597" w14:textId="2EE1E03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7DCCB691" w14:textId="2A62E6D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3184D907" w14:textId="2F3E5F3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5086C13A" w14:textId="06D7485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5CAFA62F" w14:textId="0BFE6A5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59874A4A" w14:textId="3A42BC2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3639E455" w14:textId="2D38627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524" w:type="dxa"/>
            <w:vAlign w:val="center"/>
          </w:tcPr>
          <w:p w14:paraId="65F9567C" w14:textId="6725F0E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2977C96F" w14:textId="3596C16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737780DC" w14:textId="73875CB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4A977A72" w14:textId="2AFBFA4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30415170" w14:textId="1FBE032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54DE105A" w14:textId="578C15A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66261E4A" w14:textId="3427BF1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5F64F5AA" w14:textId="73DAFF9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3F317378" w14:textId="338C381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r>
      <w:tr w:rsidR="00CA6A00" w:rsidRPr="00CA6A00" w14:paraId="49DCE4AF" w14:textId="77777777" w:rsidTr="00760C02">
        <w:tc>
          <w:tcPr>
            <w:tcW w:w="1696" w:type="dxa"/>
          </w:tcPr>
          <w:p w14:paraId="737E58F4" w14:textId="1ED5958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eorge 1997</w:t>
            </w:r>
            <w:r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George&lt;/Author&gt;&lt;Year&gt;1997&lt;/Year&gt;&lt;RecNum&gt;451&lt;/RecNum&gt;&lt;DisplayText&gt;[67]&lt;/DisplayText&gt;&lt;record&gt;&lt;rec-number&gt;451&lt;/rec-number&gt;&lt;foreign-keys&gt;&lt;key app="EN" db-id="sstzwfe08r9xrke295vvts57d2ew5p9sed9p" timestamp="1734571182"&gt;451&lt;/key&gt;&lt;/foreign-keys&gt;&lt;ref-type name="Journal Article"&gt;17&lt;/ref-type&gt;&lt;contributors&gt;&lt;authors&gt;&lt;author&gt;George, James&lt;/author&gt;&lt;author&gt;Bleasdale, Sheena&lt;/author&gt;&lt;author&gt;Singleton, Steven J&lt;/author&gt;&lt;/authors&gt;&lt;/contributors&gt;&lt;titles&gt;&lt;title&gt;Causes and prognosis of delirium in elderly patients admitted to a district general hospital&lt;/title&gt;&lt;secondary-title&gt;Age and ageing&lt;/secondary-title&gt;&lt;/titles&gt;&lt;periodical&gt;&lt;full-title&gt;Age and ageing&lt;/full-title&gt;&lt;/periodical&gt;&lt;pages&gt;423-427&lt;/pages&gt;&lt;volume&gt;26&lt;/volume&gt;&lt;number&gt;6&lt;/number&gt;&lt;dates&gt;&lt;year&gt;1997&lt;/year&gt;&lt;/dates&gt;&lt;isbn&gt;1468-2834&lt;/isbn&gt;&lt;urls&gt;&lt;/urls&gt;&lt;/record&gt;&lt;/Cite&gt;&lt;/EndNote&gt;</w:instrText>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67]</w:t>
            </w:r>
            <w:r w:rsidRPr="00CA6A00">
              <w:rPr>
                <w:rFonts w:ascii="Times New Roman" w:hAnsi="Times New Roman" w:cs="Times New Roman"/>
                <w:color w:val="000000" w:themeColor="text1"/>
                <w:sz w:val="18"/>
                <w:szCs w:val="18"/>
              </w:rPr>
              <w:fldChar w:fldCharType="end"/>
            </w:r>
          </w:p>
        </w:tc>
        <w:tc>
          <w:tcPr>
            <w:tcW w:w="1135" w:type="dxa"/>
          </w:tcPr>
          <w:p w14:paraId="51277E21" w14:textId="5101955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71/95</w:t>
            </w:r>
          </w:p>
        </w:tc>
        <w:tc>
          <w:tcPr>
            <w:tcW w:w="436" w:type="dxa"/>
            <w:vAlign w:val="center"/>
          </w:tcPr>
          <w:p w14:paraId="731E8AA2" w14:textId="254FD9E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6" w:type="dxa"/>
            <w:vAlign w:val="center"/>
          </w:tcPr>
          <w:p w14:paraId="75B9501A" w14:textId="0366C10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6142DAF9" w14:textId="1807915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5CD76117" w14:textId="755F9D1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61" w:type="dxa"/>
            <w:vAlign w:val="center"/>
          </w:tcPr>
          <w:p w14:paraId="4DB49901" w14:textId="701B013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245E998D" w14:textId="570B07F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5C35760F" w14:textId="5D3DF00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09FF145D" w14:textId="2C2E90E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19BCF161" w14:textId="11794BD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0084D58F" w14:textId="755EC50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03016EB9" w14:textId="4FBA770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69016348" w14:textId="3F75831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754AAFB5" w14:textId="1A32D5A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4D43AF95" w14:textId="2B3A7E3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38B3D8A5" w14:textId="7E09FAE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668B12E6" w14:textId="5FEC06E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524" w:type="dxa"/>
            <w:vAlign w:val="center"/>
          </w:tcPr>
          <w:p w14:paraId="0060DD0C" w14:textId="7CD0A2C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518" w:type="dxa"/>
            <w:vAlign w:val="center"/>
          </w:tcPr>
          <w:p w14:paraId="1F0CC085" w14:textId="6B02941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474279C5" w14:textId="4A60AE7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7" w:type="dxa"/>
            <w:vAlign w:val="center"/>
          </w:tcPr>
          <w:p w14:paraId="5C465F6B" w14:textId="40760B7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vAlign w:val="center"/>
          </w:tcPr>
          <w:p w14:paraId="12C77872" w14:textId="0BA1E87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09646876" w14:textId="5D60AF3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4" w:type="dxa"/>
            <w:vAlign w:val="center"/>
          </w:tcPr>
          <w:p w14:paraId="6C082F70" w14:textId="612FC15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vAlign w:val="center"/>
          </w:tcPr>
          <w:p w14:paraId="1110BADA" w14:textId="00188B4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r>
      <w:tr w:rsidR="00CA6A00" w:rsidRPr="00CA6A00" w14:paraId="5311D2C0" w14:textId="77777777" w:rsidTr="00760C02">
        <w:tc>
          <w:tcPr>
            <w:tcW w:w="1696" w:type="dxa"/>
          </w:tcPr>
          <w:p w14:paraId="3A3DDCD9" w14:textId="63414BE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iroux 2021</w:t>
            </w:r>
            <w:r w:rsidRPr="00CA6A00">
              <w:rPr>
                <w:rFonts w:ascii="Times New Roman" w:hAnsi="Times New Roman" w:cs="Times New Roman"/>
                <w:color w:val="000000" w:themeColor="text1"/>
                <w:sz w:val="18"/>
                <w:szCs w:val="18"/>
              </w:rPr>
              <w:fldChar w:fldCharType="begin">
                <w:fldData xml:space="preserve">PEVuZE5vdGU+PENpdGU+PEF1dGhvcj5HaXJvdXg8L0F1dGhvcj48WWVhcj4yMDIxPC9ZZWFyPjxS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HaXJvdXg8L0F1dGhvcj48WWVhcj4yMDIxPC9ZZWFyPjxS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68]</w:t>
            </w:r>
            <w:r w:rsidRPr="00CA6A00">
              <w:rPr>
                <w:rFonts w:ascii="Times New Roman" w:hAnsi="Times New Roman" w:cs="Times New Roman"/>
                <w:color w:val="000000" w:themeColor="text1"/>
                <w:sz w:val="18"/>
                <w:szCs w:val="18"/>
              </w:rPr>
              <w:fldChar w:fldCharType="end"/>
            </w:r>
          </w:p>
        </w:tc>
        <w:tc>
          <w:tcPr>
            <w:tcW w:w="1135" w:type="dxa"/>
          </w:tcPr>
          <w:p w14:paraId="724E5169" w14:textId="4BE6DD6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9/310</w:t>
            </w:r>
          </w:p>
        </w:tc>
        <w:tc>
          <w:tcPr>
            <w:tcW w:w="436" w:type="dxa"/>
          </w:tcPr>
          <w:p w14:paraId="41962E84" w14:textId="568DAAD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6" w:type="dxa"/>
          </w:tcPr>
          <w:p w14:paraId="39836415"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00A34336"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12563055" w14:textId="13DED4F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61" w:type="dxa"/>
          </w:tcPr>
          <w:p w14:paraId="0F88EBD3"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12CBAC73"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2AA368BF"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59F6229E"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529AE492"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1B3F9D0B"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727866F7"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101305DF"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44D50478"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3B193BDF"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521AB067"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64EE49D0"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2492AE12"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2A2CA588"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0DD726B4"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11F48822"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6D17316D"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2DD021D4"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24AE85FA"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565697FE"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091C03E9" w14:textId="77777777" w:rsidTr="00760C02">
        <w:tc>
          <w:tcPr>
            <w:tcW w:w="1696" w:type="dxa"/>
          </w:tcPr>
          <w:p w14:paraId="6DCEE3AB" w14:textId="77939C8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ivens 2008</w:t>
            </w:r>
            <w:r w:rsidRPr="00CA6A00">
              <w:rPr>
                <w:rFonts w:ascii="Times New Roman" w:hAnsi="Times New Roman" w:cs="Times New Roman"/>
                <w:color w:val="000000" w:themeColor="text1"/>
                <w:sz w:val="18"/>
                <w:szCs w:val="18"/>
              </w:rPr>
              <w:fldChar w:fldCharType="begin">
                <w:fldData xml:space="preserve">PEVuZE5vdGU+PENpdGU+PEF1dGhvcj5HaXZlbnM8L0F1dGhvcj48WWVhcj4yMDA4PC9ZZWFyPjxS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=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HaXZlbnM8L0F1dGhvcj48WWVhcj4yMDA4PC9ZZWFyPjxS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=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69]</w:t>
            </w:r>
            <w:r w:rsidRPr="00CA6A00">
              <w:rPr>
                <w:rFonts w:ascii="Times New Roman" w:hAnsi="Times New Roman" w:cs="Times New Roman"/>
                <w:color w:val="000000" w:themeColor="text1"/>
                <w:sz w:val="18"/>
                <w:szCs w:val="18"/>
              </w:rPr>
              <w:fldChar w:fldCharType="end"/>
            </w:r>
          </w:p>
        </w:tc>
        <w:tc>
          <w:tcPr>
            <w:tcW w:w="1135" w:type="dxa"/>
          </w:tcPr>
          <w:p w14:paraId="350101BF" w14:textId="6318983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52/74</w:t>
            </w:r>
          </w:p>
        </w:tc>
        <w:tc>
          <w:tcPr>
            <w:tcW w:w="436" w:type="dxa"/>
          </w:tcPr>
          <w:p w14:paraId="02ACC226" w14:textId="77777777" w:rsidR="004016F5" w:rsidRPr="00CA6A00" w:rsidRDefault="004016F5" w:rsidP="004016F5">
            <w:pPr>
              <w:rPr>
                <w:rFonts w:ascii="Times New Roman" w:hAnsi="Times New Roman" w:cs="Times New Roman"/>
                <w:color w:val="000000" w:themeColor="text1"/>
                <w:sz w:val="18"/>
                <w:szCs w:val="18"/>
              </w:rPr>
            </w:pPr>
          </w:p>
        </w:tc>
        <w:tc>
          <w:tcPr>
            <w:tcW w:w="456" w:type="dxa"/>
          </w:tcPr>
          <w:p w14:paraId="38A0E367"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0F40B7B9"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40D4DB65" w14:textId="669CD4A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61" w:type="dxa"/>
          </w:tcPr>
          <w:p w14:paraId="40F18B75"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0D7FD236"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7BB018C3"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2DB2E50E"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430A196F"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757E9EDF"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15A1D244"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7C0C3AEA"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7C3D1665"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4E911667"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2F15550C"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606C68DA"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39FF5594"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1382D534"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1D39D57A"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4EBF7BE4"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2300BA1D"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6DF0ADAB"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45436FBC"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47224774"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50896E69" w14:textId="77777777" w:rsidTr="00760C02">
        <w:tc>
          <w:tcPr>
            <w:tcW w:w="1696" w:type="dxa"/>
          </w:tcPr>
          <w:p w14:paraId="12CEC229" w14:textId="76F472B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ivens 2009</w:t>
            </w:r>
            <w:r w:rsidRPr="00CA6A00">
              <w:rPr>
                <w:rFonts w:ascii="Times New Roman" w:hAnsi="Times New Roman" w:cs="Times New Roman"/>
                <w:color w:val="000000" w:themeColor="text1"/>
                <w:sz w:val="18"/>
                <w:szCs w:val="18"/>
              </w:rPr>
              <w:fldChar w:fldCharType="begin">
                <w:fldData xml:space="preserve">PEVuZE5vdGU+PENpdGU+PEF1dGhvcj5HaXZlbnM8L0F1dGhvcj48WWVhcj4yMDA5PC9ZZWFyPjxS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HaXZlbnM8L0F1dGhvcj48WWVhcj4yMDA5PC9ZZWFyPjxS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70]</w:t>
            </w:r>
            <w:r w:rsidRPr="00CA6A00">
              <w:rPr>
                <w:rFonts w:ascii="Times New Roman" w:hAnsi="Times New Roman" w:cs="Times New Roman"/>
                <w:color w:val="000000" w:themeColor="text1"/>
                <w:sz w:val="18"/>
                <w:szCs w:val="18"/>
              </w:rPr>
              <w:fldChar w:fldCharType="end"/>
            </w:r>
          </w:p>
        </w:tc>
        <w:tc>
          <w:tcPr>
            <w:tcW w:w="1135" w:type="dxa"/>
          </w:tcPr>
          <w:p w14:paraId="20FB616F" w14:textId="214C960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9/420</w:t>
            </w:r>
          </w:p>
        </w:tc>
        <w:tc>
          <w:tcPr>
            <w:tcW w:w="436" w:type="dxa"/>
          </w:tcPr>
          <w:p w14:paraId="66D59E30" w14:textId="77777777" w:rsidR="004016F5" w:rsidRPr="00CA6A00" w:rsidRDefault="004016F5" w:rsidP="004016F5">
            <w:pPr>
              <w:rPr>
                <w:rFonts w:ascii="Times New Roman" w:hAnsi="Times New Roman" w:cs="Times New Roman"/>
                <w:color w:val="000000" w:themeColor="text1"/>
                <w:sz w:val="18"/>
                <w:szCs w:val="18"/>
              </w:rPr>
            </w:pPr>
          </w:p>
        </w:tc>
        <w:tc>
          <w:tcPr>
            <w:tcW w:w="456" w:type="dxa"/>
          </w:tcPr>
          <w:p w14:paraId="2C22807D"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42A80836"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434FE06D" w14:textId="299805F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61" w:type="dxa"/>
          </w:tcPr>
          <w:p w14:paraId="6A618325"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39F12292"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72C805BD"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7E912788"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21A6809F"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0BA1231D"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3FCCD0B9"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2F702419"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7C259338"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488DB7C4"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7FCFADBF"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5D496688"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63EF49D8" w14:textId="48294D5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518" w:type="dxa"/>
          </w:tcPr>
          <w:p w14:paraId="6DF0C685"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48FCE177"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28626388"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61910EF4"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14F78979"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7761B0D5" w14:textId="7387D09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tcPr>
          <w:p w14:paraId="79C9DF53"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1D39CAAF" w14:textId="77777777" w:rsidTr="00760C02">
        <w:tc>
          <w:tcPr>
            <w:tcW w:w="1696" w:type="dxa"/>
          </w:tcPr>
          <w:p w14:paraId="435D8457" w14:textId="3413BA6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leason 2015</w:t>
            </w:r>
            <w:r w:rsidRPr="00CA6A00">
              <w:rPr>
                <w:rFonts w:ascii="Times New Roman" w:hAnsi="Times New Roman" w:cs="Times New Roman"/>
                <w:color w:val="000000" w:themeColor="text1"/>
                <w:sz w:val="18"/>
                <w:szCs w:val="18"/>
              </w:rPr>
              <w:fldChar w:fldCharType="begin">
                <w:fldData xml:space="preserve">PEVuZE5vdGU+PENpdGU+PEF1dGhvcj5HbGVhc29uPC9BdXRob3I+PFllYXI+MjAxNTwvWWVhcj48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HbGVhc29uPC9BdXRob3I+PFllYXI+MjAxNTwvWWVhcj48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71]</w:t>
            </w:r>
            <w:r w:rsidRPr="00CA6A00">
              <w:rPr>
                <w:rFonts w:ascii="Times New Roman" w:hAnsi="Times New Roman" w:cs="Times New Roman"/>
                <w:color w:val="000000" w:themeColor="text1"/>
                <w:sz w:val="18"/>
                <w:szCs w:val="18"/>
              </w:rPr>
              <w:fldChar w:fldCharType="end"/>
            </w:r>
          </w:p>
        </w:tc>
        <w:tc>
          <w:tcPr>
            <w:tcW w:w="1135" w:type="dxa"/>
          </w:tcPr>
          <w:p w14:paraId="75AAE168" w14:textId="34AED2B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15/404</w:t>
            </w:r>
          </w:p>
        </w:tc>
        <w:tc>
          <w:tcPr>
            <w:tcW w:w="436" w:type="dxa"/>
          </w:tcPr>
          <w:p w14:paraId="379650E3" w14:textId="77777777" w:rsidR="004016F5" w:rsidRPr="00CA6A00" w:rsidRDefault="004016F5" w:rsidP="004016F5">
            <w:pPr>
              <w:rPr>
                <w:rFonts w:ascii="Times New Roman" w:hAnsi="Times New Roman" w:cs="Times New Roman"/>
                <w:color w:val="000000" w:themeColor="text1"/>
                <w:sz w:val="18"/>
                <w:szCs w:val="18"/>
              </w:rPr>
            </w:pPr>
          </w:p>
        </w:tc>
        <w:tc>
          <w:tcPr>
            <w:tcW w:w="456" w:type="dxa"/>
          </w:tcPr>
          <w:p w14:paraId="1CA9E2EB"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3C730BAA"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24935EBD" w14:textId="77777777" w:rsidR="004016F5" w:rsidRPr="00CA6A00" w:rsidRDefault="004016F5" w:rsidP="004016F5">
            <w:pPr>
              <w:rPr>
                <w:rFonts w:ascii="Times New Roman" w:hAnsi="Times New Roman" w:cs="Times New Roman"/>
                <w:color w:val="000000" w:themeColor="text1"/>
                <w:sz w:val="18"/>
                <w:szCs w:val="18"/>
              </w:rPr>
            </w:pPr>
          </w:p>
        </w:tc>
        <w:tc>
          <w:tcPr>
            <w:tcW w:w="461" w:type="dxa"/>
          </w:tcPr>
          <w:p w14:paraId="44A6344E"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37315E4B"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7BFB216F"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6C3E9662"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381C1F91"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29F3E228"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0C37E244"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56EFF3FD"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4E700DF8"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3BD4D3DD"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6ED086EB"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50D4EA12"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13248265"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7AAB0599"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0E02C588" w14:textId="416722E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7" w:type="dxa"/>
          </w:tcPr>
          <w:p w14:paraId="1B60AB21"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6691D7B8"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040D99AB"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18CCF736"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0A348E0A"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31736AE8" w14:textId="77777777" w:rsidTr="00760C02">
        <w:tc>
          <w:tcPr>
            <w:tcW w:w="1696" w:type="dxa"/>
          </w:tcPr>
          <w:p w14:paraId="4D216621" w14:textId="711C005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onçalves 2023</w:t>
            </w:r>
            <w:r w:rsidRPr="00CA6A00">
              <w:rPr>
                <w:rFonts w:ascii="Times New Roman" w:hAnsi="Times New Roman" w:cs="Times New Roman"/>
                <w:color w:val="000000" w:themeColor="text1"/>
                <w:sz w:val="18"/>
                <w:szCs w:val="18"/>
              </w:rPr>
              <w:fldChar w:fldCharType="begin">
                <w:fldData xml:space="preserve">PEVuZE5vdGU+PENpdGU+PEF1dGhvcj5Hb25jYWx2ZXM8L0F1dGhvcj48WWVhcj4yMDIzPC9ZZWFy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Hb25jYWx2ZXM8L0F1dGhvcj48WWVhcj4yMDIzPC9ZZWFy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72]</w:t>
            </w:r>
            <w:r w:rsidRPr="00CA6A00">
              <w:rPr>
                <w:rFonts w:ascii="Times New Roman" w:hAnsi="Times New Roman" w:cs="Times New Roman"/>
                <w:color w:val="000000" w:themeColor="text1"/>
                <w:sz w:val="18"/>
                <w:szCs w:val="18"/>
              </w:rPr>
              <w:fldChar w:fldCharType="end"/>
            </w:r>
          </w:p>
        </w:tc>
        <w:tc>
          <w:tcPr>
            <w:tcW w:w="1135" w:type="dxa"/>
          </w:tcPr>
          <w:p w14:paraId="1557CF91" w14:textId="14D2088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76/829</w:t>
            </w:r>
          </w:p>
        </w:tc>
        <w:tc>
          <w:tcPr>
            <w:tcW w:w="436" w:type="dxa"/>
          </w:tcPr>
          <w:p w14:paraId="64C29D67" w14:textId="77777777" w:rsidR="004016F5" w:rsidRPr="00CA6A00" w:rsidRDefault="004016F5" w:rsidP="004016F5">
            <w:pPr>
              <w:rPr>
                <w:rFonts w:ascii="Times New Roman" w:hAnsi="Times New Roman" w:cs="Times New Roman"/>
                <w:color w:val="000000" w:themeColor="text1"/>
                <w:sz w:val="18"/>
                <w:szCs w:val="18"/>
              </w:rPr>
            </w:pPr>
          </w:p>
        </w:tc>
        <w:tc>
          <w:tcPr>
            <w:tcW w:w="456" w:type="dxa"/>
          </w:tcPr>
          <w:p w14:paraId="191D6D4F" w14:textId="50C70D5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383" w:type="dxa"/>
          </w:tcPr>
          <w:p w14:paraId="18F730F7"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5E1E2F39" w14:textId="77777777" w:rsidR="004016F5" w:rsidRPr="00CA6A00" w:rsidRDefault="004016F5" w:rsidP="004016F5">
            <w:pPr>
              <w:rPr>
                <w:rFonts w:ascii="Times New Roman" w:hAnsi="Times New Roman" w:cs="Times New Roman"/>
                <w:color w:val="000000" w:themeColor="text1"/>
                <w:sz w:val="18"/>
                <w:szCs w:val="18"/>
              </w:rPr>
            </w:pPr>
          </w:p>
        </w:tc>
        <w:tc>
          <w:tcPr>
            <w:tcW w:w="461" w:type="dxa"/>
          </w:tcPr>
          <w:p w14:paraId="47068016"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5F6CB8C9"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68F9ED54"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5712A873"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01D52410"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68D53CF2"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57900687"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4B574820"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6E76E0B8"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6197DEAA"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1A460849"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0BB89AE9"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441B8D93"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70130B54"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25A687EF"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00B99D64"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6BD7B654"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4D7AACC7"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764321D6"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0875FCE4"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38C144B7" w14:textId="77777777" w:rsidTr="00760C02">
        <w:tc>
          <w:tcPr>
            <w:tcW w:w="1696" w:type="dxa"/>
          </w:tcPr>
          <w:p w14:paraId="33D902F9" w14:textId="710E69F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onzale 2005</w:t>
            </w:r>
            <w:r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González&lt;/Author&gt;&lt;Year&gt;2005&lt;/Year&gt;&lt;RecNum&gt;452&lt;/RecNum&gt;&lt;DisplayText&gt;[73]&lt;/DisplayText&gt;&lt;record&gt;&lt;rec-number&gt;452&lt;/rec-number&gt;&lt;foreign-keys&gt;&lt;key app="EN" db-id="sstzwfe08r9xrke295vvts57d2ew5p9sed9p" timestamp="1734571241"&gt;452&lt;/key&gt;&lt;/foreign-keys&gt;&lt;ref-type name="Journal Article"&gt;17&lt;/ref-type&gt;&lt;contributors&gt;&lt;authors&gt;&lt;author&gt;González, Matías&lt;/author&gt;&lt;author&gt;Pablo, Joan de&lt;/author&gt;&lt;author&gt;Valdés, Manuel&lt;/author&gt;&lt;author&gt;Matrai, Silvia&lt;/author&gt;&lt;author&gt;Peri, Josep Maria&lt;/author&gt;&lt;/authors&gt;&lt;/contributors&gt;&lt;titles&gt;&lt;title&gt;Delirium: A predictor of mortality in the elderly&lt;/title&gt;&lt;secondary-title&gt;The European journal of psychiatry&lt;/secondary-title&gt;&lt;/titles&gt;&lt;periodical&gt;&lt;full-title&gt;The European journal of psychiatry&lt;/full-title&gt;&lt;/periodical&gt;&lt;pages&gt;165-171&lt;/pages&gt;&lt;volume&gt;19&lt;/volume&gt;&lt;number&gt;3&lt;/number&gt;&lt;dates&gt;&lt;year&gt;2005&lt;/year&gt;&lt;/dates&gt;&lt;isbn&gt;0213-6163&lt;/isbn&gt;&lt;urls&gt;&lt;/urls&gt;&lt;/record&gt;&lt;/Cite&gt;&lt;/EndNote&gt;</w:instrText>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73]</w:t>
            </w:r>
            <w:r w:rsidRPr="00CA6A00">
              <w:rPr>
                <w:rFonts w:ascii="Times New Roman" w:hAnsi="Times New Roman" w:cs="Times New Roman"/>
                <w:color w:val="000000" w:themeColor="text1"/>
                <w:sz w:val="18"/>
                <w:szCs w:val="18"/>
              </w:rPr>
              <w:fldChar w:fldCharType="end"/>
            </w:r>
          </w:p>
        </w:tc>
        <w:tc>
          <w:tcPr>
            <w:tcW w:w="1135" w:type="dxa"/>
          </w:tcPr>
          <w:p w14:paraId="2753E93E" w14:textId="648A96B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58/91</w:t>
            </w:r>
          </w:p>
        </w:tc>
        <w:tc>
          <w:tcPr>
            <w:tcW w:w="436" w:type="dxa"/>
          </w:tcPr>
          <w:p w14:paraId="5927C0BF" w14:textId="77777777" w:rsidR="004016F5" w:rsidRPr="00CA6A00" w:rsidRDefault="004016F5" w:rsidP="004016F5">
            <w:pPr>
              <w:rPr>
                <w:rFonts w:ascii="Times New Roman" w:hAnsi="Times New Roman" w:cs="Times New Roman"/>
                <w:color w:val="000000" w:themeColor="text1"/>
                <w:sz w:val="18"/>
                <w:szCs w:val="18"/>
              </w:rPr>
            </w:pPr>
          </w:p>
        </w:tc>
        <w:tc>
          <w:tcPr>
            <w:tcW w:w="456" w:type="dxa"/>
          </w:tcPr>
          <w:p w14:paraId="651A3554"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397CBE78"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01A3CB1A" w14:textId="77777777" w:rsidR="004016F5" w:rsidRPr="00CA6A00" w:rsidRDefault="004016F5" w:rsidP="004016F5">
            <w:pPr>
              <w:rPr>
                <w:rFonts w:ascii="Times New Roman" w:hAnsi="Times New Roman" w:cs="Times New Roman"/>
                <w:color w:val="000000" w:themeColor="text1"/>
                <w:sz w:val="18"/>
                <w:szCs w:val="18"/>
              </w:rPr>
            </w:pPr>
          </w:p>
        </w:tc>
        <w:tc>
          <w:tcPr>
            <w:tcW w:w="461" w:type="dxa"/>
          </w:tcPr>
          <w:p w14:paraId="03B35F31"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13579DDE"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234FFC10"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4E85C50A"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7CE4EAC5"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750F751C"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6D0CA296"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18C65898"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0C417BB0"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4732D8D1"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04B4A784"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218B2169"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718D844B"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5D193891"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2B9BEE51"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18125286"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11F4A1E5"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70F37F0B" w14:textId="7F5774C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4" w:type="dxa"/>
          </w:tcPr>
          <w:p w14:paraId="485DB352"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4DB52109"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518405C1" w14:textId="77777777" w:rsidTr="00760C02">
        <w:tc>
          <w:tcPr>
            <w:tcW w:w="1696" w:type="dxa"/>
          </w:tcPr>
          <w:p w14:paraId="6975F047" w14:textId="7156B6B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onzalez 2009</w:t>
            </w:r>
            <w:r w:rsidRPr="00CA6A00">
              <w:rPr>
                <w:rFonts w:ascii="Times New Roman" w:hAnsi="Times New Roman" w:cs="Times New Roman"/>
                <w:color w:val="000000" w:themeColor="text1"/>
                <w:sz w:val="18"/>
                <w:szCs w:val="18"/>
              </w:rPr>
              <w:fldChar w:fldCharType="begin">
                <w:fldData xml:space="preserve">PEVuZE5vdGU+PENpdGU+PEF1dGhvcj5Hb256YWxlejwvQXV0aG9yPjxZZWFyPjIwMDk8L1llYXI+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Hb256YWxlejwvQXV0aG9yPjxZZWFyPjIwMDk8L1llYXI+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74]</w:t>
            </w:r>
            <w:r w:rsidRPr="00CA6A00">
              <w:rPr>
                <w:rFonts w:ascii="Times New Roman" w:hAnsi="Times New Roman" w:cs="Times New Roman"/>
                <w:color w:val="000000" w:themeColor="text1"/>
                <w:sz w:val="18"/>
                <w:szCs w:val="18"/>
              </w:rPr>
              <w:fldChar w:fldCharType="end"/>
            </w:r>
          </w:p>
        </w:tc>
        <w:tc>
          <w:tcPr>
            <w:tcW w:w="1135" w:type="dxa"/>
          </w:tcPr>
          <w:p w14:paraId="6C8FBECA" w14:textId="1501EAA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92/350</w:t>
            </w:r>
          </w:p>
        </w:tc>
        <w:tc>
          <w:tcPr>
            <w:tcW w:w="436" w:type="dxa"/>
          </w:tcPr>
          <w:p w14:paraId="619733E8" w14:textId="77777777" w:rsidR="004016F5" w:rsidRPr="00CA6A00" w:rsidRDefault="004016F5" w:rsidP="004016F5">
            <w:pPr>
              <w:rPr>
                <w:rFonts w:ascii="Times New Roman" w:hAnsi="Times New Roman" w:cs="Times New Roman"/>
                <w:color w:val="000000" w:themeColor="text1"/>
                <w:sz w:val="18"/>
                <w:szCs w:val="18"/>
              </w:rPr>
            </w:pPr>
          </w:p>
        </w:tc>
        <w:tc>
          <w:tcPr>
            <w:tcW w:w="456" w:type="dxa"/>
          </w:tcPr>
          <w:p w14:paraId="00AF341C"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5C6ECE11"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21E44F5A" w14:textId="77777777" w:rsidR="004016F5" w:rsidRPr="00CA6A00" w:rsidRDefault="004016F5" w:rsidP="004016F5">
            <w:pPr>
              <w:rPr>
                <w:rFonts w:ascii="Times New Roman" w:hAnsi="Times New Roman" w:cs="Times New Roman"/>
                <w:color w:val="000000" w:themeColor="text1"/>
                <w:sz w:val="18"/>
                <w:szCs w:val="18"/>
              </w:rPr>
            </w:pPr>
          </w:p>
        </w:tc>
        <w:tc>
          <w:tcPr>
            <w:tcW w:w="461" w:type="dxa"/>
          </w:tcPr>
          <w:p w14:paraId="4EC4E139"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72012404"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30CFA544"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2903E644"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15A579E6"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08423311"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6EADC3BA"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1B3AAB63"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34CDAF56"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51CC3CD3"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2346488A"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5A59A076"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3B6DAFE6"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7A01ED02"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36EE597E"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70EC02AC"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292F80C3"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1E6B917B" w14:textId="5928F78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4" w:type="dxa"/>
          </w:tcPr>
          <w:p w14:paraId="1FB8F0F4"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15008F3E"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4940D47F" w14:textId="77777777" w:rsidTr="00760C02">
        <w:tc>
          <w:tcPr>
            <w:tcW w:w="1696" w:type="dxa"/>
          </w:tcPr>
          <w:p w14:paraId="50DD9AD9" w14:textId="2405706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ottschalk 2015</w:t>
            </w:r>
            <w:r w:rsidRPr="00CA6A00">
              <w:rPr>
                <w:rFonts w:ascii="Times New Roman" w:hAnsi="Times New Roman" w:cs="Times New Roman"/>
                <w:color w:val="000000" w:themeColor="text1"/>
                <w:sz w:val="18"/>
                <w:szCs w:val="18"/>
              </w:rPr>
              <w:fldChar w:fldCharType="begin">
                <w:fldData xml:space="preserve">PEVuZE5vdGU+PENpdGU+PEF1dGhvcj5Hb3R0c2NoYWxrPC9BdXRob3I+PFllYXI+MjAxNTwvWWVh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Hb3R0c2NoYWxrPC9BdXRob3I+PFllYXI+MjAxNTwvWWVh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75]</w:t>
            </w:r>
            <w:r w:rsidRPr="00CA6A00">
              <w:rPr>
                <w:rFonts w:ascii="Times New Roman" w:hAnsi="Times New Roman" w:cs="Times New Roman"/>
                <w:color w:val="000000" w:themeColor="text1"/>
                <w:sz w:val="18"/>
                <w:szCs w:val="18"/>
              </w:rPr>
              <w:fldChar w:fldCharType="end"/>
            </w:r>
          </w:p>
        </w:tc>
        <w:tc>
          <w:tcPr>
            <w:tcW w:w="1135" w:type="dxa"/>
          </w:tcPr>
          <w:p w14:paraId="608A5996" w14:textId="2095717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51/308</w:t>
            </w:r>
          </w:p>
        </w:tc>
        <w:tc>
          <w:tcPr>
            <w:tcW w:w="436" w:type="dxa"/>
          </w:tcPr>
          <w:p w14:paraId="369BB8C4" w14:textId="77777777" w:rsidR="004016F5" w:rsidRPr="00CA6A00" w:rsidRDefault="004016F5" w:rsidP="004016F5">
            <w:pPr>
              <w:rPr>
                <w:rFonts w:ascii="Times New Roman" w:hAnsi="Times New Roman" w:cs="Times New Roman"/>
                <w:color w:val="000000" w:themeColor="text1"/>
                <w:sz w:val="18"/>
                <w:szCs w:val="18"/>
              </w:rPr>
            </w:pPr>
          </w:p>
        </w:tc>
        <w:tc>
          <w:tcPr>
            <w:tcW w:w="456" w:type="dxa"/>
          </w:tcPr>
          <w:p w14:paraId="0F0C18EA"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5E247716"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37F97C08" w14:textId="77777777" w:rsidR="004016F5" w:rsidRPr="00CA6A00" w:rsidRDefault="004016F5" w:rsidP="004016F5">
            <w:pPr>
              <w:rPr>
                <w:rFonts w:ascii="Times New Roman" w:hAnsi="Times New Roman" w:cs="Times New Roman"/>
                <w:color w:val="000000" w:themeColor="text1"/>
                <w:sz w:val="18"/>
                <w:szCs w:val="18"/>
              </w:rPr>
            </w:pPr>
          </w:p>
        </w:tc>
        <w:tc>
          <w:tcPr>
            <w:tcW w:w="461" w:type="dxa"/>
          </w:tcPr>
          <w:p w14:paraId="79180E1A"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2AE1FB6D"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3A77415D"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0C13728B"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611DE53B"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52F0051D"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5D010CF7"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0C5B3AFF"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22F30541"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601D666D"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62EF5F4D"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142808E8"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5EEA7064"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62E68A70"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4159C9EC"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2CA43768"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32EE4E00"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7B3318D5"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724CA47A"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014EDB54" w14:textId="13ABBC4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r>
      <w:tr w:rsidR="00CA6A00" w:rsidRPr="00CA6A00" w14:paraId="1C32D659" w14:textId="77777777" w:rsidTr="00760C02">
        <w:tc>
          <w:tcPr>
            <w:tcW w:w="1696" w:type="dxa"/>
          </w:tcPr>
          <w:p w14:paraId="5724E1B4" w14:textId="1674F20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ou 2021</w:t>
            </w:r>
            <w:r w:rsidRPr="00CA6A00">
              <w:rPr>
                <w:rFonts w:ascii="Times New Roman" w:hAnsi="Times New Roman" w:cs="Times New Roman"/>
                <w:color w:val="000000" w:themeColor="text1"/>
                <w:sz w:val="18"/>
                <w:szCs w:val="18"/>
              </w:rPr>
              <w:fldChar w:fldCharType="begin">
                <w:fldData xml:space="preserve">PEVuZE5vdGU+PENpdGU+PEF1dGhvcj5Hb3U8L0F1dGhvcj48WWVhcj4yMDIxPC9ZZWFyPjxSZWNO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Hb3U8L0F1dGhvcj48WWVhcj4yMDIxPC9ZZWFyPjxSZWNO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76]</w:t>
            </w:r>
            <w:r w:rsidRPr="00CA6A00">
              <w:rPr>
                <w:rFonts w:ascii="Times New Roman" w:hAnsi="Times New Roman" w:cs="Times New Roman"/>
                <w:color w:val="000000" w:themeColor="text1"/>
                <w:sz w:val="18"/>
                <w:szCs w:val="18"/>
              </w:rPr>
              <w:fldChar w:fldCharType="end"/>
            </w:r>
          </w:p>
        </w:tc>
        <w:tc>
          <w:tcPr>
            <w:tcW w:w="1135" w:type="dxa"/>
          </w:tcPr>
          <w:p w14:paraId="3CF3AC54" w14:textId="3E24D87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22/375</w:t>
            </w:r>
          </w:p>
        </w:tc>
        <w:tc>
          <w:tcPr>
            <w:tcW w:w="436" w:type="dxa"/>
          </w:tcPr>
          <w:p w14:paraId="6B26E89B" w14:textId="77777777" w:rsidR="004016F5" w:rsidRPr="00CA6A00" w:rsidRDefault="004016F5" w:rsidP="004016F5">
            <w:pPr>
              <w:rPr>
                <w:rFonts w:ascii="Times New Roman" w:hAnsi="Times New Roman" w:cs="Times New Roman"/>
                <w:color w:val="000000" w:themeColor="text1"/>
                <w:sz w:val="18"/>
                <w:szCs w:val="18"/>
              </w:rPr>
            </w:pPr>
          </w:p>
        </w:tc>
        <w:tc>
          <w:tcPr>
            <w:tcW w:w="456" w:type="dxa"/>
          </w:tcPr>
          <w:p w14:paraId="4EB67732"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4907A0CA"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44B0473D" w14:textId="77777777" w:rsidR="004016F5" w:rsidRPr="00CA6A00" w:rsidRDefault="004016F5" w:rsidP="004016F5">
            <w:pPr>
              <w:rPr>
                <w:rFonts w:ascii="Times New Roman" w:hAnsi="Times New Roman" w:cs="Times New Roman"/>
                <w:color w:val="000000" w:themeColor="text1"/>
                <w:sz w:val="18"/>
                <w:szCs w:val="18"/>
              </w:rPr>
            </w:pPr>
          </w:p>
        </w:tc>
        <w:tc>
          <w:tcPr>
            <w:tcW w:w="461" w:type="dxa"/>
          </w:tcPr>
          <w:p w14:paraId="39A9D18B"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42D887EE"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07E3856A"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3E81DFB7"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17704FC4"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4AB0D557"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7CF53ADA"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66DFABA3"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2DC88287"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0044479E"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567C3251"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75A336EC"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117F00BC"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504BEFA8"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0C35E530"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0AA61E29"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21DFB575"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1E410393"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3F32EF7A" w14:textId="3E637E6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tcPr>
          <w:p w14:paraId="2019E354"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3563D1AF" w14:textId="77777777" w:rsidTr="00760C02">
        <w:tc>
          <w:tcPr>
            <w:tcW w:w="1696" w:type="dxa"/>
          </w:tcPr>
          <w:p w14:paraId="6555DD16" w14:textId="65D54A9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oudzwaard 2020</w:t>
            </w:r>
            <w:r w:rsidRPr="00CA6A00">
              <w:rPr>
                <w:rFonts w:ascii="Times New Roman" w:hAnsi="Times New Roman" w:cs="Times New Roman"/>
                <w:color w:val="000000" w:themeColor="text1"/>
                <w:sz w:val="18"/>
                <w:szCs w:val="18"/>
              </w:rPr>
              <w:fldChar w:fldCharType="begin">
                <w:fldData xml:space="preserve">PEVuZE5vdGU+PENpdGU+PEF1dGhvcj5Hb3VkendhYXJkPC9BdXRob3I+PFllYXI+MjAyMDwvWWVh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Hb3VkendhYXJkPC9BdXRob3I+PFllYXI+MjAyMDwvWWVh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77]</w:t>
            </w:r>
            <w:r w:rsidRPr="00CA6A00">
              <w:rPr>
                <w:rFonts w:ascii="Times New Roman" w:hAnsi="Times New Roman" w:cs="Times New Roman"/>
                <w:color w:val="000000" w:themeColor="text1"/>
                <w:sz w:val="18"/>
                <w:szCs w:val="18"/>
              </w:rPr>
              <w:fldChar w:fldCharType="end"/>
            </w:r>
          </w:p>
        </w:tc>
        <w:tc>
          <w:tcPr>
            <w:tcW w:w="1135" w:type="dxa"/>
          </w:tcPr>
          <w:p w14:paraId="2A0F7D25" w14:textId="102CA66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5/468</w:t>
            </w:r>
          </w:p>
        </w:tc>
        <w:tc>
          <w:tcPr>
            <w:tcW w:w="436" w:type="dxa"/>
          </w:tcPr>
          <w:p w14:paraId="2F40BA5A" w14:textId="77777777" w:rsidR="004016F5" w:rsidRPr="00CA6A00" w:rsidRDefault="004016F5" w:rsidP="004016F5">
            <w:pPr>
              <w:rPr>
                <w:rFonts w:ascii="Times New Roman" w:hAnsi="Times New Roman" w:cs="Times New Roman"/>
                <w:color w:val="000000" w:themeColor="text1"/>
                <w:sz w:val="18"/>
                <w:szCs w:val="18"/>
              </w:rPr>
            </w:pPr>
          </w:p>
        </w:tc>
        <w:tc>
          <w:tcPr>
            <w:tcW w:w="456" w:type="dxa"/>
          </w:tcPr>
          <w:p w14:paraId="6139D43A"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028FA47E"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5BA62D12" w14:textId="77777777" w:rsidR="004016F5" w:rsidRPr="00CA6A00" w:rsidRDefault="004016F5" w:rsidP="004016F5">
            <w:pPr>
              <w:rPr>
                <w:rFonts w:ascii="Times New Roman" w:hAnsi="Times New Roman" w:cs="Times New Roman"/>
                <w:color w:val="000000" w:themeColor="text1"/>
                <w:sz w:val="18"/>
                <w:szCs w:val="18"/>
              </w:rPr>
            </w:pPr>
          </w:p>
        </w:tc>
        <w:tc>
          <w:tcPr>
            <w:tcW w:w="461" w:type="dxa"/>
          </w:tcPr>
          <w:p w14:paraId="111BE755"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76865F8C"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1C0C7C7E"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2610A05A"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66E46779"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6362716F"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52A69F6B"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5D3E9B85"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45E11A61"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67BDC5A4"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76540C93"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1173681B"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136D7B4D"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6A1FE1E2"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64297BAF"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267AC796"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4F478541"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05CFFE8F"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176575AA"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2A5FB9B3" w14:textId="09F6457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r>
      <w:tr w:rsidR="00CA6A00" w:rsidRPr="00CA6A00" w14:paraId="758E76A8" w14:textId="77777777" w:rsidTr="00760C02">
        <w:tc>
          <w:tcPr>
            <w:tcW w:w="1696" w:type="dxa"/>
          </w:tcPr>
          <w:p w14:paraId="516FEF41" w14:textId="2D96C7E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ual 2018</w:t>
            </w:r>
            <w:r w:rsidRPr="00CA6A00">
              <w:rPr>
                <w:rFonts w:ascii="Times New Roman" w:hAnsi="Times New Roman" w:cs="Times New Roman"/>
                <w:color w:val="000000" w:themeColor="text1"/>
                <w:sz w:val="18"/>
                <w:szCs w:val="18"/>
              </w:rPr>
              <w:fldChar w:fldCharType="begin">
                <w:fldData xml:space="preserve">PEVuZE5vdGU+PENpdGU+PEF1dGhvcj5HdWFsPC9BdXRob3I+PFllYXI+MjAxODwvWWVhcj48UmVj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HdWFsPC9BdXRob3I+PFllYXI+MjAxODwvWWVhcj48UmVj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78]</w:t>
            </w:r>
            <w:r w:rsidRPr="00CA6A00">
              <w:rPr>
                <w:rFonts w:ascii="Times New Roman" w:hAnsi="Times New Roman" w:cs="Times New Roman"/>
                <w:color w:val="000000" w:themeColor="text1"/>
                <w:sz w:val="18"/>
                <w:szCs w:val="18"/>
              </w:rPr>
              <w:fldChar w:fldCharType="end"/>
            </w:r>
          </w:p>
        </w:tc>
        <w:tc>
          <w:tcPr>
            <w:tcW w:w="1135" w:type="dxa"/>
          </w:tcPr>
          <w:p w14:paraId="4E3A71CB" w14:textId="29760EA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52/557</w:t>
            </w:r>
          </w:p>
        </w:tc>
        <w:tc>
          <w:tcPr>
            <w:tcW w:w="436" w:type="dxa"/>
          </w:tcPr>
          <w:p w14:paraId="332C6924" w14:textId="77777777" w:rsidR="004016F5" w:rsidRPr="00CA6A00" w:rsidRDefault="004016F5" w:rsidP="004016F5">
            <w:pPr>
              <w:rPr>
                <w:rFonts w:ascii="Times New Roman" w:hAnsi="Times New Roman" w:cs="Times New Roman"/>
                <w:color w:val="000000" w:themeColor="text1"/>
                <w:sz w:val="18"/>
                <w:szCs w:val="18"/>
              </w:rPr>
            </w:pPr>
          </w:p>
        </w:tc>
        <w:tc>
          <w:tcPr>
            <w:tcW w:w="456" w:type="dxa"/>
          </w:tcPr>
          <w:p w14:paraId="49CA4F3D"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714EA3BC"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70EC558F" w14:textId="77777777" w:rsidR="004016F5" w:rsidRPr="00CA6A00" w:rsidRDefault="004016F5" w:rsidP="004016F5">
            <w:pPr>
              <w:rPr>
                <w:rFonts w:ascii="Times New Roman" w:hAnsi="Times New Roman" w:cs="Times New Roman"/>
                <w:color w:val="000000" w:themeColor="text1"/>
                <w:sz w:val="18"/>
                <w:szCs w:val="18"/>
              </w:rPr>
            </w:pPr>
          </w:p>
        </w:tc>
        <w:tc>
          <w:tcPr>
            <w:tcW w:w="461" w:type="dxa"/>
          </w:tcPr>
          <w:p w14:paraId="359B4F4D"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223E1CA9"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43DE3126"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3E1049A9"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11E69D7B"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57343D4A"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0A203646"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10CECE9C"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68D8EC78"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64F4A177"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17E34553"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04E734A2"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34DAD629"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4A56BC49"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7C820ABE" w14:textId="03545E3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7" w:type="dxa"/>
          </w:tcPr>
          <w:p w14:paraId="23E30D24"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587BEA21"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24D1DBD7"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21EB9781"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662005E1"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4C43CC15" w14:textId="77777777" w:rsidTr="00760C02">
        <w:tc>
          <w:tcPr>
            <w:tcW w:w="1696" w:type="dxa"/>
          </w:tcPr>
          <w:p w14:paraId="756AF6C6" w14:textId="08C9E83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uenther 2020</w:t>
            </w:r>
            <w:r w:rsidR="00071EE3" w:rsidRPr="00CA6A00">
              <w:rPr>
                <w:rFonts w:ascii="Times New Roman" w:hAnsi="Times New Roman" w:cs="Times New Roman"/>
                <w:color w:val="000000" w:themeColor="text1"/>
                <w:sz w:val="18"/>
                <w:szCs w:val="18"/>
              </w:rPr>
              <w:fldChar w:fldCharType="begin">
                <w:fldData xml:space="preserve">PEVuZE5vdGU+PENpdGU+PEF1dGhvcj5HdWVudGhlcjwvQXV0aG9yPjxZZWFyPjIwMjA8L1llYXI+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HdWVudGhlcjwvQXV0aG9yPjxZZWFyPjIwMjA8L1llYXI+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71EE3" w:rsidRPr="00CA6A00">
              <w:rPr>
                <w:rFonts w:ascii="Times New Roman" w:hAnsi="Times New Roman" w:cs="Times New Roman"/>
                <w:color w:val="000000" w:themeColor="text1"/>
                <w:sz w:val="18"/>
                <w:szCs w:val="18"/>
              </w:rPr>
            </w:r>
            <w:r w:rsidR="00071EE3"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79]</w:t>
            </w:r>
            <w:r w:rsidR="00071EE3" w:rsidRPr="00CA6A00">
              <w:rPr>
                <w:rFonts w:ascii="Times New Roman" w:hAnsi="Times New Roman" w:cs="Times New Roman"/>
                <w:color w:val="000000" w:themeColor="text1"/>
                <w:sz w:val="18"/>
                <w:szCs w:val="18"/>
              </w:rPr>
              <w:fldChar w:fldCharType="end"/>
            </w:r>
          </w:p>
        </w:tc>
        <w:tc>
          <w:tcPr>
            <w:tcW w:w="1135" w:type="dxa"/>
          </w:tcPr>
          <w:p w14:paraId="238A11ED" w14:textId="386458E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9/86</w:t>
            </w:r>
          </w:p>
        </w:tc>
        <w:tc>
          <w:tcPr>
            <w:tcW w:w="436" w:type="dxa"/>
          </w:tcPr>
          <w:p w14:paraId="02DE7EA7" w14:textId="77777777" w:rsidR="004016F5" w:rsidRPr="00CA6A00" w:rsidRDefault="004016F5" w:rsidP="004016F5">
            <w:pPr>
              <w:rPr>
                <w:rFonts w:ascii="Times New Roman" w:hAnsi="Times New Roman" w:cs="Times New Roman"/>
                <w:color w:val="000000" w:themeColor="text1"/>
                <w:sz w:val="18"/>
                <w:szCs w:val="18"/>
              </w:rPr>
            </w:pPr>
          </w:p>
        </w:tc>
        <w:tc>
          <w:tcPr>
            <w:tcW w:w="456" w:type="dxa"/>
          </w:tcPr>
          <w:p w14:paraId="2CAD8012"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1716FD3F"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67FE2809" w14:textId="1A77B50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61" w:type="dxa"/>
          </w:tcPr>
          <w:p w14:paraId="1C52CC6B"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2F78F4F9"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4E5AAE9A"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07E921FD"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15C9AACC"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74AA1D50"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3D3371A9"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799C33F0"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78816C54"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1825D352"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7E28AD8D"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79970656"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31DB04DC"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3A5629E3"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1691CBA0"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723D6AA6"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393164FB"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36FBC2A2"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73668555"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3F160ED5"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5E3C8864" w14:textId="77777777" w:rsidTr="00760C02">
        <w:tc>
          <w:tcPr>
            <w:tcW w:w="1696" w:type="dxa"/>
          </w:tcPr>
          <w:p w14:paraId="5FF91F23" w14:textId="6470D51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Han 2010</w:t>
            </w:r>
            <w:r w:rsidRPr="00CA6A00">
              <w:rPr>
                <w:rFonts w:ascii="Times New Roman" w:hAnsi="Times New Roman" w:cs="Times New Roman"/>
                <w:color w:val="000000" w:themeColor="text1"/>
                <w:sz w:val="18"/>
                <w:szCs w:val="18"/>
              </w:rPr>
              <w:fldChar w:fldCharType="begin">
                <w:fldData xml:space="preserve">PEVuZE5vdGU+PENpdGU+PEF1dGhvcj5IYW48L0F1dGhvcj48WWVhcj4yMDEwPC9ZZWFyPjxSZWNO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IYW48L0F1dGhvcj48WWVhcj4yMDEwPC9ZZWFyPjxSZWNO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80]</w:t>
            </w:r>
            <w:r w:rsidRPr="00CA6A00">
              <w:rPr>
                <w:rFonts w:ascii="Times New Roman" w:hAnsi="Times New Roman" w:cs="Times New Roman"/>
                <w:color w:val="000000" w:themeColor="text1"/>
                <w:sz w:val="18"/>
                <w:szCs w:val="18"/>
              </w:rPr>
              <w:fldChar w:fldCharType="end"/>
            </w:r>
          </w:p>
        </w:tc>
        <w:tc>
          <w:tcPr>
            <w:tcW w:w="1135" w:type="dxa"/>
          </w:tcPr>
          <w:p w14:paraId="732C75ED" w14:textId="048C916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08/520</w:t>
            </w:r>
          </w:p>
        </w:tc>
        <w:tc>
          <w:tcPr>
            <w:tcW w:w="436" w:type="dxa"/>
          </w:tcPr>
          <w:p w14:paraId="0BB4FABD" w14:textId="77777777" w:rsidR="004016F5" w:rsidRPr="00CA6A00" w:rsidRDefault="004016F5" w:rsidP="004016F5">
            <w:pPr>
              <w:rPr>
                <w:rFonts w:ascii="Times New Roman" w:hAnsi="Times New Roman" w:cs="Times New Roman"/>
                <w:color w:val="000000" w:themeColor="text1"/>
                <w:sz w:val="18"/>
                <w:szCs w:val="18"/>
              </w:rPr>
            </w:pPr>
          </w:p>
        </w:tc>
        <w:tc>
          <w:tcPr>
            <w:tcW w:w="456" w:type="dxa"/>
          </w:tcPr>
          <w:p w14:paraId="3903DF08"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648FFC7D"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02D6254D" w14:textId="77777777" w:rsidR="004016F5" w:rsidRPr="00CA6A00" w:rsidRDefault="004016F5" w:rsidP="004016F5">
            <w:pPr>
              <w:rPr>
                <w:rFonts w:ascii="Times New Roman" w:hAnsi="Times New Roman" w:cs="Times New Roman"/>
                <w:color w:val="000000" w:themeColor="text1"/>
                <w:sz w:val="18"/>
                <w:szCs w:val="18"/>
              </w:rPr>
            </w:pPr>
          </w:p>
        </w:tc>
        <w:tc>
          <w:tcPr>
            <w:tcW w:w="461" w:type="dxa"/>
          </w:tcPr>
          <w:p w14:paraId="6C619EF0"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781B3E38"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482EE3CD"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49E61A3F"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1B89B682"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0D2B67FB"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5540B7FD"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2EDF3A68"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44D064EC"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09BC93F8"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22854998"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6E64FE0B"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3372E42F"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59A8A009"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3510659E"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51172AE6"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00D5A4DB"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1F221D3C" w14:textId="7D691F5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4" w:type="dxa"/>
          </w:tcPr>
          <w:p w14:paraId="7AC838B2"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6E340F51"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216B6492" w14:textId="77777777" w:rsidTr="00760C02">
        <w:tc>
          <w:tcPr>
            <w:tcW w:w="1696" w:type="dxa"/>
          </w:tcPr>
          <w:p w14:paraId="082D93DF" w14:textId="72AC881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Han 2017</w:t>
            </w:r>
            <w:r w:rsidRPr="00CA6A00">
              <w:rPr>
                <w:rFonts w:ascii="Times New Roman" w:hAnsi="Times New Roman" w:cs="Times New Roman"/>
                <w:color w:val="000000" w:themeColor="text1"/>
                <w:sz w:val="18"/>
                <w:szCs w:val="18"/>
              </w:rPr>
              <w:fldChar w:fldCharType="begin">
                <w:fldData xml:space="preserve">PEVuZE5vdGU+PENpdGU+PEF1dGhvcj5IYW48L0F1dGhvcj48WWVhcj4yMDE3PC9ZZWFyPjxSZWNO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IYW48L0F1dGhvcj48WWVhcj4yMDE3PC9ZZWFyPjxSZWNO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81]</w:t>
            </w:r>
            <w:r w:rsidRPr="00CA6A00">
              <w:rPr>
                <w:rFonts w:ascii="Times New Roman" w:hAnsi="Times New Roman" w:cs="Times New Roman"/>
                <w:color w:val="000000" w:themeColor="text1"/>
                <w:sz w:val="18"/>
                <w:szCs w:val="18"/>
              </w:rPr>
              <w:fldChar w:fldCharType="end"/>
            </w:r>
          </w:p>
        </w:tc>
        <w:tc>
          <w:tcPr>
            <w:tcW w:w="1135" w:type="dxa"/>
          </w:tcPr>
          <w:p w14:paraId="578E844A" w14:textId="57898A1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55/929</w:t>
            </w:r>
          </w:p>
        </w:tc>
        <w:tc>
          <w:tcPr>
            <w:tcW w:w="436" w:type="dxa"/>
          </w:tcPr>
          <w:p w14:paraId="1175E028" w14:textId="77777777" w:rsidR="004016F5" w:rsidRPr="00CA6A00" w:rsidRDefault="004016F5" w:rsidP="004016F5">
            <w:pPr>
              <w:rPr>
                <w:rFonts w:ascii="Times New Roman" w:hAnsi="Times New Roman" w:cs="Times New Roman"/>
                <w:color w:val="000000" w:themeColor="text1"/>
                <w:sz w:val="18"/>
                <w:szCs w:val="18"/>
              </w:rPr>
            </w:pPr>
          </w:p>
        </w:tc>
        <w:tc>
          <w:tcPr>
            <w:tcW w:w="456" w:type="dxa"/>
          </w:tcPr>
          <w:p w14:paraId="722506C4"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11817BCD"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2F771ED9" w14:textId="77777777" w:rsidR="004016F5" w:rsidRPr="00CA6A00" w:rsidRDefault="004016F5" w:rsidP="004016F5">
            <w:pPr>
              <w:rPr>
                <w:rFonts w:ascii="Times New Roman" w:hAnsi="Times New Roman" w:cs="Times New Roman"/>
                <w:color w:val="000000" w:themeColor="text1"/>
                <w:sz w:val="18"/>
                <w:szCs w:val="18"/>
              </w:rPr>
            </w:pPr>
          </w:p>
        </w:tc>
        <w:tc>
          <w:tcPr>
            <w:tcW w:w="461" w:type="dxa"/>
          </w:tcPr>
          <w:p w14:paraId="07E7273A"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49D89EFB"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1657E4E5"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44F4D346"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7F59F31A"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38D02202"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23B5806B"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050C4C9C"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43E3B7F1"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12146608"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339AED57"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598FF16E"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022DE61A"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35E11E75"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185A2C06"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5657B187"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7D426F97"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78BFF51B" w14:textId="5282A46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4" w:type="dxa"/>
          </w:tcPr>
          <w:p w14:paraId="772AF362"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45C7EA11"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5199FB37" w14:textId="77777777" w:rsidTr="00760C02">
        <w:tc>
          <w:tcPr>
            <w:tcW w:w="1696" w:type="dxa"/>
          </w:tcPr>
          <w:p w14:paraId="534948CE" w14:textId="5D07F44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Han 2022</w:t>
            </w:r>
            <w:r w:rsidRPr="00CA6A00">
              <w:rPr>
                <w:rFonts w:ascii="Times New Roman" w:hAnsi="Times New Roman" w:cs="Times New Roman"/>
                <w:color w:val="000000" w:themeColor="text1"/>
                <w:sz w:val="18"/>
                <w:szCs w:val="18"/>
              </w:rPr>
              <w:fldChar w:fldCharType="begin">
                <w:fldData xml:space="preserve">PEVuZE5vdGU+PENpdGU+PEF1dGhvcj5IYW48L0F1dGhvcj48WWVhcj4yMDIyPC9ZZWFyPjxSZWNO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IYW48L0F1dGhvcj48WWVhcj4yMDIyPC9ZZWFyPjxSZWNO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82]</w:t>
            </w:r>
            <w:r w:rsidRPr="00CA6A00">
              <w:rPr>
                <w:rFonts w:ascii="Times New Roman" w:hAnsi="Times New Roman" w:cs="Times New Roman"/>
                <w:color w:val="000000" w:themeColor="text1"/>
                <w:sz w:val="18"/>
                <w:szCs w:val="18"/>
              </w:rPr>
              <w:fldChar w:fldCharType="end"/>
            </w:r>
          </w:p>
        </w:tc>
        <w:tc>
          <w:tcPr>
            <w:tcW w:w="1135" w:type="dxa"/>
          </w:tcPr>
          <w:p w14:paraId="3D7AF6EE" w14:textId="0808ED8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7/957</w:t>
            </w:r>
          </w:p>
        </w:tc>
        <w:tc>
          <w:tcPr>
            <w:tcW w:w="436" w:type="dxa"/>
          </w:tcPr>
          <w:p w14:paraId="315FD81C" w14:textId="77777777" w:rsidR="004016F5" w:rsidRPr="00CA6A00" w:rsidRDefault="004016F5" w:rsidP="004016F5">
            <w:pPr>
              <w:rPr>
                <w:rFonts w:ascii="Times New Roman" w:hAnsi="Times New Roman" w:cs="Times New Roman"/>
                <w:color w:val="000000" w:themeColor="text1"/>
                <w:sz w:val="18"/>
                <w:szCs w:val="18"/>
              </w:rPr>
            </w:pPr>
          </w:p>
        </w:tc>
        <w:tc>
          <w:tcPr>
            <w:tcW w:w="456" w:type="dxa"/>
          </w:tcPr>
          <w:p w14:paraId="44F2873C"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273AD334"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16C53388" w14:textId="77777777" w:rsidR="004016F5" w:rsidRPr="00CA6A00" w:rsidRDefault="004016F5" w:rsidP="004016F5">
            <w:pPr>
              <w:rPr>
                <w:rFonts w:ascii="Times New Roman" w:hAnsi="Times New Roman" w:cs="Times New Roman"/>
                <w:color w:val="000000" w:themeColor="text1"/>
                <w:sz w:val="18"/>
                <w:szCs w:val="18"/>
              </w:rPr>
            </w:pPr>
          </w:p>
        </w:tc>
        <w:tc>
          <w:tcPr>
            <w:tcW w:w="461" w:type="dxa"/>
          </w:tcPr>
          <w:p w14:paraId="2656A061"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64537703"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71099CC2"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18CFA32F"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70B3FA58"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4397EB9E"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3636EABC"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73D7FC12"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3FEE2D35"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2F492F09"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259E2B83"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3FF7FFC1"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281B6DAD"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3F4B422A"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45362790" w14:textId="49BFFCC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7" w:type="dxa"/>
          </w:tcPr>
          <w:p w14:paraId="4998A524"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00042A27"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3AD1C600" w14:textId="030D8DD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4" w:type="dxa"/>
          </w:tcPr>
          <w:p w14:paraId="1CA5D1CF"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206EB171"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2054B62F" w14:textId="77777777" w:rsidTr="00760C02">
        <w:tc>
          <w:tcPr>
            <w:tcW w:w="1696" w:type="dxa"/>
          </w:tcPr>
          <w:p w14:paraId="1B474B8B" w14:textId="6EED1E9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Hapca 2018</w:t>
            </w:r>
            <w:r w:rsidRPr="00CA6A00">
              <w:rPr>
                <w:rFonts w:ascii="Times New Roman" w:hAnsi="Times New Roman" w:cs="Times New Roman"/>
                <w:color w:val="000000" w:themeColor="text1"/>
                <w:sz w:val="18"/>
                <w:szCs w:val="18"/>
              </w:rPr>
              <w:fldChar w:fldCharType="begin">
                <w:fldData xml:space="preserve">PEVuZE5vdGU+PENpdGU+PEF1dGhvcj5IYXBjYTwvQXV0aG9yPjxZZWFyPjIwMTg8L1llYXI+PFJl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==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IYXBjYTwvQXV0aG9yPjxZZWFyPjIwMTg8L1llYXI+PFJl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==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83]</w:t>
            </w:r>
            <w:r w:rsidRPr="00CA6A00">
              <w:rPr>
                <w:rFonts w:ascii="Times New Roman" w:hAnsi="Times New Roman" w:cs="Times New Roman"/>
                <w:color w:val="000000" w:themeColor="text1"/>
                <w:sz w:val="18"/>
                <w:szCs w:val="18"/>
              </w:rPr>
              <w:fldChar w:fldCharType="end"/>
            </w:r>
          </w:p>
        </w:tc>
        <w:tc>
          <w:tcPr>
            <w:tcW w:w="1135" w:type="dxa"/>
          </w:tcPr>
          <w:p w14:paraId="1929CFD1" w14:textId="2A311CE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065/4344</w:t>
            </w:r>
          </w:p>
        </w:tc>
        <w:tc>
          <w:tcPr>
            <w:tcW w:w="436" w:type="dxa"/>
          </w:tcPr>
          <w:p w14:paraId="741640DE" w14:textId="77777777" w:rsidR="004016F5" w:rsidRPr="00CA6A00" w:rsidRDefault="004016F5" w:rsidP="004016F5">
            <w:pPr>
              <w:rPr>
                <w:rFonts w:ascii="Times New Roman" w:hAnsi="Times New Roman" w:cs="Times New Roman"/>
                <w:color w:val="000000" w:themeColor="text1"/>
                <w:sz w:val="18"/>
                <w:szCs w:val="18"/>
              </w:rPr>
            </w:pPr>
          </w:p>
        </w:tc>
        <w:tc>
          <w:tcPr>
            <w:tcW w:w="456" w:type="dxa"/>
          </w:tcPr>
          <w:p w14:paraId="14C36A7B"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27D89E77"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3C441465" w14:textId="77777777" w:rsidR="004016F5" w:rsidRPr="00CA6A00" w:rsidRDefault="004016F5" w:rsidP="004016F5">
            <w:pPr>
              <w:rPr>
                <w:rFonts w:ascii="Times New Roman" w:hAnsi="Times New Roman" w:cs="Times New Roman"/>
                <w:color w:val="000000" w:themeColor="text1"/>
                <w:sz w:val="18"/>
                <w:szCs w:val="18"/>
              </w:rPr>
            </w:pPr>
          </w:p>
        </w:tc>
        <w:tc>
          <w:tcPr>
            <w:tcW w:w="461" w:type="dxa"/>
          </w:tcPr>
          <w:p w14:paraId="1ACF4661"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1CCBA8FE"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4C1EE320"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57FC2E12"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00805484"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5636F59D"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15796194"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6CA12C07"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7E22EA65"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1C872D96"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08ECA7F1"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79F370DC"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0B3D9D7D"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55CF77BC"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13315166"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660C7152"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06644AA2"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508FD549" w14:textId="3A07850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4" w:type="dxa"/>
          </w:tcPr>
          <w:p w14:paraId="38F62058" w14:textId="4D86B35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tcPr>
          <w:p w14:paraId="5543AD1B" w14:textId="439BB72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r>
      <w:tr w:rsidR="00CA6A00" w:rsidRPr="00CA6A00" w14:paraId="3CBD59E9" w14:textId="77777777" w:rsidTr="00760C02">
        <w:tc>
          <w:tcPr>
            <w:tcW w:w="1696" w:type="dxa"/>
          </w:tcPr>
          <w:p w14:paraId="6CDDE697" w14:textId="1EF3E51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Hawley 2023</w:t>
            </w:r>
            <w:r w:rsidRPr="00CA6A00">
              <w:rPr>
                <w:rFonts w:ascii="Times New Roman" w:hAnsi="Times New Roman" w:cs="Times New Roman"/>
                <w:color w:val="000000" w:themeColor="text1"/>
                <w:sz w:val="18"/>
                <w:szCs w:val="18"/>
              </w:rPr>
              <w:fldChar w:fldCharType="begin">
                <w:fldData xml:space="preserve">PEVuZE5vdGU+PENpdGU+PEF1dGhvcj5IYXdsZXk8L0F1dGhvcj48WWVhcj4yMDIzPC9ZZWFyPjxS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IYXdsZXk8L0F1dGhvcj48WWVhcj4yMDIzPC9ZZWFyPjxS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84]</w:t>
            </w:r>
            <w:r w:rsidRPr="00CA6A00">
              <w:rPr>
                <w:rFonts w:ascii="Times New Roman" w:hAnsi="Times New Roman" w:cs="Times New Roman"/>
                <w:color w:val="000000" w:themeColor="text1"/>
                <w:sz w:val="18"/>
                <w:szCs w:val="18"/>
              </w:rPr>
              <w:fldChar w:fldCharType="end"/>
            </w:r>
          </w:p>
        </w:tc>
        <w:tc>
          <w:tcPr>
            <w:tcW w:w="1135" w:type="dxa"/>
          </w:tcPr>
          <w:p w14:paraId="17E40D91" w14:textId="4C4F813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058/17761</w:t>
            </w:r>
          </w:p>
        </w:tc>
        <w:tc>
          <w:tcPr>
            <w:tcW w:w="436" w:type="dxa"/>
          </w:tcPr>
          <w:p w14:paraId="22E93DEF" w14:textId="77777777" w:rsidR="004016F5" w:rsidRPr="00CA6A00" w:rsidRDefault="004016F5" w:rsidP="004016F5">
            <w:pPr>
              <w:rPr>
                <w:rFonts w:ascii="Times New Roman" w:hAnsi="Times New Roman" w:cs="Times New Roman"/>
                <w:color w:val="000000" w:themeColor="text1"/>
                <w:sz w:val="18"/>
                <w:szCs w:val="18"/>
              </w:rPr>
            </w:pPr>
          </w:p>
        </w:tc>
        <w:tc>
          <w:tcPr>
            <w:tcW w:w="456" w:type="dxa"/>
          </w:tcPr>
          <w:p w14:paraId="68F9AD86"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4D82D442"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2F15B501" w14:textId="47CE07C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61" w:type="dxa"/>
          </w:tcPr>
          <w:p w14:paraId="6ECDB6B6"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64E74BAB"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184EBA29"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1F4884F9"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3C220246"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7FBE0BA5"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38D1BF70"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61AA0753"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52E7DA9C"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23BA7C3F"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443D541A"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7FD053C4" w14:textId="460CD7A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524" w:type="dxa"/>
          </w:tcPr>
          <w:p w14:paraId="762A7CBD"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57004649"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40954073"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38D66521"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13F2654E"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55250B4B"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092F31AA"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7290EC12"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25150BFC" w14:textId="77777777" w:rsidTr="00760C02">
        <w:tc>
          <w:tcPr>
            <w:tcW w:w="1696" w:type="dxa"/>
          </w:tcPr>
          <w:p w14:paraId="472F24B9" w14:textId="6951A83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Hempenius 2016</w:t>
            </w:r>
            <w:r w:rsidRPr="00CA6A00">
              <w:rPr>
                <w:rFonts w:ascii="Times New Roman" w:hAnsi="Times New Roman" w:cs="Times New Roman"/>
                <w:color w:val="000000" w:themeColor="text1"/>
                <w:sz w:val="18"/>
                <w:szCs w:val="18"/>
              </w:rPr>
              <w:fldChar w:fldCharType="begin">
                <w:fldData xml:space="preserve">PEVuZE5vdGU+PENpdGU+PEF1dGhvcj5IZW1wZW5pdXM8L0F1dGhvcj48WWVhcj4yMDE2PC9ZZWFy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IZW1wZW5pdXM8L0F1dGhvcj48WWVhcj4yMDE2PC9ZZWFy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85]</w:t>
            </w:r>
            <w:r w:rsidRPr="00CA6A00">
              <w:rPr>
                <w:rFonts w:ascii="Times New Roman" w:hAnsi="Times New Roman" w:cs="Times New Roman"/>
                <w:color w:val="000000" w:themeColor="text1"/>
                <w:sz w:val="18"/>
                <w:szCs w:val="18"/>
              </w:rPr>
              <w:fldChar w:fldCharType="end"/>
            </w:r>
          </w:p>
        </w:tc>
        <w:tc>
          <w:tcPr>
            <w:tcW w:w="1135" w:type="dxa"/>
          </w:tcPr>
          <w:p w14:paraId="76A0A851" w14:textId="07E0DAC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1/222</w:t>
            </w:r>
          </w:p>
        </w:tc>
        <w:tc>
          <w:tcPr>
            <w:tcW w:w="436" w:type="dxa"/>
          </w:tcPr>
          <w:p w14:paraId="0C6626D6" w14:textId="75BAC9C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6" w:type="dxa"/>
          </w:tcPr>
          <w:p w14:paraId="45EC9983"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20CA1228"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03273AAA" w14:textId="19DBF7D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61" w:type="dxa"/>
          </w:tcPr>
          <w:p w14:paraId="13022CBB"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557AB26A"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5F1B6AFE" w14:textId="26C0BD0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tcPr>
          <w:p w14:paraId="39E46DFD"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0B5C42FA"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6D822FE8"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3674D53D"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3B2545AD"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1FEEC063"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255754D5"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225E3211"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12B382FB"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0BB491A2"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29439B0A"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219FA866" w14:textId="1C71946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7" w:type="dxa"/>
          </w:tcPr>
          <w:p w14:paraId="050C1BC3"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3C91BEFD"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3E58BDC3" w14:textId="288E6A9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4" w:type="dxa"/>
          </w:tcPr>
          <w:p w14:paraId="6D74B11D"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30BB861E"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5D208D62" w14:textId="77777777" w:rsidTr="00760C02">
        <w:tc>
          <w:tcPr>
            <w:tcW w:w="1696" w:type="dxa"/>
          </w:tcPr>
          <w:p w14:paraId="54127E72" w14:textId="6F90D73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Hofhuis 2022</w:t>
            </w:r>
            <w:r w:rsidRPr="00CA6A00">
              <w:rPr>
                <w:rFonts w:ascii="Times New Roman" w:hAnsi="Times New Roman" w:cs="Times New Roman"/>
                <w:color w:val="000000" w:themeColor="text1"/>
                <w:sz w:val="18"/>
                <w:szCs w:val="18"/>
              </w:rPr>
              <w:fldChar w:fldCharType="begin">
                <w:fldData xml:space="preserve">PEVuZE5vdGU+PENpdGU+PEF1dGhvcj5Ib2ZodWlzPC9BdXRob3I+PFllYXI+MjAyMjwvWWVhcj48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Ib2ZodWlzPC9BdXRob3I+PFllYXI+MjAyMjwvWWVhcj48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86]</w:t>
            </w:r>
            <w:r w:rsidRPr="00CA6A00">
              <w:rPr>
                <w:rFonts w:ascii="Times New Roman" w:hAnsi="Times New Roman" w:cs="Times New Roman"/>
                <w:color w:val="000000" w:themeColor="text1"/>
                <w:sz w:val="18"/>
                <w:szCs w:val="18"/>
              </w:rPr>
              <w:fldChar w:fldCharType="end"/>
            </w:r>
          </w:p>
        </w:tc>
        <w:tc>
          <w:tcPr>
            <w:tcW w:w="1135" w:type="dxa"/>
          </w:tcPr>
          <w:p w14:paraId="6489B1F4" w14:textId="4F6EE0E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82/300</w:t>
            </w:r>
          </w:p>
        </w:tc>
        <w:tc>
          <w:tcPr>
            <w:tcW w:w="436" w:type="dxa"/>
          </w:tcPr>
          <w:p w14:paraId="117CD5FB" w14:textId="77777777" w:rsidR="004016F5" w:rsidRPr="00CA6A00" w:rsidRDefault="004016F5" w:rsidP="004016F5">
            <w:pPr>
              <w:rPr>
                <w:rFonts w:ascii="Times New Roman" w:hAnsi="Times New Roman" w:cs="Times New Roman"/>
                <w:color w:val="000000" w:themeColor="text1"/>
                <w:sz w:val="18"/>
                <w:szCs w:val="18"/>
              </w:rPr>
            </w:pPr>
          </w:p>
        </w:tc>
        <w:tc>
          <w:tcPr>
            <w:tcW w:w="456" w:type="dxa"/>
          </w:tcPr>
          <w:p w14:paraId="7D29A6B7"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41EDC4F3"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59A96B87" w14:textId="77777777" w:rsidR="004016F5" w:rsidRPr="00CA6A00" w:rsidRDefault="004016F5" w:rsidP="004016F5">
            <w:pPr>
              <w:rPr>
                <w:rFonts w:ascii="Times New Roman" w:hAnsi="Times New Roman" w:cs="Times New Roman"/>
                <w:color w:val="000000" w:themeColor="text1"/>
                <w:sz w:val="18"/>
                <w:szCs w:val="18"/>
              </w:rPr>
            </w:pPr>
          </w:p>
        </w:tc>
        <w:tc>
          <w:tcPr>
            <w:tcW w:w="461" w:type="dxa"/>
          </w:tcPr>
          <w:p w14:paraId="538EFE4C"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2FBE84CC"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3AF9621F"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0C361B34" w14:textId="75C7C95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35" w:type="dxa"/>
          </w:tcPr>
          <w:p w14:paraId="12BE4880"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28F0093A"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1B9ECECA"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366FD142"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7ABB9B74"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0A47A01D"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78D62C75"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4B747FFC"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4F5ECD93"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030150E1"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64887E5C"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63647939"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208B5C78"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1D673C7D"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1C885989"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35DF933E"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17738623" w14:textId="77777777" w:rsidTr="00760C02">
        <w:tc>
          <w:tcPr>
            <w:tcW w:w="1696" w:type="dxa"/>
          </w:tcPr>
          <w:p w14:paraId="44DCDCF7" w14:textId="3922B47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Hölttä 2011</w:t>
            </w:r>
            <w:r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Holtta&lt;/Author&gt;&lt;Year&gt;2011&lt;/Year&gt;&lt;RecNum&gt;288&lt;/RecNum&gt;&lt;DisplayText&gt;[87]&lt;/DisplayText&gt;&lt;record&gt;&lt;rec-number&gt;288&lt;/rec-number&gt;&lt;foreign-keys&gt;&lt;key app="EN" db-id="sstzwfe08r9xrke295vvts57d2ew5p9sed9p" timestamp="1734569242"&gt;288&lt;/key&gt;&lt;/foreign-keys&gt;&lt;ref-type name="Journal Article"&gt;17&lt;/ref-type&gt;&lt;contributors&gt;&lt;authors&gt;&lt;author&gt;Holtta, E.&lt;/author&gt;&lt;author&gt;Laakkonen, M. L.&lt;/author&gt;&lt;author&gt;Laurila, J. V.&lt;/author&gt;&lt;author&gt;Strandberg, T. E.&lt;/author&gt;&lt;author&gt;Tilvis, R.&lt;/author&gt;&lt;author&gt;Kautiainen, H.&lt;/author&gt;&lt;author&gt;Pitkala, K. H.&lt;/author&gt;&lt;/authors&gt;&lt;/contributors&gt;&lt;auth-address&gt;Unit of General Practice, Helsinki University Central Hospital and University of Helsinki, Finland. eeva.holtta@hel.fi&lt;/auth-address&gt;&lt;titles&gt;&lt;title&gt;The overlap of delirium with neuropsychiatric symptoms among patients with dementia&lt;/title&gt;&lt;secondary-title&gt;Am J Geriatr Psychiatry&lt;/secondary-title&gt;&lt;/titles&gt;&lt;periodical&gt;&lt;full-title&gt;Am J Geriatr Psychiatry&lt;/full-title&gt;&lt;/periodical&gt;&lt;pages&gt;1034-41&lt;/pages&gt;&lt;volume&gt;19&lt;/volume&gt;&lt;number&gt;12&lt;/number&gt;&lt;keywords&gt;&lt;keyword&gt;Aged, 80 and over&lt;/keyword&gt;&lt;keyword&gt;Behavioral Symptoms/complications/*diagnosis/*psychology&lt;/keyword&gt;&lt;keyword&gt;Delirium/complications/*diagnosis/*psychology&lt;/keyword&gt;&lt;keyword&gt;Dementia/complications/*diagnosis/*psychology&lt;/keyword&gt;&lt;keyword&gt;Female&lt;/keyword&gt;&lt;keyword&gt;Follow-Up Studies&lt;/keyword&gt;&lt;keyword&gt;Humans&lt;/keyword&gt;&lt;keyword&gt;Male&lt;/keyword&gt;&lt;keyword&gt;Prognosis&lt;/keyword&gt;&lt;keyword&gt;Psychiatric Status Rating Scales/statistics &amp;amp; numerical data&lt;/keyword&gt;&lt;/keywords&gt;&lt;dates&gt;&lt;year&gt;2011&lt;/year&gt;&lt;pub-dates&gt;&lt;date&gt;Dec&lt;/date&gt;&lt;/pub-dates&gt;&lt;/dates&gt;&lt;isbn&gt;1545-7214 (Electronic)&amp;#xD;1064-7481 (Linking)&lt;/isbn&gt;&lt;accession-num&gt;22123275&lt;/accession-num&gt;&lt;urls&gt;&lt;related-urls&gt;&lt;url&gt;https://www.ncbi.nlm.nih.gov/pubmed/22123275&lt;/url&gt;&lt;/related-urls&gt;&lt;/urls&gt;&lt;electronic-resource-num&gt;10.1097/JGP.0b013e31820dcbb6&lt;/electronic-resource-num&gt;&lt;remote-database-name&gt;Medline&lt;/remote-database-name&gt;&lt;remote-database-provider&gt;NLM&lt;/remote-database-provider&gt;&lt;/record&gt;&lt;/Cite&gt;&lt;/EndNote&gt;</w:instrText>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87]</w:t>
            </w:r>
            <w:r w:rsidRPr="00CA6A00">
              <w:rPr>
                <w:rFonts w:ascii="Times New Roman" w:hAnsi="Times New Roman" w:cs="Times New Roman"/>
                <w:color w:val="000000" w:themeColor="text1"/>
                <w:sz w:val="18"/>
                <w:szCs w:val="18"/>
              </w:rPr>
              <w:fldChar w:fldCharType="end"/>
            </w:r>
          </w:p>
        </w:tc>
        <w:tc>
          <w:tcPr>
            <w:tcW w:w="1135" w:type="dxa"/>
          </w:tcPr>
          <w:p w14:paraId="6815CCF0" w14:textId="4DE1852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6/189</w:t>
            </w:r>
          </w:p>
        </w:tc>
        <w:tc>
          <w:tcPr>
            <w:tcW w:w="436" w:type="dxa"/>
          </w:tcPr>
          <w:p w14:paraId="276411E5" w14:textId="77777777" w:rsidR="004016F5" w:rsidRPr="00CA6A00" w:rsidRDefault="004016F5" w:rsidP="004016F5">
            <w:pPr>
              <w:rPr>
                <w:rFonts w:ascii="Times New Roman" w:hAnsi="Times New Roman" w:cs="Times New Roman"/>
                <w:color w:val="000000" w:themeColor="text1"/>
                <w:sz w:val="18"/>
                <w:szCs w:val="18"/>
              </w:rPr>
            </w:pPr>
          </w:p>
        </w:tc>
        <w:tc>
          <w:tcPr>
            <w:tcW w:w="456" w:type="dxa"/>
          </w:tcPr>
          <w:p w14:paraId="450F3796"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73D45493"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33BD7880" w14:textId="77777777" w:rsidR="004016F5" w:rsidRPr="00CA6A00" w:rsidRDefault="004016F5" w:rsidP="004016F5">
            <w:pPr>
              <w:rPr>
                <w:rFonts w:ascii="Times New Roman" w:hAnsi="Times New Roman" w:cs="Times New Roman"/>
                <w:color w:val="000000" w:themeColor="text1"/>
                <w:sz w:val="18"/>
                <w:szCs w:val="18"/>
              </w:rPr>
            </w:pPr>
          </w:p>
        </w:tc>
        <w:tc>
          <w:tcPr>
            <w:tcW w:w="461" w:type="dxa"/>
          </w:tcPr>
          <w:p w14:paraId="06C48BF6"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3D3A1E74"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79AF29EB"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4FE81E25"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16D9625C"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2C9F32FF"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727436BA"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6F647275"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7B87DA20"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25C805EC"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0597F1CD"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3123E864"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49971088"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436200D5"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21C6B389"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5EE26589"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2E5E1FA6"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6BF0E5D7"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13AE4E56"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20FFFC01" w14:textId="0C847AA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r>
      <w:tr w:rsidR="00CA6A00" w:rsidRPr="00CA6A00" w14:paraId="54DC4199" w14:textId="77777777" w:rsidTr="00760C02">
        <w:tc>
          <w:tcPr>
            <w:tcW w:w="1696" w:type="dxa"/>
          </w:tcPr>
          <w:p w14:paraId="45EDA30A" w14:textId="4216F36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Honda 2016</w:t>
            </w:r>
            <w:r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Honda&lt;/Author&gt;&lt;Year&gt;2016&lt;/Year&gt;&lt;RecNum&gt;470&lt;/RecNum&gt;&lt;DisplayText&gt;[88]&lt;/DisplayText&gt;&lt;record&gt;&lt;rec-number&gt;470&lt;/rec-number&gt;&lt;foreign-keys&gt;&lt;key app="EN" db-id="sstzwfe08r9xrke295vvts57d2ew5p9sed9p" timestamp="1734572316"&gt;470&lt;/key&gt;&lt;/foreign-keys&gt;&lt;ref-type name="Journal Article"&gt;17&lt;/ref-type&gt;&lt;contributors&gt;&lt;authors&gt;&lt;author&gt;Honda, Satoshi&lt;/author&gt;&lt;author&gt;Nagai, Toshiyuki&lt;/author&gt;&lt;author&gt;Sugano, Yasuo&lt;/author&gt;&lt;author&gt;Okada, Atsushi&lt;/author&gt;&lt;author&gt;Asaumi, Yasuhide&lt;/author&gt;&lt;author&gt;Aiba, Takeshi&lt;/author&gt;&lt;author&gt;Noguchi, Teruo&lt;/author&gt;&lt;author&gt;Kusano, Kengo&lt;/author&gt;&lt;author&gt;Ogawa, Hisao&lt;/author&gt;&lt;author&gt;Yasuda, Satoshi&lt;/author&gt;&lt;/authors&gt;&lt;/contributors&gt;&lt;titles&gt;&lt;title&gt;Prevalence, determinants, and prognostic significance of delirium in patients with acute heart failure&lt;/title&gt;&lt;secondary-title&gt;International journal of cardiology&lt;/secondary-title&gt;&lt;/titles&gt;&lt;periodical&gt;&lt;full-title&gt;International journal of cardiology&lt;/full-title&gt;&lt;/periodical&gt;&lt;pages&gt;521-527&lt;/pages&gt;&lt;volume&gt;222&lt;/volume&gt;&lt;dates&gt;&lt;year&gt;2016&lt;/year&gt;&lt;/dates&gt;&lt;isbn&gt;0167-5273&lt;/isbn&gt;&lt;urls&gt;&lt;/urls&gt;&lt;/record&gt;&lt;/Cite&gt;&lt;/EndNote&gt;</w:instrText>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88]</w:t>
            </w:r>
            <w:r w:rsidRPr="00CA6A00">
              <w:rPr>
                <w:rFonts w:ascii="Times New Roman" w:hAnsi="Times New Roman" w:cs="Times New Roman"/>
                <w:color w:val="000000" w:themeColor="text1"/>
                <w:sz w:val="18"/>
                <w:szCs w:val="18"/>
              </w:rPr>
              <w:fldChar w:fldCharType="end"/>
            </w:r>
          </w:p>
        </w:tc>
        <w:tc>
          <w:tcPr>
            <w:tcW w:w="1135" w:type="dxa"/>
          </w:tcPr>
          <w:p w14:paraId="4894848F" w14:textId="66C59A8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34/465</w:t>
            </w:r>
          </w:p>
        </w:tc>
        <w:tc>
          <w:tcPr>
            <w:tcW w:w="436" w:type="dxa"/>
          </w:tcPr>
          <w:p w14:paraId="04AE3832" w14:textId="77777777" w:rsidR="004016F5" w:rsidRPr="00CA6A00" w:rsidRDefault="004016F5" w:rsidP="004016F5">
            <w:pPr>
              <w:rPr>
                <w:rFonts w:ascii="Times New Roman" w:hAnsi="Times New Roman" w:cs="Times New Roman"/>
                <w:color w:val="000000" w:themeColor="text1"/>
                <w:sz w:val="18"/>
                <w:szCs w:val="18"/>
              </w:rPr>
            </w:pPr>
          </w:p>
        </w:tc>
        <w:tc>
          <w:tcPr>
            <w:tcW w:w="456" w:type="dxa"/>
          </w:tcPr>
          <w:p w14:paraId="2AAE8C44"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0547C5BA"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2D792CD0" w14:textId="77777777" w:rsidR="004016F5" w:rsidRPr="00CA6A00" w:rsidRDefault="004016F5" w:rsidP="004016F5">
            <w:pPr>
              <w:rPr>
                <w:rFonts w:ascii="Times New Roman" w:hAnsi="Times New Roman" w:cs="Times New Roman"/>
                <w:color w:val="000000" w:themeColor="text1"/>
                <w:sz w:val="18"/>
                <w:szCs w:val="18"/>
              </w:rPr>
            </w:pPr>
          </w:p>
        </w:tc>
        <w:tc>
          <w:tcPr>
            <w:tcW w:w="461" w:type="dxa"/>
          </w:tcPr>
          <w:p w14:paraId="1CB902E7"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00B11B82"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2578F78F"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2CBDFEAB"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0FDFC3AC"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16625BA4"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56625C9C"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1687AD72"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6E15A542"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4F71D3AE"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5CD29A0B"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166C7E0D"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5B2C7B55"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54845813"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7433B5D4"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7ED3798D"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11EB1A06"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03521F24" w14:textId="516152E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4" w:type="dxa"/>
          </w:tcPr>
          <w:p w14:paraId="00815C15" w14:textId="1DB6F8C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tcPr>
          <w:p w14:paraId="7DB6475A" w14:textId="0F73E53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r>
      <w:tr w:rsidR="00CA6A00" w:rsidRPr="00CA6A00" w14:paraId="22A93704" w14:textId="77777777" w:rsidTr="00760C02">
        <w:tc>
          <w:tcPr>
            <w:tcW w:w="1696" w:type="dxa"/>
          </w:tcPr>
          <w:p w14:paraId="20CD659F" w14:textId="3D3F0B0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Hoogma 2023</w:t>
            </w:r>
            <w:r w:rsidRPr="00CA6A00">
              <w:rPr>
                <w:rFonts w:ascii="Times New Roman" w:hAnsi="Times New Roman" w:cs="Times New Roman"/>
                <w:color w:val="000000" w:themeColor="text1"/>
                <w:sz w:val="18"/>
                <w:szCs w:val="18"/>
              </w:rPr>
              <w:fldChar w:fldCharType="begin">
                <w:fldData xml:space="preserve">PEVuZE5vdGU+PENpdGU+PEF1dGhvcj5Ib29nbWE8L0F1dGhvcj48WWVhcj4yMDIzPC9ZZWFyPjxS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Ib29nbWE8L0F1dGhvcj48WWVhcj4yMDIzPC9ZZWFyPjxS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89]</w:t>
            </w:r>
            <w:r w:rsidRPr="00CA6A00">
              <w:rPr>
                <w:rFonts w:ascii="Times New Roman" w:hAnsi="Times New Roman" w:cs="Times New Roman"/>
                <w:color w:val="000000" w:themeColor="text1"/>
                <w:sz w:val="18"/>
                <w:szCs w:val="18"/>
              </w:rPr>
              <w:fldChar w:fldCharType="end"/>
            </w:r>
          </w:p>
        </w:tc>
        <w:tc>
          <w:tcPr>
            <w:tcW w:w="1135" w:type="dxa"/>
          </w:tcPr>
          <w:p w14:paraId="02C052D7" w14:textId="2176F2E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93/157</w:t>
            </w:r>
          </w:p>
        </w:tc>
        <w:tc>
          <w:tcPr>
            <w:tcW w:w="436" w:type="dxa"/>
          </w:tcPr>
          <w:p w14:paraId="2736BFEC" w14:textId="6C2CEB1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6" w:type="dxa"/>
          </w:tcPr>
          <w:p w14:paraId="7A6D94F4"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58F84BC7"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487FE3F0" w14:textId="124373C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61" w:type="dxa"/>
          </w:tcPr>
          <w:p w14:paraId="6D585570"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70D28F10"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58C74FDF" w14:textId="40BC4E9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tcPr>
          <w:p w14:paraId="71500FFA"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2781CE3A"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39D149D5"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2D0A4426"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7DE5427D"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5F34A9B3"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025F0E46"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13B34988"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60189F6D"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2BA91235"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102C4D87"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0EA6F875" w14:textId="6A4E72C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7" w:type="dxa"/>
          </w:tcPr>
          <w:p w14:paraId="36964DC3"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3F320097"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7C4D7705" w14:textId="6723376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4" w:type="dxa"/>
          </w:tcPr>
          <w:p w14:paraId="42DBF6AC"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0B930811"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012C64CC" w14:textId="77777777" w:rsidTr="00760C02">
        <w:tc>
          <w:tcPr>
            <w:tcW w:w="1696" w:type="dxa"/>
          </w:tcPr>
          <w:p w14:paraId="50B048D4" w14:textId="2B54325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Hshieh 2017</w:t>
            </w:r>
            <w:r w:rsidRPr="00CA6A00">
              <w:rPr>
                <w:rFonts w:ascii="Times New Roman" w:hAnsi="Times New Roman" w:cs="Times New Roman"/>
                <w:color w:val="000000" w:themeColor="text1"/>
                <w:sz w:val="18"/>
                <w:szCs w:val="18"/>
              </w:rPr>
              <w:fldChar w:fldCharType="begin">
                <w:fldData xml:space="preserve">PEVuZE5vdGU+PENpdGU+PEF1dGhvcj5Ic2hpZWg8L0F1dGhvcj48WWVhcj4yMDE3PC9ZZWFyPjxS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Ic2hpZWg8L0F1dGhvcj48WWVhcj4yMDE3PC9ZZWFyPjxS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90]</w:t>
            </w:r>
            <w:r w:rsidRPr="00CA6A00">
              <w:rPr>
                <w:rFonts w:ascii="Times New Roman" w:hAnsi="Times New Roman" w:cs="Times New Roman"/>
                <w:color w:val="000000" w:themeColor="text1"/>
                <w:sz w:val="18"/>
                <w:szCs w:val="18"/>
              </w:rPr>
              <w:fldChar w:fldCharType="end"/>
            </w:r>
          </w:p>
        </w:tc>
        <w:tc>
          <w:tcPr>
            <w:tcW w:w="1135" w:type="dxa"/>
          </w:tcPr>
          <w:p w14:paraId="15E6C595" w14:textId="3AE2346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35/431</w:t>
            </w:r>
          </w:p>
        </w:tc>
        <w:tc>
          <w:tcPr>
            <w:tcW w:w="436" w:type="dxa"/>
          </w:tcPr>
          <w:p w14:paraId="5136B36E" w14:textId="77777777" w:rsidR="004016F5" w:rsidRPr="00CA6A00" w:rsidRDefault="004016F5" w:rsidP="004016F5">
            <w:pPr>
              <w:rPr>
                <w:rFonts w:ascii="Times New Roman" w:hAnsi="Times New Roman" w:cs="Times New Roman"/>
                <w:color w:val="000000" w:themeColor="text1"/>
                <w:sz w:val="18"/>
                <w:szCs w:val="18"/>
              </w:rPr>
            </w:pPr>
          </w:p>
        </w:tc>
        <w:tc>
          <w:tcPr>
            <w:tcW w:w="456" w:type="dxa"/>
          </w:tcPr>
          <w:p w14:paraId="3A8E55AF"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0179E26F"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3BF07738" w14:textId="4D11F3A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61" w:type="dxa"/>
          </w:tcPr>
          <w:p w14:paraId="131A7058"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7854AC78" w14:textId="44BD9AE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tcPr>
          <w:p w14:paraId="636962E4"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5D03A2DD"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6F8BD08C"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61CC8A03"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7ED7785E"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2B31A1D7"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2A1A79F7"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54C5CFCC"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43C1A17F"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765D5D8D"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76DAD0F2"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438ED551"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599A5293"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105EBC8E"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1D743D53"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0F61534D"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23C562A7"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6666648D"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2F04F596" w14:textId="77777777" w:rsidTr="00760C02">
        <w:tc>
          <w:tcPr>
            <w:tcW w:w="1696" w:type="dxa"/>
          </w:tcPr>
          <w:p w14:paraId="1F2384FB" w14:textId="60E5549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lastRenderedPageBreak/>
              <w:t>Hshieh 2023</w:t>
            </w:r>
            <w:r w:rsidRPr="00CA6A00">
              <w:rPr>
                <w:rFonts w:ascii="Times New Roman" w:hAnsi="Times New Roman" w:cs="Times New Roman"/>
                <w:color w:val="000000" w:themeColor="text1"/>
                <w:sz w:val="18"/>
                <w:szCs w:val="18"/>
              </w:rPr>
              <w:fldChar w:fldCharType="begin">
                <w:fldData xml:space="preserve">PEVuZE5vdGU+PENpdGU+PEF1dGhvcj5Ic2hpZWg8L0F1dGhvcj48WWVhcj4yMDIzPC9ZZWFyPjxS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==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Ic2hpZWg8L0F1dGhvcj48WWVhcj4yMDIzPC9ZZWFyPjxS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==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91]</w:t>
            </w:r>
            <w:r w:rsidRPr="00CA6A00">
              <w:rPr>
                <w:rFonts w:ascii="Times New Roman" w:hAnsi="Times New Roman" w:cs="Times New Roman"/>
                <w:color w:val="000000" w:themeColor="text1"/>
                <w:sz w:val="18"/>
                <w:szCs w:val="18"/>
              </w:rPr>
              <w:fldChar w:fldCharType="end"/>
            </w:r>
          </w:p>
        </w:tc>
        <w:tc>
          <w:tcPr>
            <w:tcW w:w="1135" w:type="dxa"/>
          </w:tcPr>
          <w:p w14:paraId="30B164BB" w14:textId="68BB462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56/179</w:t>
            </w:r>
          </w:p>
        </w:tc>
        <w:tc>
          <w:tcPr>
            <w:tcW w:w="436" w:type="dxa"/>
          </w:tcPr>
          <w:p w14:paraId="20722D38" w14:textId="77777777" w:rsidR="004016F5" w:rsidRPr="00CA6A00" w:rsidRDefault="004016F5" w:rsidP="004016F5">
            <w:pPr>
              <w:rPr>
                <w:rFonts w:ascii="Times New Roman" w:hAnsi="Times New Roman" w:cs="Times New Roman"/>
                <w:color w:val="000000" w:themeColor="text1"/>
                <w:sz w:val="18"/>
                <w:szCs w:val="18"/>
              </w:rPr>
            </w:pPr>
          </w:p>
        </w:tc>
        <w:tc>
          <w:tcPr>
            <w:tcW w:w="456" w:type="dxa"/>
          </w:tcPr>
          <w:p w14:paraId="573D7FEB"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6D612FE6"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447784B0" w14:textId="77777777" w:rsidR="004016F5" w:rsidRPr="00CA6A00" w:rsidRDefault="004016F5" w:rsidP="004016F5">
            <w:pPr>
              <w:rPr>
                <w:rFonts w:ascii="Times New Roman" w:hAnsi="Times New Roman" w:cs="Times New Roman"/>
                <w:color w:val="000000" w:themeColor="text1"/>
                <w:sz w:val="18"/>
                <w:szCs w:val="18"/>
              </w:rPr>
            </w:pPr>
          </w:p>
        </w:tc>
        <w:tc>
          <w:tcPr>
            <w:tcW w:w="461" w:type="dxa"/>
          </w:tcPr>
          <w:p w14:paraId="382A30C6"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459DF7CB"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5837F4BF"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75B52098"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40B065EC"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4A42EE91"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04C716BB"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64BFC68B"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2C30AEB2"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62AAA13A"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46F8219C"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382E3AF5"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6098A850"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5B7DE0B3"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0722127D"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412C089F"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515392FA"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0E3A6B26" w14:textId="38EC30B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4" w:type="dxa"/>
          </w:tcPr>
          <w:p w14:paraId="722D3A9D" w14:textId="58168B9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tcPr>
          <w:p w14:paraId="4C2E8083"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011A23FC" w14:textId="77777777" w:rsidTr="00760C02">
        <w:tc>
          <w:tcPr>
            <w:tcW w:w="1696" w:type="dxa"/>
          </w:tcPr>
          <w:p w14:paraId="6C4E46B8" w14:textId="741EA21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Hughes 2021</w:t>
            </w:r>
            <w:r w:rsidRPr="00CA6A00">
              <w:rPr>
                <w:rFonts w:ascii="Times New Roman" w:hAnsi="Times New Roman" w:cs="Times New Roman"/>
                <w:color w:val="000000" w:themeColor="text1"/>
                <w:sz w:val="18"/>
                <w:szCs w:val="18"/>
              </w:rPr>
              <w:fldChar w:fldCharType="begin">
                <w:fldData xml:space="preserve">PEVuZE5vdGU+PENpdGU+PEF1dGhvcj5IdWdoZXM8L0F1dGhvcj48WWVhcj4yMDIxPC9ZZWFyPjxS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IdWdoZXM8L0F1dGhvcj48WWVhcj4yMDIxPC9ZZWFyPjxS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92]</w:t>
            </w:r>
            <w:r w:rsidRPr="00CA6A00">
              <w:rPr>
                <w:rFonts w:ascii="Times New Roman" w:hAnsi="Times New Roman" w:cs="Times New Roman"/>
                <w:color w:val="000000" w:themeColor="text1"/>
                <w:sz w:val="18"/>
                <w:szCs w:val="18"/>
              </w:rPr>
              <w:fldChar w:fldCharType="end"/>
            </w:r>
          </w:p>
        </w:tc>
        <w:tc>
          <w:tcPr>
            <w:tcW w:w="1135" w:type="dxa"/>
          </w:tcPr>
          <w:p w14:paraId="11FBE8C6" w14:textId="1E01D4A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40/300</w:t>
            </w:r>
          </w:p>
        </w:tc>
        <w:tc>
          <w:tcPr>
            <w:tcW w:w="436" w:type="dxa"/>
          </w:tcPr>
          <w:p w14:paraId="081DA503" w14:textId="77777777" w:rsidR="004016F5" w:rsidRPr="00CA6A00" w:rsidRDefault="004016F5" w:rsidP="004016F5">
            <w:pPr>
              <w:rPr>
                <w:rFonts w:ascii="Times New Roman" w:hAnsi="Times New Roman" w:cs="Times New Roman"/>
                <w:color w:val="000000" w:themeColor="text1"/>
                <w:sz w:val="18"/>
                <w:szCs w:val="18"/>
              </w:rPr>
            </w:pPr>
          </w:p>
        </w:tc>
        <w:tc>
          <w:tcPr>
            <w:tcW w:w="456" w:type="dxa"/>
          </w:tcPr>
          <w:p w14:paraId="74501697"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3F7F8907"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1AB8BA38" w14:textId="77777777" w:rsidR="004016F5" w:rsidRPr="00CA6A00" w:rsidRDefault="004016F5" w:rsidP="004016F5">
            <w:pPr>
              <w:rPr>
                <w:rFonts w:ascii="Times New Roman" w:hAnsi="Times New Roman" w:cs="Times New Roman"/>
                <w:color w:val="000000" w:themeColor="text1"/>
                <w:sz w:val="18"/>
                <w:szCs w:val="18"/>
              </w:rPr>
            </w:pPr>
          </w:p>
        </w:tc>
        <w:tc>
          <w:tcPr>
            <w:tcW w:w="461" w:type="dxa"/>
          </w:tcPr>
          <w:p w14:paraId="3BCCC6AB"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39EE5D2C"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08792CAA"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2BB33AC5"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15E25636"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27120366"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79193937"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57B4F907"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54C259BC"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3EF9531E"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7DF68D39"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7694B00D"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4132D5BD"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563E869B"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37BEC512"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2C9B186F"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55052C72"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4286EE40"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4D6EE91D" w14:textId="5B20482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tcPr>
          <w:p w14:paraId="32F1CB89"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79067B4F" w14:textId="77777777" w:rsidTr="00760C02">
        <w:tc>
          <w:tcPr>
            <w:tcW w:w="1696" w:type="dxa"/>
          </w:tcPr>
          <w:p w14:paraId="62E32C86" w14:textId="23CA35E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Humbert 2021</w:t>
            </w:r>
            <w:r w:rsidRPr="00CA6A00">
              <w:rPr>
                <w:rFonts w:ascii="Times New Roman" w:hAnsi="Times New Roman" w:cs="Times New Roman"/>
                <w:color w:val="000000" w:themeColor="text1"/>
                <w:sz w:val="18"/>
                <w:szCs w:val="18"/>
              </w:rPr>
              <w:fldChar w:fldCharType="begin">
                <w:fldData xml:space="preserve">PEVuZE5vdGU+PENpdGU+PEF1dGhvcj5IdW1iZXJ0PC9BdXRob3I+PFllYXI+MjAyMTwvWWVhcj48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==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IdW1iZXJ0PC9BdXRob3I+PFllYXI+MjAyMTwvWWVhcj48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==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93]</w:t>
            </w:r>
            <w:r w:rsidRPr="00CA6A00">
              <w:rPr>
                <w:rFonts w:ascii="Times New Roman" w:hAnsi="Times New Roman" w:cs="Times New Roman"/>
                <w:color w:val="000000" w:themeColor="text1"/>
                <w:sz w:val="18"/>
                <w:szCs w:val="18"/>
              </w:rPr>
              <w:fldChar w:fldCharType="end"/>
            </w:r>
          </w:p>
        </w:tc>
        <w:tc>
          <w:tcPr>
            <w:tcW w:w="1135" w:type="dxa"/>
          </w:tcPr>
          <w:p w14:paraId="402FF071" w14:textId="01540D6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5/62</w:t>
            </w:r>
          </w:p>
        </w:tc>
        <w:tc>
          <w:tcPr>
            <w:tcW w:w="436" w:type="dxa"/>
          </w:tcPr>
          <w:p w14:paraId="0A27E33D" w14:textId="007DE32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6" w:type="dxa"/>
          </w:tcPr>
          <w:p w14:paraId="374559E0"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7A95C17C"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5E2CAD74" w14:textId="77777777" w:rsidR="004016F5" w:rsidRPr="00CA6A00" w:rsidRDefault="004016F5" w:rsidP="004016F5">
            <w:pPr>
              <w:rPr>
                <w:rFonts w:ascii="Times New Roman" w:hAnsi="Times New Roman" w:cs="Times New Roman"/>
                <w:color w:val="000000" w:themeColor="text1"/>
                <w:sz w:val="18"/>
                <w:szCs w:val="18"/>
              </w:rPr>
            </w:pPr>
          </w:p>
        </w:tc>
        <w:tc>
          <w:tcPr>
            <w:tcW w:w="461" w:type="dxa"/>
          </w:tcPr>
          <w:p w14:paraId="73071B45"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72AE27FD"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1E4113EA"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41A5CD5A"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10C3CB44"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4259B3D0"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065410AD"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621075B7"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2C80E884"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6864CD2B"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7E1FD3D1"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260DFA07"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013DB730"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37A95B58"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77220D91"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706F6DBB"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7DD19B16"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6D379A71"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092CE035"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19A20E2C"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0E40220D" w14:textId="77777777" w:rsidTr="00760C02">
        <w:tc>
          <w:tcPr>
            <w:tcW w:w="1696" w:type="dxa"/>
          </w:tcPr>
          <w:p w14:paraId="08B570ED" w14:textId="135A8F1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Inouye 1998</w:t>
            </w:r>
            <w:r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Inouye&lt;/Author&gt;&lt;Year&gt;1998&lt;/Year&gt;&lt;RecNum&gt;141&lt;/RecNum&gt;&lt;DisplayText&gt;[94]&lt;/DisplayText&gt;&lt;record&gt;&lt;rec-number&gt;141&lt;/rec-number&gt;&lt;foreign-keys&gt;&lt;key app="EN" db-id="sstzwfe08r9xrke295vvts57d2ew5p9sed9p" timestamp="1734515152"&gt;141&lt;/key&gt;&lt;/foreign-keys&gt;&lt;ref-type name="Journal Article"&gt;17&lt;/ref-type&gt;&lt;contributors&gt;&lt;authors&gt;&lt;author&gt;Inouye, Sharon K.&lt;/author&gt;&lt;author&gt;Peduzzi, Peter N.&lt;/author&gt;&lt;author&gt;Robison, Julie T.&lt;/author&gt;&lt;author&gt;Hughes, John S.&lt;/author&gt;&lt;author&gt;Horwitz, Ralph I.&lt;/author&gt;&lt;author&gt;Concato, John&lt;/author&gt;&lt;/authors&gt;&lt;/contributors&gt;&lt;titles&gt;&lt;title&gt;Importance of Functional Measures in Predicting Mortality Among Older Hospitalized Patients&lt;/title&gt;&lt;secondary-title&gt;JAMA&lt;/secondary-title&gt;&lt;/titles&gt;&lt;periodical&gt;&lt;full-title&gt;JAMA&lt;/full-title&gt;&lt;/periodical&gt;&lt;pages&gt;1187-1193&lt;/pages&gt;&lt;volume&gt;279&lt;/volume&gt;&lt;number&gt;15&lt;/number&gt;&lt;dates&gt;&lt;year&gt;1998&lt;/year&gt;&lt;/dates&gt;&lt;isbn&gt;0098-7484&lt;/isbn&gt;&lt;urls&gt;&lt;related-urls&gt;&lt;url&gt;https://doi.org/10.1001/jama.279.15.1187&lt;/url&gt;&lt;/related-urls&gt;&lt;/urls&gt;&lt;electronic-resource-num&gt;10.1001/jama.279.15.1187&lt;/electronic-resource-num&gt;&lt;access-date&gt;12/18/2024&lt;/access-date&gt;&lt;/record&gt;&lt;/Cite&gt;&lt;/EndNote&gt;</w:instrText>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94]</w:t>
            </w:r>
            <w:r w:rsidRPr="00CA6A00">
              <w:rPr>
                <w:rFonts w:ascii="Times New Roman" w:hAnsi="Times New Roman" w:cs="Times New Roman"/>
                <w:color w:val="000000" w:themeColor="text1"/>
                <w:sz w:val="18"/>
                <w:szCs w:val="18"/>
              </w:rPr>
              <w:fldChar w:fldCharType="end"/>
            </w:r>
          </w:p>
        </w:tc>
        <w:tc>
          <w:tcPr>
            <w:tcW w:w="1135" w:type="dxa"/>
          </w:tcPr>
          <w:p w14:paraId="33B9E4E1" w14:textId="76DCCF6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1/599</w:t>
            </w:r>
          </w:p>
        </w:tc>
        <w:tc>
          <w:tcPr>
            <w:tcW w:w="436" w:type="dxa"/>
          </w:tcPr>
          <w:p w14:paraId="7D8E48BA" w14:textId="77777777" w:rsidR="004016F5" w:rsidRPr="00CA6A00" w:rsidRDefault="004016F5" w:rsidP="004016F5">
            <w:pPr>
              <w:rPr>
                <w:rFonts w:ascii="Times New Roman" w:hAnsi="Times New Roman" w:cs="Times New Roman"/>
                <w:color w:val="000000" w:themeColor="text1"/>
                <w:sz w:val="18"/>
                <w:szCs w:val="18"/>
              </w:rPr>
            </w:pPr>
          </w:p>
        </w:tc>
        <w:tc>
          <w:tcPr>
            <w:tcW w:w="456" w:type="dxa"/>
          </w:tcPr>
          <w:p w14:paraId="5689023A"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6127523F"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3C8B194C" w14:textId="788126B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61" w:type="dxa"/>
          </w:tcPr>
          <w:p w14:paraId="3F564D5B"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6CE2603E"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43930F9A"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7BCA6221"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1E238E5E"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551961B9"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49C6CB2D"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6A6D566F"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7F99DF66"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4D1C4EA7"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52024D96"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3D674311" w14:textId="0DB70D8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524" w:type="dxa"/>
          </w:tcPr>
          <w:p w14:paraId="3D84B945"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27C45A98"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32D43A7C"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12D4628B"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78D52A83"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24CCD063"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606335E9"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59182494"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2CBD2B04" w14:textId="77777777" w:rsidTr="00760C02">
        <w:tc>
          <w:tcPr>
            <w:tcW w:w="1696" w:type="dxa"/>
          </w:tcPr>
          <w:p w14:paraId="4D670FDC" w14:textId="4ABC6C9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Inouye 2016</w:t>
            </w:r>
            <w:r w:rsidRPr="00CA6A00">
              <w:rPr>
                <w:rFonts w:ascii="Times New Roman" w:hAnsi="Times New Roman" w:cs="Times New Roman"/>
                <w:color w:val="000000" w:themeColor="text1"/>
                <w:sz w:val="18"/>
                <w:szCs w:val="18"/>
              </w:rPr>
              <w:fldChar w:fldCharType="begin">
                <w:fldData xml:space="preserve">PEVuZE5vdGU+PENpdGU+PEF1dGhvcj5Jbm91eWU8L0F1dGhvcj48WWVhcj4yMDE2PC9ZZWFyPjxS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Jbm91eWU8L0F1dGhvcj48WWVhcj4yMDE2PC9ZZWFyPjxS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95]</w:t>
            </w:r>
            <w:r w:rsidRPr="00CA6A00">
              <w:rPr>
                <w:rFonts w:ascii="Times New Roman" w:hAnsi="Times New Roman" w:cs="Times New Roman"/>
                <w:color w:val="000000" w:themeColor="text1"/>
                <w:sz w:val="18"/>
                <w:szCs w:val="18"/>
              </w:rPr>
              <w:fldChar w:fldCharType="end"/>
            </w:r>
          </w:p>
        </w:tc>
        <w:tc>
          <w:tcPr>
            <w:tcW w:w="1135" w:type="dxa"/>
          </w:tcPr>
          <w:p w14:paraId="05D83B2D" w14:textId="5D87D4F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29/419</w:t>
            </w:r>
          </w:p>
        </w:tc>
        <w:tc>
          <w:tcPr>
            <w:tcW w:w="436" w:type="dxa"/>
          </w:tcPr>
          <w:p w14:paraId="5362CF11" w14:textId="428DD6C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6" w:type="dxa"/>
          </w:tcPr>
          <w:p w14:paraId="10AE8EFA" w14:textId="5675134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383" w:type="dxa"/>
          </w:tcPr>
          <w:p w14:paraId="13AFD175" w14:textId="6471E1E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526" w:type="dxa"/>
          </w:tcPr>
          <w:p w14:paraId="5B0337AA" w14:textId="77777777" w:rsidR="004016F5" w:rsidRPr="00CA6A00" w:rsidRDefault="004016F5" w:rsidP="004016F5">
            <w:pPr>
              <w:rPr>
                <w:rFonts w:ascii="Times New Roman" w:hAnsi="Times New Roman" w:cs="Times New Roman"/>
                <w:color w:val="000000" w:themeColor="text1"/>
                <w:sz w:val="18"/>
                <w:szCs w:val="18"/>
              </w:rPr>
            </w:pPr>
          </w:p>
        </w:tc>
        <w:tc>
          <w:tcPr>
            <w:tcW w:w="461" w:type="dxa"/>
          </w:tcPr>
          <w:p w14:paraId="257B5D82"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08BF1B86"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268F883F"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6B6AA4F0"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75467309"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2AB8172F"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735E23BD"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7D8DF64E"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4A2EF6DC"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06C13EC0"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3E9103A6"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5C45BE1C"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7A9B2AF5"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2DCC03B3"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06B6A5E6"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2807210D"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348BC7EA"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71812DD4"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03C80559"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2B81C707" w14:textId="7FF4944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r>
      <w:tr w:rsidR="00CA6A00" w:rsidRPr="00CA6A00" w14:paraId="7E505169" w14:textId="77777777" w:rsidTr="00760C02">
        <w:tc>
          <w:tcPr>
            <w:tcW w:w="1696" w:type="dxa"/>
          </w:tcPr>
          <w:p w14:paraId="7027F943" w14:textId="52609DF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Isaia 2009</w:t>
            </w:r>
            <w:r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Isaia&lt;/Author&gt;&lt;Year&gt;2009&lt;/Year&gt;&lt;RecNum&gt;291&lt;/RecNum&gt;&lt;DisplayText&gt;[96]&lt;/DisplayText&gt;&lt;record&gt;&lt;rec-number&gt;291&lt;/rec-number&gt;&lt;foreign-keys&gt;&lt;key app="EN" db-id="sstzwfe08r9xrke295vvts57d2ew5p9sed9p" timestamp="1734569254"&gt;291&lt;/key&gt;&lt;/foreign-keys&gt;&lt;ref-type name="Journal Article"&gt;17&lt;/ref-type&gt;&lt;contributors&gt;&lt;authors&gt;&lt;author&gt;Isaia, G.&lt;/author&gt;&lt;author&gt;Astengo, M. A.&lt;/author&gt;&lt;author&gt;Tibaldi, V.&lt;/author&gt;&lt;author&gt;Zanocchi, M.&lt;/author&gt;&lt;author&gt;Bardelli, B.&lt;/author&gt;&lt;author&gt;Obialero, R.&lt;/author&gt;&lt;author&gt;Tizzani, A.&lt;/author&gt;&lt;author&gt;Bo, M.&lt;/author&gt;&lt;author&gt;Moiraghi, C.&lt;/author&gt;&lt;author&gt;Molaschi, M.&lt;/author&gt;&lt;author&gt;Ricauda, N. A.&lt;/author&gt;&lt;/authors&gt;&lt;/contributors&gt;&lt;auth-address&gt;Department of Medical and Surgical Disciplines, Geriatric Section, San Giovanni Battista Hospital, University of Torino, Corso Bramante 88, 10126, Torino, Italy. gianlucaisaia@yahoo.it&lt;/auth-address&gt;&lt;titles&gt;&lt;title&gt;Delirium in elderly home-treated patients: a prospective study with 6-month follow-up&lt;/title&gt;&lt;secondary-title&gt;Age (Dordr)&lt;/secondary-title&gt;&lt;/titles&gt;&lt;periodical&gt;&lt;full-title&gt;Age (Dordr)&lt;/full-title&gt;&lt;/periodical&gt;&lt;pages&gt;109-17&lt;/pages&gt;&lt;volume&gt;31&lt;/volume&gt;&lt;number&gt;2&lt;/number&gt;&lt;edition&gt;20090130&lt;/edition&gt;&lt;dates&gt;&lt;year&gt;2009&lt;/year&gt;&lt;pub-dates&gt;&lt;date&gt;Jun&lt;/date&gt;&lt;/pub-dates&gt;&lt;/dates&gt;&lt;isbn&gt;1574-4647 (Electronic)&amp;#xD;0161-9152 (Print)&amp;#xD;0161-9152 (Linking)&lt;/isbn&gt;&lt;accession-num&gt;19507055&lt;/accession-num&gt;&lt;urls&gt;&lt;related-urls&gt;&lt;url&gt;https://www.ncbi.nlm.nih.gov/pubmed/19507055&lt;/url&gt;&lt;/related-urls&gt;&lt;/urls&gt;&lt;custom2&gt;PMC2693729&lt;/custom2&gt;&lt;electronic-resource-num&gt;10.1007/s11357-009-9086-3&lt;/electronic-resource-num&gt;&lt;remote-database-name&gt;PubMed-not-MEDLINE&lt;/remote-database-name&gt;&lt;remote-database-provider&gt;NLM&lt;/remote-database-provider&gt;&lt;/record&gt;&lt;/Cite&gt;&lt;/EndNote&gt;</w:instrText>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96]</w:t>
            </w:r>
            <w:r w:rsidRPr="00CA6A00">
              <w:rPr>
                <w:rFonts w:ascii="Times New Roman" w:hAnsi="Times New Roman" w:cs="Times New Roman"/>
                <w:color w:val="000000" w:themeColor="text1"/>
                <w:sz w:val="18"/>
                <w:szCs w:val="18"/>
              </w:rPr>
              <w:fldChar w:fldCharType="end"/>
            </w:r>
          </w:p>
        </w:tc>
        <w:tc>
          <w:tcPr>
            <w:tcW w:w="1135" w:type="dxa"/>
          </w:tcPr>
          <w:p w14:paraId="4892841D" w14:textId="63813B1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4/130</w:t>
            </w:r>
          </w:p>
        </w:tc>
        <w:tc>
          <w:tcPr>
            <w:tcW w:w="436" w:type="dxa"/>
          </w:tcPr>
          <w:p w14:paraId="37E32148" w14:textId="77777777" w:rsidR="004016F5" w:rsidRPr="00CA6A00" w:rsidRDefault="004016F5" w:rsidP="004016F5">
            <w:pPr>
              <w:rPr>
                <w:rFonts w:ascii="Times New Roman" w:hAnsi="Times New Roman" w:cs="Times New Roman"/>
                <w:color w:val="000000" w:themeColor="text1"/>
                <w:sz w:val="18"/>
                <w:szCs w:val="18"/>
              </w:rPr>
            </w:pPr>
          </w:p>
        </w:tc>
        <w:tc>
          <w:tcPr>
            <w:tcW w:w="456" w:type="dxa"/>
          </w:tcPr>
          <w:p w14:paraId="1F808B58"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216E6DB0"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2472ADB0" w14:textId="64E9C34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61" w:type="dxa"/>
          </w:tcPr>
          <w:p w14:paraId="5E7E0DFB"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24EB363E"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6E8CBD1D"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28400483"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3AF9DC8C"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1E8EC13A"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659783CB"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00A7E5A8"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44220884"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68AD896B"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647DAE87"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449D5705"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63203CD2"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66CA349B"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765102DC"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1CE7A8FC"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7E4A9725"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0E957136" w14:textId="76F495D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4" w:type="dxa"/>
          </w:tcPr>
          <w:p w14:paraId="1624E762"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20CD4803"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4047DAEA" w14:textId="77777777" w:rsidTr="00760C02">
        <w:tc>
          <w:tcPr>
            <w:tcW w:w="1696" w:type="dxa"/>
          </w:tcPr>
          <w:p w14:paraId="6A501D6E" w14:textId="33D3B4F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Iwata 2020</w:t>
            </w:r>
            <w:r w:rsidRPr="00CA6A00">
              <w:rPr>
                <w:rFonts w:ascii="Times New Roman" w:hAnsi="Times New Roman" w:cs="Times New Roman"/>
                <w:color w:val="000000" w:themeColor="text1"/>
                <w:sz w:val="18"/>
                <w:szCs w:val="18"/>
              </w:rPr>
              <w:fldChar w:fldCharType="begin">
                <w:fldData xml:space="preserve">PEVuZE5vdGU+PENpdGU+PEF1dGhvcj5Jd2F0YTwvQXV0aG9yPjxZZWFyPjIwMjA8L1llYXI+PFJl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Jd2F0YTwvQXV0aG9yPjxZZWFyPjIwMjA8L1llYXI+PFJl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97]</w:t>
            </w:r>
            <w:r w:rsidRPr="00CA6A00">
              <w:rPr>
                <w:rFonts w:ascii="Times New Roman" w:hAnsi="Times New Roman" w:cs="Times New Roman"/>
                <w:color w:val="000000" w:themeColor="text1"/>
                <w:sz w:val="18"/>
                <w:szCs w:val="18"/>
              </w:rPr>
              <w:fldChar w:fldCharType="end"/>
            </w:r>
          </w:p>
        </w:tc>
        <w:tc>
          <w:tcPr>
            <w:tcW w:w="1135" w:type="dxa"/>
          </w:tcPr>
          <w:p w14:paraId="1E860192" w14:textId="0CB190F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09/299</w:t>
            </w:r>
          </w:p>
        </w:tc>
        <w:tc>
          <w:tcPr>
            <w:tcW w:w="436" w:type="dxa"/>
          </w:tcPr>
          <w:p w14:paraId="15F6F424" w14:textId="77777777" w:rsidR="004016F5" w:rsidRPr="00CA6A00" w:rsidRDefault="004016F5" w:rsidP="004016F5">
            <w:pPr>
              <w:rPr>
                <w:rFonts w:ascii="Times New Roman" w:hAnsi="Times New Roman" w:cs="Times New Roman"/>
                <w:color w:val="000000" w:themeColor="text1"/>
                <w:sz w:val="18"/>
                <w:szCs w:val="18"/>
              </w:rPr>
            </w:pPr>
          </w:p>
        </w:tc>
        <w:tc>
          <w:tcPr>
            <w:tcW w:w="456" w:type="dxa"/>
          </w:tcPr>
          <w:p w14:paraId="3E00C219"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3E231BB0"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63EA0A46" w14:textId="77777777" w:rsidR="004016F5" w:rsidRPr="00CA6A00" w:rsidRDefault="004016F5" w:rsidP="004016F5">
            <w:pPr>
              <w:rPr>
                <w:rFonts w:ascii="Times New Roman" w:hAnsi="Times New Roman" w:cs="Times New Roman"/>
                <w:color w:val="000000" w:themeColor="text1"/>
                <w:sz w:val="18"/>
                <w:szCs w:val="18"/>
              </w:rPr>
            </w:pPr>
          </w:p>
        </w:tc>
        <w:tc>
          <w:tcPr>
            <w:tcW w:w="461" w:type="dxa"/>
          </w:tcPr>
          <w:p w14:paraId="24990961"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1E09A1F0"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7296238A"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04DE5D8C"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61B77370"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55D476A3"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52D83B15"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4C5F75BC"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053496BA"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4D87007D"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4F2A879D"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2DA16176"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2324B406"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521B20F2"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75CBCACA"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262F9049"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09BEFF63"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7F583BA6" w14:textId="202625C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4" w:type="dxa"/>
          </w:tcPr>
          <w:p w14:paraId="76F54277" w14:textId="72847C7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tcPr>
          <w:p w14:paraId="3A03D67A"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127F7DEE" w14:textId="77777777" w:rsidTr="00760C02">
        <w:tc>
          <w:tcPr>
            <w:tcW w:w="1696" w:type="dxa"/>
          </w:tcPr>
          <w:p w14:paraId="1FA61F9F" w14:textId="09DD8FC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Jackson 2014</w:t>
            </w:r>
            <w:r w:rsidRPr="00CA6A00">
              <w:rPr>
                <w:rFonts w:ascii="Times New Roman" w:hAnsi="Times New Roman" w:cs="Times New Roman"/>
                <w:color w:val="000000" w:themeColor="text1"/>
                <w:sz w:val="18"/>
                <w:szCs w:val="18"/>
              </w:rPr>
              <w:fldChar w:fldCharType="begin">
                <w:fldData xml:space="preserve">PEVuZE5vdGU+PENpdGU+PEF1dGhvcj5KYWNrc29uPC9BdXRob3I+PFllYXI+MjAxNDwvWWVhcj48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KYWNrc29uPC9BdXRob3I+PFllYXI+MjAxNDwvWWVhcj48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98]</w:t>
            </w:r>
            <w:r w:rsidRPr="00CA6A00">
              <w:rPr>
                <w:rFonts w:ascii="Times New Roman" w:hAnsi="Times New Roman" w:cs="Times New Roman"/>
                <w:color w:val="000000" w:themeColor="text1"/>
                <w:sz w:val="18"/>
                <w:szCs w:val="18"/>
              </w:rPr>
              <w:fldChar w:fldCharType="end"/>
            </w:r>
          </w:p>
        </w:tc>
        <w:tc>
          <w:tcPr>
            <w:tcW w:w="1135" w:type="dxa"/>
          </w:tcPr>
          <w:p w14:paraId="4317DDB8" w14:textId="7DCC570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52/115</w:t>
            </w:r>
          </w:p>
        </w:tc>
        <w:tc>
          <w:tcPr>
            <w:tcW w:w="436" w:type="dxa"/>
          </w:tcPr>
          <w:p w14:paraId="05A1B636" w14:textId="77777777" w:rsidR="004016F5" w:rsidRPr="00CA6A00" w:rsidRDefault="004016F5" w:rsidP="004016F5">
            <w:pPr>
              <w:rPr>
                <w:rFonts w:ascii="Times New Roman" w:hAnsi="Times New Roman" w:cs="Times New Roman"/>
                <w:color w:val="000000" w:themeColor="text1"/>
                <w:sz w:val="18"/>
                <w:szCs w:val="18"/>
              </w:rPr>
            </w:pPr>
          </w:p>
        </w:tc>
        <w:tc>
          <w:tcPr>
            <w:tcW w:w="456" w:type="dxa"/>
          </w:tcPr>
          <w:p w14:paraId="27D7EB58"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216C4B83"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5299B170" w14:textId="5FA6CE8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61" w:type="dxa"/>
          </w:tcPr>
          <w:p w14:paraId="6D38EF26" w14:textId="1D4DABA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tcPr>
          <w:p w14:paraId="3C3B805D"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51B8377E" w14:textId="47BE9EE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tcPr>
          <w:p w14:paraId="2335B019" w14:textId="76E3B69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35" w:type="dxa"/>
          </w:tcPr>
          <w:p w14:paraId="5DB161F5"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7907DAA7" w14:textId="18E0F6E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tcPr>
          <w:p w14:paraId="3D5C3307" w14:textId="096BF3C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35" w:type="dxa"/>
          </w:tcPr>
          <w:p w14:paraId="151E5ED9"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4929735D"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563B8A08"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452B272D"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238AD41F"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1FF87CE2"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1ADBB8DB"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7A4F595C"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51241A47"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7110F95F"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333B9AB6"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10AB12DC"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0DFF3421"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75C04FA4" w14:textId="77777777" w:rsidTr="00760C02">
        <w:tc>
          <w:tcPr>
            <w:tcW w:w="1696" w:type="dxa"/>
          </w:tcPr>
          <w:p w14:paraId="400EBFD2" w14:textId="20FEBEE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Jankowski 2011</w:t>
            </w:r>
            <w:r w:rsidRPr="00CA6A00">
              <w:rPr>
                <w:rFonts w:ascii="Times New Roman" w:hAnsi="Times New Roman" w:cs="Times New Roman"/>
                <w:color w:val="000000" w:themeColor="text1"/>
                <w:sz w:val="18"/>
                <w:szCs w:val="18"/>
              </w:rPr>
              <w:fldChar w:fldCharType="begin">
                <w:fldData xml:space="preserve">PEVuZE5vdGU+PENpdGU+PEF1dGhvcj5KYW5rb3dza2k8L0F1dGhvcj48WWVhcj4yMDExPC9ZZWFy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KYW5rb3dza2k8L0F1dGhvcj48WWVhcj4yMDExPC9ZZWFy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99]</w:t>
            </w:r>
            <w:r w:rsidRPr="00CA6A00">
              <w:rPr>
                <w:rFonts w:ascii="Times New Roman" w:hAnsi="Times New Roman" w:cs="Times New Roman"/>
                <w:color w:val="000000" w:themeColor="text1"/>
                <w:sz w:val="18"/>
                <w:szCs w:val="18"/>
              </w:rPr>
              <w:fldChar w:fldCharType="end"/>
            </w:r>
          </w:p>
        </w:tc>
        <w:tc>
          <w:tcPr>
            <w:tcW w:w="1135" w:type="dxa"/>
          </w:tcPr>
          <w:p w14:paraId="10E1A326" w14:textId="7C0B34E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7/33</w:t>
            </w:r>
          </w:p>
        </w:tc>
        <w:tc>
          <w:tcPr>
            <w:tcW w:w="436" w:type="dxa"/>
          </w:tcPr>
          <w:p w14:paraId="3B3CA3B3" w14:textId="0D73CB3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6" w:type="dxa"/>
          </w:tcPr>
          <w:p w14:paraId="2060DB07"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3EBF5C95"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4E4F8D14" w14:textId="2E4715F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61" w:type="dxa"/>
          </w:tcPr>
          <w:p w14:paraId="5CE42702"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37B96366"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5E271A91"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1D3316B4"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4BFAABB1"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6A9976E5"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1C7327FA"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08D1742C"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666260FF"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67300C7F"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395C59A0"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26E721C6"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0C0769D2"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13735C4F"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4BA8ECF5"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2A975DEE"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0BFB2EA8"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3E39A98A"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4529EA0D"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7404C32B"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13863473" w14:textId="77777777" w:rsidTr="00760C02">
        <w:tc>
          <w:tcPr>
            <w:tcW w:w="1696" w:type="dxa"/>
          </w:tcPr>
          <w:p w14:paraId="6DBC2CB4" w14:textId="406C757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Janssen 2021</w:t>
            </w:r>
            <w:r w:rsidRPr="00CA6A00">
              <w:rPr>
                <w:rFonts w:ascii="Times New Roman" w:hAnsi="Times New Roman" w:cs="Times New Roman"/>
                <w:color w:val="000000" w:themeColor="text1"/>
                <w:sz w:val="18"/>
                <w:szCs w:val="18"/>
              </w:rPr>
              <w:fldChar w:fldCharType="begin">
                <w:fldData xml:space="preserve">PEVuZE5vdGU+PENpdGU+PEF1dGhvcj5KYW5zc2VuPC9BdXRob3I+PFllYXI+MjAyMTwvWWVhcj48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KYW5zc2VuPC9BdXRob3I+PFllYXI+MjAyMTwvWWVhcj48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00]</w:t>
            </w:r>
            <w:r w:rsidRPr="00CA6A00">
              <w:rPr>
                <w:rFonts w:ascii="Times New Roman" w:hAnsi="Times New Roman" w:cs="Times New Roman"/>
                <w:color w:val="000000" w:themeColor="text1"/>
                <w:sz w:val="18"/>
                <w:szCs w:val="18"/>
              </w:rPr>
              <w:fldChar w:fldCharType="end"/>
            </w:r>
          </w:p>
        </w:tc>
        <w:tc>
          <w:tcPr>
            <w:tcW w:w="1135" w:type="dxa"/>
          </w:tcPr>
          <w:p w14:paraId="670BE568" w14:textId="38D2FC0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9/194</w:t>
            </w:r>
          </w:p>
        </w:tc>
        <w:tc>
          <w:tcPr>
            <w:tcW w:w="436" w:type="dxa"/>
          </w:tcPr>
          <w:p w14:paraId="4E6CB5E6" w14:textId="782214D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6" w:type="dxa"/>
          </w:tcPr>
          <w:p w14:paraId="3B8B20B5" w14:textId="4E868F3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383" w:type="dxa"/>
          </w:tcPr>
          <w:p w14:paraId="637285A9"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3B7E904B" w14:textId="77777777" w:rsidR="004016F5" w:rsidRPr="00CA6A00" w:rsidRDefault="004016F5" w:rsidP="004016F5">
            <w:pPr>
              <w:rPr>
                <w:rFonts w:ascii="Times New Roman" w:hAnsi="Times New Roman" w:cs="Times New Roman"/>
                <w:color w:val="000000" w:themeColor="text1"/>
                <w:sz w:val="18"/>
                <w:szCs w:val="18"/>
              </w:rPr>
            </w:pPr>
          </w:p>
        </w:tc>
        <w:tc>
          <w:tcPr>
            <w:tcW w:w="461" w:type="dxa"/>
          </w:tcPr>
          <w:p w14:paraId="0172564E"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1A65A5A3"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489013A4" w14:textId="1B3013D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tcPr>
          <w:p w14:paraId="5A4E4D1C" w14:textId="1E76963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35" w:type="dxa"/>
          </w:tcPr>
          <w:p w14:paraId="08F11B1E"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24AA0F9D" w14:textId="466DBE2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tcPr>
          <w:p w14:paraId="2B25B8FA" w14:textId="7B23E56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35" w:type="dxa"/>
          </w:tcPr>
          <w:p w14:paraId="61361879"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7355C8FF"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3D0CE62F"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32E7632E"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71D4A7D6"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0637AB91"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20BD7FAB"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20D77A1F"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0574B72E"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69A410DD"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5627CE1E"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501B3AF3"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3FB16541"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2A020CB7" w14:textId="77777777" w:rsidTr="00760C02">
        <w:tc>
          <w:tcPr>
            <w:tcW w:w="1696" w:type="dxa"/>
          </w:tcPr>
          <w:p w14:paraId="4879CD10" w14:textId="77A305F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Juliebø 2010</w:t>
            </w:r>
            <w:r w:rsidRPr="00CA6A00">
              <w:rPr>
                <w:rFonts w:ascii="Times New Roman" w:hAnsi="Times New Roman" w:cs="Times New Roman"/>
                <w:color w:val="000000" w:themeColor="text1"/>
                <w:sz w:val="18"/>
                <w:szCs w:val="18"/>
              </w:rPr>
              <w:fldChar w:fldCharType="begin">
                <w:fldData xml:space="preserve">PEVuZE5vdGU+PENpdGU+PEF1dGhvcj5KdWxpZWJvPC9BdXRob3I+PFllYXI+MjAxMDwvWWVhcj48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KdWxpZWJvPC9BdXRob3I+PFllYXI+MjAxMDwvWWVhcj48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01]</w:t>
            </w:r>
            <w:r w:rsidRPr="00CA6A00">
              <w:rPr>
                <w:rFonts w:ascii="Times New Roman" w:hAnsi="Times New Roman" w:cs="Times New Roman"/>
                <w:color w:val="000000" w:themeColor="text1"/>
                <w:sz w:val="18"/>
                <w:szCs w:val="18"/>
              </w:rPr>
              <w:fldChar w:fldCharType="end"/>
            </w:r>
          </w:p>
        </w:tc>
        <w:tc>
          <w:tcPr>
            <w:tcW w:w="1135" w:type="dxa"/>
          </w:tcPr>
          <w:p w14:paraId="03BCCAA3" w14:textId="1C9F88B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01/50</w:t>
            </w:r>
          </w:p>
        </w:tc>
        <w:tc>
          <w:tcPr>
            <w:tcW w:w="436" w:type="dxa"/>
          </w:tcPr>
          <w:p w14:paraId="7CB6914C" w14:textId="77777777" w:rsidR="004016F5" w:rsidRPr="00CA6A00" w:rsidRDefault="004016F5" w:rsidP="004016F5">
            <w:pPr>
              <w:rPr>
                <w:rFonts w:ascii="Times New Roman" w:hAnsi="Times New Roman" w:cs="Times New Roman"/>
                <w:color w:val="000000" w:themeColor="text1"/>
                <w:sz w:val="18"/>
                <w:szCs w:val="18"/>
              </w:rPr>
            </w:pPr>
          </w:p>
        </w:tc>
        <w:tc>
          <w:tcPr>
            <w:tcW w:w="456" w:type="dxa"/>
          </w:tcPr>
          <w:p w14:paraId="02F118C2"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764F7F99"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62DF0878" w14:textId="77777777" w:rsidR="004016F5" w:rsidRPr="00CA6A00" w:rsidRDefault="004016F5" w:rsidP="004016F5">
            <w:pPr>
              <w:rPr>
                <w:rFonts w:ascii="Times New Roman" w:hAnsi="Times New Roman" w:cs="Times New Roman"/>
                <w:color w:val="000000" w:themeColor="text1"/>
                <w:sz w:val="18"/>
                <w:szCs w:val="18"/>
              </w:rPr>
            </w:pPr>
          </w:p>
        </w:tc>
        <w:tc>
          <w:tcPr>
            <w:tcW w:w="461" w:type="dxa"/>
          </w:tcPr>
          <w:p w14:paraId="2154C620"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4C418DFE"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09F13759"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05E4FE4B"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3CFC361F"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32B529EA"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6B15CA00"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3DF35397"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3ADAAFC8"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72966305"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0E61AF14"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54865A45"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4141F843"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1ADDEB19"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4E90DFDE"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26E933EC"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5B79AA44"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6585E21F"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5C409CEC" w14:textId="15D3C5D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tcPr>
          <w:p w14:paraId="35D0E586"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2E8555C8" w14:textId="77777777" w:rsidTr="00760C02">
        <w:tc>
          <w:tcPr>
            <w:tcW w:w="1696" w:type="dxa"/>
          </w:tcPr>
          <w:p w14:paraId="2BAE8373" w14:textId="717C198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Kainz 2022</w:t>
            </w:r>
            <w:r w:rsidRPr="00CA6A00">
              <w:rPr>
                <w:rFonts w:ascii="Times New Roman" w:hAnsi="Times New Roman" w:cs="Times New Roman"/>
                <w:color w:val="000000" w:themeColor="text1"/>
                <w:sz w:val="18"/>
                <w:szCs w:val="18"/>
              </w:rPr>
              <w:fldChar w:fldCharType="begin">
                <w:fldData xml:space="preserve">PEVuZE5vdGU+PENpdGU+PEF1dGhvcj5LYWluejwvQXV0aG9yPjxZZWFyPjIwMjI8L1llYXI+PFJl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LYWluejwvQXV0aG9yPjxZZWFyPjIwMjI8L1llYXI+PFJl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02]</w:t>
            </w:r>
            <w:r w:rsidRPr="00CA6A00">
              <w:rPr>
                <w:rFonts w:ascii="Times New Roman" w:hAnsi="Times New Roman" w:cs="Times New Roman"/>
                <w:color w:val="000000" w:themeColor="text1"/>
                <w:sz w:val="18"/>
                <w:szCs w:val="18"/>
              </w:rPr>
              <w:fldChar w:fldCharType="end"/>
            </w:r>
          </w:p>
        </w:tc>
        <w:tc>
          <w:tcPr>
            <w:tcW w:w="1135" w:type="dxa"/>
          </w:tcPr>
          <w:p w14:paraId="60F5AABE" w14:textId="641264C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2/150</w:t>
            </w:r>
          </w:p>
        </w:tc>
        <w:tc>
          <w:tcPr>
            <w:tcW w:w="436" w:type="dxa"/>
          </w:tcPr>
          <w:p w14:paraId="4BA41E4E" w14:textId="785A998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6" w:type="dxa"/>
          </w:tcPr>
          <w:p w14:paraId="722B63A9"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059B359F"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2E64C58B" w14:textId="77777777" w:rsidR="004016F5" w:rsidRPr="00CA6A00" w:rsidRDefault="004016F5" w:rsidP="004016F5">
            <w:pPr>
              <w:rPr>
                <w:rFonts w:ascii="Times New Roman" w:hAnsi="Times New Roman" w:cs="Times New Roman"/>
                <w:color w:val="000000" w:themeColor="text1"/>
                <w:sz w:val="18"/>
                <w:szCs w:val="18"/>
              </w:rPr>
            </w:pPr>
          </w:p>
        </w:tc>
        <w:tc>
          <w:tcPr>
            <w:tcW w:w="461" w:type="dxa"/>
          </w:tcPr>
          <w:p w14:paraId="6AFB227C"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3F66E9B4"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6A208591" w14:textId="46C0E5F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tcPr>
          <w:p w14:paraId="7CB0EA15"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2A1122BD"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6E6E70EB"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1DEED36C"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6E318703"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7D156171"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384826DC"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430794AC"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14DF60A8"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588BBC29"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03BE5467"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37B8AF49"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43296261"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25AFFB6E"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6B4D7CC8"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16B8EBFC"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4F41E89B"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08E65CA1" w14:textId="77777777" w:rsidTr="00760C02">
        <w:tc>
          <w:tcPr>
            <w:tcW w:w="1696" w:type="dxa"/>
          </w:tcPr>
          <w:p w14:paraId="4C389A78" w14:textId="22DA5B6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Kakuma 2003</w:t>
            </w:r>
            <w:r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Kakuma&lt;/Author&gt;&lt;Year&gt;2003&lt;/Year&gt;&lt;RecNum&gt;298&lt;/RecNum&gt;&lt;DisplayText&gt;[103]&lt;/DisplayText&gt;&lt;record&gt;&lt;rec-number&gt;298&lt;/rec-number&gt;&lt;foreign-keys&gt;&lt;key app="EN" db-id="sstzwfe08r9xrke295vvts57d2ew5p9sed9p" timestamp="1734569288"&gt;298&lt;/key&gt;&lt;/foreign-keys&gt;&lt;ref-type name="Journal Article"&gt;17&lt;/ref-type&gt;&lt;contributors&gt;&lt;authors&gt;&lt;author&gt;Kakuma, R.&lt;/author&gt;&lt;author&gt;du Fort, G. G.&lt;/author&gt;&lt;author&gt;Arsenault, L.&lt;/author&gt;&lt;author&gt;Perrault, A.&lt;/author&gt;&lt;author&gt;Platt, R. W.&lt;/author&gt;&lt;author&gt;Monette, J.&lt;/author&gt;&lt;author&gt;Moride, Y.&lt;/author&gt;&lt;author&gt;Wolfson, C.&lt;/author&gt;&lt;/authors&gt;&lt;/contributors&gt;&lt;auth-address&gt;Department of Epidemiology and Biostatistics, McGill University, Montreal, Qc, Canada. ritsuko.kakuma@mail.mcgill.ca&lt;/auth-address&gt;&lt;titles&gt;&lt;title&gt;Delirium in older emergency department patients discharged home: effect on survival&lt;/title&gt;&lt;secondary-title&gt;J Am Geriatr Soc&lt;/secondary-title&gt;&lt;/titles&gt;&lt;periodical&gt;&lt;full-title&gt;J Am Geriatr Soc&lt;/full-title&gt;&lt;/periodical&gt;&lt;pages&gt;443-50&lt;/pages&gt;&lt;volume&gt;51&lt;/volume&gt;&lt;number&gt;4&lt;/number&gt;&lt;keywords&gt;&lt;keyword&gt;Aged&lt;/keyword&gt;&lt;keyword&gt;Aged, 80 and over&lt;/keyword&gt;&lt;keyword&gt;*Comorbidity&lt;/keyword&gt;&lt;keyword&gt;Delirium/complications/*diagnosis&lt;/keyword&gt;&lt;keyword&gt;Emergency Service, Hospital/*statistics &amp;amp; numerical data&lt;/keyword&gt;&lt;keyword&gt;Female&lt;/keyword&gt;&lt;keyword&gt;Humans&lt;/keyword&gt;&lt;keyword&gt;Male&lt;/keyword&gt;&lt;keyword&gt;*Mortality&lt;/keyword&gt;&lt;keyword&gt;*Patient Discharge&lt;/keyword&gt;&lt;keyword&gt;Prognosis&lt;/keyword&gt;&lt;keyword&gt;Prospective Studies&lt;/keyword&gt;&lt;keyword&gt;Quebec&lt;/keyword&gt;&lt;/keywords&gt;&lt;dates&gt;&lt;year&gt;2003&lt;/year&gt;&lt;pub-dates&gt;&lt;date&gt;Apr&lt;/date&gt;&lt;/pub-dates&gt;&lt;/dates&gt;&lt;isbn&gt;0002-8614 (Print)&amp;#xD;0002-8614 (Linking)&lt;/isbn&gt;&lt;accession-num&gt;12657062&lt;/accession-num&gt;&lt;urls&gt;&lt;related-urls&gt;&lt;url&gt;https://www.ncbi.nlm.nih.gov/pubmed/12657062&lt;/url&gt;&lt;/related-urls&gt;&lt;/urls&gt;&lt;electronic-resource-num&gt;10.1046/j.1532-5415.2003.51151.x&lt;/electronic-resource-num&gt;&lt;remote-database-name&gt;Medline&lt;/remote-database-name&gt;&lt;remote-database-provider&gt;NLM&lt;/remote-database-provider&gt;&lt;/record&gt;&lt;/Cite&gt;&lt;/EndNote&gt;</w:instrText>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03]</w:t>
            </w:r>
            <w:r w:rsidRPr="00CA6A00">
              <w:rPr>
                <w:rFonts w:ascii="Times New Roman" w:hAnsi="Times New Roman" w:cs="Times New Roman"/>
                <w:color w:val="000000" w:themeColor="text1"/>
                <w:sz w:val="18"/>
                <w:szCs w:val="18"/>
              </w:rPr>
              <w:fldChar w:fldCharType="end"/>
            </w:r>
          </w:p>
        </w:tc>
        <w:tc>
          <w:tcPr>
            <w:tcW w:w="1135" w:type="dxa"/>
          </w:tcPr>
          <w:p w14:paraId="328ACC01" w14:textId="391320B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0/77</w:t>
            </w:r>
          </w:p>
        </w:tc>
        <w:tc>
          <w:tcPr>
            <w:tcW w:w="436" w:type="dxa"/>
          </w:tcPr>
          <w:p w14:paraId="11C1171C" w14:textId="77777777" w:rsidR="004016F5" w:rsidRPr="00CA6A00" w:rsidRDefault="004016F5" w:rsidP="004016F5">
            <w:pPr>
              <w:rPr>
                <w:rFonts w:ascii="Times New Roman" w:hAnsi="Times New Roman" w:cs="Times New Roman"/>
                <w:color w:val="000000" w:themeColor="text1"/>
                <w:sz w:val="18"/>
                <w:szCs w:val="18"/>
              </w:rPr>
            </w:pPr>
          </w:p>
        </w:tc>
        <w:tc>
          <w:tcPr>
            <w:tcW w:w="456" w:type="dxa"/>
          </w:tcPr>
          <w:p w14:paraId="37A0515C"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1C5DF524"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5B921AD4" w14:textId="77777777" w:rsidR="004016F5" w:rsidRPr="00CA6A00" w:rsidRDefault="004016F5" w:rsidP="004016F5">
            <w:pPr>
              <w:rPr>
                <w:rFonts w:ascii="Times New Roman" w:hAnsi="Times New Roman" w:cs="Times New Roman"/>
                <w:color w:val="000000" w:themeColor="text1"/>
                <w:sz w:val="18"/>
                <w:szCs w:val="18"/>
              </w:rPr>
            </w:pPr>
          </w:p>
        </w:tc>
        <w:tc>
          <w:tcPr>
            <w:tcW w:w="461" w:type="dxa"/>
          </w:tcPr>
          <w:p w14:paraId="0F1C0C10"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42077B82"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3419FED2"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64519AE6"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29B056E0"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6D01A9BC"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73D993BF"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7D05E95D"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66D6930A"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50D3C305"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66ED6F3B"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3DD11129"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188C2CDC"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54A1BB07"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5B90E3D7"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6081A950"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694945B7"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3B046DA6" w14:textId="29805A2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4" w:type="dxa"/>
          </w:tcPr>
          <w:p w14:paraId="33EF4FEC" w14:textId="3C0F13E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tcPr>
          <w:p w14:paraId="7ED9E9AC" w14:textId="297B9CA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r>
      <w:tr w:rsidR="00CA6A00" w:rsidRPr="00CA6A00" w14:paraId="3A9A5A49" w14:textId="77777777" w:rsidTr="003B20B4">
        <w:tc>
          <w:tcPr>
            <w:tcW w:w="1696" w:type="dxa"/>
          </w:tcPr>
          <w:p w14:paraId="087C4AC2" w14:textId="53E454F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Kat 2008</w:t>
            </w:r>
            <w:r w:rsidRPr="00CA6A00">
              <w:rPr>
                <w:rFonts w:ascii="Times New Roman" w:hAnsi="Times New Roman" w:cs="Times New Roman"/>
                <w:color w:val="000000" w:themeColor="text1"/>
                <w:sz w:val="18"/>
                <w:szCs w:val="18"/>
              </w:rPr>
              <w:fldChar w:fldCharType="begin">
                <w:fldData xml:space="preserve">PEVuZE5vdGU+PENpdGU+PEF1dGhvcj5LYXQ8L0F1dGhvcj48WWVhcj4yMDA4PC9ZZWFyPjxSZWNO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LYXQ8L0F1dGhvcj48WWVhcj4yMDA4PC9ZZWFyPjxSZWNO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04]</w:t>
            </w:r>
            <w:r w:rsidRPr="00CA6A00">
              <w:rPr>
                <w:rFonts w:ascii="Times New Roman" w:hAnsi="Times New Roman" w:cs="Times New Roman"/>
                <w:color w:val="000000" w:themeColor="text1"/>
                <w:sz w:val="18"/>
                <w:szCs w:val="18"/>
              </w:rPr>
              <w:fldChar w:fldCharType="end"/>
            </w:r>
          </w:p>
        </w:tc>
        <w:tc>
          <w:tcPr>
            <w:tcW w:w="1135" w:type="dxa"/>
          </w:tcPr>
          <w:p w14:paraId="234CA5C8" w14:textId="53D6993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1/41</w:t>
            </w:r>
          </w:p>
        </w:tc>
        <w:tc>
          <w:tcPr>
            <w:tcW w:w="436" w:type="dxa"/>
            <w:shd w:val="clear" w:color="auto" w:fill="auto"/>
          </w:tcPr>
          <w:p w14:paraId="4E80B110" w14:textId="347A86D3" w:rsidR="004016F5" w:rsidRPr="00CA6A00" w:rsidRDefault="008C5B16"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c>
          <w:tcPr>
            <w:tcW w:w="456" w:type="dxa"/>
            <w:shd w:val="clear" w:color="auto" w:fill="auto"/>
          </w:tcPr>
          <w:p w14:paraId="3A1590A0" w14:textId="5B931EEC" w:rsidR="004016F5" w:rsidRPr="00CA6A00" w:rsidRDefault="008C5B16"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c>
          <w:tcPr>
            <w:tcW w:w="383" w:type="dxa"/>
            <w:shd w:val="clear" w:color="auto" w:fill="auto"/>
          </w:tcPr>
          <w:p w14:paraId="685A0D7C" w14:textId="36162E82" w:rsidR="004016F5" w:rsidRPr="00CA6A00" w:rsidRDefault="008C5B16"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c>
          <w:tcPr>
            <w:tcW w:w="526" w:type="dxa"/>
            <w:shd w:val="clear" w:color="auto" w:fill="auto"/>
          </w:tcPr>
          <w:p w14:paraId="61C43333" w14:textId="77777777" w:rsidR="004016F5" w:rsidRPr="00CA6A00" w:rsidRDefault="004016F5" w:rsidP="004016F5">
            <w:pPr>
              <w:rPr>
                <w:rFonts w:ascii="Times New Roman" w:hAnsi="Times New Roman" w:cs="Times New Roman"/>
                <w:color w:val="000000" w:themeColor="text1"/>
                <w:sz w:val="18"/>
                <w:szCs w:val="18"/>
              </w:rPr>
            </w:pPr>
          </w:p>
        </w:tc>
        <w:tc>
          <w:tcPr>
            <w:tcW w:w="461" w:type="dxa"/>
            <w:shd w:val="clear" w:color="auto" w:fill="auto"/>
          </w:tcPr>
          <w:p w14:paraId="3EED0D9C" w14:textId="77777777" w:rsidR="004016F5" w:rsidRPr="00CA6A00" w:rsidRDefault="004016F5" w:rsidP="004016F5">
            <w:pPr>
              <w:rPr>
                <w:rFonts w:ascii="Times New Roman" w:hAnsi="Times New Roman" w:cs="Times New Roman"/>
                <w:color w:val="000000" w:themeColor="text1"/>
                <w:sz w:val="18"/>
                <w:szCs w:val="18"/>
              </w:rPr>
            </w:pPr>
          </w:p>
        </w:tc>
        <w:tc>
          <w:tcPr>
            <w:tcW w:w="453" w:type="dxa"/>
            <w:shd w:val="clear" w:color="auto" w:fill="auto"/>
          </w:tcPr>
          <w:p w14:paraId="272FEA99"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7447A9A6" w14:textId="46E67369" w:rsidR="004016F5" w:rsidRPr="00CA6A00" w:rsidRDefault="004016F5" w:rsidP="004016F5">
            <w:pPr>
              <w:rPr>
                <w:rFonts w:ascii="Times New Roman" w:hAnsi="Times New Roman" w:cs="Times New Roman"/>
                <w:color w:val="000000" w:themeColor="text1"/>
                <w:sz w:val="18"/>
                <w:szCs w:val="18"/>
              </w:rPr>
            </w:pPr>
          </w:p>
        </w:tc>
        <w:tc>
          <w:tcPr>
            <w:tcW w:w="453" w:type="dxa"/>
          </w:tcPr>
          <w:p w14:paraId="7C443CBD"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60DB0D2D" w14:textId="77777777" w:rsidR="004016F5" w:rsidRPr="00CA6A00" w:rsidRDefault="004016F5" w:rsidP="004016F5">
            <w:pPr>
              <w:rPr>
                <w:rFonts w:ascii="Times New Roman" w:hAnsi="Times New Roman" w:cs="Times New Roman"/>
                <w:color w:val="000000" w:themeColor="text1"/>
                <w:sz w:val="18"/>
                <w:szCs w:val="18"/>
              </w:rPr>
            </w:pPr>
          </w:p>
        </w:tc>
        <w:tc>
          <w:tcPr>
            <w:tcW w:w="643" w:type="dxa"/>
            <w:shd w:val="clear" w:color="auto" w:fill="auto"/>
          </w:tcPr>
          <w:p w14:paraId="4E95748D" w14:textId="1247F777" w:rsidR="004016F5" w:rsidRPr="00CA6A00" w:rsidRDefault="008A6673"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c>
          <w:tcPr>
            <w:tcW w:w="453" w:type="dxa"/>
            <w:shd w:val="clear" w:color="auto" w:fill="auto"/>
          </w:tcPr>
          <w:p w14:paraId="56A53311" w14:textId="6DED5D2E" w:rsidR="004016F5" w:rsidRPr="00CA6A00" w:rsidRDefault="008A6673"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c>
          <w:tcPr>
            <w:tcW w:w="435" w:type="dxa"/>
            <w:shd w:val="clear" w:color="auto" w:fill="auto"/>
          </w:tcPr>
          <w:p w14:paraId="1AA4F7F5" w14:textId="461C9C74" w:rsidR="004016F5" w:rsidRPr="00CA6A00" w:rsidRDefault="008A6673"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c>
          <w:tcPr>
            <w:tcW w:w="531" w:type="dxa"/>
            <w:shd w:val="clear" w:color="auto" w:fill="auto"/>
          </w:tcPr>
          <w:p w14:paraId="45C9313E" w14:textId="52AAF9F6" w:rsidR="004016F5" w:rsidRPr="00CA6A00" w:rsidRDefault="008A6673"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c>
          <w:tcPr>
            <w:tcW w:w="471" w:type="dxa"/>
            <w:shd w:val="clear" w:color="auto" w:fill="auto"/>
          </w:tcPr>
          <w:p w14:paraId="5272FD0D" w14:textId="04443AD2" w:rsidR="004016F5" w:rsidRPr="00CA6A00" w:rsidRDefault="008A6673"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c>
          <w:tcPr>
            <w:tcW w:w="470" w:type="dxa"/>
            <w:shd w:val="clear" w:color="auto" w:fill="auto"/>
          </w:tcPr>
          <w:p w14:paraId="2062BA49" w14:textId="489145B5" w:rsidR="004016F5" w:rsidRPr="00CA6A00" w:rsidRDefault="008A6673"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c>
          <w:tcPr>
            <w:tcW w:w="524" w:type="dxa"/>
            <w:shd w:val="clear" w:color="auto" w:fill="auto"/>
          </w:tcPr>
          <w:p w14:paraId="06913ED7" w14:textId="082C0C2C" w:rsidR="004016F5" w:rsidRPr="00CA6A00" w:rsidRDefault="008A6673"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c>
          <w:tcPr>
            <w:tcW w:w="524" w:type="dxa"/>
            <w:shd w:val="clear" w:color="auto" w:fill="auto"/>
          </w:tcPr>
          <w:p w14:paraId="0D247A0D" w14:textId="1CDB982D" w:rsidR="004016F5" w:rsidRPr="00CA6A00" w:rsidRDefault="008A6673"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c>
          <w:tcPr>
            <w:tcW w:w="518" w:type="dxa"/>
            <w:shd w:val="clear" w:color="auto" w:fill="auto"/>
          </w:tcPr>
          <w:p w14:paraId="4B6B0430" w14:textId="2F69C5EC" w:rsidR="004016F5" w:rsidRPr="00CA6A00" w:rsidRDefault="008A6673"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c>
          <w:tcPr>
            <w:tcW w:w="457" w:type="dxa"/>
          </w:tcPr>
          <w:p w14:paraId="638C7981"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1F1E426D"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66E70D09" w14:textId="11E64B01" w:rsidR="004016F5" w:rsidRPr="00CA6A00" w:rsidRDefault="004016F5" w:rsidP="004016F5">
            <w:pPr>
              <w:rPr>
                <w:rFonts w:ascii="Times New Roman" w:hAnsi="Times New Roman" w:cs="Times New Roman"/>
                <w:color w:val="000000" w:themeColor="text1"/>
                <w:sz w:val="18"/>
                <w:szCs w:val="18"/>
              </w:rPr>
            </w:pPr>
          </w:p>
        </w:tc>
        <w:tc>
          <w:tcPr>
            <w:tcW w:w="454" w:type="dxa"/>
            <w:shd w:val="clear" w:color="auto" w:fill="auto"/>
          </w:tcPr>
          <w:p w14:paraId="48EC1060" w14:textId="45874106" w:rsidR="004016F5" w:rsidRPr="00CA6A00" w:rsidRDefault="003B20B4"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c>
          <w:tcPr>
            <w:tcW w:w="454" w:type="dxa"/>
            <w:shd w:val="clear" w:color="auto" w:fill="auto"/>
          </w:tcPr>
          <w:p w14:paraId="233D0141" w14:textId="70D64BC8" w:rsidR="004016F5" w:rsidRPr="00CA6A00" w:rsidRDefault="003B20B4"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c>
          <w:tcPr>
            <w:tcW w:w="453" w:type="dxa"/>
            <w:shd w:val="clear" w:color="auto" w:fill="auto"/>
          </w:tcPr>
          <w:p w14:paraId="7665CDF0" w14:textId="6826383B" w:rsidR="004016F5" w:rsidRPr="00CA6A00" w:rsidRDefault="003B20B4"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r>
      <w:tr w:rsidR="00CA6A00" w:rsidRPr="00CA6A00" w14:paraId="2EB82373" w14:textId="77777777" w:rsidTr="00760C02">
        <w:tc>
          <w:tcPr>
            <w:tcW w:w="1696" w:type="dxa"/>
          </w:tcPr>
          <w:p w14:paraId="4E868427" w14:textId="15BA66E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Kat 2011</w:t>
            </w:r>
            <w:r w:rsidRPr="00CA6A00">
              <w:rPr>
                <w:rFonts w:ascii="Times New Roman" w:hAnsi="Times New Roman" w:cs="Times New Roman"/>
                <w:color w:val="000000" w:themeColor="text1"/>
                <w:sz w:val="18"/>
                <w:szCs w:val="18"/>
              </w:rPr>
              <w:fldChar w:fldCharType="begin">
                <w:fldData xml:space="preserve">PEVuZE5vdGU+PENpdGU+PEF1dGhvcj5LYXQ8L0F1dGhvcj48WWVhcj4yMDExPC9ZZWFyPjxSZWNO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LYXQ8L0F1dGhvcj48WWVhcj4yMDExPC9ZZWFyPjxSZWNO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05]</w:t>
            </w:r>
            <w:r w:rsidRPr="00CA6A00">
              <w:rPr>
                <w:rFonts w:ascii="Times New Roman" w:hAnsi="Times New Roman" w:cs="Times New Roman"/>
                <w:color w:val="000000" w:themeColor="text1"/>
                <w:sz w:val="18"/>
                <w:szCs w:val="18"/>
              </w:rPr>
              <w:fldChar w:fldCharType="end"/>
            </w:r>
          </w:p>
        </w:tc>
        <w:tc>
          <w:tcPr>
            <w:tcW w:w="1135" w:type="dxa"/>
          </w:tcPr>
          <w:p w14:paraId="198899A6" w14:textId="757FCDB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7/522</w:t>
            </w:r>
          </w:p>
        </w:tc>
        <w:tc>
          <w:tcPr>
            <w:tcW w:w="436" w:type="dxa"/>
          </w:tcPr>
          <w:p w14:paraId="287B21BD" w14:textId="77777777" w:rsidR="004016F5" w:rsidRPr="00CA6A00" w:rsidRDefault="004016F5" w:rsidP="004016F5">
            <w:pPr>
              <w:rPr>
                <w:rFonts w:ascii="Times New Roman" w:hAnsi="Times New Roman" w:cs="Times New Roman"/>
                <w:color w:val="000000" w:themeColor="text1"/>
                <w:sz w:val="18"/>
                <w:szCs w:val="18"/>
              </w:rPr>
            </w:pPr>
          </w:p>
        </w:tc>
        <w:tc>
          <w:tcPr>
            <w:tcW w:w="456" w:type="dxa"/>
          </w:tcPr>
          <w:p w14:paraId="16CA1E7D"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6300582E"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1F43D473" w14:textId="77777777" w:rsidR="004016F5" w:rsidRPr="00CA6A00" w:rsidRDefault="004016F5" w:rsidP="004016F5">
            <w:pPr>
              <w:rPr>
                <w:rFonts w:ascii="Times New Roman" w:hAnsi="Times New Roman" w:cs="Times New Roman"/>
                <w:color w:val="000000" w:themeColor="text1"/>
                <w:sz w:val="18"/>
                <w:szCs w:val="18"/>
              </w:rPr>
            </w:pPr>
          </w:p>
        </w:tc>
        <w:tc>
          <w:tcPr>
            <w:tcW w:w="461" w:type="dxa"/>
          </w:tcPr>
          <w:p w14:paraId="0839FD4C"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33B704F5"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0F45F543"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09DEBF0B"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4153C936"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465AE9A5"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28C22E4B"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3C76B46F"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30F4E137"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3D70BB1F"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28C75A52"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02E0CF43"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057BFE28"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00D1FC96"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12D3A582"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5C811816"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5F85FAB2"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31EF6C36"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49171C86"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16AE1068" w14:textId="06355F5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r>
      <w:tr w:rsidR="00CA6A00" w:rsidRPr="00CA6A00" w14:paraId="5F44AE43" w14:textId="77777777" w:rsidTr="00292E2C">
        <w:tc>
          <w:tcPr>
            <w:tcW w:w="1696" w:type="dxa"/>
          </w:tcPr>
          <w:p w14:paraId="6934B90F" w14:textId="75A5EDC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Katz 2001</w:t>
            </w:r>
            <w:r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Katz&lt;/Author&gt;&lt;Year&gt;2001&lt;/Year&gt;&lt;RecNum&gt;453&lt;/RecNum&gt;&lt;DisplayText&gt;[106]&lt;/DisplayText&gt;&lt;record&gt;&lt;rec-number&gt;453&lt;/rec-number&gt;&lt;foreign-keys&gt;&lt;key app="EN" db-id="sstzwfe08r9xrke295vvts57d2ew5p9sed9p" timestamp="1734571302"&gt;453&lt;/key&gt;&lt;/foreign-keys&gt;&lt;ref-type name="Journal Article"&gt;17&lt;/ref-type&gt;&lt;contributors&gt;&lt;authors&gt;&lt;author&gt;Katz, Ira R&lt;/author&gt;&lt;author&gt;Curyto, Kim J&lt;/author&gt;&lt;author&gt;TenHave, Thomas&lt;/author&gt;&lt;author&gt;Mossey, Jana&lt;/author&gt;&lt;author&gt;Sands, Laura&lt;/author&gt;&lt;author&gt;Kallan, Michael J&lt;/author&gt;&lt;/authors&gt;&lt;/contributors&gt;&lt;titles&gt;&lt;title&gt;Validating the diagnosis of delirium and evaluating its association with deterioration over a one-year period&lt;/title&gt;&lt;secondary-title&gt;Focus&lt;/secondary-title&gt;&lt;/titles&gt;&lt;periodical&gt;&lt;full-title&gt;Focus&lt;/full-title&gt;&lt;/periodical&gt;&lt;pages&gt;148-323&lt;/pages&gt;&lt;volume&gt;9&lt;/volume&gt;&lt;number&gt;2&lt;/number&gt;&lt;dates&gt;&lt;year&gt;2001&lt;/year&gt;&lt;/dates&gt;&lt;isbn&gt;1541-4094&lt;/isbn&gt;&lt;urls&gt;&lt;/urls&gt;&lt;/record&gt;&lt;/Cite&gt;&lt;/EndNote&gt;</w:instrText>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06]</w:t>
            </w:r>
            <w:r w:rsidRPr="00CA6A00">
              <w:rPr>
                <w:rFonts w:ascii="Times New Roman" w:hAnsi="Times New Roman" w:cs="Times New Roman"/>
                <w:color w:val="000000" w:themeColor="text1"/>
                <w:sz w:val="18"/>
                <w:szCs w:val="18"/>
              </w:rPr>
              <w:fldChar w:fldCharType="end"/>
            </w:r>
          </w:p>
        </w:tc>
        <w:tc>
          <w:tcPr>
            <w:tcW w:w="1135" w:type="dxa"/>
          </w:tcPr>
          <w:p w14:paraId="26AC5CD4" w14:textId="038FF61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2/35</w:t>
            </w:r>
          </w:p>
        </w:tc>
        <w:tc>
          <w:tcPr>
            <w:tcW w:w="436" w:type="dxa"/>
            <w:shd w:val="clear" w:color="auto" w:fill="auto"/>
          </w:tcPr>
          <w:p w14:paraId="3D71E577" w14:textId="16205F74" w:rsidR="004016F5" w:rsidRPr="00CA6A00" w:rsidRDefault="00292E2C"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c>
          <w:tcPr>
            <w:tcW w:w="456" w:type="dxa"/>
            <w:shd w:val="clear" w:color="auto" w:fill="auto"/>
          </w:tcPr>
          <w:p w14:paraId="557CE5C3" w14:textId="72FAAE31" w:rsidR="004016F5" w:rsidRPr="00CA6A00" w:rsidRDefault="00292E2C"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c>
          <w:tcPr>
            <w:tcW w:w="383" w:type="dxa"/>
            <w:shd w:val="clear" w:color="auto" w:fill="auto"/>
          </w:tcPr>
          <w:p w14:paraId="33875A62" w14:textId="15F991D4" w:rsidR="004016F5" w:rsidRPr="00CA6A00" w:rsidRDefault="00292E2C"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c>
          <w:tcPr>
            <w:tcW w:w="526" w:type="dxa"/>
            <w:shd w:val="clear" w:color="auto" w:fill="auto"/>
          </w:tcPr>
          <w:p w14:paraId="6AA334B2" w14:textId="225C2797" w:rsidR="004016F5" w:rsidRPr="00CA6A00" w:rsidRDefault="00292E2C"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c>
          <w:tcPr>
            <w:tcW w:w="461" w:type="dxa"/>
            <w:shd w:val="clear" w:color="auto" w:fill="auto"/>
          </w:tcPr>
          <w:p w14:paraId="12297B5D" w14:textId="4467A0D3" w:rsidR="004016F5" w:rsidRPr="00CA6A00" w:rsidRDefault="00292E2C"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c>
          <w:tcPr>
            <w:tcW w:w="453" w:type="dxa"/>
            <w:shd w:val="clear" w:color="auto" w:fill="auto"/>
          </w:tcPr>
          <w:p w14:paraId="5C6E6B6F" w14:textId="569197BE" w:rsidR="004016F5" w:rsidRPr="00CA6A00" w:rsidRDefault="00292E2C"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c>
          <w:tcPr>
            <w:tcW w:w="453" w:type="dxa"/>
          </w:tcPr>
          <w:p w14:paraId="131C7A90"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469695BE"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19FB730A"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5E791861"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66A92198"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017AB4B1"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5B729010"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550DA4A2"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0771B299"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2FDD3F98"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55DD83E8"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2E1A4562"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40E47BDF"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1870E77E"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3E6D7935"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08CFB515"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23629D67"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193D49CB"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3F6351B7" w14:textId="77777777" w:rsidTr="00760C02">
        <w:tc>
          <w:tcPr>
            <w:tcW w:w="1696" w:type="dxa"/>
          </w:tcPr>
          <w:p w14:paraId="68DE1F0C" w14:textId="34A9DEF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Kennedy 2014</w:t>
            </w:r>
            <w:r w:rsidRPr="00CA6A00">
              <w:rPr>
                <w:rFonts w:ascii="Times New Roman" w:hAnsi="Times New Roman" w:cs="Times New Roman"/>
                <w:color w:val="000000" w:themeColor="text1"/>
                <w:sz w:val="18"/>
                <w:szCs w:val="18"/>
              </w:rPr>
              <w:fldChar w:fldCharType="begin">
                <w:fldData xml:space="preserve">PEVuZE5vdGU+PENpdGU+PEF1dGhvcj5LZW5uZWR5PC9BdXRob3I+PFllYXI+MjAxNDwvWWVhcj48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=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LZW5uZWR5PC9BdXRob3I+PFllYXI+MjAxNDwvWWVhcj48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=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07]</w:t>
            </w:r>
            <w:r w:rsidRPr="00CA6A00">
              <w:rPr>
                <w:rFonts w:ascii="Times New Roman" w:hAnsi="Times New Roman" w:cs="Times New Roman"/>
                <w:color w:val="000000" w:themeColor="text1"/>
                <w:sz w:val="18"/>
                <w:szCs w:val="18"/>
              </w:rPr>
              <w:fldChar w:fldCharType="end"/>
            </w:r>
          </w:p>
        </w:tc>
        <w:tc>
          <w:tcPr>
            <w:tcW w:w="1135" w:type="dxa"/>
          </w:tcPr>
          <w:p w14:paraId="2C59FFFA" w14:textId="1D73D8C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3/613</w:t>
            </w:r>
          </w:p>
        </w:tc>
        <w:tc>
          <w:tcPr>
            <w:tcW w:w="436" w:type="dxa"/>
          </w:tcPr>
          <w:p w14:paraId="13BDF3E3" w14:textId="77777777" w:rsidR="004016F5" w:rsidRPr="00CA6A00" w:rsidRDefault="004016F5" w:rsidP="004016F5">
            <w:pPr>
              <w:rPr>
                <w:rFonts w:ascii="Times New Roman" w:hAnsi="Times New Roman" w:cs="Times New Roman"/>
                <w:color w:val="000000" w:themeColor="text1"/>
                <w:sz w:val="18"/>
                <w:szCs w:val="18"/>
              </w:rPr>
            </w:pPr>
          </w:p>
        </w:tc>
        <w:tc>
          <w:tcPr>
            <w:tcW w:w="456" w:type="dxa"/>
          </w:tcPr>
          <w:p w14:paraId="79420BAD"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75C6DF3C"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696EF682" w14:textId="77777777" w:rsidR="004016F5" w:rsidRPr="00CA6A00" w:rsidRDefault="004016F5" w:rsidP="004016F5">
            <w:pPr>
              <w:rPr>
                <w:rFonts w:ascii="Times New Roman" w:hAnsi="Times New Roman" w:cs="Times New Roman"/>
                <w:color w:val="000000" w:themeColor="text1"/>
                <w:sz w:val="18"/>
                <w:szCs w:val="18"/>
              </w:rPr>
            </w:pPr>
          </w:p>
        </w:tc>
        <w:tc>
          <w:tcPr>
            <w:tcW w:w="461" w:type="dxa"/>
          </w:tcPr>
          <w:p w14:paraId="60F3C0DA"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023A4D0E"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11AACE1B"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60B1A83E"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1A90397A"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29F9C6D4"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6E4D6DC2"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2B7894E7"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4BF52B46"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1789EF9A"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21B9B240"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6BF809C7"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259C10E7"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6F414043"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354B3C15" w14:textId="760EB64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7" w:type="dxa"/>
          </w:tcPr>
          <w:p w14:paraId="224CC148"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759F9DDA"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0777A4F7" w14:textId="5DBE6CD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4" w:type="dxa"/>
          </w:tcPr>
          <w:p w14:paraId="14005972"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6C74295A"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724B81EC" w14:textId="77777777" w:rsidTr="00760C02">
        <w:tc>
          <w:tcPr>
            <w:tcW w:w="1696" w:type="dxa"/>
          </w:tcPr>
          <w:p w14:paraId="6042A23C" w14:textId="733F977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Kilicaslan 2022</w:t>
            </w:r>
            <w:r w:rsidRPr="00CA6A00">
              <w:rPr>
                <w:rFonts w:ascii="Times New Roman" w:hAnsi="Times New Roman" w:cs="Times New Roman"/>
                <w:color w:val="000000" w:themeColor="text1"/>
                <w:sz w:val="18"/>
                <w:szCs w:val="18"/>
              </w:rPr>
              <w:fldChar w:fldCharType="begin">
                <w:fldData xml:space="preserve">PEVuZE5vdGU+PENpdGU+PEF1dGhvcj5LaWxpY2FzbGFuPC9BdXRob3I+PFllYXI+MjAyMjwvWWVh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LaWxpY2FzbGFuPC9BdXRob3I+PFllYXI+MjAyMjwvWWVh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08]</w:t>
            </w:r>
            <w:r w:rsidRPr="00CA6A00">
              <w:rPr>
                <w:rFonts w:ascii="Times New Roman" w:hAnsi="Times New Roman" w:cs="Times New Roman"/>
                <w:color w:val="000000" w:themeColor="text1"/>
                <w:sz w:val="18"/>
                <w:szCs w:val="18"/>
              </w:rPr>
              <w:fldChar w:fldCharType="end"/>
            </w:r>
          </w:p>
        </w:tc>
        <w:tc>
          <w:tcPr>
            <w:tcW w:w="1135" w:type="dxa"/>
          </w:tcPr>
          <w:p w14:paraId="7756BFF2" w14:textId="0784030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44/371</w:t>
            </w:r>
          </w:p>
        </w:tc>
        <w:tc>
          <w:tcPr>
            <w:tcW w:w="436" w:type="dxa"/>
          </w:tcPr>
          <w:p w14:paraId="560E932F" w14:textId="77777777" w:rsidR="004016F5" w:rsidRPr="00CA6A00" w:rsidRDefault="004016F5" w:rsidP="004016F5">
            <w:pPr>
              <w:rPr>
                <w:rFonts w:ascii="Times New Roman" w:hAnsi="Times New Roman" w:cs="Times New Roman"/>
                <w:color w:val="000000" w:themeColor="text1"/>
                <w:sz w:val="18"/>
                <w:szCs w:val="18"/>
              </w:rPr>
            </w:pPr>
          </w:p>
        </w:tc>
        <w:tc>
          <w:tcPr>
            <w:tcW w:w="456" w:type="dxa"/>
          </w:tcPr>
          <w:p w14:paraId="08315E0D"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68F1C261"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1DBB0325" w14:textId="77777777" w:rsidR="004016F5" w:rsidRPr="00CA6A00" w:rsidRDefault="004016F5" w:rsidP="004016F5">
            <w:pPr>
              <w:rPr>
                <w:rFonts w:ascii="Times New Roman" w:hAnsi="Times New Roman" w:cs="Times New Roman"/>
                <w:color w:val="000000" w:themeColor="text1"/>
                <w:sz w:val="18"/>
                <w:szCs w:val="18"/>
              </w:rPr>
            </w:pPr>
          </w:p>
        </w:tc>
        <w:tc>
          <w:tcPr>
            <w:tcW w:w="461" w:type="dxa"/>
          </w:tcPr>
          <w:p w14:paraId="2A74583E"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4C6A0609"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1A765400"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4881377A"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203A14FF"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6F442DA9"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2598A0FC"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6B64AF4C"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10A5E8F4"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47E6934F"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73AE2027"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7A146BEE"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7C7D7BB9"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7500688E"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2BB815A2"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5022C00B"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602E37D1"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68203440" w14:textId="6D639FD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4" w:type="dxa"/>
          </w:tcPr>
          <w:p w14:paraId="36816799" w14:textId="21F9075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tcPr>
          <w:p w14:paraId="1D702516" w14:textId="699AE8C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r>
      <w:tr w:rsidR="00CA6A00" w:rsidRPr="00CA6A00" w14:paraId="0DDA7B4A" w14:textId="77777777" w:rsidTr="00760C02">
        <w:tc>
          <w:tcPr>
            <w:tcW w:w="1696" w:type="dxa"/>
          </w:tcPr>
          <w:p w14:paraId="55C43F22" w14:textId="06F5176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Knauf 2019</w:t>
            </w:r>
            <w:r w:rsidRPr="00CA6A00">
              <w:rPr>
                <w:rFonts w:ascii="Times New Roman" w:hAnsi="Times New Roman" w:cs="Times New Roman"/>
                <w:color w:val="000000" w:themeColor="text1"/>
                <w:sz w:val="18"/>
                <w:szCs w:val="18"/>
              </w:rPr>
              <w:fldChar w:fldCharType="begin">
                <w:fldData xml:space="preserve">PEVuZE5vdGU+PENpdGU+PEF1dGhvcj5LbmF1ZjwvQXV0aG9yPjxZZWFyPjIwMTk8L1llYXI+PFJl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LbmF1ZjwvQXV0aG9yPjxZZWFyPjIwMTk8L1llYXI+PFJl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09]</w:t>
            </w:r>
            <w:r w:rsidRPr="00CA6A00">
              <w:rPr>
                <w:rFonts w:ascii="Times New Roman" w:hAnsi="Times New Roman" w:cs="Times New Roman"/>
                <w:color w:val="000000" w:themeColor="text1"/>
                <w:sz w:val="18"/>
                <w:szCs w:val="18"/>
              </w:rPr>
              <w:fldChar w:fldCharType="end"/>
            </w:r>
          </w:p>
        </w:tc>
        <w:tc>
          <w:tcPr>
            <w:tcW w:w="1135" w:type="dxa"/>
          </w:tcPr>
          <w:p w14:paraId="64B6D3B1" w14:textId="14E792F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02/193</w:t>
            </w:r>
          </w:p>
        </w:tc>
        <w:tc>
          <w:tcPr>
            <w:tcW w:w="436" w:type="dxa"/>
          </w:tcPr>
          <w:p w14:paraId="54E40D0F" w14:textId="77777777" w:rsidR="004016F5" w:rsidRPr="00CA6A00" w:rsidRDefault="004016F5" w:rsidP="004016F5">
            <w:pPr>
              <w:rPr>
                <w:rFonts w:ascii="Times New Roman" w:hAnsi="Times New Roman" w:cs="Times New Roman"/>
                <w:color w:val="000000" w:themeColor="text1"/>
                <w:sz w:val="18"/>
                <w:szCs w:val="18"/>
              </w:rPr>
            </w:pPr>
          </w:p>
        </w:tc>
        <w:tc>
          <w:tcPr>
            <w:tcW w:w="456" w:type="dxa"/>
          </w:tcPr>
          <w:p w14:paraId="4BD5D788"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65BA6980"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3B6E3F53" w14:textId="77777777" w:rsidR="004016F5" w:rsidRPr="00CA6A00" w:rsidRDefault="004016F5" w:rsidP="004016F5">
            <w:pPr>
              <w:rPr>
                <w:rFonts w:ascii="Times New Roman" w:hAnsi="Times New Roman" w:cs="Times New Roman"/>
                <w:color w:val="000000" w:themeColor="text1"/>
                <w:sz w:val="18"/>
                <w:szCs w:val="18"/>
              </w:rPr>
            </w:pPr>
          </w:p>
        </w:tc>
        <w:tc>
          <w:tcPr>
            <w:tcW w:w="461" w:type="dxa"/>
          </w:tcPr>
          <w:p w14:paraId="0F80153E"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3FBBA6F1"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1D0046F7"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2EAF3C49"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13A88C19"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44134AD0"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3329DC17"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67ED1F9E"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0EE2D242"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2EA8E9FF"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2125A212"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3BC75C7D"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6A33F9FB"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6709F277"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03A7A8BC"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5200DE2E"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06587929"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0B2CC355"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4F4E5883"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0BA6821E" w14:textId="76E0C3C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r>
      <w:tr w:rsidR="00CA6A00" w:rsidRPr="00CA6A00" w14:paraId="3D06F868" w14:textId="77777777" w:rsidTr="00760C02">
        <w:tc>
          <w:tcPr>
            <w:tcW w:w="1696" w:type="dxa"/>
          </w:tcPr>
          <w:p w14:paraId="11B876D0" w14:textId="559CF40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Korber 2021</w:t>
            </w:r>
            <w:r w:rsidRPr="00CA6A00">
              <w:rPr>
                <w:rFonts w:ascii="Times New Roman" w:hAnsi="Times New Roman" w:cs="Times New Roman"/>
                <w:color w:val="000000" w:themeColor="text1"/>
                <w:sz w:val="18"/>
                <w:szCs w:val="18"/>
              </w:rPr>
              <w:fldChar w:fldCharType="begin">
                <w:fldData xml:space="preserve">PEVuZE5vdGU+PENpdGU+PEF1dGhvcj5Lb3JiZXI8L0F1dGhvcj48WWVhcj4yMDIxPC9ZZWFyPjxS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Lb3JiZXI8L0F1dGhvcj48WWVhcj4yMDIxPC9ZZWFyPjxS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10]</w:t>
            </w:r>
            <w:r w:rsidRPr="00CA6A00">
              <w:rPr>
                <w:rFonts w:ascii="Times New Roman" w:hAnsi="Times New Roman" w:cs="Times New Roman"/>
                <w:color w:val="000000" w:themeColor="text1"/>
                <w:sz w:val="18"/>
                <w:szCs w:val="18"/>
              </w:rPr>
              <w:fldChar w:fldCharType="end"/>
            </w:r>
          </w:p>
        </w:tc>
        <w:tc>
          <w:tcPr>
            <w:tcW w:w="1135" w:type="dxa"/>
          </w:tcPr>
          <w:p w14:paraId="6CB2D47D" w14:textId="2A9A654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6/161</w:t>
            </w:r>
          </w:p>
        </w:tc>
        <w:tc>
          <w:tcPr>
            <w:tcW w:w="436" w:type="dxa"/>
          </w:tcPr>
          <w:p w14:paraId="238EB1D4" w14:textId="77777777" w:rsidR="004016F5" w:rsidRPr="00CA6A00" w:rsidRDefault="004016F5" w:rsidP="004016F5">
            <w:pPr>
              <w:rPr>
                <w:rFonts w:ascii="Times New Roman" w:hAnsi="Times New Roman" w:cs="Times New Roman"/>
                <w:color w:val="000000" w:themeColor="text1"/>
                <w:sz w:val="18"/>
                <w:szCs w:val="18"/>
              </w:rPr>
            </w:pPr>
          </w:p>
        </w:tc>
        <w:tc>
          <w:tcPr>
            <w:tcW w:w="456" w:type="dxa"/>
          </w:tcPr>
          <w:p w14:paraId="3448D394"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68E9AC21"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677D663F" w14:textId="77777777" w:rsidR="004016F5" w:rsidRPr="00CA6A00" w:rsidRDefault="004016F5" w:rsidP="004016F5">
            <w:pPr>
              <w:rPr>
                <w:rFonts w:ascii="Times New Roman" w:hAnsi="Times New Roman" w:cs="Times New Roman"/>
                <w:color w:val="000000" w:themeColor="text1"/>
                <w:sz w:val="18"/>
                <w:szCs w:val="18"/>
              </w:rPr>
            </w:pPr>
          </w:p>
        </w:tc>
        <w:tc>
          <w:tcPr>
            <w:tcW w:w="461" w:type="dxa"/>
          </w:tcPr>
          <w:p w14:paraId="50C86D2E"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341165F0"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1A807511"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4D17CE96"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255D404A"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05780AAA"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693DBC93"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007842AD"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20A29036"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1783254A"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1D3A334E"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5CCF07FF"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0D729CDE"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00F89691"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5BB4E8B4"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46502BCA"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0CACC6FE"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5B5AB33F"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419B61D6" w14:textId="27C4817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tcPr>
          <w:p w14:paraId="01052271" w14:textId="38A68A2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r>
      <w:tr w:rsidR="00CA6A00" w:rsidRPr="00CA6A00" w14:paraId="0D4C21BD" w14:textId="77777777" w:rsidTr="00760C02">
        <w:tc>
          <w:tcPr>
            <w:tcW w:w="1696" w:type="dxa"/>
          </w:tcPr>
          <w:p w14:paraId="4F747FD4" w14:textId="166BC1E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Koster 2012</w:t>
            </w:r>
            <w:r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Koster&lt;/Author&gt;&lt;Year&gt;2012&lt;/Year&gt;&lt;RecNum&gt;307&lt;/RecNum&gt;&lt;DisplayText&gt;[111]&lt;/DisplayText&gt;&lt;record&gt;&lt;rec-number&gt;307&lt;/rec-number&gt;&lt;foreign-keys&gt;&lt;key app="EN" db-id="sstzwfe08r9xrke295vvts57d2ew5p9sed9p" timestamp="1734569321"&gt;307&lt;/key&gt;&lt;/foreign-keys&gt;&lt;ref-type name="Journal Article"&gt;17&lt;/ref-type&gt;&lt;contributors&gt;&lt;authors&gt;&lt;author&gt;Koster, S.&lt;/author&gt;&lt;author&gt;Hensens, A. G.&lt;/author&gt;&lt;author&gt;Schuurmans, M. J.&lt;/author&gt;&lt;author&gt;van der Palen, J.&lt;/author&gt;&lt;/authors&gt;&lt;/contributors&gt;&lt;auth-address&gt;Department of Cardio Thoracic Surgery, Medisch Spectrum Twente, Enschede, The Netherlands. s.koster@mst.nl&lt;/auth-address&gt;&lt;titles&gt;&lt;title&gt;Consequences of delirium after cardiac operations&lt;/title&gt;&lt;secondary-title&gt;Ann Thorac Surg&lt;/secondary-title&gt;&lt;/titles&gt;&lt;periodical&gt;&lt;full-title&gt;Ann Thorac Surg&lt;/full-title&gt;&lt;/periodical&gt;&lt;pages&gt;705-11&lt;/pages&gt;&lt;volume&gt;93&lt;/volume&gt;&lt;number&gt;3&lt;/number&gt;&lt;edition&gt;20111010&lt;/edition&gt;&lt;keywords&gt;&lt;keyword&gt;Aged&lt;/keyword&gt;&lt;keyword&gt;Cardiac Surgical Procedures/*adverse effects&lt;/keyword&gt;&lt;keyword&gt;Delirium/*epidemiology/*etiology&lt;/keyword&gt;&lt;keyword&gt;Female&lt;/keyword&gt;&lt;keyword&gt;Follow-Up Studies&lt;/keyword&gt;&lt;keyword&gt;Humans&lt;/keyword&gt;&lt;keyword&gt;Male&lt;/keyword&gt;&lt;keyword&gt;Prospective Studies&lt;/keyword&gt;&lt;keyword&gt;Surveys and Questionnaires&lt;/keyword&gt;&lt;/keywords&gt;&lt;dates&gt;&lt;year&gt;2012&lt;/year&gt;&lt;pub-dates&gt;&lt;date&gt;Mar&lt;/date&gt;&lt;/pub-dates&gt;&lt;/dates&gt;&lt;isbn&gt;1552-6259 (Electronic)&amp;#xD;0003-4975 (Linking)&lt;/isbn&gt;&lt;accession-num&gt;21992939&lt;/accession-num&gt;&lt;urls&gt;&lt;related-urls&gt;&lt;url&gt;https://www.ncbi.nlm.nih.gov/pubmed/21992939&lt;/url&gt;&lt;/related-urls&gt;&lt;/urls&gt;&lt;electronic-resource-num&gt;10.1016/j.athoracsur.2011.07.006&lt;/electronic-resource-num&gt;&lt;remote-database-name&gt;Medline&lt;/remote-database-name&gt;&lt;remote-database-provider&gt;NLM&lt;/remote-database-provider&gt;&lt;/record&gt;&lt;/Cite&gt;&lt;/EndNote&gt;</w:instrText>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11]</w:t>
            </w:r>
            <w:r w:rsidRPr="00CA6A00">
              <w:rPr>
                <w:rFonts w:ascii="Times New Roman" w:hAnsi="Times New Roman" w:cs="Times New Roman"/>
                <w:color w:val="000000" w:themeColor="text1"/>
                <w:sz w:val="18"/>
                <w:szCs w:val="18"/>
              </w:rPr>
              <w:fldChar w:fldCharType="end"/>
            </w:r>
          </w:p>
        </w:tc>
        <w:tc>
          <w:tcPr>
            <w:tcW w:w="1135" w:type="dxa"/>
          </w:tcPr>
          <w:p w14:paraId="4358C959" w14:textId="6EE2CDF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52/248</w:t>
            </w:r>
          </w:p>
        </w:tc>
        <w:tc>
          <w:tcPr>
            <w:tcW w:w="436" w:type="dxa"/>
          </w:tcPr>
          <w:p w14:paraId="4031334C" w14:textId="680F5D5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6" w:type="dxa"/>
          </w:tcPr>
          <w:p w14:paraId="3A89CDE4"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53AC7127"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197DD065" w14:textId="77777777" w:rsidR="004016F5" w:rsidRPr="00CA6A00" w:rsidRDefault="004016F5" w:rsidP="004016F5">
            <w:pPr>
              <w:rPr>
                <w:rFonts w:ascii="Times New Roman" w:hAnsi="Times New Roman" w:cs="Times New Roman"/>
                <w:color w:val="000000" w:themeColor="text1"/>
                <w:sz w:val="18"/>
                <w:szCs w:val="18"/>
              </w:rPr>
            </w:pPr>
          </w:p>
        </w:tc>
        <w:tc>
          <w:tcPr>
            <w:tcW w:w="461" w:type="dxa"/>
          </w:tcPr>
          <w:p w14:paraId="0AB06366"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2BE1F614"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16AA35AF" w14:textId="307D155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tcPr>
          <w:p w14:paraId="1ADA3AF1"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4113E427"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33247347" w14:textId="49A8AE0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tcPr>
          <w:p w14:paraId="18672CBC"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492BD5C7"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31B516F3"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0B3E3216"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6C14263E"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5C0C17D3"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56FAEADE"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73113218"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75BBAEB0" w14:textId="2CF8515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7" w:type="dxa"/>
          </w:tcPr>
          <w:p w14:paraId="3C298C66"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20FC05A4"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7F711D38"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317AF9D6"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55CF5065"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4CA9DE3D" w14:textId="77777777" w:rsidTr="00760C02">
        <w:tc>
          <w:tcPr>
            <w:tcW w:w="1696" w:type="dxa"/>
          </w:tcPr>
          <w:p w14:paraId="3CB70A7B" w14:textId="344B00A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Kotfis 2019</w:t>
            </w:r>
            <w:r w:rsidRPr="00CA6A00">
              <w:rPr>
                <w:rFonts w:ascii="Times New Roman" w:hAnsi="Times New Roman" w:cs="Times New Roman"/>
                <w:color w:val="000000" w:themeColor="text1"/>
                <w:sz w:val="18"/>
                <w:szCs w:val="18"/>
              </w:rPr>
              <w:fldChar w:fldCharType="begin">
                <w:fldData xml:space="preserve">PEVuZE5vdGU+PENpdGU+PEF1dGhvcj5Lb3RmaXM8L0F1dGhvcj48WWVhcj4yMDE5PC9ZZWFyPjxS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Lb3RmaXM8L0F1dGhvcj48WWVhcj4yMDE5PC9ZZWFyPjxS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12]</w:t>
            </w:r>
            <w:r w:rsidRPr="00CA6A00">
              <w:rPr>
                <w:rFonts w:ascii="Times New Roman" w:hAnsi="Times New Roman" w:cs="Times New Roman"/>
                <w:color w:val="000000" w:themeColor="text1"/>
                <w:sz w:val="18"/>
                <w:szCs w:val="18"/>
              </w:rPr>
              <w:fldChar w:fldCharType="end"/>
            </w:r>
          </w:p>
        </w:tc>
        <w:tc>
          <w:tcPr>
            <w:tcW w:w="1135" w:type="dxa"/>
          </w:tcPr>
          <w:p w14:paraId="5519DAB6" w14:textId="35F1E78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21/639</w:t>
            </w:r>
          </w:p>
        </w:tc>
        <w:tc>
          <w:tcPr>
            <w:tcW w:w="436" w:type="dxa"/>
          </w:tcPr>
          <w:p w14:paraId="5BE863A3" w14:textId="77777777" w:rsidR="004016F5" w:rsidRPr="00CA6A00" w:rsidRDefault="004016F5" w:rsidP="004016F5">
            <w:pPr>
              <w:rPr>
                <w:rFonts w:ascii="Times New Roman" w:hAnsi="Times New Roman" w:cs="Times New Roman"/>
                <w:color w:val="000000" w:themeColor="text1"/>
                <w:sz w:val="18"/>
                <w:szCs w:val="18"/>
              </w:rPr>
            </w:pPr>
          </w:p>
        </w:tc>
        <w:tc>
          <w:tcPr>
            <w:tcW w:w="456" w:type="dxa"/>
          </w:tcPr>
          <w:p w14:paraId="7D435727"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1B736570"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35072D50" w14:textId="77777777" w:rsidR="004016F5" w:rsidRPr="00CA6A00" w:rsidRDefault="004016F5" w:rsidP="004016F5">
            <w:pPr>
              <w:rPr>
                <w:rFonts w:ascii="Times New Roman" w:hAnsi="Times New Roman" w:cs="Times New Roman"/>
                <w:color w:val="000000" w:themeColor="text1"/>
                <w:sz w:val="18"/>
                <w:szCs w:val="18"/>
              </w:rPr>
            </w:pPr>
          </w:p>
        </w:tc>
        <w:tc>
          <w:tcPr>
            <w:tcW w:w="461" w:type="dxa"/>
          </w:tcPr>
          <w:p w14:paraId="6F6235AB"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25B1D8A2"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32D08DE7"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05E0A299"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15CA8C98"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168061DD"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56370911"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1863AA58"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428AAB4A"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5CDA0DFF"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3457E0DB"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2A59F6A5"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5857DD8C"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3DDB3A3F"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1E565C6E"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72249DC2"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01C5055B"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7E6B1A7E" w14:textId="32A245B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4" w:type="dxa"/>
          </w:tcPr>
          <w:p w14:paraId="6DE45AF2" w14:textId="1658C25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tcPr>
          <w:p w14:paraId="6C81DA8A"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48DF9759" w14:textId="77777777" w:rsidTr="00760C02">
        <w:tc>
          <w:tcPr>
            <w:tcW w:w="1696" w:type="dxa"/>
          </w:tcPr>
          <w:p w14:paraId="2BBF989D" w14:textId="46C9EE2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Krogseth 2011</w:t>
            </w:r>
            <w:r w:rsidRPr="00CA6A00">
              <w:rPr>
                <w:rFonts w:ascii="Times New Roman" w:hAnsi="Times New Roman" w:cs="Times New Roman"/>
                <w:color w:val="000000" w:themeColor="text1"/>
                <w:sz w:val="18"/>
                <w:szCs w:val="18"/>
              </w:rPr>
              <w:fldChar w:fldCharType="begin">
                <w:fldData xml:space="preserve">PEVuZE5vdGU+PENpdGU+PEF1dGhvcj5Lcm9nc2V0aDwvQXV0aG9yPjxZZWFyPjIwMTE8L1llYXI+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Lcm9nc2V0aDwvQXV0aG9yPjxZZWFyPjIwMTE8L1llYXI+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13]</w:t>
            </w:r>
            <w:r w:rsidRPr="00CA6A00">
              <w:rPr>
                <w:rFonts w:ascii="Times New Roman" w:hAnsi="Times New Roman" w:cs="Times New Roman"/>
                <w:color w:val="000000" w:themeColor="text1"/>
                <w:sz w:val="18"/>
                <w:szCs w:val="18"/>
              </w:rPr>
              <w:fldChar w:fldCharType="end"/>
            </w:r>
          </w:p>
        </w:tc>
        <w:tc>
          <w:tcPr>
            <w:tcW w:w="1135" w:type="dxa"/>
          </w:tcPr>
          <w:p w14:paraId="704E7954" w14:textId="26AAC08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9/77</w:t>
            </w:r>
          </w:p>
        </w:tc>
        <w:tc>
          <w:tcPr>
            <w:tcW w:w="436" w:type="dxa"/>
          </w:tcPr>
          <w:p w14:paraId="0D91717F" w14:textId="77777777" w:rsidR="004016F5" w:rsidRPr="00CA6A00" w:rsidRDefault="004016F5" w:rsidP="004016F5">
            <w:pPr>
              <w:rPr>
                <w:rFonts w:ascii="Times New Roman" w:hAnsi="Times New Roman" w:cs="Times New Roman"/>
                <w:color w:val="000000" w:themeColor="text1"/>
                <w:sz w:val="18"/>
                <w:szCs w:val="18"/>
              </w:rPr>
            </w:pPr>
          </w:p>
        </w:tc>
        <w:tc>
          <w:tcPr>
            <w:tcW w:w="456" w:type="dxa"/>
          </w:tcPr>
          <w:p w14:paraId="1FBBD0DB"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0348327C"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03C5791F" w14:textId="77777777" w:rsidR="004016F5" w:rsidRPr="00CA6A00" w:rsidRDefault="004016F5" w:rsidP="004016F5">
            <w:pPr>
              <w:rPr>
                <w:rFonts w:ascii="Times New Roman" w:hAnsi="Times New Roman" w:cs="Times New Roman"/>
                <w:color w:val="000000" w:themeColor="text1"/>
                <w:sz w:val="18"/>
                <w:szCs w:val="18"/>
              </w:rPr>
            </w:pPr>
          </w:p>
        </w:tc>
        <w:tc>
          <w:tcPr>
            <w:tcW w:w="461" w:type="dxa"/>
          </w:tcPr>
          <w:p w14:paraId="49C444F9"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0996E376"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7CA0D658"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414BDBD0"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163C9F7E"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2EBF71F3"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01835491"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264FF7A0"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64DB6A66" w14:textId="6625378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71" w:type="dxa"/>
          </w:tcPr>
          <w:p w14:paraId="508DB604"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678C8946"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157B29C2"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30FDBD76"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115A245F"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4A321572"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7E6D9472"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4CE4D80B"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0240F6F1"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114E1FF8"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7D2D2B35"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259E5DF5" w14:textId="77777777" w:rsidTr="00760C02">
        <w:tc>
          <w:tcPr>
            <w:tcW w:w="1696" w:type="dxa"/>
          </w:tcPr>
          <w:p w14:paraId="44BE1E5A" w14:textId="13BA37B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Krogseth 2014</w:t>
            </w:r>
            <w:r w:rsidRPr="00CA6A00">
              <w:rPr>
                <w:rFonts w:ascii="Times New Roman" w:hAnsi="Times New Roman" w:cs="Times New Roman"/>
                <w:color w:val="000000" w:themeColor="text1"/>
                <w:sz w:val="18"/>
                <w:szCs w:val="18"/>
              </w:rPr>
              <w:fldChar w:fldCharType="begin">
                <w:fldData xml:space="preserve">PEVuZE5vdGU+PENpdGU+PEF1dGhvcj5Lcm9nc2V0aDwvQXV0aG9yPjxZZWFyPjIwMTQ8L1llYXI+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Lcm9nc2V0aDwvQXV0aG9yPjxZZWFyPjIwMTQ8L1llYXI+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14]</w:t>
            </w:r>
            <w:r w:rsidRPr="00CA6A00">
              <w:rPr>
                <w:rFonts w:ascii="Times New Roman" w:hAnsi="Times New Roman" w:cs="Times New Roman"/>
                <w:color w:val="000000" w:themeColor="text1"/>
                <w:sz w:val="18"/>
                <w:szCs w:val="18"/>
              </w:rPr>
              <w:fldChar w:fldCharType="end"/>
            </w:r>
          </w:p>
        </w:tc>
        <w:tc>
          <w:tcPr>
            <w:tcW w:w="1135" w:type="dxa"/>
          </w:tcPr>
          <w:p w14:paraId="4C9F478C" w14:textId="412A53B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0/127</w:t>
            </w:r>
          </w:p>
        </w:tc>
        <w:tc>
          <w:tcPr>
            <w:tcW w:w="436" w:type="dxa"/>
          </w:tcPr>
          <w:p w14:paraId="1588B26F" w14:textId="77777777" w:rsidR="004016F5" w:rsidRPr="00CA6A00" w:rsidRDefault="004016F5" w:rsidP="004016F5">
            <w:pPr>
              <w:rPr>
                <w:rFonts w:ascii="Times New Roman" w:hAnsi="Times New Roman" w:cs="Times New Roman"/>
                <w:color w:val="000000" w:themeColor="text1"/>
                <w:sz w:val="18"/>
                <w:szCs w:val="18"/>
              </w:rPr>
            </w:pPr>
          </w:p>
        </w:tc>
        <w:tc>
          <w:tcPr>
            <w:tcW w:w="456" w:type="dxa"/>
          </w:tcPr>
          <w:p w14:paraId="3832075E"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72518014"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3BAB84CA" w14:textId="77777777" w:rsidR="004016F5" w:rsidRPr="00CA6A00" w:rsidRDefault="004016F5" w:rsidP="004016F5">
            <w:pPr>
              <w:rPr>
                <w:rFonts w:ascii="Times New Roman" w:hAnsi="Times New Roman" w:cs="Times New Roman"/>
                <w:color w:val="000000" w:themeColor="text1"/>
                <w:sz w:val="18"/>
                <w:szCs w:val="18"/>
              </w:rPr>
            </w:pPr>
          </w:p>
        </w:tc>
        <w:tc>
          <w:tcPr>
            <w:tcW w:w="461" w:type="dxa"/>
          </w:tcPr>
          <w:p w14:paraId="3E12073C"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54AC5812"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72BB8B1E"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1FD50346"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49EB5432"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6409CBBE"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66DA2019"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590E4462"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1362539F"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3E2EC371"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230CA73C"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377872D4" w14:textId="3CD1579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524" w:type="dxa"/>
          </w:tcPr>
          <w:p w14:paraId="22D9F42D"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1E792EED"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2A0A0600"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5D9507EA"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395D74A6"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5150D993"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25B7AB01"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12280D99"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4526E6FA" w14:textId="77777777" w:rsidTr="00292E2C">
        <w:tc>
          <w:tcPr>
            <w:tcW w:w="1696" w:type="dxa"/>
          </w:tcPr>
          <w:p w14:paraId="6B86056D" w14:textId="7956678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Krogseth 2016</w:t>
            </w:r>
            <w:r w:rsidRPr="00CA6A00">
              <w:rPr>
                <w:rFonts w:ascii="Times New Roman" w:hAnsi="Times New Roman" w:cs="Times New Roman"/>
                <w:color w:val="000000" w:themeColor="text1"/>
                <w:sz w:val="18"/>
                <w:szCs w:val="18"/>
              </w:rPr>
              <w:fldChar w:fldCharType="begin">
                <w:fldData xml:space="preserve">PEVuZE5vdGU+PENpdGU+PEF1dGhvcj5Lcm9nc2V0aDwvQXV0aG9yPjxZZWFyPjIwMTY8L1llYXI+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Lcm9nc2V0aDwvQXV0aG9yPjxZZWFyPjIwMTY8L1llYXI+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15]</w:t>
            </w:r>
            <w:r w:rsidRPr="00CA6A00">
              <w:rPr>
                <w:rFonts w:ascii="Times New Roman" w:hAnsi="Times New Roman" w:cs="Times New Roman"/>
                <w:color w:val="000000" w:themeColor="text1"/>
                <w:sz w:val="18"/>
                <w:szCs w:val="18"/>
              </w:rPr>
              <w:fldChar w:fldCharType="end"/>
            </w:r>
          </w:p>
        </w:tc>
        <w:tc>
          <w:tcPr>
            <w:tcW w:w="1135" w:type="dxa"/>
          </w:tcPr>
          <w:p w14:paraId="0F8B1100" w14:textId="743E1BA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01/86</w:t>
            </w:r>
          </w:p>
        </w:tc>
        <w:tc>
          <w:tcPr>
            <w:tcW w:w="436" w:type="dxa"/>
            <w:shd w:val="clear" w:color="auto" w:fill="auto"/>
            <w:vAlign w:val="bottom"/>
          </w:tcPr>
          <w:p w14:paraId="6517DDC7" w14:textId="2A772CBD" w:rsidR="004016F5" w:rsidRPr="00CA6A00" w:rsidRDefault="00292E2C"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c>
          <w:tcPr>
            <w:tcW w:w="456" w:type="dxa"/>
            <w:shd w:val="clear" w:color="auto" w:fill="auto"/>
            <w:vAlign w:val="bottom"/>
          </w:tcPr>
          <w:p w14:paraId="5FA3FEA5" w14:textId="38FC2AE6" w:rsidR="004016F5" w:rsidRPr="00CA6A00" w:rsidRDefault="00292E2C"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c>
          <w:tcPr>
            <w:tcW w:w="383" w:type="dxa"/>
            <w:shd w:val="clear" w:color="auto" w:fill="auto"/>
            <w:vAlign w:val="bottom"/>
          </w:tcPr>
          <w:p w14:paraId="316CFA9A" w14:textId="3D068409" w:rsidR="004016F5" w:rsidRPr="00CA6A00" w:rsidRDefault="00292E2C"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c>
          <w:tcPr>
            <w:tcW w:w="526" w:type="dxa"/>
          </w:tcPr>
          <w:p w14:paraId="3CD6A6AF" w14:textId="77777777" w:rsidR="004016F5" w:rsidRPr="00CA6A00" w:rsidRDefault="004016F5" w:rsidP="004016F5">
            <w:pPr>
              <w:rPr>
                <w:rFonts w:ascii="Times New Roman" w:hAnsi="Times New Roman" w:cs="Times New Roman"/>
                <w:color w:val="000000" w:themeColor="text1"/>
                <w:sz w:val="18"/>
                <w:szCs w:val="18"/>
              </w:rPr>
            </w:pPr>
          </w:p>
        </w:tc>
        <w:tc>
          <w:tcPr>
            <w:tcW w:w="461" w:type="dxa"/>
          </w:tcPr>
          <w:p w14:paraId="11C55F05"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5BDAF551"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7A020E99"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3BF6EC2F"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0ACF906F"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57E49F21"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78B9A6A7"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053B4391"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4D9BBE8F"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6AEA4638"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3894BD1E"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3D27FB98"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41EBCBF0"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0DFB883D"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05A63BAB"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554BC8BD"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5760EEA6"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3CB0370A"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4F3C4137"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559EB8DD"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14190404" w14:textId="77777777" w:rsidTr="00760C02">
        <w:tc>
          <w:tcPr>
            <w:tcW w:w="1696" w:type="dxa"/>
          </w:tcPr>
          <w:p w14:paraId="5026074E" w14:textId="5A0DB77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Krogseth 2023</w:t>
            </w:r>
            <w:r w:rsidRPr="00CA6A00">
              <w:rPr>
                <w:rFonts w:ascii="Times New Roman" w:hAnsi="Times New Roman" w:cs="Times New Roman"/>
                <w:color w:val="000000" w:themeColor="text1"/>
                <w:sz w:val="18"/>
                <w:szCs w:val="18"/>
              </w:rPr>
              <w:fldChar w:fldCharType="begin">
                <w:fldData xml:space="preserve">PEVuZE5vdGU+PENpdGU+PEF1dGhvcj5Lcm9nc2V0aDwvQXV0aG9yPjxZZWFyPjIwMjM8L1llYXI+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Lcm9nc2V0aDwvQXV0aG9yPjxZZWFyPjIwMjM8L1llYXI+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16]</w:t>
            </w:r>
            <w:r w:rsidRPr="00CA6A00">
              <w:rPr>
                <w:rFonts w:ascii="Times New Roman" w:hAnsi="Times New Roman" w:cs="Times New Roman"/>
                <w:color w:val="000000" w:themeColor="text1"/>
                <w:sz w:val="18"/>
                <w:szCs w:val="18"/>
              </w:rPr>
              <w:fldChar w:fldCharType="end"/>
            </w:r>
          </w:p>
        </w:tc>
        <w:tc>
          <w:tcPr>
            <w:tcW w:w="1135" w:type="dxa"/>
          </w:tcPr>
          <w:p w14:paraId="5DF3201D" w14:textId="6B1ADAD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9/63</w:t>
            </w:r>
          </w:p>
        </w:tc>
        <w:tc>
          <w:tcPr>
            <w:tcW w:w="436" w:type="dxa"/>
          </w:tcPr>
          <w:p w14:paraId="5323DE23" w14:textId="77777777" w:rsidR="004016F5" w:rsidRPr="00CA6A00" w:rsidRDefault="004016F5" w:rsidP="004016F5">
            <w:pPr>
              <w:rPr>
                <w:rFonts w:ascii="Times New Roman" w:hAnsi="Times New Roman" w:cs="Times New Roman"/>
                <w:color w:val="000000" w:themeColor="text1"/>
                <w:sz w:val="18"/>
                <w:szCs w:val="18"/>
              </w:rPr>
            </w:pPr>
          </w:p>
        </w:tc>
        <w:tc>
          <w:tcPr>
            <w:tcW w:w="456" w:type="dxa"/>
          </w:tcPr>
          <w:p w14:paraId="220DCA3F"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06148B16" w14:textId="461B2D1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526" w:type="dxa"/>
          </w:tcPr>
          <w:p w14:paraId="5D28874F" w14:textId="77777777" w:rsidR="004016F5" w:rsidRPr="00CA6A00" w:rsidRDefault="004016F5" w:rsidP="004016F5">
            <w:pPr>
              <w:rPr>
                <w:rFonts w:ascii="Times New Roman" w:hAnsi="Times New Roman" w:cs="Times New Roman"/>
                <w:color w:val="000000" w:themeColor="text1"/>
                <w:sz w:val="18"/>
                <w:szCs w:val="18"/>
              </w:rPr>
            </w:pPr>
          </w:p>
        </w:tc>
        <w:tc>
          <w:tcPr>
            <w:tcW w:w="461" w:type="dxa"/>
          </w:tcPr>
          <w:p w14:paraId="76DBC401"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67FB4030"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2CDA6BF2"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526BFC14"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13B26AF4"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3EBDC465"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1124218C"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3227BCF2"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39885586"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3E45C5B4"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15BE63EF"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440C7D9F"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2E3C26A3"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54A307F1"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0D748265"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49BB0800"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272EC164"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47BDE78E"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5B68FE56"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65F21B95"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0346DC59" w14:textId="77777777" w:rsidTr="00292E2C">
        <w:tc>
          <w:tcPr>
            <w:tcW w:w="1696" w:type="dxa"/>
          </w:tcPr>
          <w:p w14:paraId="061CDD80" w14:textId="35595A7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Krzych 2014</w:t>
            </w:r>
            <w:r w:rsidRPr="00CA6A00">
              <w:rPr>
                <w:rFonts w:ascii="Times New Roman" w:hAnsi="Times New Roman" w:cs="Times New Roman"/>
                <w:color w:val="000000" w:themeColor="text1"/>
                <w:sz w:val="18"/>
                <w:szCs w:val="18"/>
              </w:rPr>
              <w:fldChar w:fldCharType="begin">
                <w:fldData xml:space="preserve">PEVuZE5vdGU+PENpdGU+PEF1dGhvcj5Lcnp5Y2g8L0F1dGhvcj48WWVhcj4yMDE0PC9ZZWFyPjxS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Lcnp5Y2g8L0F1dGhvcj48WWVhcj4yMDE0PC9ZZWFyPjxS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17]</w:t>
            </w:r>
            <w:r w:rsidRPr="00CA6A00">
              <w:rPr>
                <w:rFonts w:ascii="Times New Roman" w:hAnsi="Times New Roman" w:cs="Times New Roman"/>
                <w:color w:val="000000" w:themeColor="text1"/>
                <w:sz w:val="18"/>
                <w:szCs w:val="18"/>
              </w:rPr>
              <w:fldChar w:fldCharType="end"/>
            </w:r>
          </w:p>
        </w:tc>
        <w:tc>
          <w:tcPr>
            <w:tcW w:w="1135" w:type="dxa"/>
          </w:tcPr>
          <w:p w14:paraId="1C6A34DE" w14:textId="15FE20E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37/5544</w:t>
            </w:r>
          </w:p>
        </w:tc>
        <w:tc>
          <w:tcPr>
            <w:tcW w:w="436" w:type="dxa"/>
          </w:tcPr>
          <w:p w14:paraId="317AF96C" w14:textId="77777777" w:rsidR="004016F5" w:rsidRPr="00CA6A00" w:rsidRDefault="004016F5" w:rsidP="004016F5">
            <w:pPr>
              <w:rPr>
                <w:rFonts w:ascii="Times New Roman" w:hAnsi="Times New Roman" w:cs="Times New Roman"/>
                <w:color w:val="000000" w:themeColor="text1"/>
                <w:sz w:val="18"/>
                <w:szCs w:val="18"/>
              </w:rPr>
            </w:pPr>
          </w:p>
        </w:tc>
        <w:tc>
          <w:tcPr>
            <w:tcW w:w="456" w:type="dxa"/>
          </w:tcPr>
          <w:p w14:paraId="55BF76BB"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2D3ABD40"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417B0782" w14:textId="77777777" w:rsidR="004016F5" w:rsidRPr="00CA6A00" w:rsidRDefault="004016F5" w:rsidP="004016F5">
            <w:pPr>
              <w:rPr>
                <w:rFonts w:ascii="Times New Roman" w:hAnsi="Times New Roman" w:cs="Times New Roman"/>
                <w:color w:val="000000" w:themeColor="text1"/>
                <w:sz w:val="18"/>
                <w:szCs w:val="18"/>
              </w:rPr>
            </w:pPr>
          </w:p>
        </w:tc>
        <w:tc>
          <w:tcPr>
            <w:tcW w:w="461" w:type="dxa"/>
          </w:tcPr>
          <w:p w14:paraId="27DBD61A"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37B16F0C"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2CFE03C4"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27E338F7"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530D2F80"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3BE41E30"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3966E55D"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3B79F707"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5106A401"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06CE99C0"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3EED16FE"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2897E99D"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66E9EF9E"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379A7A75"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3C58B039"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316D4CC1"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49265DFB" w14:textId="77777777" w:rsidR="004016F5" w:rsidRPr="00CA6A00" w:rsidRDefault="004016F5" w:rsidP="004016F5">
            <w:pPr>
              <w:rPr>
                <w:rFonts w:ascii="Times New Roman" w:hAnsi="Times New Roman" w:cs="Times New Roman"/>
                <w:color w:val="000000" w:themeColor="text1"/>
                <w:sz w:val="18"/>
                <w:szCs w:val="18"/>
              </w:rPr>
            </w:pPr>
          </w:p>
        </w:tc>
        <w:tc>
          <w:tcPr>
            <w:tcW w:w="454" w:type="dxa"/>
            <w:shd w:val="clear" w:color="auto" w:fill="auto"/>
          </w:tcPr>
          <w:p w14:paraId="5FF0462A" w14:textId="3E0415E0" w:rsidR="004016F5" w:rsidRPr="00CA6A00" w:rsidRDefault="00292E2C"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c>
          <w:tcPr>
            <w:tcW w:w="454" w:type="dxa"/>
            <w:shd w:val="clear" w:color="auto" w:fill="auto"/>
          </w:tcPr>
          <w:p w14:paraId="1FC0AD40" w14:textId="3DC80C97" w:rsidR="004016F5" w:rsidRPr="00CA6A00" w:rsidRDefault="00292E2C"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c>
          <w:tcPr>
            <w:tcW w:w="453" w:type="dxa"/>
            <w:shd w:val="clear" w:color="auto" w:fill="auto"/>
          </w:tcPr>
          <w:p w14:paraId="3DC32A9F" w14:textId="3E97CB02" w:rsidR="004016F5" w:rsidRPr="00CA6A00" w:rsidRDefault="00292E2C"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r>
      <w:tr w:rsidR="00CA6A00" w:rsidRPr="00CA6A00" w14:paraId="5798990D" w14:textId="77777777" w:rsidTr="00760C02">
        <w:tc>
          <w:tcPr>
            <w:tcW w:w="1696" w:type="dxa"/>
          </w:tcPr>
          <w:p w14:paraId="73031907" w14:textId="3A26A63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Kunicki 2023</w:t>
            </w:r>
            <w:r w:rsidRPr="00CA6A00">
              <w:rPr>
                <w:rFonts w:ascii="Times New Roman" w:hAnsi="Times New Roman" w:cs="Times New Roman"/>
                <w:color w:val="000000" w:themeColor="text1"/>
                <w:sz w:val="18"/>
                <w:szCs w:val="18"/>
              </w:rPr>
              <w:fldChar w:fldCharType="begin">
                <w:fldData xml:space="preserve">PEVuZE5vdGU+PENpdGU+PEF1dGhvcj5LdW5pY2tpPC9BdXRob3I+PFllYXI+MjAyMzwvWWVhcj48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LdW5pY2tpPC9BdXRob3I+PFllYXI+MjAyMzwvWWVhcj48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18]</w:t>
            </w:r>
            <w:r w:rsidRPr="00CA6A00">
              <w:rPr>
                <w:rFonts w:ascii="Times New Roman" w:hAnsi="Times New Roman" w:cs="Times New Roman"/>
                <w:color w:val="000000" w:themeColor="text1"/>
                <w:sz w:val="18"/>
                <w:szCs w:val="18"/>
              </w:rPr>
              <w:fldChar w:fldCharType="end"/>
            </w:r>
          </w:p>
        </w:tc>
        <w:tc>
          <w:tcPr>
            <w:tcW w:w="1135" w:type="dxa"/>
          </w:tcPr>
          <w:p w14:paraId="58E41CF3" w14:textId="73D13B6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34/560</w:t>
            </w:r>
          </w:p>
        </w:tc>
        <w:tc>
          <w:tcPr>
            <w:tcW w:w="436" w:type="dxa"/>
          </w:tcPr>
          <w:p w14:paraId="42377669" w14:textId="59F4FC3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6" w:type="dxa"/>
          </w:tcPr>
          <w:p w14:paraId="64C675B4" w14:textId="267BCA0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383" w:type="dxa"/>
          </w:tcPr>
          <w:p w14:paraId="2C9E793F" w14:textId="760158E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526" w:type="dxa"/>
          </w:tcPr>
          <w:p w14:paraId="569E2D38" w14:textId="77777777" w:rsidR="004016F5" w:rsidRPr="00CA6A00" w:rsidRDefault="004016F5" w:rsidP="004016F5">
            <w:pPr>
              <w:rPr>
                <w:rFonts w:ascii="Times New Roman" w:hAnsi="Times New Roman" w:cs="Times New Roman"/>
                <w:color w:val="000000" w:themeColor="text1"/>
                <w:sz w:val="18"/>
                <w:szCs w:val="18"/>
              </w:rPr>
            </w:pPr>
          </w:p>
        </w:tc>
        <w:tc>
          <w:tcPr>
            <w:tcW w:w="461" w:type="dxa"/>
          </w:tcPr>
          <w:p w14:paraId="0D399430"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74F6BCEB"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38BA6827"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623A5F7B"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746DDE2D"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35F16526"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08C245F0"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2001C794"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7F5245DD"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124F2BF8"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0256862A"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4C65AE28"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73D71783"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1DADEB69"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342CE77F"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39B9D080"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28807E6A"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647E8006" w14:textId="2CBCC69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4" w:type="dxa"/>
          </w:tcPr>
          <w:p w14:paraId="64024603" w14:textId="611BC16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tcPr>
          <w:p w14:paraId="4644C724" w14:textId="00D7AD3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r>
      <w:tr w:rsidR="00CA6A00" w:rsidRPr="00CA6A00" w14:paraId="5B317640" w14:textId="77777777" w:rsidTr="00760C02">
        <w:tc>
          <w:tcPr>
            <w:tcW w:w="1696" w:type="dxa"/>
          </w:tcPr>
          <w:p w14:paraId="4C9914E7" w14:textId="6EF3907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abaste 2020</w:t>
            </w:r>
            <w:r w:rsidRPr="00CA6A00">
              <w:rPr>
                <w:rFonts w:ascii="Times New Roman" w:hAnsi="Times New Roman" w:cs="Times New Roman"/>
                <w:color w:val="000000" w:themeColor="text1"/>
                <w:sz w:val="18"/>
                <w:szCs w:val="18"/>
              </w:rPr>
              <w:fldChar w:fldCharType="begin">
                <w:fldData xml:space="preserve">PEVuZE5vdGU+PENpdGU+PEF1dGhvcj5MYWJhc3RlPC9BdXRob3I+PFllYXI+MjAyMDwvWWVhcj48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MYWJhc3RlPC9BdXRob3I+PFllYXI+MjAyMDwvWWVhcj48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19]</w:t>
            </w:r>
            <w:r w:rsidRPr="00CA6A00">
              <w:rPr>
                <w:rFonts w:ascii="Times New Roman" w:hAnsi="Times New Roman" w:cs="Times New Roman"/>
                <w:color w:val="000000" w:themeColor="text1"/>
                <w:sz w:val="18"/>
                <w:szCs w:val="18"/>
              </w:rPr>
              <w:fldChar w:fldCharType="end"/>
            </w:r>
          </w:p>
        </w:tc>
        <w:tc>
          <w:tcPr>
            <w:tcW w:w="1135" w:type="dxa"/>
          </w:tcPr>
          <w:p w14:paraId="27C3CBF1" w14:textId="06884FA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1/112</w:t>
            </w:r>
          </w:p>
        </w:tc>
        <w:tc>
          <w:tcPr>
            <w:tcW w:w="436" w:type="dxa"/>
            <w:vAlign w:val="center"/>
          </w:tcPr>
          <w:p w14:paraId="1D73B737" w14:textId="40C9B29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6" w:type="dxa"/>
            <w:vAlign w:val="center"/>
          </w:tcPr>
          <w:p w14:paraId="7B488A93" w14:textId="14D4A22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28F92230" w14:textId="3C5E339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78A15DC8" w14:textId="04EF391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61" w:type="dxa"/>
            <w:vAlign w:val="center"/>
          </w:tcPr>
          <w:p w14:paraId="6197B365" w14:textId="686E41D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13CA1FB5" w14:textId="68E15D3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4C2F1973" w14:textId="28C25EC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45F0418B" w14:textId="43BAB09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2D0F597F" w14:textId="6C146DF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643" w:type="dxa"/>
            <w:vAlign w:val="center"/>
          </w:tcPr>
          <w:p w14:paraId="40E93B79" w14:textId="66CB548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4E9B5EBB" w14:textId="21778B8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398E1A9A" w14:textId="022F850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1B9F6AA7" w14:textId="740ECA4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4DCB40F0" w14:textId="7673389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098720D7" w14:textId="3D4E391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20038FEE" w14:textId="7CF1118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43B55D4D" w14:textId="473A50A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1FC92386" w14:textId="2334934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02648946" w14:textId="33039DC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65F301BE" w14:textId="2CC8CCF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3696C286" w14:textId="2E6BC1E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50B159C2" w14:textId="76FA67C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3ECD4177" w14:textId="7F6CF5B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635551D6" w14:textId="121C64F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r>
      <w:tr w:rsidR="00CA6A00" w:rsidRPr="00CA6A00" w14:paraId="5F1333FD" w14:textId="77777777" w:rsidTr="00760C02">
        <w:tc>
          <w:tcPr>
            <w:tcW w:w="1696" w:type="dxa"/>
          </w:tcPr>
          <w:p w14:paraId="13926A97" w14:textId="6B37AEE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abaste 2023</w:t>
            </w:r>
            <w:r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Labaste&lt;/Author&gt;&lt;Year&gt;2023&lt;/Year&gt;&lt;RecNum&gt;56&lt;/RecNum&gt;&lt;DisplayText&gt;[120]&lt;/DisplayText&gt;&lt;record&gt;&lt;rec-number&gt;56&lt;/rec-number&gt;&lt;foreign-keys&gt;&lt;key app="EN" db-id="sstzwfe08r9xrke295vvts57d2ew5p9sed9p" timestamp="1733820263"&gt;56&lt;/key&gt;&lt;/foreign-keys&gt;&lt;ref-type name="Journal Article"&gt;17&lt;/ref-type&gt;&lt;contributors&gt;&lt;authors&gt;&lt;author&gt;Labaste, F.&lt;/author&gt;&lt;author&gt;Delort, F.&lt;/author&gt;&lt;author&gt;Ferre, F.&lt;/author&gt;&lt;author&gt;Bounes, F.&lt;/author&gt;&lt;author&gt;Reina, N.&lt;/author&gt;&lt;author&gt;Valet, P.&lt;/author&gt;&lt;author&gt;Dray, C.&lt;/author&gt;&lt;author&gt;Minville, V.&lt;/author&gt;&lt;/authors&gt;&lt;/contributors&gt;&lt;auth-address&gt;Anesthesiology and Intensive Care Department CHU Toulouse, Toulouse, France.&amp;#xD;Institut RESTORE UMR 1301-Inserm 5070-CNRS EFS Univ. P. Sabatier, Toulouse, France.&amp;#xD;Orthopedic Surgery Department, CHU Toulouse, Toulouse, France.&lt;/auth-address&gt;&lt;titles&gt;&lt;title&gt;Postoperative delirium is a risk factor of institutionalization after hip fracture: an observational cohort study&lt;/title&gt;&lt;secondary-title&gt;Front Med (Lausanne)&lt;/secondary-title&gt;&lt;/titles&gt;&lt;periodical&gt;&lt;full-title&gt;Front Med (Lausanne)&lt;/full-title&gt;&lt;/periodical&gt;&lt;pages&gt;1165734&lt;/pages&gt;&lt;volume&gt;10&lt;/volume&gt;&lt;edition&gt;20230815&lt;/edition&gt;&lt;keywords&gt;&lt;keyword&gt;delirium&lt;/keyword&gt;&lt;keyword&gt;dependence&lt;/keyword&gt;&lt;keyword&gt;hip fracture&lt;/keyword&gt;&lt;keyword&gt;institutionalization&lt;/keyword&gt;&lt;keyword&gt;orthopedic surgery&lt;/keyword&gt;&lt;/keywords&gt;&lt;dates&gt;&lt;year&gt;2023&lt;/year&gt;&lt;/dates&gt;&lt;isbn&gt;2296-858X (Print)&amp;#xD;2296-858X (Electronic)&amp;#xD;2296-858X (Linking)&lt;/isbn&gt;&lt;accession-num&gt;37649978&lt;/accession-num&gt;&lt;urls&gt;&lt;related-urls&gt;&lt;url&gt;https://www.ncbi.nlm.nih.gov/pubmed/37649978&lt;/url&gt;&lt;/related-urls&gt;&lt;/urls&gt;&lt;custom1&gt;The authors declare that the research was conducted in the absence of any commercial or financial relationships that could be construed as a potential conflict of interest.&lt;/custom1&gt;&lt;custom2&gt;PMC10464946&lt;/custom2&gt;&lt;electronic-resource-num&gt;10.3389/fmed.2023.1165734&lt;/electronic-resource-num&gt;&lt;remote-database-name&gt;PubMed-not-MEDLINE&lt;/remote-database-name&gt;&lt;remote-database-provider&gt;NLM&lt;/remote-database-provider&gt;&lt;/record&gt;&lt;/Cite&gt;&lt;/EndNote&gt;</w:instrText>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20]</w:t>
            </w:r>
            <w:r w:rsidRPr="00CA6A00">
              <w:rPr>
                <w:rFonts w:ascii="Times New Roman" w:hAnsi="Times New Roman" w:cs="Times New Roman"/>
                <w:color w:val="000000" w:themeColor="text1"/>
                <w:sz w:val="18"/>
                <w:szCs w:val="18"/>
              </w:rPr>
              <w:fldChar w:fldCharType="end"/>
            </w:r>
          </w:p>
        </w:tc>
        <w:tc>
          <w:tcPr>
            <w:tcW w:w="1135" w:type="dxa"/>
          </w:tcPr>
          <w:p w14:paraId="730FE790" w14:textId="48AF981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4/49</w:t>
            </w:r>
          </w:p>
        </w:tc>
        <w:tc>
          <w:tcPr>
            <w:tcW w:w="436" w:type="dxa"/>
            <w:vAlign w:val="center"/>
          </w:tcPr>
          <w:p w14:paraId="44336ECE" w14:textId="6659798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6" w:type="dxa"/>
            <w:vAlign w:val="center"/>
          </w:tcPr>
          <w:p w14:paraId="042EB978" w14:textId="1198BD5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0F8DE1E6" w14:textId="2BA45F0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511FFBF6" w14:textId="5BDED17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61" w:type="dxa"/>
            <w:vAlign w:val="center"/>
          </w:tcPr>
          <w:p w14:paraId="5311EA2D" w14:textId="0E1652A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7151AA12" w14:textId="096D2EF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64F659B1" w14:textId="3CAF042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59DBBD88" w14:textId="213F513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5E02E944" w14:textId="151C81C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30BBADE5" w14:textId="01AB895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2B0AFC04" w14:textId="2CC14EA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5F72E66A" w14:textId="0EF2903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55FE5CDA" w14:textId="0A9480E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1A3D0A10" w14:textId="7E20EFD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32B7CCBF" w14:textId="509EA6A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5036996C" w14:textId="716B7B4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524" w:type="dxa"/>
            <w:vAlign w:val="center"/>
          </w:tcPr>
          <w:p w14:paraId="59A89C80" w14:textId="4365383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3488B34B" w14:textId="1D2BA0A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7B530116" w14:textId="2DBE0ED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3A5D95B7" w14:textId="6F4D0DF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33455689" w14:textId="7A1DF38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0615A36F" w14:textId="6A15703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072B8EC0" w14:textId="537EE1E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2D1022C9" w14:textId="45ACE7F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r>
      <w:tr w:rsidR="00CA6A00" w:rsidRPr="00CA6A00" w14:paraId="2ACC2C8B" w14:textId="77777777" w:rsidTr="00760C02">
        <w:tc>
          <w:tcPr>
            <w:tcW w:w="1696" w:type="dxa"/>
          </w:tcPr>
          <w:p w14:paraId="7EBE48DF" w14:textId="6AA11E1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arge 2013</w:t>
            </w:r>
            <w:r w:rsidRPr="00CA6A00">
              <w:rPr>
                <w:rFonts w:ascii="Times New Roman" w:hAnsi="Times New Roman" w:cs="Times New Roman"/>
                <w:color w:val="000000" w:themeColor="text1"/>
                <w:sz w:val="18"/>
                <w:szCs w:val="18"/>
              </w:rPr>
              <w:fldChar w:fldCharType="begin">
                <w:fldData xml:space="preserve">PEVuZE5vdGU+PENpdGU+PEF1dGhvcj5MYXJnZTwvQXV0aG9yPjxZZWFyPjIwMTM8L1llYXI+PFJl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MYXJnZTwvQXV0aG9yPjxZZWFyPjIwMTM8L1llYXI+PFJl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21]</w:t>
            </w:r>
            <w:r w:rsidRPr="00CA6A00">
              <w:rPr>
                <w:rFonts w:ascii="Times New Roman" w:hAnsi="Times New Roman" w:cs="Times New Roman"/>
                <w:color w:val="000000" w:themeColor="text1"/>
                <w:sz w:val="18"/>
                <w:szCs w:val="18"/>
              </w:rPr>
              <w:fldChar w:fldCharType="end"/>
            </w:r>
          </w:p>
        </w:tc>
        <w:tc>
          <w:tcPr>
            <w:tcW w:w="1135" w:type="dxa"/>
          </w:tcPr>
          <w:p w14:paraId="64FE9CA7" w14:textId="1FE47C9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4/35</w:t>
            </w:r>
          </w:p>
        </w:tc>
        <w:tc>
          <w:tcPr>
            <w:tcW w:w="436" w:type="dxa"/>
            <w:vAlign w:val="center"/>
          </w:tcPr>
          <w:p w14:paraId="16CCA66F" w14:textId="154B6CB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6" w:type="dxa"/>
            <w:vAlign w:val="center"/>
          </w:tcPr>
          <w:p w14:paraId="4419BC27" w14:textId="0996394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2A53F71E" w14:textId="631FB38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723BF04B" w14:textId="52381DD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61" w:type="dxa"/>
            <w:vAlign w:val="center"/>
          </w:tcPr>
          <w:p w14:paraId="007E6882" w14:textId="4DDE618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0C7BEF10" w14:textId="674F70D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098EF642" w14:textId="6DAA012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4C89FEDB" w14:textId="2DFA8BA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6502F495" w14:textId="7FCC944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3D6DD231" w14:textId="666074D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39258861" w14:textId="1D6FB72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6FEDBE43" w14:textId="61D0F7A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0EA9060E" w14:textId="28B8AD6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055A085A" w14:textId="4FE076E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69FF2030" w14:textId="713E176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7B82B3D1" w14:textId="761530B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603945B8" w14:textId="25FBF75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10349A29" w14:textId="4E4B8F8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4D0AC31A" w14:textId="5400EEF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7" w:type="dxa"/>
            <w:vAlign w:val="center"/>
          </w:tcPr>
          <w:p w14:paraId="30EB9CBB" w14:textId="2F6D69B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59E87511" w14:textId="137E86A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45E003CA" w14:textId="77FF717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4" w:type="dxa"/>
            <w:vAlign w:val="center"/>
          </w:tcPr>
          <w:p w14:paraId="3DFE2477" w14:textId="1DB14ED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vAlign w:val="center"/>
          </w:tcPr>
          <w:p w14:paraId="59C9B907" w14:textId="362AF30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r>
      <w:tr w:rsidR="00CA6A00" w:rsidRPr="00CA6A00" w14:paraId="146EB35D" w14:textId="77777777" w:rsidTr="00760C02">
        <w:tc>
          <w:tcPr>
            <w:tcW w:w="1696" w:type="dxa"/>
          </w:tcPr>
          <w:p w14:paraId="75D592A8" w14:textId="2C162C8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ee 2011</w:t>
            </w:r>
            <w:r w:rsidRPr="00CA6A00">
              <w:rPr>
                <w:rFonts w:ascii="Times New Roman" w:hAnsi="Times New Roman" w:cs="Times New Roman"/>
                <w:color w:val="000000" w:themeColor="text1"/>
                <w:sz w:val="18"/>
                <w:szCs w:val="18"/>
              </w:rPr>
              <w:fldChar w:fldCharType="begin">
                <w:fldData xml:space="preserve">PEVuZE5vdGU+PENpdGU+PEF1dGhvcj5MZWU8L0F1dGhvcj48WWVhcj4yMDExPC9ZZWFyPjxSZWNO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MZWU8L0F1dGhvcj48WWVhcj4yMDExPC9ZZWFyPjxSZWNO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22]</w:t>
            </w:r>
            <w:r w:rsidRPr="00CA6A00">
              <w:rPr>
                <w:rFonts w:ascii="Times New Roman" w:hAnsi="Times New Roman" w:cs="Times New Roman"/>
                <w:color w:val="000000" w:themeColor="text1"/>
                <w:sz w:val="18"/>
                <w:szCs w:val="18"/>
              </w:rPr>
              <w:fldChar w:fldCharType="end"/>
            </w:r>
          </w:p>
        </w:tc>
        <w:tc>
          <w:tcPr>
            <w:tcW w:w="1135" w:type="dxa"/>
          </w:tcPr>
          <w:p w14:paraId="1D681FC9" w14:textId="7210EDF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56/162</w:t>
            </w:r>
          </w:p>
        </w:tc>
        <w:tc>
          <w:tcPr>
            <w:tcW w:w="436" w:type="dxa"/>
            <w:vAlign w:val="center"/>
          </w:tcPr>
          <w:p w14:paraId="3E981319" w14:textId="28B9908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6" w:type="dxa"/>
            <w:vAlign w:val="center"/>
          </w:tcPr>
          <w:p w14:paraId="6B217EF2" w14:textId="71EB88F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7F0FF415" w14:textId="73F1CBA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2213D8AB" w14:textId="1E1EF62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61" w:type="dxa"/>
            <w:vAlign w:val="center"/>
          </w:tcPr>
          <w:p w14:paraId="6E6BE884" w14:textId="24D4FA7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3CC40C56" w14:textId="1999CD6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vAlign w:val="center"/>
          </w:tcPr>
          <w:p w14:paraId="481A06CC" w14:textId="3C6A7D6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2983ABDC" w14:textId="5C5AAC9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3B64D20A" w14:textId="1D9C0F9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25DAAF8A" w14:textId="070E316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518CF5CF" w14:textId="4689FC5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27BED447" w14:textId="36A2206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5EE2659B" w14:textId="04C1A28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2E60E5E5" w14:textId="1384D4B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56603BF6" w14:textId="69E1F2E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44E927EE" w14:textId="1C309A7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3FADADF4" w14:textId="0FA31F4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04F730FA" w14:textId="7FF2A76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1A1E974D" w14:textId="1B0DDDE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229F2C75" w14:textId="7E06067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4F7942EB" w14:textId="4833A5A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7A0916F8" w14:textId="0066D30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49C333FC" w14:textId="03B9B75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60AE292E" w14:textId="06BA4BC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r>
      <w:tr w:rsidR="00CA6A00" w:rsidRPr="00CA6A00" w14:paraId="74EAB64F" w14:textId="77777777" w:rsidTr="006C237D">
        <w:tc>
          <w:tcPr>
            <w:tcW w:w="1696" w:type="dxa"/>
          </w:tcPr>
          <w:p w14:paraId="272791D9" w14:textId="0D85EB2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lastRenderedPageBreak/>
              <w:t>Lee 2017</w:t>
            </w:r>
            <w:r w:rsidRPr="00CA6A00">
              <w:rPr>
                <w:rFonts w:ascii="Times New Roman" w:hAnsi="Times New Roman" w:cs="Times New Roman"/>
                <w:color w:val="000000" w:themeColor="text1"/>
                <w:sz w:val="18"/>
                <w:szCs w:val="18"/>
              </w:rPr>
              <w:fldChar w:fldCharType="begin">
                <w:fldData xml:space="preserve">PEVuZE5vdGU+PENpdGU+PEF1dGhvcj5MZWU8L0F1dGhvcj48WWVhcj4yMDE3PC9ZZWFyPjxSZWNO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==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MZWU8L0F1dGhvcj48WWVhcj4yMDE3PC9ZZWFyPjxSZWNO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==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23]</w:t>
            </w:r>
            <w:r w:rsidRPr="00CA6A00">
              <w:rPr>
                <w:rFonts w:ascii="Times New Roman" w:hAnsi="Times New Roman" w:cs="Times New Roman"/>
                <w:color w:val="000000" w:themeColor="text1"/>
                <w:sz w:val="18"/>
                <w:szCs w:val="18"/>
              </w:rPr>
              <w:fldChar w:fldCharType="end"/>
            </w:r>
          </w:p>
        </w:tc>
        <w:tc>
          <w:tcPr>
            <w:tcW w:w="1135" w:type="dxa"/>
          </w:tcPr>
          <w:p w14:paraId="3412F5DE" w14:textId="7033D6E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3/248</w:t>
            </w:r>
          </w:p>
        </w:tc>
        <w:tc>
          <w:tcPr>
            <w:tcW w:w="436" w:type="dxa"/>
          </w:tcPr>
          <w:p w14:paraId="566F1CCA" w14:textId="77777777" w:rsidR="004016F5" w:rsidRPr="00CA6A00" w:rsidRDefault="004016F5" w:rsidP="004016F5">
            <w:pPr>
              <w:rPr>
                <w:rFonts w:ascii="Times New Roman" w:hAnsi="Times New Roman" w:cs="Times New Roman"/>
                <w:color w:val="000000" w:themeColor="text1"/>
                <w:sz w:val="18"/>
                <w:szCs w:val="18"/>
              </w:rPr>
            </w:pPr>
          </w:p>
        </w:tc>
        <w:tc>
          <w:tcPr>
            <w:tcW w:w="456" w:type="dxa"/>
          </w:tcPr>
          <w:p w14:paraId="7FB054BC"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2AAFAAF5"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303E39D1" w14:textId="77777777" w:rsidR="004016F5" w:rsidRPr="00CA6A00" w:rsidRDefault="004016F5" w:rsidP="004016F5">
            <w:pPr>
              <w:rPr>
                <w:rFonts w:ascii="Times New Roman" w:hAnsi="Times New Roman" w:cs="Times New Roman"/>
                <w:color w:val="000000" w:themeColor="text1"/>
                <w:sz w:val="18"/>
                <w:szCs w:val="18"/>
              </w:rPr>
            </w:pPr>
          </w:p>
        </w:tc>
        <w:tc>
          <w:tcPr>
            <w:tcW w:w="461" w:type="dxa"/>
          </w:tcPr>
          <w:p w14:paraId="5E3CE555"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6136E8FC"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1294F619"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77B1DBCB"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7D49FC38"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1A5DEBC1"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202A04E3"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070A2DAB"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2C86AB40"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45647D95"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3B3293F9"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1E637EF1"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6A09A1F7"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0E976656"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613DB068"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16A56458"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62074049"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4B3A12D3" w14:textId="0FC8472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4" w:type="dxa"/>
          </w:tcPr>
          <w:p w14:paraId="0DF10E7C" w14:textId="115E073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tcPr>
          <w:p w14:paraId="73C558C0"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5A69ED31" w14:textId="77777777" w:rsidTr="00760C02">
        <w:tc>
          <w:tcPr>
            <w:tcW w:w="1696" w:type="dxa"/>
          </w:tcPr>
          <w:p w14:paraId="75E3AE9B" w14:textId="0A8BBF0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ee 2018</w:t>
            </w:r>
            <w:r w:rsidRPr="00CA6A00">
              <w:rPr>
                <w:rFonts w:ascii="Times New Roman" w:hAnsi="Times New Roman" w:cs="Times New Roman"/>
                <w:color w:val="000000" w:themeColor="text1"/>
                <w:sz w:val="18"/>
                <w:szCs w:val="18"/>
              </w:rPr>
              <w:fldChar w:fldCharType="begin">
                <w:fldData xml:space="preserve">PEVuZE5vdGU+PENpdGU+PEF1dGhvcj5MZWU8L0F1dGhvcj48WWVhcj4yMDE4PC9ZZWFyPjxSZWNO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MZWU8L0F1dGhvcj48WWVhcj4yMDE4PC9ZZWFyPjxSZWNO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24]</w:t>
            </w:r>
            <w:r w:rsidRPr="00CA6A00">
              <w:rPr>
                <w:rFonts w:ascii="Times New Roman" w:hAnsi="Times New Roman" w:cs="Times New Roman"/>
                <w:color w:val="000000" w:themeColor="text1"/>
                <w:sz w:val="18"/>
                <w:szCs w:val="18"/>
              </w:rPr>
              <w:fldChar w:fldCharType="end"/>
            </w:r>
          </w:p>
        </w:tc>
        <w:tc>
          <w:tcPr>
            <w:tcW w:w="1135" w:type="dxa"/>
          </w:tcPr>
          <w:p w14:paraId="3AAE5683" w14:textId="70D5599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3/517</w:t>
            </w:r>
          </w:p>
        </w:tc>
        <w:tc>
          <w:tcPr>
            <w:tcW w:w="436" w:type="dxa"/>
            <w:vAlign w:val="center"/>
          </w:tcPr>
          <w:p w14:paraId="4D39B023" w14:textId="33F9359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6" w:type="dxa"/>
            <w:vAlign w:val="center"/>
          </w:tcPr>
          <w:p w14:paraId="392712AC" w14:textId="7A88D86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2B040FCD" w14:textId="6EE2A5A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55DEF19B" w14:textId="07F9926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61" w:type="dxa"/>
            <w:vAlign w:val="center"/>
          </w:tcPr>
          <w:p w14:paraId="64E7A1BF" w14:textId="0C72E6D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2534FF72" w14:textId="2F0F9DE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7D3870D5" w14:textId="0528824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794D92F6" w14:textId="7E1B9B5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300BE3AD" w14:textId="04232A8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532A2483" w14:textId="54225ED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12C78611" w14:textId="459E59D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0B6EF0CD" w14:textId="66E97C3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3A18ABE9" w14:textId="264F7ED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5F87CF67" w14:textId="52C283D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782C8060" w14:textId="0B4847E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5E45DA89" w14:textId="6EFBA50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38DD96C2" w14:textId="46F8347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27ED53EA" w14:textId="3B01E1E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56B8FDC4" w14:textId="5243E32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11EC262B" w14:textId="116E74F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2B80EA8E" w14:textId="558AC04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0BB32680" w14:textId="46FEA69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4" w:type="dxa"/>
            <w:vAlign w:val="center"/>
          </w:tcPr>
          <w:p w14:paraId="72D8B8F7" w14:textId="3249463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7F3CCBF8" w14:textId="4018A77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r>
      <w:tr w:rsidR="00CA6A00" w:rsidRPr="00CA6A00" w14:paraId="79168F40" w14:textId="77777777" w:rsidTr="00760C02">
        <w:tc>
          <w:tcPr>
            <w:tcW w:w="1696" w:type="dxa"/>
          </w:tcPr>
          <w:p w14:paraId="2CBD53A2" w14:textId="1481B53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eslie 2005</w:t>
            </w:r>
            <w:r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Leslie&lt;/Author&gt;&lt;Year&gt;2005&lt;/Year&gt;&lt;RecNum&gt;472&lt;/RecNum&gt;&lt;DisplayText&gt;[125]&lt;/DisplayText&gt;&lt;record&gt;&lt;rec-number&gt;472&lt;/rec-number&gt;&lt;foreign-keys&gt;&lt;key app="EN" db-id="sstzwfe08r9xrke295vvts57d2ew5p9sed9p" timestamp="1734572416"&gt;472&lt;/key&gt;&lt;/foreign-keys&gt;&lt;ref-type name="Journal Article"&gt;17&lt;/ref-type&gt;&lt;contributors&gt;&lt;authors&gt;&lt;author&gt;Leslie, Douglas L&lt;/author&gt;&lt;author&gt;Zhang, Ying&lt;/author&gt;&lt;author&gt;Holford, Theodore R&lt;/author&gt;&lt;author&gt;Bogardus, Sidney T&lt;/author&gt;&lt;author&gt;Leo-Summers, Linda S&lt;/author&gt;&lt;author&gt;Inouye, Sharon K&lt;/author&gt;&lt;/authors&gt;&lt;/contributors&gt;&lt;titles&gt;&lt;title&gt;Premature death associated with delirium at 1-year follow-up&lt;/title&gt;&lt;secondary-title&gt;Archives of internal medicine&lt;/secondary-title&gt;&lt;/titles&gt;&lt;periodical&gt;&lt;full-title&gt;Archives of internal medicine&lt;/full-title&gt;&lt;/periodical&gt;&lt;pages&gt;1657-1662&lt;/pages&gt;&lt;volume&gt;165&lt;/volume&gt;&lt;number&gt;14&lt;/number&gt;&lt;dates&gt;&lt;year&gt;2005&lt;/year&gt;&lt;/dates&gt;&lt;isbn&gt;0003-9926&lt;/isbn&gt;&lt;urls&gt;&lt;/urls&gt;&lt;/record&gt;&lt;/Cite&gt;&lt;/EndNote&gt;</w:instrText>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25]</w:t>
            </w:r>
            <w:r w:rsidRPr="00CA6A00">
              <w:rPr>
                <w:rFonts w:ascii="Times New Roman" w:hAnsi="Times New Roman" w:cs="Times New Roman"/>
                <w:color w:val="000000" w:themeColor="text1"/>
                <w:sz w:val="18"/>
                <w:szCs w:val="18"/>
              </w:rPr>
              <w:fldChar w:fldCharType="end"/>
            </w:r>
          </w:p>
        </w:tc>
        <w:tc>
          <w:tcPr>
            <w:tcW w:w="1135" w:type="dxa"/>
          </w:tcPr>
          <w:p w14:paraId="763E37BA" w14:textId="63F04C9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15/804</w:t>
            </w:r>
          </w:p>
        </w:tc>
        <w:tc>
          <w:tcPr>
            <w:tcW w:w="436" w:type="dxa"/>
            <w:vAlign w:val="center"/>
          </w:tcPr>
          <w:p w14:paraId="4BECDE85" w14:textId="0CDE66F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6" w:type="dxa"/>
            <w:vAlign w:val="center"/>
          </w:tcPr>
          <w:p w14:paraId="59216935" w14:textId="4B21C60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71CE0EBC" w14:textId="69B8189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09184580" w14:textId="569475A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61" w:type="dxa"/>
            <w:vAlign w:val="center"/>
          </w:tcPr>
          <w:p w14:paraId="032EF514" w14:textId="187374B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3B7CAEDF" w14:textId="20518EE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394D7A1B" w14:textId="73E35E5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6C522729" w14:textId="74A76BE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26B5496E" w14:textId="55E3423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13CECC6B" w14:textId="0A7085A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7F84D4F9" w14:textId="19C46F0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25EB45D3" w14:textId="1FE40FB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4DE282BF" w14:textId="0B3BFE2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05BEC417" w14:textId="1792F99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02754CA6" w14:textId="7C7EB9C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690A28CF" w14:textId="24A9D48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45CC895C" w14:textId="224BBCD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52BE5813" w14:textId="4E97CCC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6B45BFF2" w14:textId="3098F91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6DE18818" w14:textId="7798C3A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002EF131" w14:textId="3A97489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23E78AA4" w14:textId="58C7CD9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04BE8502" w14:textId="0427482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vAlign w:val="center"/>
          </w:tcPr>
          <w:p w14:paraId="1C014DE8" w14:textId="7207539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r>
      <w:tr w:rsidR="00CA6A00" w:rsidRPr="00CA6A00" w14:paraId="79342580" w14:textId="77777777" w:rsidTr="00760C02">
        <w:tc>
          <w:tcPr>
            <w:tcW w:w="1696" w:type="dxa"/>
          </w:tcPr>
          <w:p w14:paraId="71827F83" w14:textId="30D3E49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eslie 2008</w:t>
            </w:r>
            <w:r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Leslie&lt;/Author&gt;&lt;Year&gt;2008&lt;/Year&gt;&lt;RecNum&gt;455&lt;/RecNum&gt;&lt;DisplayText&gt;[126]&lt;/DisplayText&gt;&lt;record&gt;&lt;rec-number&gt;455&lt;/rec-number&gt;&lt;foreign-keys&gt;&lt;key app="EN" db-id="sstzwfe08r9xrke295vvts57d2ew5p9sed9p" timestamp="1734571437"&gt;455&lt;/key&gt;&lt;/foreign-keys&gt;&lt;ref-type name="Journal Article"&gt;17&lt;/ref-type&gt;&lt;contributors&gt;&lt;authors&gt;&lt;author&gt;Leslie, Douglas L&lt;/author&gt;&lt;author&gt;Marcantonio, Edward R&lt;/author&gt;&lt;author&gt;Zhang, Ying&lt;/author&gt;&lt;author&gt;Leo-Summers, Linda&lt;/author&gt;&lt;author&gt;Inouye, Sharon K&lt;/author&gt;&lt;/authors&gt;&lt;/contributors&gt;&lt;titles&gt;&lt;title&gt;One-year health care costs associated with delirium in the elderly population&lt;/title&gt;&lt;secondary-title&gt;Archives of internal medicine&lt;/secondary-title&gt;&lt;/titles&gt;&lt;periodical&gt;&lt;full-title&gt;Archives of internal medicine&lt;/full-title&gt;&lt;/periodical&gt;&lt;pages&gt;27-32&lt;/pages&gt;&lt;volume&gt;168&lt;/volume&gt;&lt;number&gt;1&lt;/number&gt;&lt;dates&gt;&lt;year&gt;2008&lt;/year&gt;&lt;/dates&gt;&lt;isbn&gt;0003-9926&lt;/isbn&gt;&lt;urls&gt;&lt;/urls&gt;&lt;/record&gt;&lt;/Cite&gt;&lt;/EndNote&gt;</w:instrText>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26]</w:t>
            </w:r>
            <w:r w:rsidRPr="00CA6A00">
              <w:rPr>
                <w:rFonts w:ascii="Times New Roman" w:hAnsi="Times New Roman" w:cs="Times New Roman"/>
                <w:color w:val="000000" w:themeColor="text1"/>
                <w:sz w:val="18"/>
                <w:szCs w:val="18"/>
              </w:rPr>
              <w:fldChar w:fldCharType="end"/>
            </w:r>
          </w:p>
        </w:tc>
        <w:tc>
          <w:tcPr>
            <w:tcW w:w="1135" w:type="dxa"/>
          </w:tcPr>
          <w:p w14:paraId="3662A8C5" w14:textId="1EE2BA7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09/732</w:t>
            </w:r>
          </w:p>
        </w:tc>
        <w:tc>
          <w:tcPr>
            <w:tcW w:w="436" w:type="dxa"/>
            <w:vAlign w:val="center"/>
          </w:tcPr>
          <w:p w14:paraId="01F161DD" w14:textId="1E1E786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6" w:type="dxa"/>
            <w:vAlign w:val="center"/>
          </w:tcPr>
          <w:p w14:paraId="24441C06" w14:textId="11FE229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63F3E99F" w14:textId="5D8201E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1F5668A2" w14:textId="5F8ED45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61" w:type="dxa"/>
            <w:vAlign w:val="center"/>
          </w:tcPr>
          <w:p w14:paraId="50F8C998" w14:textId="057562B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735AB5A4" w14:textId="03585D5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79F74438" w14:textId="7001DD8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1E010B10" w14:textId="129C2E6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29121BE3" w14:textId="0CAC0AD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36C49A59" w14:textId="3F28BE8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2F621BBB" w14:textId="19216A5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61CE8EC7" w14:textId="31F9D27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4C484AD3" w14:textId="580BFBE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0C6B5506" w14:textId="5ECC344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0CA98EE4" w14:textId="5AFF1DD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5FDB6DC9" w14:textId="082910A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000F9143" w14:textId="2A70DC6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704477A0" w14:textId="46C4B11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0DAE2F7D" w14:textId="02CB80E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6E6080FC" w14:textId="541BD4F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074134B1" w14:textId="4AC5B51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6B8F2890" w14:textId="1DC0138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6E141A57" w14:textId="6CBA37B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vAlign w:val="center"/>
          </w:tcPr>
          <w:p w14:paraId="14436987" w14:textId="3EF9977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r>
      <w:tr w:rsidR="00CA6A00" w:rsidRPr="00CA6A00" w14:paraId="0B95A216" w14:textId="77777777" w:rsidTr="00760C02">
        <w:tc>
          <w:tcPr>
            <w:tcW w:w="1696" w:type="dxa"/>
          </w:tcPr>
          <w:p w14:paraId="608F87F3" w14:textId="6124A11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ewis 1995</w:t>
            </w:r>
            <w:r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Lewis&lt;/Author&gt;&lt;Year&gt;1995&lt;/Year&gt;&lt;RecNum&gt;456&lt;/RecNum&gt;&lt;DisplayText&gt;[127]&lt;/DisplayText&gt;&lt;record&gt;&lt;rec-number&gt;456&lt;/rec-number&gt;&lt;foreign-keys&gt;&lt;key app="EN" db-id="sstzwfe08r9xrke295vvts57d2ew5p9sed9p" timestamp="1734571497"&gt;456&lt;/key&gt;&lt;/foreign-keys&gt;&lt;ref-type name="Journal Article"&gt;17&lt;/ref-type&gt;&lt;contributors&gt;&lt;authors&gt;&lt;author&gt;Lewis, Lawrence M&lt;/author&gt;&lt;author&gt;Miller, Douglas K&lt;/author&gt;&lt;author&gt;Morley, John E&lt;/author&gt;&lt;author&gt;Nork, Mary Jo&lt;/author&gt;&lt;author&gt;Lasater, Laura C&lt;/author&gt;&lt;/authors&gt;&lt;/contributors&gt;&lt;titles&gt;&lt;title&gt;Unrecognized delirium in ED geriatric patients&lt;/title&gt;&lt;secondary-title&gt;The American journal of emergency medicine&lt;/secondary-title&gt;&lt;/titles&gt;&lt;periodical&gt;&lt;full-title&gt;The American journal of emergency medicine&lt;/full-title&gt;&lt;/periodical&gt;&lt;pages&gt;142-145&lt;/pages&gt;&lt;volume&gt;13&lt;/volume&gt;&lt;number&gt;2&lt;/number&gt;&lt;dates&gt;&lt;year&gt;1995&lt;/year&gt;&lt;/dates&gt;&lt;isbn&gt;0735-6757&lt;/isbn&gt;&lt;urls&gt;&lt;/urls&gt;&lt;/record&gt;&lt;/Cite&gt;&lt;/EndNote&gt;</w:instrText>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27]</w:t>
            </w:r>
            <w:r w:rsidRPr="00CA6A00">
              <w:rPr>
                <w:rFonts w:ascii="Times New Roman" w:hAnsi="Times New Roman" w:cs="Times New Roman"/>
                <w:color w:val="000000" w:themeColor="text1"/>
                <w:sz w:val="18"/>
                <w:szCs w:val="18"/>
              </w:rPr>
              <w:fldChar w:fldCharType="end"/>
            </w:r>
          </w:p>
        </w:tc>
        <w:tc>
          <w:tcPr>
            <w:tcW w:w="1135" w:type="dxa"/>
          </w:tcPr>
          <w:p w14:paraId="7D5F5735" w14:textId="7948A22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0/362</w:t>
            </w:r>
          </w:p>
        </w:tc>
        <w:tc>
          <w:tcPr>
            <w:tcW w:w="436" w:type="dxa"/>
            <w:vAlign w:val="center"/>
          </w:tcPr>
          <w:p w14:paraId="4DA1759A" w14:textId="0833AA0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6" w:type="dxa"/>
            <w:vAlign w:val="center"/>
          </w:tcPr>
          <w:p w14:paraId="46297DC5" w14:textId="410EE8E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40CACCD4" w14:textId="740979E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3F20A7D3" w14:textId="2A973FA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61" w:type="dxa"/>
            <w:vAlign w:val="center"/>
          </w:tcPr>
          <w:p w14:paraId="62D31614" w14:textId="0772D44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5702E198" w14:textId="5B454D2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24956660" w14:textId="0CADA9F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128548C5" w14:textId="7D5DFF3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1E456384" w14:textId="1A1480F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67079066" w14:textId="1FA4BFE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283B83E7" w14:textId="0E61D20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0E400F82" w14:textId="59C37F0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4A9FB8DB" w14:textId="3BEE297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6C838019" w14:textId="3ABA350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0BD6376C" w14:textId="1490B26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3418D2EC" w14:textId="0E19962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3760736A" w14:textId="06A2237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0A386E85" w14:textId="1538840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31F4A2F5" w14:textId="342CA4B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111C6527" w14:textId="2FB769C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09613BF9" w14:textId="2A61CFB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724678C6" w14:textId="056A397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4" w:type="dxa"/>
            <w:vAlign w:val="center"/>
          </w:tcPr>
          <w:p w14:paraId="14944269" w14:textId="572BFEA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16C48100" w14:textId="4DD4ED6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r>
      <w:tr w:rsidR="00CA6A00" w:rsidRPr="00CA6A00" w14:paraId="45A3DA18" w14:textId="77777777" w:rsidTr="00760C02">
        <w:tc>
          <w:tcPr>
            <w:tcW w:w="1696" w:type="dxa"/>
          </w:tcPr>
          <w:p w14:paraId="0677EB9B" w14:textId="4CCA8DF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i 2019</w:t>
            </w:r>
            <w:r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Li&lt;/Author&gt;&lt;Year&gt;2019&lt;/Year&gt;&lt;RecNum&gt;325&lt;/RecNum&gt;&lt;DisplayText&gt;[128]&lt;/DisplayText&gt;&lt;record&gt;&lt;rec-number&gt;325&lt;/rec-number&gt;&lt;foreign-keys&gt;&lt;key app="EN" db-id="sstzwfe08r9xrke295vvts57d2ew5p9sed9p" timestamp="1734569393"&gt;325&lt;/key&gt;&lt;/foreign-keys&gt;&lt;ref-type name="Journal Article"&gt;17&lt;/ref-type&gt;&lt;contributors&gt;&lt;authors&gt;&lt;author&gt;Li, S.&lt;/author&gt;&lt;author&gt;Zhang, X. H.&lt;/author&gt;&lt;author&gt;Zhou, G. D.&lt;/author&gt;&lt;author&gt;Wang, J. F.&lt;/author&gt;&lt;/authors&gt;&lt;/contributors&gt;&lt;auth-address&gt;Department of Cardiology, The Third Affiliated Hospital of Anhui Medical University, Hefei, Anhui 230061, P.R. China.&lt;/auth-address&gt;&lt;titles&gt;&lt;title&gt;Delirium after primary percutaneous coronary intervention in aged individuals with acute ST-segment elevation myocardial infarction: A retrospective study&lt;/title&gt;&lt;secondary-title&gt;Exp Ther Med&lt;/secondary-title&gt;&lt;/titles&gt;&lt;periodical&gt;&lt;full-title&gt;Exp Ther Med&lt;/full-title&gt;&lt;/periodical&gt;&lt;pages&gt;3807-3813&lt;/pages&gt;&lt;volume&gt;17&lt;/volume&gt;&lt;number&gt;5&lt;/number&gt;&lt;edition&gt;20190314&lt;/edition&gt;&lt;keywords&gt;&lt;keyword&gt;ST-segment elevation&lt;/keyword&gt;&lt;keyword&gt;delirium&lt;/keyword&gt;&lt;keyword&gt;incidence&lt;/keyword&gt;&lt;keyword&gt;myocardial infarction&lt;/keyword&gt;&lt;keyword&gt;percutaneous coronary intervention&lt;/keyword&gt;&lt;keyword&gt;risk factors&lt;/keyword&gt;&lt;/keywords&gt;&lt;dates&gt;&lt;year&gt;2019&lt;/year&gt;&lt;pub-dates&gt;&lt;date&gt;May&lt;/date&gt;&lt;/pub-dates&gt;&lt;/dates&gt;&lt;isbn&gt;1792-0981 (Print)&amp;#xD;1792-1015 (Electronic)&amp;#xD;1792-0981 (Linking)&lt;/isbn&gt;&lt;accession-num&gt;30988767&lt;/accession-num&gt;&lt;urls&gt;&lt;related-urls&gt;&lt;url&gt;https://www.ncbi.nlm.nih.gov/pubmed/30988767&lt;/url&gt;&lt;/related-urls&gt;&lt;/urls&gt;&lt;custom2&gt;PMC6447909&lt;/custom2&gt;&lt;electronic-resource-num&gt;10.3892/etm.2019.7398&lt;/electronic-resource-num&gt;&lt;remote-database-name&gt;PubMed-not-MEDLINE&lt;/remote-database-name&gt;&lt;remote-database-provider&gt;NLM&lt;/remote-database-provider&gt;&lt;/record&gt;&lt;/Cite&gt;&lt;/EndNote&gt;</w:instrText>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28]</w:t>
            </w:r>
            <w:r w:rsidRPr="00CA6A00">
              <w:rPr>
                <w:rFonts w:ascii="Times New Roman" w:hAnsi="Times New Roman" w:cs="Times New Roman"/>
                <w:color w:val="000000" w:themeColor="text1"/>
                <w:sz w:val="18"/>
                <w:szCs w:val="18"/>
              </w:rPr>
              <w:fldChar w:fldCharType="end"/>
            </w:r>
          </w:p>
        </w:tc>
        <w:tc>
          <w:tcPr>
            <w:tcW w:w="1135" w:type="dxa"/>
          </w:tcPr>
          <w:p w14:paraId="419642F8" w14:textId="627F893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2/79</w:t>
            </w:r>
          </w:p>
        </w:tc>
        <w:tc>
          <w:tcPr>
            <w:tcW w:w="436" w:type="dxa"/>
            <w:vAlign w:val="center"/>
          </w:tcPr>
          <w:p w14:paraId="3C93FDA2" w14:textId="7CA4BD7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6" w:type="dxa"/>
            <w:vAlign w:val="center"/>
          </w:tcPr>
          <w:p w14:paraId="14760C04" w14:textId="5704924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0FB7B8F7" w14:textId="656BD1B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163FA876" w14:textId="7458DD8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61" w:type="dxa"/>
            <w:vAlign w:val="center"/>
          </w:tcPr>
          <w:p w14:paraId="232E6A58" w14:textId="1037568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46B283A4" w14:textId="35FFC58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497103F8" w14:textId="304973E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0FB20F52" w14:textId="0CF0570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3D02888B" w14:textId="7B47C03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253D087A" w14:textId="0AA711C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317AEAD7" w14:textId="4661872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53900EA0" w14:textId="268B0C8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588DE5C4" w14:textId="3F6B9E2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56B481A5" w14:textId="1EA04B7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65DE70EE" w14:textId="067AE3C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219F3A12" w14:textId="338105D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748395AF" w14:textId="77C9B39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77124FE9" w14:textId="0FFB815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149088DF" w14:textId="2C45062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7" w:type="dxa"/>
            <w:vAlign w:val="center"/>
          </w:tcPr>
          <w:p w14:paraId="07DF83CB" w14:textId="278179E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24CFBFBD" w14:textId="2D2F16D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50FB89F4" w14:textId="028C3A9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5CE83CBE" w14:textId="58B01F0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vAlign w:val="center"/>
          </w:tcPr>
          <w:p w14:paraId="546F1C77" w14:textId="77A217A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r>
      <w:tr w:rsidR="00CA6A00" w:rsidRPr="00CA6A00" w14:paraId="3DE73845" w14:textId="77777777" w:rsidTr="00760C02">
        <w:tc>
          <w:tcPr>
            <w:tcW w:w="1696" w:type="dxa"/>
          </w:tcPr>
          <w:p w14:paraId="39F2B4E5" w14:textId="5C2A999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i 2021</w:t>
            </w:r>
            <w:r w:rsidRPr="00CA6A00">
              <w:rPr>
                <w:rFonts w:ascii="Times New Roman" w:hAnsi="Times New Roman" w:cs="Times New Roman"/>
                <w:color w:val="000000" w:themeColor="text1"/>
                <w:sz w:val="18"/>
                <w:szCs w:val="18"/>
              </w:rPr>
              <w:fldChar w:fldCharType="begin">
                <w:fldData xml:space="preserve">PEVuZE5vdGU+PENpdGU+PEF1dGhvcj5MaTwvQXV0aG9yPjxZZWFyPjIwMjE8L1llYXI+PFJlY051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MaTwvQXV0aG9yPjxZZWFyPjIwMjE8L1llYXI+PFJlY051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29]</w:t>
            </w:r>
            <w:r w:rsidRPr="00CA6A00">
              <w:rPr>
                <w:rFonts w:ascii="Times New Roman" w:hAnsi="Times New Roman" w:cs="Times New Roman"/>
                <w:color w:val="000000" w:themeColor="text1"/>
                <w:sz w:val="18"/>
                <w:szCs w:val="18"/>
              </w:rPr>
              <w:fldChar w:fldCharType="end"/>
            </w:r>
          </w:p>
        </w:tc>
        <w:tc>
          <w:tcPr>
            <w:tcW w:w="1135" w:type="dxa"/>
          </w:tcPr>
          <w:p w14:paraId="2F12776E" w14:textId="489E5D0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5/198</w:t>
            </w:r>
          </w:p>
        </w:tc>
        <w:tc>
          <w:tcPr>
            <w:tcW w:w="436" w:type="dxa"/>
            <w:vAlign w:val="center"/>
          </w:tcPr>
          <w:p w14:paraId="727C8050" w14:textId="2072F5B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6" w:type="dxa"/>
            <w:vAlign w:val="center"/>
          </w:tcPr>
          <w:p w14:paraId="2D537699" w14:textId="7548DA8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75F99708" w14:textId="06F4223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03240ABE" w14:textId="5ED27D2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61" w:type="dxa"/>
            <w:vAlign w:val="center"/>
          </w:tcPr>
          <w:p w14:paraId="18BCBFD1" w14:textId="4C18898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1C176F86" w14:textId="6460CEA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4A1E33CE" w14:textId="70E4582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03B654A9" w14:textId="03176DB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04DA7D50" w14:textId="34D90EA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4D061617" w14:textId="0614CCB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7D8A5AC0" w14:textId="66FEF02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3FC87541" w14:textId="5D5020A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0847220C" w14:textId="66014C4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2BF1DB43" w14:textId="5AD8470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787555F4" w14:textId="362A1F2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486F6FD2" w14:textId="08F9F0D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7621A0A1" w14:textId="779826A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031C3C6C" w14:textId="230F3B9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6D46BF7E" w14:textId="1A6D095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4E2D30D2" w14:textId="640CE68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36B6D65C" w14:textId="5DF506F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1F4A5ABF" w14:textId="1C19DCF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4" w:type="dxa"/>
            <w:vAlign w:val="center"/>
          </w:tcPr>
          <w:p w14:paraId="02880444" w14:textId="273FE83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vAlign w:val="center"/>
          </w:tcPr>
          <w:p w14:paraId="371864FE" w14:textId="59BD88E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r>
      <w:tr w:rsidR="00CA6A00" w:rsidRPr="00CA6A00" w14:paraId="4429EACF" w14:textId="77777777" w:rsidTr="00760C02">
        <w:tc>
          <w:tcPr>
            <w:tcW w:w="1696" w:type="dxa"/>
          </w:tcPr>
          <w:p w14:paraId="6A66914C" w14:textId="20427BF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iang 2014</w:t>
            </w:r>
            <w:r w:rsidRPr="00CA6A00">
              <w:rPr>
                <w:rFonts w:ascii="Times New Roman" w:hAnsi="Times New Roman" w:cs="Times New Roman"/>
                <w:color w:val="000000" w:themeColor="text1"/>
                <w:sz w:val="18"/>
                <w:szCs w:val="18"/>
              </w:rPr>
              <w:fldChar w:fldCharType="begin">
                <w:fldData xml:space="preserve">PEVuZE5vdGU+PENpdGU+PEF1dGhvcj5MaWFuZzwvQXV0aG9yPjxZZWFyPjIwMTQ8L1llYXI+PFJl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MaWFuZzwvQXV0aG9yPjxZZWFyPjIwMTQ8L1llYXI+PFJl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30]</w:t>
            </w:r>
            <w:r w:rsidRPr="00CA6A00">
              <w:rPr>
                <w:rFonts w:ascii="Times New Roman" w:hAnsi="Times New Roman" w:cs="Times New Roman"/>
                <w:color w:val="000000" w:themeColor="text1"/>
                <w:sz w:val="18"/>
                <w:szCs w:val="18"/>
              </w:rPr>
              <w:fldChar w:fldCharType="end"/>
            </w:r>
          </w:p>
        </w:tc>
        <w:tc>
          <w:tcPr>
            <w:tcW w:w="1135" w:type="dxa"/>
          </w:tcPr>
          <w:p w14:paraId="7BE0EF77" w14:textId="09ECF96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7/165</w:t>
            </w:r>
          </w:p>
        </w:tc>
        <w:tc>
          <w:tcPr>
            <w:tcW w:w="436" w:type="dxa"/>
            <w:vAlign w:val="center"/>
          </w:tcPr>
          <w:p w14:paraId="7F4FA6C8" w14:textId="573A2C2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6" w:type="dxa"/>
            <w:vAlign w:val="center"/>
          </w:tcPr>
          <w:p w14:paraId="2DBE3EEB" w14:textId="6DBDE33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76808560" w14:textId="28C35EA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3B89A312" w14:textId="6A13B94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61" w:type="dxa"/>
            <w:vAlign w:val="center"/>
          </w:tcPr>
          <w:p w14:paraId="2A41B24C" w14:textId="11B8065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vAlign w:val="center"/>
          </w:tcPr>
          <w:p w14:paraId="3561CF66" w14:textId="5BD7921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045E41F7" w14:textId="780B6FF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2F156644" w14:textId="69D23B4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630107C2" w14:textId="41380A3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39937B23" w14:textId="1DEC1B5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69E7C980" w14:textId="05E1F07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7C2A20E4" w14:textId="47D3A60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773CD285" w14:textId="1D944FD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736536B8" w14:textId="5DC82FB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0CF11B2C" w14:textId="63DB714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18AC10DF" w14:textId="7496471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1C100318" w14:textId="4431954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2D537F85" w14:textId="3D384B2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774FD5F3" w14:textId="33A84E9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4CCFB3CD" w14:textId="5ADBE9D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5731A84C" w14:textId="41A7E2E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271249DF" w14:textId="60B7CDE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03A8B6D3" w14:textId="0662A33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7A7A62B6" w14:textId="111BFA0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r>
      <w:tr w:rsidR="00CA6A00" w:rsidRPr="00CA6A00" w14:paraId="15BB535B" w14:textId="77777777" w:rsidTr="00760C02">
        <w:tc>
          <w:tcPr>
            <w:tcW w:w="1696" w:type="dxa"/>
          </w:tcPr>
          <w:p w14:paraId="1721E96F" w14:textId="6476C08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ima 2010</w:t>
            </w:r>
            <w:r w:rsidRPr="00CA6A00">
              <w:rPr>
                <w:rFonts w:ascii="Times New Roman" w:hAnsi="Times New Roman" w:cs="Times New Roman"/>
                <w:color w:val="000000" w:themeColor="text1"/>
                <w:sz w:val="18"/>
                <w:szCs w:val="18"/>
              </w:rPr>
              <w:fldChar w:fldCharType="begin">
                <w:fldData xml:space="preserve">PEVuZE5vdGU+PENpdGU+PEF1dGhvcj5MaW1hPC9BdXRob3I+PFllYXI+MjAxMDwvWWVhcj48UmVj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MaW1hPC9BdXRob3I+PFllYXI+MjAxMDwvWWVhcj48UmVj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31]</w:t>
            </w:r>
            <w:r w:rsidRPr="00CA6A00">
              <w:rPr>
                <w:rFonts w:ascii="Times New Roman" w:hAnsi="Times New Roman" w:cs="Times New Roman"/>
                <w:color w:val="000000" w:themeColor="text1"/>
                <w:sz w:val="18"/>
                <w:szCs w:val="18"/>
              </w:rPr>
              <w:fldChar w:fldCharType="end"/>
            </w:r>
          </w:p>
        </w:tc>
        <w:tc>
          <w:tcPr>
            <w:tcW w:w="1135" w:type="dxa"/>
          </w:tcPr>
          <w:p w14:paraId="0B04FFD3" w14:textId="405125F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3/133</w:t>
            </w:r>
          </w:p>
        </w:tc>
        <w:tc>
          <w:tcPr>
            <w:tcW w:w="436" w:type="dxa"/>
            <w:vAlign w:val="center"/>
          </w:tcPr>
          <w:p w14:paraId="59D6F37A" w14:textId="7952B25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6" w:type="dxa"/>
            <w:vAlign w:val="center"/>
          </w:tcPr>
          <w:p w14:paraId="26478782" w14:textId="74913D8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21264731" w14:textId="02F2304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5485E8C8" w14:textId="2031B06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61" w:type="dxa"/>
            <w:vAlign w:val="center"/>
          </w:tcPr>
          <w:p w14:paraId="30403386" w14:textId="2D48951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2A05609E" w14:textId="548C7D0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2B584512" w14:textId="2CA46D8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745E9BCD" w14:textId="3B0B7A1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6C8C06A0" w14:textId="4256885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52E70B67" w14:textId="0CBA156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04AD6230" w14:textId="59D2E98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0A9C70E8" w14:textId="0B56B2B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2EA420DD" w14:textId="1813174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698D9B0B" w14:textId="2F71083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7881F040" w14:textId="1E54DE6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2BEABFBC" w14:textId="38E4E6A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67CA6C22" w14:textId="4070F78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5BA33036" w14:textId="48D4904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1E7D7BFC" w14:textId="1DAF709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4F0A2965" w14:textId="6E7E722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53E2E008" w14:textId="03EDDED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41B972AA" w14:textId="578BB40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0270C2D9" w14:textId="25855D8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vAlign w:val="center"/>
          </w:tcPr>
          <w:p w14:paraId="3AEF9F34" w14:textId="08621C1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r>
      <w:tr w:rsidR="00CA6A00" w:rsidRPr="00CA6A00" w14:paraId="4AA2C846" w14:textId="77777777" w:rsidTr="00760C02">
        <w:tc>
          <w:tcPr>
            <w:tcW w:w="1696" w:type="dxa"/>
          </w:tcPr>
          <w:p w14:paraId="4E797CC9" w14:textId="5793D16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ingehall 2017</w:t>
            </w:r>
            <w:r w:rsidRPr="00CA6A00">
              <w:rPr>
                <w:rFonts w:ascii="Times New Roman" w:hAnsi="Times New Roman" w:cs="Times New Roman"/>
                <w:color w:val="000000" w:themeColor="text1"/>
                <w:sz w:val="18"/>
                <w:szCs w:val="18"/>
              </w:rPr>
              <w:fldChar w:fldCharType="begin">
                <w:fldData xml:space="preserve">PEVuZE5vdGU+PENpdGU+PEF1dGhvcj5MaW5nZWhhbGw8L0F1dGhvcj48WWVhcj4yMDE3PC9ZZWFy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==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MaW5nZWhhbGw8L0F1dGhvcj48WWVhcj4yMDE3PC9ZZWFy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==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32]</w:t>
            </w:r>
            <w:r w:rsidRPr="00CA6A00">
              <w:rPr>
                <w:rFonts w:ascii="Times New Roman" w:hAnsi="Times New Roman" w:cs="Times New Roman"/>
                <w:color w:val="000000" w:themeColor="text1"/>
                <w:sz w:val="18"/>
                <w:szCs w:val="18"/>
              </w:rPr>
              <w:fldChar w:fldCharType="end"/>
            </w:r>
          </w:p>
        </w:tc>
        <w:tc>
          <w:tcPr>
            <w:tcW w:w="1135" w:type="dxa"/>
          </w:tcPr>
          <w:p w14:paraId="25B503BD" w14:textId="4B811AD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4/50</w:t>
            </w:r>
          </w:p>
        </w:tc>
        <w:tc>
          <w:tcPr>
            <w:tcW w:w="436" w:type="dxa"/>
            <w:vAlign w:val="center"/>
          </w:tcPr>
          <w:p w14:paraId="2C5D1F89" w14:textId="36DBCD6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6" w:type="dxa"/>
            <w:vAlign w:val="center"/>
          </w:tcPr>
          <w:p w14:paraId="0B8F9540" w14:textId="2964EE9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1E5D80DC" w14:textId="2021295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526" w:type="dxa"/>
            <w:vAlign w:val="center"/>
          </w:tcPr>
          <w:p w14:paraId="04252BC7" w14:textId="333AA67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61" w:type="dxa"/>
            <w:vAlign w:val="center"/>
          </w:tcPr>
          <w:p w14:paraId="210D1915" w14:textId="6C11439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0E87FF6B" w14:textId="6D5A538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125E559C" w14:textId="3D42C53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4806FBD1" w14:textId="4593EBB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4EF758F7" w14:textId="56C6186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021CE5FC" w14:textId="08A21FB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29AF9764" w14:textId="4EA7D7E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504F9C90" w14:textId="181338C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19362ADD" w14:textId="3476CF9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4E171F00" w14:textId="4D059EE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680D1E1C" w14:textId="6BADEAB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524" w:type="dxa"/>
            <w:vAlign w:val="center"/>
          </w:tcPr>
          <w:p w14:paraId="5A491394" w14:textId="0A1276C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4080F4D3" w14:textId="0163735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2E3D173F" w14:textId="5F4D335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78B1A87F" w14:textId="2FB75CC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5299FD75" w14:textId="28704C1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789D4BF0" w14:textId="7723CE7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45773F9B" w14:textId="33B5A43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0ACFFC3F" w14:textId="5A68E5B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680CB5AE" w14:textId="05413EE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r>
      <w:tr w:rsidR="00CA6A00" w:rsidRPr="00CA6A00" w14:paraId="21BCD9C4" w14:textId="77777777" w:rsidTr="00760C02">
        <w:tc>
          <w:tcPr>
            <w:tcW w:w="1696" w:type="dxa"/>
          </w:tcPr>
          <w:p w14:paraId="61EA0D21" w14:textId="7ABDC3C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undström 2003</w:t>
            </w:r>
            <w:r w:rsidRPr="00CA6A00">
              <w:rPr>
                <w:rFonts w:ascii="Times New Roman" w:hAnsi="Times New Roman" w:cs="Times New Roman"/>
                <w:color w:val="000000" w:themeColor="text1"/>
                <w:sz w:val="18"/>
                <w:szCs w:val="18"/>
              </w:rPr>
              <w:fldChar w:fldCharType="begin">
                <w:fldData xml:space="preserve">PEVuZE5vdGU+PENpdGU+PEF1dGhvcj5MdW5kc3Ryb208L0F1dGhvcj48WWVhcj4yMDAzPC9ZZWFy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MdW5kc3Ryb208L0F1dGhvcj48WWVhcj4yMDAzPC9ZZWFy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33]</w:t>
            </w:r>
            <w:r w:rsidRPr="00CA6A00">
              <w:rPr>
                <w:rFonts w:ascii="Times New Roman" w:hAnsi="Times New Roman" w:cs="Times New Roman"/>
                <w:color w:val="000000" w:themeColor="text1"/>
                <w:sz w:val="18"/>
                <w:szCs w:val="18"/>
              </w:rPr>
              <w:fldChar w:fldCharType="end"/>
            </w:r>
          </w:p>
        </w:tc>
        <w:tc>
          <w:tcPr>
            <w:tcW w:w="1135" w:type="dxa"/>
          </w:tcPr>
          <w:p w14:paraId="6B0693D0" w14:textId="141F448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9/49</w:t>
            </w:r>
          </w:p>
        </w:tc>
        <w:tc>
          <w:tcPr>
            <w:tcW w:w="436" w:type="dxa"/>
            <w:vAlign w:val="center"/>
          </w:tcPr>
          <w:p w14:paraId="766170D2" w14:textId="3316D7D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6" w:type="dxa"/>
            <w:vAlign w:val="center"/>
          </w:tcPr>
          <w:p w14:paraId="1332159D" w14:textId="0E634E9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0373DC1D" w14:textId="12CAB78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0ED0013B" w14:textId="05EF39C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61" w:type="dxa"/>
            <w:vAlign w:val="center"/>
          </w:tcPr>
          <w:p w14:paraId="5CCBECDA" w14:textId="4588D75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164A5EC9" w14:textId="2DBB1AF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3E22F499" w14:textId="7E05A20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5E0E7888" w14:textId="3926113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6C32E946" w14:textId="046FD5E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782C0389" w14:textId="516D039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4B908831" w14:textId="5E2F6C1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02C5AF86" w14:textId="5C522C4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74EB547C" w14:textId="5778B68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03150AB8" w14:textId="4CFEDE4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5948EE03" w14:textId="68A28BC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524" w:type="dxa"/>
            <w:vAlign w:val="center"/>
          </w:tcPr>
          <w:p w14:paraId="5DDFD9A2" w14:textId="3ED95BC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6FAD05F3" w14:textId="33A2151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5BCA1CE8" w14:textId="6C0FF79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73C3E431" w14:textId="3B9AF6D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3D162BEE" w14:textId="42FD320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16A01451" w14:textId="067459A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16382C83" w14:textId="389F6CB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04106334" w14:textId="5719E87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03BA6B8E" w14:textId="17F8FEF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r>
      <w:tr w:rsidR="00CA6A00" w:rsidRPr="00CA6A00" w14:paraId="428B8466" w14:textId="77777777" w:rsidTr="00760C02">
        <w:tc>
          <w:tcPr>
            <w:tcW w:w="1696" w:type="dxa"/>
          </w:tcPr>
          <w:p w14:paraId="64FAEA00" w14:textId="0768930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uz 2020</w:t>
            </w:r>
            <w:r w:rsidRPr="00CA6A00">
              <w:rPr>
                <w:rFonts w:ascii="Times New Roman" w:hAnsi="Times New Roman" w:cs="Times New Roman"/>
                <w:color w:val="000000" w:themeColor="text1"/>
                <w:sz w:val="18"/>
                <w:szCs w:val="18"/>
              </w:rPr>
              <w:fldChar w:fldCharType="begin">
                <w:fldData xml:space="preserve">PEVuZE5vdGU+PENpdGU+PEF1dGhvcj5MdXo8L0F1dGhvcj48WWVhcj4yMDIwPC9ZZWFyPjxSZWNO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MdXo8L0F1dGhvcj48WWVhcj4yMDIwPC9ZZWFyPjxSZWNO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34]</w:t>
            </w:r>
            <w:r w:rsidRPr="00CA6A00">
              <w:rPr>
                <w:rFonts w:ascii="Times New Roman" w:hAnsi="Times New Roman" w:cs="Times New Roman"/>
                <w:color w:val="000000" w:themeColor="text1"/>
                <w:sz w:val="18"/>
                <w:szCs w:val="18"/>
              </w:rPr>
              <w:fldChar w:fldCharType="end"/>
            </w:r>
          </w:p>
        </w:tc>
        <w:tc>
          <w:tcPr>
            <w:tcW w:w="1135" w:type="dxa"/>
          </w:tcPr>
          <w:p w14:paraId="08EFEBE1" w14:textId="47BF52C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9/80</w:t>
            </w:r>
          </w:p>
        </w:tc>
        <w:tc>
          <w:tcPr>
            <w:tcW w:w="436" w:type="dxa"/>
            <w:vAlign w:val="center"/>
          </w:tcPr>
          <w:p w14:paraId="7738BD19" w14:textId="465A37B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6" w:type="dxa"/>
            <w:vAlign w:val="center"/>
          </w:tcPr>
          <w:p w14:paraId="56BB6849" w14:textId="0E18A6E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6E9C8A44" w14:textId="62C8891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06713311" w14:textId="424043F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61" w:type="dxa"/>
            <w:vAlign w:val="center"/>
          </w:tcPr>
          <w:p w14:paraId="3FC0B711" w14:textId="367D652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5F3BE13D" w14:textId="039E690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173CC7BD" w14:textId="6F2F0B0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vAlign w:val="center"/>
          </w:tcPr>
          <w:p w14:paraId="11C76AB1" w14:textId="7AC7DAB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2A54B14A" w14:textId="601DCAE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0E222513" w14:textId="71FF1EC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4EF4FE6D" w14:textId="634D482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27D1821A" w14:textId="26D519E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2B78E581" w14:textId="584F1BF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58095955" w14:textId="6DF1A2C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79B4F90D" w14:textId="69FEC5B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2EC36C7F" w14:textId="6DF50A3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1A2618E2" w14:textId="6C9624B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42955A49" w14:textId="570C669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76B58798" w14:textId="11C77E8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2D1FD3B2" w14:textId="2D4EB1B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390928B5" w14:textId="3F040EF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2F6B87D0" w14:textId="19C026D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4" w:type="dxa"/>
            <w:vAlign w:val="center"/>
          </w:tcPr>
          <w:p w14:paraId="4B460B28" w14:textId="7B9F475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5926DA24" w14:textId="2880E61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r>
      <w:tr w:rsidR="00CA6A00" w:rsidRPr="00CA6A00" w14:paraId="3BD06E38" w14:textId="77777777" w:rsidTr="00760C02">
        <w:tc>
          <w:tcPr>
            <w:tcW w:w="1696" w:type="dxa"/>
          </w:tcPr>
          <w:p w14:paraId="7D63176A" w14:textId="77EE741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aclullich 2019</w:t>
            </w:r>
            <w:r w:rsidRPr="00CA6A00">
              <w:rPr>
                <w:rFonts w:ascii="Times New Roman" w:hAnsi="Times New Roman" w:cs="Times New Roman"/>
                <w:color w:val="000000" w:themeColor="text1"/>
                <w:sz w:val="18"/>
                <w:szCs w:val="18"/>
              </w:rPr>
              <w:fldChar w:fldCharType="begin">
                <w:fldData xml:space="preserve">PEVuZE5vdGU+PENpdGU+PEF1dGhvcj5NYWNMdWxsaWNoPC9BdXRob3I+PFllYXI+MjAxOTwvWWVh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NYWNMdWxsaWNoPC9BdXRob3I+PFllYXI+MjAxOTwvWWVh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35]</w:t>
            </w:r>
            <w:r w:rsidRPr="00CA6A00">
              <w:rPr>
                <w:rFonts w:ascii="Times New Roman" w:hAnsi="Times New Roman" w:cs="Times New Roman"/>
                <w:color w:val="000000" w:themeColor="text1"/>
                <w:sz w:val="18"/>
                <w:szCs w:val="18"/>
              </w:rPr>
              <w:fldChar w:fldCharType="end"/>
            </w:r>
          </w:p>
        </w:tc>
        <w:tc>
          <w:tcPr>
            <w:tcW w:w="1135" w:type="dxa"/>
          </w:tcPr>
          <w:p w14:paraId="5D863FF5" w14:textId="538132F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95/690</w:t>
            </w:r>
          </w:p>
        </w:tc>
        <w:tc>
          <w:tcPr>
            <w:tcW w:w="436" w:type="dxa"/>
            <w:vAlign w:val="center"/>
          </w:tcPr>
          <w:p w14:paraId="02507CFD" w14:textId="7408DD2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6" w:type="dxa"/>
            <w:vAlign w:val="center"/>
          </w:tcPr>
          <w:p w14:paraId="64D7A75C" w14:textId="1318C2E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403C7022" w14:textId="37F94E6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69A68E8F" w14:textId="72420B1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61" w:type="dxa"/>
            <w:vAlign w:val="center"/>
          </w:tcPr>
          <w:p w14:paraId="35B7E55B" w14:textId="6AAFDE8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6AE6B2FE" w14:textId="77F98A6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2F6D996F" w14:textId="3B409B8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1AA4052D" w14:textId="389BE77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21675EA0" w14:textId="500B43A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15A5DA59" w14:textId="5B302B5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16B640FB" w14:textId="61FAE31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68E79CF2" w14:textId="70E6142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187CDFDC" w14:textId="45A054F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09A4BCA3" w14:textId="32E778B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0FE57828" w14:textId="750E01A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713F602F" w14:textId="35625E5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524" w:type="dxa"/>
            <w:vAlign w:val="center"/>
          </w:tcPr>
          <w:p w14:paraId="2759DA1F" w14:textId="19C97D5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3D11923B" w14:textId="61D9DDE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6623B966" w14:textId="7E23A1D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038C6157" w14:textId="38049FA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3B7EED92" w14:textId="246DAEE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0F6CBEE7" w14:textId="1EDB703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4" w:type="dxa"/>
            <w:vAlign w:val="center"/>
          </w:tcPr>
          <w:p w14:paraId="59E4549F" w14:textId="636DC75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278F3426" w14:textId="05849BF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r>
      <w:tr w:rsidR="00CA6A00" w:rsidRPr="00CA6A00" w14:paraId="0B49E114" w14:textId="77777777" w:rsidTr="00760C02">
        <w:tc>
          <w:tcPr>
            <w:tcW w:w="1696" w:type="dxa"/>
          </w:tcPr>
          <w:p w14:paraId="46214112" w14:textId="0FDC7A6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arcantonio 2005</w:t>
            </w:r>
            <w:r w:rsidRPr="00CA6A00">
              <w:rPr>
                <w:rFonts w:ascii="Times New Roman" w:hAnsi="Times New Roman" w:cs="Times New Roman"/>
                <w:color w:val="000000" w:themeColor="text1"/>
                <w:sz w:val="18"/>
                <w:szCs w:val="18"/>
              </w:rPr>
              <w:fldChar w:fldCharType="begin">
                <w:fldData xml:space="preserve">PEVuZE5vdGU+PENpdGU+PEF1dGhvcj5NYXJjYW50b25pbzwvQXV0aG9yPjxZZWFyPjIwMDU8L1ll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NYXJjYW50b25pbzwvQXV0aG9yPjxZZWFyPjIwMDU8L1ll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36]</w:t>
            </w:r>
            <w:r w:rsidRPr="00CA6A00">
              <w:rPr>
                <w:rFonts w:ascii="Times New Roman" w:hAnsi="Times New Roman" w:cs="Times New Roman"/>
                <w:color w:val="000000" w:themeColor="text1"/>
                <w:sz w:val="18"/>
                <w:szCs w:val="18"/>
              </w:rPr>
              <w:fldChar w:fldCharType="end"/>
            </w:r>
          </w:p>
        </w:tc>
        <w:tc>
          <w:tcPr>
            <w:tcW w:w="1135" w:type="dxa"/>
          </w:tcPr>
          <w:p w14:paraId="04CA2A82" w14:textId="2B395C8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88/316</w:t>
            </w:r>
          </w:p>
        </w:tc>
        <w:tc>
          <w:tcPr>
            <w:tcW w:w="436" w:type="dxa"/>
            <w:vAlign w:val="center"/>
          </w:tcPr>
          <w:p w14:paraId="5ACD5DF8" w14:textId="4B5FF9E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6" w:type="dxa"/>
            <w:vAlign w:val="center"/>
          </w:tcPr>
          <w:p w14:paraId="139ADB66" w14:textId="3C03862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36DF8589" w14:textId="6E3DB76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3812BC6D" w14:textId="50B2616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61" w:type="dxa"/>
            <w:vAlign w:val="center"/>
          </w:tcPr>
          <w:p w14:paraId="41D36B67" w14:textId="664EBA7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66CC2508" w14:textId="7553C36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40B5A336" w14:textId="297C9A1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13431966" w14:textId="2C30437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10321C2C" w14:textId="52980CC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6D6F8DB6" w14:textId="2E2F407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6B9C7520" w14:textId="65C970C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6C46501F" w14:textId="7BF8175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607CAD12" w14:textId="77A48CB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2A087677" w14:textId="7EB845F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21B56E6D" w14:textId="7E5FFE3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485A121B" w14:textId="43A7C7A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42756CBA" w14:textId="16A3963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2DD8EA06" w14:textId="1CC633B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7596A279" w14:textId="1E239E1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7" w:type="dxa"/>
            <w:vAlign w:val="center"/>
          </w:tcPr>
          <w:p w14:paraId="2EE3E1F0" w14:textId="0DFEC5E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775F6FE7" w14:textId="01FA1F4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2354E835" w14:textId="738EDF2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0B5CF354" w14:textId="4B12C3E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07EF883A" w14:textId="29F1D69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r>
      <w:tr w:rsidR="00CA6A00" w:rsidRPr="00CA6A00" w14:paraId="7CBF2E02" w14:textId="77777777" w:rsidTr="00760C02">
        <w:tc>
          <w:tcPr>
            <w:tcW w:w="1696" w:type="dxa"/>
          </w:tcPr>
          <w:p w14:paraId="2C4C8519" w14:textId="170D46A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ariz 2013</w:t>
            </w:r>
            <w:r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Mariz&lt;/Author&gt;&lt;Year&gt;2013&lt;/Year&gt;&lt;RecNum&gt;457&lt;/RecNum&gt;&lt;DisplayText&gt;[137]&lt;/DisplayText&gt;&lt;record&gt;&lt;rec-number&gt;457&lt;/rec-number&gt;&lt;foreign-keys&gt;&lt;key app="EN" db-id="sstzwfe08r9xrke295vvts57d2ew5p9sed9p" timestamp="1734571564"&gt;457&lt;/key&gt;&lt;/foreign-keys&gt;&lt;ref-type name="Journal Article"&gt;17&lt;/ref-type&gt;&lt;contributors&gt;&lt;authors&gt;&lt;author&gt;Mariz, José&lt;/author&gt;&lt;author&gt;Santos, Nadine Correia&lt;/author&gt;&lt;author&gt;Afonso, Hugo&lt;/author&gt;&lt;author&gt;Rodrigues, Pedro&lt;/author&gt;&lt;author&gt;Faria, António&lt;/author&gt;&lt;author&gt;Sousa, Nuno&lt;/author&gt;&lt;author&gt;Teixeira, Jorge&lt;/author&gt;&lt;/authors&gt;&lt;/contributors&gt;&lt;titles&gt;&lt;title&gt;Risk and clinical-outcome indicators of delirium in an emergency department intermediate care unit (EDIMCU): an observational prospective study&lt;/title&gt;&lt;secondary-title&gt;BMC emergency medicine&lt;/secondary-title&gt;&lt;/titles&gt;&lt;periodical&gt;&lt;full-title&gt;BMC emergency medicine&lt;/full-title&gt;&lt;/periodical&gt;&lt;pages&gt;1-8&lt;/pages&gt;&lt;volume&gt;13&lt;/volume&gt;&lt;dates&gt;&lt;year&gt;2013&lt;/year&gt;&lt;/dates&gt;&lt;urls&gt;&lt;/urls&gt;&lt;/record&gt;&lt;/Cite&gt;&lt;/EndNote&gt;</w:instrText>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37]</w:t>
            </w:r>
            <w:r w:rsidRPr="00CA6A00">
              <w:rPr>
                <w:rFonts w:ascii="Times New Roman" w:hAnsi="Times New Roman" w:cs="Times New Roman"/>
                <w:color w:val="000000" w:themeColor="text1"/>
                <w:sz w:val="18"/>
                <w:szCs w:val="18"/>
              </w:rPr>
              <w:fldChar w:fldCharType="end"/>
            </w:r>
          </w:p>
        </w:tc>
        <w:tc>
          <w:tcPr>
            <w:tcW w:w="1135" w:type="dxa"/>
          </w:tcPr>
          <w:p w14:paraId="0E9AD8D7" w14:textId="7108A6A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8/50</w:t>
            </w:r>
          </w:p>
        </w:tc>
        <w:tc>
          <w:tcPr>
            <w:tcW w:w="436" w:type="dxa"/>
            <w:vAlign w:val="center"/>
          </w:tcPr>
          <w:p w14:paraId="657D71E4" w14:textId="2D1E5D9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6" w:type="dxa"/>
            <w:vAlign w:val="center"/>
          </w:tcPr>
          <w:p w14:paraId="1887241A" w14:textId="00F8BD9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1380BEFB" w14:textId="618D7CD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4D2B6C3D" w14:textId="0BFAB55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61" w:type="dxa"/>
            <w:vAlign w:val="center"/>
          </w:tcPr>
          <w:p w14:paraId="15E43DD3" w14:textId="2C0BDE9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70247D13" w14:textId="5E6716B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42DF2F4C" w14:textId="33DFCF8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072657F2" w14:textId="2C299F2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65089084" w14:textId="53CC441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149CFB3C" w14:textId="5E5DB9F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655EFA1F" w14:textId="4CB32F3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07AE627D" w14:textId="1128051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4805061D" w14:textId="4757F33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03C862ED" w14:textId="141B214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3987D027" w14:textId="6FD7C05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2A492888" w14:textId="42FB6C0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524" w:type="dxa"/>
            <w:vAlign w:val="center"/>
          </w:tcPr>
          <w:p w14:paraId="53A4C45E" w14:textId="426C23E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730E379E" w14:textId="49A958B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037890B4" w14:textId="00BC2BA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4353F6DF" w14:textId="4DE2BB9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0732ACAC" w14:textId="0E42A21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3E16E5ED" w14:textId="2D51075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4" w:type="dxa"/>
            <w:vAlign w:val="center"/>
          </w:tcPr>
          <w:p w14:paraId="0F7F8BB8" w14:textId="1892D31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2B1FC46C" w14:textId="53BA092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r>
      <w:tr w:rsidR="00CA6A00" w:rsidRPr="00CA6A00" w14:paraId="1D0BD367" w14:textId="77777777" w:rsidTr="00760C02">
        <w:tc>
          <w:tcPr>
            <w:tcW w:w="1696" w:type="dxa"/>
          </w:tcPr>
          <w:p w14:paraId="4D550D91" w14:textId="577D063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arrama 2022</w:t>
            </w:r>
            <w:r w:rsidRPr="00CA6A00">
              <w:rPr>
                <w:rFonts w:ascii="Times New Roman" w:hAnsi="Times New Roman" w:cs="Times New Roman"/>
                <w:color w:val="000000" w:themeColor="text1"/>
                <w:sz w:val="18"/>
                <w:szCs w:val="18"/>
              </w:rPr>
              <w:fldChar w:fldCharType="begin">
                <w:fldData xml:space="preserve">PEVuZE5vdGU+PENpdGU+PEF1dGhvcj5NYXJyYW1hPC9BdXRob3I+PFllYXI+MjAyMjwvWWVhcj48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NYXJyYW1hPC9BdXRob3I+PFllYXI+MjAyMjwvWWVhcj48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38]</w:t>
            </w:r>
            <w:r w:rsidRPr="00CA6A00">
              <w:rPr>
                <w:rFonts w:ascii="Times New Roman" w:hAnsi="Times New Roman" w:cs="Times New Roman"/>
                <w:color w:val="000000" w:themeColor="text1"/>
                <w:sz w:val="18"/>
                <w:szCs w:val="18"/>
              </w:rPr>
              <w:fldChar w:fldCharType="end"/>
            </w:r>
          </w:p>
        </w:tc>
        <w:tc>
          <w:tcPr>
            <w:tcW w:w="1135" w:type="dxa"/>
          </w:tcPr>
          <w:p w14:paraId="52F663D8" w14:textId="19D4C32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4/125</w:t>
            </w:r>
          </w:p>
        </w:tc>
        <w:tc>
          <w:tcPr>
            <w:tcW w:w="436" w:type="dxa"/>
            <w:vAlign w:val="center"/>
          </w:tcPr>
          <w:p w14:paraId="51612C16" w14:textId="22FEF70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6" w:type="dxa"/>
            <w:vAlign w:val="center"/>
          </w:tcPr>
          <w:p w14:paraId="17E520EF" w14:textId="2A57FF7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4C2D3B9A" w14:textId="0CF15BD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7E54676C" w14:textId="225D237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61" w:type="dxa"/>
            <w:vAlign w:val="center"/>
          </w:tcPr>
          <w:p w14:paraId="07108A55" w14:textId="6A27713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2097882B" w14:textId="062E252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704F9051" w14:textId="3354973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37606432" w14:textId="4F3A2CD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07F093E1" w14:textId="05D60FD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3365DDAE" w14:textId="002B652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65F625DD" w14:textId="1BD386A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2F177E55" w14:textId="1CE131C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33563DB3" w14:textId="063E516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0E89C60F" w14:textId="1FC53D7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70" w:type="dxa"/>
            <w:vAlign w:val="center"/>
          </w:tcPr>
          <w:p w14:paraId="567FF29B" w14:textId="6CD4241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524" w:type="dxa"/>
            <w:vAlign w:val="center"/>
          </w:tcPr>
          <w:p w14:paraId="058B1741" w14:textId="217A98F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4407BE27" w14:textId="774A541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7816B814" w14:textId="798961A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1AA0D646" w14:textId="267344D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2748EA69" w14:textId="2F23CBF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335593B7" w14:textId="0B55560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75109796" w14:textId="63D1BEA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189459F8" w14:textId="008B04E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vAlign w:val="center"/>
          </w:tcPr>
          <w:p w14:paraId="0E4C37F8" w14:textId="7047C04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r>
      <w:tr w:rsidR="00CA6A00" w:rsidRPr="00CA6A00" w14:paraId="7518825B" w14:textId="77777777" w:rsidTr="00760C02">
        <w:tc>
          <w:tcPr>
            <w:tcW w:w="1696" w:type="dxa"/>
          </w:tcPr>
          <w:p w14:paraId="69B9D3A2" w14:textId="73928AC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athies 2020</w:t>
            </w:r>
            <w:r w:rsidRPr="00CA6A00">
              <w:rPr>
                <w:rFonts w:ascii="Times New Roman" w:hAnsi="Times New Roman" w:cs="Times New Roman"/>
                <w:color w:val="000000" w:themeColor="text1"/>
                <w:sz w:val="18"/>
                <w:szCs w:val="18"/>
              </w:rPr>
              <w:fldChar w:fldCharType="begin">
                <w:fldData xml:space="preserve">PEVuZE5vdGU+PENpdGU+PEF1dGhvcj5NYXRoaWVzPC9BdXRob3I+PFllYXI+MjAyMDwvWWVhcj48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NYXRoaWVzPC9BdXRob3I+PFllYXI+MjAyMDwvWWVhcj48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39]</w:t>
            </w:r>
            <w:r w:rsidRPr="00CA6A00">
              <w:rPr>
                <w:rFonts w:ascii="Times New Roman" w:hAnsi="Times New Roman" w:cs="Times New Roman"/>
                <w:color w:val="000000" w:themeColor="text1"/>
                <w:sz w:val="18"/>
                <w:szCs w:val="18"/>
              </w:rPr>
              <w:fldChar w:fldCharType="end"/>
            </w:r>
          </w:p>
        </w:tc>
        <w:tc>
          <w:tcPr>
            <w:tcW w:w="1135" w:type="dxa"/>
          </w:tcPr>
          <w:p w14:paraId="18F8D70E" w14:textId="293DE3E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1/47</w:t>
            </w:r>
          </w:p>
        </w:tc>
        <w:tc>
          <w:tcPr>
            <w:tcW w:w="436" w:type="dxa"/>
            <w:vAlign w:val="center"/>
          </w:tcPr>
          <w:p w14:paraId="1D5EE877" w14:textId="0BA90E2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6" w:type="dxa"/>
            <w:vAlign w:val="center"/>
          </w:tcPr>
          <w:p w14:paraId="5D08CF6E" w14:textId="6F91052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383" w:type="dxa"/>
            <w:vAlign w:val="center"/>
          </w:tcPr>
          <w:p w14:paraId="360AA3A0" w14:textId="297F5CD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513403D8" w14:textId="161A976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61" w:type="dxa"/>
            <w:vAlign w:val="center"/>
          </w:tcPr>
          <w:p w14:paraId="538463B0" w14:textId="152E18D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18F13832" w14:textId="247BB73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7905A729" w14:textId="39307AE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68EAB74B" w14:textId="13E85D3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0F86AB90" w14:textId="544CEAA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3C707BB2" w14:textId="25D2390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424620F9" w14:textId="0CE24B7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176BCAF9" w14:textId="6074BA4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1D56761F" w14:textId="791A8D7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18FE3790" w14:textId="0AB28C2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6BA660E8" w14:textId="7EB7F10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68E09D10" w14:textId="71A7C96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0BF66787" w14:textId="4CE759E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06EE4B10" w14:textId="6270BDC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7EC24DF2" w14:textId="1A2D1A0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7F353266" w14:textId="4F4BD11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36DB6C11" w14:textId="2AA022D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1ACD8924" w14:textId="5C65454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5A12F00F" w14:textId="341FB75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23906251" w14:textId="3FC8884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r>
      <w:tr w:rsidR="00CA6A00" w:rsidRPr="00CA6A00" w14:paraId="15D854CA" w14:textId="77777777" w:rsidTr="00760C02">
        <w:tc>
          <w:tcPr>
            <w:tcW w:w="1696" w:type="dxa"/>
          </w:tcPr>
          <w:p w14:paraId="484DE175" w14:textId="7A8963D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auri 2021</w:t>
            </w:r>
            <w:r w:rsidRPr="00CA6A00">
              <w:rPr>
                <w:rFonts w:ascii="Times New Roman" w:hAnsi="Times New Roman" w:cs="Times New Roman"/>
                <w:color w:val="000000" w:themeColor="text1"/>
                <w:sz w:val="18"/>
                <w:szCs w:val="18"/>
              </w:rPr>
              <w:fldChar w:fldCharType="begin">
                <w:fldData xml:space="preserve">PEVuZE5vdGU+PENpdGU+PEF1dGhvcj5NYXVyaTwvQXV0aG9yPjxZZWFyPjIwMjE8L1llYXI+PFJl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=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NYXVyaTwvQXV0aG9yPjxZZWFyPjIwMjE8L1llYXI+PFJl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=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40]</w:t>
            </w:r>
            <w:r w:rsidRPr="00CA6A00">
              <w:rPr>
                <w:rFonts w:ascii="Times New Roman" w:hAnsi="Times New Roman" w:cs="Times New Roman"/>
                <w:color w:val="000000" w:themeColor="text1"/>
                <w:sz w:val="18"/>
                <w:szCs w:val="18"/>
              </w:rPr>
              <w:fldChar w:fldCharType="end"/>
            </w:r>
          </w:p>
        </w:tc>
        <w:tc>
          <w:tcPr>
            <w:tcW w:w="1135" w:type="dxa"/>
          </w:tcPr>
          <w:p w14:paraId="6ECF1DD8" w14:textId="7351249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6/595</w:t>
            </w:r>
          </w:p>
        </w:tc>
        <w:tc>
          <w:tcPr>
            <w:tcW w:w="436" w:type="dxa"/>
            <w:vAlign w:val="center"/>
          </w:tcPr>
          <w:p w14:paraId="1AB8C73B" w14:textId="0B21BEB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6" w:type="dxa"/>
            <w:vAlign w:val="center"/>
          </w:tcPr>
          <w:p w14:paraId="3DBFDB4E" w14:textId="289DB2D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044D1402" w14:textId="44E3C05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1C054DF2" w14:textId="7055E32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61" w:type="dxa"/>
            <w:vAlign w:val="center"/>
          </w:tcPr>
          <w:p w14:paraId="128BFFC1" w14:textId="29F929F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1FDF437E" w14:textId="56CAA7F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532CEAF9" w14:textId="3799948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7D3F471E" w14:textId="19E3DFE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7F9842FB" w14:textId="56125B9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0F4E8568" w14:textId="1951920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5260A1C0" w14:textId="695C7B1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602A1AB7" w14:textId="1BEA61E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4A4FC1C3" w14:textId="09BA477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70C9232A" w14:textId="4A5364D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6F56ED7A" w14:textId="7C5034B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74E15ED3" w14:textId="2C033B8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04FFA816" w14:textId="13107FC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5EE008F7" w14:textId="7B0353F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53C4D5AE" w14:textId="49B997B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414647E8" w14:textId="6FFEA8C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40416500" w14:textId="179E2EA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27CC830C" w14:textId="2A701AB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4" w:type="dxa"/>
            <w:vAlign w:val="center"/>
          </w:tcPr>
          <w:p w14:paraId="6BCC393A" w14:textId="29BE208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vAlign w:val="center"/>
          </w:tcPr>
          <w:p w14:paraId="14BC460E" w14:textId="7DF35F9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r>
      <w:tr w:rsidR="00CA6A00" w:rsidRPr="00CA6A00" w14:paraId="6B617580" w14:textId="77777777" w:rsidTr="00760C02">
        <w:tc>
          <w:tcPr>
            <w:tcW w:w="1696" w:type="dxa"/>
          </w:tcPr>
          <w:p w14:paraId="27398AB9" w14:textId="2E3C29C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azzola 2015</w:t>
            </w:r>
            <w:r w:rsidRPr="00CA6A00">
              <w:rPr>
                <w:rFonts w:ascii="Times New Roman" w:hAnsi="Times New Roman" w:cs="Times New Roman"/>
                <w:color w:val="000000" w:themeColor="text1"/>
                <w:sz w:val="18"/>
                <w:szCs w:val="18"/>
              </w:rPr>
              <w:fldChar w:fldCharType="begin">
                <w:fldData xml:space="preserve">PEVuZE5vdGU+PENpdGU+PEF1dGhvcj5NYXp6b2xhPC9BdXRob3I+PFllYXI+MjAxNTwvWWVhcj48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NYXp6b2xhPC9BdXRob3I+PFllYXI+MjAxNTwvWWVhcj48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41]</w:t>
            </w:r>
            <w:r w:rsidRPr="00CA6A00">
              <w:rPr>
                <w:rFonts w:ascii="Times New Roman" w:hAnsi="Times New Roman" w:cs="Times New Roman"/>
                <w:color w:val="000000" w:themeColor="text1"/>
                <w:sz w:val="18"/>
                <w:szCs w:val="18"/>
              </w:rPr>
              <w:fldChar w:fldCharType="end"/>
            </w:r>
          </w:p>
        </w:tc>
        <w:tc>
          <w:tcPr>
            <w:tcW w:w="1135" w:type="dxa"/>
          </w:tcPr>
          <w:p w14:paraId="658B9DAB" w14:textId="64E419E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35/140</w:t>
            </w:r>
          </w:p>
        </w:tc>
        <w:tc>
          <w:tcPr>
            <w:tcW w:w="436" w:type="dxa"/>
            <w:vAlign w:val="center"/>
          </w:tcPr>
          <w:p w14:paraId="382C8762" w14:textId="7CA62D2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6" w:type="dxa"/>
            <w:vAlign w:val="center"/>
          </w:tcPr>
          <w:p w14:paraId="1F528169" w14:textId="0E1FAF4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3B3B6592" w14:textId="709301F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70B4765E" w14:textId="52C03BA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61" w:type="dxa"/>
            <w:vAlign w:val="center"/>
          </w:tcPr>
          <w:p w14:paraId="562DD64E" w14:textId="33BD292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37834661" w14:textId="7AE0421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422FBB20" w14:textId="08552BE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3C2A83D5" w14:textId="4682F16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4610479D" w14:textId="2873A8C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79982594" w14:textId="781EA22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5CE68CE9" w14:textId="4A3F6D1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13B8A116" w14:textId="7E47CFF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2D0885B0" w14:textId="2401DF5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3AFD695C" w14:textId="76E1F7D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26BFBFA5" w14:textId="55ED571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2527F2E3" w14:textId="0D329D2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089DAF0F" w14:textId="69C43A9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24517598" w14:textId="2809512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641902F6" w14:textId="087B473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2E9380CB" w14:textId="7C68FBF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6BC0B506" w14:textId="62967EB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5AED99BE" w14:textId="4288A3A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4" w:type="dxa"/>
            <w:vAlign w:val="center"/>
          </w:tcPr>
          <w:p w14:paraId="683003E2" w14:textId="0EFBF23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1511EA98" w14:textId="72884E6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r>
      <w:tr w:rsidR="00CA6A00" w:rsidRPr="00CA6A00" w14:paraId="0670E3A5" w14:textId="77777777" w:rsidTr="00760C02">
        <w:tc>
          <w:tcPr>
            <w:tcW w:w="1696" w:type="dxa"/>
          </w:tcPr>
          <w:p w14:paraId="14E596C1" w14:textId="35A24A8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cAvay 2006</w:t>
            </w:r>
            <w:r w:rsidRPr="00CA6A00">
              <w:rPr>
                <w:rFonts w:ascii="Times New Roman" w:hAnsi="Times New Roman" w:cs="Times New Roman"/>
                <w:color w:val="000000" w:themeColor="text1"/>
                <w:sz w:val="18"/>
                <w:szCs w:val="18"/>
              </w:rPr>
              <w:fldChar w:fldCharType="begin">
                <w:fldData xml:space="preserve">PEVuZE5vdGU+PENpdGU+PEF1dGhvcj5NY0F2YXk8L0F1dGhvcj48WWVhcj4yMDA2PC9ZZWFyPjxS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NY0F2YXk8L0F1dGhvcj48WWVhcj4yMDA2PC9ZZWFyPjxS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42]</w:t>
            </w:r>
            <w:r w:rsidRPr="00CA6A00">
              <w:rPr>
                <w:rFonts w:ascii="Times New Roman" w:hAnsi="Times New Roman" w:cs="Times New Roman"/>
                <w:color w:val="000000" w:themeColor="text1"/>
                <w:sz w:val="18"/>
                <w:szCs w:val="18"/>
              </w:rPr>
              <w:fldChar w:fldCharType="end"/>
            </w:r>
          </w:p>
        </w:tc>
        <w:tc>
          <w:tcPr>
            <w:tcW w:w="1135" w:type="dxa"/>
          </w:tcPr>
          <w:p w14:paraId="46D52947" w14:textId="2A59908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1/378</w:t>
            </w:r>
          </w:p>
        </w:tc>
        <w:tc>
          <w:tcPr>
            <w:tcW w:w="436" w:type="dxa"/>
            <w:vAlign w:val="center"/>
          </w:tcPr>
          <w:p w14:paraId="7A9D6759" w14:textId="723462C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6" w:type="dxa"/>
            <w:vAlign w:val="center"/>
          </w:tcPr>
          <w:p w14:paraId="0392CA61" w14:textId="5EBEC10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316AA742" w14:textId="56FF840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639F5568" w14:textId="2377F42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61" w:type="dxa"/>
            <w:vAlign w:val="center"/>
          </w:tcPr>
          <w:p w14:paraId="729C6D17" w14:textId="4BDD60B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76120449" w14:textId="06D343D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2C3B6B51" w14:textId="71DD506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7E90D392" w14:textId="5262C1C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15117D61" w14:textId="31B0F66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5B03B719" w14:textId="6CE920E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38941126" w14:textId="46A0688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2362BB31" w14:textId="12D6F3D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1DB41F38" w14:textId="5B54343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221E67B6" w14:textId="486366D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037D65B9" w14:textId="286DFA1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7CB40AF3" w14:textId="1E1F001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2214F494" w14:textId="2654639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18F7A59D" w14:textId="0E7DE99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6F993553" w14:textId="0F76BC6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639FA151" w14:textId="59270CB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7DFC9D7A" w14:textId="4A1EC88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5F325797" w14:textId="19FECD6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295728E1" w14:textId="5F1B191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vAlign w:val="center"/>
          </w:tcPr>
          <w:p w14:paraId="0FC7FE3B" w14:textId="2D9EB9C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r>
      <w:tr w:rsidR="00CA6A00" w:rsidRPr="00CA6A00" w14:paraId="080DC9DA" w14:textId="77777777" w:rsidTr="00760C02">
        <w:tc>
          <w:tcPr>
            <w:tcW w:w="1696" w:type="dxa"/>
          </w:tcPr>
          <w:p w14:paraId="33D9EBFC" w14:textId="29B6B6B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cCusker 2001</w:t>
            </w:r>
            <w:r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McCusker&lt;/Author&gt;&lt;Year&gt;2001&lt;/Year&gt;&lt;RecNum&gt;458&lt;/RecNum&gt;&lt;DisplayText&gt;[143]&lt;/DisplayText&gt;&lt;record&gt;&lt;rec-number&gt;458&lt;/rec-number&gt;&lt;foreign-keys&gt;&lt;key app="EN" db-id="sstzwfe08r9xrke295vvts57d2ew5p9sed9p" timestamp="1734571605"&gt;458&lt;/key&gt;&lt;/foreign-keys&gt;&lt;ref-type name="Journal Article"&gt;17&lt;/ref-type&gt;&lt;contributors&gt;&lt;authors&gt;&lt;author&gt;McCusker, Jane&lt;/author&gt;&lt;author&gt;Cole, Martin&lt;/author&gt;&lt;author&gt;Dendukuri, Nandini&lt;/author&gt;&lt;author&gt;Belzile, Éric&lt;/author&gt;&lt;author&gt;Primeau, François&lt;/author&gt;&lt;/authors&gt;&lt;/contributors&gt;&lt;titles&gt;&lt;title&gt;Delirium in older medical inpatients and subsequent cognitive and functional status: a prospective study&lt;/title&gt;&lt;secondary-title&gt;Cmaj&lt;/secondary-title&gt;&lt;/titles&gt;&lt;periodical&gt;&lt;full-title&gt;Cmaj&lt;/full-title&gt;&lt;/periodical&gt;&lt;pages&gt;575-583&lt;/pages&gt;&lt;volume&gt;165&lt;/volume&gt;&lt;number&gt;5&lt;/number&gt;&lt;dates&gt;&lt;year&gt;2001&lt;/year&gt;&lt;/dates&gt;&lt;isbn&gt;0820-3946&lt;/isbn&gt;&lt;urls&gt;&lt;/urls&gt;&lt;/record&gt;&lt;/Cite&gt;&lt;/EndNote&gt;</w:instrText>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43]</w:t>
            </w:r>
            <w:r w:rsidRPr="00CA6A00">
              <w:rPr>
                <w:rFonts w:ascii="Times New Roman" w:hAnsi="Times New Roman" w:cs="Times New Roman"/>
                <w:color w:val="000000" w:themeColor="text1"/>
                <w:sz w:val="18"/>
                <w:szCs w:val="18"/>
              </w:rPr>
              <w:fldChar w:fldCharType="end"/>
            </w:r>
          </w:p>
        </w:tc>
        <w:tc>
          <w:tcPr>
            <w:tcW w:w="1135" w:type="dxa"/>
          </w:tcPr>
          <w:p w14:paraId="4A3F017B" w14:textId="249DD91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20/95</w:t>
            </w:r>
          </w:p>
        </w:tc>
        <w:tc>
          <w:tcPr>
            <w:tcW w:w="436" w:type="dxa"/>
            <w:vAlign w:val="center"/>
          </w:tcPr>
          <w:p w14:paraId="6E28AAD7" w14:textId="3D4933F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6" w:type="dxa"/>
            <w:vAlign w:val="center"/>
          </w:tcPr>
          <w:p w14:paraId="292EEE2C" w14:textId="3C5BB1E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383" w:type="dxa"/>
            <w:vAlign w:val="center"/>
          </w:tcPr>
          <w:p w14:paraId="0873CF67" w14:textId="24C4814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5DE8457C" w14:textId="219F2CA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61" w:type="dxa"/>
            <w:vAlign w:val="center"/>
          </w:tcPr>
          <w:p w14:paraId="32BE8030" w14:textId="728193B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vAlign w:val="center"/>
          </w:tcPr>
          <w:p w14:paraId="5148789E" w14:textId="700C5CB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644834AA" w14:textId="254CFFB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411953D8" w14:textId="15F9F9D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03B26981" w14:textId="31F2DDC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6E8619C8" w14:textId="4D334DB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2997F608" w14:textId="4438922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45C66BCB" w14:textId="494C095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6822313F" w14:textId="050EE4F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02C82A50" w14:textId="2771839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540BEC2B" w14:textId="48D2C8E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687014CC" w14:textId="5971CF2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2EDACB86" w14:textId="7E24324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518" w:type="dxa"/>
            <w:vAlign w:val="center"/>
          </w:tcPr>
          <w:p w14:paraId="1ABE9F5C" w14:textId="4DAAA3D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1DF4516F" w14:textId="265C504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40E4CDF7" w14:textId="3E80F0E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24BE50E0" w14:textId="73A7062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34317A8A" w14:textId="69A46C3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6936DFD0" w14:textId="63D7AC9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vAlign w:val="center"/>
          </w:tcPr>
          <w:p w14:paraId="79352D0A" w14:textId="6404919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r>
      <w:tr w:rsidR="00CA6A00" w:rsidRPr="00CA6A00" w14:paraId="285322B4" w14:textId="77777777" w:rsidTr="00760C02">
        <w:tc>
          <w:tcPr>
            <w:tcW w:w="1696" w:type="dxa"/>
          </w:tcPr>
          <w:p w14:paraId="1405755B" w14:textId="29197F2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cCusker 2002</w:t>
            </w:r>
            <w:r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McCusker&lt;/Author&gt;&lt;Year&gt;2002&lt;/Year&gt;&lt;RecNum&gt;459&lt;/RecNum&gt;&lt;DisplayText&gt;[144]&lt;/DisplayText&gt;&lt;record&gt;&lt;rec-number&gt;459&lt;/rec-number&gt;&lt;foreign-keys&gt;&lt;key app="EN" db-id="sstzwfe08r9xrke295vvts57d2ew5p9sed9p" timestamp="1734571673"&gt;459&lt;/key&gt;&lt;/foreign-keys&gt;&lt;ref-type name="Journal Article"&gt;17&lt;/ref-type&gt;&lt;contributors&gt;&lt;authors&gt;&lt;author&gt;McCusker, Jane&lt;/author&gt;&lt;author&gt;Cole, Martin&lt;/author&gt;&lt;author&gt;Abrahamowicz, Michal&lt;/author&gt;&lt;author&gt;Primeau, Francois&lt;/author&gt;&lt;author&gt;Belzile, Eric&lt;/author&gt;&lt;/authors&gt;&lt;/contributors&gt;&lt;titles&gt;&lt;title&gt;Delirium Predicts 12-Month Mortality&lt;/title&gt;&lt;secondary-title&gt;Archives of Internal Medicine&lt;/secondary-title&gt;&lt;/titles&gt;&lt;periodical&gt;&lt;full-title&gt;Archives of internal medicine&lt;/full-title&gt;&lt;/periodical&gt;&lt;pages&gt;457-463&lt;/pages&gt;&lt;volume&gt;162&lt;/volume&gt;&lt;number&gt;4&lt;/number&gt;&lt;dates&gt;&lt;year&gt;2002&lt;/year&gt;&lt;/dates&gt;&lt;isbn&gt;0003-9926&lt;/isbn&gt;&lt;urls&gt;&lt;related-urls&gt;&lt;url&gt;https://doi.org/10.1001/archinte.162.4.457&lt;/url&gt;&lt;/related-urls&gt;&lt;/urls&gt;&lt;electronic-resource-num&gt;10.1001/archinte.162.4.457&lt;/electronic-resource-num&gt;&lt;access-date&gt;12/19/2024&lt;/access-date&gt;&lt;/record&gt;&lt;/Cite&gt;&lt;/EndNote&gt;</w:instrText>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44]</w:t>
            </w:r>
            <w:r w:rsidRPr="00CA6A00">
              <w:rPr>
                <w:rFonts w:ascii="Times New Roman" w:hAnsi="Times New Roman" w:cs="Times New Roman"/>
                <w:color w:val="000000" w:themeColor="text1"/>
                <w:sz w:val="18"/>
                <w:szCs w:val="18"/>
              </w:rPr>
              <w:fldChar w:fldCharType="end"/>
            </w:r>
          </w:p>
        </w:tc>
        <w:tc>
          <w:tcPr>
            <w:tcW w:w="1135" w:type="dxa"/>
          </w:tcPr>
          <w:p w14:paraId="3073F0A3" w14:textId="31CC8D8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43/118</w:t>
            </w:r>
          </w:p>
        </w:tc>
        <w:tc>
          <w:tcPr>
            <w:tcW w:w="436" w:type="dxa"/>
            <w:vAlign w:val="center"/>
          </w:tcPr>
          <w:p w14:paraId="6AE3691D" w14:textId="1E532AC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6" w:type="dxa"/>
            <w:vAlign w:val="center"/>
          </w:tcPr>
          <w:p w14:paraId="31447DD0" w14:textId="779DAA2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2B9B6D34" w14:textId="76947B8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04B9392A" w14:textId="39546F5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61" w:type="dxa"/>
            <w:vAlign w:val="center"/>
          </w:tcPr>
          <w:p w14:paraId="50D2A87E" w14:textId="773F5EF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3C96D85E" w14:textId="552A790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01F76BE3" w14:textId="5971D8F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0BF29FDC" w14:textId="7F9E146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75EB7DD5" w14:textId="6E81EA5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66474D14" w14:textId="09070E1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5864DACC" w14:textId="6EB4CBD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302A987B" w14:textId="28FCF37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6D286E63" w14:textId="0B15C9F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431FC5A6" w14:textId="5DF1F47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34EE4A8C" w14:textId="263CCDC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34AE9D26" w14:textId="05B0176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29CF8ECD" w14:textId="4F7D98E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1AA619B4" w14:textId="2060171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7134CFF3" w14:textId="216264C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121A9B03" w14:textId="56C22D6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21B96DC6" w14:textId="7255420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61B51ACC" w14:textId="4BD1FBE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7BD1E417" w14:textId="51BA8BB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vAlign w:val="center"/>
          </w:tcPr>
          <w:p w14:paraId="3E283A58" w14:textId="7C8FA6E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r>
      <w:tr w:rsidR="00CA6A00" w:rsidRPr="00CA6A00" w14:paraId="3C159C97" w14:textId="77777777" w:rsidTr="00760C02">
        <w:tc>
          <w:tcPr>
            <w:tcW w:w="1696" w:type="dxa"/>
          </w:tcPr>
          <w:p w14:paraId="186719FA" w14:textId="5DBC06B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cCusker 2014</w:t>
            </w:r>
            <w:r w:rsidRPr="00CA6A00">
              <w:rPr>
                <w:rFonts w:ascii="Times New Roman" w:hAnsi="Times New Roman" w:cs="Times New Roman"/>
                <w:color w:val="000000" w:themeColor="text1"/>
                <w:sz w:val="18"/>
                <w:szCs w:val="18"/>
              </w:rPr>
              <w:fldChar w:fldCharType="begin">
                <w:fldData xml:space="preserve">PEVuZE5vdGU+PENpdGU+PEF1dGhvcj5NY0N1c2tlcjwvQXV0aG9yPjxZZWFyPjIwMTQ8L1llYXI+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NY0N1c2tlcjwvQXV0aG9yPjxZZWFyPjIwMTQ8L1llYXI+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45]</w:t>
            </w:r>
            <w:r w:rsidRPr="00CA6A00">
              <w:rPr>
                <w:rFonts w:ascii="Times New Roman" w:hAnsi="Times New Roman" w:cs="Times New Roman"/>
                <w:color w:val="000000" w:themeColor="text1"/>
                <w:sz w:val="18"/>
                <w:szCs w:val="18"/>
              </w:rPr>
              <w:fldChar w:fldCharType="end"/>
            </w:r>
          </w:p>
        </w:tc>
        <w:tc>
          <w:tcPr>
            <w:tcW w:w="1135" w:type="dxa"/>
          </w:tcPr>
          <w:p w14:paraId="465C4358" w14:textId="3F6288B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1/243</w:t>
            </w:r>
          </w:p>
        </w:tc>
        <w:tc>
          <w:tcPr>
            <w:tcW w:w="436" w:type="dxa"/>
            <w:vAlign w:val="center"/>
          </w:tcPr>
          <w:p w14:paraId="5C90514C" w14:textId="2E03C71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6" w:type="dxa"/>
            <w:vAlign w:val="center"/>
          </w:tcPr>
          <w:p w14:paraId="278BB1A5" w14:textId="61F8791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352AC309" w14:textId="144B589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4488FDAC" w14:textId="2992EA9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61" w:type="dxa"/>
            <w:vAlign w:val="center"/>
          </w:tcPr>
          <w:p w14:paraId="56787B50" w14:textId="043E196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671F7F02" w14:textId="5D61D5B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3E584C7D" w14:textId="0D4FCD8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5C7B2C4D" w14:textId="498B9E6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7C5F7E74" w14:textId="0C49061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76832B56" w14:textId="687BD2C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2122848B" w14:textId="715148F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44439D8A" w14:textId="566952E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70FF9730" w14:textId="219DFE5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18580766" w14:textId="4532758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04208A62" w14:textId="3BD4229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6F697929" w14:textId="54401DE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3C5A1680" w14:textId="3AC7E3F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671E0909" w14:textId="218215D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064D84A0" w14:textId="168B892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66E5A63F" w14:textId="021A818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13279A9A" w14:textId="4DE7ED6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7162C602" w14:textId="558AC48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4" w:type="dxa"/>
            <w:vAlign w:val="center"/>
          </w:tcPr>
          <w:p w14:paraId="7553202D" w14:textId="47A296E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11065C75" w14:textId="4383312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r>
      <w:tr w:rsidR="00CA6A00" w:rsidRPr="00CA6A00" w14:paraId="066FBCAC" w14:textId="77777777" w:rsidTr="00760C02">
        <w:tc>
          <w:tcPr>
            <w:tcW w:w="1696" w:type="dxa"/>
          </w:tcPr>
          <w:p w14:paraId="05BDE728" w14:textId="4EA0895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inden 2005</w:t>
            </w:r>
            <w:r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Minden&lt;/Author&gt;&lt;Year&gt;2005&lt;/Year&gt;&lt;RecNum&gt;171&lt;/RecNum&gt;&lt;DisplayText&gt;[146]&lt;/DisplayText&gt;&lt;record&gt;&lt;rec-number&gt;171&lt;/rec-number&gt;&lt;foreign-keys&gt;&lt;key app="EN" db-id="sstzwfe08r9xrke295vvts57d2ew5p9sed9p" timestamp="1734568877"&gt;171&lt;/key&gt;&lt;/foreign-keys&gt;&lt;ref-type name="Journal Article"&gt;17&lt;/ref-type&gt;&lt;contributors&gt;&lt;authors&gt;&lt;author&gt;Minden, S. L.&lt;/author&gt;&lt;author&gt;Carbone, L. A.&lt;/author&gt;&lt;author&gt;Barsky, A.&lt;/author&gt;&lt;author&gt;Borus, J. F.&lt;/author&gt;&lt;author&gt;Fife, A.&lt;/author&gt;&lt;author&gt;Fricchione, G. L.&lt;/author&gt;&lt;author&gt;Orav, E. J.&lt;/author&gt;&lt;/authors&gt;&lt;/contributors&gt;&lt;auth-address&gt;Department of Psychiatry, Brigham and Women&amp;apos;s Hospital, Harvard Medical School, Boston, MA 02115, USA. sarah_minden@abtassoc.com&lt;/auth-address&gt;&lt;titles&gt;&lt;title&gt;Predictors and outcomes of delirium&lt;/title&gt;&lt;secondary-title&gt;Gen Hosp Psychiatry&lt;/secondary-title&gt;&lt;/titles&gt;&lt;periodical&gt;&lt;full-title&gt;Gen Hosp Psychiatry&lt;/full-title&gt;&lt;/periodical&gt;&lt;pages&gt;209-14&lt;/pages&gt;&lt;volume&gt;27&lt;/volume&gt;&lt;number&gt;3&lt;/number&gt;&lt;keywords&gt;&lt;keyword&gt;Aged&lt;/keyword&gt;&lt;keyword&gt;Aged, 80 and over&lt;/keyword&gt;&lt;keyword&gt;Aortic Aneurysm, Abdominal/surgery&lt;/keyword&gt;&lt;keyword&gt;Delirium/diagnosis/epidemiology/*etiology&lt;/keyword&gt;&lt;keyword&gt;Female&lt;/keyword&gt;&lt;keyword&gt;Humans&lt;/keyword&gt;&lt;keyword&gt;Male&lt;/keyword&gt;&lt;keyword&gt;Middle Aged&lt;/keyword&gt;&lt;keyword&gt;Postoperative Period&lt;/keyword&gt;&lt;keyword&gt;Thoracic Surgical Procedures/*psychology&lt;/keyword&gt;&lt;keyword&gt;*Treatment Outcome&lt;/keyword&gt;&lt;keyword&gt;United States/epidemiology&lt;/keyword&gt;&lt;/keywords&gt;&lt;dates&gt;&lt;year&gt;2005&lt;/year&gt;&lt;pub-dates&gt;&lt;date&gt;May-Jun&lt;/date&gt;&lt;/pub-dates&gt;&lt;/dates&gt;&lt;isbn&gt;0163-8343 (Print)&amp;#xD;0163-8343 (Linking)&lt;/isbn&gt;&lt;accession-num&gt;15882768&lt;/accession-num&gt;&lt;urls&gt;&lt;related-urls&gt;&lt;url&gt;https://www.ncbi.nlm.nih.gov/pubmed/15882768&lt;/url&gt;&lt;/related-urls&gt;&lt;/urls&gt;&lt;electronic-resource-num&gt;10.1016/j.genhosppsych.2004.12.004&lt;/electronic-resource-num&gt;&lt;remote-database-name&gt;Medline&lt;/remote-database-name&gt;&lt;remote-database-provider&gt;NLM&lt;/remote-database-provider&gt;&lt;/record&gt;&lt;/Cite&gt;&lt;/EndNote&gt;</w:instrText>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46]</w:t>
            </w:r>
            <w:r w:rsidRPr="00CA6A00">
              <w:rPr>
                <w:rFonts w:ascii="Times New Roman" w:hAnsi="Times New Roman" w:cs="Times New Roman"/>
                <w:color w:val="000000" w:themeColor="text1"/>
                <w:sz w:val="18"/>
                <w:szCs w:val="18"/>
              </w:rPr>
              <w:fldChar w:fldCharType="end"/>
            </w:r>
          </w:p>
        </w:tc>
        <w:tc>
          <w:tcPr>
            <w:tcW w:w="1135" w:type="dxa"/>
          </w:tcPr>
          <w:p w14:paraId="61599417" w14:textId="5B570EF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27</w:t>
            </w:r>
          </w:p>
        </w:tc>
        <w:tc>
          <w:tcPr>
            <w:tcW w:w="436" w:type="dxa"/>
            <w:vAlign w:val="center"/>
          </w:tcPr>
          <w:p w14:paraId="449316CA" w14:textId="36259C2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6" w:type="dxa"/>
            <w:vAlign w:val="center"/>
          </w:tcPr>
          <w:p w14:paraId="59DE1474" w14:textId="5BE49AF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37C39483" w14:textId="6C1B1B2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65252E6B" w14:textId="66EC897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61" w:type="dxa"/>
            <w:vAlign w:val="center"/>
          </w:tcPr>
          <w:p w14:paraId="5E72ADFD" w14:textId="1B61A6C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7089AB0F" w14:textId="0C478A9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6C744AB8" w14:textId="2F9B9C9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vAlign w:val="center"/>
          </w:tcPr>
          <w:p w14:paraId="446360D1" w14:textId="7FD3245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33860206" w14:textId="6227305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370880B0" w14:textId="1476861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5C3DB7FA" w14:textId="220336A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46C7DC12" w14:textId="7054D97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7C5267BE" w14:textId="0227B5E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0062CFA0" w14:textId="487A023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69C3DA4E" w14:textId="0BB39A4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199AD07C" w14:textId="04334DC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633CE75B" w14:textId="3F3C4C1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328484BF" w14:textId="073F3AE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20E56270" w14:textId="1FC2E2F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1AFE2E5E" w14:textId="128A090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24459129" w14:textId="54892F9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1BDE908A" w14:textId="2DF3190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4" w:type="dxa"/>
            <w:vAlign w:val="center"/>
          </w:tcPr>
          <w:p w14:paraId="445BABEA" w14:textId="621420B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0BDF092D" w14:textId="39372FD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r>
      <w:tr w:rsidR="00CA6A00" w:rsidRPr="00CA6A00" w14:paraId="32824813" w14:textId="77777777" w:rsidTr="00760C02">
        <w:tc>
          <w:tcPr>
            <w:tcW w:w="1696" w:type="dxa"/>
            <w:vAlign w:val="center"/>
          </w:tcPr>
          <w:p w14:paraId="0D478407" w14:textId="3203079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iu 2013</w:t>
            </w:r>
            <w:r w:rsidR="00071EE3"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Miu&lt;/Author&gt;&lt;Year&gt;2013&lt;/Year&gt;&lt;RecNum&gt;475&lt;/RecNum&gt;&lt;DisplayText&gt;[147]&lt;/DisplayText&gt;&lt;record&gt;&lt;rec-number&gt;475&lt;/rec-number&gt;&lt;foreign-keys&gt;&lt;key app="EN" db-id="sstzwfe08r9xrke295vvts57d2ew5p9sed9p" timestamp="1734574372"&gt;475&lt;/key&gt;&lt;/foreign-keys&gt;&lt;ref-type name="Journal Article"&gt;17&lt;/ref-type&gt;&lt;contributors&gt;&lt;authors&gt;&lt;author&gt;Miu, D. K.&lt;/author&gt;&lt;author&gt;Yeung, J. C.&lt;/author&gt;&lt;/authors&gt;&lt;/contributors&gt;&lt;auth-address&gt;Department of Medicine and Geriatrics, Kwong Wah Hospital, Hong Kong, China. miuky@ha.org.hk&lt;/auth-address&gt;&lt;titles&gt;&lt;title&gt;Incidence of post-stroke delirium and 1-year outcome&lt;/title&gt;&lt;secondary-title&gt;Geriatr Gerontol Int&lt;/secondary-title&gt;&lt;/titles&gt;&lt;periodical&gt;&lt;full-title&gt;Geriatr Gerontol Int&lt;/full-title&gt;&lt;/periodical&gt;&lt;pages&gt;123-9&lt;/pages&gt;&lt;volume&gt;13&lt;/volume&gt;&lt;number&gt;1&lt;/number&gt;&lt;edition&gt;20120607&lt;/edition&gt;&lt;keywords&gt;&lt;keyword&gt;Aged&lt;/keyword&gt;&lt;keyword&gt;Aged, 80 and over&lt;/keyword&gt;&lt;keyword&gt;Biomarkers/analysis&lt;/keyword&gt;&lt;keyword&gt;Comorbidity&lt;/keyword&gt;&lt;keyword&gt;Delirium/*epidemiology/*etiology&lt;/keyword&gt;&lt;keyword&gt;Demography&lt;/keyword&gt;&lt;keyword&gt;Female&lt;/keyword&gt;&lt;keyword&gt;Hong Kong/epidemiology&lt;/keyword&gt;&lt;keyword&gt;Humans&lt;/keyword&gt;&lt;keyword&gt;Incidence&lt;/keyword&gt;&lt;keyword&gt;Length of Stay/statistics &amp;amp; numerical data&lt;/keyword&gt;&lt;keyword&gt;Logistic Models&lt;/keyword&gt;&lt;keyword&gt;Male&lt;/keyword&gt;&lt;keyword&gt;Middle Aged&lt;/keyword&gt;&lt;keyword&gt;Risk Factors&lt;/keyword&gt;&lt;keyword&gt;Stroke/*complications&lt;/keyword&gt;&lt;keyword&gt;Survival Rate&lt;/keyword&gt;&lt;/keywords&gt;&lt;dates&gt;&lt;year&gt;2013&lt;/year&gt;&lt;pub-dates&gt;&lt;date&gt;Jan&lt;/date&gt;&lt;/pub-dates&gt;&lt;/dates&gt;&lt;isbn&gt;1447-0594 (Electronic)&amp;#xD;1447-0594 (Linking)&lt;/isbn&gt;&lt;accession-num&gt;22672215&lt;/accession-num&gt;&lt;urls&gt;&lt;related-urls&gt;&lt;url&gt;https://www.ncbi.nlm.nih.gov/pubmed/22672215&lt;/url&gt;&lt;/related-urls&gt;&lt;/urls&gt;&lt;electronic-resource-num&gt;10.1111/j.1447-0594.2012.00871.x&lt;/electronic-resource-num&gt;&lt;remote-database-name&gt;Medline&lt;/remote-database-name&gt;&lt;remote-database-provider&gt;NLM&lt;/remote-database-provider&gt;&lt;/record&gt;&lt;/Cite&gt;&lt;/EndNote&gt;</w:instrText>
            </w:r>
            <w:r w:rsidR="00071EE3"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47]</w:t>
            </w:r>
            <w:r w:rsidR="00071EE3" w:rsidRPr="00CA6A00">
              <w:rPr>
                <w:rFonts w:ascii="Times New Roman" w:hAnsi="Times New Roman" w:cs="Times New Roman"/>
                <w:color w:val="000000" w:themeColor="text1"/>
                <w:sz w:val="18"/>
                <w:szCs w:val="18"/>
              </w:rPr>
              <w:fldChar w:fldCharType="end"/>
            </w:r>
          </w:p>
        </w:tc>
        <w:tc>
          <w:tcPr>
            <w:tcW w:w="1135" w:type="dxa"/>
            <w:vAlign w:val="center"/>
          </w:tcPr>
          <w:p w14:paraId="0BA0C88D" w14:textId="10B301A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6/228</w:t>
            </w:r>
          </w:p>
        </w:tc>
        <w:tc>
          <w:tcPr>
            <w:tcW w:w="436" w:type="dxa"/>
            <w:vAlign w:val="center"/>
          </w:tcPr>
          <w:p w14:paraId="323A920E" w14:textId="1534445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6" w:type="dxa"/>
            <w:vAlign w:val="center"/>
          </w:tcPr>
          <w:p w14:paraId="0C01EBD8" w14:textId="112FB97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40C17F42" w14:textId="6EEBED7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5A3BCCE2" w14:textId="6C01CE2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61" w:type="dxa"/>
            <w:vAlign w:val="center"/>
          </w:tcPr>
          <w:p w14:paraId="432FE600" w14:textId="1C4E01B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vAlign w:val="center"/>
          </w:tcPr>
          <w:p w14:paraId="1F97570F" w14:textId="77A56E3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0BF391C0" w14:textId="2082744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1A2B282D" w14:textId="47B2725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04B10D62" w14:textId="23D8A10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175B2393" w14:textId="48A6A9A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1E707002" w14:textId="3CC7BEF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5A85B9A4" w14:textId="55F5EC4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572FBC44" w14:textId="56759AB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5D5667ED" w14:textId="78BCFFD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56DDC62A" w14:textId="05AF14F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150815A6" w14:textId="28C46DB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524" w:type="dxa"/>
            <w:vAlign w:val="center"/>
          </w:tcPr>
          <w:p w14:paraId="7233335B" w14:textId="12B12C5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518" w:type="dxa"/>
            <w:vAlign w:val="center"/>
          </w:tcPr>
          <w:p w14:paraId="314610C9" w14:textId="31FDF36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67FECA0E" w14:textId="7670417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349A6F87" w14:textId="4B8C33C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23B54BDC" w14:textId="5CABCA3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7D2C0B23" w14:textId="45786C4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1DB44437" w14:textId="37DFB02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vAlign w:val="center"/>
          </w:tcPr>
          <w:p w14:paraId="27A9A742" w14:textId="1B75640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r>
      <w:tr w:rsidR="00CA6A00" w:rsidRPr="00CA6A00" w14:paraId="78A28231" w14:textId="77777777" w:rsidTr="00760C02">
        <w:tc>
          <w:tcPr>
            <w:tcW w:w="1696" w:type="dxa"/>
          </w:tcPr>
          <w:p w14:paraId="07A5C43E" w14:textId="24D7226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lastRenderedPageBreak/>
              <w:t>Miyamoto 2021</w:t>
            </w:r>
            <w:r w:rsidRPr="00CA6A00">
              <w:rPr>
                <w:rFonts w:ascii="Times New Roman" w:hAnsi="Times New Roman" w:cs="Times New Roman"/>
                <w:color w:val="000000" w:themeColor="text1"/>
                <w:sz w:val="18"/>
                <w:szCs w:val="18"/>
              </w:rPr>
              <w:fldChar w:fldCharType="begin">
                <w:fldData xml:space="preserve">PEVuZE5vdGU+PENpdGU+PEF1dGhvcj5NaXlhbW90bzwvQXV0aG9yPjxZZWFyPjIwMjE8L1llYXI+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NaXlhbW90bzwvQXV0aG9yPjxZZWFyPjIwMjE8L1llYXI+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48]</w:t>
            </w:r>
            <w:r w:rsidRPr="00CA6A00">
              <w:rPr>
                <w:rFonts w:ascii="Times New Roman" w:hAnsi="Times New Roman" w:cs="Times New Roman"/>
                <w:color w:val="000000" w:themeColor="text1"/>
                <w:sz w:val="18"/>
                <w:szCs w:val="18"/>
              </w:rPr>
              <w:fldChar w:fldCharType="end"/>
            </w:r>
          </w:p>
        </w:tc>
        <w:tc>
          <w:tcPr>
            <w:tcW w:w="1135" w:type="dxa"/>
          </w:tcPr>
          <w:p w14:paraId="7D662303" w14:textId="30537A9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2/59</w:t>
            </w:r>
          </w:p>
        </w:tc>
        <w:tc>
          <w:tcPr>
            <w:tcW w:w="436" w:type="dxa"/>
            <w:vAlign w:val="center"/>
          </w:tcPr>
          <w:p w14:paraId="525A1589" w14:textId="6D394AA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6" w:type="dxa"/>
            <w:vAlign w:val="center"/>
          </w:tcPr>
          <w:p w14:paraId="64F914E4" w14:textId="49F1EA1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42A34CCA" w14:textId="60AD82B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0DC5B2AF" w14:textId="7B7B851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61" w:type="dxa"/>
            <w:vAlign w:val="center"/>
          </w:tcPr>
          <w:p w14:paraId="74649A1F" w14:textId="4CAD6D1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vAlign w:val="center"/>
          </w:tcPr>
          <w:p w14:paraId="52797A17" w14:textId="343EEBF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194DB4AD" w14:textId="6CEE353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55190F0A" w14:textId="097BA54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3D62C355" w14:textId="6780F7E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10EC5F69" w14:textId="59B3219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vAlign w:val="center"/>
          </w:tcPr>
          <w:p w14:paraId="5714F637" w14:textId="481CCBC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35" w:type="dxa"/>
            <w:vAlign w:val="center"/>
          </w:tcPr>
          <w:p w14:paraId="5A36893A" w14:textId="13C1E83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793B4976" w14:textId="10F70AF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727E3A70" w14:textId="706C259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6F94BD37" w14:textId="7FEA910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382BE1CA" w14:textId="64CAB9E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0681D123" w14:textId="504A65E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3D40DB85" w14:textId="51331A7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7C3252CE" w14:textId="308C1EA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319FB2B5" w14:textId="0A7FCB9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5697859F" w14:textId="63B18C0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0DEE03A0" w14:textId="2D551F1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7F0DC2F3" w14:textId="3597751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4DFCDC76" w14:textId="0E73361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r>
      <w:tr w:rsidR="00CA6A00" w:rsidRPr="00CA6A00" w14:paraId="74F3EC95" w14:textId="77777777" w:rsidTr="00760C02">
        <w:tc>
          <w:tcPr>
            <w:tcW w:w="1696" w:type="dxa"/>
          </w:tcPr>
          <w:p w14:paraId="0D697E27" w14:textId="58EBB5B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onacelli 2018</w:t>
            </w:r>
            <w:r w:rsidRPr="00CA6A00">
              <w:rPr>
                <w:rFonts w:ascii="Times New Roman" w:hAnsi="Times New Roman" w:cs="Times New Roman"/>
                <w:color w:val="000000" w:themeColor="text1"/>
                <w:sz w:val="18"/>
                <w:szCs w:val="18"/>
              </w:rPr>
              <w:fldChar w:fldCharType="begin">
                <w:fldData xml:space="preserve">PEVuZE5vdGU+PENpdGU+PEF1dGhvcj5Nb25hY2VsbGk8L0F1dGhvcj48WWVhcj4yMDE4PC9ZZWFy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Nb25hY2VsbGk8L0F1dGhvcj48WWVhcj4yMDE4PC9ZZWFy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49]</w:t>
            </w:r>
            <w:r w:rsidRPr="00CA6A00">
              <w:rPr>
                <w:rFonts w:ascii="Times New Roman" w:hAnsi="Times New Roman" w:cs="Times New Roman"/>
                <w:color w:val="000000" w:themeColor="text1"/>
                <w:sz w:val="18"/>
                <w:szCs w:val="18"/>
              </w:rPr>
              <w:fldChar w:fldCharType="end"/>
            </w:r>
          </w:p>
        </w:tc>
        <w:tc>
          <w:tcPr>
            <w:tcW w:w="1135" w:type="dxa"/>
          </w:tcPr>
          <w:p w14:paraId="23194475" w14:textId="03883CC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5/133</w:t>
            </w:r>
          </w:p>
        </w:tc>
        <w:tc>
          <w:tcPr>
            <w:tcW w:w="436" w:type="dxa"/>
            <w:vAlign w:val="center"/>
          </w:tcPr>
          <w:p w14:paraId="1B640F61" w14:textId="74EDEDA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6" w:type="dxa"/>
            <w:vAlign w:val="center"/>
          </w:tcPr>
          <w:p w14:paraId="68AEABAA" w14:textId="66C445A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0FFC9824" w14:textId="12B1649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68654876" w14:textId="3A6D134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61" w:type="dxa"/>
            <w:vAlign w:val="center"/>
          </w:tcPr>
          <w:p w14:paraId="1099B73A" w14:textId="05887E0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7416F62C" w14:textId="6056BA9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2FEEE87A" w14:textId="7A40FE9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7B5958C6" w14:textId="2A7472A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2DAF9692" w14:textId="505F2B5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44303595" w14:textId="6E0E64B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0884671B" w14:textId="3939F46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5A741F58" w14:textId="7F62EBD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33E35713" w14:textId="10FF573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33904128" w14:textId="2EC1182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4020596C" w14:textId="40C8FEE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34135F6C" w14:textId="79E73F6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66408E3F" w14:textId="3779273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559DE2D3" w14:textId="3DE1608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25138D9F" w14:textId="0A414A8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7A2CE5D9" w14:textId="05D4DFF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277AB4EA" w14:textId="52A0755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297B2AE2" w14:textId="70C2ABC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4" w:type="dxa"/>
            <w:vAlign w:val="center"/>
          </w:tcPr>
          <w:p w14:paraId="7528EA94" w14:textId="7744BFF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3DBC1EBC" w14:textId="23855C7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r>
      <w:tr w:rsidR="00CA6A00" w:rsidRPr="00CA6A00" w14:paraId="6B06C692" w14:textId="77777777" w:rsidTr="00DF7A25">
        <w:tc>
          <w:tcPr>
            <w:tcW w:w="1696" w:type="dxa"/>
          </w:tcPr>
          <w:p w14:paraId="43B67374" w14:textId="36D006E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oon 2018</w:t>
            </w:r>
            <w:r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Moon&lt;/Author&gt;&lt;Year&gt;2018&lt;/Year&gt;&lt;RecNum&gt;454&lt;/RecNum&gt;&lt;DisplayText&gt;[150]&lt;/DisplayText&gt;&lt;record&gt;&lt;rec-number&gt;454&lt;/rec-number&gt;&lt;foreign-keys&gt;&lt;key app="EN" db-id="sstzwfe08r9xrke295vvts57d2ew5p9sed9p" timestamp="1734571358"&gt;454&lt;/key&gt;&lt;/foreign-keys&gt;&lt;ref-type name="Journal Article"&gt;17&lt;/ref-type&gt;&lt;contributors&gt;&lt;authors&gt;&lt;author&gt;Moon, Kyoung Ja&lt;/author&gt;&lt;author&gt;Park, Heeok&lt;/author&gt;&lt;/authors&gt;&lt;/contributors&gt;&lt;titles&gt;&lt;title&gt;Outcomes of patients with delirium in long-term care facilities: A prospective cohort study&lt;/title&gt;&lt;secondary-title&gt;Journal of Gerontological Nursing&lt;/secondary-title&gt;&lt;/titles&gt;&lt;periodical&gt;&lt;full-title&gt;Journal of Gerontological Nursing&lt;/full-title&gt;&lt;/periodical&gt;&lt;pages&gt;41-50&lt;/pages&gt;&lt;volume&gt;44&lt;/volume&gt;&lt;number&gt;9&lt;/number&gt;&lt;dates&gt;&lt;year&gt;2018&lt;/year&gt;&lt;/dates&gt;&lt;isbn&gt;0098-9134&lt;/isbn&gt;&lt;urls&gt;&lt;/urls&gt;&lt;/record&gt;&lt;/Cite&gt;&lt;/EndNote&gt;</w:instrText>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50]</w:t>
            </w:r>
            <w:r w:rsidRPr="00CA6A00">
              <w:rPr>
                <w:rFonts w:ascii="Times New Roman" w:hAnsi="Times New Roman" w:cs="Times New Roman"/>
                <w:color w:val="000000" w:themeColor="text1"/>
                <w:sz w:val="18"/>
                <w:szCs w:val="18"/>
              </w:rPr>
              <w:fldChar w:fldCharType="end"/>
            </w:r>
          </w:p>
        </w:tc>
        <w:tc>
          <w:tcPr>
            <w:tcW w:w="1135" w:type="dxa"/>
          </w:tcPr>
          <w:p w14:paraId="4977FDCF" w14:textId="16B4465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3/90</w:t>
            </w:r>
          </w:p>
        </w:tc>
        <w:tc>
          <w:tcPr>
            <w:tcW w:w="436" w:type="dxa"/>
          </w:tcPr>
          <w:p w14:paraId="1B50D1C8" w14:textId="77777777" w:rsidR="004016F5" w:rsidRPr="00CA6A00" w:rsidRDefault="004016F5" w:rsidP="004016F5">
            <w:pPr>
              <w:rPr>
                <w:rFonts w:ascii="Times New Roman" w:hAnsi="Times New Roman" w:cs="Times New Roman"/>
                <w:color w:val="000000" w:themeColor="text1"/>
                <w:sz w:val="18"/>
                <w:szCs w:val="18"/>
              </w:rPr>
            </w:pPr>
          </w:p>
        </w:tc>
        <w:tc>
          <w:tcPr>
            <w:tcW w:w="456" w:type="dxa"/>
          </w:tcPr>
          <w:p w14:paraId="068CA87F"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5D28C483"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0007AE29" w14:textId="77777777" w:rsidR="004016F5" w:rsidRPr="00CA6A00" w:rsidRDefault="004016F5" w:rsidP="004016F5">
            <w:pPr>
              <w:rPr>
                <w:rFonts w:ascii="Times New Roman" w:hAnsi="Times New Roman" w:cs="Times New Roman"/>
                <w:color w:val="000000" w:themeColor="text1"/>
                <w:sz w:val="18"/>
                <w:szCs w:val="18"/>
              </w:rPr>
            </w:pPr>
          </w:p>
        </w:tc>
        <w:tc>
          <w:tcPr>
            <w:tcW w:w="461" w:type="dxa"/>
          </w:tcPr>
          <w:p w14:paraId="41B102D5"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3EC6781A"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5EFA52F0"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444CA4B1"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4B56FC88"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6322CC43"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490324E5"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18AB3704"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7B6A556A"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395BAFDB"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0D763137"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0A4AB77E"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6F6E0C33"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6BD6FFE7"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32243907" w14:textId="1CFC79A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7" w:type="dxa"/>
          </w:tcPr>
          <w:p w14:paraId="32ACA1FA"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23CEC4E5"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4E644D32" w14:textId="1CD334D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4" w:type="dxa"/>
          </w:tcPr>
          <w:p w14:paraId="78F2665B"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064DA02E"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5118B704" w14:textId="77777777" w:rsidTr="00760C02">
        <w:tc>
          <w:tcPr>
            <w:tcW w:w="1696" w:type="dxa"/>
          </w:tcPr>
          <w:p w14:paraId="4CC80B9C" w14:textId="78966F6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orandi 2014</w:t>
            </w:r>
            <w:r w:rsidRPr="00CA6A00">
              <w:rPr>
                <w:rFonts w:ascii="Times New Roman" w:hAnsi="Times New Roman" w:cs="Times New Roman"/>
                <w:color w:val="000000" w:themeColor="text1"/>
                <w:sz w:val="18"/>
                <w:szCs w:val="18"/>
              </w:rPr>
              <w:fldChar w:fldCharType="begin">
                <w:fldData xml:space="preserve">PEVuZE5vdGU+PENpdGU+PEF1dGhvcj5Nb3JhbmRpPC9BdXRob3I+PFllYXI+MjAxNDwvWWVhcj48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Nb3JhbmRpPC9BdXRob3I+PFllYXI+MjAxNDwvWWVhcj48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51]</w:t>
            </w:r>
            <w:r w:rsidRPr="00CA6A00">
              <w:rPr>
                <w:rFonts w:ascii="Times New Roman" w:hAnsi="Times New Roman" w:cs="Times New Roman"/>
                <w:color w:val="000000" w:themeColor="text1"/>
                <w:sz w:val="18"/>
                <w:szCs w:val="18"/>
              </w:rPr>
              <w:fldChar w:fldCharType="end"/>
            </w:r>
          </w:p>
        </w:tc>
        <w:tc>
          <w:tcPr>
            <w:tcW w:w="1135" w:type="dxa"/>
          </w:tcPr>
          <w:p w14:paraId="317246B3" w14:textId="7CFEBCE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23/2319</w:t>
            </w:r>
          </w:p>
        </w:tc>
        <w:tc>
          <w:tcPr>
            <w:tcW w:w="436" w:type="dxa"/>
            <w:vAlign w:val="center"/>
          </w:tcPr>
          <w:p w14:paraId="080F1181" w14:textId="4E3842A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6" w:type="dxa"/>
            <w:vAlign w:val="center"/>
          </w:tcPr>
          <w:p w14:paraId="451F387C" w14:textId="5F62C8B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59C6D6D8" w14:textId="6BBA83C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3C2D0897" w14:textId="6D5E095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61" w:type="dxa"/>
            <w:vAlign w:val="center"/>
          </w:tcPr>
          <w:p w14:paraId="26AF66D1" w14:textId="4B9A04B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vAlign w:val="center"/>
          </w:tcPr>
          <w:p w14:paraId="32083139" w14:textId="6EB472F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7F55349D" w14:textId="1BAA6EC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02D0743C" w14:textId="746993F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1207C564" w14:textId="115FA29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4F2C4B85" w14:textId="1CEC2AC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715A1504" w14:textId="2B32048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27E52348" w14:textId="38E4D95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1C873921" w14:textId="3E734CE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0AA774C4" w14:textId="68591EE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55374B82" w14:textId="3E02F1C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45589EEE" w14:textId="1202878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73D5EF18" w14:textId="061557C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518" w:type="dxa"/>
            <w:vAlign w:val="center"/>
          </w:tcPr>
          <w:p w14:paraId="7142555D" w14:textId="7BD42C3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18D1D57C" w14:textId="15B09D5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44F7C3E6" w14:textId="33919D9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70231DD4" w14:textId="7456F15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0E3C2E9A" w14:textId="467631E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35D482AB" w14:textId="3F65893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vAlign w:val="center"/>
          </w:tcPr>
          <w:p w14:paraId="34A5A0DB" w14:textId="354EE1F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r>
      <w:tr w:rsidR="00CA6A00" w:rsidRPr="00CA6A00" w14:paraId="575E09E1" w14:textId="77777777" w:rsidTr="00760C02">
        <w:tc>
          <w:tcPr>
            <w:tcW w:w="1696" w:type="dxa"/>
          </w:tcPr>
          <w:p w14:paraId="3C31FCE7" w14:textId="460C04A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oreno-Gavino 2012</w:t>
            </w:r>
            <w:r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Moreno-Gaviño&lt;/Author&gt;&lt;Year&gt;2012&lt;/Year&gt;&lt;RecNum&gt;347&lt;/RecNum&gt;&lt;DisplayText&gt;[152]&lt;/DisplayText&gt;&lt;record&gt;&lt;rec-number&gt;347&lt;/rec-number&gt;&lt;foreign-keys&gt;&lt;key app="EN" db-id="sstzwfe08r9xrke295vvts57d2ew5p9sed9p" timestamp="1734569493"&gt;347&lt;/key&gt;&lt;/foreign-keys&gt;&lt;ref-type name="Journal Article"&gt;17&lt;/ref-type&gt;&lt;contributors&gt;&lt;authors&gt;&lt;author&gt;Moreno-Gaviño, Lourdes&lt;/author&gt;&lt;author&gt;Ruiz-Cantero, Alberto&lt;/author&gt;&lt;author&gt;Bernabeu-Wittel, Máximo&lt;/author&gt;&lt;author&gt;Tejera-Concepción, Alicia&lt;/author&gt;&lt;author&gt;Romero-Jiménez, Manuel&lt;/author&gt;&lt;author&gt;Soria, María Ángeles&lt;/author&gt;&lt;author&gt;Rincón-Gómez, Manuel&lt;/author&gt;&lt;author&gt;Ollero-Baturone, Manuel&lt;/author&gt;&lt;/authors&gt;&lt;/contributors&gt;&lt;titles&gt;&lt;title&gt;Impact of Cognitive Impairment in a Multicentric Cohort of Polypathological Patients&lt;/title&gt;&lt;secondary-title&gt;International Journal of Gerontology&lt;/secondary-title&gt;&lt;/titles&gt;&lt;periodical&gt;&lt;full-title&gt;International Journal of Gerontology&lt;/full-title&gt;&lt;/periodical&gt;&lt;pages&gt;84-89&lt;/pages&gt;&lt;volume&gt;6&lt;/volume&gt;&lt;number&gt;2&lt;/number&gt;&lt;section&gt;84&lt;/section&gt;&lt;dates&gt;&lt;year&gt;2012&lt;/year&gt;&lt;/dates&gt;&lt;isbn&gt;18739598&lt;/isbn&gt;&lt;urls&gt;&lt;/urls&gt;&lt;electronic-resource-num&gt;10.1016/j.ijge.2011.09.026&lt;/electronic-resource-num&gt;&lt;/record&gt;&lt;/Cite&gt;&lt;/EndNote&gt;</w:instrText>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52]</w:t>
            </w:r>
            <w:r w:rsidRPr="00CA6A00">
              <w:rPr>
                <w:rFonts w:ascii="Times New Roman" w:hAnsi="Times New Roman" w:cs="Times New Roman"/>
                <w:color w:val="000000" w:themeColor="text1"/>
                <w:sz w:val="18"/>
                <w:szCs w:val="18"/>
              </w:rPr>
              <w:fldChar w:fldCharType="end"/>
            </w:r>
          </w:p>
        </w:tc>
        <w:tc>
          <w:tcPr>
            <w:tcW w:w="1135" w:type="dxa"/>
          </w:tcPr>
          <w:p w14:paraId="64C00BB3" w14:textId="35CFC41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98/1236</w:t>
            </w:r>
          </w:p>
        </w:tc>
        <w:tc>
          <w:tcPr>
            <w:tcW w:w="436" w:type="dxa"/>
            <w:vAlign w:val="center"/>
          </w:tcPr>
          <w:p w14:paraId="368DAD71" w14:textId="2E3ED34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6" w:type="dxa"/>
            <w:vAlign w:val="center"/>
          </w:tcPr>
          <w:p w14:paraId="7443929A" w14:textId="3B3B7CB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5F5C13E2" w14:textId="742C6E5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6A739B57" w14:textId="6791F51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61" w:type="dxa"/>
            <w:vAlign w:val="center"/>
          </w:tcPr>
          <w:p w14:paraId="701B5B6D" w14:textId="65746C5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648F6A58" w14:textId="3E6E130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6CEF94A6" w14:textId="1FDD25A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3E26869C" w14:textId="01FA21E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6706F47F" w14:textId="73F46C0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10DEA693" w14:textId="02E0DD6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48A9013C" w14:textId="0799897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16A13E9B" w14:textId="283B48B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42EB71B0" w14:textId="05606A1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5D753B50" w14:textId="5ED296A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757145C0" w14:textId="4FE9B5B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158DC0DA" w14:textId="53EDA63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7A2C2676" w14:textId="5F0F742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0ACC70B6" w14:textId="6EE8285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600CA2B3" w14:textId="5B60EE4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5FCA89C9" w14:textId="30A1A45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7814DF46" w14:textId="442B285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53C678EA" w14:textId="46B7D0B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001985D9" w14:textId="14D0173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vAlign w:val="center"/>
          </w:tcPr>
          <w:p w14:paraId="6E308B54" w14:textId="0E184F9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r>
      <w:tr w:rsidR="00CA6A00" w:rsidRPr="00CA6A00" w14:paraId="107EB1D8" w14:textId="77777777" w:rsidTr="00760C02">
        <w:tc>
          <w:tcPr>
            <w:tcW w:w="1696" w:type="dxa"/>
          </w:tcPr>
          <w:p w14:paraId="4DADE7A9" w14:textId="7057F17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oskowitz 2017</w:t>
            </w:r>
            <w:r w:rsidRPr="00CA6A00">
              <w:rPr>
                <w:rFonts w:ascii="Times New Roman" w:hAnsi="Times New Roman" w:cs="Times New Roman"/>
                <w:color w:val="000000" w:themeColor="text1"/>
                <w:sz w:val="18"/>
                <w:szCs w:val="18"/>
              </w:rPr>
              <w:fldChar w:fldCharType="begin">
                <w:fldData xml:space="preserve">PEVuZE5vdGU+PENpdGU+PEF1dGhvcj5Nb3Nrb3dpdHo8L0F1dGhvcj48WWVhcj4yMDE3PC9ZZWFy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Nb3Nrb3dpdHo8L0F1dGhvcj48WWVhcj4yMDE3PC9ZZWFy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53]</w:t>
            </w:r>
            <w:r w:rsidRPr="00CA6A00">
              <w:rPr>
                <w:rFonts w:ascii="Times New Roman" w:hAnsi="Times New Roman" w:cs="Times New Roman"/>
                <w:color w:val="000000" w:themeColor="text1"/>
                <w:sz w:val="18"/>
                <w:szCs w:val="18"/>
              </w:rPr>
              <w:fldChar w:fldCharType="end"/>
            </w:r>
          </w:p>
        </w:tc>
        <w:tc>
          <w:tcPr>
            <w:tcW w:w="1135" w:type="dxa"/>
          </w:tcPr>
          <w:p w14:paraId="239D1FF4" w14:textId="1A72E80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0/94</w:t>
            </w:r>
          </w:p>
        </w:tc>
        <w:tc>
          <w:tcPr>
            <w:tcW w:w="436" w:type="dxa"/>
            <w:vAlign w:val="center"/>
          </w:tcPr>
          <w:p w14:paraId="5DDF9A26" w14:textId="55B0F6F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6" w:type="dxa"/>
            <w:vAlign w:val="center"/>
          </w:tcPr>
          <w:p w14:paraId="66297AB8" w14:textId="00FF4FA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6055D9A8" w14:textId="5D9F7F0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588BE2B0" w14:textId="4AD9F73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61" w:type="dxa"/>
            <w:vAlign w:val="center"/>
          </w:tcPr>
          <w:p w14:paraId="09845FEB" w14:textId="26ED774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36607604" w14:textId="7F04F1F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2D9C4169" w14:textId="7BC4A75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5E861755" w14:textId="425591F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593A0EF0" w14:textId="67CEBD2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235BFF15" w14:textId="013C438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1B557FB4" w14:textId="7FF6BC1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3A10E346" w14:textId="379AFE2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34EBC7D3" w14:textId="5015C35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545DC9DC" w14:textId="6DF4976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2D15DF74" w14:textId="5B615BB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3B2A3983" w14:textId="4107EA0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5DED1E4B" w14:textId="67A9B5A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6CB01CED" w14:textId="74AAC0D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3B52AFB3" w14:textId="55B453D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6E2B4CC0" w14:textId="02013C3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0E2C6314" w14:textId="0470E7E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57E1BD85" w14:textId="7A7D201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0A308D8F" w14:textId="2D44483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03B34C31" w14:textId="2F944AD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r>
      <w:tr w:rsidR="00CA6A00" w:rsidRPr="00CA6A00" w14:paraId="1463C0F2" w14:textId="77777777" w:rsidTr="00760C02">
        <w:tc>
          <w:tcPr>
            <w:tcW w:w="1696" w:type="dxa"/>
          </w:tcPr>
          <w:p w14:paraId="67796E3A" w14:textId="425B1A3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uller 2023</w:t>
            </w:r>
            <w:r w:rsidRPr="00CA6A00">
              <w:rPr>
                <w:rFonts w:ascii="Times New Roman" w:hAnsi="Times New Roman" w:cs="Times New Roman"/>
                <w:color w:val="000000" w:themeColor="text1"/>
                <w:sz w:val="18"/>
                <w:szCs w:val="18"/>
              </w:rPr>
              <w:fldChar w:fldCharType="begin">
                <w:fldData xml:space="preserve">PEVuZE5vdGU+PENpdGU+PEF1dGhvcj5NdWxsZXI8L0F1dGhvcj48WWVhcj4yMDIzPC9ZZWFyPjxS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NdWxsZXI8L0F1dGhvcj48WWVhcj4yMDIzPC9ZZWFyPjxS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54]</w:t>
            </w:r>
            <w:r w:rsidRPr="00CA6A00">
              <w:rPr>
                <w:rFonts w:ascii="Times New Roman" w:hAnsi="Times New Roman" w:cs="Times New Roman"/>
                <w:color w:val="000000" w:themeColor="text1"/>
                <w:sz w:val="18"/>
                <w:szCs w:val="18"/>
              </w:rPr>
              <w:fldChar w:fldCharType="end"/>
            </w:r>
          </w:p>
        </w:tc>
        <w:tc>
          <w:tcPr>
            <w:tcW w:w="1135" w:type="dxa"/>
          </w:tcPr>
          <w:p w14:paraId="3886A134" w14:textId="4A8E4E9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1/46</w:t>
            </w:r>
          </w:p>
        </w:tc>
        <w:tc>
          <w:tcPr>
            <w:tcW w:w="436" w:type="dxa"/>
            <w:vAlign w:val="center"/>
          </w:tcPr>
          <w:p w14:paraId="1FE32494" w14:textId="6708E00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6" w:type="dxa"/>
            <w:vAlign w:val="center"/>
          </w:tcPr>
          <w:p w14:paraId="67FF0FB0" w14:textId="5A87E51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3F09CF8B" w14:textId="2A6C1D5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766BE3F4" w14:textId="10AF3E3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61" w:type="dxa"/>
            <w:vAlign w:val="center"/>
          </w:tcPr>
          <w:p w14:paraId="24150D64" w14:textId="2DF3B8F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56AF71A5" w14:textId="7A0C0A3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23A7A940" w14:textId="3AF1A19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7214BBB6" w14:textId="62D04EF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20722F8D" w14:textId="6C71DC9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57970691" w14:textId="6727EFD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57E3DA6A" w14:textId="0229998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5B3F0A5E" w14:textId="10F371E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1C7DADA3" w14:textId="6665D56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1C7B18DD" w14:textId="6BB7E3F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3975972C" w14:textId="08B28DD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6F35585C" w14:textId="44F87A0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6C8BB868" w14:textId="0B6D265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472E58B4" w14:textId="7565D23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580DD305" w14:textId="5E3E81A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25655AA8" w14:textId="1F01300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3C53B1D4" w14:textId="0B9B304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71D9E0D6" w14:textId="5B985AE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4E93753E" w14:textId="7EE334F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0A059CF9" w14:textId="6D73CFA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r>
      <w:tr w:rsidR="00CA6A00" w:rsidRPr="00CA6A00" w14:paraId="42AB5DD2" w14:textId="77777777" w:rsidTr="00760C02">
        <w:tc>
          <w:tcPr>
            <w:tcW w:w="1696" w:type="dxa"/>
          </w:tcPr>
          <w:p w14:paraId="51EDB823" w14:textId="526AE25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uresan 2016</w:t>
            </w:r>
            <w:r w:rsidRPr="00CA6A00">
              <w:rPr>
                <w:rFonts w:ascii="Times New Roman" w:hAnsi="Times New Roman" w:cs="Times New Roman"/>
                <w:color w:val="000000" w:themeColor="text1"/>
                <w:sz w:val="18"/>
                <w:szCs w:val="18"/>
              </w:rPr>
              <w:fldChar w:fldCharType="begin">
                <w:fldData xml:space="preserve">PEVuZE5vdGU+PENpdGU+PEF1dGhvcj5NdXJlc2FuPC9BdXRob3I+PFllYXI+MjAxNjwvWWVhcj48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NdXJlc2FuPC9BdXRob3I+PFllYXI+MjAxNjwvWWVhcj48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55]</w:t>
            </w:r>
            <w:r w:rsidRPr="00CA6A00">
              <w:rPr>
                <w:rFonts w:ascii="Times New Roman" w:hAnsi="Times New Roman" w:cs="Times New Roman"/>
                <w:color w:val="000000" w:themeColor="text1"/>
                <w:sz w:val="18"/>
                <w:szCs w:val="18"/>
              </w:rPr>
              <w:fldChar w:fldCharType="end"/>
            </w:r>
          </w:p>
        </w:tc>
        <w:tc>
          <w:tcPr>
            <w:tcW w:w="1135" w:type="dxa"/>
          </w:tcPr>
          <w:p w14:paraId="27BE07B5" w14:textId="6FA9832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46/153</w:t>
            </w:r>
          </w:p>
        </w:tc>
        <w:tc>
          <w:tcPr>
            <w:tcW w:w="436" w:type="dxa"/>
            <w:vAlign w:val="center"/>
          </w:tcPr>
          <w:p w14:paraId="403A814C" w14:textId="0EF2377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6" w:type="dxa"/>
            <w:vAlign w:val="center"/>
          </w:tcPr>
          <w:p w14:paraId="1F7F1295" w14:textId="7D46F5E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68F8AD07" w14:textId="2654435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2712C9A6" w14:textId="09A7F88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61" w:type="dxa"/>
            <w:vAlign w:val="center"/>
          </w:tcPr>
          <w:p w14:paraId="16CEB28F" w14:textId="0BF56AE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12A4D5D8" w14:textId="61129A9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58AC744B" w14:textId="21C1BD6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6AF63D41" w14:textId="208B8F0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0398E8EB" w14:textId="24FBCAE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1C2C2E0E" w14:textId="6AA2D57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65EF88C7" w14:textId="03E3BA6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315F3540" w14:textId="5273C80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2C8AB4DD" w14:textId="3ECDABF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6049493E" w14:textId="734B843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768BA9E2" w14:textId="331B14A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6701458D" w14:textId="30F3539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36D61534" w14:textId="01DB497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4DF843B5" w14:textId="549DF9C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484A4C19" w14:textId="4B840CD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655630A6" w14:textId="23ED011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36953AC7" w14:textId="564F0A7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15FCC268" w14:textId="315286C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1CBAC8A8" w14:textId="46083AB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vAlign w:val="center"/>
          </w:tcPr>
          <w:p w14:paraId="44B08356" w14:textId="44C10C1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r>
      <w:tr w:rsidR="00CA6A00" w:rsidRPr="00CA6A00" w14:paraId="500AFD7E" w14:textId="77777777" w:rsidTr="00760C02">
        <w:tc>
          <w:tcPr>
            <w:tcW w:w="1696" w:type="dxa"/>
          </w:tcPr>
          <w:p w14:paraId="433B2A7D" w14:textId="42E4064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urray 1993</w:t>
            </w:r>
            <w:r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Murray&lt;/Author&gt;&lt;Year&gt;1993&lt;/Year&gt;&lt;RecNum&gt;460&lt;/RecNum&gt;&lt;DisplayText&gt;[156]&lt;/DisplayText&gt;&lt;record&gt;&lt;rec-number&gt;460&lt;/rec-number&gt;&lt;foreign-keys&gt;&lt;key app="EN" db-id="sstzwfe08r9xrke295vvts57d2ew5p9sed9p" timestamp="1734571728"&gt;460&lt;/key&gt;&lt;/foreign-keys&gt;&lt;ref-type name="Journal Article"&gt;17&lt;/ref-type&gt;&lt;contributors&gt;&lt;authors&gt;&lt;author&gt;Murray, Anne M&lt;/author&gt;&lt;author&gt;Levkoff, Sue E&lt;/author&gt;&lt;author&gt;Wetle, Terrie T&lt;/author&gt;&lt;author&gt;Beckett, Laurel&lt;/author&gt;&lt;author&gt;Cleary, Paul D&lt;/author&gt;&lt;author&gt;Schor, Joshua D&lt;/author&gt;&lt;author&gt;Lipsitz, Lewis A&lt;/author&gt;&lt;author&gt;Rowe, John W&lt;/author&gt;&lt;author&gt;Evans, Denis A&lt;/author&gt;&lt;/authors&gt;&lt;/contributors&gt;&lt;titles&gt;&lt;title&gt;Acute delirium and functional decline in the hospitalized elderly patient&lt;/title&gt;&lt;secondary-title&gt;Journal of gerontology&lt;/secondary-title&gt;&lt;/titles&gt;&lt;periodical&gt;&lt;full-title&gt;Journal of gerontology&lt;/full-title&gt;&lt;/periodical&gt;&lt;pages&gt;M181-M186&lt;/pages&gt;&lt;volume&gt;48&lt;/volume&gt;&lt;number&gt;5&lt;/number&gt;&lt;dates&gt;&lt;year&gt;1993&lt;/year&gt;&lt;/dates&gt;&lt;isbn&gt;0022-1422&lt;/isbn&gt;&lt;urls&gt;&lt;/urls&gt;&lt;/record&gt;&lt;/Cite&gt;&lt;/EndNote&gt;</w:instrText>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56]</w:t>
            </w:r>
            <w:r w:rsidRPr="00CA6A00">
              <w:rPr>
                <w:rFonts w:ascii="Times New Roman" w:hAnsi="Times New Roman" w:cs="Times New Roman"/>
                <w:color w:val="000000" w:themeColor="text1"/>
                <w:sz w:val="18"/>
                <w:szCs w:val="18"/>
              </w:rPr>
              <w:fldChar w:fldCharType="end"/>
            </w:r>
          </w:p>
        </w:tc>
        <w:tc>
          <w:tcPr>
            <w:tcW w:w="1135" w:type="dxa"/>
          </w:tcPr>
          <w:p w14:paraId="4FD9D826" w14:textId="1BA7C70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5/143</w:t>
            </w:r>
          </w:p>
        </w:tc>
        <w:tc>
          <w:tcPr>
            <w:tcW w:w="436" w:type="dxa"/>
            <w:vAlign w:val="center"/>
          </w:tcPr>
          <w:p w14:paraId="7346025E" w14:textId="3CFAB6F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6" w:type="dxa"/>
            <w:vAlign w:val="center"/>
          </w:tcPr>
          <w:p w14:paraId="5FD5C4CF" w14:textId="794AC47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26EC325C" w14:textId="445F66F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4E54C23F" w14:textId="1AFED17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61" w:type="dxa"/>
            <w:vAlign w:val="center"/>
          </w:tcPr>
          <w:p w14:paraId="24ACC806" w14:textId="3CB604F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13825F8E" w14:textId="2DE8551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0B98881B" w14:textId="4514138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75AA2C27" w14:textId="2E3E6EF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1C6CC4CA" w14:textId="2C34182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13C62D29" w14:textId="658E836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34BF4514" w14:textId="2752EE7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28C9D92C" w14:textId="339316F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629D3CB5" w14:textId="2CE58D8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452ECFC8" w14:textId="7D732E8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2FE6184E" w14:textId="46CE1ED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293F2A59" w14:textId="6C81A70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77487324" w14:textId="44F15C4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317631FA" w14:textId="7A6D2A1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1E680E14" w14:textId="48F5881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18F0C8F8" w14:textId="0E7256B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685A924E" w14:textId="5374553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75ABADB9" w14:textId="30F6BA9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563487EB" w14:textId="0460D38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384F29FF" w14:textId="119F9D0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r>
      <w:tr w:rsidR="00CA6A00" w:rsidRPr="00CA6A00" w14:paraId="20574134" w14:textId="77777777" w:rsidTr="00760C02">
        <w:tc>
          <w:tcPr>
            <w:tcW w:w="1696" w:type="dxa"/>
          </w:tcPr>
          <w:p w14:paraId="50ABAD27" w14:textId="415DB72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uzzana 2022</w:t>
            </w:r>
            <w:r w:rsidRPr="00CA6A00">
              <w:rPr>
                <w:rFonts w:ascii="Times New Roman" w:hAnsi="Times New Roman" w:cs="Times New Roman"/>
                <w:color w:val="000000" w:themeColor="text1"/>
                <w:sz w:val="18"/>
                <w:szCs w:val="18"/>
              </w:rPr>
              <w:fldChar w:fldCharType="begin">
                <w:fldData xml:space="preserve">PEVuZE5vdGU+PENpdGU+PEF1dGhvcj5NdXp6YW5hPC9BdXRob3I+PFllYXI+MjAyMjwvWWVhcj48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NdXp6YW5hPC9BdXRob3I+PFllYXI+MjAyMjwvWWVhcj48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57]</w:t>
            </w:r>
            <w:r w:rsidRPr="00CA6A00">
              <w:rPr>
                <w:rFonts w:ascii="Times New Roman" w:hAnsi="Times New Roman" w:cs="Times New Roman"/>
                <w:color w:val="000000" w:themeColor="text1"/>
                <w:sz w:val="18"/>
                <w:szCs w:val="18"/>
              </w:rPr>
              <w:fldChar w:fldCharType="end"/>
            </w:r>
          </w:p>
        </w:tc>
        <w:tc>
          <w:tcPr>
            <w:tcW w:w="1135" w:type="dxa"/>
          </w:tcPr>
          <w:p w14:paraId="651E9DF6" w14:textId="1D35BEE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5/187</w:t>
            </w:r>
          </w:p>
        </w:tc>
        <w:tc>
          <w:tcPr>
            <w:tcW w:w="436" w:type="dxa"/>
            <w:vAlign w:val="center"/>
          </w:tcPr>
          <w:p w14:paraId="629EDCAD" w14:textId="3357540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6" w:type="dxa"/>
            <w:vAlign w:val="center"/>
          </w:tcPr>
          <w:p w14:paraId="0384D1C9" w14:textId="3840805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1970C5F1" w14:textId="1D89637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166671B0" w14:textId="3ABA042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61" w:type="dxa"/>
            <w:vAlign w:val="center"/>
          </w:tcPr>
          <w:p w14:paraId="73243D2F" w14:textId="0D3F2FC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504C2285" w14:textId="4C18C1A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13D51845" w14:textId="6CCB08A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7110BB45" w14:textId="4416C8D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29ED4CB7" w14:textId="39242E3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0FA4CBB2" w14:textId="3C0E81D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40271C85" w14:textId="13992C3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377DDE47" w14:textId="7641280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72C519F7" w14:textId="3CA927F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0E820036" w14:textId="406E70E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2C4EC540" w14:textId="67EEA07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64F1F37A" w14:textId="488EDEC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3116773F" w14:textId="2C065C0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45E98341" w14:textId="0B06490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2A5D2683" w14:textId="0B2D218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7" w:type="dxa"/>
            <w:vAlign w:val="center"/>
          </w:tcPr>
          <w:p w14:paraId="529B3785" w14:textId="5D6C45E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27ADD18B" w14:textId="1DC1C30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524C8E5F" w14:textId="2D63817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5DFEBA49" w14:textId="5D6991B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103D7251" w14:textId="3608B04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r>
      <w:tr w:rsidR="00CA6A00" w:rsidRPr="00CA6A00" w14:paraId="31270DEB" w14:textId="77777777" w:rsidTr="00760C02">
        <w:tc>
          <w:tcPr>
            <w:tcW w:w="1696" w:type="dxa"/>
          </w:tcPr>
          <w:p w14:paraId="4E6D2F12" w14:textId="74211B6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aidech 2013</w:t>
            </w:r>
            <w:r w:rsidRPr="00CA6A00">
              <w:rPr>
                <w:rFonts w:ascii="Times New Roman" w:hAnsi="Times New Roman" w:cs="Times New Roman"/>
                <w:color w:val="000000" w:themeColor="text1"/>
                <w:sz w:val="18"/>
                <w:szCs w:val="18"/>
              </w:rPr>
              <w:fldChar w:fldCharType="begin">
                <w:fldData xml:space="preserve">PEVuZE5vdGU+PENpdGU+PEF1dGhvcj5OYWlkZWNoPC9BdXRob3I+PFllYXI+MjAxMzwvWWVhcj48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OYWlkZWNoPC9BdXRob3I+PFllYXI+MjAxMzwvWWVhcj48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58]</w:t>
            </w:r>
            <w:r w:rsidRPr="00CA6A00">
              <w:rPr>
                <w:rFonts w:ascii="Times New Roman" w:hAnsi="Times New Roman" w:cs="Times New Roman"/>
                <w:color w:val="000000" w:themeColor="text1"/>
                <w:sz w:val="18"/>
                <w:szCs w:val="18"/>
              </w:rPr>
              <w:fldChar w:fldCharType="end"/>
            </w:r>
          </w:p>
        </w:tc>
        <w:tc>
          <w:tcPr>
            <w:tcW w:w="1135" w:type="dxa"/>
          </w:tcPr>
          <w:p w14:paraId="4DB3B4CF" w14:textId="2D8A9DA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9/56</w:t>
            </w:r>
          </w:p>
        </w:tc>
        <w:tc>
          <w:tcPr>
            <w:tcW w:w="436" w:type="dxa"/>
            <w:vAlign w:val="center"/>
          </w:tcPr>
          <w:p w14:paraId="022C38ED" w14:textId="065FDC4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6" w:type="dxa"/>
            <w:vAlign w:val="center"/>
          </w:tcPr>
          <w:p w14:paraId="759099C3" w14:textId="2693528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4767BA7D" w14:textId="7CD12B9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716A267F" w14:textId="7F81AB3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61" w:type="dxa"/>
            <w:vAlign w:val="center"/>
          </w:tcPr>
          <w:p w14:paraId="1053D538" w14:textId="2C93920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7B277B37" w14:textId="345650B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34AEDDD3" w14:textId="6E644AF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3380B069" w14:textId="189C933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35" w:type="dxa"/>
            <w:vAlign w:val="center"/>
          </w:tcPr>
          <w:p w14:paraId="6AFC6DEE" w14:textId="49C8625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71122FBB" w14:textId="2771C11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61BE04E7" w14:textId="5209FB4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51CF0861" w14:textId="63FAB8A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0E8151C0" w14:textId="248AA5E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1229E46E" w14:textId="760C44F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6C2D13D8" w14:textId="4FBED00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185F350A" w14:textId="6640B3E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178285F2" w14:textId="5B437B3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05594911" w14:textId="46D9D67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4D54D4D6" w14:textId="2E04D6D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4A75F068" w14:textId="0AB2C08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29949761" w14:textId="0690233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448036A9" w14:textId="62A4466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05BDC3BF" w14:textId="532DD18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5C0B1B66" w14:textId="1FCD234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r>
      <w:tr w:rsidR="00CA6A00" w:rsidRPr="00CA6A00" w14:paraId="2502A589" w14:textId="77777777" w:rsidTr="00760C02">
        <w:tc>
          <w:tcPr>
            <w:tcW w:w="1696" w:type="dxa"/>
          </w:tcPr>
          <w:p w14:paraId="424DBF7F" w14:textId="66E686A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eerland 2017</w:t>
            </w:r>
            <w:r w:rsidRPr="00CA6A00">
              <w:rPr>
                <w:rFonts w:ascii="Times New Roman" w:hAnsi="Times New Roman" w:cs="Times New Roman"/>
                <w:color w:val="000000" w:themeColor="text1"/>
                <w:sz w:val="18"/>
                <w:szCs w:val="18"/>
              </w:rPr>
              <w:fldChar w:fldCharType="begin">
                <w:fldData xml:space="preserve">PEVuZE5vdGU+PENpdGU+PEF1dGhvcj5OZWVybGFuZDwvQXV0aG9yPjxZZWFyPjIwMTc8L1llYXI+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OZWVybGFuZDwvQXV0aG9yPjxZZWFyPjIwMTc8L1llYXI+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59]</w:t>
            </w:r>
            <w:r w:rsidRPr="00CA6A00">
              <w:rPr>
                <w:rFonts w:ascii="Times New Roman" w:hAnsi="Times New Roman" w:cs="Times New Roman"/>
                <w:color w:val="000000" w:themeColor="text1"/>
                <w:sz w:val="18"/>
                <w:szCs w:val="18"/>
              </w:rPr>
              <w:fldChar w:fldCharType="end"/>
            </w:r>
          </w:p>
        </w:tc>
        <w:tc>
          <w:tcPr>
            <w:tcW w:w="1135" w:type="dxa"/>
          </w:tcPr>
          <w:p w14:paraId="3BB83DC9" w14:textId="5BA7EC5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36/360</w:t>
            </w:r>
          </w:p>
        </w:tc>
        <w:tc>
          <w:tcPr>
            <w:tcW w:w="436" w:type="dxa"/>
            <w:vAlign w:val="center"/>
          </w:tcPr>
          <w:p w14:paraId="262708E9" w14:textId="1BCE595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6" w:type="dxa"/>
            <w:vAlign w:val="center"/>
          </w:tcPr>
          <w:p w14:paraId="428D91A9" w14:textId="5645570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4C19D104" w14:textId="3D29C41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15747161" w14:textId="0654D14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61" w:type="dxa"/>
            <w:vAlign w:val="center"/>
          </w:tcPr>
          <w:p w14:paraId="2F2E516F" w14:textId="7EED03E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1EF6D5D6" w14:textId="65BBABD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7E76234B" w14:textId="6BBBC80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1534E910" w14:textId="1DF63AA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29DDC52F" w14:textId="0A348E1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3BE262A8" w14:textId="1D3C643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76EFA4EA" w14:textId="30DCA97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629695B3" w14:textId="1C5DB86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45F9D50F" w14:textId="5279466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1C6F82E8" w14:textId="118DB8B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70" w:type="dxa"/>
            <w:vAlign w:val="center"/>
          </w:tcPr>
          <w:p w14:paraId="7CFDCBAE" w14:textId="04F487F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2F7BC467" w14:textId="34110B1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3A2A765D" w14:textId="0CE41F1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0A0BAA8D" w14:textId="2689A11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7C9A91C0" w14:textId="08F643E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50D66B3C" w14:textId="6A98C0F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4CDCB9A2" w14:textId="0130F80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4ACA57B7" w14:textId="4EA865B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4F93D57B" w14:textId="2D52B4F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7571ACE4" w14:textId="58F4148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r>
      <w:tr w:rsidR="00CA6A00" w:rsidRPr="00CA6A00" w14:paraId="3D3CBE03" w14:textId="77777777" w:rsidTr="00760C02">
        <w:tc>
          <w:tcPr>
            <w:tcW w:w="1696" w:type="dxa"/>
          </w:tcPr>
          <w:p w14:paraId="7195323D" w14:textId="2EB2DC5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erdal 2022</w:t>
            </w:r>
            <w:r w:rsidRPr="00CA6A00">
              <w:rPr>
                <w:rFonts w:ascii="Times New Roman" w:hAnsi="Times New Roman" w:cs="Times New Roman"/>
                <w:color w:val="000000" w:themeColor="text1"/>
                <w:sz w:val="18"/>
                <w:szCs w:val="18"/>
              </w:rPr>
              <w:fldChar w:fldCharType="begin">
                <w:fldData xml:space="preserve">PEVuZE5vdGU+PENpdGU+PEF1dGhvcj5OZXJkYWw8L0F1dGhvcj48WWVhcj4yMDIyPC9ZZWFyPjxS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OZXJkYWw8L0F1dGhvcj48WWVhcj4yMDIyPC9ZZWFyPjxS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60]</w:t>
            </w:r>
            <w:r w:rsidRPr="00CA6A00">
              <w:rPr>
                <w:rFonts w:ascii="Times New Roman" w:hAnsi="Times New Roman" w:cs="Times New Roman"/>
                <w:color w:val="000000" w:themeColor="text1"/>
                <w:sz w:val="18"/>
                <w:szCs w:val="18"/>
              </w:rPr>
              <w:fldChar w:fldCharType="end"/>
            </w:r>
          </w:p>
        </w:tc>
        <w:tc>
          <w:tcPr>
            <w:tcW w:w="1135" w:type="dxa"/>
          </w:tcPr>
          <w:p w14:paraId="03B53437" w14:textId="355F89E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0/117</w:t>
            </w:r>
          </w:p>
        </w:tc>
        <w:tc>
          <w:tcPr>
            <w:tcW w:w="436" w:type="dxa"/>
            <w:vAlign w:val="center"/>
          </w:tcPr>
          <w:p w14:paraId="59A0E4BE" w14:textId="26C3975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6" w:type="dxa"/>
            <w:vAlign w:val="center"/>
          </w:tcPr>
          <w:p w14:paraId="0C7420CC" w14:textId="3891D5D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5E1AE86E" w14:textId="4DC4C4B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526" w:type="dxa"/>
            <w:vAlign w:val="center"/>
          </w:tcPr>
          <w:p w14:paraId="4953B840" w14:textId="10BC4C4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61" w:type="dxa"/>
            <w:vAlign w:val="center"/>
          </w:tcPr>
          <w:p w14:paraId="2BD0457E" w14:textId="22C6C31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7006CF3B" w14:textId="3E3722E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5049102E" w14:textId="6442875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1DFE9765" w14:textId="674F719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4B02B9A2" w14:textId="6DC4BAC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429861AE" w14:textId="2F3DCB0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vAlign w:val="center"/>
          </w:tcPr>
          <w:p w14:paraId="6AE82447" w14:textId="70A336B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66C4B05A" w14:textId="4077F76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531" w:type="dxa"/>
            <w:vAlign w:val="center"/>
          </w:tcPr>
          <w:p w14:paraId="22AE5094" w14:textId="555A34D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71" w:type="dxa"/>
            <w:vAlign w:val="center"/>
          </w:tcPr>
          <w:p w14:paraId="1455F61D" w14:textId="00AA8FA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40CF80CA" w14:textId="2A54AD5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524" w:type="dxa"/>
            <w:vAlign w:val="center"/>
          </w:tcPr>
          <w:p w14:paraId="738C9F72" w14:textId="0D8AAFA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74CDBEFD" w14:textId="1C80B4B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1424E361" w14:textId="10A12D3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6633B044" w14:textId="1250E56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67FE0B19" w14:textId="447C40C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17FCBB97" w14:textId="6DCE94A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55B54CD9" w14:textId="292AD32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2751F521" w14:textId="6AF2F6B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0E35B3BB" w14:textId="05EF1D1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r>
      <w:tr w:rsidR="00CA6A00" w:rsidRPr="00CA6A00" w14:paraId="62C1B98F" w14:textId="77777777" w:rsidTr="00760C02">
        <w:tc>
          <w:tcPr>
            <w:tcW w:w="1696" w:type="dxa"/>
          </w:tcPr>
          <w:p w14:paraId="5E5251F4" w14:textId="2C011C6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eufeld 2015</w:t>
            </w:r>
            <w:r w:rsidRPr="00CA6A00">
              <w:rPr>
                <w:rFonts w:ascii="Times New Roman" w:hAnsi="Times New Roman" w:cs="Times New Roman"/>
                <w:color w:val="000000" w:themeColor="text1"/>
                <w:sz w:val="18"/>
                <w:szCs w:val="18"/>
              </w:rPr>
              <w:fldChar w:fldCharType="begin">
                <w:fldData xml:space="preserve">PEVuZE5vdGU+PENpdGU+PEF1dGhvcj5OZXVmZWxkPC9BdXRob3I+PFllYXI+MjAxNTwvWWVhcj48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OZXVmZWxkPC9BdXRob3I+PFllYXI+MjAxNTwvWWVhcj48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61]</w:t>
            </w:r>
            <w:r w:rsidRPr="00CA6A00">
              <w:rPr>
                <w:rFonts w:ascii="Times New Roman" w:hAnsi="Times New Roman" w:cs="Times New Roman"/>
                <w:color w:val="000000" w:themeColor="text1"/>
                <w:sz w:val="18"/>
                <w:szCs w:val="18"/>
              </w:rPr>
              <w:fldChar w:fldCharType="end"/>
            </w:r>
          </w:p>
        </w:tc>
        <w:tc>
          <w:tcPr>
            <w:tcW w:w="1135" w:type="dxa"/>
          </w:tcPr>
          <w:p w14:paraId="171EE7D1" w14:textId="10F3E14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6/45</w:t>
            </w:r>
          </w:p>
        </w:tc>
        <w:tc>
          <w:tcPr>
            <w:tcW w:w="436" w:type="dxa"/>
            <w:vAlign w:val="center"/>
          </w:tcPr>
          <w:p w14:paraId="17AFFF2A" w14:textId="413B390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6" w:type="dxa"/>
            <w:vAlign w:val="center"/>
          </w:tcPr>
          <w:p w14:paraId="55DCB79D" w14:textId="18083E5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0F7CD535" w14:textId="0F4CD6F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526" w:type="dxa"/>
            <w:vAlign w:val="center"/>
          </w:tcPr>
          <w:p w14:paraId="430C1D8F" w14:textId="11E08F0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61" w:type="dxa"/>
            <w:vAlign w:val="center"/>
          </w:tcPr>
          <w:p w14:paraId="42D6BF7B" w14:textId="6EDB3D8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437CA4EE" w14:textId="6BD4634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vAlign w:val="center"/>
          </w:tcPr>
          <w:p w14:paraId="1FD010BC" w14:textId="4DF1386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0C1EC0B6" w14:textId="3A0D249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12D3B361" w14:textId="254109D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5E9538A0" w14:textId="4B2399A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1DAA284C" w14:textId="2FC9A07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23D89ABE" w14:textId="651E9D9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47B5282A" w14:textId="628FD2C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0BD2B57E" w14:textId="429666A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2D895B45" w14:textId="1EEDC5C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097F3E43" w14:textId="22C92F5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71843BCC" w14:textId="1B2A2AD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78F6E86F" w14:textId="3BB98AB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7" w:type="dxa"/>
            <w:vAlign w:val="center"/>
          </w:tcPr>
          <w:p w14:paraId="333FD6BF" w14:textId="580A57F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331E30EF" w14:textId="1FDD199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2848089B" w14:textId="002A6EB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4" w:type="dxa"/>
            <w:vAlign w:val="center"/>
          </w:tcPr>
          <w:p w14:paraId="6E7EFC98" w14:textId="76E5842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18AD4EB4" w14:textId="5E0B655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4BB1100E" w14:textId="763BCA6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r>
      <w:tr w:rsidR="00CA6A00" w:rsidRPr="00CA6A00" w14:paraId="5C6067DC" w14:textId="77777777" w:rsidTr="00760C02">
        <w:tc>
          <w:tcPr>
            <w:tcW w:w="1696" w:type="dxa"/>
          </w:tcPr>
          <w:p w14:paraId="3CF87FF0" w14:textId="32E5773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guyen 2018</w:t>
            </w:r>
            <w:r w:rsidRPr="00CA6A00">
              <w:rPr>
                <w:rFonts w:ascii="Times New Roman" w:hAnsi="Times New Roman" w:cs="Times New Roman"/>
                <w:color w:val="000000" w:themeColor="text1"/>
                <w:sz w:val="18"/>
                <w:szCs w:val="18"/>
              </w:rPr>
              <w:fldChar w:fldCharType="begin">
                <w:fldData xml:space="preserve">PEVuZE5vdGU+PENpdGU+PEF1dGhvcj5OZ3V5ZW48L0F1dGhvcj48WWVhcj4yMDE4PC9ZZWFyPjxS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OZ3V5ZW48L0F1dGhvcj48WWVhcj4yMDE4PC9ZZWFyPjxS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62]</w:t>
            </w:r>
            <w:r w:rsidRPr="00CA6A00">
              <w:rPr>
                <w:rFonts w:ascii="Times New Roman" w:hAnsi="Times New Roman" w:cs="Times New Roman"/>
                <w:color w:val="000000" w:themeColor="text1"/>
                <w:sz w:val="18"/>
                <w:szCs w:val="18"/>
              </w:rPr>
              <w:fldChar w:fldCharType="end"/>
            </w:r>
          </w:p>
        </w:tc>
        <w:tc>
          <w:tcPr>
            <w:tcW w:w="1135" w:type="dxa"/>
          </w:tcPr>
          <w:p w14:paraId="2450DDA0" w14:textId="24A0BC3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44/153</w:t>
            </w:r>
          </w:p>
        </w:tc>
        <w:tc>
          <w:tcPr>
            <w:tcW w:w="436" w:type="dxa"/>
            <w:vAlign w:val="center"/>
          </w:tcPr>
          <w:p w14:paraId="4D5308E2" w14:textId="6ED04DF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6" w:type="dxa"/>
            <w:vAlign w:val="center"/>
          </w:tcPr>
          <w:p w14:paraId="0588A411" w14:textId="484C15C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660ACB1C" w14:textId="29ED83A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471ECE15" w14:textId="17DFCB1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61" w:type="dxa"/>
            <w:vAlign w:val="center"/>
          </w:tcPr>
          <w:p w14:paraId="03D4DE77" w14:textId="7F7F517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18671EC0" w14:textId="5265958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471362F9" w14:textId="1E263E9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4DC8BF46" w14:textId="3C3B61C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295ED1F3" w14:textId="4D22B0A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35A911DF" w14:textId="46DF308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vAlign w:val="center"/>
          </w:tcPr>
          <w:p w14:paraId="321F7380" w14:textId="7B55D10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7B9EC705" w14:textId="2640206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1545FCA3" w14:textId="0526FD6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38F9A965" w14:textId="43D371C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5CE459A9" w14:textId="21C04BE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3F509DA8" w14:textId="692C1B9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12BD1A23" w14:textId="5C2AEDF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7BA07DF6" w14:textId="75F8A1A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570D50FC" w14:textId="5E5D897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34E8AEE3" w14:textId="456F43F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5D89FE0C" w14:textId="588F3B3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11E40C6C" w14:textId="09E06B3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74BD3A96" w14:textId="017D6DC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1A7D84E8" w14:textId="43E9347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r>
      <w:tr w:rsidR="00CA6A00" w:rsidRPr="00CA6A00" w14:paraId="25EE6103" w14:textId="77777777" w:rsidTr="00760C02">
        <w:tc>
          <w:tcPr>
            <w:tcW w:w="1696" w:type="dxa"/>
          </w:tcPr>
          <w:p w14:paraId="797D49DF" w14:textId="495E9F3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ishizawa 2023</w:t>
            </w:r>
            <w:r w:rsidRPr="00CA6A00">
              <w:rPr>
                <w:rFonts w:ascii="Times New Roman" w:hAnsi="Times New Roman" w:cs="Times New Roman"/>
                <w:color w:val="000000" w:themeColor="text1"/>
                <w:sz w:val="18"/>
                <w:szCs w:val="18"/>
              </w:rPr>
              <w:fldChar w:fldCharType="begin">
                <w:fldData xml:space="preserve">PEVuZE5vdGU+PENpdGU+PEF1dGhvcj5OaXNoaXphd2E8L0F1dGhvcj48WWVhcj4yMDIzPC9ZZWFy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=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OaXNoaXphd2E8L0F1dGhvcj48WWVhcj4yMDIzPC9ZZWFy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=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63]</w:t>
            </w:r>
            <w:r w:rsidRPr="00CA6A00">
              <w:rPr>
                <w:rFonts w:ascii="Times New Roman" w:hAnsi="Times New Roman" w:cs="Times New Roman"/>
                <w:color w:val="000000" w:themeColor="text1"/>
                <w:sz w:val="18"/>
                <w:szCs w:val="18"/>
              </w:rPr>
              <w:fldChar w:fldCharType="end"/>
            </w:r>
          </w:p>
        </w:tc>
        <w:tc>
          <w:tcPr>
            <w:tcW w:w="1135" w:type="dxa"/>
          </w:tcPr>
          <w:p w14:paraId="5687DFE1" w14:textId="1A215CF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34/743</w:t>
            </w:r>
          </w:p>
        </w:tc>
        <w:tc>
          <w:tcPr>
            <w:tcW w:w="436" w:type="dxa"/>
            <w:vAlign w:val="center"/>
          </w:tcPr>
          <w:p w14:paraId="35A49BEC" w14:textId="648FD7B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6" w:type="dxa"/>
            <w:vAlign w:val="center"/>
          </w:tcPr>
          <w:p w14:paraId="06FE76C4" w14:textId="7D54264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6B1F025C" w14:textId="204E647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1FAA765D" w14:textId="7A70F2E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61" w:type="dxa"/>
            <w:vAlign w:val="center"/>
          </w:tcPr>
          <w:p w14:paraId="698B99D6" w14:textId="5A22B72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2B998E98" w14:textId="00D8E7C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3D002D9E" w14:textId="1C406EE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4AE2DC6A" w14:textId="6EEB2A7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7C2EBC6D" w14:textId="4EC93CC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27FF8D59" w14:textId="192DBE9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11DE4A9A" w14:textId="0AF4887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17E0C36D" w14:textId="6223CAC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24B5D908" w14:textId="1227A2D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6F53D6BA" w14:textId="159FDF5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7E61A111" w14:textId="3146D08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026D00FD" w14:textId="04BAF4C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2ACBAE79" w14:textId="134C79E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62F11327" w14:textId="77EDCBC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55789CAD" w14:textId="78AEFC2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0F1F8D11" w14:textId="6C0CA8B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48736E16" w14:textId="3CB0EC5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0F532294" w14:textId="6A669AB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4" w:type="dxa"/>
            <w:vAlign w:val="center"/>
          </w:tcPr>
          <w:p w14:paraId="0362406A" w14:textId="7D496C2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vAlign w:val="center"/>
          </w:tcPr>
          <w:p w14:paraId="6B4DE245" w14:textId="04C673E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r>
      <w:tr w:rsidR="00CA6A00" w:rsidRPr="00CA6A00" w14:paraId="776C6753" w14:textId="77777777" w:rsidTr="00760C02">
        <w:tc>
          <w:tcPr>
            <w:tcW w:w="1696" w:type="dxa"/>
          </w:tcPr>
          <w:p w14:paraId="450C71F4" w14:textId="537FA91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oriega 2015</w:t>
            </w:r>
            <w:r w:rsidRPr="00CA6A00">
              <w:rPr>
                <w:rFonts w:ascii="Times New Roman" w:hAnsi="Times New Roman" w:cs="Times New Roman"/>
                <w:color w:val="000000" w:themeColor="text1"/>
                <w:sz w:val="18"/>
                <w:szCs w:val="18"/>
              </w:rPr>
              <w:fldChar w:fldCharType="begin">
                <w:fldData xml:space="preserve">PEVuZE5vdGU+PENpdGU+PEF1dGhvcj5Ob3JpZWdhPC9BdXRob3I+PFllYXI+MjAxNTwvWWVhcj48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Ob3JpZWdhPC9BdXRob3I+PFllYXI+MjAxNTwvWWVhcj48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64]</w:t>
            </w:r>
            <w:r w:rsidRPr="00CA6A00">
              <w:rPr>
                <w:rFonts w:ascii="Times New Roman" w:hAnsi="Times New Roman" w:cs="Times New Roman"/>
                <w:color w:val="000000" w:themeColor="text1"/>
                <w:sz w:val="18"/>
                <w:szCs w:val="18"/>
              </w:rPr>
              <w:fldChar w:fldCharType="end"/>
            </w:r>
          </w:p>
        </w:tc>
        <w:tc>
          <w:tcPr>
            <w:tcW w:w="1135" w:type="dxa"/>
          </w:tcPr>
          <w:p w14:paraId="097C6A85" w14:textId="398FB58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5/168</w:t>
            </w:r>
          </w:p>
        </w:tc>
        <w:tc>
          <w:tcPr>
            <w:tcW w:w="436" w:type="dxa"/>
            <w:vAlign w:val="center"/>
          </w:tcPr>
          <w:p w14:paraId="050F31BC" w14:textId="4C58274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6" w:type="dxa"/>
            <w:vAlign w:val="center"/>
          </w:tcPr>
          <w:p w14:paraId="32F39C5D" w14:textId="6CE78C8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46C275EC" w14:textId="0A07310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2D32CC48" w14:textId="50F0712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61" w:type="dxa"/>
            <w:vAlign w:val="center"/>
          </w:tcPr>
          <w:p w14:paraId="10D3AF11" w14:textId="33317A9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vAlign w:val="center"/>
          </w:tcPr>
          <w:p w14:paraId="23EFC88A" w14:textId="0C39177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40ED13CD" w14:textId="0546594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621D65C1" w14:textId="76DB7D8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1CD5857E" w14:textId="5D6AF57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466EE739" w14:textId="6B56A46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27A9553E" w14:textId="75EEC22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2637F5B4" w14:textId="639B93B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4BD9CD7C" w14:textId="627E677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7DACF8BE" w14:textId="2654ECF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6FCF8409" w14:textId="2314AA2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07094695" w14:textId="6AD0B13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09E5789B" w14:textId="632BB8B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435087CF" w14:textId="1F5B0D3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0376DE34" w14:textId="0315E52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7" w:type="dxa"/>
            <w:vAlign w:val="center"/>
          </w:tcPr>
          <w:p w14:paraId="023727BE" w14:textId="7A0590B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vAlign w:val="center"/>
          </w:tcPr>
          <w:p w14:paraId="18FC5601" w14:textId="428CA9A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237C1DC3" w14:textId="2954291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4" w:type="dxa"/>
            <w:vAlign w:val="center"/>
          </w:tcPr>
          <w:p w14:paraId="6B8E9190" w14:textId="1CB8C8D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vAlign w:val="center"/>
          </w:tcPr>
          <w:p w14:paraId="57732557" w14:textId="77FCF0F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r>
      <w:tr w:rsidR="00CA6A00" w:rsidRPr="00CA6A00" w14:paraId="0230F91D" w14:textId="77777777" w:rsidTr="00292E2C">
        <w:tc>
          <w:tcPr>
            <w:tcW w:w="1696" w:type="dxa"/>
          </w:tcPr>
          <w:p w14:paraId="14C4CA80" w14:textId="38ACAFE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Ogawa 2017</w:t>
            </w:r>
            <w:r w:rsidRPr="00CA6A00">
              <w:rPr>
                <w:rFonts w:ascii="Times New Roman" w:hAnsi="Times New Roman" w:cs="Times New Roman"/>
                <w:color w:val="000000" w:themeColor="text1"/>
                <w:sz w:val="18"/>
                <w:szCs w:val="18"/>
              </w:rPr>
              <w:fldChar w:fldCharType="begin">
                <w:fldData xml:space="preserve">PEVuZE5vdGU+PENpdGU+PEF1dGhvcj5PZ2F3YTwvQXV0aG9yPjxZZWFyPjIwMTc8L1llYXI+PFJl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PZ2F3YTwvQXV0aG9yPjxZZWFyPjIwMTc8L1llYXI+PFJl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65]</w:t>
            </w:r>
            <w:r w:rsidRPr="00CA6A00">
              <w:rPr>
                <w:rFonts w:ascii="Times New Roman" w:hAnsi="Times New Roman" w:cs="Times New Roman"/>
                <w:color w:val="000000" w:themeColor="text1"/>
                <w:sz w:val="18"/>
                <w:szCs w:val="18"/>
              </w:rPr>
              <w:fldChar w:fldCharType="end"/>
            </w:r>
          </w:p>
        </w:tc>
        <w:tc>
          <w:tcPr>
            <w:tcW w:w="1135" w:type="dxa"/>
          </w:tcPr>
          <w:p w14:paraId="5C9940FA" w14:textId="6B27C26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43/283</w:t>
            </w:r>
          </w:p>
        </w:tc>
        <w:tc>
          <w:tcPr>
            <w:tcW w:w="436" w:type="dxa"/>
          </w:tcPr>
          <w:p w14:paraId="7E5EA4A9" w14:textId="77777777" w:rsidR="004016F5" w:rsidRPr="00CA6A00" w:rsidRDefault="004016F5" w:rsidP="004016F5">
            <w:pPr>
              <w:rPr>
                <w:rFonts w:ascii="Times New Roman" w:hAnsi="Times New Roman" w:cs="Times New Roman"/>
                <w:color w:val="000000" w:themeColor="text1"/>
                <w:sz w:val="18"/>
                <w:szCs w:val="18"/>
              </w:rPr>
            </w:pPr>
          </w:p>
        </w:tc>
        <w:tc>
          <w:tcPr>
            <w:tcW w:w="456" w:type="dxa"/>
          </w:tcPr>
          <w:p w14:paraId="0FDFF28A"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1D685773" w14:textId="77777777" w:rsidR="004016F5" w:rsidRPr="00CA6A00" w:rsidRDefault="004016F5" w:rsidP="004016F5">
            <w:pPr>
              <w:rPr>
                <w:rFonts w:ascii="Times New Roman" w:hAnsi="Times New Roman" w:cs="Times New Roman"/>
                <w:color w:val="000000" w:themeColor="text1"/>
                <w:sz w:val="18"/>
                <w:szCs w:val="18"/>
              </w:rPr>
            </w:pPr>
          </w:p>
        </w:tc>
        <w:tc>
          <w:tcPr>
            <w:tcW w:w="526" w:type="dxa"/>
            <w:shd w:val="clear" w:color="auto" w:fill="auto"/>
          </w:tcPr>
          <w:p w14:paraId="46EF9CE9" w14:textId="6053D082" w:rsidR="004016F5" w:rsidRPr="00CA6A00" w:rsidRDefault="00292E2C"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c>
          <w:tcPr>
            <w:tcW w:w="461" w:type="dxa"/>
            <w:shd w:val="clear" w:color="auto" w:fill="auto"/>
          </w:tcPr>
          <w:p w14:paraId="71637115" w14:textId="0A7301B1" w:rsidR="004016F5" w:rsidRPr="00CA6A00" w:rsidRDefault="00292E2C"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c>
          <w:tcPr>
            <w:tcW w:w="453" w:type="dxa"/>
            <w:shd w:val="clear" w:color="auto" w:fill="auto"/>
          </w:tcPr>
          <w:p w14:paraId="0EF615B0" w14:textId="79149D71" w:rsidR="004016F5" w:rsidRPr="00CA6A00" w:rsidRDefault="00292E2C"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c>
          <w:tcPr>
            <w:tcW w:w="453" w:type="dxa"/>
          </w:tcPr>
          <w:p w14:paraId="11AAB983"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5D9B8F62"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33D896AB"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1718DF76"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30417454"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5A1898C6"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7CA9D119"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19C79EE0"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1A26B558"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5A07ACC3"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737B8CBA"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65D2BE3E"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60D94855"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0AB8CFBB"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6F05ED28"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51680886"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1F1BD339"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098303AF"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455B2982" w14:textId="77777777" w:rsidTr="00760C02">
        <w:tc>
          <w:tcPr>
            <w:tcW w:w="1696" w:type="dxa"/>
          </w:tcPr>
          <w:p w14:paraId="2BD18B47" w14:textId="2AA88FB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Ojagbemi 2020</w:t>
            </w:r>
            <w:r w:rsidRPr="00CA6A00">
              <w:rPr>
                <w:rFonts w:ascii="Times New Roman" w:hAnsi="Times New Roman" w:cs="Times New Roman"/>
                <w:color w:val="000000" w:themeColor="text1"/>
                <w:sz w:val="18"/>
                <w:szCs w:val="18"/>
              </w:rPr>
              <w:fldChar w:fldCharType="begin">
                <w:fldData xml:space="preserve">PEVuZE5vdGU+PENpdGU+PEF1dGhvcj5PamFnYmVtaTwvQXV0aG9yPjxZZWFyPjIwMjA8L1llYXI+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PamFnYmVtaTwvQXV0aG9yPjxZZWFyPjIwMjA8L1llYXI+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66]</w:t>
            </w:r>
            <w:r w:rsidRPr="00CA6A00">
              <w:rPr>
                <w:rFonts w:ascii="Times New Roman" w:hAnsi="Times New Roman" w:cs="Times New Roman"/>
                <w:color w:val="000000" w:themeColor="text1"/>
                <w:sz w:val="18"/>
                <w:szCs w:val="18"/>
              </w:rPr>
              <w:fldChar w:fldCharType="end"/>
            </w:r>
          </w:p>
        </w:tc>
        <w:tc>
          <w:tcPr>
            <w:tcW w:w="1135" w:type="dxa"/>
          </w:tcPr>
          <w:p w14:paraId="20D8F00C" w14:textId="1AF1556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9/121</w:t>
            </w:r>
          </w:p>
        </w:tc>
        <w:tc>
          <w:tcPr>
            <w:tcW w:w="436" w:type="dxa"/>
          </w:tcPr>
          <w:p w14:paraId="3D7DD141" w14:textId="76AA4DC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6" w:type="dxa"/>
          </w:tcPr>
          <w:p w14:paraId="1ED17CBD"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65AB1522"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6F569536" w14:textId="77777777" w:rsidR="004016F5" w:rsidRPr="00CA6A00" w:rsidRDefault="004016F5" w:rsidP="004016F5">
            <w:pPr>
              <w:rPr>
                <w:rFonts w:ascii="Times New Roman" w:hAnsi="Times New Roman" w:cs="Times New Roman"/>
                <w:color w:val="000000" w:themeColor="text1"/>
                <w:sz w:val="18"/>
                <w:szCs w:val="18"/>
              </w:rPr>
            </w:pPr>
          </w:p>
        </w:tc>
        <w:tc>
          <w:tcPr>
            <w:tcW w:w="461" w:type="dxa"/>
          </w:tcPr>
          <w:p w14:paraId="67A72CFB"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13757679"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1C4EB8E8"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1318518F"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26FD940C"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69255391"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5803DF41"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2798AAF0"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26E2895D" w14:textId="7E76D6E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71" w:type="dxa"/>
          </w:tcPr>
          <w:p w14:paraId="5BBC75E5"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6803CC79"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74C82894"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3DC9A1D0"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7B517FB3"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009CFFC0"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220C16D5"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44D4B80E"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2FA5CBCA"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0687C653"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21D00BA3"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25C26DF7" w14:textId="77777777" w:rsidTr="00760C02">
        <w:tc>
          <w:tcPr>
            <w:tcW w:w="1696" w:type="dxa"/>
          </w:tcPr>
          <w:p w14:paraId="55542A08" w14:textId="3010345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Ojagbemi 2021</w:t>
            </w:r>
            <w:r w:rsidRPr="00CA6A00">
              <w:rPr>
                <w:rFonts w:ascii="Times New Roman" w:hAnsi="Times New Roman" w:cs="Times New Roman"/>
                <w:color w:val="000000" w:themeColor="text1"/>
                <w:sz w:val="18"/>
                <w:szCs w:val="18"/>
              </w:rPr>
              <w:fldChar w:fldCharType="begin">
                <w:fldData xml:space="preserve">PEVuZE5vdGU+PENpdGU+PEF1dGhvcj5PamFnYmVtaTwvQXV0aG9yPjxZZWFyPjIwMjE8L1llYXI+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PamFnYmVtaTwvQXV0aG9yPjxZZWFyPjIwMjE8L1llYXI+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67]</w:t>
            </w:r>
            <w:r w:rsidRPr="00CA6A00">
              <w:rPr>
                <w:rFonts w:ascii="Times New Roman" w:hAnsi="Times New Roman" w:cs="Times New Roman"/>
                <w:color w:val="000000" w:themeColor="text1"/>
                <w:sz w:val="18"/>
                <w:szCs w:val="18"/>
              </w:rPr>
              <w:fldChar w:fldCharType="end"/>
            </w:r>
          </w:p>
        </w:tc>
        <w:tc>
          <w:tcPr>
            <w:tcW w:w="1135" w:type="dxa"/>
          </w:tcPr>
          <w:p w14:paraId="18DD4B87" w14:textId="5730968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9/121</w:t>
            </w:r>
          </w:p>
        </w:tc>
        <w:tc>
          <w:tcPr>
            <w:tcW w:w="436" w:type="dxa"/>
          </w:tcPr>
          <w:p w14:paraId="7CA72C9E" w14:textId="77777777" w:rsidR="004016F5" w:rsidRPr="00CA6A00" w:rsidRDefault="004016F5" w:rsidP="004016F5">
            <w:pPr>
              <w:rPr>
                <w:rFonts w:ascii="Times New Roman" w:hAnsi="Times New Roman" w:cs="Times New Roman"/>
                <w:color w:val="000000" w:themeColor="text1"/>
                <w:sz w:val="18"/>
                <w:szCs w:val="18"/>
              </w:rPr>
            </w:pPr>
          </w:p>
        </w:tc>
        <w:tc>
          <w:tcPr>
            <w:tcW w:w="456" w:type="dxa"/>
          </w:tcPr>
          <w:p w14:paraId="34679A8B"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05A084C4"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7A120481" w14:textId="77777777" w:rsidR="004016F5" w:rsidRPr="00CA6A00" w:rsidRDefault="004016F5" w:rsidP="004016F5">
            <w:pPr>
              <w:rPr>
                <w:rFonts w:ascii="Times New Roman" w:hAnsi="Times New Roman" w:cs="Times New Roman"/>
                <w:color w:val="000000" w:themeColor="text1"/>
                <w:sz w:val="18"/>
                <w:szCs w:val="18"/>
              </w:rPr>
            </w:pPr>
          </w:p>
        </w:tc>
        <w:tc>
          <w:tcPr>
            <w:tcW w:w="461" w:type="dxa"/>
          </w:tcPr>
          <w:p w14:paraId="2043B6A3"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60C242BC"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178716FE"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3489C8F1"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24EEA802"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72B02220"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6A1A17D0"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06107FE0"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42066AC6"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0B3B02D4"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71E82AC5"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72BDCAC3"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76189D23"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29514320"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2D88DC65"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767BEA40"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0AD6981B"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65960B37" w14:textId="301E853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4" w:type="dxa"/>
          </w:tcPr>
          <w:p w14:paraId="48391ACA" w14:textId="1DE9D5E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tcPr>
          <w:p w14:paraId="51C5A11B"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0C3EFAEB" w14:textId="77777777" w:rsidTr="00760C02">
        <w:tc>
          <w:tcPr>
            <w:tcW w:w="1696" w:type="dxa"/>
          </w:tcPr>
          <w:p w14:paraId="2F015873" w14:textId="1CB1853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O'Keeffe 1997</w:t>
            </w:r>
            <w:r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O&amp;apos;Keeffe&lt;/Author&gt;&lt;Year&gt;1997&lt;/Year&gt;&lt;RecNum&gt;33&lt;/RecNum&gt;&lt;DisplayText&gt;[168]&lt;/DisplayText&gt;&lt;record&gt;&lt;rec-number&gt;33&lt;/rec-number&gt;&lt;foreign-keys&gt;&lt;key app="EN" db-id="sstzwfe08r9xrke295vvts57d2ew5p9sed9p" timestamp="1733733502"&gt;33&lt;/key&gt;&lt;/foreign-keys&gt;&lt;ref-type name="Journal Article"&gt;17&lt;/ref-type&gt;&lt;contributors&gt;&lt;authors&gt;&lt;author&gt;O&amp;apos;Keeffe, S.&lt;/author&gt;&lt;author&gt;Lavan, J.&lt;/author&gt;&lt;/authors&gt;&lt;/contributors&gt;&lt;auth-address&gt;Department of Geriatric Medicine, Royal Liverpool University Hospital, England.&lt;/auth-address&gt;&lt;titles&gt;&lt;title&gt;The prognostic significance of delirium in older hospital patients&lt;/title&gt;&lt;secondary-title&gt;J Am Geriatr Soc&lt;/secondary-title&gt;&lt;/titles&gt;&lt;periodical&gt;&lt;full-title&gt;J Am Geriatr Soc&lt;/full-title&gt;&lt;/periodical&gt;&lt;pages&gt;174-8&lt;/pages&gt;&lt;volume&gt;45&lt;/volume&gt;&lt;number&gt;2&lt;/number&gt;&lt;keywords&gt;&lt;keyword&gt;Aged&lt;/keyword&gt;&lt;keyword&gt;Aged, 80 and over&lt;/keyword&gt;&lt;keyword&gt;Delirium/*complications/diagnosis/mortality/*therapy&lt;/keyword&gt;&lt;keyword&gt;Emergencies&lt;/keyword&gt;&lt;keyword&gt;Female&lt;/keyword&gt;&lt;keyword&gt;Geriatrics&lt;/keyword&gt;&lt;keyword&gt;Hospital Units&lt;/keyword&gt;&lt;keyword&gt;*Hospitalization&lt;/keyword&gt;&lt;keyword&gt;Humans&lt;/keyword&gt;&lt;keyword&gt;Institutionalization&lt;/keyword&gt;&lt;keyword&gt;Male&lt;/keyword&gt;&lt;keyword&gt;Outcome Assessment, Health Care&lt;/keyword&gt;&lt;keyword&gt;Prognosis&lt;/keyword&gt;&lt;keyword&gt;Prospective Studies&lt;/keyword&gt;&lt;keyword&gt;Time Factors&lt;/keyword&gt;&lt;/keywords&gt;&lt;dates&gt;&lt;year&gt;1997&lt;/year&gt;&lt;pub-dates&gt;&lt;date&gt;Feb&lt;/date&gt;&lt;/pub-dates&gt;&lt;/dates&gt;&lt;isbn&gt;0002-8614 (Print)&amp;#xD;0002-8614 (Linking)&lt;/isbn&gt;&lt;accession-num&gt;9033515&lt;/accession-num&gt;&lt;urls&gt;&lt;related-urls&gt;&lt;url&gt;https://www.ncbi.nlm.nih.gov/pubmed/9033515&lt;/url&gt;&lt;/related-urls&gt;&lt;/urls&gt;&lt;electronic-resource-num&gt;10.1111/j.1532-5415.1997.tb04503.x&lt;/electronic-resource-num&gt;&lt;remote-database-name&gt;Medline&lt;/remote-database-name&gt;&lt;remote-database-provider&gt;NLM&lt;/remote-database-provider&gt;&lt;/record&gt;&lt;/Cite&gt;&lt;/EndNote&gt;</w:instrText>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68]</w:t>
            </w:r>
            <w:r w:rsidRPr="00CA6A00">
              <w:rPr>
                <w:rFonts w:ascii="Times New Roman" w:hAnsi="Times New Roman" w:cs="Times New Roman"/>
                <w:color w:val="000000" w:themeColor="text1"/>
                <w:sz w:val="18"/>
                <w:szCs w:val="18"/>
              </w:rPr>
              <w:fldChar w:fldCharType="end"/>
            </w:r>
          </w:p>
        </w:tc>
        <w:tc>
          <w:tcPr>
            <w:tcW w:w="1135" w:type="dxa"/>
          </w:tcPr>
          <w:p w14:paraId="61AB04B3" w14:textId="40A6BEC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94/131</w:t>
            </w:r>
          </w:p>
        </w:tc>
        <w:tc>
          <w:tcPr>
            <w:tcW w:w="436" w:type="dxa"/>
          </w:tcPr>
          <w:p w14:paraId="78E02775" w14:textId="77777777" w:rsidR="004016F5" w:rsidRPr="00CA6A00" w:rsidRDefault="004016F5" w:rsidP="004016F5">
            <w:pPr>
              <w:rPr>
                <w:rFonts w:ascii="Times New Roman" w:hAnsi="Times New Roman" w:cs="Times New Roman"/>
                <w:color w:val="000000" w:themeColor="text1"/>
                <w:sz w:val="18"/>
                <w:szCs w:val="18"/>
              </w:rPr>
            </w:pPr>
          </w:p>
        </w:tc>
        <w:tc>
          <w:tcPr>
            <w:tcW w:w="456" w:type="dxa"/>
          </w:tcPr>
          <w:p w14:paraId="4A56AAF0"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79E8A7B4"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6D76A185" w14:textId="77777777" w:rsidR="004016F5" w:rsidRPr="00CA6A00" w:rsidRDefault="004016F5" w:rsidP="004016F5">
            <w:pPr>
              <w:rPr>
                <w:rFonts w:ascii="Times New Roman" w:hAnsi="Times New Roman" w:cs="Times New Roman"/>
                <w:color w:val="000000" w:themeColor="text1"/>
                <w:sz w:val="18"/>
                <w:szCs w:val="18"/>
              </w:rPr>
            </w:pPr>
          </w:p>
        </w:tc>
        <w:tc>
          <w:tcPr>
            <w:tcW w:w="461" w:type="dxa"/>
          </w:tcPr>
          <w:p w14:paraId="7B1F5257"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7BA6CA83"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48B40DFB"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3E8942E8"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32D88743"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37C9EC08"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5870CED0"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7ABAEE94"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705FAEFB"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21C8BFE8"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2D76F056"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46EEF0E7" w14:textId="2EC055A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524" w:type="dxa"/>
          </w:tcPr>
          <w:p w14:paraId="579CA9B4"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30274BCA"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6E933F59"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21F237AA"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644E31D3"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26DA46EB" w14:textId="23A3249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4" w:type="dxa"/>
          </w:tcPr>
          <w:p w14:paraId="1EDF61FE"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7ABEFEB9"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32E6152E" w14:textId="77777777" w:rsidTr="00760C02">
        <w:tc>
          <w:tcPr>
            <w:tcW w:w="1696" w:type="dxa"/>
          </w:tcPr>
          <w:p w14:paraId="672CB8A6" w14:textId="0DBD8FE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Oldenbeuving 2011</w:t>
            </w:r>
            <w:r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Oldenbeuving&lt;/Author&gt;&lt;Year&gt;2011&lt;/Year&gt;&lt;RecNum&gt;461&lt;/RecNum&gt;&lt;DisplayText&gt;[169]&lt;/DisplayText&gt;&lt;record&gt;&lt;rec-number&gt;461&lt;/rec-number&gt;&lt;foreign-keys&gt;&lt;key app="EN" db-id="sstzwfe08r9xrke295vvts57d2ew5p9sed9p" timestamp="1734571780"&gt;461&lt;/key&gt;&lt;/foreign-keys&gt;&lt;ref-type name="Journal Article"&gt;17&lt;/ref-type&gt;&lt;contributors&gt;&lt;authors&gt;&lt;author&gt;Oldenbeuving, AW&lt;/author&gt;&lt;author&gt;De Kort, PLM&lt;/author&gt;&lt;author&gt;Jansen, BPW&lt;/author&gt;&lt;author&gt;Algra, A&lt;/author&gt;&lt;author&gt;Kappelle, LJ&lt;/author&gt;&lt;author&gt;Roks, G&lt;/author&gt;&lt;/authors&gt;&lt;/contributors&gt;&lt;titles&gt;&lt;title&gt;Delirium in the acute phase after stroke: incidence, risk factors, and outcome&lt;/title&gt;&lt;secondary-title&gt;Neurology&lt;/secondary-title&gt;&lt;/titles&gt;&lt;periodical&gt;&lt;full-title&gt;Neurology&lt;/full-title&gt;&lt;/periodical&gt;&lt;pages&gt;993-999&lt;/pages&gt;&lt;volume&gt;76&lt;/volume&gt;&lt;number&gt;11&lt;/number&gt;&lt;dates&gt;&lt;year&gt;2011&lt;/year&gt;&lt;/dates&gt;&lt;isbn&gt;0028-3878&lt;/isbn&gt;&lt;urls&gt;&lt;/urls&gt;&lt;/record&gt;&lt;/Cite&gt;&lt;/EndNote&gt;</w:instrText>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69]</w:t>
            </w:r>
            <w:r w:rsidRPr="00CA6A00">
              <w:rPr>
                <w:rFonts w:ascii="Times New Roman" w:hAnsi="Times New Roman" w:cs="Times New Roman"/>
                <w:color w:val="000000" w:themeColor="text1"/>
                <w:sz w:val="18"/>
                <w:szCs w:val="18"/>
              </w:rPr>
              <w:fldChar w:fldCharType="end"/>
            </w:r>
          </w:p>
        </w:tc>
        <w:tc>
          <w:tcPr>
            <w:tcW w:w="1135" w:type="dxa"/>
          </w:tcPr>
          <w:p w14:paraId="39B4A9BF" w14:textId="04F9B36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2/465</w:t>
            </w:r>
          </w:p>
        </w:tc>
        <w:tc>
          <w:tcPr>
            <w:tcW w:w="436" w:type="dxa"/>
          </w:tcPr>
          <w:p w14:paraId="62E0DE60" w14:textId="77777777" w:rsidR="004016F5" w:rsidRPr="00CA6A00" w:rsidRDefault="004016F5" w:rsidP="004016F5">
            <w:pPr>
              <w:rPr>
                <w:rFonts w:ascii="Times New Roman" w:hAnsi="Times New Roman" w:cs="Times New Roman"/>
                <w:color w:val="000000" w:themeColor="text1"/>
                <w:sz w:val="18"/>
                <w:szCs w:val="18"/>
              </w:rPr>
            </w:pPr>
          </w:p>
        </w:tc>
        <w:tc>
          <w:tcPr>
            <w:tcW w:w="456" w:type="dxa"/>
          </w:tcPr>
          <w:p w14:paraId="67BFE87B"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4846AE32"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5A958323" w14:textId="44BE7EE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61" w:type="dxa"/>
          </w:tcPr>
          <w:p w14:paraId="34D4C0CA"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60F4CE83"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2AA35C38"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5815A802"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51DB427F"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6392DFF2"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14A630A4"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46A4C25E"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39C1723B"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4D48125B"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60F50D7D"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34136BD9"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681D2BD6"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42279FF0"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052F82F2"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0ABF3FB4"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65FBA24C"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018E2983"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45DB2948"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03CB8CD2"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5A063558" w14:textId="77777777" w:rsidTr="00760C02">
        <w:tc>
          <w:tcPr>
            <w:tcW w:w="1696" w:type="dxa"/>
          </w:tcPr>
          <w:p w14:paraId="3FC744BA" w14:textId="5A9F6A9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Olofsson 2018</w:t>
            </w:r>
            <w:r w:rsidRPr="00CA6A00">
              <w:rPr>
                <w:rFonts w:ascii="Times New Roman" w:hAnsi="Times New Roman" w:cs="Times New Roman"/>
                <w:color w:val="000000" w:themeColor="text1"/>
                <w:sz w:val="18"/>
                <w:szCs w:val="18"/>
              </w:rPr>
              <w:fldChar w:fldCharType="begin">
                <w:fldData xml:space="preserve">PEVuZE5vdGU+PENpdGU+PEF1dGhvcj5PbG9mc3NvbjwvQXV0aG9yPjxZZWFyPjIwMTg8L1llYXI+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PbG9mc3NvbjwvQXV0aG9yPjxZZWFyPjIwMTg8L1llYXI+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70]</w:t>
            </w:r>
            <w:r w:rsidRPr="00CA6A00">
              <w:rPr>
                <w:rFonts w:ascii="Times New Roman" w:hAnsi="Times New Roman" w:cs="Times New Roman"/>
                <w:color w:val="000000" w:themeColor="text1"/>
                <w:sz w:val="18"/>
                <w:szCs w:val="18"/>
              </w:rPr>
              <w:fldChar w:fldCharType="end"/>
            </w:r>
          </w:p>
        </w:tc>
        <w:tc>
          <w:tcPr>
            <w:tcW w:w="1135" w:type="dxa"/>
          </w:tcPr>
          <w:p w14:paraId="5AA46431" w14:textId="7E35604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5/60</w:t>
            </w:r>
          </w:p>
        </w:tc>
        <w:tc>
          <w:tcPr>
            <w:tcW w:w="436" w:type="dxa"/>
          </w:tcPr>
          <w:p w14:paraId="6FA496B9" w14:textId="5B18496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6" w:type="dxa"/>
          </w:tcPr>
          <w:p w14:paraId="183718C4" w14:textId="4DC4BF3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383" w:type="dxa"/>
          </w:tcPr>
          <w:p w14:paraId="14BDDDDD" w14:textId="0FE7C5A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526" w:type="dxa"/>
          </w:tcPr>
          <w:p w14:paraId="52F525C6" w14:textId="77777777" w:rsidR="004016F5" w:rsidRPr="00CA6A00" w:rsidRDefault="004016F5" w:rsidP="004016F5">
            <w:pPr>
              <w:rPr>
                <w:rFonts w:ascii="Times New Roman" w:hAnsi="Times New Roman" w:cs="Times New Roman"/>
                <w:color w:val="000000" w:themeColor="text1"/>
                <w:sz w:val="18"/>
                <w:szCs w:val="18"/>
              </w:rPr>
            </w:pPr>
          </w:p>
        </w:tc>
        <w:tc>
          <w:tcPr>
            <w:tcW w:w="461" w:type="dxa"/>
          </w:tcPr>
          <w:p w14:paraId="21B70981"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05F454E9"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096A2738"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486F4824"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702F5AC7"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63BA6BFE" w14:textId="499614A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tcPr>
          <w:p w14:paraId="01CDD81A" w14:textId="1DA3DA2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35" w:type="dxa"/>
          </w:tcPr>
          <w:p w14:paraId="50E81557" w14:textId="31F4276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531" w:type="dxa"/>
          </w:tcPr>
          <w:p w14:paraId="728797C7" w14:textId="7E98D7E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71" w:type="dxa"/>
          </w:tcPr>
          <w:p w14:paraId="56D690B9" w14:textId="489FEDA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70" w:type="dxa"/>
          </w:tcPr>
          <w:p w14:paraId="007AE48C" w14:textId="3A6CB14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524" w:type="dxa"/>
          </w:tcPr>
          <w:p w14:paraId="059E9273"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2F64F31D"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4ECF5A63"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03CB6105"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2C55BEE8"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708985B2"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66DAFF70" w14:textId="76D9BE9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4" w:type="dxa"/>
          </w:tcPr>
          <w:p w14:paraId="7A865C9A" w14:textId="1A70AF5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tcPr>
          <w:p w14:paraId="0F9B75E3" w14:textId="7003A7B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r>
      <w:tr w:rsidR="00CA6A00" w:rsidRPr="00CA6A00" w14:paraId="2A9095F1" w14:textId="77777777" w:rsidTr="00760C02">
        <w:tc>
          <w:tcPr>
            <w:tcW w:w="1696" w:type="dxa"/>
          </w:tcPr>
          <w:p w14:paraId="3B394D6E" w14:textId="743FD39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ak 2020</w:t>
            </w:r>
            <w:r w:rsidRPr="00CA6A00">
              <w:rPr>
                <w:rFonts w:ascii="Times New Roman" w:hAnsi="Times New Roman" w:cs="Times New Roman"/>
                <w:color w:val="000000" w:themeColor="text1"/>
                <w:sz w:val="18"/>
                <w:szCs w:val="18"/>
              </w:rPr>
              <w:fldChar w:fldCharType="begin">
                <w:fldData xml:space="preserve">PEVuZE5vdGU+PENpdGU+PEF1dGhvcj5QYWs8L0F1dGhvcj48WWVhcj4yMDIwPC9ZZWFyPjxSZWNO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QYWs8L0F1dGhvcj48WWVhcj4yMDIwPC9ZZWFyPjxSZWNO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71]</w:t>
            </w:r>
            <w:r w:rsidRPr="00CA6A00">
              <w:rPr>
                <w:rFonts w:ascii="Times New Roman" w:hAnsi="Times New Roman" w:cs="Times New Roman"/>
                <w:color w:val="000000" w:themeColor="text1"/>
                <w:sz w:val="18"/>
                <w:szCs w:val="18"/>
              </w:rPr>
              <w:fldChar w:fldCharType="end"/>
            </w:r>
          </w:p>
        </w:tc>
        <w:tc>
          <w:tcPr>
            <w:tcW w:w="1135" w:type="dxa"/>
          </w:tcPr>
          <w:p w14:paraId="205C5459" w14:textId="70F7BBA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6/96</w:t>
            </w:r>
          </w:p>
        </w:tc>
        <w:tc>
          <w:tcPr>
            <w:tcW w:w="436" w:type="dxa"/>
          </w:tcPr>
          <w:p w14:paraId="111C9694" w14:textId="77777777" w:rsidR="004016F5" w:rsidRPr="00CA6A00" w:rsidRDefault="004016F5" w:rsidP="004016F5">
            <w:pPr>
              <w:rPr>
                <w:rFonts w:ascii="Times New Roman" w:hAnsi="Times New Roman" w:cs="Times New Roman"/>
                <w:color w:val="000000" w:themeColor="text1"/>
                <w:sz w:val="18"/>
                <w:szCs w:val="18"/>
              </w:rPr>
            </w:pPr>
          </w:p>
        </w:tc>
        <w:tc>
          <w:tcPr>
            <w:tcW w:w="456" w:type="dxa"/>
          </w:tcPr>
          <w:p w14:paraId="10C960BE"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18911C9D"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1203605F" w14:textId="77777777" w:rsidR="004016F5" w:rsidRPr="00CA6A00" w:rsidRDefault="004016F5" w:rsidP="004016F5">
            <w:pPr>
              <w:rPr>
                <w:rFonts w:ascii="Times New Roman" w:hAnsi="Times New Roman" w:cs="Times New Roman"/>
                <w:color w:val="000000" w:themeColor="text1"/>
                <w:sz w:val="18"/>
                <w:szCs w:val="18"/>
              </w:rPr>
            </w:pPr>
          </w:p>
        </w:tc>
        <w:tc>
          <w:tcPr>
            <w:tcW w:w="461" w:type="dxa"/>
          </w:tcPr>
          <w:p w14:paraId="2694CBDE"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355DD5B2"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6BDBE388"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6DB4B863"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4912A207"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6ADECE51"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009DE939"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4508E37C"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010BD33C"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3DB352CE"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237C708C"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77F66347"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424B9261"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683B692E"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4A3EF0AA"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6BA37343"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7889B272"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558FA8D6" w14:textId="57472FF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4" w:type="dxa"/>
          </w:tcPr>
          <w:p w14:paraId="034D0977"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3D70C70A"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2E7A2702" w14:textId="77777777" w:rsidTr="00760C02">
        <w:tc>
          <w:tcPr>
            <w:tcW w:w="1696" w:type="dxa"/>
          </w:tcPr>
          <w:p w14:paraId="07D4F7BA" w14:textId="4A29409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lastRenderedPageBreak/>
              <w:t>Pandharipande 2013</w:t>
            </w:r>
            <w:r w:rsidRPr="00CA6A00">
              <w:rPr>
                <w:rFonts w:ascii="Times New Roman" w:hAnsi="Times New Roman" w:cs="Times New Roman"/>
                <w:color w:val="000000" w:themeColor="text1"/>
                <w:sz w:val="18"/>
                <w:szCs w:val="18"/>
              </w:rPr>
              <w:fldChar w:fldCharType="begin">
                <w:fldData xml:space="preserve">PEVuZE5vdGU+PENpdGU+PEF1dGhvcj5QYW5kaGFyaXBhbmRlPC9BdXRob3I+PFllYXI+MjAxMzwv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QYW5kaGFyaXBhbmRlPC9BdXRob3I+PFllYXI+MjAxMzwv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72]</w:t>
            </w:r>
            <w:r w:rsidRPr="00CA6A00">
              <w:rPr>
                <w:rFonts w:ascii="Times New Roman" w:hAnsi="Times New Roman" w:cs="Times New Roman"/>
                <w:color w:val="000000" w:themeColor="text1"/>
                <w:sz w:val="18"/>
                <w:szCs w:val="18"/>
              </w:rPr>
              <w:fldChar w:fldCharType="end"/>
            </w:r>
          </w:p>
        </w:tc>
        <w:tc>
          <w:tcPr>
            <w:tcW w:w="1135" w:type="dxa"/>
          </w:tcPr>
          <w:p w14:paraId="10303E64" w14:textId="2EDEB45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52/115</w:t>
            </w:r>
          </w:p>
        </w:tc>
        <w:tc>
          <w:tcPr>
            <w:tcW w:w="436" w:type="dxa"/>
          </w:tcPr>
          <w:p w14:paraId="25D62F10" w14:textId="6108E27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6" w:type="dxa"/>
          </w:tcPr>
          <w:p w14:paraId="24D83D26" w14:textId="2CE3C14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383" w:type="dxa"/>
          </w:tcPr>
          <w:p w14:paraId="16AEA776"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455B0660" w14:textId="77777777" w:rsidR="004016F5" w:rsidRPr="00CA6A00" w:rsidRDefault="004016F5" w:rsidP="004016F5">
            <w:pPr>
              <w:rPr>
                <w:rFonts w:ascii="Times New Roman" w:hAnsi="Times New Roman" w:cs="Times New Roman"/>
                <w:color w:val="000000" w:themeColor="text1"/>
                <w:sz w:val="18"/>
                <w:szCs w:val="18"/>
              </w:rPr>
            </w:pPr>
          </w:p>
        </w:tc>
        <w:tc>
          <w:tcPr>
            <w:tcW w:w="461" w:type="dxa"/>
          </w:tcPr>
          <w:p w14:paraId="501066AB"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203F8723"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40301B76"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109A5E3A"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0D1DA12E"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44BD077A"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22D49BC7"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5168ED92"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416ED06E"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533EF65C"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317DFE91"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499BBDAB"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76C81D6A"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761D529B"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5DF7021D"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6818EB79"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1F0E721A"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083C0D91"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02E1170C"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103DD0A6"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20E9797A" w14:textId="77777777" w:rsidTr="00760C02">
        <w:tc>
          <w:tcPr>
            <w:tcW w:w="1696" w:type="dxa"/>
          </w:tcPr>
          <w:p w14:paraId="1F3732C6" w14:textId="6E648AE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asinska 2019</w:t>
            </w:r>
            <w:r w:rsidRPr="00CA6A00">
              <w:rPr>
                <w:rFonts w:ascii="Times New Roman" w:hAnsi="Times New Roman" w:cs="Times New Roman"/>
                <w:color w:val="000000" w:themeColor="text1"/>
                <w:sz w:val="18"/>
                <w:szCs w:val="18"/>
              </w:rPr>
              <w:fldChar w:fldCharType="begin">
                <w:fldData xml:space="preserve">PEVuZE5vdGU+PENpdGU+PEF1dGhvcj5QYXNpbnNrYTwvQXV0aG9yPjxZZWFyPjIwMTk8L1llYXI+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QYXNpbnNrYTwvQXV0aG9yPjxZZWFyPjIwMTk8L1llYXI+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73]</w:t>
            </w:r>
            <w:r w:rsidRPr="00CA6A00">
              <w:rPr>
                <w:rFonts w:ascii="Times New Roman" w:hAnsi="Times New Roman" w:cs="Times New Roman"/>
                <w:color w:val="000000" w:themeColor="text1"/>
                <w:sz w:val="18"/>
                <w:szCs w:val="18"/>
              </w:rPr>
              <w:fldChar w:fldCharType="end"/>
            </w:r>
          </w:p>
        </w:tc>
        <w:tc>
          <w:tcPr>
            <w:tcW w:w="1135" w:type="dxa"/>
          </w:tcPr>
          <w:p w14:paraId="23A38E81" w14:textId="507EABD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64/518</w:t>
            </w:r>
          </w:p>
        </w:tc>
        <w:tc>
          <w:tcPr>
            <w:tcW w:w="436" w:type="dxa"/>
          </w:tcPr>
          <w:p w14:paraId="549EA3A8" w14:textId="77777777" w:rsidR="004016F5" w:rsidRPr="00CA6A00" w:rsidRDefault="004016F5" w:rsidP="004016F5">
            <w:pPr>
              <w:rPr>
                <w:rFonts w:ascii="Times New Roman" w:hAnsi="Times New Roman" w:cs="Times New Roman"/>
                <w:color w:val="000000" w:themeColor="text1"/>
                <w:sz w:val="18"/>
                <w:szCs w:val="18"/>
              </w:rPr>
            </w:pPr>
          </w:p>
        </w:tc>
        <w:tc>
          <w:tcPr>
            <w:tcW w:w="456" w:type="dxa"/>
          </w:tcPr>
          <w:p w14:paraId="64F95818"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4CB5786B"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68D989B2" w14:textId="3879709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61" w:type="dxa"/>
          </w:tcPr>
          <w:p w14:paraId="7C844FEC" w14:textId="25E04CF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tcPr>
          <w:p w14:paraId="7AFAFDE7"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09EB79C9"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29ABD908"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40B1C68C"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7F1ABD00"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3FD1A887"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693B22E0"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1CB5D16E"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06302B93"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01046C3D"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21B91EBA"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55DC92BF"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09F6922D"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53528FFA"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216A5C8A"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086CD122"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519FC544" w14:textId="28F61F0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4" w:type="dxa"/>
          </w:tcPr>
          <w:p w14:paraId="795F9937" w14:textId="05108A2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tcPr>
          <w:p w14:paraId="6385D92D"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7645A215" w14:textId="77777777" w:rsidTr="00760C02">
        <w:tc>
          <w:tcPr>
            <w:tcW w:w="1696" w:type="dxa"/>
          </w:tcPr>
          <w:p w14:paraId="37E606E7" w14:textId="1B8A5EA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atel 2014</w:t>
            </w:r>
            <w:r w:rsidRPr="00CA6A00">
              <w:rPr>
                <w:rFonts w:ascii="Times New Roman" w:hAnsi="Times New Roman" w:cs="Times New Roman"/>
                <w:color w:val="000000" w:themeColor="text1"/>
                <w:sz w:val="18"/>
                <w:szCs w:val="18"/>
              </w:rPr>
              <w:fldChar w:fldCharType="begin">
                <w:fldData xml:space="preserve">PEVuZE5vdGU+PENpdGU+PEF1dGhvcj5QYXRlbDwvQXV0aG9yPjxZZWFyPjIwMTQ8L1llYXI+PFJl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QYXRlbDwvQXV0aG9yPjxZZWFyPjIwMTQ8L1llYXI+PFJl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74]</w:t>
            </w:r>
            <w:r w:rsidRPr="00CA6A00">
              <w:rPr>
                <w:rFonts w:ascii="Times New Roman" w:hAnsi="Times New Roman" w:cs="Times New Roman"/>
                <w:color w:val="000000" w:themeColor="text1"/>
                <w:sz w:val="18"/>
                <w:szCs w:val="18"/>
              </w:rPr>
              <w:fldChar w:fldCharType="end"/>
            </w:r>
          </w:p>
        </w:tc>
        <w:tc>
          <w:tcPr>
            <w:tcW w:w="1135" w:type="dxa"/>
          </w:tcPr>
          <w:p w14:paraId="0EA38DA2" w14:textId="62FDF51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7/10</w:t>
            </w:r>
          </w:p>
        </w:tc>
        <w:tc>
          <w:tcPr>
            <w:tcW w:w="436" w:type="dxa"/>
          </w:tcPr>
          <w:p w14:paraId="337D3ECB" w14:textId="77777777" w:rsidR="004016F5" w:rsidRPr="00CA6A00" w:rsidRDefault="004016F5" w:rsidP="004016F5">
            <w:pPr>
              <w:rPr>
                <w:rFonts w:ascii="Times New Roman" w:hAnsi="Times New Roman" w:cs="Times New Roman"/>
                <w:color w:val="000000" w:themeColor="text1"/>
                <w:sz w:val="18"/>
                <w:szCs w:val="18"/>
              </w:rPr>
            </w:pPr>
          </w:p>
        </w:tc>
        <w:tc>
          <w:tcPr>
            <w:tcW w:w="456" w:type="dxa"/>
          </w:tcPr>
          <w:p w14:paraId="66DEBB66"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09C8271A"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5E90CB43" w14:textId="77777777" w:rsidR="004016F5" w:rsidRPr="00CA6A00" w:rsidRDefault="004016F5" w:rsidP="004016F5">
            <w:pPr>
              <w:rPr>
                <w:rFonts w:ascii="Times New Roman" w:hAnsi="Times New Roman" w:cs="Times New Roman"/>
                <w:color w:val="000000" w:themeColor="text1"/>
                <w:sz w:val="18"/>
                <w:szCs w:val="18"/>
              </w:rPr>
            </w:pPr>
          </w:p>
        </w:tc>
        <w:tc>
          <w:tcPr>
            <w:tcW w:w="461" w:type="dxa"/>
          </w:tcPr>
          <w:p w14:paraId="73D2B9BB"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762C2674"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16CC2329"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306D887A"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75198D14"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70463385"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50336DE0"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600B0E41"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232EB253"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517BE468"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18F643D9"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3A959C0C"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18904563"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71C2B650"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55D9029D"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01461C14"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79AFD2F9"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693DA500" w14:textId="6691191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4" w:type="dxa"/>
          </w:tcPr>
          <w:p w14:paraId="7CEFD0D4" w14:textId="677C6B2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tcPr>
          <w:p w14:paraId="172B616F"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510614E6" w14:textId="77777777" w:rsidTr="00760C02">
        <w:tc>
          <w:tcPr>
            <w:tcW w:w="1696" w:type="dxa"/>
          </w:tcPr>
          <w:p w14:paraId="6867F9C3" w14:textId="0E63037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aulino 2023</w:t>
            </w:r>
            <w:r w:rsidRPr="00CA6A00">
              <w:rPr>
                <w:rFonts w:ascii="Times New Roman" w:hAnsi="Times New Roman" w:cs="Times New Roman"/>
                <w:color w:val="000000" w:themeColor="text1"/>
                <w:sz w:val="18"/>
                <w:szCs w:val="18"/>
              </w:rPr>
              <w:fldChar w:fldCharType="begin">
                <w:fldData xml:space="preserve">PEVuZE5vdGU+PENpdGU+PEF1dGhvcj5QYXVsaW5vPC9BdXRob3I+PFllYXI+MjAyMzwvWWVhcj48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QYXVsaW5vPC9BdXRob3I+PFllYXI+MjAyMzwvWWVhcj48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75]</w:t>
            </w:r>
            <w:r w:rsidRPr="00CA6A00">
              <w:rPr>
                <w:rFonts w:ascii="Times New Roman" w:hAnsi="Times New Roman" w:cs="Times New Roman"/>
                <w:color w:val="000000" w:themeColor="text1"/>
                <w:sz w:val="18"/>
                <w:szCs w:val="18"/>
              </w:rPr>
              <w:fldChar w:fldCharType="end"/>
            </w:r>
          </w:p>
        </w:tc>
        <w:tc>
          <w:tcPr>
            <w:tcW w:w="1135" w:type="dxa"/>
          </w:tcPr>
          <w:p w14:paraId="77E58AAC" w14:textId="68AC08C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4/72</w:t>
            </w:r>
          </w:p>
        </w:tc>
        <w:tc>
          <w:tcPr>
            <w:tcW w:w="436" w:type="dxa"/>
          </w:tcPr>
          <w:p w14:paraId="3C05EAB6" w14:textId="77777777" w:rsidR="004016F5" w:rsidRPr="00CA6A00" w:rsidRDefault="004016F5" w:rsidP="004016F5">
            <w:pPr>
              <w:rPr>
                <w:rFonts w:ascii="Times New Roman" w:hAnsi="Times New Roman" w:cs="Times New Roman"/>
                <w:color w:val="000000" w:themeColor="text1"/>
                <w:sz w:val="18"/>
                <w:szCs w:val="18"/>
              </w:rPr>
            </w:pPr>
          </w:p>
        </w:tc>
        <w:tc>
          <w:tcPr>
            <w:tcW w:w="456" w:type="dxa"/>
          </w:tcPr>
          <w:p w14:paraId="4A0A1644"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000519DB"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5EBD904B" w14:textId="2B27DBA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61" w:type="dxa"/>
          </w:tcPr>
          <w:p w14:paraId="29556DC2"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4D606B04"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06F6537F"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32EDD6DA"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69582702"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75DD724E"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4B7720D5"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34336704"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3303E3EA"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374B4B38"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5E917A8F"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0E17AA47" w14:textId="3321CA9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524" w:type="dxa"/>
          </w:tcPr>
          <w:p w14:paraId="3CEC0F9A"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471F6E6C"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1BDBF928" w14:textId="3265DC8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7" w:type="dxa"/>
          </w:tcPr>
          <w:p w14:paraId="60F237CA"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47532C6E"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5CDC4EF4" w14:textId="08CAAA9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4" w:type="dxa"/>
          </w:tcPr>
          <w:p w14:paraId="0ACDBC10"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11B467FD"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00AE2F6D" w14:textId="77777777" w:rsidTr="00760C02">
        <w:tc>
          <w:tcPr>
            <w:tcW w:w="1696" w:type="dxa"/>
          </w:tcPr>
          <w:p w14:paraId="715C9A09" w14:textId="0F057F9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endlebury 2015</w:t>
            </w:r>
            <w:r w:rsidRPr="00CA6A00">
              <w:rPr>
                <w:rFonts w:ascii="Times New Roman" w:hAnsi="Times New Roman" w:cs="Times New Roman"/>
                <w:color w:val="000000" w:themeColor="text1"/>
                <w:sz w:val="18"/>
                <w:szCs w:val="18"/>
              </w:rPr>
              <w:fldChar w:fldCharType="begin">
                <w:fldData xml:space="preserve">PEVuZE5vdGU+PENpdGU+PEF1dGhvcj5QZW5kbGVidXJ5PC9BdXRob3I+PFllYXI+MjAxNTwvWWVh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QZW5kbGVidXJ5PC9BdXRob3I+PFllYXI+MjAxNTwvWWVh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76]</w:t>
            </w:r>
            <w:r w:rsidRPr="00CA6A00">
              <w:rPr>
                <w:rFonts w:ascii="Times New Roman" w:hAnsi="Times New Roman" w:cs="Times New Roman"/>
                <w:color w:val="000000" w:themeColor="text1"/>
                <w:sz w:val="18"/>
                <w:szCs w:val="18"/>
              </w:rPr>
              <w:fldChar w:fldCharType="end"/>
            </w:r>
          </w:p>
        </w:tc>
        <w:tc>
          <w:tcPr>
            <w:tcW w:w="1135" w:type="dxa"/>
          </w:tcPr>
          <w:p w14:paraId="088E4D59" w14:textId="639351D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1/202</w:t>
            </w:r>
          </w:p>
        </w:tc>
        <w:tc>
          <w:tcPr>
            <w:tcW w:w="436" w:type="dxa"/>
          </w:tcPr>
          <w:p w14:paraId="563A0F65" w14:textId="77777777" w:rsidR="004016F5" w:rsidRPr="00CA6A00" w:rsidRDefault="004016F5" w:rsidP="004016F5">
            <w:pPr>
              <w:rPr>
                <w:rFonts w:ascii="Times New Roman" w:hAnsi="Times New Roman" w:cs="Times New Roman"/>
                <w:color w:val="000000" w:themeColor="text1"/>
                <w:sz w:val="18"/>
                <w:szCs w:val="18"/>
              </w:rPr>
            </w:pPr>
          </w:p>
        </w:tc>
        <w:tc>
          <w:tcPr>
            <w:tcW w:w="456" w:type="dxa"/>
          </w:tcPr>
          <w:p w14:paraId="0C6D7B26"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5F1A1208"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0632A3B6" w14:textId="77777777" w:rsidR="004016F5" w:rsidRPr="00CA6A00" w:rsidRDefault="004016F5" w:rsidP="004016F5">
            <w:pPr>
              <w:rPr>
                <w:rFonts w:ascii="Times New Roman" w:hAnsi="Times New Roman" w:cs="Times New Roman"/>
                <w:color w:val="000000" w:themeColor="text1"/>
                <w:sz w:val="18"/>
                <w:szCs w:val="18"/>
              </w:rPr>
            </w:pPr>
          </w:p>
        </w:tc>
        <w:tc>
          <w:tcPr>
            <w:tcW w:w="461" w:type="dxa"/>
          </w:tcPr>
          <w:p w14:paraId="5FBF38AF"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45EE7AEC"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68EE9868"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2459C478"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22D2FEA5"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137FCB9F"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28B357C6"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033B0593"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0A518630"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7495923D"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291824D7"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1E4A0C06"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19BBF356"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5A72E3B6"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0496A32C" w14:textId="61FF6AD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7" w:type="dxa"/>
          </w:tcPr>
          <w:p w14:paraId="21FE9199"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3E24606A"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1493A770"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7F8B40DC"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1C443B93"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0D7873A9" w14:textId="77777777" w:rsidTr="00760C02">
        <w:tc>
          <w:tcPr>
            <w:tcW w:w="1696" w:type="dxa"/>
          </w:tcPr>
          <w:p w14:paraId="355E24D7" w14:textId="08DFA7C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enfold 2023</w:t>
            </w:r>
            <w:r w:rsidRPr="00CA6A00">
              <w:rPr>
                <w:rFonts w:ascii="Times New Roman" w:hAnsi="Times New Roman" w:cs="Times New Roman"/>
                <w:color w:val="000000" w:themeColor="text1"/>
                <w:sz w:val="18"/>
                <w:szCs w:val="18"/>
              </w:rPr>
              <w:fldChar w:fldCharType="begin">
                <w:fldData xml:space="preserve">PEVuZE5vdGU+PENpdGU+PEF1dGhvcj5QZW5mb2xkPC9BdXRob3I+PFllYXI+MjAyMzwvWWVhcj48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QZW5mb2xkPC9BdXRob3I+PFllYXI+MjAyMzwvWWVhcj48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77]</w:t>
            </w:r>
            <w:r w:rsidRPr="00CA6A00">
              <w:rPr>
                <w:rFonts w:ascii="Times New Roman" w:hAnsi="Times New Roman" w:cs="Times New Roman"/>
                <w:color w:val="000000" w:themeColor="text1"/>
                <w:sz w:val="18"/>
                <w:szCs w:val="18"/>
              </w:rPr>
              <w:fldChar w:fldCharType="end"/>
            </w:r>
          </w:p>
        </w:tc>
        <w:tc>
          <w:tcPr>
            <w:tcW w:w="1135" w:type="dxa"/>
          </w:tcPr>
          <w:p w14:paraId="77B82771" w14:textId="5CB02CD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89/1151</w:t>
            </w:r>
          </w:p>
        </w:tc>
        <w:tc>
          <w:tcPr>
            <w:tcW w:w="436" w:type="dxa"/>
          </w:tcPr>
          <w:p w14:paraId="6ECE0F80" w14:textId="77777777" w:rsidR="004016F5" w:rsidRPr="00CA6A00" w:rsidRDefault="004016F5" w:rsidP="004016F5">
            <w:pPr>
              <w:rPr>
                <w:rFonts w:ascii="Times New Roman" w:hAnsi="Times New Roman" w:cs="Times New Roman"/>
                <w:color w:val="000000" w:themeColor="text1"/>
                <w:sz w:val="18"/>
                <w:szCs w:val="18"/>
              </w:rPr>
            </w:pPr>
          </w:p>
        </w:tc>
        <w:tc>
          <w:tcPr>
            <w:tcW w:w="456" w:type="dxa"/>
          </w:tcPr>
          <w:p w14:paraId="723583E1"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0A113B9D"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5228A6AA" w14:textId="77777777" w:rsidR="004016F5" w:rsidRPr="00CA6A00" w:rsidRDefault="004016F5" w:rsidP="004016F5">
            <w:pPr>
              <w:rPr>
                <w:rFonts w:ascii="Times New Roman" w:hAnsi="Times New Roman" w:cs="Times New Roman"/>
                <w:color w:val="000000" w:themeColor="text1"/>
                <w:sz w:val="18"/>
                <w:szCs w:val="18"/>
              </w:rPr>
            </w:pPr>
          </w:p>
        </w:tc>
        <w:tc>
          <w:tcPr>
            <w:tcW w:w="461" w:type="dxa"/>
          </w:tcPr>
          <w:p w14:paraId="7C8E9D2C"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0630A3E3"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130BFB88"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4DBD4F7F"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729F92BA"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6ECCD05F"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4262AE71"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5ECB0E79"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2EF7279A"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5AB70B25"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3B33803B"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41CB1F97"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2887BAA0"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7A0F4CA3"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37FBF21E" w14:textId="1EB2FAA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7" w:type="dxa"/>
          </w:tcPr>
          <w:p w14:paraId="578427C3"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03F64CE5"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1AF093A2" w14:textId="53476B4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4" w:type="dxa"/>
          </w:tcPr>
          <w:p w14:paraId="1A5C684C"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6619F928"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79586065" w14:textId="77777777" w:rsidTr="00760C02">
        <w:tc>
          <w:tcPr>
            <w:tcW w:w="1696" w:type="dxa"/>
          </w:tcPr>
          <w:p w14:paraId="60F9E519" w14:textId="2EEC05B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itkala 2005</w:t>
            </w:r>
            <w:r w:rsidRPr="00CA6A00">
              <w:rPr>
                <w:rFonts w:ascii="Times New Roman" w:hAnsi="Times New Roman" w:cs="Times New Roman"/>
                <w:color w:val="000000" w:themeColor="text1"/>
                <w:sz w:val="18"/>
                <w:szCs w:val="18"/>
              </w:rPr>
              <w:fldChar w:fldCharType="begin">
                <w:fldData xml:space="preserve">PEVuZE5vdGU+PENpdGU+PEF1dGhvcj5QaXRrYWxhPC9BdXRob3I+PFllYXI+MjAwNTwvWWVhcj48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QaXRrYWxhPC9BdXRob3I+PFllYXI+MjAwNTwvWWVhcj48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78]</w:t>
            </w:r>
            <w:r w:rsidRPr="00CA6A00">
              <w:rPr>
                <w:rFonts w:ascii="Times New Roman" w:hAnsi="Times New Roman" w:cs="Times New Roman"/>
                <w:color w:val="000000" w:themeColor="text1"/>
                <w:sz w:val="18"/>
                <w:szCs w:val="18"/>
              </w:rPr>
              <w:fldChar w:fldCharType="end"/>
            </w:r>
          </w:p>
        </w:tc>
        <w:tc>
          <w:tcPr>
            <w:tcW w:w="1135" w:type="dxa"/>
          </w:tcPr>
          <w:p w14:paraId="6DD6CD97" w14:textId="19122A2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06/319</w:t>
            </w:r>
          </w:p>
        </w:tc>
        <w:tc>
          <w:tcPr>
            <w:tcW w:w="436" w:type="dxa"/>
          </w:tcPr>
          <w:p w14:paraId="649A0E11" w14:textId="77777777" w:rsidR="004016F5" w:rsidRPr="00CA6A00" w:rsidRDefault="004016F5" w:rsidP="004016F5">
            <w:pPr>
              <w:rPr>
                <w:rFonts w:ascii="Times New Roman" w:hAnsi="Times New Roman" w:cs="Times New Roman"/>
                <w:color w:val="000000" w:themeColor="text1"/>
                <w:sz w:val="18"/>
                <w:szCs w:val="18"/>
              </w:rPr>
            </w:pPr>
          </w:p>
        </w:tc>
        <w:tc>
          <w:tcPr>
            <w:tcW w:w="456" w:type="dxa"/>
          </w:tcPr>
          <w:p w14:paraId="051A97E4"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6841C703"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3E7CBF57" w14:textId="77777777" w:rsidR="004016F5" w:rsidRPr="00CA6A00" w:rsidRDefault="004016F5" w:rsidP="004016F5">
            <w:pPr>
              <w:rPr>
                <w:rFonts w:ascii="Times New Roman" w:hAnsi="Times New Roman" w:cs="Times New Roman"/>
                <w:color w:val="000000" w:themeColor="text1"/>
                <w:sz w:val="18"/>
                <w:szCs w:val="18"/>
              </w:rPr>
            </w:pPr>
          </w:p>
        </w:tc>
        <w:tc>
          <w:tcPr>
            <w:tcW w:w="461" w:type="dxa"/>
          </w:tcPr>
          <w:p w14:paraId="52C5531B"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77121F3A"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0D44EDE8"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28679E3F"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2A2E9CDF"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5944E383"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42D903E3"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1A76F981"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614E7BC4"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1AEEE6FF"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5A20817A"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2C14120B"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1904F8FB"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6ED06583" w14:textId="75EB77F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7" w:type="dxa"/>
          </w:tcPr>
          <w:p w14:paraId="4BD3327F"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00451F29"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76C92662"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1DD26A2D"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2C4009DB" w14:textId="6566B55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tcPr>
          <w:p w14:paraId="2FC6D14E" w14:textId="3046DC3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r>
      <w:tr w:rsidR="00CA6A00" w:rsidRPr="00CA6A00" w14:paraId="15C98242" w14:textId="77777777" w:rsidTr="00760C02">
        <w:tc>
          <w:tcPr>
            <w:tcW w:w="1696" w:type="dxa"/>
          </w:tcPr>
          <w:p w14:paraId="4E76F256" w14:textId="727F05E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ompei 1994</w:t>
            </w:r>
            <w:r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Pompei&lt;/Author&gt;&lt;Year&gt;1994&lt;/Year&gt;&lt;RecNum&gt;462&lt;/RecNum&gt;&lt;DisplayText&gt;[179]&lt;/DisplayText&gt;&lt;record&gt;&lt;rec-number&gt;462&lt;/rec-number&gt;&lt;foreign-keys&gt;&lt;key app="EN" db-id="sstzwfe08r9xrke295vvts57d2ew5p9sed9p" timestamp="1734571851"&gt;462&lt;/key&gt;&lt;/foreign-keys&gt;&lt;ref-type name="Journal Article"&gt;17&lt;/ref-type&gt;&lt;contributors&gt;&lt;authors&gt;&lt;author&gt;Pompei, Peter&lt;/author&gt;&lt;author&gt;Foreman, Marquis&lt;/author&gt;&lt;author&gt;Rudberg, Mark A&lt;/author&gt;&lt;author&gt;Inouye, Sharon K&lt;/author&gt;&lt;author&gt;Braund, Victoria&lt;/author&gt;&lt;author&gt;Cassel, Christine K&lt;/author&gt;&lt;/authors&gt;&lt;/contributors&gt;&lt;titles&gt;&lt;title&gt;Delirium in hospitalized older persons: outcomes and predictors&lt;/title&gt;&lt;secondary-title&gt;Journal of the American Geriatrics Society&lt;/secondary-title&gt;&lt;/titles&gt;&lt;periodical&gt;&lt;full-title&gt;Journal of the American Geriatrics Society&lt;/full-title&gt;&lt;/periodical&gt;&lt;pages&gt;809-815&lt;/pages&gt;&lt;volume&gt;42&lt;/volume&gt;&lt;number&gt;8&lt;/number&gt;&lt;dates&gt;&lt;year&gt;1994&lt;/year&gt;&lt;/dates&gt;&lt;isbn&gt;0002-8614&lt;/isbn&gt;&lt;urls&gt;&lt;/urls&gt;&lt;/record&gt;&lt;/Cite&gt;&lt;/EndNote&gt;</w:instrText>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79]</w:t>
            </w:r>
            <w:r w:rsidRPr="00CA6A00">
              <w:rPr>
                <w:rFonts w:ascii="Times New Roman" w:hAnsi="Times New Roman" w:cs="Times New Roman"/>
                <w:color w:val="000000" w:themeColor="text1"/>
                <w:sz w:val="18"/>
                <w:szCs w:val="18"/>
              </w:rPr>
              <w:fldChar w:fldCharType="end"/>
            </w:r>
          </w:p>
        </w:tc>
        <w:tc>
          <w:tcPr>
            <w:tcW w:w="1135" w:type="dxa"/>
          </w:tcPr>
          <w:p w14:paraId="443B9998" w14:textId="11B7BFC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57/359</w:t>
            </w:r>
          </w:p>
        </w:tc>
        <w:tc>
          <w:tcPr>
            <w:tcW w:w="436" w:type="dxa"/>
          </w:tcPr>
          <w:p w14:paraId="3D803994" w14:textId="77777777" w:rsidR="004016F5" w:rsidRPr="00CA6A00" w:rsidRDefault="004016F5" w:rsidP="004016F5">
            <w:pPr>
              <w:rPr>
                <w:rFonts w:ascii="Times New Roman" w:hAnsi="Times New Roman" w:cs="Times New Roman"/>
                <w:color w:val="000000" w:themeColor="text1"/>
                <w:sz w:val="18"/>
                <w:szCs w:val="18"/>
              </w:rPr>
            </w:pPr>
          </w:p>
        </w:tc>
        <w:tc>
          <w:tcPr>
            <w:tcW w:w="456" w:type="dxa"/>
          </w:tcPr>
          <w:p w14:paraId="7B2DC90A"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26868284"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1149BB6D" w14:textId="77777777" w:rsidR="004016F5" w:rsidRPr="00CA6A00" w:rsidRDefault="004016F5" w:rsidP="004016F5">
            <w:pPr>
              <w:rPr>
                <w:rFonts w:ascii="Times New Roman" w:hAnsi="Times New Roman" w:cs="Times New Roman"/>
                <w:color w:val="000000" w:themeColor="text1"/>
                <w:sz w:val="18"/>
                <w:szCs w:val="18"/>
              </w:rPr>
            </w:pPr>
          </w:p>
        </w:tc>
        <w:tc>
          <w:tcPr>
            <w:tcW w:w="461" w:type="dxa"/>
          </w:tcPr>
          <w:p w14:paraId="54A80449"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4CB94D7E"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7BDEC6F7"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2C83FD06"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5E8E9C6E"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20140C38"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3C25752B"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040CCEA3"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7A5FF8C9"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4ED8325A"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57107FEF"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2F08DA7A"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01B24E52"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307344A8"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511DA298"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78F38F96"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32D85CB0"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316894B2" w14:textId="297BD4A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4" w:type="dxa"/>
          </w:tcPr>
          <w:p w14:paraId="141D3274"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3F25520D"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279B01A5" w14:textId="77777777" w:rsidTr="00760C02">
        <w:tc>
          <w:tcPr>
            <w:tcW w:w="1696" w:type="dxa"/>
          </w:tcPr>
          <w:p w14:paraId="6E96E707" w14:textId="501F6D6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aditsuwan 2013</w:t>
            </w:r>
            <w:r w:rsidRPr="00CA6A00">
              <w:rPr>
                <w:rFonts w:ascii="Times New Roman" w:hAnsi="Times New Roman" w:cs="Times New Roman"/>
                <w:color w:val="000000" w:themeColor="text1"/>
                <w:sz w:val="18"/>
                <w:szCs w:val="18"/>
              </w:rPr>
              <w:fldChar w:fldCharType="begin">
                <w:fldData xml:space="preserve">PEVuZE5vdGU+PENpdGU+PEF1dGhvcj5QcmFkaXRzdXdhbjwvQXV0aG9yPjxZZWFyPjIwMTM8L1ll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QcmFkaXRzdXdhbjwvQXV0aG9yPjxZZWFyPjIwMTM8L1ll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80]</w:t>
            </w:r>
            <w:r w:rsidRPr="00CA6A00">
              <w:rPr>
                <w:rFonts w:ascii="Times New Roman" w:hAnsi="Times New Roman" w:cs="Times New Roman"/>
                <w:color w:val="000000" w:themeColor="text1"/>
                <w:sz w:val="18"/>
                <w:szCs w:val="18"/>
              </w:rPr>
              <w:fldChar w:fldCharType="end"/>
            </w:r>
          </w:p>
        </w:tc>
        <w:tc>
          <w:tcPr>
            <w:tcW w:w="1135" w:type="dxa"/>
          </w:tcPr>
          <w:p w14:paraId="2E29FB91" w14:textId="475E021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10/115</w:t>
            </w:r>
          </w:p>
        </w:tc>
        <w:tc>
          <w:tcPr>
            <w:tcW w:w="436" w:type="dxa"/>
          </w:tcPr>
          <w:p w14:paraId="1BA4C59E" w14:textId="77777777" w:rsidR="004016F5" w:rsidRPr="00CA6A00" w:rsidRDefault="004016F5" w:rsidP="004016F5">
            <w:pPr>
              <w:rPr>
                <w:rFonts w:ascii="Times New Roman" w:hAnsi="Times New Roman" w:cs="Times New Roman"/>
                <w:color w:val="000000" w:themeColor="text1"/>
                <w:sz w:val="18"/>
                <w:szCs w:val="18"/>
              </w:rPr>
            </w:pPr>
          </w:p>
        </w:tc>
        <w:tc>
          <w:tcPr>
            <w:tcW w:w="456" w:type="dxa"/>
          </w:tcPr>
          <w:p w14:paraId="1B3DED02"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31BA1874"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4B48F2DB" w14:textId="77777777" w:rsidR="004016F5" w:rsidRPr="00CA6A00" w:rsidRDefault="004016F5" w:rsidP="004016F5">
            <w:pPr>
              <w:rPr>
                <w:rFonts w:ascii="Times New Roman" w:hAnsi="Times New Roman" w:cs="Times New Roman"/>
                <w:color w:val="000000" w:themeColor="text1"/>
                <w:sz w:val="18"/>
                <w:szCs w:val="18"/>
              </w:rPr>
            </w:pPr>
          </w:p>
        </w:tc>
        <w:tc>
          <w:tcPr>
            <w:tcW w:w="461" w:type="dxa"/>
          </w:tcPr>
          <w:p w14:paraId="489997CC"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47613797"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779E6475"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1280DD15"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74AE3CC7"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5B5E8970"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54CB844C"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1E9F460E"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5F4F56E2"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01C5071A"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7EAE329A"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7BD84D0F"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341126D2"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110B0F33"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7052C0E3"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31BEA87F"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7A52D67E"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56FB8F1E" w14:textId="0E99988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4" w:type="dxa"/>
          </w:tcPr>
          <w:p w14:paraId="0BAE48BE"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38296881"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536CF64F" w14:textId="77777777" w:rsidTr="00760C02">
        <w:tc>
          <w:tcPr>
            <w:tcW w:w="1696" w:type="dxa"/>
          </w:tcPr>
          <w:p w14:paraId="009AD62F" w14:textId="5EAEE63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Qu 2018</w:t>
            </w:r>
            <w:r w:rsidRPr="00CA6A00">
              <w:rPr>
                <w:rFonts w:ascii="Times New Roman" w:hAnsi="Times New Roman" w:cs="Times New Roman"/>
                <w:color w:val="000000" w:themeColor="text1"/>
                <w:sz w:val="18"/>
                <w:szCs w:val="18"/>
              </w:rPr>
              <w:fldChar w:fldCharType="begin">
                <w:fldData xml:space="preserve">PEVuZE5vdGU+PENpdGU+PEF1dGhvcj5RdTwvQXV0aG9yPjxZZWFyPjIwMTg8L1llYXI+PFJlY051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RdTwvQXV0aG9yPjxZZWFyPjIwMTg8L1llYXI+PFJlY051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81]</w:t>
            </w:r>
            <w:r w:rsidRPr="00CA6A00">
              <w:rPr>
                <w:rFonts w:ascii="Times New Roman" w:hAnsi="Times New Roman" w:cs="Times New Roman"/>
                <w:color w:val="000000" w:themeColor="text1"/>
                <w:sz w:val="18"/>
                <w:szCs w:val="18"/>
              </w:rPr>
              <w:fldChar w:fldCharType="end"/>
            </w:r>
          </w:p>
        </w:tc>
        <w:tc>
          <w:tcPr>
            <w:tcW w:w="1135" w:type="dxa"/>
          </w:tcPr>
          <w:p w14:paraId="4F17883D" w14:textId="53E2D69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8/223</w:t>
            </w:r>
          </w:p>
        </w:tc>
        <w:tc>
          <w:tcPr>
            <w:tcW w:w="436" w:type="dxa"/>
          </w:tcPr>
          <w:p w14:paraId="54D26AB8" w14:textId="77777777" w:rsidR="004016F5" w:rsidRPr="00CA6A00" w:rsidRDefault="004016F5" w:rsidP="004016F5">
            <w:pPr>
              <w:rPr>
                <w:rFonts w:ascii="Times New Roman" w:hAnsi="Times New Roman" w:cs="Times New Roman"/>
                <w:color w:val="000000" w:themeColor="text1"/>
                <w:sz w:val="18"/>
                <w:szCs w:val="18"/>
              </w:rPr>
            </w:pPr>
          </w:p>
        </w:tc>
        <w:tc>
          <w:tcPr>
            <w:tcW w:w="456" w:type="dxa"/>
          </w:tcPr>
          <w:p w14:paraId="275502FD"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03607E34"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27D63FA6" w14:textId="357D640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61" w:type="dxa"/>
          </w:tcPr>
          <w:p w14:paraId="615483F7"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02579192"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747844A9"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44EEF132"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1DA7E801"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4D7C23DD"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2E78A349"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651D04BA"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254B5247"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55A02730"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7C0C3B85"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7C544A69"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48B789F7"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4434B141"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3480F35D"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52050E13"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26F9E032"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5B1AAA37" w14:textId="267383D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4" w:type="dxa"/>
          </w:tcPr>
          <w:p w14:paraId="2900E7D5"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22CAA6C7"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44D63662" w14:textId="77777777" w:rsidTr="00760C02">
        <w:tc>
          <w:tcPr>
            <w:tcW w:w="1696" w:type="dxa"/>
          </w:tcPr>
          <w:p w14:paraId="1632229F" w14:textId="176FEE7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Quinlan 2011</w:t>
            </w:r>
            <w:r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Quinlan&lt;/Author&gt;&lt;Year&gt;2011&lt;/Year&gt;&lt;RecNum&gt;377&lt;/RecNum&gt;&lt;DisplayText&gt;[182]&lt;/DisplayText&gt;&lt;record&gt;&lt;rec-number&gt;377&lt;/rec-number&gt;&lt;foreign-keys&gt;&lt;key app="EN" db-id="sstzwfe08r9xrke295vvts57d2ew5p9sed9p" timestamp="1734569624"&gt;377&lt;/key&gt;&lt;/foreign-keys&gt;&lt;ref-type name="Journal Article"&gt;17&lt;/ref-type&gt;&lt;contributors&gt;&lt;authors&gt;&lt;author&gt;Quinlan, N.&lt;/author&gt;&lt;author&gt;Rudolph, J. L.&lt;/author&gt;&lt;/authors&gt;&lt;/contributors&gt;&lt;auth-address&gt;Geriatric Research, Education, and Clinical Center, Veterans Affairs Boston Healthcare System, Boston, MA 02130, USA.&lt;/auth-address&gt;&lt;titles&gt;&lt;title&gt;Postoperative delirium and functional decline after noncardiac surgery&lt;/title&gt;&lt;secondary-title&gt;J Am Geriatr Soc&lt;/secondary-title&gt;&lt;/titles&gt;&lt;periodical&gt;&lt;full-title&gt;J Am Geriatr Soc&lt;/full-title&gt;&lt;/periodical&gt;&lt;pages&gt;S301-4&lt;/pages&gt;&lt;volume&gt;59 Suppl 2&lt;/volume&gt;&lt;keywords&gt;&lt;keyword&gt;*Activities of Daily Living&lt;/keyword&gt;&lt;keyword&gt;Aged&lt;/keyword&gt;&lt;keyword&gt;Delirium/*complications&lt;/keyword&gt;&lt;keyword&gt;Female&lt;/keyword&gt;&lt;keyword&gt;*Geriatric Assessment&lt;/keyword&gt;&lt;keyword&gt;Humans&lt;/keyword&gt;&lt;keyword&gt;Male&lt;/keyword&gt;&lt;keyword&gt;*Postoperative Complications&lt;/keyword&gt;&lt;keyword&gt;Prospective Studies&lt;/keyword&gt;&lt;/keywords&gt;&lt;dates&gt;&lt;year&gt;2011&lt;/year&gt;&lt;pub-dates&gt;&lt;date&gt;Nov&lt;/date&gt;&lt;/pub-dates&gt;&lt;/dates&gt;&lt;isbn&gt;1532-5415 (Electronic)&amp;#xD;0002-8614 (Linking)&lt;/isbn&gt;&lt;accession-num&gt;22091577&lt;/accession-num&gt;&lt;urls&gt;&lt;related-urls&gt;&lt;url&gt;https://www.ncbi.nlm.nih.gov/pubmed/22091577&lt;/url&gt;&lt;/related-urls&gt;&lt;/urls&gt;&lt;electronic-resource-num&gt;10.1111/j.1532-5415.2011.03679.x&lt;/electronic-resource-num&gt;&lt;remote-database-name&gt;Medline&lt;/remote-database-name&gt;&lt;remote-database-provider&gt;NLM&lt;/remote-database-provider&gt;&lt;/record&gt;&lt;/Cite&gt;&lt;/EndNote&gt;</w:instrText>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82]</w:t>
            </w:r>
            <w:r w:rsidRPr="00CA6A00">
              <w:rPr>
                <w:rFonts w:ascii="Times New Roman" w:hAnsi="Times New Roman" w:cs="Times New Roman"/>
                <w:color w:val="000000" w:themeColor="text1"/>
                <w:sz w:val="18"/>
                <w:szCs w:val="18"/>
              </w:rPr>
              <w:fldChar w:fldCharType="end"/>
            </w:r>
          </w:p>
        </w:tc>
        <w:tc>
          <w:tcPr>
            <w:tcW w:w="1135" w:type="dxa"/>
          </w:tcPr>
          <w:p w14:paraId="1C66F326" w14:textId="7E8FA0D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1/887</w:t>
            </w:r>
          </w:p>
        </w:tc>
        <w:tc>
          <w:tcPr>
            <w:tcW w:w="436" w:type="dxa"/>
          </w:tcPr>
          <w:p w14:paraId="348AB3ED" w14:textId="77777777" w:rsidR="004016F5" w:rsidRPr="00CA6A00" w:rsidRDefault="004016F5" w:rsidP="004016F5">
            <w:pPr>
              <w:rPr>
                <w:rFonts w:ascii="Times New Roman" w:hAnsi="Times New Roman" w:cs="Times New Roman"/>
                <w:color w:val="000000" w:themeColor="text1"/>
                <w:sz w:val="18"/>
                <w:szCs w:val="18"/>
              </w:rPr>
            </w:pPr>
          </w:p>
        </w:tc>
        <w:tc>
          <w:tcPr>
            <w:tcW w:w="456" w:type="dxa"/>
          </w:tcPr>
          <w:p w14:paraId="48254AA3"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59AD2A40"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633ACDB0" w14:textId="3894948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61" w:type="dxa"/>
          </w:tcPr>
          <w:p w14:paraId="61F1BD1D"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11F0FC1F"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6504EB08"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08B96D79"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4CA96D15"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1ACAAC54"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6C41C2FE"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31E2781F"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5826FBD3"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6A97C131"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5ADB5216"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2AE8F54D"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4617669C"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0AC84E22"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416A3190"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21FC3888"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64117D5D"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0E034F53"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3006E444"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136FD8A0"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21BAF835" w14:textId="77777777" w:rsidTr="00760C02">
        <w:tc>
          <w:tcPr>
            <w:tcW w:w="1696" w:type="dxa"/>
          </w:tcPr>
          <w:p w14:paraId="68F139A5" w14:textId="0018B9E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Raats 2015</w:t>
            </w:r>
            <w:r w:rsidRPr="00CA6A00">
              <w:rPr>
                <w:rFonts w:ascii="Times New Roman" w:hAnsi="Times New Roman" w:cs="Times New Roman"/>
                <w:color w:val="000000" w:themeColor="text1"/>
                <w:sz w:val="18"/>
                <w:szCs w:val="18"/>
              </w:rPr>
              <w:fldChar w:fldCharType="begin">
                <w:fldData xml:space="preserve">PEVuZE5vdGU+PENpdGU+PEF1dGhvcj5SYWF0czwvQXV0aG9yPjxZZWFyPjIwMTU8L1llYXI+PFJl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=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SYWF0czwvQXV0aG9yPjxZZWFyPjIwMTU8L1llYXI+PFJl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=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83]</w:t>
            </w:r>
            <w:r w:rsidRPr="00CA6A00">
              <w:rPr>
                <w:rFonts w:ascii="Times New Roman" w:hAnsi="Times New Roman" w:cs="Times New Roman"/>
                <w:color w:val="000000" w:themeColor="text1"/>
                <w:sz w:val="18"/>
                <w:szCs w:val="18"/>
              </w:rPr>
              <w:fldChar w:fldCharType="end"/>
            </w:r>
          </w:p>
        </w:tc>
        <w:tc>
          <w:tcPr>
            <w:tcW w:w="1135" w:type="dxa"/>
          </w:tcPr>
          <w:p w14:paraId="093D6C4D" w14:textId="6818E78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5/197</w:t>
            </w:r>
          </w:p>
        </w:tc>
        <w:tc>
          <w:tcPr>
            <w:tcW w:w="436" w:type="dxa"/>
            <w:vAlign w:val="center"/>
          </w:tcPr>
          <w:p w14:paraId="14707508" w14:textId="0126F6F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6" w:type="dxa"/>
            <w:vAlign w:val="center"/>
          </w:tcPr>
          <w:p w14:paraId="39466A15" w14:textId="4EDC7AA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5D60679E" w14:textId="7B595A3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5673F6E2" w14:textId="2DE7253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61" w:type="dxa"/>
            <w:vAlign w:val="center"/>
          </w:tcPr>
          <w:p w14:paraId="39D317D1" w14:textId="178C314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72456CFD" w14:textId="784A8F3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6C730B5C" w14:textId="5F65DDF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1487C687" w14:textId="62013F9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37D7F77E" w14:textId="64F1958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733E7D6E" w14:textId="2301C6F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3F5ECAF0" w14:textId="163BB02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329C3B45" w14:textId="0AE2872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2E9A96FE" w14:textId="2F672CE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7B9F4857" w14:textId="2433201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28A7290B" w14:textId="586301B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2FDE5327" w14:textId="694506B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7F28D5EE" w14:textId="181FA0C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5CA418B3" w14:textId="1066D2C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1E547401" w14:textId="53B0B46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28F31033" w14:textId="3D06597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0FC13319" w14:textId="37A2257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01D1ECE6" w14:textId="6283D87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4" w:type="dxa"/>
            <w:vAlign w:val="center"/>
          </w:tcPr>
          <w:p w14:paraId="6D79EA7A" w14:textId="77131FD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vAlign w:val="center"/>
          </w:tcPr>
          <w:p w14:paraId="792529A1" w14:textId="33B9958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r>
      <w:tr w:rsidR="00CA6A00" w:rsidRPr="00CA6A00" w14:paraId="21FB76A0" w14:textId="77777777" w:rsidTr="00760C02">
        <w:tc>
          <w:tcPr>
            <w:tcW w:w="1696" w:type="dxa"/>
          </w:tcPr>
          <w:p w14:paraId="1CD0C054" w14:textId="56FB879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Racine 2018</w:t>
            </w:r>
            <w:r w:rsidRPr="00CA6A00">
              <w:rPr>
                <w:rFonts w:ascii="Times New Roman" w:hAnsi="Times New Roman" w:cs="Times New Roman"/>
                <w:color w:val="000000" w:themeColor="text1"/>
                <w:sz w:val="18"/>
                <w:szCs w:val="18"/>
              </w:rPr>
              <w:fldChar w:fldCharType="begin">
                <w:fldData xml:space="preserve">PEVuZE5vdGU+PENpdGU+PEF1dGhvcj5SYWNpbmU8L0F1dGhvcj48WWVhcj4yMDE4PC9ZZWFyPjxS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SYWNpbmU8L0F1dGhvcj48WWVhcj4yMDE4PC9ZZWFyPjxS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84]</w:t>
            </w:r>
            <w:r w:rsidRPr="00CA6A00">
              <w:rPr>
                <w:rFonts w:ascii="Times New Roman" w:hAnsi="Times New Roman" w:cs="Times New Roman"/>
                <w:color w:val="000000" w:themeColor="text1"/>
                <w:sz w:val="18"/>
                <w:szCs w:val="18"/>
              </w:rPr>
              <w:fldChar w:fldCharType="end"/>
            </w:r>
          </w:p>
        </w:tc>
        <w:tc>
          <w:tcPr>
            <w:tcW w:w="1135" w:type="dxa"/>
          </w:tcPr>
          <w:p w14:paraId="0F6F1D67" w14:textId="63667B7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7/34</w:t>
            </w:r>
          </w:p>
        </w:tc>
        <w:tc>
          <w:tcPr>
            <w:tcW w:w="436" w:type="dxa"/>
            <w:vAlign w:val="center"/>
          </w:tcPr>
          <w:p w14:paraId="34C7A573" w14:textId="71AA6A2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6" w:type="dxa"/>
            <w:vAlign w:val="center"/>
          </w:tcPr>
          <w:p w14:paraId="6A230CFC" w14:textId="31B8568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5DB60213" w14:textId="07DB6D0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2A7A8DA3" w14:textId="07F1868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61" w:type="dxa"/>
            <w:vAlign w:val="center"/>
          </w:tcPr>
          <w:p w14:paraId="3A986DEC" w14:textId="57C371C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04BDCA0F" w14:textId="7FF03BE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7FFD5452" w14:textId="3E37D72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3498DACE" w14:textId="7F44D35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670EE4FA" w14:textId="0E6CC65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41734A59" w14:textId="7E00C1E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7EF81803" w14:textId="7E1BA8C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0EBE2992" w14:textId="062625C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304D90E5" w14:textId="0083C3D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2ABC6647" w14:textId="59FC0D2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18AC7767" w14:textId="359278E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2B6D7A71" w14:textId="4F34F70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524" w:type="dxa"/>
            <w:vAlign w:val="center"/>
          </w:tcPr>
          <w:p w14:paraId="21FF1A98" w14:textId="3DF5C1D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52ABEF04" w14:textId="1819A64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28FD5654" w14:textId="2B0CB77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7" w:type="dxa"/>
            <w:vAlign w:val="center"/>
          </w:tcPr>
          <w:p w14:paraId="19E5A13F" w14:textId="21E79A5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1967A15D" w14:textId="4D17C47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37A63E75" w14:textId="23D97F3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7FB6E7E4" w14:textId="69F26DB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26EB0A6B" w14:textId="1467242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r>
      <w:tr w:rsidR="00CA6A00" w:rsidRPr="00CA6A00" w14:paraId="08011BD1" w14:textId="77777777" w:rsidTr="00760C02">
        <w:tc>
          <w:tcPr>
            <w:tcW w:w="1696" w:type="dxa"/>
          </w:tcPr>
          <w:p w14:paraId="4702A41A" w14:textId="59E8489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Racine 2020</w:t>
            </w:r>
            <w:r w:rsidRPr="00CA6A00">
              <w:rPr>
                <w:rFonts w:ascii="Times New Roman" w:hAnsi="Times New Roman" w:cs="Times New Roman"/>
                <w:color w:val="000000" w:themeColor="text1"/>
                <w:sz w:val="18"/>
                <w:szCs w:val="18"/>
              </w:rPr>
              <w:fldChar w:fldCharType="begin">
                <w:fldData xml:space="preserve">PEVuZE5vdGU+PENpdGU+PEF1dGhvcj5SYWNpbmU8L0F1dGhvcj48WWVhcj4yMDIwPC9ZZWFyPjxS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SYWNpbmU8L0F1dGhvcj48WWVhcj4yMDIwPC9ZZWFyPjxS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85]</w:t>
            </w:r>
            <w:r w:rsidRPr="00CA6A00">
              <w:rPr>
                <w:rFonts w:ascii="Times New Roman" w:hAnsi="Times New Roman" w:cs="Times New Roman"/>
                <w:color w:val="000000" w:themeColor="text1"/>
                <w:sz w:val="18"/>
                <w:szCs w:val="18"/>
              </w:rPr>
              <w:fldChar w:fldCharType="end"/>
            </w:r>
          </w:p>
        </w:tc>
        <w:tc>
          <w:tcPr>
            <w:tcW w:w="1135" w:type="dxa"/>
          </w:tcPr>
          <w:p w14:paraId="4B5E5A54" w14:textId="48C7721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0/110</w:t>
            </w:r>
          </w:p>
        </w:tc>
        <w:tc>
          <w:tcPr>
            <w:tcW w:w="436" w:type="dxa"/>
            <w:vAlign w:val="center"/>
          </w:tcPr>
          <w:p w14:paraId="7DBC1D08" w14:textId="53E2A18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6" w:type="dxa"/>
            <w:vAlign w:val="center"/>
          </w:tcPr>
          <w:p w14:paraId="34B2B7EA" w14:textId="385B2B6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47465729" w14:textId="1C9C0DB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526" w:type="dxa"/>
            <w:vAlign w:val="center"/>
          </w:tcPr>
          <w:p w14:paraId="708AA0D9" w14:textId="29C616E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61" w:type="dxa"/>
            <w:vAlign w:val="center"/>
          </w:tcPr>
          <w:p w14:paraId="1149A6B0" w14:textId="2F690FA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518C592C" w14:textId="6C89756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1045BF69" w14:textId="706A733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5ECCCB20" w14:textId="3ED3142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71997C5D" w14:textId="42B993F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2844F1A6" w14:textId="646DEBC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77F73C80" w14:textId="67FB1FF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62D8FA7A" w14:textId="2806051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390DFD74" w14:textId="09FD622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68C10A87" w14:textId="58AC1BA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50BDD082" w14:textId="5DACF40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1CF4E18C" w14:textId="4F1AE37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797D74EC" w14:textId="5595698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5CFB835C" w14:textId="5FFD5DD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37EB438E" w14:textId="1605009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578B5DF9" w14:textId="58F5007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18A10CED" w14:textId="4A1EC97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7579900D" w14:textId="1A24A37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53982627" w14:textId="0A9FEB0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0EFC8182" w14:textId="3407C9A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r>
      <w:tr w:rsidR="00CA6A00" w:rsidRPr="00CA6A00" w14:paraId="6C378D76" w14:textId="77777777" w:rsidTr="00760C02">
        <w:tc>
          <w:tcPr>
            <w:tcW w:w="1696" w:type="dxa"/>
          </w:tcPr>
          <w:p w14:paraId="2D94CE42" w14:textId="5974B10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Radcliffe 2023</w:t>
            </w:r>
            <w:r w:rsidRPr="00CA6A00">
              <w:rPr>
                <w:rFonts w:ascii="Times New Roman" w:hAnsi="Times New Roman" w:cs="Times New Roman"/>
                <w:color w:val="000000" w:themeColor="text1"/>
                <w:sz w:val="18"/>
                <w:szCs w:val="18"/>
              </w:rPr>
              <w:fldChar w:fldCharType="begin">
                <w:fldData xml:space="preserve">PEVuZE5vdGU+PENpdGU+PEF1dGhvcj5SYWRjbGlmZmU8L0F1dGhvcj48WWVhcj4yMDIzPC9ZZWFy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=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SYWRjbGlmZmU8L0F1dGhvcj48WWVhcj4yMDIzPC9ZZWFy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=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86]</w:t>
            </w:r>
            <w:r w:rsidRPr="00CA6A00">
              <w:rPr>
                <w:rFonts w:ascii="Times New Roman" w:hAnsi="Times New Roman" w:cs="Times New Roman"/>
                <w:color w:val="000000" w:themeColor="text1"/>
                <w:sz w:val="18"/>
                <w:szCs w:val="18"/>
              </w:rPr>
              <w:fldChar w:fldCharType="end"/>
            </w:r>
          </w:p>
        </w:tc>
        <w:tc>
          <w:tcPr>
            <w:tcW w:w="1135" w:type="dxa"/>
          </w:tcPr>
          <w:p w14:paraId="40B98FB2" w14:textId="382D434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09/161</w:t>
            </w:r>
          </w:p>
        </w:tc>
        <w:tc>
          <w:tcPr>
            <w:tcW w:w="436" w:type="dxa"/>
            <w:vAlign w:val="center"/>
          </w:tcPr>
          <w:p w14:paraId="29CA71B6" w14:textId="29D0C7C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6" w:type="dxa"/>
            <w:vAlign w:val="center"/>
          </w:tcPr>
          <w:p w14:paraId="567928FC" w14:textId="498D775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01262B89" w14:textId="5327E7B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3060CE09" w14:textId="3CF26B7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61" w:type="dxa"/>
            <w:vAlign w:val="center"/>
          </w:tcPr>
          <w:p w14:paraId="0CCCE9A5" w14:textId="3B12AA3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2C2C0AAA" w14:textId="56182FC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30A1E1EE" w14:textId="78EEE46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4D653234" w14:textId="7FBD12D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3E43C2B4" w14:textId="1388B0A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48915266" w14:textId="7DECC0F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0A12F930" w14:textId="7EB3B19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14EE49A8" w14:textId="4EB0395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148C73BF" w14:textId="59943F2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6B412553" w14:textId="2746B93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3D41D12C" w14:textId="5F3D5AB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21024DBE" w14:textId="4FCDD42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706D33CF" w14:textId="264FD1E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28697879" w14:textId="5F35461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713F7F90" w14:textId="19CDD34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2C0DADB3" w14:textId="082EB06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23CD8592" w14:textId="0232D51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1E89E7D7" w14:textId="73265DA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4" w:type="dxa"/>
            <w:vAlign w:val="center"/>
          </w:tcPr>
          <w:p w14:paraId="2B8FE69E" w14:textId="21E3984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4A8F0820" w14:textId="3355A6A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r>
      <w:tr w:rsidR="00CA6A00" w:rsidRPr="00CA6A00" w14:paraId="0A820A55" w14:textId="77777777" w:rsidTr="00760C02">
        <w:tc>
          <w:tcPr>
            <w:tcW w:w="1696" w:type="dxa"/>
          </w:tcPr>
          <w:p w14:paraId="2A3ADFE7" w14:textId="0CE71E5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Radinovic 2014</w:t>
            </w:r>
            <w:r w:rsidRPr="00CA6A00">
              <w:rPr>
                <w:rFonts w:ascii="Times New Roman" w:hAnsi="Times New Roman" w:cs="Times New Roman"/>
                <w:color w:val="000000" w:themeColor="text1"/>
                <w:sz w:val="18"/>
                <w:szCs w:val="18"/>
              </w:rPr>
              <w:fldChar w:fldCharType="begin">
                <w:fldData xml:space="preserve">PEVuZE5vdGU+PENpdGU+PEF1dGhvcj5SYWRpbm92aWM8L0F1dGhvcj48WWVhcj4yMDE0PC9ZZWFy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SYWRpbm92aWM8L0F1dGhvcj48WWVhcj4yMDE0PC9ZZWFy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87]</w:t>
            </w:r>
            <w:r w:rsidRPr="00CA6A00">
              <w:rPr>
                <w:rFonts w:ascii="Times New Roman" w:hAnsi="Times New Roman" w:cs="Times New Roman"/>
                <w:color w:val="000000" w:themeColor="text1"/>
                <w:sz w:val="18"/>
                <w:szCs w:val="18"/>
              </w:rPr>
              <w:fldChar w:fldCharType="end"/>
            </w:r>
          </w:p>
        </w:tc>
        <w:tc>
          <w:tcPr>
            <w:tcW w:w="1135" w:type="dxa"/>
          </w:tcPr>
          <w:p w14:paraId="2FAC7A75" w14:textId="6A57577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8/99</w:t>
            </w:r>
          </w:p>
        </w:tc>
        <w:tc>
          <w:tcPr>
            <w:tcW w:w="436" w:type="dxa"/>
            <w:vAlign w:val="center"/>
          </w:tcPr>
          <w:p w14:paraId="06E2B6AB" w14:textId="77E6F36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6" w:type="dxa"/>
            <w:vAlign w:val="center"/>
          </w:tcPr>
          <w:p w14:paraId="428681A2" w14:textId="721408E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3D27F094" w14:textId="05A7AF4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4045379B" w14:textId="0CFC641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61" w:type="dxa"/>
            <w:vAlign w:val="center"/>
          </w:tcPr>
          <w:p w14:paraId="3A7306FB" w14:textId="4999187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69DFA492" w14:textId="114C004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43B969A1" w14:textId="2BB320A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3B16113E" w14:textId="11F8420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58A04380" w14:textId="7C0978C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174A6663" w14:textId="126A742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1C469220" w14:textId="18F6051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5A6084E7" w14:textId="312EC4F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43D7835C" w14:textId="6A46D74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3DD73A69" w14:textId="3ABD845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04E8ADC2" w14:textId="138A539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6D5E9642" w14:textId="3CB4E5B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60B75750" w14:textId="02DCDFD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749D8348" w14:textId="6E831BF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59C25E96" w14:textId="36D4675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10B37D08" w14:textId="0D8D3D3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50D05BE5" w14:textId="7E721AD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64623EAD" w14:textId="7A7C2B8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4" w:type="dxa"/>
            <w:vAlign w:val="center"/>
          </w:tcPr>
          <w:p w14:paraId="280B4E90" w14:textId="089EC54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54D1AA60" w14:textId="4E0298D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r>
      <w:tr w:rsidR="00CA6A00" w:rsidRPr="00CA6A00" w14:paraId="1FD59953" w14:textId="77777777" w:rsidTr="00760C02">
        <w:tc>
          <w:tcPr>
            <w:tcW w:w="1696" w:type="dxa"/>
          </w:tcPr>
          <w:p w14:paraId="39D3101C" w14:textId="3063C0D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Rahkonen 2001</w:t>
            </w:r>
            <w:r w:rsidRPr="00CA6A00">
              <w:rPr>
                <w:rFonts w:ascii="Times New Roman" w:hAnsi="Times New Roman" w:cs="Times New Roman"/>
                <w:color w:val="000000" w:themeColor="text1"/>
                <w:sz w:val="18"/>
                <w:szCs w:val="18"/>
              </w:rPr>
              <w:fldChar w:fldCharType="begin">
                <w:fldData xml:space="preserve">PEVuZE5vdGU+PENpdGU+PEF1dGhvcj5SYWhrb25lbjwvQXV0aG9yPjxZZWFyPjIwMDE8L1llYXI+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SYWhrb25lbjwvQXV0aG9yPjxZZWFyPjIwMDE8L1llYXI+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88]</w:t>
            </w:r>
            <w:r w:rsidRPr="00CA6A00">
              <w:rPr>
                <w:rFonts w:ascii="Times New Roman" w:hAnsi="Times New Roman" w:cs="Times New Roman"/>
                <w:color w:val="000000" w:themeColor="text1"/>
                <w:sz w:val="18"/>
                <w:szCs w:val="18"/>
              </w:rPr>
              <w:fldChar w:fldCharType="end"/>
            </w:r>
          </w:p>
        </w:tc>
        <w:tc>
          <w:tcPr>
            <w:tcW w:w="1135" w:type="dxa"/>
          </w:tcPr>
          <w:p w14:paraId="711DC29C" w14:textId="7802BE4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0/179</w:t>
            </w:r>
          </w:p>
        </w:tc>
        <w:tc>
          <w:tcPr>
            <w:tcW w:w="436" w:type="dxa"/>
            <w:vAlign w:val="center"/>
          </w:tcPr>
          <w:p w14:paraId="1DBFBC9B" w14:textId="54AE79D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6" w:type="dxa"/>
            <w:vAlign w:val="center"/>
          </w:tcPr>
          <w:p w14:paraId="5FB3495E" w14:textId="448467F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7C128ACA" w14:textId="2694960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6E6359F2" w14:textId="2D4BEEE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61" w:type="dxa"/>
            <w:vAlign w:val="center"/>
          </w:tcPr>
          <w:p w14:paraId="747E8EC6" w14:textId="5518A00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3638377E" w14:textId="2CC1234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25B5B677" w14:textId="0872839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4725B6F7" w14:textId="2C2E8E1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0CE9035E" w14:textId="110F0E6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6232D442" w14:textId="09A983A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5305E123" w14:textId="472B800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239ACA8B" w14:textId="6ADB130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0458ED46" w14:textId="71771F1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62934170" w14:textId="01F0538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46424991" w14:textId="7BC229D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524" w:type="dxa"/>
            <w:vAlign w:val="center"/>
          </w:tcPr>
          <w:p w14:paraId="780D1E62" w14:textId="62CC840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2A538638" w14:textId="5AF2372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6150EC7B" w14:textId="193A532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788D183A" w14:textId="6D95727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57E75856" w14:textId="1954EA8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6134D167" w14:textId="69B689A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4252476A" w14:textId="1ACC67A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698A9608" w14:textId="2EB10ED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04AA99A9" w14:textId="599234A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r>
      <w:tr w:rsidR="00CA6A00" w:rsidRPr="00CA6A00" w14:paraId="4E8B90E2" w14:textId="77777777" w:rsidTr="00760C02">
        <w:tc>
          <w:tcPr>
            <w:tcW w:w="1696" w:type="dxa"/>
          </w:tcPr>
          <w:p w14:paraId="6067D014" w14:textId="46ECC37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Rawle 2021</w:t>
            </w:r>
            <w:r w:rsidRPr="00CA6A00">
              <w:rPr>
                <w:rFonts w:ascii="Times New Roman" w:hAnsi="Times New Roman" w:cs="Times New Roman"/>
                <w:color w:val="000000" w:themeColor="text1"/>
                <w:sz w:val="18"/>
                <w:szCs w:val="18"/>
              </w:rPr>
              <w:fldChar w:fldCharType="begin">
                <w:fldData xml:space="preserve">PEVuZE5vdGU+PENpdGU+PEF1dGhvcj5SYXdsZTwvQXV0aG9yPjxZZWFyPjIwMjE8L1llYXI+PFJl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SYXdsZTwvQXV0aG9yPjxZZWFyPjIwMjE8L1llYXI+PFJl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89]</w:t>
            </w:r>
            <w:r w:rsidRPr="00CA6A00">
              <w:rPr>
                <w:rFonts w:ascii="Times New Roman" w:hAnsi="Times New Roman" w:cs="Times New Roman"/>
                <w:color w:val="000000" w:themeColor="text1"/>
                <w:sz w:val="18"/>
                <w:szCs w:val="18"/>
              </w:rPr>
              <w:fldChar w:fldCharType="end"/>
            </w:r>
          </w:p>
        </w:tc>
        <w:tc>
          <w:tcPr>
            <w:tcW w:w="1135" w:type="dxa"/>
          </w:tcPr>
          <w:p w14:paraId="09A681AF" w14:textId="04DA973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7/500</w:t>
            </w:r>
          </w:p>
        </w:tc>
        <w:tc>
          <w:tcPr>
            <w:tcW w:w="436" w:type="dxa"/>
            <w:vAlign w:val="center"/>
          </w:tcPr>
          <w:p w14:paraId="53C9D810" w14:textId="58FAC48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6" w:type="dxa"/>
            <w:vAlign w:val="center"/>
          </w:tcPr>
          <w:p w14:paraId="0172AE37" w14:textId="275180E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279223A3" w14:textId="7CCAD0F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2C6DEBC6" w14:textId="0BBEA22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61" w:type="dxa"/>
            <w:vAlign w:val="center"/>
          </w:tcPr>
          <w:p w14:paraId="0FFADBD1" w14:textId="2B5F0AD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25CFAAB2" w14:textId="782F595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vAlign w:val="center"/>
          </w:tcPr>
          <w:p w14:paraId="2AD42E9E" w14:textId="4B83D8F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290D2B38" w14:textId="1C266A2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793FCDEF" w14:textId="08C2EA0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1FCC3011" w14:textId="3899E20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775CBD23" w14:textId="02819A5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3BD0D410" w14:textId="410B978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55643677" w14:textId="74C0392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008A461B" w14:textId="0D5CB53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53B0293D" w14:textId="38A05C7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524" w:type="dxa"/>
            <w:vAlign w:val="center"/>
          </w:tcPr>
          <w:p w14:paraId="282AE22E" w14:textId="7B0718A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1033B590" w14:textId="5A49314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2AC9074B" w14:textId="44F3772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7" w:type="dxa"/>
            <w:vAlign w:val="center"/>
          </w:tcPr>
          <w:p w14:paraId="7D2981A3" w14:textId="4B30277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3C5F4FAA" w14:textId="1167789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2F7FF391" w14:textId="498B248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5AAFCE1A" w14:textId="7A064FA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25829FC7" w14:textId="5F2A7B0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1F385117" w14:textId="7BBDBE2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r>
      <w:tr w:rsidR="00CA6A00" w:rsidRPr="00CA6A00" w14:paraId="4D207BB2" w14:textId="77777777" w:rsidTr="00760C02">
        <w:tc>
          <w:tcPr>
            <w:tcW w:w="1696" w:type="dxa"/>
          </w:tcPr>
          <w:p w14:paraId="5B420A69" w14:textId="7CE9AE4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Rego 2023</w:t>
            </w:r>
            <w:r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Rego&lt;/Author&gt;&lt;Year&gt;2023&lt;/Year&gt;&lt;RecNum&gt;159&lt;/RecNum&gt;&lt;DisplayText&gt;[190]&lt;/DisplayText&gt;&lt;record&gt;&lt;rec-number&gt;159&lt;/rec-number&gt;&lt;foreign-keys&gt;&lt;key app="EN" db-id="sstzwfe08r9xrke295vvts57d2ew5p9sed9p" timestamp="1734568850"&gt;159&lt;/key&gt;&lt;/foreign-keys&gt;&lt;ref-type name="Journal Article"&gt;17&lt;/ref-type&gt;&lt;contributors&gt;&lt;authors&gt;&lt;author&gt;Rego, L. L. D.&lt;/author&gt;&lt;author&gt;Salluh, J. I. F.&lt;/author&gt;&lt;author&gt;Souza-Dantas, V. C.&lt;/author&gt;&lt;author&gt;Silva, Jrle&lt;/author&gt;&lt;author&gt;Povoa, P.&lt;/author&gt;&lt;author&gt;Serafim, R. B.&lt;/author&gt;&lt;/authors&gt;&lt;/contributors&gt;&lt;auth-address&gt;Postgraduate Program in Clinical Medicine, Universidade Federal do Rio de Janeiro - Rio de Janeiro (RJ), Brazil.&amp;#xD;Instituto D&amp;apos;Or de Pesquisa e Ensino - Rio de Janeiro (RJ), Brazil.&amp;#xD;Polivalente Intensive Care Unit, Hospital de Sao Francisco Xavier, Centro Hospitalar de Lisboa Ocidental - Lisboa, Portugal.&lt;/auth-address&gt;&lt;titles&gt;&lt;title&gt;Delirium severity and outcomes of critically ill COVID-19 patients&lt;/title&gt;&lt;secondary-title&gt;Crit Care Sci&lt;/secondary-title&gt;&lt;/titles&gt;&lt;periodical&gt;&lt;full-title&gt;Crit Care Sci&lt;/full-title&gt;&lt;/periodical&gt;&lt;pages&gt;394-401&lt;/pages&gt;&lt;volume&gt;35&lt;/volume&gt;&lt;number&gt;4&lt;/number&gt;&lt;keywords&gt;&lt;keyword&gt;Humans&lt;/keyword&gt;&lt;keyword&gt;Brazil&lt;/keyword&gt;&lt;keyword&gt;*covid-19&lt;/keyword&gt;&lt;keyword&gt;Coma&lt;/keyword&gt;&lt;keyword&gt;Critical Illness&lt;/keyword&gt;&lt;keyword&gt;Prospective Studies&lt;/keyword&gt;&lt;keyword&gt;*Delirium&lt;/keyword&gt;&lt;/keywords&gt;&lt;dates&gt;&lt;year&gt;2023&lt;/year&gt;&lt;pub-dates&gt;&lt;date&gt;Oct-Dec&lt;/date&gt;&lt;/pub-dates&gt;&lt;/dates&gt;&lt;isbn&gt;2965-2774 (Electronic)&amp;#xD;2965-2774 (Linking)&lt;/isbn&gt;&lt;accession-num&gt;38265321&lt;/accession-num&gt;&lt;urls&gt;&lt;related-urls&gt;&lt;url&gt;https://www.ncbi.nlm.nih.gov/pubmed/38265321&lt;/url&gt;&lt;/related-urls&gt;&lt;/urls&gt;&lt;custom2&gt;PMC10802771&lt;/custom2&gt;&lt;electronic-resource-num&gt;10.5935/2965-2774.20230170-en&lt;/electronic-resource-num&gt;&lt;remote-database-name&gt;Medline&lt;/remote-database-name&gt;&lt;remote-database-provider&gt;NLM&lt;/remote-database-provider&gt;&lt;/record&gt;&lt;/Cite&gt;&lt;/EndNote&gt;</w:instrText>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90]</w:t>
            </w:r>
            <w:r w:rsidRPr="00CA6A00">
              <w:rPr>
                <w:rFonts w:ascii="Times New Roman" w:hAnsi="Times New Roman" w:cs="Times New Roman"/>
                <w:color w:val="000000" w:themeColor="text1"/>
                <w:sz w:val="18"/>
                <w:szCs w:val="18"/>
              </w:rPr>
              <w:fldChar w:fldCharType="end"/>
            </w:r>
          </w:p>
        </w:tc>
        <w:tc>
          <w:tcPr>
            <w:tcW w:w="1135" w:type="dxa"/>
          </w:tcPr>
          <w:p w14:paraId="0F9655F5" w14:textId="007C739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01/176</w:t>
            </w:r>
          </w:p>
        </w:tc>
        <w:tc>
          <w:tcPr>
            <w:tcW w:w="436" w:type="dxa"/>
            <w:vAlign w:val="center"/>
          </w:tcPr>
          <w:p w14:paraId="156C5C7E" w14:textId="393615B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6" w:type="dxa"/>
            <w:vAlign w:val="center"/>
          </w:tcPr>
          <w:p w14:paraId="792501FF" w14:textId="6AEB3AF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1BCA84A2" w14:textId="5D42AFE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434EEB08" w14:textId="626359E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61" w:type="dxa"/>
            <w:vAlign w:val="center"/>
          </w:tcPr>
          <w:p w14:paraId="459B63E1" w14:textId="187BFD9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75537DA3" w14:textId="67BC05B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1F07BA52" w14:textId="3334D78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0683A90B" w14:textId="0D3C8AB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03F8C8E4" w14:textId="66A35FC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7A3F87A6" w14:textId="249F584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7243EDAD" w14:textId="100B3C1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33020826" w14:textId="1A0E22F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6FFF6ED8" w14:textId="2B5F3B7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354C5AE4" w14:textId="7F7800E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4D47B192" w14:textId="39C7166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52741896" w14:textId="25B4272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4AE01792" w14:textId="0B4E7E3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11F51728" w14:textId="5D4D2AF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02860837" w14:textId="74774DC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6AF5DFAC" w14:textId="1FEECC2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7592C471" w14:textId="271A51A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1A8716AB" w14:textId="37BA4B1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4B7D5C16" w14:textId="00DF23F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vAlign w:val="center"/>
          </w:tcPr>
          <w:p w14:paraId="23429A26" w14:textId="0B72C10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r>
      <w:tr w:rsidR="00CA6A00" w:rsidRPr="00CA6A00" w14:paraId="0E92B0A0" w14:textId="77777777" w:rsidTr="00760C02">
        <w:tc>
          <w:tcPr>
            <w:tcW w:w="1696" w:type="dxa"/>
          </w:tcPr>
          <w:p w14:paraId="723637F9" w14:textId="318130D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Reynish 2017</w:t>
            </w:r>
            <w:r w:rsidRPr="00CA6A00">
              <w:rPr>
                <w:rFonts w:ascii="Times New Roman" w:hAnsi="Times New Roman" w:cs="Times New Roman"/>
                <w:color w:val="000000" w:themeColor="text1"/>
                <w:sz w:val="18"/>
                <w:szCs w:val="18"/>
              </w:rPr>
              <w:fldChar w:fldCharType="begin">
                <w:fldData xml:space="preserve">PEVuZE5vdGU+PENpdGU+PEF1dGhvcj5SZXluaXNoPC9BdXRob3I+PFllYXI+MjAxNzwvWWVhcj48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SZXluaXNoPC9BdXRob3I+PFllYXI+MjAxNzwvWWVhcj48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91]</w:t>
            </w:r>
            <w:r w:rsidRPr="00CA6A00">
              <w:rPr>
                <w:rFonts w:ascii="Times New Roman" w:hAnsi="Times New Roman" w:cs="Times New Roman"/>
                <w:color w:val="000000" w:themeColor="text1"/>
                <w:sz w:val="18"/>
                <w:szCs w:val="18"/>
              </w:rPr>
              <w:fldChar w:fldCharType="end"/>
            </w:r>
          </w:p>
        </w:tc>
        <w:tc>
          <w:tcPr>
            <w:tcW w:w="1135" w:type="dxa"/>
          </w:tcPr>
          <w:p w14:paraId="250E4345" w14:textId="7049FEE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901/3584</w:t>
            </w:r>
          </w:p>
        </w:tc>
        <w:tc>
          <w:tcPr>
            <w:tcW w:w="436" w:type="dxa"/>
            <w:vAlign w:val="center"/>
          </w:tcPr>
          <w:p w14:paraId="2F3772A1" w14:textId="4C64C3C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6" w:type="dxa"/>
            <w:vAlign w:val="center"/>
          </w:tcPr>
          <w:p w14:paraId="7D3545AE" w14:textId="50B857A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7FBF1114" w14:textId="4B08022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5FFF299E" w14:textId="0D47738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61" w:type="dxa"/>
            <w:vAlign w:val="center"/>
          </w:tcPr>
          <w:p w14:paraId="5AEC8E41" w14:textId="0926CD7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401A371E" w14:textId="30A5318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48C15C21" w14:textId="4C693BE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3CF83CD9" w14:textId="7C2C6B3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1A432906" w14:textId="4F1A8D8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1D899D01" w14:textId="48B3440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4358F054" w14:textId="2045F3A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46088C80" w14:textId="369FF93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5102D700" w14:textId="3229C19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74FF064B" w14:textId="06F4F10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76A16FA4" w14:textId="7DCEBF2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2A44E549" w14:textId="7F891F4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301CDAFE" w14:textId="4A82B3D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5E0A01F6" w14:textId="133A74C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40FA2358" w14:textId="449FEF0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572AACCD" w14:textId="46A1EAD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1B341967" w14:textId="4CBAE0E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38BF5198" w14:textId="385374A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4" w:type="dxa"/>
            <w:vAlign w:val="center"/>
          </w:tcPr>
          <w:p w14:paraId="1EAA1182" w14:textId="74AF305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vAlign w:val="center"/>
          </w:tcPr>
          <w:p w14:paraId="7D6E612B" w14:textId="7FDE553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r>
      <w:tr w:rsidR="00CA6A00" w:rsidRPr="00CA6A00" w14:paraId="49B70621" w14:textId="77777777" w:rsidTr="00760C02">
        <w:tc>
          <w:tcPr>
            <w:tcW w:w="1696" w:type="dxa"/>
          </w:tcPr>
          <w:p w14:paraId="2C8EA34C" w14:textId="6BAEADD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Richardson 2021</w:t>
            </w:r>
            <w:r w:rsidRPr="00CA6A00">
              <w:rPr>
                <w:rFonts w:ascii="Times New Roman" w:hAnsi="Times New Roman" w:cs="Times New Roman"/>
                <w:color w:val="000000" w:themeColor="text1"/>
                <w:sz w:val="18"/>
                <w:szCs w:val="18"/>
              </w:rPr>
              <w:fldChar w:fldCharType="begin">
                <w:fldData xml:space="preserve">PEVuZE5vdGU+PENpdGU+PEF1dGhvcj5SaWNoYXJkc29uPC9BdXRob3I+PFllYXI+MjAyMTwvWWVh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SaWNoYXJkc29uPC9BdXRob3I+PFllYXI+MjAyMTwvWWVh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92]</w:t>
            </w:r>
            <w:r w:rsidRPr="00CA6A00">
              <w:rPr>
                <w:rFonts w:ascii="Times New Roman" w:hAnsi="Times New Roman" w:cs="Times New Roman"/>
                <w:color w:val="000000" w:themeColor="text1"/>
                <w:sz w:val="18"/>
                <w:szCs w:val="18"/>
              </w:rPr>
              <w:fldChar w:fldCharType="end"/>
            </w:r>
          </w:p>
        </w:tc>
        <w:tc>
          <w:tcPr>
            <w:tcW w:w="1135" w:type="dxa"/>
          </w:tcPr>
          <w:p w14:paraId="771B64C9" w14:textId="21BE62F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2/123</w:t>
            </w:r>
          </w:p>
        </w:tc>
        <w:tc>
          <w:tcPr>
            <w:tcW w:w="436" w:type="dxa"/>
            <w:vAlign w:val="center"/>
          </w:tcPr>
          <w:p w14:paraId="70F66C7A" w14:textId="0F790B0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6" w:type="dxa"/>
            <w:vAlign w:val="center"/>
          </w:tcPr>
          <w:p w14:paraId="38AC6F18" w14:textId="31AA08B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4A2EBF6A" w14:textId="631CBB7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7E721B39" w14:textId="605037B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61" w:type="dxa"/>
            <w:vAlign w:val="center"/>
          </w:tcPr>
          <w:p w14:paraId="7A8B521D" w14:textId="00765AE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4DDA1ED7" w14:textId="5788EC5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43DE0522" w14:textId="3AE06CF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3777B9D3" w14:textId="4EC172C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0720B0A4" w14:textId="6E5E4DA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0C254704" w14:textId="32D70E4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0D222A37" w14:textId="7F4BECF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72BA3793" w14:textId="1ECDE55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6CF2FA0F" w14:textId="5BE51EE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407014CC" w14:textId="7FDEDF3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70" w:type="dxa"/>
            <w:vAlign w:val="center"/>
          </w:tcPr>
          <w:p w14:paraId="26DABFFC" w14:textId="2425A79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3103F346" w14:textId="539AC2F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7F989E44" w14:textId="733559C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1CFC8EBE" w14:textId="60C263B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1FFCC234" w14:textId="1C791CE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3EB2FAB1" w14:textId="6D56C28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73481BCF" w14:textId="347285F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305FC74A" w14:textId="288B5B5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656D3BB8" w14:textId="053BA19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2A98F9E1" w14:textId="5BB33CA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r>
      <w:tr w:rsidR="00CA6A00" w:rsidRPr="00CA6A00" w14:paraId="65576FF4" w14:textId="77777777" w:rsidTr="00292E2C">
        <w:tc>
          <w:tcPr>
            <w:tcW w:w="1696" w:type="dxa"/>
          </w:tcPr>
          <w:p w14:paraId="0D72EE38" w14:textId="37790B1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Richardson 2021_2</w:t>
            </w:r>
            <w:r w:rsidRPr="00CA6A00">
              <w:rPr>
                <w:rFonts w:ascii="Times New Roman" w:hAnsi="Times New Roman" w:cs="Times New Roman"/>
                <w:color w:val="000000" w:themeColor="text1"/>
                <w:sz w:val="18"/>
                <w:szCs w:val="18"/>
              </w:rPr>
              <w:fldChar w:fldCharType="begin">
                <w:fldData xml:space="preserve">PEVuZE5vdGU+PENpdGU+PEF1dGhvcj5SaWNoYXJkc29uPC9BdXRob3I+PFllYXI+MjAyMTwvWWVh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SaWNoYXJkc29uPC9BdXRob3I+PFllYXI+MjAyMTwvWWVh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93]</w:t>
            </w:r>
            <w:r w:rsidRPr="00CA6A00">
              <w:rPr>
                <w:rFonts w:ascii="Times New Roman" w:hAnsi="Times New Roman" w:cs="Times New Roman"/>
                <w:color w:val="000000" w:themeColor="text1"/>
                <w:sz w:val="18"/>
                <w:szCs w:val="18"/>
              </w:rPr>
              <w:fldChar w:fldCharType="end"/>
            </w:r>
          </w:p>
        </w:tc>
        <w:tc>
          <w:tcPr>
            <w:tcW w:w="1135" w:type="dxa"/>
          </w:tcPr>
          <w:p w14:paraId="0D297FBD" w14:textId="61662E1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48/87</w:t>
            </w:r>
          </w:p>
        </w:tc>
        <w:tc>
          <w:tcPr>
            <w:tcW w:w="436" w:type="dxa"/>
            <w:shd w:val="clear" w:color="auto" w:fill="auto"/>
            <w:vAlign w:val="center"/>
          </w:tcPr>
          <w:p w14:paraId="0C161B47" w14:textId="26E8F67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r w:rsidR="00292E2C" w:rsidRPr="00CA6A00">
              <w:rPr>
                <w:rFonts w:ascii="Times New Roman" w:hAnsi="Times New Roman" w:cs="Times New Roman"/>
                <w:color w:val="000000" w:themeColor="text1"/>
                <w:sz w:val="18"/>
                <w:szCs w:val="18"/>
              </w:rPr>
              <w:t>-</w:t>
            </w:r>
          </w:p>
        </w:tc>
        <w:tc>
          <w:tcPr>
            <w:tcW w:w="456" w:type="dxa"/>
            <w:shd w:val="clear" w:color="auto" w:fill="auto"/>
            <w:vAlign w:val="center"/>
          </w:tcPr>
          <w:p w14:paraId="47212D50" w14:textId="5243AA7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r w:rsidR="00292E2C" w:rsidRPr="00CA6A00">
              <w:rPr>
                <w:rFonts w:ascii="Times New Roman" w:hAnsi="Times New Roman" w:cs="Times New Roman"/>
                <w:color w:val="000000" w:themeColor="text1"/>
                <w:sz w:val="18"/>
                <w:szCs w:val="18"/>
              </w:rPr>
              <w:t>-</w:t>
            </w:r>
          </w:p>
        </w:tc>
        <w:tc>
          <w:tcPr>
            <w:tcW w:w="383" w:type="dxa"/>
            <w:shd w:val="clear" w:color="auto" w:fill="auto"/>
            <w:vAlign w:val="center"/>
          </w:tcPr>
          <w:p w14:paraId="5ED42A94" w14:textId="08EF676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r w:rsidR="00292E2C" w:rsidRPr="00CA6A00">
              <w:rPr>
                <w:rFonts w:ascii="Times New Roman" w:hAnsi="Times New Roman" w:cs="Times New Roman"/>
                <w:color w:val="000000" w:themeColor="text1"/>
                <w:sz w:val="18"/>
                <w:szCs w:val="18"/>
              </w:rPr>
              <w:t>-</w:t>
            </w:r>
          </w:p>
        </w:tc>
        <w:tc>
          <w:tcPr>
            <w:tcW w:w="526" w:type="dxa"/>
            <w:vAlign w:val="center"/>
          </w:tcPr>
          <w:p w14:paraId="0C726BC7" w14:textId="505F207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61" w:type="dxa"/>
            <w:vAlign w:val="center"/>
          </w:tcPr>
          <w:p w14:paraId="1C9D5603" w14:textId="6C6E6EB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5AF964B7" w14:textId="639A66B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2C99A017" w14:textId="3563DE5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1C9F6381" w14:textId="5355713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29B91AD7" w14:textId="0FE635D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3D476ED1" w14:textId="0DAD06B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7873110D" w14:textId="41E6C95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71622AB6" w14:textId="4DC6A69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5E0D8638" w14:textId="58F180C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47E30728" w14:textId="43E5A27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6B966A30" w14:textId="5B97739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0474996B" w14:textId="5C3A746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082E5998" w14:textId="499123C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752FC6C6" w14:textId="6016939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44E9A0BA" w14:textId="5D29AD5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51C7D0B8" w14:textId="22EC1BD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799EF1D1" w14:textId="56F46E7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61AFC9FF" w14:textId="7A3E3B3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2FE52B35" w14:textId="4071CBF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05B7557E" w14:textId="68A9FA9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r>
      <w:tr w:rsidR="00CA6A00" w:rsidRPr="00CA6A00" w14:paraId="45905319" w14:textId="77777777" w:rsidTr="00760C02">
        <w:tc>
          <w:tcPr>
            <w:tcW w:w="1696" w:type="dxa"/>
          </w:tcPr>
          <w:p w14:paraId="666ED1C8" w14:textId="17176DD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Rizzi 2015</w:t>
            </w:r>
            <w:r w:rsidRPr="00CA6A00">
              <w:rPr>
                <w:rFonts w:ascii="Times New Roman" w:hAnsi="Times New Roman" w:cs="Times New Roman"/>
                <w:color w:val="000000" w:themeColor="text1"/>
                <w:sz w:val="18"/>
                <w:szCs w:val="18"/>
              </w:rPr>
              <w:fldChar w:fldCharType="begin">
                <w:fldData xml:space="preserve">PEVuZE5vdGU+PENpdGU+PEF1dGhvcj5SaXp6aTwvQXV0aG9yPjxZZWFyPjIwMTU8L1llYXI+PFJl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=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SaXp6aTwvQXV0aG9yPjxZZWFyPjIwMTU8L1llYXI+PFJl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=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94]</w:t>
            </w:r>
            <w:r w:rsidRPr="00CA6A00">
              <w:rPr>
                <w:rFonts w:ascii="Times New Roman" w:hAnsi="Times New Roman" w:cs="Times New Roman"/>
                <w:color w:val="000000" w:themeColor="text1"/>
                <w:sz w:val="18"/>
                <w:szCs w:val="18"/>
              </w:rPr>
              <w:fldChar w:fldCharType="end"/>
            </w:r>
          </w:p>
        </w:tc>
        <w:tc>
          <w:tcPr>
            <w:tcW w:w="1135" w:type="dxa"/>
          </w:tcPr>
          <w:p w14:paraId="4472E64F" w14:textId="23637EE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5/204</w:t>
            </w:r>
          </w:p>
        </w:tc>
        <w:tc>
          <w:tcPr>
            <w:tcW w:w="436" w:type="dxa"/>
            <w:vAlign w:val="center"/>
          </w:tcPr>
          <w:p w14:paraId="06FA39D2" w14:textId="5BFEB65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6" w:type="dxa"/>
            <w:vAlign w:val="center"/>
          </w:tcPr>
          <w:p w14:paraId="4888EDF4" w14:textId="55A4FDE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481D7A1D" w14:textId="35AD041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2DE28786" w14:textId="4982042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61" w:type="dxa"/>
            <w:vAlign w:val="center"/>
          </w:tcPr>
          <w:p w14:paraId="6675E31D" w14:textId="1BE5147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5396BBA8" w14:textId="3E4E249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58A9F9FD" w14:textId="56DDAFA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0BE85693" w14:textId="11A7B55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6B4DFBF3" w14:textId="69E49C2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29C77C1C" w14:textId="0246697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64F10820" w14:textId="6247EA8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0DD1982F" w14:textId="7BFCBB5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3CC7ED69" w14:textId="29AB22D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5CEBA0AC" w14:textId="2563604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567FC3EB" w14:textId="7072428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7E8BFB9D" w14:textId="6A6F766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5B40AFCB" w14:textId="511F531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5BA4DF07" w14:textId="39C49B1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5F0CF90A" w14:textId="467E782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0FBAEB3F" w14:textId="7CD35B5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10DF97F9" w14:textId="5364BC4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6CD5D4E4" w14:textId="5A98B4C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4" w:type="dxa"/>
            <w:vAlign w:val="center"/>
          </w:tcPr>
          <w:p w14:paraId="625519D3" w14:textId="2F5B47B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75CC9C2D" w14:textId="5BDA73F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r>
      <w:tr w:rsidR="00CA6A00" w:rsidRPr="00CA6A00" w14:paraId="634A0B35" w14:textId="77777777" w:rsidTr="00760C02">
        <w:tc>
          <w:tcPr>
            <w:tcW w:w="1696" w:type="dxa"/>
          </w:tcPr>
          <w:p w14:paraId="4CD0BD86" w14:textId="7C2EAAE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Robinson 2009</w:t>
            </w:r>
            <w:r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Robinson&lt;/Author&gt;&lt;Year&gt;2009&lt;/Year&gt;&lt;RecNum&gt;178&lt;/RecNum&gt;&lt;DisplayText&gt;[195]&lt;/DisplayText&gt;&lt;record&gt;&lt;rec-number&gt;178&lt;/rec-number&gt;&lt;foreign-keys&gt;&lt;key app="EN" db-id="sstzwfe08r9xrke295vvts57d2ew5p9sed9p" timestamp="1734568895"&gt;178&lt;/key&gt;&lt;/foreign-keys&gt;&lt;ref-type name="Journal Article"&gt;17&lt;/ref-type&gt;&lt;contributors&gt;&lt;authors&gt;&lt;author&gt;Robinson, T. N.&lt;/author&gt;&lt;author&gt;Raeburn, C. D.&lt;/author&gt;&lt;author&gt;Tran, Z. V.&lt;/author&gt;&lt;author&gt;Angles, E. M.&lt;/author&gt;&lt;author&gt;Brenner, L. A.&lt;/author&gt;&lt;author&gt;Moss, M.&lt;/author&gt;&lt;/authors&gt;&lt;/contributors&gt;&lt;auth-address&gt;Department of Surgery, University of Colorado at Denver School of Medicine, Denver, CO, USA. thomas.robinson@uchsc.edu&lt;/auth-address&gt;&lt;titles&gt;&lt;title&gt;Postoperative delirium in the elderly: risk factors and outcomes&lt;/title&gt;&lt;secondary-title&gt;Ann Surg&lt;/secondary-title&gt;&lt;/titles&gt;&lt;periodical&gt;&lt;full-title&gt;Ann Surg&lt;/full-title&gt;&lt;/periodical&gt;&lt;pages&gt;173-8&lt;/pages&gt;&lt;volume&gt;249&lt;/volume&gt;&lt;number&gt;1&lt;/number&gt;&lt;keywords&gt;&lt;keyword&gt;Aged&lt;/keyword&gt;&lt;keyword&gt;Aged, 80 and over&lt;/keyword&gt;&lt;keyword&gt;Delirium/*epidemiology&lt;/keyword&gt;&lt;keyword&gt;Humans&lt;/keyword&gt;&lt;keyword&gt;Middle Aged&lt;/keyword&gt;&lt;keyword&gt;Postoperative Complications/*epidemiology&lt;/keyword&gt;&lt;keyword&gt;Risk Factors&lt;/keyword&gt;&lt;/keywords&gt;&lt;dates&gt;&lt;year&gt;2009&lt;/year&gt;&lt;pub-dates&gt;&lt;date&gt;Jan&lt;/date&gt;&lt;/pub-dates&gt;&lt;/dates&gt;&lt;isbn&gt;1528-1140 (Electronic)&amp;#xD;0003-4932 (Linking)&lt;/isbn&gt;&lt;accession-num&gt;19106695&lt;/accession-num&gt;&lt;urls&gt;&lt;related-urls&gt;&lt;url&gt;https://www.ncbi.nlm.nih.gov/pubmed/19106695&lt;/url&gt;&lt;/related-urls&gt;&lt;/urls&gt;&lt;electronic-resource-num&gt;10.1097/SLA.0b013e31818e4776&lt;/electronic-resource-num&gt;&lt;remote-database-name&gt;Medline&lt;/remote-database-name&gt;&lt;remote-database-provider&gt;NLM&lt;/remote-database-provider&gt;&lt;/record&gt;&lt;/Cite&gt;&lt;/EndNote&gt;</w:instrText>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95]</w:t>
            </w:r>
            <w:r w:rsidRPr="00CA6A00">
              <w:rPr>
                <w:rFonts w:ascii="Times New Roman" w:hAnsi="Times New Roman" w:cs="Times New Roman"/>
                <w:color w:val="000000" w:themeColor="text1"/>
                <w:sz w:val="18"/>
                <w:szCs w:val="18"/>
              </w:rPr>
              <w:fldChar w:fldCharType="end"/>
            </w:r>
          </w:p>
        </w:tc>
        <w:tc>
          <w:tcPr>
            <w:tcW w:w="1135" w:type="dxa"/>
          </w:tcPr>
          <w:p w14:paraId="7F03968B" w14:textId="7248718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4/89</w:t>
            </w:r>
          </w:p>
        </w:tc>
        <w:tc>
          <w:tcPr>
            <w:tcW w:w="436" w:type="dxa"/>
            <w:vAlign w:val="center"/>
          </w:tcPr>
          <w:p w14:paraId="47B33CAB" w14:textId="669FD80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6" w:type="dxa"/>
            <w:vAlign w:val="center"/>
          </w:tcPr>
          <w:p w14:paraId="422B54CC" w14:textId="1D300DD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1360E670" w14:textId="5790B86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0774FF61" w14:textId="65FEBDC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61" w:type="dxa"/>
            <w:vAlign w:val="center"/>
          </w:tcPr>
          <w:p w14:paraId="2E75D18E" w14:textId="78C25E6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78F4F997" w14:textId="53AC14E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69182138" w14:textId="0BAA64B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5DBF5BDA" w14:textId="22E5A96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1133935D" w14:textId="5FA18D3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02A9101C" w14:textId="53B46AC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2ADBB3ED" w14:textId="4B71134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499255F4" w14:textId="4BFE8E5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0DF84DBB" w14:textId="7FA6CAB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09CABB7B" w14:textId="3CBB89A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4187082B" w14:textId="019D788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74513315" w14:textId="1124D1B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6A21A82F" w14:textId="4C8E460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283E0125" w14:textId="09224DA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6DBEBBC2" w14:textId="0409070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49360114" w14:textId="695FAD2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37D442FE" w14:textId="1683671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651AE53C" w14:textId="4A16019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4" w:type="dxa"/>
            <w:vAlign w:val="center"/>
          </w:tcPr>
          <w:p w14:paraId="53D91C44" w14:textId="4947045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4B1E4501" w14:textId="447DA62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r>
      <w:tr w:rsidR="00CA6A00" w:rsidRPr="00CA6A00" w14:paraId="0B88F6DD" w14:textId="77777777" w:rsidTr="00760C02">
        <w:tc>
          <w:tcPr>
            <w:tcW w:w="1696" w:type="dxa"/>
          </w:tcPr>
          <w:p w14:paraId="2A9CD3E9" w14:textId="4C74026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Robinson 2011</w:t>
            </w:r>
            <w:r w:rsidR="00071EE3"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Robinson&lt;/Author&gt;&lt;Year&gt;2011&lt;/Year&gt;&lt;RecNum&gt;463&lt;/RecNum&gt;&lt;DisplayText&gt;[196]&lt;/DisplayText&gt;&lt;record&gt;&lt;rec-number&gt;463&lt;/rec-number&gt;&lt;foreign-keys&gt;&lt;key app="EN" db-id="sstzwfe08r9xrke295vvts57d2ew5p9sed9p" timestamp="1734571905"&gt;463&lt;/key&gt;&lt;/foreign-keys&gt;&lt;ref-type name="Journal Article"&gt;17&lt;/ref-type&gt;&lt;contributors&gt;&lt;authors&gt;&lt;author&gt;Robinson, Thomas N&lt;/author&gt;&lt;author&gt;Raeburn, Christopher D&lt;/author&gt;&lt;author&gt;Tran, Zung V&lt;/author&gt;&lt;author&gt;Brenner, Lisa A&lt;/author&gt;&lt;author&gt;Moss, Marc&lt;/author&gt;&lt;/authors&gt;&lt;/contributors&gt;&lt;titles&gt;&lt;title&gt;Motor subtypes of postoperative delirium in older adults&lt;/title&gt;&lt;secondary-title&gt;Archives of Surgery&lt;/secondary-title&gt;&lt;/titles&gt;&lt;periodical&gt;&lt;full-title&gt;Archives of Surgery&lt;/full-title&gt;&lt;/periodical&gt;&lt;pages&gt;295-300&lt;/pages&gt;&lt;volume&gt;146&lt;/volume&gt;&lt;number&gt;3&lt;/number&gt;&lt;dates&gt;&lt;year&gt;2011&lt;/year&gt;&lt;/dates&gt;&lt;isbn&gt;0004-0010&lt;/isbn&gt;&lt;urls&gt;&lt;/urls&gt;&lt;/record&gt;&lt;/Cite&gt;&lt;/EndNote&gt;</w:instrText>
            </w:r>
            <w:r w:rsidR="00071EE3"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96]</w:t>
            </w:r>
            <w:r w:rsidR="00071EE3" w:rsidRPr="00CA6A00">
              <w:rPr>
                <w:rFonts w:ascii="Times New Roman" w:hAnsi="Times New Roman" w:cs="Times New Roman"/>
                <w:color w:val="000000" w:themeColor="text1"/>
                <w:sz w:val="18"/>
                <w:szCs w:val="18"/>
              </w:rPr>
              <w:fldChar w:fldCharType="end"/>
            </w:r>
          </w:p>
        </w:tc>
        <w:tc>
          <w:tcPr>
            <w:tcW w:w="1135" w:type="dxa"/>
          </w:tcPr>
          <w:p w14:paraId="5D7A5B73" w14:textId="7D85AC6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4/98</w:t>
            </w:r>
          </w:p>
        </w:tc>
        <w:tc>
          <w:tcPr>
            <w:tcW w:w="436" w:type="dxa"/>
            <w:vAlign w:val="center"/>
          </w:tcPr>
          <w:p w14:paraId="3A132165" w14:textId="235C741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6" w:type="dxa"/>
            <w:vAlign w:val="center"/>
          </w:tcPr>
          <w:p w14:paraId="0AF4F8A3" w14:textId="2CDDB61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72F329A1" w14:textId="509EC11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7590E9F7" w14:textId="756215B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61" w:type="dxa"/>
            <w:vAlign w:val="center"/>
          </w:tcPr>
          <w:p w14:paraId="536C98E6" w14:textId="4EE844E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08328640" w14:textId="3FA844E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1554FECC" w14:textId="356957B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78BF9EC3" w14:textId="25561D7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6A3AAA0E" w14:textId="73B4EA8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679AC7CE" w14:textId="7E95C20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37F0192E" w14:textId="5242C03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1102D068" w14:textId="65D6020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3401DF54" w14:textId="5E18E23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46E1602C" w14:textId="7BAC4F9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4F335CD6" w14:textId="1C7669B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007D6A51" w14:textId="05C24FC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66646078" w14:textId="0A7A2A0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33D5BA88" w14:textId="0BAC227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2961B7AB" w14:textId="65B4199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24CFE0CE" w14:textId="494652D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55F015D4" w14:textId="29E55A5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76823B6E" w14:textId="5EC7EA6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4" w:type="dxa"/>
            <w:vAlign w:val="center"/>
          </w:tcPr>
          <w:p w14:paraId="7D2EEDDB" w14:textId="3678B56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0C67F75A" w14:textId="4FD51D6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r>
      <w:tr w:rsidR="00CA6A00" w:rsidRPr="00CA6A00" w14:paraId="5510A20F" w14:textId="77777777" w:rsidTr="00760C02">
        <w:tc>
          <w:tcPr>
            <w:tcW w:w="1696" w:type="dxa"/>
          </w:tcPr>
          <w:p w14:paraId="2073347C" w14:textId="6D1C0B0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lastRenderedPageBreak/>
              <w:t>Rockwood 1999</w:t>
            </w:r>
            <w:r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Rockwood&lt;/Author&gt;&lt;Year&gt;1999&lt;/Year&gt;&lt;RecNum&gt;464&lt;/RecNum&gt;&lt;DisplayText&gt;[197]&lt;/DisplayText&gt;&lt;record&gt;&lt;rec-number&gt;464&lt;/rec-number&gt;&lt;foreign-keys&gt;&lt;key app="EN" db-id="sstzwfe08r9xrke295vvts57d2ew5p9sed9p" timestamp="1734571960"&gt;464&lt;/key&gt;&lt;/foreign-keys&gt;&lt;ref-type name="Journal Article"&gt;17&lt;/ref-type&gt;&lt;contributors&gt;&lt;authors&gt;&lt;author&gt;Rockwood, KENNETH&lt;/author&gt;&lt;author&gt;Cosway, Sylvia&lt;/author&gt;&lt;author&gt;Carver, Daniel&lt;/author&gt;&lt;author&gt;Jarrett, PAMELA&lt;/author&gt;&lt;author&gt;Stadnyk, KAREN&lt;/author&gt;&lt;author&gt;Fisk, JOHN&lt;/author&gt;&lt;/authors&gt;&lt;/contributors&gt;&lt;titles&gt;&lt;title&gt;The risk of dementia and death after delirium&lt;/title&gt;&lt;secondary-title&gt;Age and ageing&lt;/secondary-title&gt;&lt;/titles&gt;&lt;periodical&gt;&lt;full-title&gt;Age and ageing&lt;/full-title&gt;&lt;/periodical&gt;&lt;pages&gt;551-556&lt;/pages&gt;&lt;volume&gt;28&lt;/volume&gt;&lt;number&gt;6&lt;/number&gt;&lt;dates&gt;&lt;year&gt;1999&lt;/year&gt;&lt;/dates&gt;&lt;isbn&gt;1468-2834&lt;/isbn&gt;&lt;urls&gt;&lt;/urls&gt;&lt;/record&gt;&lt;/Cite&gt;&lt;/EndNote&gt;</w:instrText>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97]</w:t>
            </w:r>
            <w:r w:rsidRPr="00CA6A00">
              <w:rPr>
                <w:rFonts w:ascii="Times New Roman" w:hAnsi="Times New Roman" w:cs="Times New Roman"/>
                <w:color w:val="000000" w:themeColor="text1"/>
                <w:sz w:val="18"/>
                <w:szCs w:val="18"/>
              </w:rPr>
              <w:fldChar w:fldCharType="end"/>
            </w:r>
          </w:p>
        </w:tc>
        <w:tc>
          <w:tcPr>
            <w:tcW w:w="1135" w:type="dxa"/>
          </w:tcPr>
          <w:p w14:paraId="7EB1355C" w14:textId="2440811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8/165</w:t>
            </w:r>
          </w:p>
        </w:tc>
        <w:tc>
          <w:tcPr>
            <w:tcW w:w="436" w:type="dxa"/>
            <w:vAlign w:val="center"/>
          </w:tcPr>
          <w:p w14:paraId="6F591317" w14:textId="3DD57CC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6" w:type="dxa"/>
            <w:vAlign w:val="center"/>
          </w:tcPr>
          <w:p w14:paraId="473E3F2F" w14:textId="4220333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3A0AC238" w14:textId="6859677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49C9B782" w14:textId="48E26F8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61" w:type="dxa"/>
            <w:vAlign w:val="center"/>
          </w:tcPr>
          <w:p w14:paraId="5A91D5E9" w14:textId="31DD9C8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27C823C3" w14:textId="1DCBDFD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4410BAB1" w14:textId="3157C07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50D703BF" w14:textId="0E7F119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63B7A25B" w14:textId="3BD1789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16DC7373" w14:textId="6E0CD47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2245B5F5" w14:textId="7D3F79E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67622DCD" w14:textId="07344DE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3C83FB59" w14:textId="7C9CD58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2E4E520F" w14:textId="27B7A01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0DAEE34B" w14:textId="4A8641E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524" w:type="dxa"/>
            <w:vAlign w:val="center"/>
          </w:tcPr>
          <w:p w14:paraId="09525F8F" w14:textId="1B9A9B0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3828A3FA" w14:textId="15391A4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0A277C0D" w14:textId="4AB2EAD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27CEA41D" w14:textId="4CE919E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3D7AB883" w14:textId="2593387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28055A79" w14:textId="1BE9F1A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706CA879" w14:textId="78E7F43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138825F7" w14:textId="7590174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69253FE2" w14:textId="33D9D50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r>
      <w:tr w:rsidR="00CA6A00" w:rsidRPr="00CA6A00" w14:paraId="0171ECAE" w14:textId="77777777" w:rsidTr="00292E2C">
        <w:tc>
          <w:tcPr>
            <w:tcW w:w="1696" w:type="dxa"/>
          </w:tcPr>
          <w:p w14:paraId="7A25F4EF" w14:textId="38EE027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Rolandi 2020</w:t>
            </w:r>
            <w:r w:rsidRPr="00CA6A00">
              <w:rPr>
                <w:rFonts w:ascii="Times New Roman" w:hAnsi="Times New Roman" w:cs="Times New Roman"/>
                <w:color w:val="000000" w:themeColor="text1"/>
                <w:sz w:val="18"/>
                <w:szCs w:val="18"/>
              </w:rPr>
              <w:fldChar w:fldCharType="begin">
                <w:fldData xml:space="preserve">PEVuZE5vdGU+PENpdGU+PEF1dGhvcj5Sb2xhbmRpPC9BdXRob3I+PFllYXI+MjAyMDwvWWVhcj48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Sb2xhbmRpPC9BdXRob3I+PFllYXI+MjAyMDwvWWVhcj48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98]</w:t>
            </w:r>
            <w:r w:rsidRPr="00CA6A00">
              <w:rPr>
                <w:rFonts w:ascii="Times New Roman" w:hAnsi="Times New Roman" w:cs="Times New Roman"/>
                <w:color w:val="000000" w:themeColor="text1"/>
                <w:sz w:val="18"/>
                <w:szCs w:val="18"/>
              </w:rPr>
              <w:fldChar w:fldCharType="end"/>
            </w:r>
          </w:p>
        </w:tc>
        <w:tc>
          <w:tcPr>
            <w:tcW w:w="1135" w:type="dxa"/>
          </w:tcPr>
          <w:p w14:paraId="1D326CB6" w14:textId="05901A1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2/1088</w:t>
            </w:r>
          </w:p>
        </w:tc>
        <w:tc>
          <w:tcPr>
            <w:tcW w:w="436" w:type="dxa"/>
            <w:vAlign w:val="center"/>
          </w:tcPr>
          <w:p w14:paraId="32814D92" w14:textId="46CE96C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6" w:type="dxa"/>
            <w:vAlign w:val="center"/>
          </w:tcPr>
          <w:p w14:paraId="2589B082" w14:textId="7E7C432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2E45363B" w14:textId="002A66E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303E4875" w14:textId="75BB478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61" w:type="dxa"/>
            <w:vAlign w:val="center"/>
          </w:tcPr>
          <w:p w14:paraId="606E6DDE" w14:textId="2CB3A6B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0779D4CA" w14:textId="030F83D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67E4F583" w14:textId="05417BE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55ABA244" w14:textId="3C3B8B5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347CF853" w14:textId="535C5B9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394F5807" w14:textId="19326AC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33F0D026" w14:textId="3E3618B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386DFFD9" w14:textId="3C603EC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shd w:val="clear" w:color="auto" w:fill="auto"/>
            <w:vAlign w:val="center"/>
          </w:tcPr>
          <w:p w14:paraId="6EFCEA97" w14:textId="635EC1E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r w:rsidR="00292E2C" w:rsidRPr="00CA6A00">
              <w:rPr>
                <w:rFonts w:ascii="Times New Roman" w:hAnsi="Times New Roman" w:cs="Times New Roman"/>
                <w:color w:val="000000" w:themeColor="text1"/>
                <w:sz w:val="18"/>
                <w:szCs w:val="18"/>
              </w:rPr>
              <w:t>-</w:t>
            </w:r>
          </w:p>
        </w:tc>
        <w:tc>
          <w:tcPr>
            <w:tcW w:w="471" w:type="dxa"/>
            <w:shd w:val="clear" w:color="auto" w:fill="auto"/>
            <w:vAlign w:val="center"/>
          </w:tcPr>
          <w:p w14:paraId="77C09CFC" w14:textId="4541421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r w:rsidR="00292E2C" w:rsidRPr="00CA6A00">
              <w:rPr>
                <w:rFonts w:ascii="Times New Roman" w:hAnsi="Times New Roman" w:cs="Times New Roman"/>
                <w:color w:val="000000" w:themeColor="text1"/>
                <w:sz w:val="18"/>
                <w:szCs w:val="18"/>
              </w:rPr>
              <w:t>-</w:t>
            </w:r>
          </w:p>
        </w:tc>
        <w:tc>
          <w:tcPr>
            <w:tcW w:w="470" w:type="dxa"/>
            <w:shd w:val="clear" w:color="auto" w:fill="auto"/>
            <w:vAlign w:val="center"/>
          </w:tcPr>
          <w:p w14:paraId="335372BF" w14:textId="739216C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r w:rsidR="00292E2C" w:rsidRPr="00CA6A00">
              <w:rPr>
                <w:rFonts w:ascii="Times New Roman" w:hAnsi="Times New Roman" w:cs="Times New Roman"/>
                <w:color w:val="000000" w:themeColor="text1"/>
                <w:sz w:val="18"/>
                <w:szCs w:val="18"/>
              </w:rPr>
              <w:t>-</w:t>
            </w:r>
          </w:p>
        </w:tc>
        <w:tc>
          <w:tcPr>
            <w:tcW w:w="524" w:type="dxa"/>
            <w:vAlign w:val="center"/>
          </w:tcPr>
          <w:p w14:paraId="2365E553" w14:textId="02A31AD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171B7620" w14:textId="46496DC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138F5C5B" w14:textId="0A04D2D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7DD6C168" w14:textId="761A773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32C6B562" w14:textId="705D9B9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0C293B29" w14:textId="52275C8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24CF3D1B" w14:textId="4B1685E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3D680AE7" w14:textId="3A1CED3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5B770E71" w14:textId="02C4B36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r>
      <w:tr w:rsidR="00CA6A00" w:rsidRPr="00CA6A00" w14:paraId="06AB0DF7" w14:textId="77777777" w:rsidTr="00760C02">
        <w:tc>
          <w:tcPr>
            <w:tcW w:w="1696" w:type="dxa"/>
          </w:tcPr>
          <w:p w14:paraId="0A918AB5" w14:textId="3A5913B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Rollo 2022</w:t>
            </w:r>
            <w:r w:rsidRPr="00CA6A00">
              <w:rPr>
                <w:rFonts w:ascii="Times New Roman" w:hAnsi="Times New Roman" w:cs="Times New Roman"/>
                <w:color w:val="000000" w:themeColor="text1"/>
                <w:sz w:val="18"/>
                <w:szCs w:val="18"/>
              </w:rPr>
              <w:fldChar w:fldCharType="begin">
                <w:fldData xml:space="preserve">PEVuZE5vdGU+PENpdGU+PEF1dGhvcj5Sb2xsbzwvQXV0aG9yPjxZZWFyPjIwMjI8L1llYXI+PFJl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Sb2xsbzwvQXV0aG9yPjxZZWFyPjIwMjI8L1llYXI+PFJl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99]</w:t>
            </w:r>
            <w:r w:rsidRPr="00CA6A00">
              <w:rPr>
                <w:rFonts w:ascii="Times New Roman" w:hAnsi="Times New Roman" w:cs="Times New Roman"/>
                <w:color w:val="000000" w:themeColor="text1"/>
                <w:sz w:val="18"/>
                <w:szCs w:val="18"/>
              </w:rPr>
              <w:fldChar w:fldCharType="end"/>
            </w:r>
          </w:p>
        </w:tc>
        <w:tc>
          <w:tcPr>
            <w:tcW w:w="1135" w:type="dxa"/>
          </w:tcPr>
          <w:p w14:paraId="0C82FDC7" w14:textId="7766B70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1/72</w:t>
            </w:r>
          </w:p>
        </w:tc>
        <w:tc>
          <w:tcPr>
            <w:tcW w:w="436" w:type="dxa"/>
            <w:vAlign w:val="center"/>
          </w:tcPr>
          <w:p w14:paraId="184E66DE" w14:textId="4F22D27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6" w:type="dxa"/>
            <w:vAlign w:val="center"/>
          </w:tcPr>
          <w:p w14:paraId="12CD0AE3" w14:textId="05F07EC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5F275315" w14:textId="763CE34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02AB400F" w14:textId="18E7D0B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61" w:type="dxa"/>
            <w:vAlign w:val="center"/>
          </w:tcPr>
          <w:p w14:paraId="7EC53F22" w14:textId="103FDA7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70140AB0" w14:textId="7CAD187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4BEB0523" w14:textId="178F81A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1230EBA8" w14:textId="776D3B4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79CD3AA2" w14:textId="348816A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514F584E" w14:textId="63DA6BF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6BFB8120" w14:textId="4D6CFEB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2A958BD5" w14:textId="69752C8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462230BD" w14:textId="4F39A2F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28B48BA4" w14:textId="712D9D7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315DE945" w14:textId="7DFFDAB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7ACADBF9" w14:textId="5B7686B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5365CC7A" w14:textId="6D1A9AB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03624941" w14:textId="30ADDA2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6CA0E96C" w14:textId="1896362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7427D7E1" w14:textId="55A91E6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3791D87C" w14:textId="54016A1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712AEFBA" w14:textId="5550693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4" w:type="dxa"/>
            <w:vAlign w:val="center"/>
          </w:tcPr>
          <w:p w14:paraId="173B94E1" w14:textId="08E17A4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63CB3B33" w14:textId="4D1C2BE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r>
      <w:tr w:rsidR="00CA6A00" w:rsidRPr="00CA6A00" w14:paraId="1B524A14" w14:textId="77777777" w:rsidTr="00760C02">
        <w:tc>
          <w:tcPr>
            <w:tcW w:w="1696" w:type="dxa"/>
          </w:tcPr>
          <w:p w14:paraId="6B436890" w14:textId="047D6D3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Rosenthal 2017</w:t>
            </w:r>
            <w:r w:rsidRPr="00CA6A00">
              <w:rPr>
                <w:rFonts w:ascii="Times New Roman" w:hAnsi="Times New Roman" w:cs="Times New Roman"/>
                <w:color w:val="000000" w:themeColor="text1"/>
                <w:sz w:val="18"/>
                <w:szCs w:val="18"/>
              </w:rPr>
              <w:fldChar w:fldCharType="begin">
                <w:fldData xml:space="preserve">PEVuZE5vdGU+PENpdGU+PEF1dGhvcj5Sb3NlbnRoYWw8L0F1dGhvcj48WWVhcj4yMDE3PC9ZZWFy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Sb3NlbnRoYWw8L0F1dGhvcj48WWVhcj4yMDE3PC9ZZWFy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00]</w:t>
            </w:r>
            <w:r w:rsidRPr="00CA6A00">
              <w:rPr>
                <w:rFonts w:ascii="Times New Roman" w:hAnsi="Times New Roman" w:cs="Times New Roman"/>
                <w:color w:val="000000" w:themeColor="text1"/>
                <w:sz w:val="18"/>
                <w:szCs w:val="18"/>
              </w:rPr>
              <w:fldChar w:fldCharType="end"/>
            </w:r>
          </w:p>
        </w:tc>
        <w:tc>
          <w:tcPr>
            <w:tcW w:w="1135" w:type="dxa"/>
          </w:tcPr>
          <w:p w14:paraId="140F401F" w14:textId="248A082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8/47</w:t>
            </w:r>
          </w:p>
        </w:tc>
        <w:tc>
          <w:tcPr>
            <w:tcW w:w="436" w:type="dxa"/>
            <w:vAlign w:val="center"/>
          </w:tcPr>
          <w:p w14:paraId="281B96A4" w14:textId="4CCD861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6" w:type="dxa"/>
            <w:vAlign w:val="center"/>
          </w:tcPr>
          <w:p w14:paraId="456EDFF4" w14:textId="039E61F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49926D54" w14:textId="6E214EB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1179199E" w14:textId="0ED5CAB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61" w:type="dxa"/>
            <w:vAlign w:val="center"/>
          </w:tcPr>
          <w:p w14:paraId="6DD87DAA" w14:textId="3ACE178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2559D699" w14:textId="0F6A9D5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028A7E88" w14:textId="08221A8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vAlign w:val="center"/>
          </w:tcPr>
          <w:p w14:paraId="1624DDCF" w14:textId="1F5F4D7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35" w:type="dxa"/>
            <w:vAlign w:val="center"/>
          </w:tcPr>
          <w:p w14:paraId="1F5DFCBC" w14:textId="262B5AB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73B57B0E" w14:textId="684511A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143EC239" w14:textId="3CC3EDD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46ADBB2E" w14:textId="438842B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11F2AF93" w14:textId="5D738E9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26466868" w14:textId="35320E3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762014A0" w14:textId="5C58729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47C43CD4" w14:textId="48316C3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4E5E70D9" w14:textId="2B12486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181C1AE3" w14:textId="776FCAD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09403914" w14:textId="16C581E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7FDA7A18" w14:textId="3214849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7B8AF602" w14:textId="58300F6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1D0C9E58" w14:textId="46CC3EE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082353F0" w14:textId="2497201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4E57D9FB" w14:textId="54B7780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r>
      <w:tr w:rsidR="00CA6A00" w:rsidRPr="00CA6A00" w14:paraId="4DB7B9F1" w14:textId="77777777" w:rsidTr="00760C02">
        <w:tc>
          <w:tcPr>
            <w:tcW w:w="1696" w:type="dxa"/>
          </w:tcPr>
          <w:p w14:paraId="3EF09737" w14:textId="14F3175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Rudolph 2008</w:t>
            </w:r>
            <w:r w:rsidRPr="00CA6A00">
              <w:rPr>
                <w:rFonts w:ascii="Times New Roman" w:hAnsi="Times New Roman" w:cs="Times New Roman"/>
                <w:color w:val="000000" w:themeColor="text1"/>
                <w:sz w:val="18"/>
                <w:szCs w:val="18"/>
              </w:rPr>
              <w:fldChar w:fldCharType="begin">
                <w:fldData xml:space="preserve">PEVuZE5vdGU+PENpdGU+PEF1dGhvcj5SdWRvbHBoPC9BdXRob3I+PFllYXI+MjAwODwvWWVhcj48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SdWRvbHBoPC9BdXRob3I+PFllYXI+MjAwODwvWWVhcj48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01]</w:t>
            </w:r>
            <w:r w:rsidRPr="00CA6A00">
              <w:rPr>
                <w:rFonts w:ascii="Times New Roman" w:hAnsi="Times New Roman" w:cs="Times New Roman"/>
                <w:color w:val="000000" w:themeColor="text1"/>
                <w:sz w:val="18"/>
                <w:szCs w:val="18"/>
              </w:rPr>
              <w:fldChar w:fldCharType="end"/>
            </w:r>
          </w:p>
        </w:tc>
        <w:tc>
          <w:tcPr>
            <w:tcW w:w="1135" w:type="dxa"/>
          </w:tcPr>
          <w:p w14:paraId="2EE5EA6E" w14:textId="21C4013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1/885</w:t>
            </w:r>
          </w:p>
        </w:tc>
        <w:tc>
          <w:tcPr>
            <w:tcW w:w="436" w:type="dxa"/>
            <w:vAlign w:val="center"/>
          </w:tcPr>
          <w:p w14:paraId="455F4272" w14:textId="1D83DA8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6" w:type="dxa"/>
            <w:vAlign w:val="center"/>
          </w:tcPr>
          <w:p w14:paraId="7284EA00" w14:textId="6662C21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7011F2FD" w14:textId="75BD82F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7BA3D0D0" w14:textId="0255181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61" w:type="dxa"/>
            <w:vAlign w:val="center"/>
          </w:tcPr>
          <w:p w14:paraId="568EB3F9" w14:textId="158906C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3B9B2D66" w14:textId="44D6393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4B298901" w14:textId="695DEEE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1379DB3C" w14:textId="53A34B1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44DC478A" w14:textId="3A859C0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51B1628E" w14:textId="32BED7F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1D1ED13B" w14:textId="5E6FCD0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424D90A3" w14:textId="0219B5D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34B28CA4" w14:textId="2F622F0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40CA37BC" w14:textId="64B320A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28C8FE11" w14:textId="46F8498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41C792B0" w14:textId="3E28EBD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205352D7" w14:textId="42EBD13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379DC0F9" w14:textId="6BC5594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3A00D325" w14:textId="0D0005F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4CB0FF3E" w14:textId="54F2901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3D3CCE55" w14:textId="788F237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60C4606E" w14:textId="264F726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68B435B9" w14:textId="50E4B6D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647DEB46" w14:textId="7147B67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r>
      <w:tr w:rsidR="00CA6A00" w:rsidRPr="00CA6A00" w14:paraId="62FBA154" w14:textId="77777777" w:rsidTr="00760C02">
        <w:tc>
          <w:tcPr>
            <w:tcW w:w="1696" w:type="dxa"/>
          </w:tcPr>
          <w:p w14:paraId="1C652067" w14:textId="25F3F67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Rudolph 2010</w:t>
            </w:r>
            <w:r w:rsidRPr="00CA6A00">
              <w:rPr>
                <w:rFonts w:ascii="Times New Roman" w:hAnsi="Times New Roman" w:cs="Times New Roman"/>
                <w:color w:val="000000" w:themeColor="text1"/>
                <w:sz w:val="18"/>
                <w:szCs w:val="18"/>
              </w:rPr>
              <w:fldChar w:fldCharType="begin">
                <w:fldData xml:space="preserve">PEVuZE5vdGU+PENpdGU+PEF1dGhvcj5SdWRvbHBoPC9BdXRob3I+PFllYXI+MjAxMDwvWWVhcj48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SdWRvbHBoPC9BdXRob3I+PFllYXI+MjAxMDwvWWVhcj48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02]</w:t>
            </w:r>
            <w:r w:rsidRPr="00CA6A00">
              <w:rPr>
                <w:rFonts w:ascii="Times New Roman" w:hAnsi="Times New Roman" w:cs="Times New Roman"/>
                <w:color w:val="000000" w:themeColor="text1"/>
                <w:sz w:val="18"/>
                <w:szCs w:val="18"/>
              </w:rPr>
              <w:fldChar w:fldCharType="end"/>
            </w:r>
          </w:p>
        </w:tc>
        <w:tc>
          <w:tcPr>
            <w:tcW w:w="1135" w:type="dxa"/>
          </w:tcPr>
          <w:p w14:paraId="6E98DEB1" w14:textId="220B57A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3/64</w:t>
            </w:r>
          </w:p>
        </w:tc>
        <w:tc>
          <w:tcPr>
            <w:tcW w:w="436" w:type="dxa"/>
            <w:vAlign w:val="center"/>
          </w:tcPr>
          <w:p w14:paraId="79A40CE1" w14:textId="672EE07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6" w:type="dxa"/>
            <w:vAlign w:val="center"/>
          </w:tcPr>
          <w:p w14:paraId="258F1930" w14:textId="0C6555B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7DC60D3E" w14:textId="2695772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31F6F651" w14:textId="4F09568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61" w:type="dxa"/>
            <w:vAlign w:val="center"/>
          </w:tcPr>
          <w:p w14:paraId="6A543F64" w14:textId="3448814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vAlign w:val="center"/>
          </w:tcPr>
          <w:p w14:paraId="3D10C17C" w14:textId="5C95837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46DB89F0" w14:textId="6EE28A2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6F47987F" w14:textId="03DA22E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28B237F3" w14:textId="6278D43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581929D6" w14:textId="507186C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5866D84C" w14:textId="2E4CBA3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7C84C87A" w14:textId="508FB63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0D0BED9B" w14:textId="344EB36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1DA6FB66" w14:textId="4A45323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2A07325A" w14:textId="5BA4198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7123664F" w14:textId="41736C8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7618C6B4" w14:textId="0417BB9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2F8BD7B6" w14:textId="1D84079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22DF1F62" w14:textId="6D24EC9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64C3CA44" w14:textId="3C9680C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46338079" w14:textId="74D642A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40D47FC4" w14:textId="5AC7F90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33366BEE" w14:textId="44A86A6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49D74840" w14:textId="0C07303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r>
      <w:tr w:rsidR="00CA6A00" w:rsidRPr="00CA6A00" w14:paraId="6D7060EA" w14:textId="77777777" w:rsidTr="00760C02">
        <w:tc>
          <w:tcPr>
            <w:tcW w:w="1696" w:type="dxa"/>
          </w:tcPr>
          <w:p w14:paraId="6A690ACD" w14:textId="389A5A3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Ruggiero 2017</w:t>
            </w:r>
            <w:r w:rsidRPr="00CA6A00">
              <w:rPr>
                <w:rFonts w:ascii="Times New Roman" w:hAnsi="Times New Roman" w:cs="Times New Roman"/>
                <w:color w:val="000000" w:themeColor="text1"/>
                <w:sz w:val="18"/>
                <w:szCs w:val="18"/>
              </w:rPr>
              <w:fldChar w:fldCharType="begin">
                <w:fldData xml:space="preserve">PEVuZE5vdGU+PENpdGU+PEF1dGhvcj5SdWdnaWVybzwvQXV0aG9yPjxZZWFyPjIwMTc8L1llYXI+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SdWdnaWVybzwvQXV0aG9yPjxZZWFyPjIwMTc8L1llYXI+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03]</w:t>
            </w:r>
            <w:r w:rsidRPr="00CA6A00">
              <w:rPr>
                <w:rFonts w:ascii="Times New Roman" w:hAnsi="Times New Roman" w:cs="Times New Roman"/>
                <w:color w:val="000000" w:themeColor="text1"/>
                <w:sz w:val="18"/>
                <w:szCs w:val="18"/>
              </w:rPr>
              <w:fldChar w:fldCharType="end"/>
            </w:r>
          </w:p>
        </w:tc>
        <w:tc>
          <w:tcPr>
            <w:tcW w:w="1135" w:type="dxa"/>
          </w:tcPr>
          <w:p w14:paraId="5AD03AE7" w14:textId="4232720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33/381</w:t>
            </w:r>
          </w:p>
        </w:tc>
        <w:tc>
          <w:tcPr>
            <w:tcW w:w="436" w:type="dxa"/>
            <w:vAlign w:val="center"/>
          </w:tcPr>
          <w:p w14:paraId="0170A75C" w14:textId="0AD0667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6" w:type="dxa"/>
            <w:vAlign w:val="center"/>
          </w:tcPr>
          <w:p w14:paraId="59D11610" w14:textId="77F7086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45485302" w14:textId="5B0AC50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02A547F3" w14:textId="473503B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61" w:type="dxa"/>
            <w:vAlign w:val="center"/>
          </w:tcPr>
          <w:p w14:paraId="19C5EF0D" w14:textId="57DB83F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59707AEC" w14:textId="1B61FBA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4B289F3A" w14:textId="18FF677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707158B2" w14:textId="193041F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4764A2B1" w14:textId="6B5FEB2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7AC24E38" w14:textId="59CE625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0B3FA618" w14:textId="5D9F453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23D3A1FD" w14:textId="4230711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08FA3464" w14:textId="576EFB6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01B88CC4" w14:textId="57AEC6C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1FFCE3AB" w14:textId="670BA00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43B6CDE5" w14:textId="4406CBB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5705B291" w14:textId="53C1F48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10A03F7E" w14:textId="52CF096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6EB07DF1" w14:textId="6BA99CB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03DC7719" w14:textId="64EF38C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3BD1A6F7" w14:textId="486231F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74FF2400" w14:textId="7A248ED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7B14FEC5" w14:textId="678A0AA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vAlign w:val="center"/>
          </w:tcPr>
          <w:p w14:paraId="6F7EC59F" w14:textId="35C79C6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r>
      <w:tr w:rsidR="00CA6A00" w:rsidRPr="00CA6A00" w14:paraId="2564563E" w14:textId="77777777" w:rsidTr="00760C02">
        <w:tc>
          <w:tcPr>
            <w:tcW w:w="1696" w:type="dxa"/>
          </w:tcPr>
          <w:p w14:paraId="0B42F077" w14:textId="16C4594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aczynski 2012</w:t>
            </w:r>
            <w:r w:rsidRPr="00CA6A00">
              <w:rPr>
                <w:rFonts w:ascii="Times New Roman" w:hAnsi="Times New Roman" w:cs="Times New Roman"/>
                <w:color w:val="000000" w:themeColor="text1"/>
                <w:sz w:val="18"/>
                <w:szCs w:val="18"/>
              </w:rPr>
              <w:fldChar w:fldCharType="begin">
                <w:fldData xml:space="preserve">PEVuZE5vdGU+PENpdGU+PEF1dGhvcj5TYWN6eW5za2k8L0F1dGhvcj48WWVhcj4yMDEyPC9ZZWFy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TYWN6eW5za2k8L0F1dGhvcj48WWVhcj4yMDEyPC9ZZWFy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04]</w:t>
            </w:r>
            <w:r w:rsidRPr="00CA6A00">
              <w:rPr>
                <w:rFonts w:ascii="Times New Roman" w:hAnsi="Times New Roman" w:cs="Times New Roman"/>
                <w:color w:val="000000" w:themeColor="text1"/>
                <w:sz w:val="18"/>
                <w:szCs w:val="18"/>
              </w:rPr>
              <w:fldChar w:fldCharType="end"/>
            </w:r>
          </w:p>
        </w:tc>
        <w:tc>
          <w:tcPr>
            <w:tcW w:w="1135" w:type="dxa"/>
          </w:tcPr>
          <w:p w14:paraId="220FB7A9" w14:textId="22B3B8F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03/122</w:t>
            </w:r>
          </w:p>
        </w:tc>
        <w:tc>
          <w:tcPr>
            <w:tcW w:w="436" w:type="dxa"/>
            <w:vAlign w:val="center"/>
          </w:tcPr>
          <w:p w14:paraId="50058B3C" w14:textId="45C91A2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6" w:type="dxa"/>
            <w:vAlign w:val="center"/>
          </w:tcPr>
          <w:p w14:paraId="7FBB6984" w14:textId="4EFD1D1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383" w:type="dxa"/>
            <w:vAlign w:val="center"/>
          </w:tcPr>
          <w:p w14:paraId="53CBDC4C" w14:textId="5F52BE4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4ECF2673" w14:textId="045B3E8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61" w:type="dxa"/>
            <w:vAlign w:val="center"/>
          </w:tcPr>
          <w:p w14:paraId="7C02F79E" w14:textId="3B79ACF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18E2738B" w14:textId="45EE1C6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42775AD0" w14:textId="5AC3B77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77E3A3B1" w14:textId="21621E3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730BBE1A" w14:textId="4C2E9AA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2488CE94" w14:textId="32EF844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2F69C33B" w14:textId="29B29DE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07738282" w14:textId="4460F91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7562610F" w14:textId="5740D47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5A326041" w14:textId="6D232B9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59A3755A" w14:textId="794C750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6ED9F26E" w14:textId="053295D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3A366604" w14:textId="00AB1C2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53F46B43" w14:textId="3F6466E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62C3D1F0" w14:textId="09CC782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0D59D3E9" w14:textId="0429182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4A233E74" w14:textId="3790504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451FB372" w14:textId="3665ACC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6C33E4F1" w14:textId="75A161F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1DE2EB29" w14:textId="4B37681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r>
      <w:tr w:rsidR="00CA6A00" w:rsidRPr="00CA6A00" w14:paraId="33B01E84" w14:textId="77777777" w:rsidTr="00760C02">
        <w:tc>
          <w:tcPr>
            <w:tcW w:w="1696" w:type="dxa"/>
          </w:tcPr>
          <w:p w14:paraId="154D53E7" w14:textId="40F35D7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ánchez-Lozano 2023</w:t>
            </w:r>
            <w:r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Sánchez-Lozano&lt;/Author&gt;&lt;Year&gt;2023&lt;/Year&gt;&lt;RecNum&gt;477&lt;/RecNum&gt;&lt;DisplayText&gt;[205]&lt;/DisplayText&gt;&lt;record&gt;&lt;rec-number&gt;477&lt;/rec-number&gt;&lt;foreign-keys&gt;&lt;key app="EN" db-id="sstzwfe08r9xrke295vvts57d2ew5p9sed9p" timestamp="1734574417"&gt;477&lt;/key&gt;&lt;/foreign-keys&gt;&lt;ref-type name="Journal Article"&gt;17&lt;/ref-type&gt;&lt;contributors&gt;&lt;authors&gt;&lt;author&gt;Sánchez-Lozano, Martha Liliana&lt;/author&gt;&lt;author&gt;Restrepo-Ramírez, Cristian Daniel&lt;/author&gt;&lt;author&gt;Serna-Echeverri, Laura Sofía&lt;/author&gt;&lt;author&gt;Franco-Ramírez, Juan Darío&lt;/author&gt;&lt;author&gt;Gutiérrez-Segura, Julio César&lt;/author&gt;&lt;author&gt;García-Cuevas, Andrés Mauricio&lt;/author&gt;&lt;/authors&gt;&lt;/contributors&gt;&lt;titles&gt;&lt;title&gt;Delirium: Cognitive, Functionality, and Quality of Life Outcomes in Critically Ill Patients&lt;/title&gt;&lt;secondary-title&gt;Revista Colombiana de Psiquiatría&lt;/secondary-title&gt;&lt;/titles&gt;&lt;periodical&gt;&lt;full-title&gt;Revista Colombiana de Psiquiatría&lt;/full-title&gt;&lt;/periodical&gt;&lt;dates&gt;&lt;year&gt;2023&lt;/year&gt;&lt;/dates&gt;&lt;isbn&gt;00347450&lt;/isbn&gt;&lt;urls&gt;&lt;/urls&gt;&lt;electronic-resource-num&gt;10.1016/j.rcp.2023.05.005&lt;/electronic-resource-num&gt;&lt;/record&gt;&lt;/Cite&gt;&lt;/EndNote&gt;</w:instrText>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05]</w:t>
            </w:r>
            <w:r w:rsidRPr="00CA6A00">
              <w:rPr>
                <w:rFonts w:ascii="Times New Roman" w:hAnsi="Times New Roman" w:cs="Times New Roman"/>
                <w:color w:val="000000" w:themeColor="text1"/>
                <w:sz w:val="18"/>
                <w:szCs w:val="18"/>
              </w:rPr>
              <w:fldChar w:fldCharType="end"/>
            </w:r>
          </w:p>
        </w:tc>
        <w:tc>
          <w:tcPr>
            <w:tcW w:w="1135" w:type="dxa"/>
          </w:tcPr>
          <w:p w14:paraId="5298946B" w14:textId="584B8BC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96/273</w:t>
            </w:r>
          </w:p>
        </w:tc>
        <w:tc>
          <w:tcPr>
            <w:tcW w:w="436" w:type="dxa"/>
            <w:vAlign w:val="center"/>
          </w:tcPr>
          <w:p w14:paraId="42829BFF" w14:textId="27A118D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6" w:type="dxa"/>
            <w:vAlign w:val="center"/>
          </w:tcPr>
          <w:p w14:paraId="27A75849" w14:textId="6A42CBD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59F2A968" w14:textId="1F91F75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4D59E029" w14:textId="3DCB1D2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61" w:type="dxa"/>
            <w:vAlign w:val="center"/>
          </w:tcPr>
          <w:p w14:paraId="0BF95585" w14:textId="342A126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775293DF" w14:textId="4D10937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35FFD9EF" w14:textId="0FF72AB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vAlign w:val="center"/>
          </w:tcPr>
          <w:p w14:paraId="33586C7C" w14:textId="182E24B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62468F89" w14:textId="3D444F5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47FD6757" w14:textId="00A4669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5F725603" w14:textId="3DFF97B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405A9006" w14:textId="116C864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6D541556" w14:textId="0B6715B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4DC3784E" w14:textId="0CB9373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5EEB301C" w14:textId="38873C9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7FA191F6" w14:textId="372CA5B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74698ADE" w14:textId="46DDC85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10015446" w14:textId="455BF5F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1E0AAB04" w14:textId="73F8EE2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1A4F8B07" w14:textId="2FD663E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78954576" w14:textId="4EC3853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1196A95F" w14:textId="3DDB335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5BEC4B65" w14:textId="1D4DD46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13155024" w14:textId="4DD9F23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r>
      <w:tr w:rsidR="00CA6A00" w:rsidRPr="00CA6A00" w14:paraId="14C07C05" w14:textId="77777777" w:rsidTr="00760C02">
        <w:tc>
          <w:tcPr>
            <w:tcW w:w="1696" w:type="dxa"/>
          </w:tcPr>
          <w:p w14:paraId="068F7297" w14:textId="6708F23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anguanwit 2023</w:t>
            </w:r>
            <w:r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Sanguanwit&lt;/Author&gt;&lt;Year&gt;2023&lt;/Year&gt;&lt;RecNum&gt;398&lt;/RecNum&gt;&lt;DisplayText&gt;[206]&lt;/DisplayText&gt;&lt;record&gt;&lt;rec-number&gt;398&lt;/rec-number&gt;&lt;foreign-keys&gt;&lt;key app="EN" db-id="sstzwfe08r9xrke295vvts57d2ew5p9sed9p" timestamp="1734569710"&gt;398&lt;/key&gt;&lt;/foreign-keys&gt;&lt;ref-type name="Journal Article"&gt;17&lt;/ref-type&gt;&lt;contributors&gt;&lt;authors&gt;&lt;author&gt;Sanguanwit, P.&lt;/author&gt;&lt;author&gt;Ninlamal, S.&lt;/author&gt;&lt;author&gt;Prachanukool, T.&lt;/author&gt;&lt;/authors&gt;&lt;/contributors&gt;&lt;auth-address&gt;Department of Emergency Medicine, Faculty of Medicine, Ramathibodi Hospital, Mahidol University, Bangkok, Thailand.&lt;/auth-address&gt;&lt;titles&gt;&lt;title&gt;Thirty-day mortality among patients with acute delirium in the emergency department&lt;/title&gt;&lt;secondary-title&gt;Heliyon&lt;/secondary-title&gt;&lt;/titles&gt;&lt;periodical&gt;&lt;full-title&gt;Heliyon&lt;/full-title&gt;&lt;/periodical&gt;&lt;pages&gt;e20554&lt;/pages&gt;&lt;volume&gt;9&lt;/volume&gt;&lt;number&gt;10&lt;/number&gt;&lt;edition&gt;20230929&lt;/edition&gt;&lt;keywords&gt;&lt;keyword&gt;30-Day mortality&lt;/keyword&gt;&lt;keyword&gt;Delirium&lt;/keyword&gt;&lt;keyword&gt;Emergency department&lt;/keyword&gt;&lt;keyword&gt;Older-patients&lt;/keyword&gt;&lt;/keywords&gt;&lt;dates&gt;&lt;year&gt;2023&lt;/year&gt;&lt;pub-dates&gt;&lt;date&gt;Oct&lt;/date&gt;&lt;/pub-dates&gt;&lt;/dates&gt;&lt;isbn&gt;2405-8440 (Print)&amp;#xD;2405-8440 (Electronic)&amp;#xD;2405-8440 (Linking)&lt;/isbn&gt;&lt;accession-num&gt;37800074&lt;/accession-num&gt;&lt;urls&gt;&lt;related-urls&gt;&lt;url&gt;https://www.ncbi.nlm.nih.gov/pubmed/37800074&lt;/url&gt;&lt;/related-urls&gt;&lt;/urls&gt;&lt;custom1&gt;The authors declare that they have no known competing financial interests or personal relationships that could have appeared to influence the work reported in this paper.&lt;/custom1&gt;&lt;custom2&gt;PMC10550514&lt;/custom2&gt;&lt;electronic-resource-num&gt;10.1016/j.heliyon.2023.e20554&lt;/electronic-resource-num&gt;&lt;remote-database-name&gt;PubMed-not-MEDLINE&lt;/remote-database-name&gt;&lt;remote-database-provider&gt;NLM&lt;/remote-database-provider&gt;&lt;/record&gt;&lt;/Cite&gt;&lt;/EndNote&gt;</w:instrText>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06]</w:t>
            </w:r>
            <w:r w:rsidRPr="00CA6A00">
              <w:rPr>
                <w:rFonts w:ascii="Times New Roman" w:hAnsi="Times New Roman" w:cs="Times New Roman"/>
                <w:color w:val="000000" w:themeColor="text1"/>
                <w:sz w:val="18"/>
                <w:szCs w:val="18"/>
              </w:rPr>
              <w:fldChar w:fldCharType="end"/>
            </w:r>
          </w:p>
        </w:tc>
        <w:tc>
          <w:tcPr>
            <w:tcW w:w="1135" w:type="dxa"/>
          </w:tcPr>
          <w:p w14:paraId="482BCD04" w14:textId="2668F9F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49/124</w:t>
            </w:r>
          </w:p>
        </w:tc>
        <w:tc>
          <w:tcPr>
            <w:tcW w:w="436" w:type="dxa"/>
            <w:vAlign w:val="center"/>
          </w:tcPr>
          <w:p w14:paraId="5364FB34" w14:textId="3D2E2BC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6" w:type="dxa"/>
            <w:vAlign w:val="center"/>
          </w:tcPr>
          <w:p w14:paraId="6405D12E" w14:textId="2F525E8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4E36C301" w14:textId="0601A78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25E3C96B" w14:textId="0884C64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61" w:type="dxa"/>
            <w:vAlign w:val="center"/>
          </w:tcPr>
          <w:p w14:paraId="2EB2CF5C" w14:textId="68B667C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1CC9CCD3" w14:textId="38B8380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04C36A50" w14:textId="0E4A2C4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57D22041" w14:textId="4E90669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332C495C" w14:textId="14BBC84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45072FE7" w14:textId="02FF327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3FC596D2" w14:textId="133F136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1A37D154" w14:textId="75D86E5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6A665197" w14:textId="0B0F317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7254F208" w14:textId="60E88A8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3FD6177D" w14:textId="5416312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134FF68C" w14:textId="7268B18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7DB20E0E" w14:textId="356EAA3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32D22DF1" w14:textId="718589C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44393DF5" w14:textId="2B026F4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7" w:type="dxa"/>
            <w:vAlign w:val="center"/>
          </w:tcPr>
          <w:p w14:paraId="630ABDD0" w14:textId="1774D43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2E20BE4A" w14:textId="77FCE88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3930DBAC" w14:textId="3C71CB5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4" w:type="dxa"/>
            <w:vAlign w:val="center"/>
          </w:tcPr>
          <w:p w14:paraId="22683791" w14:textId="74921D3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1328869A" w14:textId="2477E70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r>
      <w:tr w:rsidR="00CA6A00" w:rsidRPr="00CA6A00" w14:paraId="0C79E7A5" w14:textId="77777777" w:rsidTr="00760C02">
        <w:tc>
          <w:tcPr>
            <w:tcW w:w="1696" w:type="dxa"/>
          </w:tcPr>
          <w:p w14:paraId="37627687" w14:textId="5CF98C5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asajima 2012</w:t>
            </w:r>
            <w:r w:rsidRPr="00CA6A00">
              <w:rPr>
                <w:rFonts w:ascii="Times New Roman" w:hAnsi="Times New Roman" w:cs="Times New Roman"/>
                <w:color w:val="000000" w:themeColor="text1"/>
                <w:sz w:val="18"/>
                <w:szCs w:val="18"/>
              </w:rPr>
              <w:fldChar w:fldCharType="begin">
                <w:fldData xml:space="preserve">PEVuZE5vdGU+PENpdGU+PEF1dGhvcj5TYXNhamltYTwvQXV0aG9yPjxZZWFyPjIwMTI8L1llYXI+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TYXNhamltYTwvQXV0aG9yPjxZZWFyPjIwMTI8L1llYXI+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07]</w:t>
            </w:r>
            <w:r w:rsidRPr="00CA6A00">
              <w:rPr>
                <w:rFonts w:ascii="Times New Roman" w:hAnsi="Times New Roman" w:cs="Times New Roman"/>
                <w:color w:val="000000" w:themeColor="text1"/>
                <w:sz w:val="18"/>
                <w:szCs w:val="18"/>
              </w:rPr>
              <w:fldChar w:fldCharType="end"/>
            </w:r>
          </w:p>
        </w:tc>
        <w:tc>
          <w:tcPr>
            <w:tcW w:w="1135" w:type="dxa"/>
          </w:tcPr>
          <w:p w14:paraId="5769E10C" w14:textId="360FE32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8/211</w:t>
            </w:r>
          </w:p>
        </w:tc>
        <w:tc>
          <w:tcPr>
            <w:tcW w:w="436" w:type="dxa"/>
            <w:vAlign w:val="center"/>
          </w:tcPr>
          <w:p w14:paraId="13EB788E" w14:textId="26E6D0C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6" w:type="dxa"/>
            <w:vAlign w:val="center"/>
          </w:tcPr>
          <w:p w14:paraId="4B7CA857" w14:textId="7FE46F4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0852F9C2" w14:textId="798EFDB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72444D62" w14:textId="7DA760F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61" w:type="dxa"/>
            <w:vAlign w:val="center"/>
          </w:tcPr>
          <w:p w14:paraId="41599480" w14:textId="193FD2B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24A2BB8F" w14:textId="4082F75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12021440" w14:textId="7B56B38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74CF90AC" w14:textId="4832C28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59EE03E1" w14:textId="5E5D5F3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1B17B013" w14:textId="3F1B180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76CA7A80" w14:textId="0D7583D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50CA8A24" w14:textId="7050550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05227AD9" w14:textId="54DBD48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16CF7C4D" w14:textId="1074FBD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30E0428E" w14:textId="72ED19F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26661E59" w14:textId="0D0972B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36A7113A" w14:textId="3E83B96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424CB031" w14:textId="5E6D01E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131024A4" w14:textId="16EEF86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6D5A5D13" w14:textId="68BD2A9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3EB19644" w14:textId="3C17B72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3DDE8BFD" w14:textId="74DA13E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1DAD4839" w14:textId="6D3A82B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vAlign w:val="center"/>
          </w:tcPr>
          <w:p w14:paraId="1BB867FC" w14:textId="78B5CC2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r>
      <w:tr w:rsidR="00CA6A00" w:rsidRPr="00CA6A00" w14:paraId="25DE5143" w14:textId="77777777" w:rsidTr="00760C02">
        <w:tc>
          <w:tcPr>
            <w:tcW w:w="1696" w:type="dxa"/>
          </w:tcPr>
          <w:p w14:paraId="3BB86827" w14:textId="6349CEF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ato 2017</w:t>
            </w:r>
            <w:r w:rsidRPr="00CA6A00">
              <w:rPr>
                <w:rFonts w:ascii="Times New Roman" w:hAnsi="Times New Roman" w:cs="Times New Roman"/>
                <w:color w:val="000000" w:themeColor="text1"/>
                <w:sz w:val="18"/>
                <w:szCs w:val="18"/>
              </w:rPr>
              <w:fldChar w:fldCharType="begin">
                <w:fldData xml:space="preserve">PEVuZE5vdGU+PENpdGU+PEF1dGhvcj5TYXRvPC9BdXRob3I+PFllYXI+MjAxNzwvWWVhcj48UmVj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TYXRvPC9BdXRob3I+PFllYXI+MjAxNzwvWWVhcj48UmVj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08]</w:t>
            </w:r>
            <w:r w:rsidRPr="00CA6A00">
              <w:rPr>
                <w:rFonts w:ascii="Times New Roman" w:hAnsi="Times New Roman" w:cs="Times New Roman"/>
                <w:color w:val="000000" w:themeColor="text1"/>
                <w:sz w:val="18"/>
                <w:szCs w:val="18"/>
              </w:rPr>
              <w:fldChar w:fldCharType="end"/>
            </w:r>
          </w:p>
        </w:tc>
        <w:tc>
          <w:tcPr>
            <w:tcW w:w="1135" w:type="dxa"/>
          </w:tcPr>
          <w:p w14:paraId="2C807763" w14:textId="302883F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5/128</w:t>
            </w:r>
          </w:p>
        </w:tc>
        <w:tc>
          <w:tcPr>
            <w:tcW w:w="436" w:type="dxa"/>
            <w:vAlign w:val="center"/>
          </w:tcPr>
          <w:p w14:paraId="5770D4EC" w14:textId="716598A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6" w:type="dxa"/>
            <w:vAlign w:val="center"/>
          </w:tcPr>
          <w:p w14:paraId="1EA55846" w14:textId="619E508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4838368B" w14:textId="1185243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2F91466B" w14:textId="3BCC0B0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61" w:type="dxa"/>
            <w:vAlign w:val="center"/>
          </w:tcPr>
          <w:p w14:paraId="73473B21" w14:textId="1DD007B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0EB44D0A" w14:textId="50C4370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35FC2969" w14:textId="128072B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25CD8480" w14:textId="64BEC36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5860F6CB" w14:textId="055A50B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1AE8B0DA" w14:textId="74D6FBE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6BD54C45" w14:textId="7689D58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70DBF24B" w14:textId="20D29B4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40EB1192" w14:textId="4A9CB66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150DDE4A" w14:textId="790EA10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501584F7" w14:textId="41445CF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649AC787" w14:textId="76AE437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20E5710B" w14:textId="165F3C1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1D2E7529" w14:textId="5E9134F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1A516849" w14:textId="03A9D62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401A6973" w14:textId="258A4C2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504C2BB4" w14:textId="4598127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15358ACF" w14:textId="76083B3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4" w:type="dxa"/>
            <w:vAlign w:val="center"/>
          </w:tcPr>
          <w:p w14:paraId="421AE8B0" w14:textId="34D46F5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1D5D7857" w14:textId="54C1409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r>
      <w:tr w:rsidR="00CA6A00" w:rsidRPr="00CA6A00" w14:paraId="2480F86A" w14:textId="77777777" w:rsidTr="00760C02">
        <w:tc>
          <w:tcPr>
            <w:tcW w:w="1696" w:type="dxa"/>
          </w:tcPr>
          <w:p w14:paraId="5CE03EE5" w14:textId="5C39A4D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auer 2017</w:t>
            </w:r>
            <w:r w:rsidRPr="00CA6A00">
              <w:rPr>
                <w:rFonts w:ascii="Times New Roman" w:hAnsi="Times New Roman" w:cs="Times New Roman"/>
                <w:color w:val="000000" w:themeColor="text1"/>
                <w:sz w:val="18"/>
                <w:szCs w:val="18"/>
              </w:rPr>
              <w:fldChar w:fldCharType="begin">
                <w:fldData xml:space="preserve">PEVuZE5vdGU+PENpdGU+PEF1dGhvcj5TYXVlcjwvQXV0aG9yPjxZZWFyPjIwMTc8L1llYXI+PFJl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TYXVlcjwvQXV0aG9yPjxZZWFyPjIwMTc8L1llYXI+PFJl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09]</w:t>
            </w:r>
            <w:r w:rsidRPr="00CA6A00">
              <w:rPr>
                <w:rFonts w:ascii="Times New Roman" w:hAnsi="Times New Roman" w:cs="Times New Roman"/>
                <w:color w:val="000000" w:themeColor="text1"/>
                <w:sz w:val="18"/>
                <w:szCs w:val="18"/>
              </w:rPr>
              <w:fldChar w:fldCharType="end"/>
            </w:r>
          </w:p>
        </w:tc>
        <w:tc>
          <w:tcPr>
            <w:tcW w:w="1135" w:type="dxa"/>
          </w:tcPr>
          <w:p w14:paraId="21D9C2F1" w14:textId="6882CD6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2/154</w:t>
            </w:r>
          </w:p>
        </w:tc>
        <w:tc>
          <w:tcPr>
            <w:tcW w:w="436" w:type="dxa"/>
            <w:vAlign w:val="center"/>
          </w:tcPr>
          <w:p w14:paraId="3A1852AB" w14:textId="14D7B9B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6" w:type="dxa"/>
            <w:vAlign w:val="center"/>
          </w:tcPr>
          <w:p w14:paraId="52285006" w14:textId="32FCB20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383" w:type="dxa"/>
            <w:vAlign w:val="center"/>
          </w:tcPr>
          <w:p w14:paraId="6F92D137" w14:textId="23462C0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6E711F6B" w14:textId="5614DE7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61" w:type="dxa"/>
            <w:vAlign w:val="center"/>
          </w:tcPr>
          <w:p w14:paraId="04CF3034" w14:textId="79A6683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1B78F6C3" w14:textId="7FF91E0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0A9F4F57" w14:textId="130121B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1CB36E6F" w14:textId="2D7683F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2AA06A26" w14:textId="36B0FCC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6714F4C4" w14:textId="3EDD858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29FEEF8D" w14:textId="5357765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3438C0BA" w14:textId="5D639E3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00466482" w14:textId="51BA00D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278A86E6" w14:textId="67C030C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0865FDD3" w14:textId="531BD38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4BC74877" w14:textId="6D8EB35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3733DBA4" w14:textId="1682ED8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5B7DF752" w14:textId="37DEC3C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0A85EF57" w14:textId="7809BFE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4F3B9B52" w14:textId="2913B82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3CC273E7" w14:textId="748C11F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0AE539F7" w14:textId="3C9A4F9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4" w:type="dxa"/>
            <w:vAlign w:val="center"/>
          </w:tcPr>
          <w:p w14:paraId="16ED726E" w14:textId="06EBBD9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vAlign w:val="center"/>
          </w:tcPr>
          <w:p w14:paraId="2E4B9431" w14:textId="1CD598C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r>
      <w:tr w:rsidR="00CA6A00" w:rsidRPr="00CA6A00" w14:paraId="76517991" w14:textId="77777777" w:rsidTr="00760C02">
        <w:tc>
          <w:tcPr>
            <w:tcW w:w="1696" w:type="dxa"/>
          </w:tcPr>
          <w:p w14:paraId="02C6C178" w14:textId="512B96B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errano-Duenas 2005</w:t>
            </w:r>
            <w:r w:rsidRPr="00CA6A00">
              <w:rPr>
                <w:rFonts w:ascii="Times New Roman" w:hAnsi="Times New Roman" w:cs="Times New Roman"/>
                <w:color w:val="000000" w:themeColor="text1"/>
                <w:sz w:val="18"/>
                <w:szCs w:val="18"/>
              </w:rPr>
              <w:fldChar w:fldCharType="begin">
                <w:fldData xml:space="preserve">PEVuZE5vdGU+PENpdGU+PEF1dGhvcj5TZXJyYW5vLUR1ZW5hczwvQXV0aG9yPjxZZWFyPjIwMDU8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TZXJyYW5vLUR1ZW5hczwvQXV0aG9yPjxZZWFyPjIwMDU8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10]</w:t>
            </w:r>
            <w:r w:rsidRPr="00CA6A00">
              <w:rPr>
                <w:rFonts w:ascii="Times New Roman" w:hAnsi="Times New Roman" w:cs="Times New Roman"/>
                <w:color w:val="000000" w:themeColor="text1"/>
                <w:sz w:val="18"/>
                <w:szCs w:val="18"/>
              </w:rPr>
              <w:fldChar w:fldCharType="end"/>
            </w:r>
          </w:p>
        </w:tc>
        <w:tc>
          <w:tcPr>
            <w:tcW w:w="1135" w:type="dxa"/>
          </w:tcPr>
          <w:p w14:paraId="1DF8CC99" w14:textId="5593B4D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1/21</w:t>
            </w:r>
          </w:p>
        </w:tc>
        <w:tc>
          <w:tcPr>
            <w:tcW w:w="436" w:type="dxa"/>
            <w:vAlign w:val="center"/>
          </w:tcPr>
          <w:p w14:paraId="6CCDBF4E" w14:textId="49540B3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6" w:type="dxa"/>
            <w:vAlign w:val="center"/>
          </w:tcPr>
          <w:p w14:paraId="2C310D3F" w14:textId="383E80B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383" w:type="dxa"/>
            <w:vAlign w:val="center"/>
          </w:tcPr>
          <w:p w14:paraId="70D5F1BE" w14:textId="50DDAB0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526" w:type="dxa"/>
            <w:vAlign w:val="center"/>
          </w:tcPr>
          <w:p w14:paraId="5AA7E747" w14:textId="62F5FEC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61" w:type="dxa"/>
            <w:vAlign w:val="center"/>
          </w:tcPr>
          <w:p w14:paraId="7660864D" w14:textId="123B379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700D2D4F" w14:textId="04CF560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44901AEC" w14:textId="2124CFD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6765A6E0" w14:textId="1C456D6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41BFC2BB" w14:textId="2E81DDA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749E543A" w14:textId="4721517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79121C2B" w14:textId="643E4CF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46CF9B6D" w14:textId="451B95A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258A7D8A" w14:textId="4E49973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4CFEE1E9" w14:textId="783AE78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692D8C1F" w14:textId="06D0277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1365715C" w14:textId="7A87C85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35BA7FB5" w14:textId="461D9AF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4EC21FD0" w14:textId="78CE6B7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084B5F55" w14:textId="21FD927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4E950184" w14:textId="17E9B2B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4568034A" w14:textId="7B7A8A4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4252FBA9" w14:textId="271861B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048D4AB4" w14:textId="6D68CCA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3B7799BB" w14:textId="687FADC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r>
      <w:tr w:rsidR="00CA6A00" w:rsidRPr="00CA6A00" w14:paraId="178B19A0" w14:textId="77777777" w:rsidTr="00760C02">
        <w:tc>
          <w:tcPr>
            <w:tcW w:w="1696" w:type="dxa"/>
          </w:tcPr>
          <w:p w14:paraId="2EB19953" w14:textId="5586C4D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heng 2006</w:t>
            </w:r>
            <w:r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Sheng&lt;/Author&gt;&lt;Year&gt;2006&lt;/Year&gt;&lt;RecNum&gt;405&lt;/RecNum&gt;&lt;DisplayText&gt;[211]&lt;/DisplayText&gt;&lt;record&gt;&lt;rec-number&gt;405&lt;/rec-number&gt;&lt;foreign-keys&gt;&lt;key app="EN" db-id="sstzwfe08r9xrke295vvts57d2ew5p9sed9p" timestamp="1734569742"&gt;405&lt;/key&gt;&lt;/foreign-keys&gt;&lt;ref-type name="Journal Article"&gt;17&lt;/ref-type&gt;&lt;contributors&gt;&lt;authors&gt;&lt;author&gt;Sheng, A. Z.&lt;/author&gt;&lt;author&gt;Shen, Q.&lt;/author&gt;&lt;author&gt;Cordato, D.&lt;/author&gt;&lt;author&gt;Zhang, Y. Y.&lt;/author&gt;&lt;author&gt;Yin Chan, D. K.&lt;/author&gt;&lt;/authors&gt;&lt;/contributors&gt;&lt;auth-address&gt;Department of Aged Care and Rehabilitation, Bankstown-Lidcombe Hospital, Sydney, Australia. shengaizhen@hotmail.com&lt;/auth-address&gt;&lt;titles&gt;&lt;title&gt;Delirium within three days of stroke in a cohort of elderly patients&lt;/title&gt;&lt;secondary-title&gt;J Am Geriatr Soc&lt;/secondary-title&gt;&lt;/titles&gt;&lt;periodical&gt;&lt;full-title&gt;J Am Geriatr Soc&lt;/full-title&gt;&lt;/periodical&gt;&lt;pages&gt;1192-8&lt;/pages&gt;&lt;volume&gt;54&lt;/volume&gt;&lt;number&gt;8&lt;/number&gt;&lt;keywords&gt;&lt;keyword&gt;Age Factors&lt;/keyword&gt;&lt;keyword&gt;Aged&lt;/keyword&gt;&lt;keyword&gt;Aged, 80 and over&lt;/keyword&gt;&lt;keyword&gt;Delirium/epidemiology/*etiology&lt;/keyword&gt;&lt;keyword&gt;Female&lt;/keyword&gt;&lt;keyword&gt;Follow-Up Studies&lt;/keyword&gt;&lt;keyword&gt;Humans&lt;/keyword&gt;&lt;keyword&gt;Incidence&lt;/keyword&gt;&lt;keyword&gt;Length of Stay&lt;/keyword&gt;&lt;keyword&gt;Male&lt;/keyword&gt;&lt;keyword&gt;New South Wales/epidemiology&lt;/keyword&gt;&lt;keyword&gt;Odds Ratio&lt;/keyword&gt;&lt;keyword&gt;Prognosis&lt;/keyword&gt;&lt;keyword&gt;Prospective Studies&lt;/keyword&gt;&lt;keyword&gt;Risk Factors&lt;/keyword&gt;&lt;keyword&gt;Stroke/*complications/epidemiology&lt;/keyword&gt;&lt;keyword&gt;Survival Rate&lt;/keyword&gt;&lt;keyword&gt;Time Factors&lt;/keyword&gt;&lt;/keywords&gt;&lt;dates&gt;&lt;year&gt;2006&lt;/year&gt;&lt;pub-dates&gt;&lt;date&gt;Aug&lt;/date&gt;&lt;/pub-dates&gt;&lt;/dates&gt;&lt;isbn&gt;0002-8614 (Print)&amp;#xD;0002-8614 (Linking)&lt;/isbn&gt;&lt;accession-num&gt;16913984&lt;/accession-num&gt;&lt;urls&gt;&lt;related-urls&gt;&lt;url&gt;https://www.ncbi.nlm.nih.gov/pubmed/16913984&lt;/url&gt;&lt;/related-urls&gt;&lt;/urls&gt;&lt;electronic-resource-num&gt;10.1111/j.1532-5415.2006.00806.x&lt;/electronic-resource-num&gt;&lt;remote-database-name&gt;Medline&lt;/remote-database-name&gt;&lt;remote-database-provider&gt;NLM&lt;/remote-database-provider&gt;&lt;/record&gt;&lt;/Cite&gt;&lt;/EndNote&gt;</w:instrText>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11]</w:t>
            </w:r>
            <w:r w:rsidRPr="00CA6A00">
              <w:rPr>
                <w:rFonts w:ascii="Times New Roman" w:hAnsi="Times New Roman" w:cs="Times New Roman"/>
                <w:color w:val="000000" w:themeColor="text1"/>
                <w:sz w:val="18"/>
                <w:szCs w:val="18"/>
              </w:rPr>
              <w:fldChar w:fldCharType="end"/>
            </w:r>
          </w:p>
        </w:tc>
        <w:tc>
          <w:tcPr>
            <w:tcW w:w="1135" w:type="dxa"/>
          </w:tcPr>
          <w:p w14:paraId="6E53E37C" w14:textId="480924B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9/117</w:t>
            </w:r>
          </w:p>
        </w:tc>
        <w:tc>
          <w:tcPr>
            <w:tcW w:w="436" w:type="dxa"/>
            <w:vAlign w:val="center"/>
          </w:tcPr>
          <w:p w14:paraId="234B0030" w14:textId="0539C0D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6" w:type="dxa"/>
            <w:vAlign w:val="center"/>
          </w:tcPr>
          <w:p w14:paraId="0F52F9E5" w14:textId="13A70DD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7D499277" w14:textId="0ACB750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0A84DBFD" w14:textId="3A55920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61" w:type="dxa"/>
            <w:vAlign w:val="center"/>
          </w:tcPr>
          <w:p w14:paraId="25F83D06" w14:textId="7FCF82A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3F49C6ED" w14:textId="56D56E9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0C615156" w14:textId="5501140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0C79FE8D" w14:textId="256A946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3F272470" w14:textId="04CC2C4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5BADC5E3" w14:textId="27CB791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348D7034" w14:textId="43F1EE6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31165375" w14:textId="3354C1D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408C7DCE" w14:textId="559CFA5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68C31A8E" w14:textId="023CE66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1FDEA7CF" w14:textId="755EB3A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3BD86B18" w14:textId="4D1E47F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789148B7" w14:textId="1DBC825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518" w:type="dxa"/>
            <w:vAlign w:val="center"/>
          </w:tcPr>
          <w:p w14:paraId="789F7BE1" w14:textId="63E002E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19605A0E" w14:textId="23DBB7C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206B938B" w14:textId="3F2603B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5A0807C6" w14:textId="3068723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011F0D54" w14:textId="31F1BA4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4" w:type="dxa"/>
            <w:vAlign w:val="center"/>
          </w:tcPr>
          <w:p w14:paraId="1F4EED31" w14:textId="21845F5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vAlign w:val="center"/>
          </w:tcPr>
          <w:p w14:paraId="31EE2195" w14:textId="6E4B01E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r>
      <w:tr w:rsidR="00CA6A00" w:rsidRPr="00CA6A00" w14:paraId="2DE61BEE" w14:textId="77777777" w:rsidTr="00760C02">
        <w:tc>
          <w:tcPr>
            <w:tcW w:w="1696" w:type="dxa"/>
          </w:tcPr>
          <w:p w14:paraId="4E62CBB4" w14:textId="6960FCA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hi 2019</w:t>
            </w:r>
            <w:r w:rsidRPr="00CA6A00">
              <w:rPr>
                <w:rFonts w:ascii="Times New Roman" w:hAnsi="Times New Roman" w:cs="Times New Roman"/>
                <w:color w:val="000000" w:themeColor="text1"/>
                <w:sz w:val="18"/>
                <w:szCs w:val="18"/>
              </w:rPr>
              <w:fldChar w:fldCharType="begin">
                <w:fldData xml:space="preserve">PEVuZE5vdGU+PENpdGU+PEF1dGhvcj5TaGk8L0F1dGhvcj48WWVhcj4yMDE5PC9ZZWFyPjxSZWNO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TaGk8L0F1dGhvcj48WWVhcj4yMDE5PC9ZZWFyPjxSZWNO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12]</w:t>
            </w:r>
            <w:r w:rsidRPr="00CA6A00">
              <w:rPr>
                <w:rFonts w:ascii="Times New Roman" w:hAnsi="Times New Roman" w:cs="Times New Roman"/>
                <w:color w:val="000000" w:themeColor="text1"/>
                <w:sz w:val="18"/>
                <w:szCs w:val="18"/>
              </w:rPr>
              <w:fldChar w:fldCharType="end"/>
            </w:r>
          </w:p>
        </w:tc>
        <w:tc>
          <w:tcPr>
            <w:tcW w:w="1135" w:type="dxa"/>
          </w:tcPr>
          <w:p w14:paraId="3F2D9FE8" w14:textId="1FAE98A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8/77</w:t>
            </w:r>
          </w:p>
        </w:tc>
        <w:tc>
          <w:tcPr>
            <w:tcW w:w="436" w:type="dxa"/>
            <w:vAlign w:val="center"/>
          </w:tcPr>
          <w:p w14:paraId="545C4B77" w14:textId="4E9588B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6" w:type="dxa"/>
            <w:vAlign w:val="center"/>
          </w:tcPr>
          <w:p w14:paraId="73C7F94E" w14:textId="59AB719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59B426D0" w14:textId="2131407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6F41CE9B" w14:textId="7981E45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61" w:type="dxa"/>
            <w:vAlign w:val="center"/>
          </w:tcPr>
          <w:p w14:paraId="4A9FF05E" w14:textId="0721239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vAlign w:val="center"/>
          </w:tcPr>
          <w:p w14:paraId="74D51AE4" w14:textId="1D60016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2E758761" w14:textId="072264D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6DD7531A" w14:textId="4D83948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789BF57E" w14:textId="4BE6B62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1225D617" w14:textId="6CE689D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5092F8CF" w14:textId="6344277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31600FD7" w14:textId="48AA2EE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4D4C817F" w14:textId="43D75D9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0B10CF8A" w14:textId="382E50B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1EF691EA" w14:textId="63DBFED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74487AFF" w14:textId="09CC169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1BA3834C" w14:textId="758C215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6AF0BB6C" w14:textId="1BE8933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3052FCA5" w14:textId="4464D29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7AB31AAF" w14:textId="6AEFBF5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4413961F" w14:textId="0A8D9B8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3E73087E" w14:textId="7594087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5E198C75" w14:textId="4B15C48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152E57AC" w14:textId="1D2230D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r>
      <w:tr w:rsidR="00CA6A00" w:rsidRPr="00CA6A00" w14:paraId="48D47F48" w14:textId="77777777" w:rsidTr="00760C02">
        <w:tc>
          <w:tcPr>
            <w:tcW w:w="1696" w:type="dxa"/>
          </w:tcPr>
          <w:p w14:paraId="6FCA4702" w14:textId="2F16824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hi 2019_2</w:t>
            </w:r>
            <w:r w:rsidRPr="00CA6A00">
              <w:rPr>
                <w:rFonts w:ascii="Times New Roman" w:hAnsi="Times New Roman" w:cs="Times New Roman"/>
                <w:color w:val="000000" w:themeColor="text1"/>
                <w:sz w:val="18"/>
                <w:szCs w:val="18"/>
              </w:rPr>
              <w:fldChar w:fldCharType="begin">
                <w:fldData xml:space="preserve">PEVuZE5vdGU+PENpdGU+PEF1dGhvcj5TaGk8L0F1dGhvcj48WWVhcj4yMDE5PC9ZZWFyPjxSZWNO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TaGk8L0F1dGhvcj48WWVhcj4yMDE5PC9ZZWFyPjxSZWNO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13]</w:t>
            </w:r>
            <w:r w:rsidRPr="00CA6A00">
              <w:rPr>
                <w:rFonts w:ascii="Times New Roman" w:hAnsi="Times New Roman" w:cs="Times New Roman"/>
                <w:color w:val="000000" w:themeColor="text1"/>
                <w:sz w:val="18"/>
                <w:szCs w:val="18"/>
              </w:rPr>
              <w:fldChar w:fldCharType="end"/>
            </w:r>
          </w:p>
        </w:tc>
        <w:tc>
          <w:tcPr>
            <w:tcW w:w="1135" w:type="dxa"/>
          </w:tcPr>
          <w:p w14:paraId="3E1317DB" w14:textId="326D7FD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0/68</w:t>
            </w:r>
          </w:p>
        </w:tc>
        <w:tc>
          <w:tcPr>
            <w:tcW w:w="436" w:type="dxa"/>
            <w:vAlign w:val="center"/>
          </w:tcPr>
          <w:p w14:paraId="7D86F769" w14:textId="43B9476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6" w:type="dxa"/>
            <w:vAlign w:val="center"/>
          </w:tcPr>
          <w:p w14:paraId="3DCE6298" w14:textId="35F43DD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31A926FA" w14:textId="75F42BC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414922C8" w14:textId="33405B9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61" w:type="dxa"/>
            <w:vAlign w:val="center"/>
          </w:tcPr>
          <w:p w14:paraId="2DC823F4" w14:textId="47078CA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7218248D" w14:textId="07AB846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vAlign w:val="center"/>
          </w:tcPr>
          <w:p w14:paraId="233F180E" w14:textId="5A0299C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468A9B0A" w14:textId="30D1B8D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4E6AB330" w14:textId="78ACD24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6E690922" w14:textId="190B637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4E904F3E" w14:textId="64F3309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113CDAF6" w14:textId="609B9CF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66A8D63F" w14:textId="4CE2A67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763028A4" w14:textId="2E184C0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30942227" w14:textId="7528FEC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3DEEEE56" w14:textId="40C41E5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123A2D9D" w14:textId="3ECDEDF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5CF4A7BD" w14:textId="7D2EF33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30D3F758" w14:textId="0D34B68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4EC4C435" w14:textId="3A4B528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6DA80BE7" w14:textId="76A8E33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62DD9746" w14:textId="4820E82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6A014A18" w14:textId="3177FFA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4E84699D" w14:textId="6397ACC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r>
      <w:tr w:rsidR="00CA6A00" w:rsidRPr="00CA6A00" w14:paraId="5BD2E4AA" w14:textId="77777777" w:rsidTr="00760C02">
        <w:tc>
          <w:tcPr>
            <w:tcW w:w="1696" w:type="dxa"/>
          </w:tcPr>
          <w:p w14:paraId="1B23BF6E" w14:textId="1CDB02D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him 2015</w:t>
            </w:r>
            <w:r w:rsidRPr="00CA6A00">
              <w:rPr>
                <w:rFonts w:ascii="Times New Roman" w:hAnsi="Times New Roman" w:cs="Times New Roman"/>
                <w:color w:val="000000" w:themeColor="text1"/>
                <w:sz w:val="18"/>
                <w:szCs w:val="18"/>
              </w:rPr>
              <w:fldChar w:fldCharType="begin">
                <w:fldData xml:space="preserve">PEVuZE5vdGU+PENpdGU+PEF1dGhvcj5TaGltPC9BdXRob3I+PFllYXI+MjAxNTwvWWVhcj48UmVj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==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TaGltPC9BdXRob3I+PFllYXI+MjAxNTwvWWVhcj48UmVj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==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14]</w:t>
            </w:r>
            <w:r w:rsidRPr="00CA6A00">
              <w:rPr>
                <w:rFonts w:ascii="Times New Roman" w:hAnsi="Times New Roman" w:cs="Times New Roman"/>
                <w:color w:val="000000" w:themeColor="text1"/>
                <w:sz w:val="18"/>
                <w:szCs w:val="18"/>
              </w:rPr>
              <w:fldChar w:fldCharType="end"/>
            </w:r>
          </w:p>
        </w:tc>
        <w:tc>
          <w:tcPr>
            <w:tcW w:w="1135" w:type="dxa"/>
          </w:tcPr>
          <w:p w14:paraId="4573A35F" w14:textId="0F67532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90/206</w:t>
            </w:r>
          </w:p>
        </w:tc>
        <w:tc>
          <w:tcPr>
            <w:tcW w:w="436" w:type="dxa"/>
            <w:vAlign w:val="center"/>
          </w:tcPr>
          <w:p w14:paraId="004F4723" w14:textId="4CCCBCA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6" w:type="dxa"/>
            <w:vAlign w:val="center"/>
          </w:tcPr>
          <w:p w14:paraId="7C68B219" w14:textId="656DB1B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5785659D" w14:textId="3C46FCD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33981BEA" w14:textId="0A5F862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61" w:type="dxa"/>
            <w:vAlign w:val="center"/>
          </w:tcPr>
          <w:p w14:paraId="6D73BEB7" w14:textId="0DAA2DC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0C68631A" w14:textId="54AC150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1BAE9039" w14:textId="68B045B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12DFA1E4" w14:textId="4D6EC3C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285270BC" w14:textId="2D59D51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7DBBAC04" w14:textId="6A51338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23C31FD9" w14:textId="483320F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0FA98E31" w14:textId="6C84191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76C0B6C7" w14:textId="22C3692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5A30ED59" w14:textId="3DA53F3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220E4F51" w14:textId="07767F6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1A05A40E" w14:textId="6802D0F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65736774" w14:textId="4F1743D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1754BA17" w14:textId="4A9233B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2873BBE1" w14:textId="65D7F96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7AFB7110" w14:textId="2987EE8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1B2D7A36" w14:textId="5ED5E85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3AB625C9" w14:textId="4F400A4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78D46463" w14:textId="66D7457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071C180A" w14:textId="6B90FA3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r>
      <w:tr w:rsidR="00CA6A00" w:rsidRPr="00CA6A00" w14:paraId="2C44B03B" w14:textId="77777777" w:rsidTr="00760C02">
        <w:tc>
          <w:tcPr>
            <w:tcW w:w="1696" w:type="dxa"/>
          </w:tcPr>
          <w:p w14:paraId="449B2DF7" w14:textId="017E351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hintani 2009</w:t>
            </w:r>
            <w:r w:rsidRPr="00CA6A00">
              <w:rPr>
                <w:rFonts w:ascii="Times New Roman" w:hAnsi="Times New Roman" w:cs="Times New Roman"/>
                <w:color w:val="000000" w:themeColor="text1"/>
                <w:sz w:val="18"/>
                <w:szCs w:val="18"/>
              </w:rPr>
              <w:fldChar w:fldCharType="begin">
                <w:fldData xml:space="preserve">PEVuZE5vdGU+PENpdGU+PEF1dGhvcj5TaGludGFuaTwvQXV0aG9yPjxZZWFyPjIwMDk8L1llYXI+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TaGludGFuaTwvQXV0aG9yPjxZZWFyPjIwMDk8L1llYXI+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15]</w:t>
            </w:r>
            <w:r w:rsidRPr="00CA6A00">
              <w:rPr>
                <w:rFonts w:ascii="Times New Roman" w:hAnsi="Times New Roman" w:cs="Times New Roman"/>
                <w:color w:val="000000" w:themeColor="text1"/>
                <w:sz w:val="18"/>
                <w:szCs w:val="18"/>
              </w:rPr>
              <w:fldChar w:fldCharType="end"/>
            </w:r>
          </w:p>
        </w:tc>
        <w:tc>
          <w:tcPr>
            <w:tcW w:w="1135" w:type="dxa"/>
          </w:tcPr>
          <w:p w14:paraId="103F3F44" w14:textId="024BB02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82/42</w:t>
            </w:r>
          </w:p>
        </w:tc>
        <w:tc>
          <w:tcPr>
            <w:tcW w:w="436" w:type="dxa"/>
            <w:vAlign w:val="center"/>
          </w:tcPr>
          <w:p w14:paraId="656AC1B5" w14:textId="33DBDFD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6" w:type="dxa"/>
            <w:vAlign w:val="center"/>
          </w:tcPr>
          <w:p w14:paraId="4B962AD3" w14:textId="1527A05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5AF5B3F9" w14:textId="2C3DE90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1F0630B3" w14:textId="5E22058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61" w:type="dxa"/>
            <w:vAlign w:val="center"/>
          </w:tcPr>
          <w:p w14:paraId="4B870351" w14:textId="5A3A6D7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15970E6C" w14:textId="0E86909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5F111076" w14:textId="5B662F0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2CB166CB" w14:textId="7A26D32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2CC1511D" w14:textId="3E7FF83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0F51976F" w14:textId="4E62C09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482B4541" w14:textId="3D82E31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3F0CB6D7" w14:textId="614F478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65CF22FB" w14:textId="3977827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567DDEF5" w14:textId="38D4340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35DF4CCC" w14:textId="3FDD61A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5292083F" w14:textId="2AF87E2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4753466F" w14:textId="1A0CEF1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60C1D93A" w14:textId="7D3C48E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07B77C29" w14:textId="0CC584B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2522EE90" w14:textId="1080F5F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4826D098" w14:textId="3E69A36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141D3F99" w14:textId="75AEA4F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4" w:type="dxa"/>
            <w:vAlign w:val="center"/>
          </w:tcPr>
          <w:p w14:paraId="411D8508" w14:textId="47FBB64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24856371" w14:textId="1E8CA91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r>
      <w:tr w:rsidR="00CA6A00" w:rsidRPr="00CA6A00" w14:paraId="354F2041" w14:textId="77777777" w:rsidTr="00760C02">
        <w:tc>
          <w:tcPr>
            <w:tcW w:w="1696" w:type="dxa"/>
          </w:tcPr>
          <w:p w14:paraId="62299A87" w14:textId="221B31F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ingler 2014</w:t>
            </w:r>
            <w:r w:rsidRPr="00CA6A00">
              <w:rPr>
                <w:rFonts w:ascii="Times New Roman" w:hAnsi="Times New Roman" w:cs="Times New Roman"/>
                <w:color w:val="000000" w:themeColor="text1"/>
                <w:sz w:val="18"/>
                <w:szCs w:val="18"/>
              </w:rPr>
              <w:fldChar w:fldCharType="begin">
                <w:fldData xml:space="preserve">PEVuZE5vdGU+PENpdGU+PEF1dGhvcj5TaW5nbGVyPC9BdXRob3I+PFllYXI+MjAxNDwvWWVhcj48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TaW5nbGVyPC9BdXRob3I+PFllYXI+MjAxNDwvWWVhcj48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16]</w:t>
            </w:r>
            <w:r w:rsidRPr="00CA6A00">
              <w:rPr>
                <w:rFonts w:ascii="Times New Roman" w:hAnsi="Times New Roman" w:cs="Times New Roman"/>
                <w:color w:val="000000" w:themeColor="text1"/>
                <w:sz w:val="18"/>
                <w:szCs w:val="18"/>
              </w:rPr>
              <w:fldChar w:fldCharType="end"/>
            </w:r>
          </w:p>
        </w:tc>
        <w:tc>
          <w:tcPr>
            <w:tcW w:w="1135" w:type="dxa"/>
          </w:tcPr>
          <w:p w14:paraId="711A17BD" w14:textId="250A9E4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9/114</w:t>
            </w:r>
          </w:p>
        </w:tc>
        <w:tc>
          <w:tcPr>
            <w:tcW w:w="436" w:type="dxa"/>
            <w:vAlign w:val="center"/>
          </w:tcPr>
          <w:p w14:paraId="110DA0AE" w14:textId="1540D03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6" w:type="dxa"/>
            <w:vAlign w:val="center"/>
          </w:tcPr>
          <w:p w14:paraId="52D9DFCB" w14:textId="7281CD6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0B6B4B83" w14:textId="78B13A4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2E3C8F1F" w14:textId="4214FA6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61" w:type="dxa"/>
            <w:vAlign w:val="center"/>
          </w:tcPr>
          <w:p w14:paraId="644B6A62" w14:textId="39D60D3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3C3D0E70" w14:textId="63C5D6B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0D5FBA8E" w14:textId="37CBEFB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2C848139" w14:textId="25B9391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725E44EA" w14:textId="4DD11FB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2586C3B7" w14:textId="6ABABE4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3E0EFCF3" w14:textId="1923250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600ADC54" w14:textId="745058F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1BB36B7E" w14:textId="4971798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4D2F869B" w14:textId="2151329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334BCD3D" w14:textId="430EF4A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7E0D6A55" w14:textId="2FCC285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63B54287" w14:textId="46349FF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3BC6146D" w14:textId="6BE9CB6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390A7C34" w14:textId="032E08B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7" w:type="dxa"/>
            <w:vAlign w:val="center"/>
          </w:tcPr>
          <w:p w14:paraId="624BB23A" w14:textId="1812031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0D014506" w14:textId="060E622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04C1A484" w14:textId="70D945B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13D10B50" w14:textId="5A556B5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55ABA7BF" w14:textId="1A045A1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r>
      <w:tr w:rsidR="00CA6A00" w:rsidRPr="00CA6A00" w14:paraId="580713E1" w14:textId="77777777" w:rsidTr="00760C02">
        <w:tc>
          <w:tcPr>
            <w:tcW w:w="1696" w:type="dxa"/>
          </w:tcPr>
          <w:p w14:paraId="37953D99" w14:textId="0CB8BB9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lor 2013</w:t>
            </w:r>
            <w:r w:rsidRPr="00CA6A00">
              <w:rPr>
                <w:rFonts w:ascii="Times New Roman" w:hAnsi="Times New Roman" w:cs="Times New Roman"/>
                <w:color w:val="000000" w:themeColor="text1"/>
                <w:sz w:val="18"/>
                <w:szCs w:val="18"/>
              </w:rPr>
              <w:fldChar w:fldCharType="begin">
                <w:fldData xml:space="preserve">PEVuZE5vdGU+PENpdGU+PEF1dGhvcj5TbG9yPC9BdXRob3I+PFllYXI+MjAxMzwvWWVhcj48UmVj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TbG9yPC9BdXRob3I+PFllYXI+MjAxMzwvWWVhcj48UmVj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17]</w:t>
            </w:r>
            <w:r w:rsidRPr="00CA6A00">
              <w:rPr>
                <w:rFonts w:ascii="Times New Roman" w:hAnsi="Times New Roman" w:cs="Times New Roman"/>
                <w:color w:val="000000" w:themeColor="text1"/>
                <w:sz w:val="18"/>
                <w:szCs w:val="18"/>
              </w:rPr>
              <w:fldChar w:fldCharType="end"/>
            </w:r>
          </w:p>
        </w:tc>
        <w:tc>
          <w:tcPr>
            <w:tcW w:w="1135" w:type="dxa"/>
          </w:tcPr>
          <w:p w14:paraId="7368E434" w14:textId="4877CDF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3/30</w:t>
            </w:r>
          </w:p>
        </w:tc>
        <w:tc>
          <w:tcPr>
            <w:tcW w:w="436" w:type="dxa"/>
            <w:vAlign w:val="center"/>
          </w:tcPr>
          <w:p w14:paraId="1A07A5FD" w14:textId="34015B5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6" w:type="dxa"/>
            <w:vAlign w:val="center"/>
          </w:tcPr>
          <w:p w14:paraId="3277A192" w14:textId="3319951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327E1C88" w14:textId="7779323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2B19539E" w14:textId="7F88AE9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61" w:type="dxa"/>
            <w:vAlign w:val="center"/>
          </w:tcPr>
          <w:p w14:paraId="05A98F72" w14:textId="399FAB4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54F0C0FC" w14:textId="3D79BDF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332862B5" w14:textId="0278C4E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2F5F8775" w14:textId="6E25CF0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7EDC54D6" w14:textId="3B83C02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65AFA4EE" w14:textId="486F276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vAlign w:val="center"/>
          </w:tcPr>
          <w:p w14:paraId="1E571CCC" w14:textId="6B46893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0EF88BE3" w14:textId="0C0A8F5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701B4BC5" w14:textId="0C29FBC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6236A945" w14:textId="41AC24A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66089AB3" w14:textId="040813F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7323AEAC" w14:textId="44F180C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3AF10108" w14:textId="7FE7358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4AC1762F" w14:textId="63FD5BF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7ADFC096" w14:textId="09BD664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74EC40B0" w14:textId="420A567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267A8611" w14:textId="21A3D97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457603D5" w14:textId="25D97F1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5B7DCB0F" w14:textId="23ED9AA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03E3DFA3" w14:textId="6D52D7D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r>
      <w:tr w:rsidR="00CA6A00" w:rsidRPr="00CA6A00" w14:paraId="4DFC205C" w14:textId="77777777" w:rsidTr="00760C02">
        <w:tc>
          <w:tcPr>
            <w:tcW w:w="1696" w:type="dxa"/>
          </w:tcPr>
          <w:p w14:paraId="22928A43" w14:textId="5E81CA3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ri-on 2016</w:t>
            </w:r>
            <w:r w:rsidRPr="00CA6A00">
              <w:rPr>
                <w:rFonts w:ascii="Times New Roman" w:hAnsi="Times New Roman" w:cs="Times New Roman"/>
                <w:color w:val="000000" w:themeColor="text1"/>
                <w:sz w:val="18"/>
                <w:szCs w:val="18"/>
              </w:rPr>
              <w:fldChar w:fldCharType="begin">
                <w:fldData xml:space="preserve">PEVuZE5vdGU+PENpdGU+PEF1dGhvcj5Tcmktb248L0F1dGhvcj48WWVhcj4yMDE2PC9ZZWFyPjxS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Tcmktb248L0F1dGhvcj48WWVhcj4yMDE2PC9ZZWFyPjxS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18]</w:t>
            </w:r>
            <w:r w:rsidRPr="00CA6A00">
              <w:rPr>
                <w:rFonts w:ascii="Times New Roman" w:hAnsi="Times New Roman" w:cs="Times New Roman"/>
                <w:color w:val="000000" w:themeColor="text1"/>
                <w:sz w:val="18"/>
                <w:szCs w:val="18"/>
              </w:rPr>
              <w:fldChar w:fldCharType="end"/>
            </w:r>
          </w:p>
        </w:tc>
        <w:tc>
          <w:tcPr>
            <w:tcW w:w="1135" w:type="dxa"/>
          </w:tcPr>
          <w:p w14:paraId="6ACEF8EA" w14:textId="53B54BB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7/205</w:t>
            </w:r>
          </w:p>
        </w:tc>
        <w:tc>
          <w:tcPr>
            <w:tcW w:w="436" w:type="dxa"/>
            <w:vAlign w:val="center"/>
          </w:tcPr>
          <w:p w14:paraId="21301B47" w14:textId="1E2EADB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6" w:type="dxa"/>
            <w:vAlign w:val="center"/>
          </w:tcPr>
          <w:p w14:paraId="4D93266B" w14:textId="7FCB2D4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2135B67B" w14:textId="3094066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24A65DD5" w14:textId="39C69DE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61" w:type="dxa"/>
            <w:vAlign w:val="center"/>
          </w:tcPr>
          <w:p w14:paraId="1D6A835B" w14:textId="13A52DE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1A3DFEC5" w14:textId="42DF594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576394B2" w14:textId="0D70C88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224C554B" w14:textId="3AC953F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6570F5E9" w14:textId="58A7B0D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3996D96A" w14:textId="34379D6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6B1F9551" w14:textId="549DE02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35B02E27" w14:textId="47ACA49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42E74D08" w14:textId="4533E53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3E8314F5" w14:textId="72ED421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45C7C7CE" w14:textId="130CBD9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1C490AA5" w14:textId="6AD2899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392A297E" w14:textId="29F5857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2186A08A" w14:textId="4B0D891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44C998D6" w14:textId="6150D19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04F92742" w14:textId="74850AA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6563B676" w14:textId="2EF5C9F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3D5BC281" w14:textId="2651A56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4" w:type="dxa"/>
            <w:vAlign w:val="center"/>
          </w:tcPr>
          <w:p w14:paraId="0441AF73" w14:textId="2544363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66F4876C" w14:textId="44E1B4B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r>
      <w:tr w:rsidR="00CA6A00" w:rsidRPr="00CA6A00" w14:paraId="45BD8CEF" w14:textId="77777777" w:rsidTr="00760C02">
        <w:tc>
          <w:tcPr>
            <w:tcW w:w="1696" w:type="dxa"/>
          </w:tcPr>
          <w:p w14:paraId="5C72595D" w14:textId="642F689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uraarunsumrit 2022</w:t>
            </w:r>
            <w:r w:rsidRPr="00CA6A00">
              <w:rPr>
                <w:rFonts w:ascii="Times New Roman" w:hAnsi="Times New Roman" w:cs="Times New Roman"/>
                <w:color w:val="000000" w:themeColor="text1"/>
                <w:sz w:val="18"/>
                <w:szCs w:val="18"/>
              </w:rPr>
              <w:fldChar w:fldCharType="begin">
                <w:fldData xml:space="preserve">PEVuZE5vdGU+PENpdGU+PEF1dGhvcj5TdXJhYXJ1bnN1bXJpdDwvQXV0aG9yPjxZZWFyPjIwMjI8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TdXJhYXJ1bnN1bXJpdDwvQXV0aG9yPjxZZWFyPjIwMjI8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19]</w:t>
            </w:r>
            <w:r w:rsidRPr="00CA6A00">
              <w:rPr>
                <w:rFonts w:ascii="Times New Roman" w:hAnsi="Times New Roman" w:cs="Times New Roman"/>
                <w:color w:val="000000" w:themeColor="text1"/>
                <w:sz w:val="18"/>
                <w:szCs w:val="18"/>
              </w:rPr>
              <w:fldChar w:fldCharType="end"/>
            </w:r>
          </w:p>
        </w:tc>
        <w:tc>
          <w:tcPr>
            <w:tcW w:w="1135" w:type="dxa"/>
          </w:tcPr>
          <w:p w14:paraId="29DB2CDD" w14:textId="71F8A7D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42/247</w:t>
            </w:r>
          </w:p>
        </w:tc>
        <w:tc>
          <w:tcPr>
            <w:tcW w:w="436" w:type="dxa"/>
            <w:vAlign w:val="center"/>
          </w:tcPr>
          <w:p w14:paraId="5854D939" w14:textId="21DF12F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6" w:type="dxa"/>
            <w:vAlign w:val="center"/>
          </w:tcPr>
          <w:p w14:paraId="4A1E4FB9" w14:textId="05E888C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07E55B41" w14:textId="44D4AA8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04EA8770" w14:textId="2D9E4A7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61" w:type="dxa"/>
            <w:vAlign w:val="center"/>
          </w:tcPr>
          <w:p w14:paraId="345A775B" w14:textId="2C9BA02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0DA1A339" w14:textId="695AF73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0CFF67ED" w14:textId="61CAE20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vAlign w:val="center"/>
          </w:tcPr>
          <w:p w14:paraId="3D4294A3" w14:textId="3F4E19B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3E4D0B21" w14:textId="323D159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2CB0C9A1" w14:textId="6C7102D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1533FAC2" w14:textId="4687B20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0627B315" w14:textId="5EC6679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3C0DCE7F" w14:textId="7C805DD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78B7BBDE" w14:textId="639D39C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3BAF3CC5" w14:textId="21BF63F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4CBB14A0" w14:textId="4669A85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40132DC5" w14:textId="5E6B9CE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3ACFAAC5" w14:textId="616FCD9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4BD716FD" w14:textId="193015F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7" w:type="dxa"/>
            <w:vAlign w:val="center"/>
          </w:tcPr>
          <w:p w14:paraId="1599D66F" w14:textId="64C7905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49C410BA" w14:textId="56F8BA0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01C29673" w14:textId="1F06BF9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4" w:type="dxa"/>
            <w:vAlign w:val="center"/>
          </w:tcPr>
          <w:p w14:paraId="21127C51" w14:textId="60F1048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5D37EE4B" w14:textId="1946C45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r>
      <w:tr w:rsidR="00CA6A00" w:rsidRPr="00CA6A00" w14:paraId="6B5FA879" w14:textId="77777777" w:rsidTr="00760C02">
        <w:tc>
          <w:tcPr>
            <w:tcW w:w="1696" w:type="dxa"/>
          </w:tcPr>
          <w:p w14:paraId="13D496ED" w14:textId="1E4E87E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venningsen 2014</w:t>
            </w:r>
            <w:r w:rsidRPr="00CA6A00">
              <w:rPr>
                <w:rFonts w:ascii="Times New Roman" w:hAnsi="Times New Roman" w:cs="Times New Roman"/>
                <w:color w:val="000000" w:themeColor="text1"/>
                <w:sz w:val="18"/>
                <w:szCs w:val="18"/>
              </w:rPr>
              <w:fldChar w:fldCharType="begin">
                <w:fldData xml:space="preserve">PEVuZE5vdGU+PENpdGU+PEF1dGhvcj5TdmVubmluZ3NlbjwvQXV0aG9yPjxZZWFyPjIwMTQ8L1ll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TdmVubmluZ3NlbjwvQXV0aG9yPjxZZWFyPjIwMTQ8L1ll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20]</w:t>
            </w:r>
            <w:r w:rsidRPr="00CA6A00">
              <w:rPr>
                <w:rFonts w:ascii="Times New Roman" w:hAnsi="Times New Roman" w:cs="Times New Roman"/>
                <w:color w:val="000000" w:themeColor="text1"/>
                <w:sz w:val="18"/>
                <w:szCs w:val="18"/>
              </w:rPr>
              <w:fldChar w:fldCharType="end"/>
            </w:r>
          </w:p>
        </w:tc>
        <w:tc>
          <w:tcPr>
            <w:tcW w:w="1135" w:type="dxa"/>
          </w:tcPr>
          <w:p w14:paraId="5DAEBD5D" w14:textId="724880E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48/131</w:t>
            </w:r>
          </w:p>
        </w:tc>
        <w:tc>
          <w:tcPr>
            <w:tcW w:w="436" w:type="dxa"/>
            <w:vAlign w:val="center"/>
          </w:tcPr>
          <w:p w14:paraId="13A38CA1" w14:textId="4AE74AF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6" w:type="dxa"/>
            <w:vAlign w:val="center"/>
          </w:tcPr>
          <w:p w14:paraId="0456A8ED" w14:textId="2634E91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0B9B3490" w14:textId="56DFB42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5C3C2F15" w14:textId="5F0F4C5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61" w:type="dxa"/>
            <w:vAlign w:val="center"/>
          </w:tcPr>
          <w:p w14:paraId="0BE7305E" w14:textId="68F01EA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3F3743AA" w14:textId="5ED4312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462BAF78" w14:textId="0D6F5CA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vAlign w:val="center"/>
          </w:tcPr>
          <w:p w14:paraId="14F758DA" w14:textId="044202D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701856E5" w14:textId="7374480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70CA75C4" w14:textId="4EFBFE6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2214D3AB" w14:textId="345C52F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14091D84" w14:textId="54E7D6D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3CBE14FD" w14:textId="5D2A2C1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6338050D" w14:textId="35EAE98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7726A713" w14:textId="100D416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20E47E90" w14:textId="6792B4B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78D81B1F" w14:textId="022C392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1595790A" w14:textId="7598A6F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22512304" w14:textId="7C4A34D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1DB914A4" w14:textId="45DAD8A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6059964B" w14:textId="77B74F5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67E7965B" w14:textId="4E6ADAE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3A801C77" w14:textId="745C88C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5FD0E149" w14:textId="1CF8820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r>
      <w:tr w:rsidR="00CA6A00" w:rsidRPr="00CA6A00" w14:paraId="6F052058" w14:textId="77777777" w:rsidTr="00760C02">
        <w:tc>
          <w:tcPr>
            <w:tcW w:w="1696" w:type="dxa"/>
          </w:tcPr>
          <w:p w14:paraId="4FCF2CEE" w14:textId="3E09A97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lastRenderedPageBreak/>
              <w:t>Svenningsen 2015</w:t>
            </w:r>
            <w:r w:rsidRPr="00CA6A00">
              <w:rPr>
                <w:rFonts w:ascii="Times New Roman" w:hAnsi="Times New Roman" w:cs="Times New Roman"/>
                <w:color w:val="000000" w:themeColor="text1"/>
                <w:sz w:val="18"/>
                <w:szCs w:val="18"/>
              </w:rPr>
              <w:fldChar w:fldCharType="begin">
                <w:fldData xml:space="preserve">PEVuZE5vdGU+PENpdGU+PEF1dGhvcj5TdmVubmluZ3NlbjwvQXV0aG9yPjxZZWFyPjIwMTU8L1ll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=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TdmVubmluZ3NlbjwvQXV0aG9yPjxZZWFyPjIwMTU8L1ll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=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21]</w:t>
            </w:r>
            <w:r w:rsidRPr="00CA6A00">
              <w:rPr>
                <w:rFonts w:ascii="Times New Roman" w:hAnsi="Times New Roman" w:cs="Times New Roman"/>
                <w:color w:val="000000" w:themeColor="text1"/>
                <w:sz w:val="18"/>
                <w:szCs w:val="18"/>
              </w:rPr>
              <w:fldChar w:fldCharType="end"/>
            </w:r>
          </w:p>
        </w:tc>
        <w:tc>
          <w:tcPr>
            <w:tcW w:w="1135" w:type="dxa"/>
          </w:tcPr>
          <w:p w14:paraId="59FB93C8" w14:textId="1DD09A4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58/222</w:t>
            </w:r>
          </w:p>
        </w:tc>
        <w:tc>
          <w:tcPr>
            <w:tcW w:w="436" w:type="dxa"/>
            <w:vAlign w:val="center"/>
          </w:tcPr>
          <w:p w14:paraId="23613A06" w14:textId="04A2107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6" w:type="dxa"/>
            <w:vAlign w:val="center"/>
          </w:tcPr>
          <w:p w14:paraId="63FBADE7" w14:textId="585E02E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494B59D3" w14:textId="29A29D8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6AC1C47F" w14:textId="5E81372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61" w:type="dxa"/>
            <w:vAlign w:val="center"/>
          </w:tcPr>
          <w:p w14:paraId="269C3BF7" w14:textId="1E2EA6F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52B547EC" w14:textId="7EC847F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0F9516BB" w14:textId="647DC0B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6595D049" w14:textId="4756512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3F645DE1" w14:textId="5573C22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08726705" w14:textId="54ECE1A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vAlign w:val="center"/>
          </w:tcPr>
          <w:p w14:paraId="27E6DBF9" w14:textId="1E98E0E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5E9198ED" w14:textId="69F93B6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12A4A227" w14:textId="1969132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50ED74C7" w14:textId="6F1050C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40A5E27D" w14:textId="5FF7B01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36EEBA57" w14:textId="3C2A6AF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7F6F68C7" w14:textId="425784E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70139DF0" w14:textId="3292DB6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3B9F05EF" w14:textId="46F7C27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5EB38481" w14:textId="29EBB34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27EF2B2C" w14:textId="5249B48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1D57F673" w14:textId="709ED9E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52966DD9" w14:textId="19199A3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7000F007" w14:textId="063D945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r>
      <w:tr w:rsidR="00CA6A00" w:rsidRPr="00CA6A00" w14:paraId="2EF3193E" w14:textId="77777777" w:rsidTr="00760C02">
        <w:tc>
          <w:tcPr>
            <w:tcW w:w="1696" w:type="dxa"/>
          </w:tcPr>
          <w:p w14:paraId="32B6CE13" w14:textId="3FE61B0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Tahir 2018</w:t>
            </w:r>
            <w:r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Tahir&lt;/Author&gt;&lt;Year&gt;2018&lt;/Year&gt;&lt;RecNum&gt;415&lt;/RecNum&gt;&lt;DisplayText&gt;[222]&lt;/DisplayText&gt;&lt;record&gt;&lt;rec-number&gt;415&lt;/rec-number&gt;&lt;foreign-keys&gt;&lt;key app="EN" db-id="sstzwfe08r9xrke295vvts57d2ew5p9sed9p" timestamp="1734569781"&gt;415&lt;/key&gt;&lt;/foreign-keys&gt;&lt;ref-type name="Journal Article"&gt;17&lt;/ref-type&gt;&lt;contributors&gt;&lt;authors&gt;&lt;author&gt;Tahir, M.&lt;/author&gt;&lt;author&gt;Malik, S. S.&lt;/author&gt;&lt;author&gt;Ahmed, U.&lt;/author&gt;&lt;author&gt;Kozdryk, J.&lt;/author&gt;&lt;author&gt;Naqvi, S. H.&lt;/author&gt;&lt;author&gt;Malik, A.&lt;/author&gt;&lt;/authors&gt;&lt;/contributors&gt;&lt;auth-address&gt;The Royal Orthopaedic Hospital NHS Foundation Trust, Birmingham, UK.&amp;#xD;Sandwell and West Birmingham Hospitals NHS Trust, Birmingham, UK.&lt;/auth-address&gt;&lt;titles&gt;&lt;title&gt;Risk factors for onset of delirium after neck of femur fracture surgery: a prospective observational study&lt;/title&gt;&lt;secondary-title&gt;SICOT J&lt;/secondary-title&gt;&lt;/titles&gt;&lt;periodical&gt;&lt;full-title&gt;SICOT J&lt;/full-title&gt;&lt;/periodical&gt;&lt;pages&gt;27&lt;/pages&gt;&lt;volume&gt;4&lt;/volume&gt;&lt;edition&gt;20180706&lt;/edition&gt;&lt;dates&gt;&lt;year&gt;2018&lt;/year&gt;&lt;/dates&gt;&lt;isbn&gt;2426-8887 (Print)&amp;#xD;2426-8887 (Electronic)&amp;#xD;2426-8887 (Linking)&lt;/isbn&gt;&lt;accession-num&gt;29995625&lt;/accession-num&gt;&lt;urls&gt;&lt;related-urls&gt;&lt;url&gt;https://www.ncbi.nlm.nih.gov/pubmed/29995625&lt;/url&gt;&lt;/related-urls&gt;&lt;/urls&gt;&lt;custom2&gt;PMC6040837&lt;/custom2&gt;&lt;electronic-resource-num&gt;10.1051/sicotj/2018018&lt;/electronic-resource-num&gt;&lt;remote-database-name&gt;PubMed-not-MEDLINE&lt;/remote-database-name&gt;&lt;remote-database-provider&gt;NLM&lt;/remote-database-provider&gt;&lt;/record&gt;&lt;/Cite&gt;&lt;/EndNote&gt;</w:instrText>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22]</w:t>
            </w:r>
            <w:r w:rsidRPr="00CA6A00">
              <w:rPr>
                <w:rFonts w:ascii="Times New Roman" w:hAnsi="Times New Roman" w:cs="Times New Roman"/>
                <w:color w:val="000000" w:themeColor="text1"/>
                <w:sz w:val="18"/>
                <w:szCs w:val="18"/>
              </w:rPr>
              <w:fldChar w:fldCharType="end"/>
            </w:r>
          </w:p>
        </w:tc>
        <w:tc>
          <w:tcPr>
            <w:tcW w:w="1135" w:type="dxa"/>
          </w:tcPr>
          <w:p w14:paraId="2A0C7D5B" w14:textId="60ED2CF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0/91</w:t>
            </w:r>
          </w:p>
        </w:tc>
        <w:tc>
          <w:tcPr>
            <w:tcW w:w="436" w:type="dxa"/>
          </w:tcPr>
          <w:p w14:paraId="3C31C65A" w14:textId="77777777" w:rsidR="004016F5" w:rsidRPr="00CA6A00" w:rsidRDefault="004016F5" w:rsidP="004016F5">
            <w:pPr>
              <w:rPr>
                <w:rFonts w:ascii="Times New Roman" w:hAnsi="Times New Roman" w:cs="Times New Roman"/>
                <w:color w:val="000000" w:themeColor="text1"/>
                <w:sz w:val="18"/>
                <w:szCs w:val="18"/>
              </w:rPr>
            </w:pPr>
          </w:p>
        </w:tc>
        <w:tc>
          <w:tcPr>
            <w:tcW w:w="456" w:type="dxa"/>
          </w:tcPr>
          <w:p w14:paraId="5C9350AC"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1A8AB87E"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56D483BA" w14:textId="77777777" w:rsidR="004016F5" w:rsidRPr="00CA6A00" w:rsidRDefault="004016F5" w:rsidP="004016F5">
            <w:pPr>
              <w:rPr>
                <w:rFonts w:ascii="Times New Roman" w:hAnsi="Times New Roman" w:cs="Times New Roman"/>
                <w:color w:val="000000" w:themeColor="text1"/>
                <w:sz w:val="18"/>
                <w:szCs w:val="18"/>
              </w:rPr>
            </w:pPr>
          </w:p>
        </w:tc>
        <w:tc>
          <w:tcPr>
            <w:tcW w:w="461" w:type="dxa"/>
          </w:tcPr>
          <w:p w14:paraId="31CE5B20"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548AAB52"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66DB5AAE"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0832A2A6"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19968131"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3DE6E1D5"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5D728896"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0DEEC507"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1C094B8D"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2BA427EE"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539CA8C8"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3C03D9E5"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7ACB0CD7"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5AB88E76"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753E3688"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6EBEEE4C"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2DC8D338"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0C5BDDB2" w14:textId="4CAA4ED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4" w:type="dxa"/>
          </w:tcPr>
          <w:p w14:paraId="3B549AAE" w14:textId="3C9FE7E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tcPr>
          <w:p w14:paraId="37BED4B6"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24D4ACFC" w14:textId="77777777" w:rsidTr="00760C02">
        <w:tc>
          <w:tcPr>
            <w:tcW w:w="1696" w:type="dxa"/>
          </w:tcPr>
          <w:p w14:paraId="3F1C322B" w14:textId="5899B5C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Tan AH 2015</w:t>
            </w:r>
            <w:r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Tan&lt;/Author&gt;&lt;Year&gt;2015&lt;/Year&gt;&lt;RecNum&gt;471&lt;/RecNum&gt;&lt;DisplayText&gt;[223]&lt;/DisplayText&gt;&lt;record&gt;&lt;rec-number&gt;471&lt;/rec-number&gt;&lt;foreign-keys&gt;&lt;key app="EN" db-id="sstzwfe08r9xrke295vvts57d2ew5p9sed9p" timestamp="1734572362"&gt;471&lt;/key&gt;&lt;/foreign-keys&gt;&lt;ref-type name="Journal Article"&gt;17&lt;/ref-type&gt;&lt;contributors&gt;&lt;authors&gt;&lt;author&gt;Tan, Aik Haw&lt;/author&gt;&lt;author&gt;Scott, John&lt;/author&gt;&lt;/authors&gt;&lt;/contributors&gt;&lt;titles&gt;&lt;title&gt;Association of point prevalence diagnosis of delirium on length of stay, 6-month mortality, and level of care on discharge at Waitemata District Health Board, Auckland&lt;/title&gt;&lt;secondary-title&gt;The New Zealand Medical Journal (Online)&lt;/secondary-title&gt;&lt;/titles&gt;&lt;periodical&gt;&lt;full-title&gt;The New Zealand Medical Journal (Online)&lt;/full-title&gt;&lt;/periodical&gt;&lt;pages&gt;68&lt;/pages&gt;&lt;volume&gt;128&lt;/volume&gt;&lt;number&gt;1411&lt;/number&gt;&lt;dates&gt;&lt;year&gt;2015&lt;/year&gt;&lt;/dates&gt;&lt;isbn&gt;1175-8716&lt;/isbn&gt;&lt;urls&gt;&lt;/urls&gt;&lt;/record&gt;&lt;/Cite&gt;&lt;/EndNote&gt;</w:instrText>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23]</w:t>
            </w:r>
            <w:r w:rsidRPr="00CA6A00">
              <w:rPr>
                <w:rFonts w:ascii="Times New Roman" w:hAnsi="Times New Roman" w:cs="Times New Roman"/>
                <w:color w:val="000000" w:themeColor="text1"/>
                <w:sz w:val="18"/>
                <w:szCs w:val="18"/>
              </w:rPr>
              <w:fldChar w:fldCharType="end"/>
            </w:r>
          </w:p>
        </w:tc>
        <w:tc>
          <w:tcPr>
            <w:tcW w:w="1135" w:type="dxa"/>
          </w:tcPr>
          <w:p w14:paraId="37BD82E0" w14:textId="74FD257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8/460</w:t>
            </w:r>
          </w:p>
        </w:tc>
        <w:tc>
          <w:tcPr>
            <w:tcW w:w="436" w:type="dxa"/>
          </w:tcPr>
          <w:p w14:paraId="7C528A63" w14:textId="77777777" w:rsidR="004016F5" w:rsidRPr="00CA6A00" w:rsidRDefault="004016F5" w:rsidP="004016F5">
            <w:pPr>
              <w:rPr>
                <w:rFonts w:ascii="Times New Roman" w:hAnsi="Times New Roman" w:cs="Times New Roman"/>
                <w:color w:val="000000" w:themeColor="text1"/>
                <w:sz w:val="18"/>
                <w:szCs w:val="18"/>
              </w:rPr>
            </w:pPr>
          </w:p>
        </w:tc>
        <w:tc>
          <w:tcPr>
            <w:tcW w:w="456" w:type="dxa"/>
          </w:tcPr>
          <w:p w14:paraId="0593EEF4"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1742CB34"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787A4515" w14:textId="77777777" w:rsidR="004016F5" w:rsidRPr="00CA6A00" w:rsidRDefault="004016F5" w:rsidP="004016F5">
            <w:pPr>
              <w:rPr>
                <w:rFonts w:ascii="Times New Roman" w:hAnsi="Times New Roman" w:cs="Times New Roman"/>
                <w:color w:val="000000" w:themeColor="text1"/>
                <w:sz w:val="18"/>
                <w:szCs w:val="18"/>
              </w:rPr>
            </w:pPr>
          </w:p>
        </w:tc>
        <w:tc>
          <w:tcPr>
            <w:tcW w:w="461" w:type="dxa"/>
          </w:tcPr>
          <w:p w14:paraId="05B92381"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2A93BC7E"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00B30332"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6E8E4B56"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63ED0898"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176F993F"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2F56BA30"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2D319509"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622F4CB0"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4B9DF4A6"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05BF4FB0"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1760BC13"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751BF406"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4C6D8330"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204EAFC4"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05B9B831"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40DBD5F1"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4CAB437C" w14:textId="5D9123B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4" w:type="dxa"/>
          </w:tcPr>
          <w:p w14:paraId="6148CA15"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407D5FE5"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0703245E" w14:textId="77777777" w:rsidTr="00760C02">
        <w:tc>
          <w:tcPr>
            <w:tcW w:w="1696" w:type="dxa"/>
          </w:tcPr>
          <w:p w14:paraId="0DFCFC64" w14:textId="6B5E9F7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Tavares 2021</w:t>
            </w:r>
            <w:r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Tavares&lt;/Author&gt;&lt;Year&gt;2021&lt;/Year&gt;&lt;RecNum&gt;416&lt;/RecNum&gt;&lt;DisplayText&gt;[224]&lt;/DisplayText&gt;&lt;record&gt;&lt;rec-number&gt;416&lt;/rec-number&gt;&lt;foreign-keys&gt;&lt;key app="EN" db-id="sstzwfe08r9xrke295vvts57d2ew5p9sed9p" timestamp="1734569786"&gt;416&lt;/key&gt;&lt;/foreign-keys&gt;&lt;ref-type name="Journal Article"&gt;17&lt;/ref-type&gt;&lt;contributors&gt;&lt;authors&gt;&lt;author&gt;Tavares, J. P. A.&lt;/author&gt;&lt;author&gt;Nunes, Lanv&lt;/author&gt;&lt;author&gt;Gracio, J. C. G.&lt;/author&gt;&lt;/authors&gt;&lt;/contributors&gt;&lt;auth-address&gt;Universidade de Aveiro, Escola Superior de Saude, Aveiro, Portugal.&amp;#xD;Centro Hospitalar e Universitario de Coimbra, Centro de Responsabilidade Integrado de Psiquiatria, Coimbra, Portugal.&amp;#xD;Centro Hospitalar e Universitario de Coimbra, Servico de Cirurgia Maxilo-Facial e Cirurgia Plastica, Coimbra, Portugal.&lt;/auth-address&gt;&lt;titles&gt;&lt;title&gt;Hospitalized older adult: predictors of functional decline&lt;/title&gt;&lt;secondary-title&gt;Rev Lat Am Enfermagem&lt;/secondary-title&gt;&lt;/titles&gt;&lt;periodical&gt;&lt;full-title&gt;Rev Lat Am Enfermagem&lt;/full-title&gt;&lt;/periodical&gt;&lt;pages&gt;e3399&lt;/pages&gt;&lt;volume&gt;29&lt;/volume&gt;&lt;edition&gt;20210108&lt;/edition&gt;&lt;keywords&gt;&lt;keyword&gt;Activities of Daily Living&lt;/keyword&gt;&lt;keyword&gt;Aged&lt;/keyword&gt;&lt;keyword&gt;Aged, 80 and over&lt;/keyword&gt;&lt;keyword&gt;*Delirium&lt;/keyword&gt;&lt;keyword&gt;Female&lt;/keyword&gt;&lt;keyword&gt;Hospitalization&lt;/keyword&gt;&lt;keyword&gt;Humans&lt;/keyword&gt;&lt;keyword&gt;Male&lt;/keyword&gt;&lt;keyword&gt;Patient Discharge&lt;/keyword&gt;&lt;keyword&gt;Prospective Studies&lt;/keyword&gt;&lt;keyword&gt;Risk Factors&lt;/keyword&gt;&lt;/keywords&gt;&lt;dates&gt;&lt;year&gt;2021&lt;/year&gt;&lt;/dates&gt;&lt;isbn&gt;1518-8345 (Electronic)&amp;#xD;0104-1169 (Print)&amp;#xD;0104-1169 (Linking)&lt;/isbn&gt;&lt;accession-num&gt;33439951&lt;/accession-num&gt;&lt;urls&gt;&lt;related-urls&gt;&lt;url&gt;https://www.ncbi.nlm.nih.gov/pubmed/33439951&lt;/url&gt;&lt;/related-urls&gt;&lt;/urls&gt;&lt;custom2&gt;PMC7798389&lt;/custom2&gt;&lt;electronic-resource-num&gt;10.1590/1518-8345.3612.3399&lt;/electronic-resource-num&gt;&lt;remote-database-name&gt;Medline&lt;/remote-database-name&gt;&lt;remote-database-provider&gt;NLM&lt;/remote-database-provider&gt;&lt;/record&gt;&lt;/Cite&gt;&lt;/EndNote&gt;</w:instrText>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24]</w:t>
            </w:r>
            <w:r w:rsidRPr="00CA6A00">
              <w:rPr>
                <w:rFonts w:ascii="Times New Roman" w:hAnsi="Times New Roman" w:cs="Times New Roman"/>
                <w:color w:val="000000" w:themeColor="text1"/>
                <w:sz w:val="18"/>
                <w:szCs w:val="18"/>
              </w:rPr>
              <w:fldChar w:fldCharType="end"/>
            </w:r>
          </w:p>
        </w:tc>
        <w:tc>
          <w:tcPr>
            <w:tcW w:w="1135" w:type="dxa"/>
          </w:tcPr>
          <w:p w14:paraId="3D6B4EB0" w14:textId="1F2CB00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0/235</w:t>
            </w:r>
          </w:p>
        </w:tc>
        <w:tc>
          <w:tcPr>
            <w:tcW w:w="436" w:type="dxa"/>
          </w:tcPr>
          <w:p w14:paraId="58B67EEB" w14:textId="77777777" w:rsidR="004016F5" w:rsidRPr="00CA6A00" w:rsidRDefault="004016F5" w:rsidP="004016F5">
            <w:pPr>
              <w:rPr>
                <w:rFonts w:ascii="Times New Roman" w:hAnsi="Times New Roman" w:cs="Times New Roman"/>
                <w:color w:val="000000" w:themeColor="text1"/>
                <w:sz w:val="18"/>
                <w:szCs w:val="18"/>
              </w:rPr>
            </w:pPr>
          </w:p>
        </w:tc>
        <w:tc>
          <w:tcPr>
            <w:tcW w:w="456" w:type="dxa"/>
          </w:tcPr>
          <w:p w14:paraId="6C2FD410"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01E749BA"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210404DE" w14:textId="2413512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61" w:type="dxa"/>
          </w:tcPr>
          <w:p w14:paraId="323B7724"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2E567D4A"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47115839"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7F726276"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62384E50"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2521403C"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07AA0A3A"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2157110A"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2435686D"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2FF3F57D"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3D1D98B9"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3378C2A8"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3AD06B84"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68B9818A"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2FAB7C20"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60C5AE2A"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1AB77998"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0BC08B1F"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74A5E200"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1ADC0D9E"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09DCA63F" w14:textId="77777777" w:rsidTr="00760C02">
        <w:tc>
          <w:tcPr>
            <w:tcW w:w="1696" w:type="dxa"/>
          </w:tcPr>
          <w:p w14:paraId="1E96E5F2" w14:textId="1CEB587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To-Adithep 2023</w:t>
            </w:r>
            <w:r w:rsidRPr="00CA6A00">
              <w:rPr>
                <w:rFonts w:ascii="Times New Roman" w:hAnsi="Times New Roman" w:cs="Times New Roman"/>
                <w:color w:val="000000" w:themeColor="text1"/>
                <w:sz w:val="18"/>
                <w:szCs w:val="18"/>
              </w:rPr>
              <w:fldChar w:fldCharType="begin">
                <w:fldData xml:space="preserve">PEVuZE5vdGU+PENpdGU+PEF1dGhvcj5Uby1BZGl0aGVwPC9BdXRob3I+PFllYXI+MjAyMzwvWWVh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Uby1BZGl0aGVwPC9BdXRob3I+PFllYXI+MjAyMzwvWWVh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25]</w:t>
            </w:r>
            <w:r w:rsidRPr="00CA6A00">
              <w:rPr>
                <w:rFonts w:ascii="Times New Roman" w:hAnsi="Times New Roman" w:cs="Times New Roman"/>
                <w:color w:val="000000" w:themeColor="text1"/>
                <w:sz w:val="18"/>
                <w:szCs w:val="18"/>
              </w:rPr>
              <w:fldChar w:fldCharType="end"/>
            </w:r>
          </w:p>
        </w:tc>
        <w:tc>
          <w:tcPr>
            <w:tcW w:w="1135" w:type="dxa"/>
          </w:tcPr>
          <w:p w14:paraId="1E002672" w14:textId="430064B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70/934</w:t>
            </w:r>
          </w:p>
        </w:tc>
        <w:tc>
          <w:tcPr>
            <w:tcW w:w="436" w:type="dxa"/>
          </w:tcPr>
          <w:p w14:paraId="06CF995E" w14:textId="77777777" w:rsidR="004016F5" w:rsidRPr="00CA6A00" w:rsidRDefault="004016F5" w:rsidP="004016F5">
            <w:pPr>
              <w:rPr>
                <w:rFonts w:ascii="Times New Roman" w:hAnsi="Times New Roman" w:cs="Times New Roman"/>
                <w:color w:val="000000" w:themeColor="text1"/>
                <w:sz w:val="18"/>
                <w:szCs w:val="18"/>
              </w:rPr>
            </w:pPr>
          </w:p>
        </w:tc>
        <w:tc>
          <w:tcPr>
            <w:tcW w:w="456" w:type="dxa"/>
          </w:tcPr>
          <w:p w14:paraId="653B563B"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30680048"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20DFA4BF" w14:textId="77777777" w:rsidR="004016F5" w:rsidRPr="00CA6A00" w:rsidRDefault="004016F5" w:rsidP="004016F5">
            <w:pPr>
              <w:rPr>
                <w:rFonts w:ascii="Times New Roman" w:hAnsi="Times New Roman" w:cs="Times New Roman"/>
                <w:color w:val="000000" w:themeColor="text1"/>
                <w:sz w:val="18"/>
                <w:szCs w:val="18"/>
              </w:rPr>
            </w:pPr>
          </w:p>
        </w:tc>
        <w:tc>
          <w:tcPr>
            <w:tcW w:w="461" w:type="dxa"/>
          </w:tcPr>
          <w:p w14:paraId="3EBFFE04" w14:textId="141C6DA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tcPr>
          <w:p w14:paraId="6680B5FE"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72D2C99B"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1B8D3493"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1326A939"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4D369D90"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43477D72"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28A459FA"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441CA450"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19D85866"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1BC3F189"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4715DC40"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2CAF6808"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6036BA25"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2E9002F8"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65CEC2A7"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480E6359"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6B062FA3"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675E660A" w14:textId="21A7738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tcPr>
          <w:p w14:paraId="2B7D8824"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759FC0E3" w14:textId="77777777" w:rsidTr="00760C02">
        <w:tc>
          <w:tcPr>
            <w:tcW w:w="1696" w:type="dxa"/>
          </w:tcPr>
          <w:p w14:paraId="70E27834" w14:textId="395450D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Traissac 2011</w:t>
            </w:r>
            <w:r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Traissac&lt;/Author&gt;&lt;Year&gt;2011&lt;/Year&gt;&lt;RecNum&gt;465&lt;/RecNum&gt;&lt;DisplayText&gt;[226]&lt;/DisplayText&gt;&lt;record&gt;&lt;rec-number&gt;465&lt;/rec-number&gt;&lt;foreign-keys&gt;&lt;key app="EN" db-id="sstzwfe08r9xrke295vvts57d2ew5p9sed9p" timestamp="1734572010"&gt;465&lt;/key&gt;&lt;/foreign-keys&gt;&lt;ref-type name="Journal Article"&gt;17&lt;/ref-type&gt;&lt;contributors&gt;&lt;authors&gt;&lt;author&gt;Traissac, Thalie&lt;/author&gt;&lt;author&gt;Videau, Marie-Neige&lt;/author&gt;&lt;author&gt;Bourdil, Marie-José&lt;/author&gt;&lt;author&gt;Bourdel-Marchasson, Isabelle&lt;/author&gt;&lt;author&gt;Salles, Nathalie&lt;/author&gt;&lt;/authors&gt;&lt;/contributors&gt;&lt;titles&gt;&lt;title&gt;The short mean length of stay of post-emergency geriatric units is associated with the rate of early readmission in frail elderly&lt;/title&gt;&lt;secondary-title&gt;Aging clinical and experimental research&lt;/secondary-title&gt;&lt;/titles&gt;&lt;periodical&gt;&lt;full-title&gt;Aging clinical and experimental research&lt;/full-title&gt;&lt;/periodical&gt;&lt;pages&gt;217-222&lt;/pages&gt;&lt;volume&gt;23&lt;/volume&gt;&lt;dates&gt;&lt;year&gt;2011&lt;/year&gt;&lt;/dates&gt;&lt;isbn&gt;1594-0667&lt;/isbn&gt;&lt;urls&gt;&lt;/urls&gt;&lt;/record&gt;&lt;/Cite&gt;&lt;/EndNote&gt;</w:instrText>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26]</w:t>
            </w:r>
            <w:r w:rsidRPr="00CA6A00">
              <w:rPr>
                <w:rFonts w:ascii="Times New Roman" w:hAnsi="Times New Roman" w:cs="Times New Roman"/>
                <w:color w:val="000000" w:themeColor="text1"/>
                <w:sz w:val="18"/>
                <w:szCs w:val="18"/>
              </w:rPr>
              <w:fldChar w:fldCharType="end"/>
            </w:r>
          </w:p>
        </w:tc>
        <w:tc>
          <w:tcPr>
            <w:tcW w:w="1135" w:type="dxa"/>
          </w:tcPr>
          <w:p w14:paraId="3B2A615F" w14:textId="02304CF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41/53</w:t>
            </w:r>
          </w:p>
        </w:tc>
        <w:tc>
          <w:tcPr>
            <w:tcW w:w="436" w:type="dxa"/>
          </w:tcPr>
          <w:p w14:paraId="63E6445D" w14:textId="77777777" w:rsidR="004016F5" w:rsidRPr="00CA6A00" w:rsidRDefault="004016F5" w:rsidP="004016F5">
            <w:pPr>
              <w:rPr>
                <w:rFonts w:ascii="Times New Roman" w:hAnsi="Times New Roman" w:cs="Times New Roman"/>
                <w:color w:val="000000" w:themeColor="text1"/>
                <w:sz w:val="18"/>
                <w:szCs w:val="18"/>
              </w:rPr>
            </w:pPr>
          </w:p>
        </w:tc>
        <w:tc>
          <w:tcPr>
            <w:tcW w:w="456" w:type="dxa"/>
          </w:tcPr>
          <w:p w14:paraId="13D98F3C"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1C58B668"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125A83CF" w14:textId="77777777" w:rsidR="004016F5" w:rsidRPr="00CA6A00" w:rsidRDefault="004016F5" w:rsidP="004016F5">
            <w:pPr>
              <w:rPr>
                <w:rFonts w:ascii="Times New Roman" w:hAnsi="Times New Roman" w:cs="Times New Roman"/>
                <w:color w:val="000000" w:themeColor="text1"/>
                <w:sz w:val="18"/>
                <w:szCs w:val="18"/>
              </w:rPr>
            </w:pPr>
          </w:p>
        </w:tc>
        <w:tc>
          <w:tcPr>
            <w:tcW w:w="461" w:type="dxa"/>
          </w:tcPr>
          <w:p w14:paraId="357F4F60"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7014F209"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6E962D24"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124EB13F"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6FF27867"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4402024D"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1C1F199E"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70268D79"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120E5B50"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4BD1C562"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498E18B8"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6B5715B2"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06E8391D"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15E3D34C"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602DC234" w14:textId="30074C3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7" w:type="dxa"/>
          </w:tcPr>
          <w:p w14:paraId="56803C8D"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109FCA23"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5D1A5D2E"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57759DF4"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5639773A"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7A8905CD" w14:textId="77777777" w:rsidTr="00760C02">
        <w:tc>
          <w:tcPr>
            <w:tcW w:w="1696" w:type="dxa"/>
          </w:tcPr>
          <w:p w14:paraId="0CB7B5FC" w14:textId="41AEE3F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Trevisan 2023</w:t>
            </w:r>
            <w:r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Trevisan&lt;/Author&gt;&lt;Year&gt;2023&lt;/Year&gt;&lt;RecNum&gt;466&lt;/RecNum&gt;&lt;DisplayText&gt;[227]&lt;/DisplayText&gt;&lt;record&gt;&lt;rec-number&gt;466&lt;/rec-number&gt;&lt;foreign-keys&gt;&lt;key app="EN" db-id="sstzwfe08r9xrke295vvts57d2ew5p9sed9p" timestamp="1734572081"&gt;466&lt;/key&gt;&lt;/foreign-keys&gt;&lt;ref-type name="Journal Article"&gt;17&lt;/ref-type&gt;&lt;contributors&gt;&lt;authors&gt;&lt;author&gt;Trevisan, Caterina&lt;/author&gt;&lt;author&gt;Grande, Giulia&lt;/author&gt;&lt;author&gt;Rebora, Paola&lt;/author&gt;&lt;author&gt;Zucchelli, Alberto&lt;/author&gt;&lt;author&gt;Valsecchi, Maria Grazia&lt;/author&gt;&lt;author&gt;Ecarnot, Fiona&lt;/author&gt;&lt;author&gt;Marengoni, Alessandra&lt;/author&gt;&lt;author&gt;Bellelli, Giuseppe&lt;/author&gt;&lt;/authors&gt;&lt;/contributors&gt;&lt;titles&gt;&lt;title&gt;Early onset delirium during hospitalization increases in-hospital and postdischarge mortality in COVID-19 patients: a multicenter prospective study&lt;/title&gt;&lt;secondary-title&gt;The Journal of Clinical Psychiatry&lt;/secondary-title&gt;&lt;/titles&gt;&lt;periodical&gt;&lt;full-title&gt;The Journal of Clinical Psychiatry&lt;/full-title&gt;&lt;/periodical&gt;&lt;pages&gt;48598&lt;/pages&gt;&lt;volume&gt;84&lt;/volume&gt;&lt;number&gt;5&lt;/number&gt;&lt;dates&gt;&lt;year&gt;2023&lt;/year&gt;&lt;/dates&gt;&lt;isbn&gt;0160-6689&lt;/isbn&gt;&lt;urls&gt;&lt;/urls&gt;&lt;/record&gt;&lt;/Cite&gt;&lt;/EndNote&gt;</w:instrText>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27]</w:t>
            </w:r>
            <w:r w:rsidRPr="00CA6A00">
              <w:rPr>
                <w:rFonts w:ascii="Times New Roman" w:hAnsi="Times New Roman" w:cs="Times New Roman"/>
                <w:color w:val="000000" w:themeColor="text1"/>
                <w:sz w:val="18"/>
                <w:szCs w:val="18"/>
              </w:rPr>
              <w:fldChar w:fldCharType="end"/>
            </w:r>
          </w:p>
        </w:tc>
        <w:tc>
          <w:tcPr>
            <w:tcW w:w="1135" w:type="dxa"/>
          </w:tcPr>
          <w:p w14:paraId="7ECD3F36" w14:textId="0FFA77B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32/442</w:t>
            </w:r>
          </w:p>
        </w:tc>
        <w:tc>
          <w:tcPr>
            <w:tcW w:w="436" w:type="dxa"/>
          </w:tcPr>
          <w:p w14:paraId="22FF0370" w14:textId="77777777" w:rsidR="004016F5" w:rsidRPr="00CA6A00" w:rsidRDefault="004016F5" w:rsidP="004016F5">
            <w:pPr>
              <w:rPr>
                <w:rFonts w:ascii="Times New Roman" w:hAnsi="Times New Roman" w:cs="Times New Roman"/>
                <w:color w:val="000000" w:themeColor="text1"/>
                <w:sz w:val="18"/>
                <w:szCs w:val="18"/>
              </w:rPr>
            </w:pPr>
          </w:p>
        </w:tc>
        <w:tc>
          <w:tcPr>
            <w:tcW w:w="456" w:type="dxa"/>
          </w:tcPr>
          <w:p w14:paraId="2C33AD3D"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5589D6EC"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24070CCE" w14:textId="77777777" w:rsidR="004016F5" w:rsidRPr="00CA6A00" w:rsidRDefault="004016F5" w:rsidP="004016F5">
            <w:pPr>
              <w:rPr>
                <w:rFonts w:ascii="Times New Roman" w:hAnsi="Times New Roman" w:cs="Times New Roman"/>
                <w:color w:val="000000" w:themeColor="text1"/>
                <w:sz w:val="18"/>
                <w:szCs w:val="18"/>
              </w:rPr>
            </w:pPr>
          </w:p>
        </w:tc>
        <w:tc>
          <w:tcPr>
            <w:tcW w:w="461" w:type="dxa"/>
          </w:tcPr>
          <w:p w14:paraId="3D82F1FC"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638A1E65"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44BCFE54"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2175BD1A"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3CE44717"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1C88237C"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2DC615A1"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23388334"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4A0E20D5"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1B0E5509"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0FE102F4"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463B0576"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614D49E5"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6D18C1B6"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69CC560E"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5F0E4980"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42269B5A"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5E229C18"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70CB1ABC" w14:textId="2304D6B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tcPr>
          <w:p w14:paraId="3ACD8C38"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19557EDD" w14:textId="77777777" w:rsidTr="00760C02">
        <w:tc>
          <w:tcPr>
            <w:tcW w:w="1696" w:type="dxa"/>
          </w:tcPr>
          <w:p w14:paraId="75B071EB" w14:textId="32D6E79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Tripathy 2014</w:t>
            </w:r>
            <w:r w:rsidRPr="00CA6A00">
              <w:rPr>
                <w:rFonts w:ascii="Times New Roman" w:hAnsi="Times New Roman" w:cs="Times New Roman"/>
                <w:color w:val="000000" w:themeColor="text1"/>
                <w:sz w:val="18"/>
                <w:szCs w:val="18"/>
              </w:rPr>
              <w:fldChar w:fldCharType="begin">
                <w:fldData xml:space="preserve">PEVuZE5vdGU+PENpdGU+PEF1dGhvcj5UcmlwYXRoeTwvQXV0aG9yPjxZZWFyPjIwMTQ8L1llYXI+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UcmlwYXRoeTwvQXV0aG9yPjxZZWFyPjIwMTQ8L1llYXI+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28]</w:t>
            </w:r>
            <w:r w:rsidRPr="00CA6A00">
              <w:rPr>
                <w:rFonts w:ascii="Times New Roman" w:hAnsi="Times New Roman" w:cs="Times New Roman"/>
                <w:color w:val="000000" w:themeColor="text1"/>
                <w:sz w:val="18"/>
                <w:szCs w:val="18"/>
              </w:rPr>
              <w:fldChar w:fldCharType="end"/>
            </w:r>
          </w:p>
        </w:tc>
        <w:tc>
          <w:tcPr>
            <w:tcW w:w="1135" w:type="dxa"/>
          </w:tcPr>
          <w:p w14:paraId="0D0F4CAB" w14:textId="11E3FD6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56/687</w:t>
            </w:r>
          </w:p>
        </w:tc>
        <w:tc>
          <w:tcPr>
            <w:tcW w:w="436" w:type="dxa"/>
          </w:tcPr>
          <w:p w14:paraId="1EFCFF2F" w14:textId="77777777" w:rsidR="004016F5" w:rsidRPr="00CA6A00" w:rsidRDefault="004016F5" w:rsidP="004016F5">
            <w:pPr>
              <w:rPr>
                <w:rFonts w:ascii="Times New Roman" w:hAnsi="Times New Roman" w:cs="Times New Roman"/>
                <w:color w:val="000000" w:themeColor="text1"/>
                <w:sz w:val="18"/>
                <w:szCs w:val="18"/>
              </w:rPr>
            </w:pPr>
          </w:p>
        </w:tc>
        <w:tc>
          <w:tcPr>
            <w:tcW w:w="456" w:type="dxa"/>
          </w:tcPr>
          <w:p w14:paraId="6AD6775A"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40ADAA43"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61699BD6" w14:textId="77777777" w:rsidR="004016F5" w:rsidRPr="00CA6A00" w:rsidRDefault="004016F5" w:rsidP="004016F5">
            <w:pPr>
              <w:rPr>
                <w:rFonts w:ascii="Times New Roman" w:hAnsi="Times New Roman" w:cs="Times New Roman"/>
                <w:color w:val="000000" w:themeColor="text1"/>
                <w:sz w:val="18"/>
                <w:szCs w:val="18"/>
              </w:rPr>
            </w:pPr>
          </w:p>
        </w:tc>
        <w:tc>
          <w:tcPr>
            <w:tcW w:w="461" w:type="dxa"/>
          </w:tcPr>
          <w:p w14:paraId="2B8C563B"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41D4E814"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1FD82E85"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437D6355"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3C588481"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2AE00D6D"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706FC9CA"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0B9D3742"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295D8F9B"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055B02BB"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0F84761C"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67B3D029"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78459360"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2033CBF4"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7E240FB3"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487B51D8"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3DFFA336"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13251CFF" w14:textId="0BAD1AE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4" w:type="dxa"/>
          </w:tcPr>
          <w:p w14:paraId="11D615F7" w14:textId="0AEE825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tcPr>
          <w:p w14:paraId="5D156877"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00DB4545" w14:textId="77777777" w:rsidTr="00760C02">
        <w:tc>
          <w:tcPr>
            <w:tcW w:w="1696" w:type="dxa"/>
          </w:tcPr>
          <w:p w14:paraId="7FF0B1C2" w14:textId="75A1640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Tsai 2012</w:t>
            </w:r>
            <w:r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Tsai&lt;/Author&gt;&lt;Year&gt;2012&lt;/Year&gt;&lt;RecNum&gt;421&lt;/RecNum&gt;&lt;DisplayText&gt;[229]&lt;/DisplayText&gt;&lt;record&gt;&lt;rec-number&gt;421&lt;/rec-number&gt;&lt;foreign-keys&gt;&lt;key app="EN" db-id="sstzwfe08r9xrke295vvts57d2ew5p9sed9p" timestamp="1734569804"&gt;421&lt;/key&gt;&lt;/foreign-keys&gt;&lt;ref-type name="Journal Article"&gt;17&lt;/ref-type&gt;&lt;contributors&gt;&lt;authors&gt;&lt;author&gt;Tsai, M. C.&lt;/author&gt;&lt;author&gt;Weng, H. H.&lt;/author&gt;&lt;author&gt;Chou, S. Y.&lt;/author&gt;&lt;author&gt;Tsai, C. S.&lt;/author&gt;&lt;author&gt;Hung, T. H.&lt;/author&gt;&lt;author&gt;Su, J. A.&lt;/author&gt;&lt;/authors&gt;&lt;/contributors&gt;&lt;auth-address&gt;Department of Psychiatry, Chang Gung Memorial Hospital, Chiayi, Taiwan.&lt;/auth-address&gt;&lt;titles&gt;&lt;title&gt;Three-year mortality of delirium among elderly inpatients in consultation-liaison service&lt;/title&gt;&lt;secondary-title&gt;Gen Hosp Psychiatry&lt;/secondary-title&gt;&lt;/titles&gt;&lt;periodical&gt;&lt;full-title&gt;Gen Hosp Psychiatry&lt;/full-title&gt;&lt;/periodical&gt;&lt;pages&gt;66-71&lt;/pages&gt;&lt;volume&gt;34&lt;/volume&gt;&lt;number&gt;1&lt;/number&gt;&lt;edition&gt;20111104&lt;/edition&gt;&lt;keywords&gt;&lt;keyword&gt;Aged&lt;/keyword&gt;&lt;keyword&gt;Delirium/*mortality&lt;/keyword&gt;&lt;keyword&gt;Female&lt;/keyword&gt;&lt;keyword&gt;Humans&lt;/keyword&gt;&lt;keyword&gt;Male&lt;/keyword&gt;&lt;keyword&gt;Mortality/*trends&lt;/keyword&gt;&lt;keyword&gt;Proportional Hazards Models&lt;/keyword&gt;&lt;keyword&gt;*Referral and Consultation&lt;/keyword&gt;&lt;keyword&gt;Registries&lt;/keyword&gt;&lt;keyword&gt;Taiwan/epidemiology&lt;/keyword&gt;&lt;/keywords&gt;&lt;dates&gt;&lt;year&gt;2012&lt;/year&gt;&lt;pub-dates&gt;&lt;date&gt;Jan-Feb&lt;/date&gt;&lt;/pub-dates&gt;&lt;/dates&gt;&lt;isbn&gt;1873-7714 (Electronic)&amp;#xD;0163-8343 (Linking)&lt;/isbn&gt;&lt;accession-num&gt;22055331&lt;/accession-num&gt;&lt;urls&gt;&lt;related-urls&gt;&lt;url&gt;https://www.ncbi.nlm.nih.gov/pubmed/22055331&lt;/url&gt;&lt;/related-urls&gt;&lt;/urls&gt;&lt;electronic-resource-num&gt;10.1016/j.genhosppsych.2011.09.015&lt;/electronic-resource-num&gt;&lt;remote-database-name&gt;Medline&lt;/remote-database-name&gt;&lt;remote-database-provider&gt;NLM&lt;/remote-database-provider&gt;&lt;/record&gt;&lt;/Cite&gt;&lt;/EndNote&gt;</w:instrText>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29]</w:t>
            </w:r>
            <w:r w:rsidRPr="00CA6A00">
              <w:rPr>
                <w:rFonts w:ascii="Times New Roman" w:hAnsi="Times New Roman" w:cs="Times New Roman"/>
                <w:color w:val="000000" w:themeColor="text1"/>
                <w:sz w:val="18"/>
                <w:szCs w:val="18"/>
              </w:rPr>
              <w:fldChar w:fldCharType="end"/>
            </w:r>
          </w:p>
        </w:tc>
        <w:tc>
          <w:tcPr>
            <w:tcW w:w="1135" w:type="dxa"/>
          </w:tcPr>
          <w:p w14:paraId="4FE058A3" w14:textId="7266D72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72/44</w:t>
            </w:r>
          </w:p>
        </w:tc>
        <w:tc>
          <w:tcPr>
            <w:tcW w:w="436" w:type="dxa"/>
          </w:tcPr>
          <w:p w14:paraId="6CB5341D" w14:textId="77777777" w:rsidR="004016F5" w:rsidRPr="00CA6A00" w:rsidRDefault="004016F5" w:rsidP="004016F5">
            <w:pPr>
              <w:rPr>
                <w:rFonts w:ascii="Times New Roman" w:hAnsi="Times New Roman" w:cs="Times New Roman"/>
                <w:color w:val="000000" w:themeColor="text1"/>
                <w:sz w:val="18"/>
                <w:szCs w:val="18"/>
              </w:rPr>
            </w:pPr>
          </w:p>
        </w:tc>
        <w:tc>
          <w:tcPr>
            <w:tcW w:w="456" w:type="dxa"/>
          </w:tcPr>
          <w:p w14:paraId="7E9D20A3"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6CFA00D4"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4DFEA958" w14:textId="77777777" w:rsidR="004016F5" w:rsidRPr="00CA6A00" w:rsidRDefault="004016F5" w:rsidP="004016F5">
            <w:pPr>
              <w:rPr>
                <w:rFonts w:ascii="Times New Roman" w:hAnsi="Times New Roman" w:cs="Times New Roman"/>
                <w:color w:val="000000" w:themeColor="text1"/>
                <w:sz w:val="18"/>
                <w:szCs w:val="18"/>
              </w:rPr>
            </w:pPr>
          </w:p>
        </w:tc>
        <w:tc>
          <w:tcPr>
            <w:tcW w:w="461" w:type="dxa"/>
          </w:tcPr>
          <w:p w14:paraId="3DB37733"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28F0BE63"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36C4B428"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3340345B"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41254806"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4E48D42A"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5B001BC2"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2E35CCC6"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60FDA5F7"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7DD4CCFE"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67C92B6D"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2B93D7E1"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61CDA010"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28827109"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2F373D56"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7538E8A0"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234140E8"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1963C4A6"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237BC8E8" w14:textId="7B0A01D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tcPr>
          <w:p w14:paraId="5ED73363" w14:textId="49F5799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r>
      <w:tr w:rsidR="00CA6A00" w:rsidRPr="00CA6A00" w14:paraId="6E2259F5" w14:textId="77777777" w:rsidTr="00760C02">
        <w:tc>
          <w:tcPr>
            <w:tcW w:w="1696" w:type="dxa"/>
          </w:tcPr>
          <w:p w14:paraId="76FD158B" w14:textId="608C19A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thamalingam 2011</w:t>
            </w:r>
            <w:r w:rsidRPr="00CA6A00">
              <w:rPr>
                <w:rFonts w:ascii="Times New Roman" w:hAnsi="Times New Roman" w:cs="Times New Roman"/>
                <w:color w:val="000000" w:themeColor="text1"/>
                <w:sz w:val="18"/>
                <w:szCs w:val="18"/>
              </w:rPr>
              <w:fldChar w:fldCharType="begin">
                <w:fldData xml:space="preserve">PEVuZE5vdGU+PENpdGU+PEF1dGhvcj5VdGhhbWFsaW5nYW08L0F1dGhvcj48WWVhcj4yMDExPC9Z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VdGhhbWFsaW5nYW08L0F1dGhvcj48WWVhcj4yMDExPC9Z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30]</w:t>
            </w:r>
            <w:r w:rsidRPr="00CA6A00">
              <w:rPr>
                <w:rFonts w:ascii="Times New Roman" w:hAnsi="Times New Roman" w:cs="Times New Roman"/>
                <w:color w:val="000000" w:themeColor="text1"/>
                <w:sz w:val="18"/>
                <w:szCs w:val="18"/>
              </w:rPr>
              <w:fldChar w:fldCharType="end"/>
            </w:r>
          </w:p>
        </w:tc>
        <w:tc>
          <w:tcPr>
            <w:tcW w:w="1135" w:type="dxa"/>
          </w:tcPr>
          <w:p w14:paraId="66307F83" w14:textId="4A55B71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34/744</w:t>
            </w:r>
          </w:p>
        </w:tc>
        <w:tc>
          <w:tcPr>
            <w:tcW w:w="436" w:type="dxa"/>
          </w:tcPr>
          <w:p w14:paraId="6D98C04B" w14:textId="77777777" w:rsidR="004016F5" w:rsidRPr="00CA6A00" w:rsidRDefault="004016F5" w:rsidP="004016F5">
            <w:pPr>
              <w:rPr>
                <w:rFonts w:ascii="Times New Roman" w:hAnsi="Times New Roman" w:cs="Times New Roman"/>
                <w:color w:val="000000" w:themeColor="text1"/>
                <w:sz w:val="18"/>
                <w:szCs w:val="18"/>
              </w:rPr>
            </w:pPr>
          </w:p>
        </w:tc>
        <w:tc>
          <w:tcPr>
            <w:tcW w:w="456" w:type="dxa"/>
          </w:tcPr>
          <w:p w14:paraId="1815F92E"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1E051DF9"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455B9F24" w14:textId="77777777" w:rsidR="004016F5" w:rsidRPr="00CA6A00" w:rsidRDefault="004016F5" w:rsidP="004016F5">
            <w:pPr>
              <w:rPr>
                <w:rFonts w:ascii="Times New Roman" w:hAnsi="Times New Roman" w:cs="Times New Roman"/>
                <w:color w:val="000000" w:themeColor="text1"/>
                <w:sz w:val="18"/>
                <w:szCs w:val="18"/>
              </w:rPr>
            </w:pPr>
          </w:p>
        </w:tc>
        <w:tc>
          <w:tcPr>
            <w:tcW w:w="461" w:type="dxa"/>
          </w:tcPr>
          <w:p w14:paraId="66F4FF11"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5FEA2AF5"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357ED58B"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5DD2F57C"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01207489"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5523611E"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4951A254"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5BCD3B11"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6B5FF11C"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5AB1BBA0"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6F77DE16"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648FE096"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7EA7B839"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03536BD4"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325C6714" w14:textId="6946394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7" w:type="dxa"/>
          </w:tcPr>
          <w:p w14:paraId="1DEB338D"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63256510"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2CA30389" w14:textId="4610EF3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4" w:type="dxa"/>
          </w:tcPr>
          <w:p w14:paraId="04CB67C1"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0A580772"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44FF35FC" w14:textId="77777777" w:rsidTr="00760C02">
        <w:tc>
          <w:tcPr>
            <w:tcW w:w="1696" w:type="dxa"/>
          </w:tcPr>
          <w:p w14:paraId="435E4E59" w14:textId="408821D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vandenBoogaard 2012</w:t>
            </w:r>
            <w:r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van den Boogaard&lt;/Author&gt;&lt;Year&gt;2012&lt;/Year&gt;&lt;RecNum&gt;423&lt;/RecNum&gt;&lt;DisplayText&gt;[231]&lt;/DisplayText&gt;&lt;record&gt;&lt;rec-number&gt;423&lt;/rec-number&gt;&lt;foreign-keys&gt;&lt;key app="EN" db-id="sstzwfe08r9xrke295vvts57d2ew5p9sed9p" timestamp="1734569811"&gt;423&lt;/key&gt;&lt;/foreign-keys&gt;&lt;ref-type name="Journal Article"&gt;17&lt;/ref-type&gt;&lt;contributors&gt;&lt;authors&gt;&lt;author&gt;van den Boogaard, M.&lt;/author&gt;&lt;author&gt;Schoonhoven, L.&lt;/author&gt;&lt;author&gt;Evers, A. W.&lt;/author&gt;&lt;author&gt;van der Hoeven, J. G.&lt;/author&gt;&lt;author&gt;van Achterberg, T.&lt;/author&gt;&lt;author&gt;Pickkers, P.&lt;/author&gt;&lt;/authors&gt;&lt;/contributors&gt;&lt;auth-address&gt;Department of Intensive Care Medicine, Radboud University Nijmegen Medical Centre, The Netherlands. m.vandenboogaard@ic.umcn.nl&lt;/auth-address&gt;&lt;titles&gt;&lt;title&gt;Delirium in critically ill patients: impact on long-term health-related quality of life and cognitive functioning&lt;/title&gt;&lt;secondary-title&gt;Crit Care Med&lt;/secondary-title&gt;&lt;/titles&gt;&lt;periodical&gt;&lt;full-title&gt;Crit Care Med&lt;/full-title&gt;&lt;/periodical&gt;&lt;pages&gt;112-8&lt;/pages&gt;&lt;volume&gt;40&lt;/volume&gt;&lt;number&gt;1&lt;/number&gt;&lt;keywords&gt;&lt;keyword&gt;Aged&lt;/keyword&gt;&lt;keyword&gt;Aged, 80 and over&lt;/keyword&gt;&lt;keyword&gt;Cognition&lt;/keyword&gt;&lt;keyword&gt;Cognition Disorders/etiology/psychology&lt;/keyword&gt;&lt;keyword&gt;Critical Illness/*psychology&lt;/keyword&gt;&lt;keyword&gt;Delirium/complications/*psychology&lt;/keyword&gt;&lt;keyword&gt;Humans&lt;/keyword&gt;&lt;keyword&gt;Intensive Care Units&lt;/keyword&gt;&lt;keyword&gt;Middle Aged&lt;/keyword&gt;&lt;keyword&gt;Neuropsychological Tests&lt;/keyword&gt;&lt;keyword&gt;Prospective Studies&lt;/keyword&gt;&lt;keyword&gt;Quality of Life/*psychology&lt;/keyword&gt;&lt;/keywords&gt;&lt;dates&gt;&lt;year&gt;2012&lt;/year&gt;&lt;pub-dates&gt;&lt;date&gt;Jan&lt;/date&gt;&lt;/pub-dates&gt;&lt;/dates&gt;&lt;isbn&gt;1530-0293 (Electronic)&amp;#xD;0090-3493 (Linking)&lt;/isbn&gt;&lt;accession-num&gt;21926597&lt;/accession-num&gt;&lt;urls&gt;&lt;related-urls&gt;&lt;url&gt;https://www.ncbi.nlm.nih.gov/pubmed/21926597&lt;/url&gt;&lt;/related-urls&gt;&lt;/urls&gt;&lt;electronic-resource-num&gt;10.1097/CCM.0b013e31822e9fc9&lt;/electronic-resource-num&gt;&lt;remote-database-name&gt;Medline&lt;/remote-database-name&gt;&lt;remote-database-provider&gt;NLM&lt;/remote-database-provider&gt;&lt;/record&gt;&lt;/Cite&gt;&lt;/EndNote&gt;</w:instrText>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31]</w:t>
            </w:r>
            <w:r w:rsidRPr="00CA6A00">
              <w:rPr>
                <w:rFonts w:ascii="Times New Roman" w:hAnsi="Times New Roman" w:cs="Times New Roman"/>
                <w:color w:val="000000" w:themeColor="text1"/>
                <w:sz w:val="18"/>
                <w:szCs w:val="18"/>
              </w:rPr>
              <w:fldChar w:fldCharType="end"/>
            </w:r>
          </w:p>
        </w:tc>
        <w:tc>
          <w:tcPr>
            <w:tcW w:w="1135" w:type="dxa"/>
          </w:tcPr>
          <w:p w14:paraId="13F07876" w14:textId="5A7EA18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71/744</w:t>
            </w:r>
          </w:p>
        </w:tc>
        <w:tc>
          <w:tcPr>
            <w:tcW w:w="436" w:type="dxa"/>
          </w:tcPr>
          <w:p w14:paraId="0B4A0F54" w14:textId="77777777" w:rsidR="004016F5" w:rsidRPr="00CA6A00" w:rsidRDefault="004016F5" w:rsidP="004016F5">
            <w:pPr>
              <w:rPr>
                <w:rFonts w:ascii="Times New Roman" w:hAnsi="Times New Roman" w:cs="Times New Roman"/>
                <w:color w:val="000000" w:themeColor="text1"/>
                <w:sz w:val="18"/>
                <w:szCs w:val="18"/>
              </w:rPr>
            </w:pPr>
          </w:p>
        </w:tc>
        <w:tc>
          <w:tcPr>
            <w:tcW w:w="456" w:type="dxa"/>
          </w:tcPr>
          <w:p w14:paraId="333AAF6E"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6D68E55A" w14:textId="589256C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526" w:type="dxa"/>
          </w:tcPr>
          <w:p w14:paraId="6C339817" w14:textId="77777777" w:rsidR="004016F5" w:rsidRPr="00CA6A00" w:rsidRDefault="004016F5" w:rsidP="004016F5">
            <w:pPr>
              <w:rPr>
                <w:rFonts w:ascii="Times New Roman" w:hAnsi="Times New Roman" w:cs="Times New Roman"/>
                <w:color w:val="000000" w:themeColor="text1"/>
                <w:sz w:val="18"/>
                <w:szCs w:val="18"/>
              </w:rPr>
            </w:pPr>
          </w:p>
        </w:tc>
        <w:tc>
          <w:tcPr>
            <w:tcW w:w="461" w:type="dxa"/>
          </w:tcPr>
          <w:p w14:paraId="125EA7DD"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545A865A" w14:textId="0118805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tcPr>
          <w:p w14:paraId="2FE105F6"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66AE6AFB"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4C4B1D5D" w14:textId="240148B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643" w:type="dxa"/>
          </w:tcPr>
          <w:p w14:paraId="78B24E20"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6B6C1D8E"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2DB6BB36"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5638CC60"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5C055CD5"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54C74F0A"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7D300F8A"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37D12A54"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6E51A278"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4CD2BA26"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4B3C14A7"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5AF12422"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7004018B"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64BC1F7D"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2010F121"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05DA70E8" w14:textId="77777777" w:rsidTr="00760C02">
        <w:tc>
          <w:tcPr>
            <w:tcW w:w="1696" w:type="dxa"/>
          </w:tcPr>
          <w:p w14:paraId="0DC6EAD4" w14:textId="1D7AB0A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VanderHeijden 2023</w:t>
            </w:r>
            <w:r w:rsidRPr="00CA6A00">
              <w:rPr>
                <w:rFonts w:ascii="Times New Roman" w:hAnsi="Times New Roman" w:cs="Times New Roman"/>
                <w:color w:val="000000" w:themeColor="text1"/>
                <w:sz w:val="18"/>
                <w:szCs w:val="18"/>
              </w:rPr>
              <w:fldChar w:fldCharType="begin">
                <w:fldData xml:space="preserve">PEVuZE5vdGU+PENpdGU+PEF1dGhvcj52YW4gZGVyIEhlaWpkZW48L0F1dGhvcj48WWVhcj4yMDIz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2YW4gZGVyIEhlaWpkZW48L0F1dGhvcj48WWVhcj4yMDIz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32]</w:t>
            </w:r>
            <w:r w:rsidRPr="00CA6A00">
              <w:rPr>
                <w:rFonts w:ascii="Times New Roman" w:hAnsi="Times New Roman" w:cs="Times New Roman"/>
                <w:color w:val="000000" w:themeColor="text1"/>
                <w:sz w:val="18"/>
                <w:szCs w:val="18"/>
              </w:rPr>
              <w:fldChar w:fldCharType="end"/>
            </w:r>
          </w:p>
        </w:tc>
        <w:tc>
          <w:tcPr>
            <w:tcW w:w="1135" w:type="dxa"/>
          </w:tcPr>
          <w:p w14:paraId="232B782C" w14:textId="47377FE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529/1871</w:t>
            </w:r>
          </w:p>
        </w:tc>
        <w:tc>
          <w:tcPr>
            <w:tcW w:w="436" w:type="dxa"/>
          </w:tcPr>
          <w:p w14:paraId="55ADE974" w14:textId="77777777" w:rsidR="004016F5" w:rsidRPr="00CA6A00" w:rsidRDefault="004016F5" w:rsidP="004016F5">
            <w:pPr>
              <w:rPr>
                <w:rFonts w:ascii="Times New Roman" w:hAnsi="Times New Roman" w:cs="Times New Roman"/>
                <w:color w:val="000000" w:themeColor="text1"/>
                <w:sz w:val="18"/>
                <w:szCs w:val="18"/>
              </w:rPr>
            </w:pPr>
          </w:p>
        </w:tc>
        <w:tc>
          <w:tcPr>
            <w:tcW w:w="456" w:type="dxa"/>
          </w:tcPr>
          <w:p w14:paraId="0BE1ED32" w14:textId="604FD25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383" w:type="dxa"/>
          </w:tcPr>
          <w:p w14:paraId="755559C6"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6661ED20" w14:textId="77777777" w:rsidR="004016F5" w:rsidRPr="00CA6A00" w:rsidRDefault="004016F5" w:rsidP="004016F5">
            <w:pPr>
              <w:rPr>
                <w:rFonts w:ascii="Times New Roman" w:hAnsi="Times New Roman" w:cs="Times New Roman"/>
                <w:color w:val="000000" w:themeColor="text1"/>
                <w:sz w:val="18"/>
                <w:szCs w:val="18"/>
              </w:rPr>
            </w:pPr>
          </w:p>
        </w:tc>
        <w:tc>
          <w:tcPr>
            <w:tcW w:w="461" w:type="dxa"/>
          </w:tcPr>
          <w:p w14:paraId="55D2C98D" w14:textId="7145904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tcPr>
          <w:p w14:paraId="128B19C4"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7D682B1F"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204B49F0" w14:textId="14BE257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35" w:type="dxa"/>
          </w:tcPr>
          <w:p w14:paraId="03603177"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1C565B54"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37FA68BA" w14:textId="5DB0A00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35" w:type="dxa"/>
          </w:tcPr>
          <w:p w14:paraId="1C907ECA"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6E5CCF57"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798B3324"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6C35D3B4"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68078252"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031F6D38"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67ADA042"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0AE9F68C"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4CA418EC"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4E5CFB30"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601D3807"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5BFB4B58"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528650E6"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5ECC02AC" w14:textId="77777777" w:rsidTr="00760C02">
        <w:tc>
          <w:tcPr>
            <w:tcW w:w="1696" w:type="dxa"/>
          </w:tcPr>
          <w:p w14:paraId="282A3698" w14:textId="728812C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VanDerWulp 2019</w:t>
            </w:r>
            <w:r w:rsidRPr="00CA6A00">
              <w:rPr>
                <w:rFonts w:ascii="Times New Roman" w:hAnsi="Times New Roman" w:cs="Times New Roman"/>
                <w:color w:val="000000" w:themeColor="text1"/>
                <w:sz w:val="18"/>
                <w:szCs w:val="18"/>
              </w:rPr>
              <w:fldChar w:fldCharType="begin">
                <w:fldData xml:space="preserve">PEVuZE5vdGU+PENpdGU+PEF1dGhvcj52YW4gZGVyIFd1bHA8L0F1dGhvcj48WWVhcj4yMDE5PC9Z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==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2YW4gZGVyIFd1bHA8L0F1dGhvcj48WWVhcj4yMDE5PC9Z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==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33]</w:t>
            </w:r>
            <w:r w:rsidRPr="00CA6A00">
              <w:rPr>
                <w:rFonts w:ascii="Times New Roman" w:hAnsi="Times New Roman" w:cs="Times New Roman"/>
                <w:color w:val="000000" w:themeColor="text1"/>
                <w:sz w:val="18"/>
                <w:szCs w:val="18"/>
              </w:rPr>
              <w:fldChar w:fldCharType="end"/>
            </w:r>
          </w:p>
        </w:tc>
        <w:tc>
          <w:tcPr>
            <w:tcW w:w="1135" w:type="dxa"/>
          </w:tcPr>
          <w:p w14:paraId="767D358A" w14:textId="5C2D98B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16/587</w:t>
            </w:r>
          </w:p>
        </w:tc>
        <w:tc>
          <w:tcPr>
            <w:tcW w:w="436" w:type="dxa"/>
          </w:tcPr>
          <w:p w14:paraId="3C7BE48C" w14:textId="77777777" w:rsidR="004016F5" w:rsidRPr="00CA6A00" w:rsidRDefault="004016F5" w:rsidP="004016F5">
            <w:pPr>
              <w:rPr>
                <w:rFonts w:ascii="Times New Roman" w:hAnsi="Times New Roman" w:cs="Times New Roman"/>
                <w:color w:val="000000" w:themeColor="text1"/>
                <w:sz w:val="18"/>
                <w:szCs w:val="18"/>
              </w:rPr>
            </w:pPr>
          </w:p>
        </w:tc>
        <w:tc>
          <w:tcPr>
            <w:tcW w:w="456" w:type="dxa"/>
          </w:tcPr>
          <w:p w14:paraId="77FB9A9C"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0A674504"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36CF651F" w14:textId="77777777" w:rsidR="004016F5" w:rsidRPr="00CA6A00" w:rsidRDefault="004016F5" w:rsidP="004016F5">
            <w:pPr>
              <w:rPr>
                <w:rFonts w:ascii="Times New Roman" w:hAnsi="Times New Roman" w:cs="Times New Roman"/>
                <w:color w:val="000000" w:themeColor="text1"/>
                <w:sz w:val="18"/>
                <w:szCs w:val="18"/>
              </w:rPr>
            </w:pPr>
          </w:p>
        </w:tc>
        <w:tc>
          <w:tcPr>
            <w:tcW w:w="461" w:type="dxa"/>
          </w:tcPr>
          <w:p w14:paraId="4D6738B8"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0BF7B840"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396414B7"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4F7B836D"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506DC95C"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1ED2A351"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11D02C8D"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7A49D3B1"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7D4B2F86"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486B1C31"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50256F06"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4721103F"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5A791D46"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7364DED8"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7FC5EB31"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66DCB833"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3C93710B"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7F6477C7"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4C5403C1" w14:textId="5BF8C75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tcPr>
          <w:p w14:paraId="4E20E3B2" w14:textId="7203824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r>
      <w:tr w:rsidR="00CA6A00" w:rsidRPr="00CA6A00" w14:paraId="43327AEA" w14:textId="77777777" w:rsidTr="0053113B">
        <w:tc>
          <w:tcPr>
            <w:tcW w:w="1696" w:type="dxa"/>
          </w:tcPr>
          <w:p w14:paraId="55A84B3C" w14:textId="290497F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vanEijsden 2015</w:t>
            </w:r>
            <w:r w:rsidRPr="00CA6A00">
              <w:rPr>
                <w:rFonts w:ascii="Times New Roman" w:hAnsi="Times New Roman" w:cs="Times New Roman"/>
                <w:color w:val="000000" w:themeColor="text1"/>
                <w:sz w:val="18"/>
                <w:szCs w:val="18"/>
              </w:rPr>
              <w:fldChar w:fldCharType="begin">
                <w:fldData xml:space="preserve">PEVuZE5vdGU+PENpdGU+PEF1dGhvcj52YW4gRWlqc2RlbjwvQXV0aG9yPjxZZWFyPjIwMTU8L1ll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2YW4gRWlqc2RlbjwvQXV0aG9yPjxZZWFyPjIwMTU8L1ll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34]</w:t>
            </w:r>
            <w:r w:rsidRPr="00CA6A00">
              <w:rPr>
                <w:rFonts w:ascii="Times New Roman" w:hAnsi="Times New Roman" w:cs="Times New Roman"/>
                <w:color w:val="000000" w:themeColor="text1"/>
                <w:sz w:val="18"/>
                <w:szCs w:val="18"/>
              </w:rPr>
              <w:fldChar w:fldCharType="end"/>
            </w:r>
          </w:p>
        </w:tc>
        <w:tc>
          <w:tcPr>
            <w:tcW w:w="1135" w:type="dxa"/>
          </w:tcPr>
          <w:p w14:paraId="345B1E6E" w14:textId="36E9AB6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9/63</w:t>
            </w:r>
          </w:p>
        </w:tc>
        <w:tc>
          <w:tcPr>
            <w:tcW w:w="436" w:type="dxa"/>
            <w:vAlign w:val="center"/>
          </w:tcPr>
          <w:p w14:paraId="26AB2F70" w14:textId="3D6283B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6" w:type="dxa"/>
            <w:vAlign w:val="center"/>
          </w:tcPr>
          <w:p w14:paraId="1047AE7D" w14:textId="0763B46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383" w:type="dxa"/>
            <w:vAlign w:val="center"/>
          </w:tcPr>
          <w:p w14:paraId="28FD99E0" w14:textId="170CEB1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6" w:type="dxa"/>
            <w:vAlign w:val="center"/>
          </w:tcPr>
          <w:p w14:paraId="2404DD26" w14:textId="65A303F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61" w:type="dxa"/>
            <w:vAlign w:val="center"/>
          </w:tcPr>
          <w:p w14:paraId="69A4CC2D" w14:textId="39DB8F7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7239BE39" w14:textId="371CA52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2C4395C8" w14:textId="60F95F0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37D5E3E9" w14:textId="59BE70E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23953BB6" w14:textId="79FED31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643" w:type="dxa"/>
            <w:vAlign w:val="center"/>
          </w:tcPr>
          <w:p w14:paraId="2F207555" w14:textId="3FF6076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0B420AE9" w14:textId="5C85FA3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35" w:type="dxa"/>
            <w:vAlign w:val="center"/>
          </w:tcPr>
          <w:p w14:paraId="7FA935A0" w14:textId="1ADCF1F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31" w:type="dxa"/>
            <w:vAlign w:val="center"/>
          </w:tcPr>
          <w:p w14:paraId="197B490B" w14:textId="293C40D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1" w:type="dxa"/>
            <w:vAlign w:val="center"/>
          </w:tcPr>
          <w:p w14:paraId="29ADDFAC" w14:textId="079142D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70" w:type="dxa"/>
            <w:vAlign w:val="center"/>
          </w:tcPr>
          <w:p w14:paraId="0E6A9790" w14:textId="6ABE02C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2A452D21" w14:textId="167E645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24" w:type="dxa"/>
            <w:vAlign w:val="center"/>
          </w:tcPr>
          <w:p w14:paraId="3AE11F35" w14:textId="09DD213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518" w:type="dxa"/>
            <w:vAlign w:val="center"/>
          </w:tcPr>
          <w:p w14:paraId="69771462" w14:textId="03504E9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1855F588" w14:textId="3AE3CA4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7" w:type="dxa"/>
            <w:vAlign w:val="center"/>
          </w:tcPr>
          <w:p w14:paraId="34B91489" w14:textId="4FD2D97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3" w:type="dxa"/>
            <w:vAlign w:val="center"/>
          </w:tcPr>
          <w:p w14:paraId="3B55931A" w14:textId="66ED570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w:t>
            </w:r>
          </w:p>
        </w:tc>
        <w:tc>
          <w:tcPr>
            <w:tcW w:w="454" w:type="dxa"/>
            <w:vAlign w:val="center"/>
          </w:tcPr>
          <w:p w14:paraId="5CF92349" w14:textId="3A30E5F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4" w:type="dxa"/>
            <w:vAlign w:val="center"/>
          </w:tcPr>
          <w:p w14:paraId="5CCB955D" w14:textId="00F1F0B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vAlign w:val="center"/>
          </w:tcPr>
          <w:p w14:paraId="092DF591" w14:textId="5CAC961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r>
      <w:tr w:rsidR="00CA6A00" w:rsidRPr="00CA6A00" w14:paraId="2FCCA354" w14:textId="77777777" w:rsidTr="005D6B99">
        <w:tc>
          <w:tcPr>
            <w:tcW w:w="1696" w:type="dxa"/>
          </w:tcPr>
          <w:p w14:paraId="3F03EB13" w14:textId="713AD2A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vanRijsbergen 2011</w:t>
            </w:r>
            <w:r w:rsidRPr="00CA6A00">
              <w:rPr>
                <w:rFonts w:ascii="Times New Roman" w:hAnsi="Times New Roman" w:cs="Times New Roman"/>
                <w:color w:val="000000" w:themeColor="text1"/>
                <w:sz w:val="18"/>
                <w:szCs w:val="18"/>
              </w:rPr>
              <w:fldChar w:fldCharType="begin">
                <w:fldData xml:space="preserve">PEVuZE5vdGU+PENpdGU+PEF1dGhvcj52YW4gUmlqc2JlcmdlbjwvQXV0aG9yPjxZZWFyPjIwMTE8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2YW4gUmlqc2JlcmdlbjwvQXV0aG9yPjxZZWFyPjIwMTE8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35]</w:t>
            </w:r>
            <w:r w:rsidRPr="00CA6A00">
              <w:rPr>
                <w:rFonts w:ascii="Times New Roman" w:hAnsi="Times New Roman" w:cs="Times New Roman"/>
                <w:color w:val="000000" w:themeColor="text1"/>
                <w:sz w:val="18"/>
                <w:szCs w:val="18"/>
              </w:rPr>
              <w:fldChar w:fldCharType="end"/>
            </w:r>
          </w:p>
        </w:tc>
        <w:tc>
          <w:tcPr>
            <w:tcW w:w="1135" w:type="dxa"/>
          </w:tcPr>
          <w:p w14:paraId="145E0F59" w14:textId="30AE07B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52/44</w:t>
            </w:r>
          </w:p>
        </w:tc>
        <w:tc>
          <w:tcPr>
            <w:tcW w:w="436" w:type="dxa"/>
          </w:tcPr>
          <w:p w14:paraId="777F7BD5" w14:textId="77777777" w:rsidR="004016F5" w:rsidRPr="00CA6A00" w:rsidRDefault="004016F5" w:rsidP="004016F5">
            <w:pPr>
              <w:rPr>
                <w:rFonts w:ascii="Times New Roman" w:hAnsi="Times New Roman" w:cs="Times New Roman"/>
                <w:color w:val="000000" w:themeColor="text1"/>
                <w:sz w:val="18"/>
                <w:szCs w:val="18"/>
              </w:rPr>
            </w:pPr>
          </w:p>
        </w:tc>
        <w:tc>
          <w:tcPr>
            <w:tcW w:w="456" w:type="dxa"/>
          </w:tcPr>
          <w:p w14:paraId="70BE848D"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57EFFDE5" w14:textId="1F6BF14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526" w:type="dxa"/>
          </w:tcPr>
          <w:p w14:paraId="2CEC30F4" w14:textId="77777777" w:rsidR="004016F5" w:rsidRPr="00CA6A00" w:rsidRDefault="004016F5" w:rsidP="004016F5">
            <w:pPr>
              <w:rPr>
                <w:rFonts w:ascii="Times New Roman" w:hAnsi="Times New Roman" w:cs="Times New Roman"/>
                <w:color w:val="000000" w:themeColor="text1"/>
                <w:sz w:val="18"/>
                <w:szCs w:val="18"/>
              </w:rPr>
            </w:pPr>
          </w:p>
        </w:tc>
        <w:tc>
          <w:tcPr>
            <w:tcW w:w="461" w:type="dxa"/>
          </w:tcPr>
          <w:p w14:paraId="7C1ED6A8"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461DD8F3"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0218CE1A"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0CA77D89"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1087AC31"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3FE59FD8"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6731FA12"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0353698C"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3204CDA4"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7D51E5BE"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49E7A0B6" w14:textId="0B13B77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524" w:type="dxa"/>
          </w:tcPr>
          <w:p w14:paraId="560D352A"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53BD7E4C"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27A314FC"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3668C630"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6C87F394"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3698744B"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11B24115"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7E778251"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49CF4666" w14:textId="0E720A1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r>
      <w:tr w:rsidR="00CA6A00" w:rsidRPr="00CA6A00" w14:paraId="38256E38" w14:textId="77777777" w:rsidTr="00760C02">
        <w:tc>
          <w:tcPr>
            <w:tcW w:w="1696" w:type="dxa"/>
          </w:tcPr>
          <w:p w14:paraId="538F669C" w14:textId="4AA39FF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VanRompaey 2009</w:t>
            </w:r>
            <w:r w:rsidRPr="00CA6A00">
              <w:rPr>
                <w:rFonts w:ascii="Times New Roman" w:hAnsi="Times New Roman" w:cs="Times New Roman"/>
                <w:color w:val="000000" w:themeColor="text1"/>
                <w:sz w:val="18"/>
                <w:szCs w:val="18"/>
              </w:rPr>
              <w:fldChar w:fldCharType="begin">
                <w:fldData xml:space="preserve">PEVuZE5vdGU+PENpdGU+PEF1dGhvcj5WYW4gUm9tcGFleTwvQXV0aG9yPjxZZWFyPjIwMDk8L1ll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WYW4gUm9tcGFleTwvQXV0aG9yPjxZZWFyPjIwMDk8L1ll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36]</w:t>
            </w:r>
            <w:r w:rsidRPr="00CA6A00">
              <w:rPr>
                <w:rFonts w:ascii="Times New Roman" w:hAnsi="Times New Roman" w:cs="Times New Roman"/>
                <w:color w:val="000000" w:themeColor="text1"/>
                <w:sz w:val="18"/>
                <w:szCs w:val="18"/>
              </w:rPr>
              <w:fldChar w:fldCharType="end"/>
            </w:r>
          </w:p>
        </w:tc>
        <w:tc>
          <w:tcPr>
            <w:tcW w:w="1135" w:type="dxa"/>
          </w:tcPr>
          <w:p w14:paraId="3F605E9D" w14:textId="7722341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0/85</w:t>
            </w:r>
          </w:p>
        </w:tc>
        <w:tc>
          <w:tcPr>
            <w:tcW w:w="436" w:type="dxa"/>
          </w:tcPr>
          <w:p w14:paraId="6F1A951C" w14:textId="77777777" w:rsidR="004016F5" w:rsidRPr="00CA6A00" w:rsidRDefault="004016F5" w:rsidP="004016F5">
            <w:pPr>
              <w:rPr>
                <w:rFonts w:ascii="Times New Roman" w:hAnsi="Times New Roman" w:cs="Times New Roman"/>
                <w:color w:val="000000" w:themeColor="text1"/>
                <w:sz w:val="18"/>
                <w:szCs w:val="18"/>
              </w:rPr>
            </w:pPr>
          </w:p>
        </w:tc>
        <w:tc>
          <w:tcPr>
            <w:tcW w:w="456" w:type="dxa"/>
          </w:tcPr>
          <w:p w14:paraId="69D73879"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009E69FB"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58546480" w14:textId="77777777" w:rsidR="004016F5" w:rsidRPr="00CA6A00" w:rsidRDefault="004016F5" w:rsidP="004016F5">
            <w:pPr>
              <w:rPr>
                <w:rFonts w:ascii="Times New Roman" w:hAnsi="Times New Roman" w:cs="Times New Roman"/>
                <w:color w:val="000000" w:themeColor="text1"/>
                <w:sz w:val="18"/>
                <w:szCs w:val="18"/>
              </w:rPr>
            </w:pPr>
          </w:p>
        </w:tc>
        <w:tc>
          <w:tcPr>
            <w:tcW w:w="461" w:type="dxa"/>
          </w:tcPr>
          <w:p w14:paraId="38A063AF"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7C1D0610"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007E9DAF" w14:textId="0BA9064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tcPr>
          <w:p w14:paraId="1473FE72"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40F513E9"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1509B557"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307E84C0"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00B791CC"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1D60DCA2"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27FCFC0F"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2F5E9C30"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5B9A9944"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54F6B442"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176E3560"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7A025ED7"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47FD5C6F"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5DCFF1C1"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0D7A5461" w14:textId="6E62A5A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4" w:type="dxa"/>
          </w:tcPr>
          <w:p w14:paraId="2903C9DB"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1163AE61"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28088E9F" w14:textId="77777777" w:rsidTr="00760C02">
        <w:tc>
          <w:tcPr>
            <w:tcW w:w="1696" w:type="dxa"/>
          </w:tcPr>
          <w:p w14:paraId="0F022FEA" w14:textId="3F71A1C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Vasunilashorn 2016</w:t>
            </w:r>
            <w:r w:rsidRPr="00CA6A00">
              <w:rPr>
                <w:rFonts w:ascii="Times New Roman" w:hAnsi="Times New Roman" w:cs="Times New Roman"/>
                <w:color w:val="000000" w:themeColor="text1"/>
                <w:sz w:val="18"/>
                <w:szCs w:val="18"/>
              </w:rPr>
              <w:fldChar w:fldCharType="begin">
                <w:fldData xml:space="preserve">PEVuZE5vdGU+PENpdGU+PEF1dGhvcj5WYXN1bmlsYXNob3JuPC9BdXRob3I+PFllYXI+MjAxNjwv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WYXN1bmlsYXNob3JuPC9BdXRob3I+PFllYXI+MjAxNjwv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37]</w:t>
            </w:r>
            <w:r w:rsidRPr="00CA6A00">
              <w:rPr>
                <w:rFonts w:ascii="Times New Roman" w:hAnsi="Times New Roman" w:cs="Times New Roman"/>
                <w:color w:val="000000" w:themeColor="text1"/>
                <w:sz w:val="18"/>
                <w:szCs w:val="18"/>
              </w:rPr>
              <w:fldChar w:fldCharType="end"/>
            </w:r>
          </w:p>
        </w:tc>
        <w:tc>
          <w:tcPr>
            <w:tcW w:w="1135" w:type="dxa"/>
          </w:tcPr>
          <w:p w14:paraId="61F4E81E" w14:textId="721FB39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20/299</w:t>
            </w:r>
          </w:p>
        </w:tc>
        <w:tc>
          <w:tcPr>
            <w:tcW w:w="436" w:type="dxa"/>
          </w:tcPr>
          <w:p w14:paraId="0B79A503" w14:textId="77777777" w:rsidR="004016F5" w:rsidRPr="00CA6A00" w:rsidRDefault="004016F5" w:rsidP="004016F5">
            <w:pPr>
              <w:rPr>
                <w:rFonts w:ascii="Times New Roman" w:hAnsi="Times New Roman" w:cs="Times New Roman"/>
                <w:color w:val="000000" w:themeColor="text1"/>
                <w:sz w:val="18"/>
                <w:szCs w:val="18"/>
              </w:rPr>
            </w:pPr>
          </w:p>
        </w:tc>
        <w:tc>
          <w:tcPr>
            <w:tcW w:w="456" w:type="dxa"/>
          </w:tcPr>
          <w:p w14:paraId="54BC1CF6"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4FAFDE09"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28E5E2DA" w14:textId="77777777" w:rsidR="004016F5" w:rsidRPr="00CA6A00" w:rsidRDefault="004016F5" w:rsidP="004016F5">
            <w:pPr>
              <w:rPr>
                <w:rFonts w:ascii="Times New Roman" w:hAnsi="Times New Roman" w:cs="Times New Roman"/>
                <w:color w:val="000000" w:themeColor="text1"/>
                <w:sz w:val="18"/>
                <w:szCs w:val="18"/>
              </w:rPr>
            </w:pPr>
          </w:p>
        </w:tc>
        <w:tc>
          <w:tcPr>
            <w:tcW w:w="461" w:type="dxa"/>
          </w:tcPr>
          <w:p w14:paraId="163C8809"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2B3B75A5"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231D1382"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2D823087"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768C7DC3"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06C19010"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4AC070C8"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53B3809F"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285A370B"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27FE6E53"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66DB2B02"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010DE929"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0DB67FEC"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2D5632CA"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5EE73B3F"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67D8C97F"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02B6FAFC"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40C753F6" w14:textId="597941D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4" w:type="dxa"/>
          </w:tcPr>
          <w:p w14:paraId="39ECE9F9"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50D8CBA0"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42745B12" w14:textId="77777777" w:rsidTr="00760C02">
        <w:tc>
          <w:tcPr>
            <w:tcW w:w="1696" w:type="dxa"/>
          </w:tcPr>
          <w:p w14:paraId="6B5426E7" w14:textId="61643F4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Vasunilashorn 2018</w:t>
            </w:r>
            <w:r w:rsidRPr="00CA6A00">
              <w:rPr>
                <w:rFonts w:ascii="Times New Roman" w:hAnsi="Times New Roman" w:cs="Times New Roman"/>
                <w:color w:val="000000" w:themeColor="text1"/>
                <w:sz w:val="18"/>
                <w:szCs w:val="18"/>
              </w:rPr>
              <w:fldChar w:fldCharType="begin">
                <w:fldData xml:space="preserve">PEVuZE5vdGU+PENpdGU+PEF1dGhvcj5WYXN1bmlsYXNob3JuPC9BdXRob3I+PFllYXI+MjAxODwv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WYXN1bmlsYXNob3JuPC9BdXRob3I+PFllYXI+MjAxODwv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38]</w:t>
            </w:r>
            <w:r w:rsidRPr="00CA6A00">
              <w:rPr>
                <w:rFonts w:ascii="Times New Roman" w:hAnsi="Times New Roman" w:cs="Times New Roman"/>
                <w:color w:val="000000" w:themeColor="text1"/>
                <w:sz w:val="18"/>
                <w:szCs w:val="18"/>
              </w:rPr>
              <w:fldChar w:fldCharType="end"/>
            </w:r>
          </w:p>
        </w:tc>
        <w:tc>
          <w:tcPr>
            <w:tcW w:w="1135" w:type="dxa"/>
          </w:tcPr>
          <w:p w14:paraId="16654E27" w14:textId="30A7FB1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85/229</w:t>
            </w:r>
          </w:p>
        </w:tc>
        <w:tc>
          <w:tcPr>
            <w:tcW w:w="436" w:type="dxa"/>
          </w:tcPr>
          <w:p w14:paraId="4773E6BD" w14:textId="1BE0D1F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6" w:type="dxa"/>
          </w:tcPr>
          <w:p w14:paraId="4467BFD2" w14:textId="1AE3D54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383" w:type="dxa"/>
          </w:tcPr>
          <w:p w14:paraId="5B36A8FD" w14:textId="317A223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526" w:type="dxa"/>
          </w:tcPr>
          <w:p w14:paraId="5AFDD99C" w14:textId="77777777" w:rsidR="004016F5" w:rsidRPr="00CA6A00" w:rsidRDefault="004016F5" w:rsidP="004016F5">
            <w:pPr>
              <w:rPr>
                <w:rFonts w:ascii="Times New Roman" w:hAnsi="Times New Roman" w:cs="Times New Roman"/>
                <w:color w:val="000000" w:themeColor="text1"/>
                <w:sz w:val="18"/>
                <w:szCs w:val="18"/>
              </w:rPr>
            </w:pPr>
          </w:p>
        </w:tc>
        <w:tc>
          <w:tcPr>
            <w:tcW w:w="461" w:type="dxa"/>
          </w:tcPr>
          <w:p w14:paraId="57921E7F"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1BA8CC66"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35B62BDD"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28BD89B7"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0A58EF73"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10E6CA93"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00F61AEF"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7C73F8C5"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081B9562"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253E7A57"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68E815BF"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2A973ECB"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0750B5A3"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3E54D10F"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56E4F1AF"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28189A1F"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52DD5F0B"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1194034A"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764EDCA3"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4A73403E"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344EC3A2" w14:textId="77777777" w:rsidTr="00760C02">
        <w:tc>
          <w:tcPr>
            <w:tcW w:w="1696" w:type="dxa"/>
          </w:tcPr>
          <w:p w14:paraId="04D6A57F" w14:textId="0934E1A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Vasunilashorn 2022</w:t>
            </w:r>
            <w:r w:rsidRPr="00CA6A00">
              <w:rPr>
                <w:rFonts w:ascii="Times New Roman" w:hAnsi="Times New Roman" w:cs="Times New Roman"/>
                <w:color w:val="000000" w:themeColor="text1"/>
                <w:sz w:val="18"/>
                <w:szCs w:val="18"/>
              </w:rPr>
              <w:fldChar w:fldCharType="begin">
                <w:fldData xml:space="preserve">PEVuZE5vdGU+PENpdGU+PEF1dGhvcj5WYXN1bmlsYXNob3JuPC9BdXRob3I+PFllYXI+MjAyMjwv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WYXN1bmlsYXNob3JuPC9BdXRob3I+PFllYXI+MjAyMjwv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39]</w:t>
            </w:r>
            <w:r w:rsidRPr="00CA6A00">
              <w:rPr>
                <w:rFonts w:ascii="Times New Roman" w:hAnsi="Times New Roman" w:cs="Times New Roman"/>
                <w:color w:val="000000" w:themeColor="text1"/>
                <w:sz w:val="18"/>
                <w:szCs w:val="18"/>
              </w:rPr>
              <w:fldChar w:fldCharType="end"/>
            </w:r>
          </w:p>
        </w:tc>
        <w:tc>
          <w:tcPr>
            <w:tcW w:w="1135" w:type="dxa"/>
          </w:tcPr>
          <w:p w14:paraId="3997B874" w14:textId="129AB21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84/168</w:t>
            </w:r>
          </w:p>
        </w:tc>
        <w:tc>
          <w:tcPr>
            <w:tcW w:w="436" w:type="dxa"/>
          </w:tcPr>
          <w:p w14:paraId="0C8C0047" w14:textId="77777777" w:rsidR="004016F5" w:rsidRPr="00CA6A00" w:rsidRDefault="004016F5" w:rsidP="004016F5">
            <w:pPr>
              <w:rPr>
                <w:rFonts w:ascii="Times New Roman" w:hAnsi="Times New Roman" w:cs="Times New Roman"/>
                <w:color w:val="000000" w:themeColor="text1"/>
                <w:sz w:val="18"/>
                <w:szCs w:val="18"/>
              </w:rPr>
            </w:pPr>
          </w:p>
        </w:tc>
        <w:tc>
          <w:tcPr>
            <w:tcW w:w="456" w:type="dxa"/>
          </w:tcPr>
          <w:p w14:paraId="71F357DE"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1F7EC2B5"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5D005253" w14:textId="77777777" w:rsidR="004016F5" w:rsidRPr="00CA6A00" w:rsidRDefault="004016F5" w:rsidP="004016F5">
            <w:pPr>
              <w:rPr>
                <w:rFonts w:ascii="Times New Roman" w:hAnsi="Times New Roman" w:cs="Times New Roman"/>
                <w:color w:val="000000" w:themeColor="text1"/>
                <w:sz w:val="18"/>
                <w:szCs w:val="18"/>
              </w:rPr>
            </w:pPr>
          </w:p>
        </w:tc>
        <w:tc>
          <w:tcPr>
            <w:tcW w:w="461" w:type="dxa"/>
          </w:tcPr>
          <w:p w14:paraId="7063194F"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24CEDFC4"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2F6B239E"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3C422DD4"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51E4F827"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5810DDB6"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1A167E63"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6BFB6BB0"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275F22F8"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07CD4A75"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69AE0D1E"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553A34F4"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350E548D"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01CE6BE2"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670D7B97" w14:textId="357F89D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7" w:type="dxa"/>
          </w:tcPr>
          <w:p w14:paraId="0B4B3C6F" w14:textId="78D90D7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tcPr>
          <w:p w14:paraId="605A1A01"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7BA49497" w14:textId="39E5BBA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4" w:type="dxa"/>
          </w:tcPr>
          <w:p w14:paraId="73E56B33" w14:textId="3D5D15F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tcPr>
          <w:p w14:paraId="434E7797"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575066BA" w14:textId="77777777" w:rsidTr="00760C02">
        <w:tc>
          <w:tcPr>
            <w:tcW w:w="1696" w:type="dxa"/>
          </w:tcPr>
          <w:p w14:paraId="4CB3E748" w14:textId="0EDCD5B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Veiga 2012</w:t>
            </w:r>
            <w:r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Veiga&lt;/Author&gt;&lt;Year&gt;2012&lt;/Year&gt;&lt;RecNum&gt;428&lt;/RecNum&gt;&lt;DisplayText&gt;[240]&lt;/DisplayText&gt;&lt;record&gt;&lt;rec-number&gt;428&lt;/rec-number&gt;&lt;foreign-keys&gt;&lt;key app="EN" db-id="sstzwfe08r9xrke295vvts57d2ew5p9sed9p" timestamp="1734569834"&gt;428&lt;/key&gt;&lt;/foreign-keys&gt;&lt;ref-type name="Journal Article"&gt;17&lt;/ref-type&gt;&lt;contributors&gt;&lt;authors&gt;&lt;author&gt;Veiga, D.&lt;/author&gt;&lt;author&gt;Luis, C.&lt;/author&gt;&lt;author&gt;Parente, D.&lt;/author&gt;&lt;author&gt;Fernandes, V.&lt;/author&gt;&lt;author&gt;Botelho, M.&lt;/author&gt;&lt;author&gt;Santos, P.&lt;/author&gt;&lt;author&gt;Abelha, F.&lt;/author&gt;&lt;/authors&gt;&lt;/contributors&gt;&lt;auth-address&gt;Department of Anesthesiology, Centro Hospitalar de Sao Joao, Porto, Portugal.&lt;/auth-address&gt;&lt;titles&gt;&lt;title&gt;Postoperative delirium in intensive care patients: risk factors and outcome&lt;/title&gt;&lt;secondary-title&gt;Rev Bras Anestesiol&lt;/secondary-title&gt;&lt;/titles&gt;&lt;periodical&gt;&lt;full-title&gt;Rev Bras Anestesiol&lt;/full-title&gt;&lt;/periodical&gt;&lt;pages&gt;469-83&lt;/pages&gt;&lt;volume&gt;62&lt;/volume&gt;&lt;number&gt;4&lt;/number&gt;&lt;keywords&gt;&lt;keyword&gt;Aged&lt;/keyword&gt;&lt;keyword&gt;Aged, 80 and over&lt;/keyword&gt;&lt;keyword&gt;*Critical Care&lt;/keyword&gt;&lt;keyword&gt;Delirium/*epidemiology&lt;/keyword&gt;&lt;keyword&gt;Female&lt;/keyword&gt;&lt;keyword&gt;Humans&lt;/keyword&gt;&lt;keyword&gt;Incidence&lt;/keyword&gt;&lt;keyword&gt;Male&lt;/keyword&gt;&lt;keyword&gt;Middle Aged&lt;/keyword&gt;&lt;keyword&gt;Postoperative Complications/*epidemiology&lt;/keyword&gt;&lt;keyword&gt;Prospective Studies&lt;/keyword&gt;&lt;keyword&gt;Risk Factors&lt;/keyword&gt;&lt;/keywords&gt;&lt;dates&gt;&lt;year&gt;2012&lt;/year&gt;&lt;pub-dates&gt;&lt;date&gt;Jul&lt;/date&gt;&lt;/pub-dates&gt;&lt;/dates&gt;&lt;isbn&gt;1806-907X (Electronic)&amp;#xD;0034-7094 (Linking)&lt;/isbn&gt;&lt;accession-num&gt;22793963&lt;/accession-num&gt;&lt;urls&gt;&lt;related-urls&gt;&lt;url&gt;https://www.ncbi.nlm.nih.gov/pubmed/22793963&lt;/url&gt;&lt;/related-urls&gt;&lt;/urls&gt;&lt;electronic-resource-num&gt;10.1016/S0034-7094(12)70146-0&lt;/electronic-resource-num&gt;&lt;remote-database-name&gt;Medline&lt;/remote-database-name&gt;&lt;remote-database-provider&gt;NLM&lt;/remote-database-provider&gt;&lt;/record&gt;&lt;/Cite&gt;&lt;/EndNote&gt;</w:instrText>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40]</w:t>
            </w:r>
            <w:r w:rsidRPr="00CA6A00">
              <w:rPr>
                <w:rFonts w:ascii="Times New Roman" w:hAnsi="Times New Roman" w:cs="Times New Roman"/>
                <w:color w:val="000000" w:themeColor="text1"/>
                <w:sz w:val="18"/>
                <w:szCs w:val="18"/>
              </w:rPr>
              <w:fldChar w:fldCharType="end"/>
            </w:r>
          </w:p>
        </w:tc>
        <w:tc>
          <w:tcPr>
            <w:tcW w:w="1135" w:type="dxa"/>
          </w:tcPr>
          <w:p w14:paraId="2CBC8F4C" w14:textId="30D0848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28/552</w:t>
            </w:r>
          </w:p>
        </w:tc>
        <w:tc>
          <w:tcPr>
            <w:tcW w:w="436" w:type="dxa"/>
          </w:tcPr>
          <w:p w14:paraId="58D21DCA" w14:textId="77777777" w:rsidR="004016F5" w:rsidRPr="00CA6A00" w:rsidRDefault="004016F5" w:rsidP="004016F5">
            <w:pPr>
              <w:rPr>
                <w:rFonts w:ascii="Times New Roman" w:hAnsi="Times New Roman" w:cs="Times New Roman"/>
                <w:color w:val="000000" w:themeColor="text1"/>
                <w:sz w:val="18"/>
                <w:szCs w:val="18"/>
              </w:rPr>
            </w:pPr>
          </w:p>
        </w:tc>
        <w:tc>
          <w:tcPr>
            <w:tcW w:w="456" w:type="dxa"/>
          </w:tcPr>
          <w:p w14:paraId="0FCDBDA8"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62F17F64"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65B1035B" w14:textId="77777777" w:rsidR="004016F5" w:rsidRPr="00CA6A00" w:rsidRDefault="004016F5" w:rsidP="004016F5">
            <w:pPr>
              <w:rPr>
                <w:rFonts w:ascii="Times New Roman" w:hAnsi="Times New Roman" w:cs="Times New Roman"/>
                <w:color w:val="000000" w:themeColor="text1"/>
                <w:sz w:val="18"/>
                <w:szCs w:val="18"/>
              </w:rPr>
            </w:pPr>
          </w:p>
        </w:tc>
        <w:tc>
          <w:tcPr>
            <w:tcW w:w="461" w:type="dxa"/>
          </w:tcPr>
          <w:p w14:paraId="52DAA6B4"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293A2FC4"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38474D04"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226271FD"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35BBC117"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7EEB6273"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272CC07A"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7AE0D4F8"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1E572755"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108C9776"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7C9B4A74"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6C843402"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26CC11E9"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7DD7E1BF"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5DFC4EE0"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336AD632"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24A80871"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5D58AD71" w14:textId="371F865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4" w:type="dxa"/>
          </w:tcPr>
          <w:p w14:paraId="2E02B273"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3884BCEB"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70C2773E" w14:textId="77777777" w:rsidTr="00760C02">
        <w:tc>
          <w:tcPr>
            <w:tcW w:w="1696" w:type="dxa"/>
          </w:tcPr>
          <w:p w14:paraId="4281C1DD" w14:textId="3D66D79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Verloo 2016</w:t>
            </w:r>
            <w:r w:rsidRPr="00CA6A00">
              <w:rPr>
                <w:rFonts w:ascii="Times New Roman" w:hAnsi="Times New Roman" w:cs="Times New Roman"/>
                <w:color w:val="000000" w:themeColor="text1"/>
                <w:sz w:val="18"/>
                <w:szCs w:val="18"/>
              </w:rPr>
              <w:fldChar w:fldCharType="begin">
                <w:fldData xml:space="preserve">PEVuZE5vdGU+PENpdGU+PEF1dGhvcj5WZXJsb288L0F1dGhvcj48WWVhcj4yMDE2PC9ZZWFyPjxS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WZXJsb288L0F1dGhvcj48WWVhcj4yMDE2PC9ZZWFyPjxS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41]</w:t>
            </w:r>
            <w:r w:rsidRPr="00CA6A00">
              <w:rPr>
                <w:rFonts w:ascii="Times New Roman" w:hAnsi="Times New Roman" w:cs="Times New Roman"/>
                <w:color w:val="000000" w:themeColor="text1"/>
                <w:sz w:val="18"/>
                <w:szCs w:val="18"/>
              </w:rPr>
              <w:fldChar w:fldCharType="end"/>
            </w:r>
          </w:p>
        </w:tc>
        <w:tc>
          <w:tcPr>
            <w:tcW w:w="1135" w:type="dxa"/>
          </w:tcPr>
          <w:p w14:paraId="06F72264" w14:textId="73781C8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0/94</w:t>
            </w:r>
          </w:p>
        </w:tc>
        <w:tc>
          <w:tcPr>
            <w:tcW w:w="436" w:type="dxa"/>
          </w:tcPr>
          <w:p w14:paraId="51EF0768" w14:textId="4F71452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6" w:type="dxa"/>
          </w:tcPr>
          <w:p w14:paraId="59FBF9A5"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32A5191E"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02C15624" w14:textId="477757B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61" w:type="dxa"/>
          </w:tcPr>
          <w:p w14:paraId="4E124612"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2E16F3B7"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41906F6C"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5D0F680F"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331801E2"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3B0D0D4C" w14:textId="486DD4B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tcPr>
          <w:p w14:paraId="7EC40069"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4050BA40"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7405F7B2"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23FC6EB0"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262F15B4"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776063F8"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47E8092B"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2BB49C00"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4AD17C9F"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61A6CAAF"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56BA7D21"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4B5F47DC"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215499D7"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459E9B8E"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25A55EE0" w14:textId="77777777" w:rsidTr="00760C02">
        <w:tc>
          <w:tcPr>
            <w:tcW w:w="1696" w:type="dxa"/>
          </w:tcPr>
          <w:p w14:paraId="6F656B80" w14:textId="2E7002F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lastRenderedPageBreak/>
              <w:t>Vida 2006</w:t>
            </w:r>
            <w:r w:rsidRPr="00CA6A00">
              <w:rPr>
                <w:rFonts w:ascii="Times New Roman" w:hAnsi="Times New Roman" w:cs="Times New Roman"/>
                <w:color w:val="000000" w:themeColor="text1"/>
                <w:sz w:val="18"/>
                <w:szCs w:val="18"/>
              </w:rPr>
              <w:fldChar w:fldCharType="begin">
                <w:fldData xml:space="preserve">PEVuZE5vdGU+PENpdGU+PEF1dGhvcj5WaWRhPC9BdXRob3I+PFllYXI+MjAwNjwvWWVhcj48UmVj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WaWRhPC9BdXRob3I+PFllYXI+MjAwNjwvWWVhcj48UmVj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42]</w:t>
            </w:r>
            <w:r w:rsidRPr="00CA6A00">
              <w:rPr>
                <w:rFonts w:ascii="Times New Roman" w:hAnsi="Times New Roman" w:cs="Times New Roman"/>
                <w:color w:val="000000" w:themeColor="text1"/>
                <w:sz w:val="18"/>
                <w:szCs w:val="18"/>
              </w:rPr>
              <w:fldChar w:fldCharType="end"/>
            </w:r>
          </w:p>
        </w:tc>
        <w:tc>
          <w:tcPr>
            <w:tcW w:w="1135" w:type="dxa"/>
          </w:tcPr>
          <w:p w14:paraId="20D9EF95" w14:textId="488D0DD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0/72</w:t>
            </w:r>
          </w:p>
        </w:tc>
        <w:tc>
          <w:tcPr>
            <w:tcW w:w="436" w:type="dxa"/>
          </w:tcPr>
          <w:p w14:paraId="63C8F820" w14:textId="77777777" w:rsidR="004016F5" w:rsidRPr="00CA6A00" w:rsidRDefault="004016F5" w:rsidP="004016F5">
            <w:pPr>
              <w:rPr>
                <w:rFonts w:ascii="Times New Roman" w:hAnsi="Times New Roman" w:cs="Times New Roman"/>
                <w:color w:val="000000" w:themeColor="text1"/>
                <w:sz w:val="18"/>
                <w:szCs w:val="18"/>
              </w:rPr>
            </w:pPr>
          </w:p>
        </w:tc>
        <w:tc>
          <w:tcPr>
            <w:tcW w:w="456" w:type="dxa"/>
          </w:tcPr>
          <w:p w14:paraId="2FE3CB07"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50F0987E"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39170885" w14:textId="3885346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61" w:type="dxa"/>
          </w:tcPr>
          <w:p w14:paraId="43AE9BA0" w14:textId="69387D2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tcPr>
          <w:p w14:paraId="1C9523A4" w14:textId="372544C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tcPr>
          <w:p w14:paraId="20850E3E"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2B8014D3"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6BABB43F"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352ECDAC"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5F9511D4"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74D9E3C1"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660358F9"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29793E05"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2B4D1F6F"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48BBA217"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6146321B"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5CFD2946"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772538BE"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69FEDAD0"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711D5F43"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0EDC774B"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3AD925BA"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3789343A"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64E96C96" w14:textId="77777777" w:rsidTr="00760C02">
        <w:tc>
          <w:tcPr>
            <w:tcW w:w="1696" w:type="dxa"/>
          </w:tcPr>
          <w:p w14:paraId="54358DFE" w14:textId="29F910E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Visser 2015</w:t>
            </w:r>
            <w:r w:rsidRPr="00CA6A00">
              <w:rPr>
                <w:rFonts w:ascii="Times New Roman" w:hAnsi="Times New Roman" w:cs="Times New Roman"/>
                <w:color w:val="000000" w:themeColor="text1"/>
                <w:sz w:val="18"/>
                <w:szCs w:val="18"/>
              </w:rPr>
              <w:fldChar w:fldCharType="begin">
                <w:fldData xml:space="preserve">PEVuZE5vdGU+PENpdGU+PEF1dGhvcj5WaXNzZXI8L0F1dGhvcj48WWVhcj4yMDE1PC9ZZWFyPjxS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WaXNzZXI8L0F1dGhvcj48WWVhcj4yMDE1PC9ZZWFyPjxS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43]</w:t>
            </w:r>
            <w:r w:rsidRPr="00CA6A00">
              <w:rPr>
                <w:rFonts w:ascii="Times New Roman" w:hAnsi="Times New Roman" w:cs="Times New Roman"/>
                <w:color w:val="000000" w:themeColor="text1"/>
                <w:sz w:val="18"/>
                <w:szCs w:val="18"/>
              </w:rPr>
              <w:fldChar w:fldCharType="end"/>
            </w:r>
          </w:p>
        </w:tc>
        <w:tc>
          <w:tcPr>
            <w:tcW w:w="1135" w:type="dxa"/>
          </w:tcPr>
          <w:p w14:paraId="25952237" w14:textId="49AB6D4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2/441</w:t>
            </w:r>
          </w:p>
        </w:tc>
        <w:tc>
          <w:tcPr>
            <w:tcW w:w="436" w:type="dxa"/>
          </w:tcPr>
          <w:p w14:paraId="654E62C2" w14:textId="77777777" w:rsidR="004016F5" w:rsidRPr="00CA6A00" w:rsidRDefault="004016F5" w:rsidP="004016F5">
            <w:pPr>
              <w:rPr>
                <w:rFonts w:ascii="Times New Roman" w:hAnsi="Times New Roman" w:cs="Times New Roman"/>
                <w:color w:val="000000" w:themeColor="text1"/>
                <w:sz w:val="18"/>
                <w:szCs w:val="18"/>
              </w:rPr>
            </w:pPr>
          </w:p>
        </w:tc>
        <w:tc>
          <w:tcPr>
            <w:tcW w:w="456" w:type="dxa"/>
          </w:tcPr>
          <w:p w14:paraId="0B2F90F5"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3AD8D0BC"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2ACC8BF3" w14:textId="77777777" w:rsidR="004016F5" w:rsidRPr="00CA6A00" w:rsidRDefault="004016F5" w:rsidP="004016F5">
            <w:pPr>
              <w:rPr>
                <w:rFonts w:ascii="Times New Roman" w:hAnsi="Times New Roman" w:cs="Times New Roman"/>
                <w:color w:val="000000" w:themeColor="text1"/>
                <w:sz w:val="18"/>
                <w:szCs w:val="18"/>
              </w:rPr>
            </w:pPr>
          </w:p>
        </w:tc>
        <w:tc>
          <w:tcPr>
            <w:tcW w:w="461" w:type="dxa"/>
          </w:tcPr>
          <w:p w14:paraId="04219FFB"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1903043A"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23C5E6B6"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7A308C16"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337B1C22"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14F30CCF"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4B3F2D7A"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51C077B6"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5FBD6B84"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00D27E19"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263C4213"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70BFA732"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037E1BC5" w14:textId="2BCCBF2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518" w:type="dxa"/>
          </w:tcPr>
          <w:p w14:paraId="17FC1455"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3CA4CA76"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18F7D295"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76565D11"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6A3D4531"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4B9457EB" w14:textId="68CDA60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tcPr>
          <w:p w14:paraId="14FDBA86"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7706B906" w14:textId="77777777" w:rsidTr="00760C02">
        <w:tc>
          <w:tcPr>
            <w:tcW w:w="1696" w:type="dxa"/>
          </w:tcPr>
          <w:p w14:paraId="69F7A263" w14:textId="50447AF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Vives-Borrás 2019</w:t>
            </w:r>
            <w:r w:rsidRPr="00CA6A00">
              <w:rPr>
                <w:rFonts w:ascii="Times New Roman" w:hAnsi="Times New Roman" w:cs="Times New Roman"/>
                <w:color w:val="000000" w:themeColor="text1"/>
                <w:sz w:val="18"/>
                <w:szCs w:val="18"/>
              </w:rPr>
              <w:fldChar w:fldCharType="begin">
                <w:fldData xml:space="preserve">PEVuZE5vdGU+PENpdGU+PEF1dGhvcj5WaXZlcy1Cb3JyYXM8L0F1dGhvcj48WWVhcj4yMDE5PC9Z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WaXZlcy1Cb3JyYXM8L0F1dGhvcj48WWVhcj4yMDE5PC9Z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44]</w:t>
            </w:r>
            <w:r w:rsidRPr="00CA6A00">
              <w:rPr>
                <w:rFonts w:ascii="Times New Roman" w:hAnsi="Times New Roman" w:cs="Times New Roman"/>
                <w:color w:val="000000" w:themeColor="text1"/>
                <w:sz w:val="18"/>
                <w:szCs w:val="18"/>
              </w:rPr>
              <w:fldChar w:fldCharType="end"/>
            </w:r>
          </w:p>
        </w:tc>
        <w:tc>
          <w:tcPr>
            <w:tcW w:w="1135" w:type="dxa"/>
          </w:tcPr>
          <w:p w14:paraId="5C1D9F62" w14:textId="61AF997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7/490</w:t>
            </w:r>
          </w:p>
        </w:tc>
        <w:tc>
          <w:tcPr>
            <w:tcW w:w="436" w:type="dxa"/>
          </w:tcPr>
          <w:p w14:paraId="77785042" w14:textId="34679EE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6" w:type="dxa"/>
          </w:tcPr>
          <w:p w14:paraId="5DABF620"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290E1719"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1C98DC05" w14:textId="0648ED6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61" w:type="dxa"/>
          </w:tcPr>
          <w:p w14:paraId="2F3D7FAA"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65575A0C"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63266E86"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546B07A9"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2911B756"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27B32906"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1F39894C"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7D54F256"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3EE1C341"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760C71BF"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5674A41F"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53C91D4A"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65758C87"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699CFF6A"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46FF86AF"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53DEC71B"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2489475A"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41831ACB" w14:textId="36C7385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4" w:type="dxa"/>
          </w:tcPr>
          <w:p w14:paraId="5DA7A214"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0301CC49"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281B8CA3" w14:textId="77777777" w:rsidTr="00760C02">
        <w:tc>
          <w:tcPr>
            <w:tcW w:w="1696" w:type="dxa"/>
          </w:tcPr>
          <w:p w14:paraId="57F51756" w14:textId="7A617CB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ang 2021</w:t>
            </w:r>
            <w:r w:rsidRPr="00CA6A00">
              <w:rPr>
                <w:rFonts w:ascii="Times New Roman" w:hAnsi="Times New Roman" w:cs="Times New Roman"/>
                <w:color w:val="000000" w:themeColor="text1"/>
                <w:sz w:val="18"/>
                <w:szCs w:val="18"/>
              </w:rPr>
              <w:fldChar w:fldCharType="begin">
                <w:fldData xml:space="preserve">PEVuZE5vdGU+PENpdGU+PEF1dGhvcj5XYW5nPC9BdXRob3I+PFllYXI+MjAyMTwvWWVhcj48UmVj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XYW5nPC9BdXRob3I+PFllYXI+MjAyMTwvWWVhcj48UmVj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45]</w:t>
            </w:r>
            <w:r w:rsidRPr="00CA6A00">
              <w:rPr>
                <w:rFonts w:ascii="Times New Roman" w:hAnsi="Times New Roman" w:cs="Times New Roman"/>
                <w:color w:val="000000" w:themeColor="text1"/>
                <w:sz w:val="18"/>
                <w:szCs w:val="18"/>
              </w:rPr>
              <w:fldChar w:fldCharType="end"/>
            </w:r>
          </w:p>
        </w:tc>
        <w:tc>
          <w:tcPr>
            <w:tcW w:w="1135" w:type="dxa"/>
          </w:tcPr>
          <w:p w14:paraId="708D2E42" w14:textId="6954D1E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9/108</w:t>
            </w:r>
          </w:p>
        </w:tc>
        <w:tc>
          <w:tcPr>
            <w:tcW w:w="436" w:type="dxa"/>
          </w:tcPr>
          <w:p w14:paraId="73348904" w14:textId="77777777" w:rsidR="004016F5" w:rsidRPr="00CA6A00" w:rsidRDefault="004016F5" w:rsidP="004016F5">
            <w:pPr>
              <w:rPr>
                <w:rFonts w:ascii="Times New Roman" w:hAnsi="Times New Roman" w:cs="Times New Roman"/>
                <w:color w:val="000000" w:themeColor="text1"/>
                <w:sz w:val="18"/>
                <w:szCs w:val="18"/>
              </w:rPr>
            </w:pPr>
          </w:p>
        </w:tc>
        <w:tc>
          <w:tcPr>
            <w:tcW w:w="456" w:type="dxa"/>
          </w:tcPr>
          <w:p w14:paraId="41796626"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695097D8"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53DE23B7" w14:textId="77777777" w:rsidR="004016F5" w:rsidRPr="00CA6A00" w:rsidRDefault="004016F5" w:rsidP="004016F5">
            <w:pPr>
              <w:rPr>
                <w:rFonts w:ascii="Times New Roman" w:hAnsi="Times New Roman" w:cs="Times New Roman"/>
                <w:color w:val="000000" w:themeColor="text1"/>
                <w:sz w:val="18"/>
                <w:szCs w:val="18"/>
              </w:rPr>
            </w:pPr>
          </w:p>
        </w:tc>
        <w:tc>
          <w:tcPr>
            <w:tcW w:w="461" w:type="dxa"/>
          </w:tcPr>
          <w:p w14:paraId="0C0D130D"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6CA09EF4" w14:textId="13C951D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tcPr>
          <w:p w14:paraId="68FEF08C"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175F1915"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3651F586"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0144E6AE"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4B526240"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328FFE34"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5917E4BC"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04AEE3F5"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446BD172"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774ED907"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26E8E0D9"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4F06AFAF"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4E8EB805"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543683CA"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4A6AAC68"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7964EB51"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2FA484F4"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558D484D" w14:textId="2D55CF6B"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r>
      <w:tr w:rsidR="00CA6A00" w:rsidRPr="00CA6A00" w14:paraId="776367F9" w14:textId="77777777" w:rsidTr="00760C02">
        <w:tc>
          <w:tcPr>
            <w:tcW w:w="1696" w:type="dxa"/>
          </w:tcPr>
          <w:p w14:paraId="43EF1AD0" w14:textId="2AE8681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eng 2019</w:t>
            </w:r>
            <w:r w:rsidRPr="00CA6A00">
              <w:rPr>
                <w:rFonts w:ascii="Times New Roman" w:hAnsi="Times New Roman" w:cs="Times New Roman"/>
                <w:color w:val="000000" w:themeColor="text1"/>
                <w:sz w:val="18"/>
                <w:szCs w:val="18"/>
              </w:rPr>
              <w:fldChar w:fldCharType="begin">
                <w:fldData xml:space="preserve">PEVuZE5vdGU+PENpdGU+PEF1dGhvcj5XZW5nPC9BdXRob3I+PFllYXI+MjAxOTwvWWVhcj48UmVj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XZW5nPC9BdXRob3I+PFllYXI+MjAxOTwvWWVhcj48UmVj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46]</w:t>
            </w:r>
            <w:r w:rsidRPr="00CA6A00">
              <w:rPr>
                <w:rFonts w:ascii="Times New Roman" w:hAnsi="Times New Roman" w:cs="Times New Roman"/>
                <w:color w:val="000000" w:themeColor="text1"/>
                <w:sz w:val="18"/>
                <w:szCs w:val="18"/>
              </w:rPr>
              <w:fldChar w:fldCharType="end"/>
            </w:r>
          </w:p>
        </w:tc>
        <w:tc>
          <w:tcPr>
            <w:tcW w:w="1135" w:type="dxa"/>
          </w:tcPr>
          <w:p w14:paraId="46E46FFC" w14:textId="24A9CEC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5/64</w:t>
            </w:r>
          </w:p>
        </w:tc>
        <w:tc>
          <w:tcPr>
            <w:tcW w:w="436" w:type="dxa"/>
          </w:tcPr>
          <w:p w14:paraId="44A8E8E5" w14:textId="77777777" w:rsidR="004016F5" w:rsidRPr="00CA6A00" w:rsidRDefault="004016F5" w:rsidP="004016F5">
            <w:pPr>
              <w:rPr>
                <w:rFonts w:ascii="Times New Roman" w:hAnsi="Times New Roman" w:cs="Times New Roman"/>
                <w:color w:val="000000" w:themeColor="text1"/>
                <w:sz w:val="18"/>
                <w:szCs w:val="18"/>
              </w:rPr>
            </w:pPr>
          </w:p>
        </w:tc>
        <w:tc>
          <w:tcPr>
            <w:tcW w:w="456" w:type="dxa"/>
          </w:tcPr>
          <w:p w14:paraId="1EFB6492"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2D4E048A"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2510F142" w14:textId="500310B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61" w:type="dxa"/>
          </w:tcPr>
          <w:p w14:paraId="160443A0"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3CA31203"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56F6E277"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585AE637"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323EB6E8"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2AFB9D7A"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11D517D5"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36FFF6EF"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14B0FD47"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64F14716"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1740FCF9"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3335981A"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2A18E767"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1872189C"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6C26E95E"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2BD3AD0A"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72A23611"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5401176C"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48EC5DC7"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2ED68970"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607034D9" w14:textId="77777777" w:rsidTr="00760C02">
        <w:tc>
          <w:tcPr>
            <w:tcW w:w="1696" w:type="dxa"/>
          </w:tcPr>
          <w:p w14:paraId="3B98B6F0" w14:textId="537CA3F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hittamore 2014</w:t>
            </w:r>
            <w:r w:rsidRPr="00CA6A00">
              <w:rPr>
                <w:rFonts w:ascii="Times New Roman" w:hAnsi="Times New Roman" w:cs="Times New Roman"/>
                <w:color w:val="000000" w:themeColor="text1"/>
                <w:sz w:val="18"/>
                <w:szCs w:val="18"/>
              </w:rPr>
              <w:fldChar w:fldCharType="begin">
                <w:fldData xml:space="preserve">PEVuZE5vdGU+PENpdGU+PEF1dGhvcj5XaGl0dGFtb3JlPC9BdXRob3I+PFllYXI+MjAxNDwvWWVh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XaGl0dGFtb3JlPC9BdXRob3I+PFllYXI+MjAxNDwvWWVh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47]</w:t>
            </w:r>
            <w:r w:rsidRPr="00CA6A00">
              <w:rPr>
                <w:rFonts w:ascii="Times New Roman" w:hAnsi="Times New Roman" w:cs="Times New Roman"/>
                <w:color w:val="000000" w:themeColor="text1"/>
                <w:sz w:val="18"/>
                <w:szCs w:val="18"/>
              </w:rPr>
              <w:fldChar w:fldCharType="end"/>
            </w:r>
          </w:p>
        </w:tc>
        <w:tc>
          <w:tcPr>
            <w:tcW w:w="1135" w:type="dxa"/>
          </w:tcPr>
          <w:p w14:paraId="6CAEFC36" w14:textId="7E746EA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07/142</w:t>
            </w:r>
          </w:p>
        </w:tc>
        <w:tc>
          <w:tcPr>
            <w:tcW w:w="436" w:type="dxa"/>
          </w:tcPr>
          <w:p w14:paraId="100E9A75" w14:textId="20A4217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6" w:type="dxa"/>
          </w:tcPr>
          <w:p w14:paraId="1B483147"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3B97422A"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34D22923" w14:textId="53A44019"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61" w:type="dxa"/>
          </w:tcPr>
          <w:p w14:paraId="7D81026C"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5946D9DA"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0E205A56"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0A365C6D"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62848A80"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11C24697" w14:textId="5F3BDA91"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tcPr>
          <w:p w14:paraId="651ACC85"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5024F6F6"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352323BE"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201F0AD7"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61EF9346"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3EF1D4F9"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5E84278D"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0EEE36ED"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63BDC862" w14:textId="163CE49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7" w:type="dxa"/>
          </w:tcPr>
          <w:p w14:paraId="02BD50D7"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33D2F789"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3F6F1BC9" w14:textId="391933C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4" w:type="dxa"/>
          </w:tcPr>
          <w:p w14:paraId="2489D6C5"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57011ADB"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3EA4279C" w14:textId="77777777" w:rsidTr="00760C02">
        <w:tc>
          <w:tcPr>
            <w:tcW w:w="1696" w:type="dxa"/>
          </w:tcPr>
          <w:p w14:paraId="4BA85B3F" w14:textId="7500ABA6"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itlox 2013</w:t>
            </w:r>
            <w:r w:rsidRPr="00CA6A00">
              <w:rPr>
                <w:rFonts w:ascii="Times New Roman" w:hAnsi="Times New Roman" w:cs="Times New Roman"/>
                <w:color w:val="000000" w:themeColor="text1"/>
                <w:sz w:val="18"/>
                <w:szCs w:val="18"/>
              </w:rPr>
              <w:fldChar w:fldCharType="begin">
                <w:fldData xml:space="preserve">PEVuZE5vdGU+PENpdGU+PEF1dGhvcj5XaXRsb3g8L0F1dGhvcj48WWVhcj4yMDEzPC9ZZWFyPjxS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XaXRsb3g8L0F1dGhvcj48WWVhcj4yMDEzPC9ZZWFyPjxS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48]</w:t>
            </w:r>
            <w:r w:rsidRPr="00CA6A00">
              <w:rPr>
                <w:rFonts w:ascii="Times New Roman" w:hAnsi="Times New Roman" w:cs="Times New Roman"/>
                <w:color w:val="000000" w:themeColor="text1"/>
                <w:sz w:val="18"/>
                <w:szCs w:val="18"/>
              </w:rPr>
              <w:fldChar w:fldCharType="end"/>
            </w:r>
          </w:p>
        </w:tc>
        <w:tc>
          <w:tcPr>
            <w:tcW w:w="1135" w:type="dxa"/>
          </w:tcPr>
          <w:p w14:paraId="14C167BE" w14:textId="5D7721A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2/26</w:t>
            </w:r>
          </w:p>
        </w:tc>
        <w:tc>
          <w:tcPr>
            <w:tcW w:w="436" w:type="dxa"/>
          </w:tcPr>
          <w:p w14:paraId="5AB58E0F" w14:textId="16E3BCA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6" w:type="dxa"/>
          </w:tcPr>
          <w:p w14:paraId="0217AB79"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6119E226"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3905B78E" w14:textId="39C9DD7D"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61" w:type="dxa"/>
          </w:tcPr>
          <w:p w14:paraId="2B5F94B5"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0CD8C098"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72613CB7"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17632CD9"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52BC37C1"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19B3C66D" w14:textId="1042D76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tcPr>
          <w:p w14:paraId="20CFF8E0"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658B6278"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2F4D7F2B"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4B146BD6"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6979DB10"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02D5EB5A"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63B29CCE"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5636851F"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049DD187"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357BE4A9"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6CFFFF35"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33EE8FF6"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6215A602"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738E8C2A"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78F3403E" w14:textId="77777777" w:rsidTr="00760C02">
        <w:tc>
          <w:tcPr>
            <w:tcW w:w="1696" w:type="dxa"/>
          </w:tcPr>
          <w:p w14:paraId="3A906B5B" w14:textId="1687FEF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olters 2014</w:t>
            </w:r>
            <w:r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Wolters&lt;/Author&gt;&lt;Year&gt;2014&lt;/Year&gt;&lt;RecNum&gt;468&lt;/RecNum&gt;&lt;DisplayText&gt;[249]&lt;/DisplayText&gt;&lt;record&gt;&lt;rec-number&gt;468&lt;/rec-number&gt;&lt;foreign-keys&gt;&lt;key app="EN" db-id="sstzwfe08r9xrke295vvts57d2ew5p9sed9p" timestamp="1734572145"&gt;468&lt;/key&gt;&lt;/foreign-keys&gt;&lt;ref-type name="Journal Article"&gt;17&lt;/ref-type&gt;&lt;contributors&gt;&lt;authors&gt;&lt;author&gt;Wolters, Annemiek E&lt;/author&gt;&lt;author&gt;van Dijk, Diederik&lt;/author&gt;&lt;author&gt;Pasma, Wietze&lt;/author&gt;&lt;author&gt;Cremer, Olaf L&lt;/author&gt;&lt;author&gt;Looije, Marjolein F&lt;/author&gt;&lt;author&gt;de Lange, Dylan W&lt;/author&gt;&lt;author&gt;Veldhuijzen, Dieuwke S&lt;/author&gt;&lt;author&gt;Slooter, Arjen JC&lt;/author&gt;&lt;/authors&gt;&lt;/contributors&gt;&lt;titles&gt;&lt;title&gt;Long-term outcome of delirium during intensive care unit stay in survivors of critical illness: a prospective cohort study&lt;/title&gt;&lt;secondary-title&gt;Critical Care&lt;/secondary-title&gt;&lt;/titles&gt;&lt;periodical&gt;&lt;full-title&gt;Critical Care&lt;/full-title&gt;&lt;/periodical&gt;&lt;pages&gt;1-7&lt;/pages&gt;&lt;volume&gt;18&lt;/volume&gt;&lt;dates&gt;&lt;year&gt;2014&lt;/year&gt;&lt;/dates&gt;&lt;urls&gt;&lt;/urls&gt;&lt;/record&gt;&lt;/Cite&gt;&lt;/EndNote&gt;</w:instrText>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49]</w:t>
            </w:r>
            <w:r w:rsidRPr="00CA6A00">
              <w:rPr>
                <w:rFonts w:ascii="Times New Roman" w:hAnsi="Times New Roman" w:cs="Times New Roman"/>
                <w:color w:val="000000" w:themeColor="text1"/>
                <w:sz w:val="18"/>
                <w:szCs w:val="18"/>
              </w:rPr>
              <w:fldChar w:fldCharType="end"/>
            </w:r>
          </w:p>
        </w:tc>
        <w:tc>
          <w:tcPr>
            <w:tcW w:w="1135" w:type="dxa"/>
          </w:tcPr>
          <w:p w14:paraId="51735A2C" w14:textId="27DBE7DE"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412/689</w:t>
            </w:r>
          </w:p>
        </w:tc>
        <w:tc>
          <w:tcPr>
            <w:tcW w:w="436" w:type="dxa"/>
          </w:tcPr>
          <w:p w14:paraId="51573B33" w14:textId="6F4F7AB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6" w:type="dxa"/>
          </w:tcPr>
          <w:p w14:paraId="1A86FEFA" w14:textId="5722A91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383" w:type="dxa"/>
          </w:tcPr>
          <w:p w14:paraId="47F0826E"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70C885FB" w14:textId="77777777" w:rsidR="004016F5" w:rsidRPr="00CA6A00" w:rsidRDefault="004016F5" w:rsidP="004016F5">
            <w:pPr>
              <w:rPr>
                <w:rFonts w:ascii="Times New Roman" w:hAnsi="Times New Roman" w:cs="Times New Roman"/>
                <w:color w:val="000000" w:themeColor="text1"/>
                <w:sz w:val="18"/>
                <w:szCs w:val="18"/>
              </w:rPr>
            </w:pPr>
          </w:p>
        </w:tc>
        <w:tc>
          <w:tcPr>
            <w:tcW w:w="461" w:type="dxa"/>
          </w:tcPr>
          <w:p w14:paraId="57C8EE16"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52629E3A"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2C5D07EA"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0805649E" w14:textId="67BD108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35" w:type="dxa"/>
          </w:tcPr>
          <w:p w14:paraId="51F1B540"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40C32667"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19A50234"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6A5254FD"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73934E6A"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753436E9"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6F2B72F7"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70E66457"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51A44C20"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27093E78"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28AE4914"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413642AE"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59A8F2D0"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4177FB17"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32E87FEB" w14:textId="5B30B21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tcPr>
          <w:p w14:paraId="1C8016B1"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2FB2D52C" w14:textId="77777777" w:rsidTr="00292E2C">
        <w:tc>
          <w:tcPr>
            <w:tcW w:w="1696" w:type="dxa"/>
          </w:tcPr>
          <w:p w14:paraId="26F4705A" w14:textId="165E7F0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olters 2017</w:t>
            </w:r>
            <w:r w:rsidRPr="00CA6A00">
              <w:rPr>
                <w:rFonts w:ascii="Times New Roman" w:hAnsi="Times New Roman" w:cs="Times New Roman"/>
                <w:color w:val="000000" w:themeColor="text1"/>
                <w:sz w:val="18"/>
                <w:szCs w:val="18"/>
              </w:rPr>
              <w:fldChar w:fldCharType="begin">
                <w:fldData xml:space="preserve">PEVuZE5vdGU+PENpdGU+PEF1dGhvcj5Xb2x0ZXJzPC9BdXRob3I+PFllYXI+MjAxNzwvWWVhcj48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Xb2x0ZXJzPC9BdXRob3I+PFllYXI+MjAxNzwvWWVhcj48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50]</w:t>
            </w:r>
            <w:r w:rsidRPr="00CA6A00">
              <w:rPr>
                <w:rFonts w:ascii="Times New Roman" w:hAnsi="Times New Roman" w:cs="Times New Roman"/>
                <w:color w:val="000000" w:themeColor="text1"/>
                <w:sz w:val="18"/>
                <w:szCs w:val="18"/>
              </w:rPr>
              <w:fldChar w:fldCharType="end"/>
            </w:r>
          </w:p>
        </w:tc>
        <w:tc>
          <w:tcPr>
            <w:tcW w:w="1135" w:type="dxa"/>
          </w:tcPr>
          <w:p w14:paraId="0A8700D8" w14:textId="705FF9E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86/177</w:t>
            </w:r>
          </w:p>
        </w:tc>
        <w:tc>
          <w:tcPr>
            <w:tcW w:w="436" w:type="dxa"/>
            <w:shd w:val="clear" w:color="auto" w:fill="auto"/>
          </w:tcPr>
          <w:p w14:paraId="78381144" w14:textId="468155CB" w:rsidR="004016F5" w:rsidRPr="00CA6A00" w:rsidRDefault="00292E2C"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c>
          <w:tcPr>
            <w:tcW w:w="456" w:type="dxa"/>
            <w:shd w:val="clear" w:color="auto" w:fill="auto"/>
          </w:tcPr>
          <w:p w14:paraId="19FB63C1" w14:textId="6AC523E3" w:rsidR="004016F5" w:rsidRPr="00CA6A00" w:rsidRDefault="00292E2C"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c>
          <w:tcPr>
            <w:tcW w:w="383" w:type="dxa"/>
            <w:shd w:val="clear" w:color="auto" w:fill="auto"/>
          </w:tcPr>
          <w:p w14:paraId="5C2E94F0" w14:textId="27FE9ED2" w:rsidR="004016F5" w:rsidRPr="00CA6A00" w:rsidRDefault="00292E2C"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c>
          <w:tcPr>
            <w:tcW w:w="526" w:type="dxa"/>
          </w:tcPr>
          <w:p w14:paraId="0214B360" w14:textId="77777777" w:rsidR="004016F5" w:rsidRPr="00CA6A00" w:rsidRDefault="004016F5" w:rsidP="004016F5">
            <w:pPr>
              <w:rPr>
                <w:rFonts w:ascii="Times New Roman" w:hAnsi="Times New Roman" w:cs="Times New Roman"/>
                <w:color w:val="000000" w:themeColor="text1"/>
                <w:sz w:val="18"/>
                <w:szCs w:val="18"/>
              </w:rPr>
            </w:pPr>
          </w:p>
        </w:tc>
        <w:tc>
          <w:tcPr>
            <w:tcW w:w="461" w:type="dxa"/>
          </w:tcPr>
          <w:p w14:paraId="6F322AD6"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72A24017"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558195EF"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6761DB19"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301F2FCA"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37792CD4"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3EB98FB1"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6FCA487F"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3E4C301D"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0BDEABAB"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786C7E82"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753E34B0"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6E7840B1"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1656B0C7"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16C87A1E"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240190BD"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6B1A7335"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70C29C35"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74EF8314"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238490C7"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03F70DDE" w14:textId="77777777" w:rsidTr="00760C02">
        <w:tc>
          <w:tcPr>
            <w:tcW w:w="1696" w:type="dxa"/>
          </w:tcPr>
          <w:p w14:paraId="7AA8B945" w14:textId="5FAE5DD7"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Zakriya 2004</w:t>
            </w:r>
            <w:r w:rsidRPr="00CA6A00">
              <w:rPr>
                <w:rFonts w:ascii="Times New Roman" w:hAnsi="Times New Roman" w:cs="Times New Roman"/>
                <w:color w:val="000000" w:themeColor="text1"/>
                <w:sz w:val="18"/>
                <w:szCs w:val="18"/>
              </w:rPr>
              <w:fldChar w:fldCharType="begin">
                <w:fldData xml:space="preserve">PEVuZE5vdGU+PENpdGU+PEF1dGhvcj5aYWtyaXlhPC9BdXRob3I+PFllYXI+MjAwNDwvWWVhcj48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aYWtyaXlhPC9BdXRob3I+PFllYXI+MjAwNDwvWWVhcj48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51]</w:t>
            </w:r>
            <w:r w:rsidRPr="00CA6A00">
              <w:rPr>
                <w:rFonts w:ascii="Times New Roman" w:hAnsi="Times New Roman" w:cs="Times New Roman"/>
                <w:color w:val="000000" w:themeColor="text1"/>
                <w:sz w:val="18"/>
                <w:szCs w:val="18"/>
              </w:rPr>
              <w:fldChar w:fldCharType="end"/>
            </w:r>
          </w:p>
        </w:tc>
        <w:tc>
          <w:tcPr>
            <w:tcW w:w="1135" w:type="dxa"/>
          </w:tcPr>
          <w:p w14:paraId="35D8866D" w14:textId="298DD520"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9/69</w:t>
            </w:r>
          </w:p>
        </w:tc>
        <w:tc>
          <w:tcPr>
            <w:tcW w:w="436" w:type="dxa"/>
          </w:tcPr>
          <w:p w14:paraId="4EA9CEE6" w14:textId="77777777" w:rsidR="004016F5" w:rsidRPr="00CA6A00" w:rsidRDefault="004016F5" w:rsidP="004016F5">
            <w:pPr>
              <w:rPr>
                <w:rFonts w:ascii="Times New Roman" w:hAnsi="Times New Roman" w:cs="Times New Roman"/>
                <w:color w:val="000000" w:themeColor="text1"/>
                <w:sz w:val="18"/>
                <w:szCs w:val="18"/>
              </w:rPr>
            </w:pPr>
          </w:p>
        </w:tc>
        <w:tc>
          <w:tcPr>
            <w:tcW w:w="456" w:type="dxa"/>
          </w:tcPr>
          <w:p w14:paraId="63733C72"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56E2DB06"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57F94773" w14:textId="762DC18C"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61" w:type="dxa"/>
          </w:tcPr>
          <w:p w14:paraId="1136F18E"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03DD81D9"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63CB0A37"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7F53DC82"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4F3F6315"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4DC90035"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3319DA74"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01DE6EE2"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4D50864E"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253D2CA4"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36E652F1"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3D08A657" w14:textId="54670ED8"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524" w:type="dxa"/>
          </w:tcPr>
          <w:p w14:paraId="0FE239B1"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74CBE5DB"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4D3E095B" w14:textId="10B15F65"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7" w:type="dxa"/>
          </w:tcPr>
          <w:p w14:paraId="5FF9B934"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0A42F53B"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45C69D25" w14:textId="7FA560E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4" w:type="dxa"/>
          </w:tcPr>
          <w:p w14:paraId="6F875D92"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371D8EAB" w14:textId="77777777" w:rsidR="004016F5" w:rsidRPr="00CA6A00" w:rsidRDefault="004016F5" w:rsidP="004016F5">
            <w:pPr>
              <w:rPr>
                <w:rFonts w:ascii="Times New Roman" w:hAnsi="Times New Roman" w:cs="Times New Roman"/>
                <w:color w:val="000000" w:themeColor="text1"/>
                <w:sz w:val="18"/>
                <w:szCs w:val="18"/>
              </w:rPr>
            </w:pPr>
          </w:p>
        </w:tc>
      </w:tr>
      <w:tr w:rsidR="00CA6A00" w:rsidRPr="00CA6A00" w14:paraId="3FFF01AE" w14:textId="77777777" w:rsidTr="00760C02">
        <w:tc>
          <w:tcPr>
            <w:tcW w:w="1696" w:type="dxa"/>
          </w:tcPr>
          <w:p w14:paraId="37DBA5A9" w14:textId="3C5261B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Ziman 2020</w:t>
            </w:r>
            <w:r w:rsidRPr="00CA6A00">
              <w:rPr>
                <w:rFonts w:ascii="Times New Roman" w:hAnsi="Times New Roman" w:cs="Times New Roman"/>
                <w:color w:val="000000" w:themeColor="text1"/>
                <w:sz w:val="18"/>
                <w:szCs w:val="18"/>
              </w:rPr>
              <w:fldChar w:fldCharType="begin">
                <w:fldData xml:space="preserve">PEVuZE5vdGU+PENpdGU+PEF1dGhvcj5aaW1hbjwvQXV0aG9yPjxZZWFyPjIwMjA8L1llYXI+PFJl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aaW1hbjwvQXV0aG9yPjxZZWFyPjIwMjA8L1llYXI+PFJl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52]</w:t>
            </w:r>
            <w:r w:rsidRPr="00CA6A00">
              <w:rPr>
                <w:rFonts w:ascii="Times New Roman" w:hAnsi="Times New Roman" w:cs="Times New Roman"/>
                <w:color w:val="000000" w:themeColor="text1"/>
                <w:sz w:val="18"/>
                <w:szCs w:val="18"/>
              </w:rPr>
              <w:fldChar w:fldCharType="end"/>
            </w:r>
          </w:p>
        </w:tc>
        <w:tc>
          <w:tcPr>
            <w:tcW w:w="1135" w:type="dxa"/>
          </w:tcPr>
          <w:p w14:paraId="006F1E17" w14:textId="43A9E9EF"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32/983</w:t>
            </w:r>
          </w:p>
        </w:tc>
        <w:tc>
          <w:tcPr>
            <w:tcW w:w="436" w:type="dxa"/>
          </w:tcPr>
          <w:p w14:paraId="41E1F5BA" w14:textId="77777777" w:rsidR="004016F5" w:rsidRPr="00CA6A00" w:rsidRDefault="004016F5" w:rsidP="004016F5">
            <w:pPr>
              <w:rPr>
                <w:rFonts w:ascii="Times New Roman" w:hAnsi="Times New Roman" w:cs="Times New Roman"/>
                <w:color w:val="000000" w:themeColor="text1"/>
                <w:sz w:val="18"/>
                <w:szCs w:val="18"/>
              </w:rPr>
            </w:pPr>
          </w:p>
        </w:tc>
        <w:tc>
          <w:tcPr>
            <w:tcW w:w="456" w:type="dxa"/>
          </w:tcPr>
          <w:p w14:paraId="149CC235"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5CD31DD4"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2A2C3F29" w14:textId="77777777" w:rsidR="004016F5" w:rsidRPr="00CA6A00" w:rsidRDefault="004016F5" w:rsidP="004016F5">
            <w:pPr>
              <w:rPr>
                <w:rFonts w:ascii="Times New Roman" w:hAnsi="Times New Roman" w:cs="Times New Roman"/>
                <w:color w:val="000000" w:themeColor="text1"/>
                <w:sz w:val="18"/>
                <w:szCs w:val="18"/>
              </w:rPr>
            </w:pPr>
          </w:p>
        </w:tc>
        <w:tc>
          <w:tcPr>
            <w:tcW w:w="461" w:type="dxa"/>
          </w:tcPr>
          <w:p w14:paraId="7E7FC602"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06DC2AD3"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476389F0"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50AF993F"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7B96F6A7"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69814CAB"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20671A75"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2E6EC848"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6B063A76"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68FDA592"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65C5B0AC"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6C17A022"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61671689"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4AD86C0C"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6BB5DFE0"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3B5A7435"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1828FB62"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7740A82E"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0680D4CA"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17700866" w14:textId="0682AAF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r>
      <w:tr w:rsidR="00CA6A00" w:rsidRPr="00CA6A00" w14:paraId="23E83CE6" w14:textId="77777777" w:rsidTr="00760C02">
        <w:tc>
          <w:tcPr>
            <w:tcW w:w="1696" w:type="dxa"/>
          </w:tcPr>
          <w:p w14:paraId="34F034C5" w14:textId="011E975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Zipprich 2020</w:t>
            </w:r>
            <w:r w:rsidRPr="00CA6A00">
              <w:rPr>
                <w:rFonts w:ascii="Times New Roman" w:hAnsi="Times New Roman" w:cs="Times New Roman"/>
                <w:color w:val="000000" w:themeColor="text1"/>
                <w:sz w:val="18"/>
                <w:szCs w:val="18"/>
              </w:rPr>
              <w:fldChar w:fldCharType="begin">
                <w:fldData xml:space="preserve">PEVuZE5vdGU+PENpdGU+PEF1dGhvcj5aaXBwcmljaDwvQXV0aG9yPjxZZWFyPjIwMjA8L1llYXI+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aaXBwcmljaDwvQXV0aG9yPjxZZWFyPjIwMjA8L1llYXI+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Pr="00CA6A00">
              <w:rPr>
                <w:rFonts w:ascii="Times New Roman" w:hAnsi="Times New Roman" w:cs="Times New Roman"/>
                <w:color w:val="000000" w:themeColor="text1"/>
                <w:sz w:val="18"/>
                <w:szCs w:val="18"/>
              </w:rPr>
            </w:r>
            <w:r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53]</w:t>
            </w:r>
            <w:r w:rsidRPr="00CA6A00">
              <w:rPr>
                <w:rFonts w:ascii="Times New Roman" w:hAnsi="Times New Roman" w:cs="Times New Roman"/>
                <w:color w:val="000000" w:themeColor="text1"/>
                <w:sz w:val="18"/>
                <w:szCs w:val="18"/>
              </w:rPr>
              <w:fldChar w:fldCharType="end"/>
            </w:r>
          </w:p>
        </w:tc>
        <w:tc>
          <w:tcPr>
            <w:tcW w:w="1135" w:type="dxa"/>
          </w:tcPr>
          <w:p w14:paraId="7E254B1F" w14:textId="472FC78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4/527</w:t>
            </w:r>
          </w:p>
        </w:tc>
        <w:tc>
          <w:tcPr>
            <w:tcW w:w="436" w:type="dxa"/>
          </w:tcPr>
          <w:p w14:paraId="77BFD121" w14:textId="77777777" w:rsidR="004016F5" w:rsidRPr="00CA6A00" w:rsidRDefault="004016F5" w:rsidP="004016F5">
            <w:pPr>
              <w:rPr>
                <w:rFonts w:ascii="Times New Roman" w:hAnsi="Times New Roman" w:cs="Times New Roman"/>
                <w:color w:val="000000" w:themeColor="text1"/>
                <w:sz w:val="18"/>
                <w:szCs w:val="18"/>
              </w:rPr>
            </w:pPr>
          </w:p>
        </w:tc>
        <w:tc>
          <w:tcPr>
            <w:tcW w:w="456" w:type="dxa"/>
          </w:tcPr>
          <w:p w14:paraId="14C6DC59" w14:textId="77777777" w:rsidR="004016F5" w:rsidRPr="00CA6A00" w:rsidRDefault="004016F5" w:rsidP="004016F5">
            <w:pPr>
              <w:rPr>
                <w:rFonts w:ascii="Times New Roman" w:hAnsi="Times New Roman" w:cs="Times New Roman"/>
                <w:color w:val="000000" w:themeColor="text1"/>
                <w:sz w:val="18"/>
                <w:szCs w:val="18"/>
              </w:rPr>
            </w:pPr>
          </w:p>
        </w:tc>
        <w:tc>
          <w:tcPr>
            <w:tcW w:w="383" w:type="dxa"/>
          </w:tcPr>
          <w:p w14:paraId="2BFFF177" w14:textId="77777777" w:rsidR="004016F5" w:rsidRPr="00CA6A00" w:rsidRDefault="004016F5" w:rsidP="004016F5">
            <w:pPr>
              <w:rPr>
                <w:rFonts w:ascii="Times New Roman" w:hAnsi="Times New Roman" w:cs="Times New Roman"/>
                <w:color w:val="000000" w:themeColor="text1"/>
                <w:sz w:val="18"/>
                <w:szCs w:val="18"/>
              </w:rPr>
            </w:pPr>
          </w:p>
        </w:tc>
        <w:tc>
          <w:tcPr>
            <w:tcW w:w="526" w:type="dxa"/>
          </w:tcPr>
          <w:p w14:paraId="14DF1F60" w14:textId="5DE5E973"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61" w:type="dxa"/>
          </w:tcPr>
          <w:p w14:paraId="4EC361BE"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388994E2"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11217A4C" w14:textId="5839B63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tcPr>
          <w:p w14:paraId="4C5D6111"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3561B081" w14:textId="77777777" w:rsidR="004016F5" w:rsidRPr="00CA6A00" w:rsidRDefault="004016F5" w:rsidP="004016F5">
            <w:pPr>
              <w:rPr>
                <w:rFonts w:ascii="Times New Roman" w:hAnsi="Times New Roman" w:cs="Times New Roman"/>
                <w:color w:val="000000" w:themeColor="text1"/>
                <w:sz w:val="18"/>
                <w:szCs w:val="18"/>
              </w:rPr>
            </w:pPr>
          </w:p>
        </w:tc>
        <w:tc>
          <w:tcPr>
            <w:tcW w:w="643" w:type="dxa"/>
          </w:tcPr>
          <w:p w14:paraId="7FBD0AD8"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1255F356" w14:textId="77777777" w:rsidR="004016F5" w:rsidRPr="00CA6A00" w:rsidRDefault="004016F5" w:rsidP="004016F5">
            <w:pPr>
              <w:rPr>
                <w:rFonts w:ascii="Times New Roman" w:hAnsi="Times New Roman" w:cs="Times New Roman"/>
                <w:color w:val="000000" w:themeColor="text1"/>
                <w:sz w:val="18"/>
                <w:szCs w:val="18"/>
              </w:rPr>
            </w:pPr>
          </w:p>
        </w:tc>
        <w:tc>
          <w:tcPr>
            <w:tcW w:w="435" w:type="dxa"/>
          </w:tcPr>
          <w:p w14:paraId="0664EF41" w14:textId="77777777" w:rsidR="004016F5" w:rsidRPr="00CA6A00" w:rsidRDefault="004016F5" w:rsidP="004016F5">
            <w:pPr>
              <w:rPr>
                <w:rFonts w:ascii="Times New Roman" w:hAnsi="Times New Roman" w:cs="Times New Roman"/>
                <w:color w:val="000000" w:themeColor="text1"/>
                <w:sz w:val="18"/>
                <w:szCs w:val="18"/>
              </w:rPr>
            </w:pPr>
          </w:p>
        </w:tc>
        <w:tc>
          <w:tcPr>
            <w:tcW w:w="531" w:type="dxa"/>
          </w:tcPr>
          <w:p w14:paraId="693B4F40" w14:textId="77777777" w:rsidR="004016F5" w:rsidRPr="00CA6A00" w:rsidRDefault="004016F5" w:rsidP="004016F5">
            <w:pPr>
              <w:rPr>
                <w:rFonts w:ascii="Times New Roman" w:hAnsi="Times New Roman" w:cs="Times New Roman"/>
                <w:color w:val="000000" w:themeColor="text1"/>
                <w:sz w:val="18"/>
                <w:szCs w:val="18"/>
              </w:rPr>
            </w:pPr>
          </w:p>
        </w:tc>
        <w:tc>
          <w:tcPr>
            <w:tcW w:w="471" w:type="dxa"/>
          </w:tcPr>
          <w:p w14:paraId="235C44C3" w14:textId="77777777" w:rsidR="004016F5" w:rsidRPr="00CA6A00" w:rsidRDefault="004016F5" w:rsidP="004016F5">
            <w:pPr>
              <w:rPr>
                <w:rFonts w:ascii="Times New Roman" w:hAnsi="Times New Roman" w:cs="Times New Roman"/>
                <w:color w:val="000000" w:themeColor="text1"/>
                <w:sz w:val="18"/>
                <w:szCs w:val="18"/>
              </w:rPr>
            </w:pPr>
          </w:p>
        </w:tc>
        <w:tc>
          <w:tcPr>
            <w:tcW w:w="470" w:type="dxa"/>
          </w:tcPr>
          <w:p w14:paraId="25C69FA5"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4FE73643" w14:textId="77777777" w:rsidR="004016F5" w:rsidRPr="00CA6A00" w:rsidRDefault="004016F5" w:rsidP="004016F5">
            <w:pPr>
              <w:rPr>
                <w:rFonts w:ascii="Times New Roman" w:hAnsi="Times New Roman" w:cs="Times New Roman"/>
                <w:color w:val="000000" w:themeColor="text1"/>
                <w:sz w:val="18"/>
                <w:szCs w:val="18"/>
              </w:rPr>
            </w:pPr>
          </w:p>
        </w:tc>
        <w:tc>
          <w:tcPr>
            <w:tcW w:w="524" w:type="dxa"/>
          </w:tcPr>
          <w:p w14:paraId="74198074" w14:textId="77777777" w:rsidR="004016F5" w:rsidRPr="00CA6A00" w:rsidRDefault="004016F5" w:rsidP="004016F5">
            <w:pPr>
              <w:rPr>
                <w:rFonts w:ascii="Times New Roman" w:hAnsi="Times New Roman" w:cs="Times New Roman"/>
                <w:color w:val="000000" w:themeColor="text1"/>
                <w:sz w:val="18"/>
                <w:szCs w:val="18"/>
              </w:rPr>
            </w:pPr>
          </w:p>
        </w:tc>
        <w:tc>
          <w:tcPr>
            <w:tcW w:w="518" w:type="dxa"/>
          </w:tcPr>
          <w:p w14:paraId="1161D35C"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70F63594" w14:textId="77777777" w:rsidR="004016F5" w:rsidRPr="00CA6A00" w:rsidRDefault="004016F5" w:rsidP="004016F5">
            <w:pPr>
              <w:rPr>
                <w:rFonts w:ascii="Times New Roman" w:hAnsi="Times New Roman" w:cs="Times New Roman"/>
                <w:color w:val="000000" w:themeColor="text1"/>
                <w:sz w:val="18"/>
                <w:szCs w:val="18"/>
              </w:rPr>
            </w:pPr>
          </w:p>
        </w:tc>
        <w:tc>
          <w:tcPr>
            <w:tcW w:w="457" w:type="dxa"/>
          </w:tcPr>
          <w:p w14:paraId="307261B5" w14:textId="77777777" w:rsidR="004016F5" w:rsidRPr="00CA6A00" w:rsidRDefault="004016F5" w:rsidP="004016F5">
            <w:pPr>
              <w:rPr>
                <w:rFonts w:ascii="Times New Roman" w:hAnsi="Times New Roman" w:cs="Times New Roman"/>
                <w:color w:val="000000" w:themeColor="text1"/>
                <w:sz w:val="18"/>
                <w:szCs w:val="18"/>
              </w:rPr>
            </w:pPr>
          </w:p>
        </w:tc>
        <w:tc>
          <w:tcPr>
            <w:tcW w:w="453" w:type="dxa"/>
          </w:tcPr>
          <w:p w14:paraId="2F1B28CF" w14:textId="77777777" w:rsidR="004016F5" w:rsidRPr="00CA6A00" w:rsidRDefault="004016F5" w:rsidP="004016F5">
            <w:pPr>
              <w:rPr>
                <w:rFonts w:ascii="Times New Roman" w:hAnsi="Times New Roman" w:cs="Times New Roman"/>
                <w:color w:val="000000" w:themeColor="text1"/>
                <w:sz w:val="18"/>
                <w:szCs w:val="18"/>
              </w:rPr>
            </w:pPr>
          </w:p>
        </w:tc>
        <w:tc>
          <w:tcPr>
            <w:tcW w:w="454" w:type="dxa"/>
          </w:tcPr>
          <w:p w14:paraId="3FF94EB0" w14:textId="390F78B4"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4" w:type="dxa"/>
          </w:tcPr>
          <w:p w14:paraId="5A4C8656" w14:textId="21965162"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c>
          <w:tcPr>
            <w:tcW w:w="453" w:type="dxa"/>
          </w:tcPr>
          <w:p w14:paraId="44CA6743" w14:textId="1EBCD4BA" w:rsidR="004016F5" w:rsidRPr="00CA6A00" w:rsidRDefault="004016F5" w:rsidP="004016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x</w:t>
            </w:r>
          </w:p>
        </w:tc>
      </w:tr>
    </w:tbl>
    <w:p w14:paraId="3AFDB48E" w14:textId="61181FA0" w:rsidR="006E3417" w:rsidRPr="00CA6A00" w:rsidRDefault="006E3417" w:rsidP="00546BB6">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Footnote: </w:t>
      </w:r>
      <w:r w:rsidR="0028183E" w:rsidRPr="00CA6A00">
        <w:rPr>
          <w:rFonts w:ascii="Times New Roman" w:hAnsi="Times New Roman" w:cs="Times New Roman"/>
          <w:color w:val="000000" w:themeColor="text1"/>
          <w:sz w:val="18"/>
          <w:szCs w:val="18"/>
        </w:rPr>
        <w:t>T</w:t>
      </w:r>
      <w:r w:rsidR="00DF3873" w:rsidRPr="00CA6A00">
        <w:rPr>
          <w:rFonts w:ascii="Times New Roman" w:hAnsi="Times New Roman" w:cs="Times New Roman"/>
          <w:color w:val="000000" w:themeColor="text1"/>
          <w:sz w:val="18"/>
          <w:szCs w:val="18"/>
        </w:rPr>
        <w:t xml:space="preserve">he highest sample size </w:t>
      </w:r>
      <w:r w:rsidR="003E7250" w:rsidRPr="00CA6A00">
        <w:rPr>
          <w:rFonts w:ascii="Times New Roman" w:hAnsi="Times New Roman" w:cs="Times New Roman"/>
          <w:color w:val="000000" w:themeColor="text1"/>
          <w:sz w:val="18"/>
          <w:szCs w:val="18"/>
        </w:rPr>
        <w:t>was included when</w:t>
      </w:r>
      <w:r w:rsidRPr="00CA6A00">
        <w:rPr>
          <w:rFonts w:ascii="Times New Roman" w:hAnsi="Times New Roman" w:cs="Times New Roman"/>
          <w:color w:val="000000" w:themeColor="text1"/>
          <w:sz w:val="18"/>
          <w:szCs w:val="18"/>
        </w:rPr>
        <w:t xml:space="preserve"> the study has </w:t>
      </w:r>
      <w:r w:rsidR="00DF3873" w:rsidRPr="00CA6A00">
        <w:rPr>
          <w:rFonts w:ascii="Times New Roman" w:hAnsi="Times New Roman" w:cs="Times New Roman"/>
          <w:color w:val="000000" w:themeColor="text1"/>
          <w:sz w:val="18"/>
          <w:szCs w:val="18"/>
        </w:rPr>
        <w:t>different</w:t>
      </w:r>
      <w:r w:rsidR="003E7250" w:rsidRPr="00CA6A00">
        <w:rPr>
          <w:rFonts w:ascii="Times New Roman" w:hAnsi="Times New Roman" w:cs="Times New Roman"/>
          <w:color w:val="000000" w:themeColor="text1"/>
          <w:sz w:val="18"/>
          <w:szCs w:val="18"/>
        </w:rPr>
        <w:t xml:space="preserve"> sample size</w:t>
      </w:r>
      <w:r w:rsidR="00AB2D76" w:rsidRPr="00CA6A00">
        <w:rPr>
          <w:rFonts w:ascii="Times New Roman" w:hAnsi="Times New Roman" w:cs="Times New Roman"/>
          <w:color w:val="000000" w:themeColor="text1"/>
          <w:sz w:val="18"/>
          <w:szCs w:val="18"/>
        </w:rPr>
        <w:t xml:space="preserve"> for different</w:t>
      </w:r>
      <w:r w:rsidR="00DF3873" w:rsidRPr="00CA6A00">
        <w:rPr>
          <w:rFonts w:ascii="Times New Roman" w:hAnsi="Times New Roman" w:cs="Times New Roman"/>
          <w:color w:val="000000" w:themeColor="text1"/>
          <w:sz w:val="18"/>
          <w:szCs w:val="18"/>
        </w:rPr>
        <w:t xml:space="preserve"> follow-up </w:t>
      </w:r>
      <w:r w:rsidR="00AB2D76" w:rsidRPr="00CA6A00">
        <w:rPr>
          <w:rFonts w:ascii="Times New Roman" w:hAnsi="Times New Roman" w:cs="Times New Roman"/>
          <w:color w:val="000000" w:themeColor="text1"/>
          <w:sz w:val="18"/>
          <w:szCs w:val="18"/>
        </w:rPr>
        <w:t xml:space="preserve">time and </w:t>
      </w:r>
      <w:r w:rsidRPr="00CA6A00">
        <w:rPr>
          <w:rFonts w:ascii="Times New Roman" w:hAnsi="Times New Roman" w:cs="Times New Roman"/>
          <w:color w:val="000000" w:themeColor="text1"/>
          <w:sz w:val="18"/>
          <w:szCs w:val="18"/>
        </w:rPr>
        <w:t>multiple outcome</w:t>
      </w:r>
      <w:r w:rsidR="00DF3873" w:rsidRPr="00CA6A00">
        <w:rPr>
          <w:rFonts w:ascii="Times New Roman" w:hAnsi="Times New Roman" w:cs="Times New Roman"/>
          <w:color w:val="000000" w:themeColor="text1"/>
          <w:sz w:val="18"/>
          <w:szCs w:val="18"/>
        </w:rPr>
        <w:t xml:space="preserve">s </w:t>
      </w:r>
    </w:p>
    <w:p w14:paraId="66EAAECE" w14:textId="1A15600B" w:rsidR="00CD05BD" w:rsidRPr="00CA6A00" w:rsidRDefault="0028183E" w:rsidP="00546BB6">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w:t>
      </w:r>
      <w:r w:rsidR="00CD05BD" w:rsidRPr="00CA6A00">
        <w:rPr>
          <w:rFonts w:ascii="Times New Roman" w:hAnsi="Times New Roman" w:cs="Times New Roman"/>
          <w:color w:val="000000" w:themeColor="text1"/>
          <w:sz w:val="18"/>
          <w:szCs w:val="18"/>
        </w:rPr>
        <w:t xml:space="preserve">tudies </w:t>
      </w:r>
      <w:r w:rsidRPr="00CA6A00">
        <w:rPr>
          <w:rFonts w:ascii="Times New Roman" w:hAnsi="Times New Roman" w:cs="Times New Roman"/>
          <w:color w:val="000000" w:themeColor="text1"/>
          <w:sz w:val="18"/>
          <w:szCs w:val="18"/>
        </w:rPr>
        <w:t>which don’t</w:t>
      </w:r>
      <w:r w:rsidR="00CD05BD" w:rsidRPr="00CA6A00">
        <w:rPr>
          <w:rFonts w:ascii="Times New Roman" w:hAnsi="Times New Roman" w:cs="Times New Roman"/>
          <w:color w:val="000000" w:themeColor="text1"/>
          <w:sz w:val="18"/>
          <w:szCs w:val="18"/>
        </w:rPr>
        <w:t xml:space="preserve"> have specific time points</w:t>
      </w:r>
      <w:r w:rsidR="00D7312F" w:rsidRPr="00CA6A00">
        <w:rPr>
          <w:rFonts w:ascii="Times New Roman" w:hAnsi="Times New Roman" w:cs="Times New Roman"/>
          <w:color w:val="000000" w:themeColor="text1"/>
          <w:sz w:val="18"/>
          <w:szCs w:val="18"/>
        </w:rPr>
        <w:t xml:space="preserve"> (-)</w:t>
      </w:r>
    </w:p>
    <w:p w14:paraId="226D25FF" w14:textId="77777777" w:rsidR="0094548D" w:rsidRDefault="0094548D" w:rsidP="00546BB6">
      <w:pPr>
        <w:rPr>
          <w:rFonts w:ascii="Times New Roman" w:hAnsi="Times New Roman" w:cs="Times New Roman"/>
          <w:color w:val="000000" w:themeColor="text1"/>
          <w:sz w:val="18"/>
          <w:szCs w:val="18"/>
        </w:rPr>
      </w:pPr>
    </w:p>
    <w:p w14:paraId="010B4126" w14:textId="77777777" w:rsidR="003C526F" w:rsidRDefault="003C526F" w:rsidP="00546BB6">
      <w:pPr>
        <w:rPr>
          <w:rFonts w:ascii="Times New Roman" w:hAnsi="Times New Roman" w:cs="Times New Roman"/>
          <w:color w:val="000000" w:themeColor="text1"/>
          <w:sz w:val="18"/>
          <w:szCs w:val="18"/>
        </w:rPr>
      </w:pPr>
    </w:p>
    <w:p w14:paraId="652CCB98" w14:textId="77777777" w:rsidR="003C526F" w:rsidRDefault="003C526F" w:rsidP="00546BB6">
      <w:pPr>
        <w:rPr>
          <w:rFonts w:ascii="Times New Roman" w:hAnsi="Times New Roman" w:cs="Times New Roman"/>
          <w:color w:val="000000" w:themeColor="text1"/>
          <w:sz w:val="18"/>
          <w:szCs w:val="18"/>
        </w:rPr>
      </w:pPr>
    </w:p>
    <w:p w14:paraId="3AAA2D59" w14:textId="77777777" w:rsidR="003C526F" w:rsidRDefault="003C526F" w:rsidP="00546BB6">
      <w:pPr>
        <w:rPr>
          <w:rFonts w:ascii="Times New Roman" w:hAnsi="Times New Roman" w:cs="Times New Roman"/>
          <w:color w:val="000000" w:themeColor="text1"/>
          <w:sz w:val="18"/>
          <w:szCs w:val="18"/>
        </w:rPr>
      </w:pPr>
    </w:p>
    <w:p w14:paraId="0400D243" w14:textId="77777777" w:rsidR="003C526F" w:rsidRDefault="003C526F" w:rsidP="00546BB6">
      <w:pPr>
        <w:rPr>
          <w:rFonts w:ascii="Times New Roman" w:hAnsi="Times New Roman" w:cs="Times New Roman"/>
          <w:color w:val="000000" w:themeColor="text1"/>
          <w:sz w:val="18"/>
          <w:szCs w:val="18"/>
        </w:rPr>
      </w:pPr>
    </w:p>
    <w:p w14:paraId="19CF72D2" w14:textId="77777777" w:rsidR="003C526F" w:rsidRDefault="003C526F" w:rsidP="00546BB6">
      <w:pPr>
        <w:rPr>
          <w:rFonts w:ascii="Times New Roman" w:hAnsi="Times New Roman" w:cs="Times New Roman"/>
          <w:color w:val="000000" w:themeColor="text1"/>
          <w:sz w:val="18"/>
          <w:szCs w:val="18"/>
        </w:rPr>
      </w:pPr>
    </w:p>
    <w:p w14:paraId="0342DC70" w14:textId="77777777" w:rsidR="003C526F" w:rsidRDefault="003C526F" w:rsidP="00546BB6">
      <w:pPr>
        <w:rPr>
          <w:rFonts w:ascii="Times New Roman" w:hAnsi="Times New Roman" w:cs="Times New Roman"/>
          <w:color w:val="000000" w:themeColor="text1"/>
          <w:sz w:val="18"/>
          <w:szCs w:val="18"/>
        </w:rPr>
      </w:pPr>
    </w:p>
    <w:p w14:paraId="727E0E8D" w14:textId="77777777" w:rsidR="003C526F" w:rsidRPr="00CA6A00" w:rsidRDefault="003C526F" w:rsidP="00546BB6">
      <w:pPr>
        <w:rPr>
          <w:rFonts w:ascii="Times New Roman" w:hAnsi="Times New Roman" w:cs="Times New Roman"/>
          <w:color w:val="000000" w:themeColor="text1"/>
          <w:sz w:val="18"/>
          <w:szCs w:val="18"/>
        </w:rPr>
      </w:pPr>
    </w:p>
    <w:p w14:paraId="2F67F2C6" w14:textId="333354CC" w:rsidR="00EC6960" w:rsidRPr="004D7898" w:rsidRDefault="00EC6960" w:rsidP="00EC5491">
      <w:pPr>
        <w:pStyle w:val="Heading1"/>
        <w:rPr>
          <w:rFonts w:ascii="Times New Roman" w:hAnsi="Times New Roman" w:cs="Times New Roman"/>
          <w:color w:val="000000" w:themeColor="text1"/>
          <w:sz w:val="24"/>
          <w:szCs w:val="24"/>
        </w:rPr>
      </w:pPr>
      <w:bookmarkStart w:id="5" w:name="_Toc190266390"/>
      <w:r w:rsidRPr="004D7898">
        <w:rPr>
          <w:rFonts w:ascii="Times New Roman" w:hAnsi="Times New Roman" w:cs="Times New Roman"/>
          <w:color w:val="000000" w:themeColor="text1"/>
          <w:sz w:val="24"/>
          <w:szCs w:val="24"/>
        </w:rPr>
        <w:lastRenderedPageBreak/>
        <w:t>Table S</w:t>
      </w:r>
      <w:r w:rsidR="001E4D50" w:rsidRPr="004D7898">
        <w:rPr>
          <w:rFonts w:ascii="Times New Roman" w:hAnsi="Times New Roman" w:cs="Times New Roman"/>
          <w:color w:val="000000" w:themeColor="text1"/>
          <w:sz w:val="24"/>
          <w:szCs w:val="24"/>
        </w:rPr>
        <w:t>5</w:t>
      </w:r>
      <w:r w:rsidRPr="004D7898">
        <w:rPr>
          <w:rFonts w:ascii="Times New Roman" w:hAnsi="Times New Roman" w:cs="Times New Roman"/>
          <w:color w:val="000000" w:themeColor="text1"/>
          <w:sz w:val="24"/>
          <w:szCs w:val="24"/>
        </w:rPr>
        <w:t>. Overview of included studies</w:t>
      </w:r>
      <w:r w:rsidR="006E3C2D" w:rsidRPr="004D7898">
        <w:rPr>
          <w:rFonts w:ascii="Times New Roman" w:hAnsi="Times New Roman" w:cs="Times New Roman"/>
          <w:color w:val="000000" w:themeColor="text1"/>
          <w:sz w:val="24"/>
          <w:szCs w:val="24"/>
        </w:rPr>
        <w:t xml:space="preserve"> (</w:t>
      </w:r>
      <w:r w:rsidR="00515F4C" w:rsidRPr="004D7898">
        <w:rPr>
          <w:rFonts w:ascii="Times New Roman" w:hAnsi="Times New Roman" w:cs="Times New Roman"/>
          <w:color w:val="000000" w:themeColor="text1"/>
          <w:sz w:val="24"/>
          <w:szCs w:val="24"/>
        </w:rPr>
        <w:t>Studi</w:t>
      </w:r>
      <w:r w:rsidR="00D27FA0" w:rsidRPr="004D7898">
        <w:rPr>
          <w:rFonts w:ascii="Times New Roman" w:hAnsi="Times New Roman" w:cs="Times New Roman"/>
          <w:color w:val="000000" w:themeColor="text1"/>
          <w:sz w:val="24"/>
          <w:szCs w:val="24"/>
        </w:rPr>
        <w:t>es characteristics)</w:t>
      </w:r>
      <w:bookmarkEnd w:id="5"/>
    </w:p>
    <w:tbl>
      <w:tblPr>
        <w:tblStyle w:val="TableGrid"/>
        <w:tblW w:w="14170" w:type="dxa"/>
        <w:tblLayout w:type="fixed"/>
        <w:tblLook w:val="04A0" w:firstRow="1" w:lastRow="0" w:firstColumn="1" w:lastColumn="0" w:noHBand="0" w:noVBand="1"/>
      </w:tblPr>
      <w:tblGrid>
        <w:gridCol w:w="2122"/>
        <w:gridCol w:w="2126"/>
        <w:gridCol w:w="2410"/>
        <w:gridCol w:w="1417"/>
        <w:gridCol w:w="1418"/>
        <w:gridCol w:w="2268"/>
        <w:gridCol w:w="2409"/>
      </w:tblGrid>
      <w:tr w:rsidR="00CA6A00" w:rsidRPr="00CA6A00" w14:paraId="28FAB800" w14:textId="5B1FCA6F" w:rsidTr="00F9178C">
        <w:trPr>
          <w:tblHeader/>
        </w:trPr>
        <w:tc>
          <w:tcPr>
            <w:tcW w:w="2122" w:type="dxa"/>
            <w:vAlign w:val="bottom"/>
          </w:tcPr>
          <w:p w14:paraId="3F19FF27" w14:textId="5A4894CF" w:rsidR="00883B49" w:rsidRPr="00CA6A00" w:rsidRDefault="00883B49" w:rsidP="00393034">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Author and year</w:t>
            </w:r>
          </w:p>
        </w:tc>
        <w:tc>
          <w:tcPr>
            <w:tcW w:w="2126" w:type="dxa"/>
            <w:vAlign w:val="bottom"/>
          </w:tcPr>
          <w:p w14:paraId="635E5933" w14:textId="77777777" w:rsidR="00883B49" w:rsidRPr="00CA6A00" w:rsidRDefault="00883B49" w:rsidP="00393034">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Country</w:t>
            </w:r>
          </w:p>
        </w:tc>
        <w:tc>
          <w:tcPr>
            <w:tcW w:w="2410" w:type="dxa"/>
            <w:vAlign w:val="bottom"/>
          </w:tcPr>
          <w:p w14:paraId="3590F828" w14:textId="77777777" w:rsidR="00883B49" w:rsidRPr="00CA6A00" w:rsidRDefault="00883B49" w:rsidP="00393034">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Study design</w:t>
            </w:r>
          </w:p>
        </w:tc>
        <w:tc>
          <w:tcPr>
            <w:tcW w:w="1417" w:type="dxa"/>
            <w:vAlign w:val="bottom"/>
          </w:tcPr>
          <w:p w14:paraId="158CEF53" w14:textId="77777777" w:rsidR="00883B49" w:rsidRPr="00CA6A00" w:rsidRDefault="00883B49" w:rsidP="00393034">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Sex</w:t>
            </w:r>
          </w:p>
          <w:p w14:paraId="5AC5FFFE" w14:textId="1877FB67" w:rsidR="00883B49" w:rsidRPr="00CA6A00" w:rsidRDefault="000C0CA6" w:rsidP="00393034">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M</w:t>
            </w:r>
            <w:r w:rsidR="00883B49" w:rsidRPr="00CA6A00">
              <w:rPr>
                <w:rFonts w:ascii="Times New Roman" w:hAnsi="Times New Roman" w:cs="Times New Roman"/>
                <w:b/>
                <w:bCs/>
                <w:color w:val="000000" w:themeColor="text1"/>
                <w:sz w:val="18"/>
                <w:szCs w:val="18"/>
              </w:rPr>
              <w:t>/</w:t>
            </w:r>
            <w:r w:rsidRPr="00CA6A00">
              <w:rPr>
                <w:rFonts w:ascii="Times New Roman" w:hAnsi="Times New Roman" w:cs="Times New Roman"/>
                <w:b/>
                <w:bCs/>
                <w:color w:val="000000" w:themeColor="text1"/>
                <w:sz w:val="18"/>
                <w:szCs w:val="18"/>
              </w:rPr>
              <w:t>F</w:t>
            </w:r>
            <w:r w:rsidR="00883B49" w:rsidRPr="00CA6A00">
              <w:rPr>
                <w:rFonts w:ascii="Times New Roman" w:hAnsi="Times New Roman" w:cs="Times New Roman"/>
                <w:b/>
                <w:bCs/>
                <w:color w:val="000000" w:themeColor="text1"/>
                <w:sz w:val="18"/>
                <w:szCs w:val="18"/>
              </w:rPr>
              <w:t xml:space="preserve">, N </w:t>
            </w:r>
          </w:p>
        </w:tc>
        <w:tc>
          <w:tcPr>
            <w:tcW w:w="1418" w:type="dxa"/>
            <w:vAlign w:val="bottom"/>
          </w:tcPr>
          <w:p w14:paraId="78FA9FFE" w14:textId="77777777" w:rsidR="00883B49" w:rsidRPr="00CA6A00" w:rsidRDefault="00883B49" w:rsidP="00393034">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Age</w:t>
            </w:r>
          </w:p>
          <w:p w14:paraId="41D8C29E" w14:textId="3A30B003" w:rsidR="00883B49" w:rsidRPr="00CA6A00" w:rsidRDefault="00883B49" w:rsidP="00393034">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w:t>
            </w:r>
            <w:r w:rsidR="000C0CA6" w:rsidRPr="00CA6A00">
              <w:rPr>
                <w:rFonts w:ascii="Times New Roman" w:hAnsi="Times New Roman" w:cs="Times New Roman"/>
                <w:b/>
                <w:bCs/>
                <w:color w:val="000000" w:themeColor="text1"/>
                <w:sz w:val="18"/>
                <w:szCs w:val="18"/>
              </w:rPr>
              <w:t>M</w:t>
            </w:r>
            <w:r w:rsidRPr="00CA6A00">
              <w:rPr>
                <w:rFonts w:ascii="Times New Roman" w:hAnsi="Times New Roman" w:cs="Times New Roman"/>
                <w:b/>
                <w:bCs/>
                <w:color w:val="000000" w:themeColor="text1"/>
                <w:sz w:val="18"/>
                <w:szCs w:val="18"/>
              </w:rPr>
              <w:t>/sd)</w:t>
            </w:r>
          </w:p>
        </w:tc>
        <w:tc>
          <w:tcPr>
            <w:tcW w:w="2268" w:type="dxa"/>
            <w:vAlign w:val="bottom"/>
          </w:tcPr>
          <w:p w14:paraId="5B5C5801" w14:textId="69D13CDF" w:rsidR="00883B49" w:rsidRPr="00CA6A00" w:rsidRDefault="000C0CA6" w:rsidP="00393034">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S</w:t>
            </w:r>
            <w:r w:rsidR="00883B49" w:rsidRPr="00CA6A00">
              <w:rPr>
                <w:rFonts w:ascii="Times New Roman" w:hAnsi="Times New Roman" w:cs="Times New Roman"/>
                <w:b/>
                <w:bCs/>
                <w:color w:val="000000" w:themeColor="text1"/>
                <w:sz w:val="18"/>
                <w:szCs w:val="18"/>
              </w:rPr>
              <w:t>etting</w:t>
            </w:r>
          </w:p>
        </w:tc>
        <w:tc>
          <w:tcPr>
            <w:tcW w:w="2409" w:type="dxa"/>
            <w:vAlign w:val="bottom"/>
          </w:tcPr>
          <w:p w14:paraId="30B235BE" w14:textId="7DC7C8AB" w:rsidR="00883B49" w:rsidRPr="00CA6A00" w:rsidRDefault="00883B49" w:rsidP="00393034">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Delirium tool/s</w:t>
            </w:r>
          </w:p>
        </w:tc>
      </w:tr>
      <w:tr w:rsidR="00CA6A00" w:rsidRPr="00CA6A00" w14:paraId="7537FA4E" w14:textId="7F6A4535" w:rsidTr="00393034">
        <w:tc>
          <w:tcPr>
            <w:tcW w:w="2122" w:type="dxa"/>
            <w:vAlign w:val="bottom"/>
          </w:tcPr>
          <w:p w14:paraId="5A3BD622" w14:textId="212C54C6"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Abelha 2013</w:t>
            </w:r>
            <w:r w:rsidR="000E475D"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Abelha&lt;/Author&gt;&lt;Year&gt;2013&lt;/Year&gt;&lt;RecNum&gt;445&lt;/RecNum&gt;&lt;DisplayText&gt;[1]&lt;/DisplayText&gt;&lt;record&gt;&lt;rec-number&gt;445&lt;/rec-number&gt;&lt;foreign-keys&gt;&lt;key app="EN" db-id="sstzwfe08r9xrke295vvts57d2ew5p9sed9p" timestamp="1734570609"&gt;445&lt;/key&gt;&lt;/foreign-keys&gt;&lt;ref-type name="Journal Article"&gt;17&lt;/ref-type&gt;&lt;contributors&gt;&lt;authors&gt;&lt;author&gt;Abelha, F. J.&lt;/author&gt;&lt;author&gt;Luís, C.&lt;/author&gt;&lt;author&gt;Veiga, D.&lt;/author&gt;&lt;author&gt;Parente, D.&lt;/author&gt;&lt;author&gt;Fernandes, V.&lt;/author&gt;&lt;author&gt;Santos, P.&lt;/author&gt;&lt;author&gt;Botelho, M.&lt;/author&gt;&lt;author&gt;Santos, A.&lt;/author&gt;&lt;author&gt;Santos, C.&lt;/author&gt;&lt;/authors&gt;&lt;/contributors&gt;&lt;titles&gt;&lt;title&gt;Outcome and quality of life in patients with postoperative delirium during an ICU stay following major surgery&lt;/title&gt;&lt;secondary-title&gt;Crit Care&lt;/secondary-title&gt;&lt;/titles&gt;&lt;periodical&gt;&lt;full-title&gt;Crit Care&lt;/full-title&gt;&lt;/periodical&gt;&lt;pages&gt;R257&lt;/pages&gt;&lt;volume&gt;17&lt;/volume&gt;&lt;number&gt;5&lt;/number&gt;&lt;edition&gt;20131029&lt;/edition&gt;&lt;keywords&gt;&lt;keyword&gt;Activities of Daily Living&lt;/keyword&gt;&lt;keyword&gt;Aged&lt;/keyword&gt;&lt;keyword&gt;Aged, 80 and over&lt;/keyword&gt;&lt;keyword&gt;Critical Care&lt;/keyword&gt;&lt;keyword&gt;Delirium/*epidemiology&lt;/keyword&gt;&lt;keyword&gt;Female&lt;/keyword&gt;&lt;keyword&gt;Hospital Mortality&lt;/keyword&gt;&lt;keyword&gt;Humans&lt;/keyword&gt;&lt;keyword&gt;*Intensive Care Units&lt;/keyword&gt;&lt;keyword&gt;Length of Stay/statistics &amp;amp; numerical data&lt;/keyword&gt;&lt;keyword&gt;Male&lt;/keyword&gt;&lt;keyword&gt;Middle Aged&lt;/keyword&gt;&lt;keyword&gt;Portugal/epidemiology&lt;/keyword&gt;&lt;keyword&gt;Postoperative Complications/*epidemiology&lt;/keyword&gt;&lt;keyword&gt;Prospective Studies&lt;/keyword&gt;&lt;keyword&gt;*Quality of Life&lt;/keyword&gt;&lt;keyword&gt;Risk Factors&lt;/keyword&gt;&lt;keyword&gt;Treatment Outcome&lt;/keyword&gt;&lt;/keywords&gt;&lt;dates&gt;&lt;year&gt;2013&lt;/year&gt;&lt;pub-dates&gt;&lt;date&gt;Oct 29&lt;/date&gt;&lt;/pub-dates&gt;&lt;/dates&gt;&lt;isbn&gt;1364-8535 (Print)&amp;#xD;1364-8535&lt;/isbn&gt;&lt;accession-num&gt;24168808&lt;/accession-num&gt;&lt;urls&gt;&lt;/urls&gt;&lt;custom2&gt;PMC4057091&lt;/custom2&gt;&lt;electronic-resource-num&gt;10.1186/cc13084&lt;/electronic-resource-num&gt;&lt;remote-database-provider&gt;NLM&lt;/remote-database-provider&gt;&lt;language&gt;eng&lt;/language&gt;&lt;/record&gt;&lt;/Cite&gt;&lt;/EndNote&gt;</w:instrText>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4492CB51" w14:textId="4851F454"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ortugal</w:t>
            </w:r>
          </w:p>
        </w:tc>
        <w:tc>
          <w:tcPr>
            <w:tcW w:w="2410" w:type="dxa"/>
            <w:vAlign w:val="bottom"/>
          </w:tcPr>
          <w:p w14:paraId="4E8EAAA8" w14:textId="1334B487" w:rsidR="00883B49" w:rsidRPr="00CA6A00" w:rsidRDefault="00D96B45"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5235CCC4" w14:textId="11F7D8A6"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54/208</w:t>
            </w:r>
          </w:p>
        </w:tc>
        <w:tc>
          <w:tcPr>
            <w:tcW w:w="1418" w:type="dxa"/>
            <w:vAlign w:val="bottom"/>
          </w:tcPr>
          <w:p w14:paraId="74FD5DF5" w14:textId="37197DD1"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4.6/14.87</w:t>
            </w:r>
          </w:p>
        </w:tc>
        <w:tc>
          <w:tcPr>
            <w:tcW w:w="2268" w:type="dxa"/>
            <w:vAlign w:val="bottom"/>
          </w:tcPr>
          <w:p w14:paraId="370A6947" w14:textId="67FC9211"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urgical ICU</w:t>
            </w:r>
          </w:p>
        </w:tc>
        <w:tc>
          <w:tcPr>
            <w:tcW w:w="2409" w:type="dxa"/>
            <w:vAlign w:val="bottom"/>
          </w:tcPr>
          <w:p w14:paraId="2E1DA4D1" w14:textId="454F2AB3"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ICDSC</w:t>
            </w:r>
          </w:p>
        </w:tc>
      </w:tr>
      <w:tr w:rsidR="00CA6A00" w:rsidRPr="00CA6A00" w14:paraId="39BADA8D" w14:textId="402FD923" w:rsidTr="00393034">
        <w:tc>
          <w:tcPr>
            <w:tcW w:w="2122" w:type="dxa"/>
            <w:vAlign w:val="bottom"/>
          </w:tcPr>
          <w:p w14:paraId="594408BE" w14:textId="64AFA2A6"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Adamis 2007</w:t>
            </w:r>
            <w:r w:rsidR="000E475D" w:rsidRPr="00CA6A00">
              <w:rPr>
                <w:rFonts w:ascii="Times New Roman" w:hAnsi="Times New Roman" w:cs="Times New Roman"/>
                <w:color w:val="000000" w:themeColor="text1"/>
                <w:sz w:val="18"/>
                <w:szCs w:val="18"/>
              </w:rPr>
              <w:fldChar w:fldCharType="begin">
                <w:fldData xml:space="preserve">PEVuZE5vdGU+PENpdGU+PEF1dGhvcj5BZGFtaXM8L0F1dGhvcj48WWVhcj4yMDA3PC9ZZWFyPjxS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BZGFtaXM8L0F1dGhvcj48WWVhcj4yMDA3PC9ZZWFyPjxS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2210583D" w14:textId="0B170A05"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K</w:t>
            </w:r>
          </w:p>
        </w:tc>
        <w:tc>
          <w:tcPr>
            <w:tcW w:w="2410" w:type="dxa"/>
            <w:vAlign w:val="bottom"/>
          </w:tcPr>
          <w:p w14:paraId="6815CF42" w14:textId="23A7BEDE" w:rsidR="00883B49" w:rsidRPr="00CA6A00" w:rsidRDefault="00D96B45"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27BD1289" w14:textId="39A8AEA9"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54/110</w:t>
            </w:r>
          </w:p>
        </w:tc>
        <w:tc>
          <w:tcPr>
            <w:tcW w:w="1418" w:type="dxa"/>
            <w:vAlign w:val="bottom"/>
          </w:tcPr>
          <w:p w14:paraId="1B7CD967" w14:textId="43CE61A8"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4.6/6.57</w:t>
            </w:r>
          </w:p>
        </w:tc>
        <w:tc>
          <w:tcPr>
            <w:tcW w:w="2268" w:type="dxa"/>
            <w:vAlign w:val="bottom"/>
          </w:tcPr>
          <w:p w14:paraId="1FAD10C6" w14:textId="6A90BD02"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edical unit</w:t>
            </w:r>
          </w:p>
        </w:tc>
        <w:tc>
          <w:tcPr>
            <w:tcW w:w="2409" w:type="dxa"/>
            <w:vAlign w:val="bottom"/>
          </w:tcPr>
          <w:p w14:paraId="57D39460" w14:textId="161A027B"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tc>
      </w:tr>
      <w:tr w:rsidR="00CA6A00" w:rsidRPr="00CA6A00" w14:paraId="7B54AABB" w14:textId="215A370B" w:rsidTr="00393034">
        <w:tc>
          <w:tcPr>
            <w:tcW w:w="2122" w:type="dxa"/>
            <w:vAlign w:val="bottom"/>
          </w:tcPr>
          <w:p w14:paraId="505F3886" w14:textId="55E77373"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Alberto 2018</w:t>
            </w:r>
            <w:r w:rsidR="000E475D" w:rsidRPr="00CA6A00">
              <w:rPr>
                <w:rFonts w:ascii="Times New Roman" w:hAnsi="Times New Roman" w:cs="Times New Roman"/>
                <w:color w:val="000000" w:themeColor="text1"/>
                <w:sz w:val="18"/>
                <w:szCs w:val="18"/>
              </w:rPr>
              <w:fldChar w:fldCharType="begin">
                <w:fldData xml:space="preserve">PEVuZE5vdGU+PENpdGU+PEF1dGhvcj5BbGJlcnRvPC9BdXRob3I+PFllYXI+MjAxODwvWWVhcj48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BbGJlcnRvPC9BdXRob3I+PFllYXI+MjAxODwvWWVhcj48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3]</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70085CB2" w14:textId="0DE80A95"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pain</w:t>
            </w:r>
          </w:p>
        </w:tc>
        <w:tc>
          <w:tcPr>
            <w:tcW w:w="2410" w:type="dxa"/>
            <w:vAlign w:val="bottom"/>
          </w:tcPr>
          <w:p w14:paraId="0BD907B6" w14:textId="69DEB1A2" w:rsidR="00883B49" w:rsidRPr="00CA6A00" w:rsidRDefault="00D96B45"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20098C17" w14:textId="163D35E0"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93/146</w:t>
            </w:r>
          </w:p>
        </w:tc>
        <w:tc>
          <w:tcPr>
            <w:tcW w:w="1418" w:type="dxa"/>
            <w:vAlign w:val="bottom"/>
          </w:tcPr>
          <w:p w14:paraId="294FFFF6" w14:textId="07999CC9"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1.7/9.4</w:t>
            </w:r>
          </w:p>
        </w:tc>
        <w:tc>
          <w:tcPr>
            <w:tcW w:w="2268" w:type="dxa"/>
            <w:vAlign w:val="bottom"/>
          </w:tcPr>
          <w:p w14:paraId="7D1B3D48" w14:textId="5B6CE77E"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ED </w:t>
            </w:r>
          </w:p>
        </w:tc>
        <w:tc>
          <w:tcPr>
            <w:tcW w:w="2409" w:type="dxa"/>
            <w:vAlign w:val="bottom"/>
          </w:tcPr>
          <w:p w14:paraId="5246D7B1" w14:textId="5B1BE6FF"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bCAM</w:t>
            </w:r>
          </w:p>
        </w:tc>
      </w:tr>
      <w:tr w:rsidR="00CA6A00" w:rsidRPr="00CA6A00" w14:paraId="2A97198C" w14:textId="2BD66D49" w:rsidTr="00393034">
        <w:tc>
          <w:tcPr>
            <w:tcW w:w="2122" w:type="dxa"/>
            <w:vAlign w:val="bottom"/>
          </w:tcPr>
          <w:p w14:paraId="7A26B63A" w14:textId="0B3A8ACF"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AlHuraizi 2023</w:t>
            </w:r>
            <w:r w:rsidR="000E475D" w:rsidRPr="00CA6A00">
              <w:rPr>
                <w:rFonts w:ascii="Times New Roman" w:hAnsi="Times New Roman" w:cs="Times New Roman"/>
                <w:color w:val="000000" w:themeColor="text1"/>
                <w:sz w:val="18"/>
                <w:szCs w:val="18"/>
              </w:rPr>
              <w:fldChar w:fldCharType="begin">
                <w:fldData xml:space="preserve">PEVuZE5vdGU+PENpdGU+PEF1dGhvcj5BbCBIdXJhaXppPC9BdXRob3I+PFllYXI+MjAyMzwvWWVh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BbCBIdXJhaXppPC9BdXRob3I+PFllYXI+MjAyMzwvWWVh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4]</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3A29B74C" w14:textId="19EAA26A"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Oman</w:t>
            </w:r>
          </w:p>
        </w:tc>
        <w:tc>
          <w:tcPr>
            <w:tcW w:w="2410" w:type="dxa"/>
            <w:vAlign w:val="bottom"/>
          </w:tcPr>
          <w:p w14:paraId="6D69AB8F" w14:textId="3CBDDA3B" w:rsidR="00883B49" w:rsidRPr="00CA6A00" w:rsidRDefault="00D96B45"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09E77BB2" w14:textId="7F4FE1A1"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36/148</w:t>
            </w:r>
          </w:p>
        </w:tc>
        <w:tc>
          <w:tcPr>
            <w:tcW w:w="1418" w:type="dxa"/>
            <w:vAlign w:val="bottom"/>
          </w:tcPr>
          <w:p w14:paraId="10812120" w14:textId="402AE5B9"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1.7/8.94</w:t>
            </w:r>
          </w:p>
        </w:tc>
        <w:tc>
          <w:tcPr>
            <w:tcW w:w="2268" w:type="dxa"/>
            <w:vAlign w:val="bottom"/>
          </w:tcPr>
          <w:p w14:paraId="44E08AB6" w14:textId="58210175"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edical wards</w:t>
            </w:r>
          </w:p>
        </w:tc>
        <w:tc>
          <w:tcPr>
            <w:tcW w:w="2409" w:type="dxa"/>
            <w:vAlign w:val="bottom"/>
          </w:tcPr>
          <w:p w14:paraId="3EBDD7F8" w14:textId="5879B255"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D-CAM</w:t>
            </w:r>
          </w:p>
        </w:tc>
      </w:tr>
      <w:tr w:rsidR="00CA6A00" w:rsidRPr="00CA6A00" w14:paraId="25BAE471" w14:textId="0139176D" w:rsidTr="00393034">
        <w:tc>
          <w:tcPr>
            <w:tcW w:w="2122" w:type="dxa"/>
            <w:vAlign w:val="bottom"/>
          </w:tcPr>
          <w:p w14:paraId="1E8E40A3" w14:textId="0D6E6991"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Alzoubi 2022</w:t>
            </w:r>
            <w:r w:rsidR="000E475D"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Alzoubi&lt;/Author&gt;&lt;Year&gt;2022&lt;/Year&gt;&lt;RecNum&gt;186&lt;/RecNum&gt;&lt;DisplayText&gt;[5]&lt;/DisplayText&gt;&lt;record&gt;&lt;rec-number&gt;186&lt;/rec-number&gt;&lt;foreign-keys&gt;&lt;key app="EN" db-id="sstzwfe08r9xrke295vvts57d2ew5p9sed9p" timestamp="1734568913"&gt;186&lt;/key&gt;&lt;/foreign-keys&gt;&lt;ref-type name="Journal Article"&gt;17&lt;/ref-type&gt;&lt;contributors&gt;&lt;authors&gt;&lt;author&gt;Alzoubi, E.&lt;/author&gt;&lt;author&gt;Shaheen, F.&lt;/author&gt;&lt;author&gt;Yousef, K.&lt;/author&gt;&lt;/authors&gt;&lt;/contributors&gt;&lt;auth-address&gt;King Abdullah University Hospital, Irbid, Jordan.&amp;#xD;Albasheer Hospital, Amman, Jordan.&amp;#xD;School of Nursing, University of Jordan, Amman, Jordan.&amp;#xD;School of Humanities, Social Science, and Health, University of Wollongong in Dubai, Dubai, United Arab Emirates.&lt;/auth-address&gt;&lt;titles&gt;&lt;title&gt;Delirium incidence, predictors and outcomes in the intensive care unit: A prospective cohort study&lt;/title&gt;&lt;secondary-title&gt;Int J Nurs Pract&lt;/secondary-title&gt;&lt;/titles&gt;&lt;periodical&gt;&lt;full-title&gt;Int J Nurs Pract&lt;/full-title&gt;&lt;/periodical&gt;&lt;pages&gt;e13154&lt;/pages&gt;&lt;volume&gt;30&lt;/volume&gt;&lt;number&gt;1&lt;/number&gt;&lt;edition&gt;20230412&lt;/edition&gt;&lt;keywords&gt;&lt;keyword&gt;Humans&lt;/keyword&gt;&lt;keyword&gt;Adolescent&lt;/keyword&gt;&lt;keyword&gt;Prospective Studies&lt;/keyword&gt;&lt;keyword&gt;*Delirium/diagnosis/epidemiology&lt;/keyword&gt;&lt;keyword&gt;Activities of Daily Living&lt;/keyword&gt;&lt;keyword&gt;Incidence&lt;/keyword&gt;&lt;keyword&gt;Intensive Care Units&lt;/keyword&gt;&lt;keyword&gt;delirium&lt;/keyword&gt;&lt;keyword&gt;intensive care unit&lt;/keyword&gt;&lt;keyword&gt;mortality&lt;/keyword&gt;&lt;keyword&gt;nursing&lt;/keyword&gt;&lt;keyword&gt;prediction&lt;/keyword&gt;&lt;/keywords&gt;&lt;dates&gt;&lt;year&gt;2022&lt;/year&gt;&lt;pub-dates&gt;&lt;date&gt;Feb&lt;/date&gt;&lt;/pub-dates&gt;&lt;/dates&gt;&lt;isbn&gt;1440-172X (Electronic)&amp;#xD;1322-7114 (Linking)&lt;/isbn&gt;&lt;accession-num&gt;37044382&lt;/accession-num&gt;&lt;urls&gt;&lt;related-urls&gt;&lt;url&gt;https://www.ncbi.nlm.nih.gov/pubmed/37044382&lt;/url&gt;&lt;/related-urls&gt;&lt;/urls&gt;&lt;electronic-resource-num&gt;10.1111/ijn.13154&lt;/electronic-resource-num&gt;&lt;remote-database-name&gt;Medline&lt;/remote-database-name&gt;&lt;remote-database-provider&gt;NLM&lt;/remote-database-provider&gt;&lt;/record&gt;&lt;/Cite&gt;&lt;/EndNote&gt;</w:instrText>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5]</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52527153" w14:textId="59657D65"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Jordan</w:t>
            </w:r>
          </w:p>
        </w:tc>
        <w:tc>
          <w:tcPr>
            <w:tcW w:w="2410" w:type="dxa"/>
            <w:vAlign w:val="bottom"/>
          </w:tcPr>
          <w:p w14:paraId="3FD25B43" w14:textId="28CE224C" w:rsidR="00883B49" w:rsidRPr="00CA6A00" w:rsidRDefault="00D96B45"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0403F894" w14:textId="410FDE14"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56/55</w:t>
            </w:r>
          </w:p>
        </w:tc>
        <w:tc>
          <w:tcPr>
            <w:tcW w:w="1418" w:type="dxa"/>
            <w:vAlign w:val="bottom"/>
          </w:tcPr>
          <w:p w14:paraId="2763F413" w14:textId="08398581"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4.7/16.3</w:t>
            </w:r>
          </w:p>
        </w:tc>
        <w:tc>
          <w:tcPr>
            <w:tcW w:w="2268" w:type="dxa"/>
            <w:vAlign w:val="bottom"/>
          </w:tcPr>
          <w:p w14:paraId="40973A1E" w14:textId="1DDFD998"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ICU</w:t>
            </w:r>
          </w:p>
        </w:tc>
        <w:tc>
          <w:tcPr>
            <w:tcW w:w="2409" w:type="dxa"/>
            <w:vAlign w:val="bottom"/>
          </w:tcPr>
          <w:p w14:paraId="2861EBD2" w14:textId="4FBB3DB8"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ICU</w:t>
            </w:r>
          </w:p>
        </w:tc>
      </w:tr>
      <w:tr w:rsidR="00CA6A00" w:rsidRPr="00CA6A00" w14:paraId="498407D8" w14:textId="327B0629" w:rsidTr="00393034">
        <w:tc>
          <w:tcPr>
            <w:tcW w:w="2122" w:type="dxa"/>
            <w:vAlign w:val="bottom"/>
          </w:tcPr>
          <w:p w14:paraId="7D7FEE92" w14:textId="6C3330B5"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Arneson 2023 </w:t>
            </w:r>
            <w:r w:rsidR="000E475D" w:rsidRPr="00CA6A00">
              <w:rPr>
                <w:rFonts w:ascii="Times New Roman" w:hAnsi="Times New Roman" w:cs="Times New Roman"/>
                <w:color w:val="000000" w:themeColor="text1"/>
                <w:sz w:val="18"/>
                <w:szCs w:val="18"/>
              </w:rPr>
              <w:fldChar w:fldCharType="begin">
                <w:fldData xml:space="preserve">PEVuZE5vdGU+PENpdGU+PEF1dGhvcj5Bcm5lc29uPC9BdXRob3I+PFllYXI+MjAyMzwvWWVhcj48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Bcm5lc29uPC9BdXRob3I+PFllYXI+MjAyMzwvWWVhcj48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6]</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2FF061F5" w14:textId="25887112"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SA</w:t>
            </w:r>
          </w:p>
        </w:tc>
        <w:tc>
          <w:tcPr>
            <w:tcW w:w="2410" w:type="dxa"/>
            <w:vAlign w:val="bottom"/>
          </w:tcPr>
          <w:p w14:paraId="33EAC4DA" w14:textId="237BDA54" w:rsidR="00883B49" w:rsidRPr="00CA6A00" w:rsidRDefault="00D96B45"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Retrospective cohort</w:t>
            </w:r>
          </w:p>
        </w:tc>
        <w:tc>
          <w:tcPr>
            <w:tcW w:w="1417" w:type="dxa"/>
            <w:vAlign w:val="bottom"/>
          </w:tcPr>
          <w:p w14:paraId="508EB8A9" w14:textId="20ABB540"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441/526</w:t>
            </w:r>
          </w:p>
        </w:tc>
        <w:tc>
          <w:tcPr>
            <w:tcW w:w="1418" w:type="dxa"/>
            <w:vAlign w:val="bottom"/>
          </w:tcPr>
          <w:p w14:paraId="0E4F0097" w14:textId="0B99169B"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3.35/6.68</w:t>
            </w:r>
          </w:p>
        </w:tc>
        <w:tc>
          <w:tcPr>
            <w:tcW w:w="2268" w:type="dxa"/>
            <w:vAlign w:val="bottom"/>
          </w:tcPr>
          <w:p w14:paraId="07D6687E" w14:textId="1099F162"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ED </w:t>
            </w:r>
          </w:p>
        </w:tc>
        <w:tc>
          <w:tcPr>
            <w:tcW w:w="2409" w:type="dxa"/>
            <w:vAlign w:val="bottom"/>
          </w:tcPr>
          <w:p w14:paraId="2DC7C934" w14:textId="5D3BA9B0"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bCAM</w:t>
            </w:r>
          </w:p>
        </w:tc>
      </w:tr>
      <w:tr w:rsidR="00CA6A00" w:rsidRPr="00CA6A00" w14:paraId="54A9ACE7" w14:textId="040E1CB2" w:rsidTr="00393034">
        <w:tc>
          <w:tcPr>
            <w:tcW w:w="2122" w:type="dxa"/>
            <w:vAlign w:val="bottom"/>
          </w:tcPr>
          <w:p w14:paraId="22BD4490" w14:textId="38BAEF7D"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Avelino-Silva 2017</w:t>
            </w:r>
            <w:r w:rsidR="000E475D" w:rsidRPr="00CA6A00">
              <w:rPr>
                <w:rFonts w:ascii="Times New Roman" w:hAnsi="Times New Roman" w:cs="Times New Roman"/>
                <w:color w:val="000000" w:themeColor="text1"/>
                <w:sz w:val="18"/>
                <w:szCs w:val="18"/>
              </w:rPr>
              <w:fldChar w:fldCharType="begin">
                <w:fldData xml:space="preserve">PEVuZE5vdGU+PENpdGU+PEF1dGhvcj5BdmVsaW5vLVNpbHZhPC9BdXRob3I+PFllYXI+MjAxNzwv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BdmVsaW5vLVNpbHZhPC9BdXRob3I+PFllYXI+MjAxNzwv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7]</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51FC13B1" w14:textId="7E669029"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Brazil</w:t>
            </w:r>
          </w:p>
        </w:tc>
        <w:tc>
          <w:tcPr>
            <w:tcW w:w="2410" w:type="dxa"/>
            <w:vAlign w:val="bottom"/>
          </w:tcPr>
          <w:p w14:paraId="4E8C3CCD" w14:textId="1F830FC4" w:rsidR="00883B49" w:rsidRPr="00CA6A00" w:rsidRDefault="00D96B45"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75055398" w14:textId="704E9B6E"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549/860</w:t>
            </w:r>
          </w:p>
        </w:tc>
        <w:tc>
          <w:tcPr>
            <w:tcW w:w="1418" w:type="dxa"/>
            <w:vAlign w:val="bottom"/>
          </w:tcPr>
          <w:p w14:paraId="6864E73A" w14:textId="558E9E6F"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0/9</w:t>
            </w:r>
          </w:p>
        </w:tc>
        <w:tc>
          <w:tcPr>
            <w:tcW w:w="2268" w:type="dxa"/>
            <w:vAlign w:val="bottom"/>
          </w:tcPr>
          <w:p w14:paraId="02078367" w14:textId="1D46E32B"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eriatric ward</w:t>
            </w:r>
          </w:p>
        </w:tc>
        <w:tc>
          <w:tcPr>
            <w:tcW w:w="2409" w:type="dxa"/>
            <w:vAlign w:val="bottom"/>
          </w:tcPr>
          <w:p w14:paraId="7F169A22" w14:textId="54E9A9B7"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CAM</w:t>
            </w:r>
          </w:p>
        </w:tc>
      </w:tr>
      <w:tr w:rsidR="00CA6A00" w:rsidRPr="00CA6A00" w14:paraId="3CE69752" w14:textId="185A94AA" w:rsidTr="00393034">
        <w:tc>
          <w:tcPr>
            <w:tcW w:w="2122" w:type="dxa"/>
            <w:vAlign w:val="bottom"/>
          </w:tcPr>
          <w:p w14:paraId="0A98A128" w14:textId="0C1999CF"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Avelino-Silva 2018</w:t>
            </w:r>
            <w:r w:rsidR="000E475D"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Avelino-Silva&lt;/Author&gt;&lt;Year&gt;2018&lt;/Year&gt;&lt;RecNum&gt;190&lt;/RecNum&gt;&lt;DisplayText&gt;[8]&lt;/DisplayText&gt;&lt;record&gt;&lt;rec-number&gt;190&lt;/rec-number&gt;&lt;foreign-keys&gt;&lt;key app="EN" db-id="sstzwfe08r9xrke295vvts57d2ew5p9sed9p" timestamp="1734568923"&gt;190&lt;/key&gt;&lt;/foreign-keys&gt;&lt;ref-type name="Journal Article"&gt;17&lt;/ref-type&gt;&lt;contributors&gt;&lt;authors&gt;&lt;author&gt;Avelino-Silva, T. J.&lt;/author&gt;&lt;author&gt;Campora, F.&lt;/author&gt;&lt;author&gt;Curiati, J. A. E.&lt;/author&gt;&lt;author&gt;Jacob-Filho, W.&lt;/author&gt;&lt;/authors&gt;&lt;/contributors&gt;&lt;auth-address&gt;Division of Geriatrics, Department of Internal Medicine, University of Sao Paulo Medical School, Sao Paulo, Sao Paulo, Brazil.&lt;/auth-address&gt;&lt;titles&gt;&lt;title&gt;Prognostic effects of delirium motor subtypes in hospitalized older adults: A prospective cohort study&lt;/title&gt;&lt;secondary-title&gt;PLoS One&lt;/secondary-title&gt;&lt;/titles&gt;&lt;periodical&gt;&lt;full-title&gt;PLoS One&lt;/full-title&gt;&lt;/periodical&gt;&lt;pages&gt;e0191092&lt;/pages&gt;&lt;volume&gt;13&lt;/volume&gt;&lt;number&gt;1&lt;/number&gt;&lt;edition&gt;20180130&lt;/edition&gt;&lt;keywords&gt;&lt;keyword&gt;Aged&lt;/keyword&gt;&lt;keyword&gt;Aged, 80 and over&lt;/keyword&gt;&lt;keyword&gt;Brazil&lt;/keyword&gt;&lt;keyword&gt;Delirium/*physiopathology&lt;/keyword&gt;&lt;keyword&gt;Female&lt;/keyword&gt;&lt;keyword&gt;*Hospitalization&lt;/keyword&gt;&lt;keyword&gt;Humans&lt;/keyword&gt;&lt;keyword&gt;Male&lt;/keyword&gt;&lt;keyword&gt;Prognosis&lt;/keyword&gt;&lt;keyword&gt;Prospective Studies&lt;/keyword&gt;&lt;/keywords&gt;&lt;dates&gt;&lt;year&gt;2018&lt;/year&gt;&lt;/dates&gt;&lt;isbn&gt;1932-6203 (Electronic)&amp;#xD;1932-6203 (Linking)&lt;/isbn&gt;&lt;accession-num&gt;29381733&lt;/accession-num&gt;&lt;urls&gt;&lt;related-urls&gt;&lt;url&gt;https://www.ncbi.nlm.nih.gov/pubmed/29381733&lt;/url&gt;&lt;/related-urls&gt;&lt;/urls&gt;&lt;custom1&gt;Competing Interests: The authors have declared that no competing interests exist.&lt;/custom1&gt;&lt;custom2&gt;PMC5790217&lt;/custom2&gt;&lt;electronic-resource-num&gt;10.1371/journal.pone.0191092&lt;/electronic-resource-num&gt;&lt;remote-database-name&gt;Medline&lt;/remote-database-name&gt;&lt;remote-database-provider&gt;NLM&lt;/remote-database-provider&gt;&lt;/record&gt;&lt;/Cite&gt;&lt;/EndNote&gt;</w:instrText>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8]</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1C6B347B" w14:textId="3FB55FD1"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Brazil</w:t>
            </w:r>
          </w:p>
        </w:tc>
        <w:tc>
          <w:tcPr>
            <w:tcW w:w="2410" w:type="dxa"/>
            <w:vAlign w:val="bottom"/>
          </w:tcPr>
          <w:p w14:paraId="57C907F5" w14:textId="6CC9CB34" w:rsidR="00883B49" w:rsidRPr="00CA6A00" w:rsidRDefault="00D96B45"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56432176" w14:textId="20AAD9E3"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549/860</w:t>
            </w:r>
          </w:p>
        </w:tc>
        <w:tc>
          <w:tcPr>
            <w:tcW w:w="1418" w:type="dxa"/>
            <w:vAlign w:val="bottom"/>
          </w:tcPr>
          <w:p w14:paraId="68679570" w14:textId="302A2769"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0/9</w:t>
            </w:r>
          </w:p>
        </w:tc>
        <w:tc>
          <w:tcPr>
            <w:tcW w:w="2268" w:type="dxa"/>
            <w:vAlign w:val="bottom"/>
          </w:tcPr>
          <w:p w14:paraId="68DCE744" w14:textId="43859880"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eriatric ward</w:t>
            </w:r>
          </w:p>
        </w:tc>
        <w:tc>
          <w:tcPr>
            <w:tcW w:w="2409" w:type="dxa"/>
            <w:vAlign w:val="bottom"/>
          </w:tcPr>
          <w:p w14:paraId="25710AB8" w14:textId="2320B716"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tc>
      </w:tr>
      <w:tr w:rsidR="00CA6A00" w:rsidRPr="00CA6A00" w14:paraId="79734119" w14:textId="1BCA294C" w:rsidTr="00393034">
        <w:tc>
          <w:tcPr>
            <w:tcW w:w="2122" w:type="dxa"/>
            <w:vAlign w:val="bottom"/>
          </w:tcPr>
          <w:p w14:paraId="75480392" w14:textId="12344BF5"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Bagienski 2017</w:t>
            </w:r>
            <w:r w:rsidR="000E475D" w:rsidRPr="00CA6A00">
              <w:rPr>
                <w:rFonts w:ascii="Times New Roman" w:hAnsi="Times New Roman" w:cs="Times New Roman"/>
                <w:color w:val="000000" w:themeColor="text1"/>
                <w:sz w:val="18"/>
                <w:szCs w:val="18"/>
              </w:rPr>
              <w:fldChar w:fldCharType="begin">
                <w:fldData xml:space="preserve">PEVuZE5vdGU+PENpdGU+PEF1dGhvcj5CYWdpZW5za2k8L0F1dGhvcj48WWVhcj4yMDE3PC9ZZWFy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CYWdpZW5za2k8L0F1dGhvcj48WWVhcj4yMDE3PC9ZZWFy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9]</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66BDEF9F" w14:textId="2C29B68F"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oland</w:t>
            </w:r>
          </w:p>
        </w:tc>
        <w:tc>
          <w:tcPr>
            <w:tcW w:w="2410" w:type="dxa"/>
            <w:vAlign w:val="bottom"/>
          </w:tcPr>
          <w:p w14:paraId="1F9EA312" w14:textId="5F6941EA" w:rsidR="00883B49" w:rsidRPr="00CA6A00" w:rsidRDefault="00D96B45"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23E2AA21" w14:textId="501CCBD4"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52/89</w:t>
            </w:r>
          </w:p>
        </w:tc>
        <w:tc>
          <w:tcPr>
            <w:tcW w:w="1418" w:type="dxa"/>
            <w:vAlign w:val="bottom"/>
          </w:tcPr>
          <w:p w14:paraId="49A57D7E" w14:textId="36918A9C"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1.47/5.61</w:t>
            </w:r>
          </w:p>
        </w:tc>
        <w:tc>
          <w:tcPr>
            <w:tcW w:w="2268" w:type="dxa"/>
            <w:vAlign w:val="bottom"/>
          </w:tcPr>
          <w:p w14:paraId="6CCC2BE1" w14:textId="773842F5"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rdiac surgery</w:t>
            </w:r>
          </w:p>
        </w:tc>
        <w:tc>
          <w:tcPr>
            <w:tcW w:w="2409" w:type="dxa"/>
            <w:vAlign w:val="bottom"/>
          </w:tcPr>
          <w:p w14:paraId="23F6549D" w14:textId="391C8628"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HART-DEL</w:t>
            </w:r>
          </w:p>
        </w:tc>
      </w:tr>
      <w:tr w:rsidR="00CA6A00" w:rsidRPr="00CA6A00" w14:paraId="488F7F07" w14:textId="001635FC" w:rsidTr="00393034">
        <w:tc>
          <w:tcPr>
            <w:tcW w:w="2122" w:type="dxa"/>
            <w:vAlign w:val="bottom"/>
          </w:tcPr>
          <w:p w14:paraId="3B36B8B6" w14:textId="75D9DEFA"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Bakker 2012</w:t>
            </w:r>
            <w:r w:rsidR="000E475D"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Bakker&lt;/Author&gt;&lt;Year&gt;2012&lt;/Year&gt;&lt;RecNum&gt;191&lt;/RecNum&gt;&lt;DisplayText&gt;[10]&lt;/DisplayText&gt;&lt;record&gt;&lt;rec-number&gt;191&lt;/rec-number&gt;&lt;foreign-keys&gt;&lt;key app="EN" db-id="sstzwfe08r9xrke295vvts57d2ew5p9sed9p" timestamp="1734568926"&gt;191&lt;/key&gt;&lt;/foreign-keys&gt;&lt;ref-type name="Journal Article"&gt;17&lt;/ref-type&gt;&lt;contributors&gt;&lt;authors&gt;&lt;author&gt;Bakker, R. C.&lt;/author&gt;&lt;author&gt;Osse, R. J.&lt;/author&gt;&lt;author&gt;Tulen, J. H.&lt;/author&gt;&lt;author&gt;Kappetein, A. P.&lt;/author&gt;&lt;author&gt;Bogers, A. J.&lt;/author&gt;&lt;/authors&gt;&lt;/contributors&gt;&lt;auth-address&gt;Department of Cardiothoracic Surgery, Erasmus MC, University Medical Center Rotterdam, CE Rotterdam, The Netherlands.&lt;/auth-address&gt;&lt;titles&gt;&lt;title&gt;Preoperative and operative predictors of delirium after cardiac surgery in elderly patients&lt;/title&gt;&lt;secondary-title&gt;Eur J Cardiothorac Surg&lt;/secondary-title&gt;&lt;/titles&gt;&lt;periodical&gt;&lt;full-title&gt;Eur J Cardiothorac Surg&lt;/full-title&gt;&lt;/periodical&gt;&lt;pages&gt;544-9&lt;/pages&gt;&lt;volume&gt;41&lt;/volume&gt;&lt;number&gt;3&lt;/number&gt;&lt;keywords&gt;&lt;keyword&gt;Aged&lt;/keyword&gt;&lt;keyword&gt;Aged, 80 and over&lt;/keyword&gt;&lt;keyword&gt;Biomarkers/blood&lt;/keyword&gt;&lt;keyword&gt;Cardiac Surgical Procedures/*adverse effects&lt;/keyword&gt;&lt;keyword&gt;Creatinine/blood&lt;/keyword&gt;&lt;keyword&gt;Delirium/*etiology&lt;/keyword&gt;&lt;keyword&gt;Extracorporeal Circulation&lt;/keyword&gt;&lt;keyword&gt;Female&lt;/keyword&gt;&lt;keyword&gt;Humans&lt;/keyword&gt;&lt;keyword&gt;Male&lt;/keyword&gt;&lt;keyword&gt;Preoperative Period&lt;/keyword&gt;&lt;keyword&gt;Prospective Studies&lt;/keyword&gt;&lt;keyword&gt;Psychiatric Status Rating Scales&lt;/keyword&gt;&lt;keyword&gt;Risk Factors&lt;/keyword&gt;&lt;keyword&gt;Treatment Outcome&lt;/keyword&gt;&lt;/keywords&gt;&lt;dates&gt;&lt;year&gt;2012&lt;/year&gt;&lt;pub-dates&gt;&lt;date&gt;Mar&lt;/date&gt;&lt;/pub-dates&gt;&lt;/dates&gt;&lt;isbn&gt;1873-734X (Electronic)&amp;#xD;1010-7940 (Linking)&lt;/isbn&gt;&lt;accession-num&gt;22345177&lt;/accession-num&gt;&lt;urls&gt;&lt;related-urls&gt;&lt;url&gt;https://www.ncbi.nlm.nih.gov/pubmed/22345177&lt;/url&gt;&lt;/related-urls&gt;&lt;/urls&gt;&lt;electronic-resource-num&gt;10.1093/ejcts/ezr031&lt;/electronic-resource-num&gt;&lt;remote-database-name&gt;Medline&lt;/remote-database-name&gt;&lt;remote-database-provider&gt;NLM&lt;/remote-database-provider&gt;&lt;/record&gt;&lt;/Cite&gt;&lt;/EndNote&gt;</w:instrText>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0]</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3D58ED64" w14:textId="574D596D"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etherlands</w:t>
            </w:r>
          </w:p>
        </w:tc>
        <w:tc>
          <w:tcPr>
            <w:tcW w:w="2410" w:type="dxa"/>
            <w:vAlign w:val="bottom"/>
          </w:tcPr>
          <w:p w14:paraId="1797F5EA" w14:textId="368ABAA7" w:rsidR="00883B49" w:rsidRPr="00CA6A00" w:rsidRDefault="00D96B45"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3BC1CAA7" w14:textId="3981E39C"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21/80</w:t>
            </w:r>
          </w:p>
        </w:tc>
        <w:tc>
          <w:tcPr>
            <w:tcW w:w="1418" w:type="dxa"/>
            <w:vAlign w:val="bottom"/>
          </w:tcPr>
          <w:p w14:paraId="14884ECC" w14:textId="3790646A"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6.1/NA</w:t>
            </w:r>
          </w:p>
        </w:tc>
        <w:tc>
          <w:tcPr>
            <w:tcW w:w="2268" w:type="dxa"/>
            <w:vAlign w:val="bottom"/>
          </w:tcPr>
          <w:p w14:paraId="4C43B1B0" w14:textId="446DB6C0"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rdiothoracic surgery</w:t>
            </w:r>
          </w:p>
        </w:tc>
        <w:tc>
          <w:tcPr>
            <w:tcW w:w="2409" w:type="dxa"/>
            <w:vAlign w:val="bottom"/>
          </w:tcPr>
          <w:p w14:paraId="36D57965" w14:textId="16538B18"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ICU</w:t>
            </w:r>
          </w:p>
        </w:tc>
      </w:tr>
      <w:tr w:rsidR="00CA6A00" w:rsidRPr="00CA6A00" w14:paraId="1007271A" w14:textId="0060AFFB" w:rsidTr="00393034">
        <w:tc>
          <w:tcPr>
            <w:tcW w:w="2122" w:type="dxa"/>
            <w:vAlign w:val="bottom"/>
          </w:tcPr>
          <w:p w14:paraId="4408FC1F" w14:textId="2318BCFC"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Beishuizen 2020</w:t>
            </w:r>
            <w:r w:rsidR="000E475D" w:rsidRPr="00CA6A00">
              <w:rPr>
                <w:rFonts w:ascii="Times New Roman" w:hAnsi="Times New Roman" w:cs="Times New Roman"/>
                <w:color w:val="000000" w:themeColor="text1"/>
                <w:sz w:val="18"/>
                <w:szCs w:val="18"/>
              </w:rPr>
              <w:fldChar w:fldCharType="begin">
                <w:fldData xml:space="preserve">PEVuZE5vdGU+PENpdGU+PEF1dGhvcj5CZWlzaHVpemVuPC9BdXRob3I+PFllYXI+MjAyMDwvWWVh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CZWlzaHVpemVuPC9BdXRob3I+PFllYXI+MjAyMDwvWWVh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1]</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27BCFD2A" w14:textId="4D6C7D65"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etherlands</w:t>
            </w:r>
          </w:p>
        </w:tc>
        <w:tc>
          <w:tcPr>
            <w:tcW w:w="2410" w:type="dxa"/>
            <w:vAlign w:val="bottom"/>
          </w:tcPr>
          <w:p w14:paraId="18490E2D" w14:textId="17530596" w:rsidR="00883B49" w:rsidRPr="00CA6A00" w:rsidRDefault="00D96B45"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45B186A0" w14:textId="3032EF74"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7/89</w:t>
            </w:r>
          </w:p>
        </w:tc>
        <w:tc>
          <w:tcPr>
            <w:tcW w:w="1418" w:type="dxa"/>
            <w:vAlign w:val="bottom"/>
          </w:tcPr>
          <w:p w14:paraId="46867D65" w14:textId="5A0A813F"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0.89/NA</w:t>
            </w:r>
          </w:p>
        </w:tc>
        <w:tc>
          <w:tcPr>
            <w:tcW w:w="2268" w:type="dxa"/>
            <w:vAlign w:val="bottom"/>
          </w:tcPr>
          <w:p w14:paraId="30855A4B" w14:textId="4008C66E"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rdiology unit</w:t>
            </w:r>
          </w:p>
        </w:tc>
        <w:tc>
          <w:tcPr>
            <w:tcW w:w="2409" w:type="dxa"/>
            <w:vAlign w:val="bottom"/>
          </w:tcPr>
          <w:p w14:paraId="35BCA10E" w14:textId="569D2AB5"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SM-V</w:t>
            </w:r>
          </w:p>
        </w:tc>
      </w:tr>
      <w:tr w:rsidR="00CA6A00" w:rsidRPr="00CA6A00" w14:paraId="3301CDF2" w14:textId="071728BC" w:rsidTr="00393034">
        <w:tc>
          <w:tcPr>
            <w:tcW w:w="2122" w:type="dxa"/>
            <w:vAlign w:val="bottom"/>
          </w:tcPr>
          <w:p w14:paraId="0756AA0F" w14:textId="1DF387AE"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Bellelli 2007</w:t>
            </w:r>
            <w:r w:rsidR="000E475D"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Bellelli&lt;/Author&gt;&lt;Year&gt;2007&lt;/Year&gt;&lt;RecNum&gt;473&lt;/RecNum&gt;&lt;DisplayText&gt;[12]&lt;/DisplayText&gt;&lt;record&gt;&lt;rec-number&gt;473&lt;/rec-number&gt;&lt;foreign-keys&gt;&lt;key app="EN" db-id="sstzwfe08r9xrke295vvts57d2ew5p9sed9p" timestamp="1734572501"&gt;473&lt;/key&gt;&lt;/foreign-keys&gt;&lt;ref-type name="Journal Article"&gt;17&lt;/ref-type&gt;&lt;contributors&gt;&lt;authors&gt;&lt;author&gt;Bellelli, Giuseppe&lt;/author&gt;&lt;author&gt;Frisoni, Giovanni B&lt;/author&gt;&lt;author&gt;Turco, Renato&lt;/author&gt;&lt;author&gt;Lucchi, Elena&lt;/author&gt;&lt;author&gt;Magnifico, Francesca&lt;/author&gt;&lt;author&gt;Trabucchi, Marco&lt;/author&gt;&lt;/authors&gt;&lt;/contributors&gt;&lt;titles&gt;&lt;title&gt;Delirium superimposed on dementia predicts 12-month survival in elderly patients discharged from a postacute rehabilitation facility&lt;/title&gt;&lt;secondary-title&gt;The Journals of Gerontology Series A: Biological Sciences and Medical Sciences&lt;/secondary-title&gt;&lt;/titles&gt;&lt;periodical&gt;&lt;full-title&gt;The Journals of Gerontology Series A: Biological Sciences and Medical Sciences&lt;/full-title&gt;&lt;/periodical&gt;&lt;pages&gt;1306-1309&lt;/pages&gt;&lt;volume&gt;62&lt;/volume&gt;&lt;number&gt;11&lt;/number&gt;&lt;dates&gt;&lt;year&gt;2007&lt;/year&gt;&lt;/dates&gt;&lt;isbn&gt;1758-535X&lt;/isbn&gt;&lt;urls&gt;&lt;/urls&gt;&lt;/record&gt;&lt;/Cite&gt;&lt;/EndNote&gt;</w:instrText>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2]</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22C6C3EA" w14:textId="56135A84"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Italy</w:t>
            </w:r>
          </w:p>
        </w:tc>
        <w:tc>
          <w:tcPr>
            <w:tcW w:w="2410" w:type="dxa"/>
            <w:vAlign w:val="bottom"/>
          </w:tcPr>
          <w:p w14:paraId="3E569FE8" w14:textId="09F105F2" w:rsidR="00883B49" w:rsidRPr="00CA6A00" w:rsidRDefault="00D96B45"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1C414E17" w14:textId="79B3D8BF"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40/148</w:t>
            </w:r>
          </w:p>
        </w:tc>
        <w:tc>
          <w:tcPr>
            <w:tcW w:w="1418" w:type="dxa"/>
            <w:vAlign w:val="bottom"/>
          </w:tcPr>
          <w:p w14:paraId="105D94C9" w14:textId="6AF4DB81"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A/NA</w:t>
            </w:r>
          </w:p>
        </w:tc>
        <w:tc>
          <w:tcPr>
            <w:tcW w:w="2268" w:type="dxa"/>
            <w:vAlign w:val="bottom"/>
          </w:tcPr>
          <w:p w14:paraId="7121A0FC" w14:textId="26150B3C" w:rsidR="00883B49" w:rsidRPr="00CA6A00" w:rsidRDefault="00BC57B7"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ost acute</w:t>
            </w:r>
            <w:r w:rsidR="00883B49" w:rsidRPr="00CA6A00">
              <w:rPr>
                <w:rFonts w:ascii="Times New Roman" w:hAnsi="Times New Roman" w:cs="Times New Roman"/>
                <w:color w:val="000000" w:themeColor="text1"/>
                <w:sz w:val="18"/>
                <w:szCs w:val="18"/>
              </w:rPr>
              <w:t xml:space="preserve"> rehabilitation facility</w:t>
            </w:r>
          </w:p>
        </w:tc>
        <w:tc>
          <w:tcPr>
            <w:tcW w:w="2409" w:type="dxa"/>
            <w:vAlign w:val="bottom"/>
          </w:tcPr>
          <w:p w14:paraId="0792626F" w14:textId="46D23F93"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tc>
      </w:tr>
      <w:tr w:rsidR="00CA6A00" w:rsidRPr="00CA6A00" w14:paraId="6A05B868" w14:textId="47667C3D" w:rsidTr="00393034">
        <w:tc>
          <w:tcPr>
            <w:tcW w:w="2122" w:type="dxa"/>
            <w:vAlign w:val="bottom"/>
          </w:tcPr>
          <w:p w14:paraId="67469E2B" w14:textId="73A99D40"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Bellelli 2008</w:t>
            </w:r>
            <w:r w:rsidR="000E475D"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Bellelli&lt;/Author&gt;&lt;Year&gt;2008&lt;/Year&gt;&lt;RecNum&gt;194&lt;/RecNum&gt;&lt;DisplayText&gt;[13]&lt;/DisplayText&gt;&lt;record&gt;&lt;rec-number&gt;194&lt;/rec-number&gt;&lt;foreign-keys&gt;&lt;key app="EN" db-id="sstzwfe08r9xrke295vvts57d2ew5p9sed9p" timestamp="1734568930"&gt;194&lt;/key&gt;&lt;/foreign-keys&gt;&lt;ref-type name="Journal Article"&gt;17&lt;/ref-type&gt;&lt;contributors&gt;&lt;authors&gt;&lt;author&gt;Bellelli, G.&lt;/author&gt;&lt;author&gt;Magnifico, F.&lt;/author&gt;&lt;author&gt;Trabucchi, M.&lt;/author&gt;&lt;/authors&gt;&lt;/contributors&gt;&lt;auth-address&gt;Rehabilitation and Aged Care Unit, Ancelle della Carita Hospital, Cremona, Italy; Geriatric Research Group, Brescia, Italy. bellelli-giuseppe@ancelle.it&lt;/auth-address&gt;&lt;titles&gt;&lt;title&gt;Outcomes at 12 months in a population of elderly patients discharged from a rehabilitation unit&lt;/title&gt;&lt;secondary-title&gt;J Am Med Dir Assoc&lt;/secondary-title&gt;&lt;/titles&gt;&lt;periodical&gt;&lt;full-title&gt;J Am Med Dir Assoc&lt;/full-title&gt;&lt;/periodical&gt;&lt;pages&gt;55-64&lt;/pages&gt;&lt;volume&gt;9&lt;/volume&gt;&lt;number&gt;1&lt;/number&gt;&lt;keywords&gt;&lt;keyword&gt;Aged&lt;/keyword&gt;&lt;keyword&gt;Aged, 80 and over&lt;/keyword&gt;&lt;keyword&gt;Female&lt;/keyword&gt;&lt;keyword&gt;Follow-Up Studies&lt;/keyword&gt;&lt;keyword&gt;Geriatric Assessment/*methods/statistics &amp;amp; numerical data&lt;/keyword&gt;&lt;keyword&gt;Humans&lt;/keyword&gt;&lt;keyword&gt;Italy&lt;/keyword&gt;&lt;keyword&gt;Length of Stay&lt;/keyword&gt;&lt;keyword&gt;Logistic Models&lt;/keyword&gt;&lt;keyword&gt;Male&lt;/keyword&gt;&lt;keyword&gt;Mortality&lt;/keyword&gt;&lt;keyword&gt;Rehabilitation Centers/*statistics &amp;amp; numerical data&lt;/keyword&gt;&lt;keyword&gt;*Treatment Outcome&lt;/keyword&gt;&lt;/keywords&gt;&lt;dates&gt;&lt;year&gt;2008&lt;/year&gt;&lt;pub-dates&gt;&lt;date&gt;Jan&lt;/date&gt;&lt;/pub-dates&gt;&lt;/dates&gt;&lt;isbn&gt;1538-9375 (Electronic)&amp;#xD;1525-8610 (Linking)&lt;/isbn&gt;&lt;accession-num&gt;18187114&lt;/accession-num&gt;&lt;urls&gt;&lt;related-urls&gt;&lt;url&gt;https://www.ncbi.nlm.nih.gov/pubmed/18187114&lt;/url&gt;&lt;/related-urls&gt;&lt;/urls&gt;&lt;electronic-resource-num&gt;10.1016/j.jamda.2007.09.009&lt;/electronic-resource-num&gt;&lt;remote-database-name&gt;Medline&lt;/remote-database-name&gt;&lt;remote-database-provider&gt;NLM&lt;/remote-database-provider&gt;&lt;/record&gt;&lt;/Cite&gt;&lt;/EndNote&gt;</w:instrText>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3]</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1B2ECEFC" w14:textId="3F845717"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Italy</w:t>
            </w:r>
          </w:p>
        </w:tc>
        <w:tc>
          <w:tcPr>
            <w:tcW w:w="2410" w:type="dxa"/>
            <w:vAlign w:val="bottom"/>
          </w:tcPr>
          <w:p w14:paraId="6DC75A95" w14:textId="3D911291" w:rsidR="00883B49" w:rsidRPr="00CA6A00" w:rsidRDefault="00D96B45"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13EAF972" w14:textId="0A53E958"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73/950</w:t>
            </w:r>
          </w:p>
        </w:tc>
        <w:tc>
          <w:tcPr>
            <w:tcW w:w="1418" w:type="dxa"/>
            <w:vAlign w:val="bottom"/>
          </w:tcPr>
          <w:p w14:paraId="387052DF" w14:textId="773CA393"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6.6/10.5</w:t>
            </w:r>
          </w:p>
        </w:tc>
        <w:tc>
          <w:tcPr>
            <w:tcW w:w="2268" w:type="dxa"/>
            <w:vAlign w:val="bottom"/>
          </w:tcPr>
          <w:p w14:paraId="4828014A" w14:textId="4BC7B288"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Rehabilitation and Aged Care Unit</w:t>
            </w:r>
          </w:p>
        </w:tc>
        <w:tc>
          <w:tcPr>
            <w:tcW w:w="2409" w:type="dxa"/>
            <w:vAlign w:val="bottom"/>
          </w:tcPr>
          <w:p w14:paraId="6F1C49D3" w14:textId="0ADDD03C"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tc>
      </w:tr>
      <w:tr w:rsidR="00CA6A00" w:rsidRPr="00CA6A00" w14:paraId="7C878138" w14:textId="33CD9019" w:rsidTr="00393034">
        <w:tc>
          <w:tcPr>
            <w:tcW w:w="2122" w:type="dxa"/>
            <w:vAlign w:val="bottom"/>
          </w:tcPr>
          <w:p w14:paraId="08EF922F" w14:textId="1AF00BC1"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Bellelli 2018</w:t>
            </w:r>
            <w:r w:rsidR="000E475D" w:rsidRPr="00CA6A00">
              <w:rPr>
                <w:rFonts w:ascii="Times New Roman" w:hAnsi="Times New Roman" w:cs="Times New Roman"/>
                <w:color w:val="000000" w:themeColor="text1"/>
                <w:sz w:val="18"/>
                <w:szCs w:val="18"/>
              </w:rPr>
              <w:fldChar w:fldCharType="begin">
                <w:fldData xml:space="preserve">PEVuZE5vdGU+PENpdGU+PEF1dGhvcj5CZWxsZWxsaTwvQXV0aG9yPjxZZWFyPjIwMTg8L1llYXI+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CZWxsZWxsaTwvQXV0aG9yPjxZZWFyPjIwMTg8L1llYXI+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4]</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69C7C6AD" w14:textId="530DDEBA"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Italy</w:t>
            </w:r>
          </w:p>
        </w:tc>
        <w:tc>
          <w:tcPr>
            <w:tcW w:w="2410" w:type="dxa"/>
            <w:vAlign w:val="bottom"/>
          </w:tcPr>
          <w:p w14:paraId="301DBE21" w14:textId="754A1D1C" w:rsidR="00883B49" w:rsidRPr="00CA6A00" w:rsidRDefault="00D96B45"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0013C552" w14:textId="78042746"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93/146</w:t>
            </w:r>
          </w:p>
        </w:tc>
        <w:tc>
          <w:tcPr>
            <w:tcW w:w="1418" w:type="dxa"/>
            <w:vAlign w:val="bottom"/>
          </w:tcPr>
          <w:p w14:paraId="1185794A" w14:textId="75A984E1"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A/NA</w:t>
            </w:r>
          </w:p>
        </w:tc>
        <w:tc>
          <w:tcPr>
            <w:tcW w:w="2268" w:type="dxa"/>
            <w:vAlign w:val="bottom"/>
          </w:tcPr>
          <w:p w14:paraId="488ABC96" w14:textId="4718DF7A"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Orthogeriatric Unit </w:t>
            </w:r>
          </w:p>
        </w:tc>
        <w:tc>
          <w:tcPr>
            <w:tcW w:w="2409" w:type="dxa"/>
            <w:vAlign w:val="bottom"/>
          </w:tcPr>
          <w:p w14:paraId="37E6A353" w14:textId="77777777"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SM-V</w:t>
            </w:r>
          </w:p>
          <w:p w14:paraId="421EDCCC" w14:textId="77777777" w:rsidR="002114D0" w:rsidRPr="00CA6A00" w:rsidRDefault="002114D0"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CAM</w:t>
            </w:r>
          </w:p>
          <w:p w14:paraId="5D8E4A90" w14:textId="36FA6E2B" w:rsidR="002114D0" w:rsidRPr="00CA6A00" w:rsidRDefault="002114D0"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4AT</w:t>
            </w:r>
          </w:p>
        </w:tc>
      </w:tr>
      <w:tr w:rsidR="00CA6A00" w:rsidRPr="00CA6A00" w14:paraId="22102C4A" w14:textId="526186B2" w:rsidTr="00393034">
        <w:tc>
          <w:tcPr>
            <w:tcW w:w="2122" w:type="dxa"/>
            <w:vAlign w:val="bottom"/>
          </w:tcPr>
          <w:p w14:paraId="757531F5" w14:textId="73404026"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Bickel 2008</w:t>
            </w:r>
            <w:r w:rsidR="000E475D"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Bickel&lt;/Author&gt;&lt;Year&gt;2008&lt;/Year&gt;&lt;RecNum&gt;197&lt;/RecNum&gt;&lt;DisplayText&gt;[15]&lt;/DisplayText&gt;&lt;record&gt;&lt;rec-number&gt;197&lt;/rec-number&gt;&lt;foreign-keys&gt;&lt;key app="EN" db-id="sstzwfe08r9xrke295vvts57d2ew5p9sed9p" timestamp="1734568938"&gt;197&lt;/key&gt;&lt;/foreign-keys&gt;&lt;ref-type name="Journal Article"&gt;17&lt;/ref-type&gt;&lt;contributors&gt;&lt;authors&gt;&lt;author&gt;Bickel, H.&lt;/author&gt;&lt;author&gt;Gradinger, R.&lt;/author&gt;&lt;author&gt;Kochs, E.&lt;/author&gt;&lt;author&gt;Forstl, H.&lt;/author&gt;&lt;/authors&gt;&lt;/contributors&gt;&lt;auth-address&gt;Department of Psychiatry, Technische Universitat Munchen, Munich, Germany.&lt;/auth-address&gt;&lt;titles&gt;&lt;title&gt;High risk of cognitive and functional decline after postoperative delirium. A three-year prospective study&lt;/title&gt;&lt;secondary-title&gt;Dement Geriatr Cogn Disord&lt;/secondary-title&gt;&lt;/titles&gt;&lt;periodical&gt;&lt;full-title&gt;Dement Geriatr Cogn Disord&lt;/full-title&gt;&lt;/periodical&gt;&lt;pages&gt;26-31&lt;/pages&gt;&lt;volume&gt;26&lt;/volume&gt;&lt;number&gt;1&lt;/number&gt;&lt;edition&gt;20080624&lt;/edition&gt;&lt;keywords&gt;&lt;keyword&gt;Aged&lt;/keyword&gt;&lt;keyword&gt;Aged, 80 and over&lt;/keyword&gt;&lt;keyword&gt;*Arthroplasty, Replacement, Hip/statistics &amp;amp; numerical data&lt;/keyword&gt;&lt;keyword&gt;Cognition Disorders/*epidemiology&lt;/keyword&gt;&lt;keyword&gt;Delirium/*epidemiology&lt;/keyword&gt;&lt;keyword&gt;Female&lt;/keyword&gt;&lt;keyword&gt;Follow-Up Studies&lt;/keyword&gt;&lt;keyword&gt;Humans&lt;/keyword&gt;&lt;keyword&gt;Male&lt;/keyword&gt;&lt;keyword&gt;Middle Aged&lt;/keyword&gt;&lt;keyword&gt;Neuropsychological Tests&lt;/keyword&gt;&lt;keyword&gt;Patient Discharge&lt;/keyword&gt;&lt;keyword&gt;Postoperative Complications/*epidemiology&lt;/keyword&gt;&lt;keyword&gt;Predictive Value of Tests&lt;/keyword&gt;&lt;keyword&gt;Prospective Studies&lt;/keyword&gt;&lt;keyword&gt;Risk Factors&lt;/keyword&gt;&lt;/keywords&gt;&lt;dates&gt;&lt;year&gt;2008&lt;/year&gt;&lt;/dates&gt;&lt;isbn&gt;1421-9824 (Electronic)&amp;#xD;1420-8008 (Linking)&lt;/isbn&gt;&lt;accession-num&gt;18577850&lt;/accession-num&gt;&lt;urls&gt;&lt;related-urls&gt;&lt;url&gt;https://www.ncbi.nlm.nih.gov/pubmed/18577850&lt;/url&gt;&lt;/related-urls&gt;&lt;/urls&gt;&lt;electronic-resource-num&gt;10.1159/000140804&lt;/electronic-resource-num&gt;&lt;remote-database-name&gt;Medline&lt;/remote-database-name&gt;&lt;remote-database-provider&gt;NLM&lt;/remote-database-provider&gt;&lt;/record&gt;&lt;/Cite&gt;&lt;/EndNote&gt;</w:instrText>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5]</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2C0A8482" w14:textId="56266973"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ermany</w:t>
            </w:r>
          </w:p>
        </w:tc>
        <w:tc>
          <w:tcPr>
            <w:tcW w:w="2410" w:type="dxa"/>
            <w:vAlign w:val="bottom"/>
          </w:tcPr>
          <w:p w14:paraId="2A8A367C" w14:textId="6C63918F" w:rsidR="00883B49" w:rsidRPr="00CA6A00" w:rsidRDefault="00D96B45"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135902EC" w14:textId="178D4CD3"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1/139</w:t>
            </w:r>
          </w:p>
        </w:tc>
        <w:tc>
          <w:tcPr>
            <w:tcW w:w="1418" w:type="dxa"/>
            <w:vAlign w:val="bottom"/>
          </w:tcPr>
          <w:p w14:paraId="58D1E356" w14:textId="66725C79"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3.8/9</w:t>
            </w:r>
          </w:p>
        </w:tc>
        <w:tc>
          <w:tcPr>
            <w:tcW w:w="2268" w:type="dxa"/>
            <w:vAlign w:val="bottom"/>
          </w:tcPr>
          <w:p w14:paraId="070B3EA6" w14:textId="20421D85"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urgery</w:t>
            </w:r>
          </w:p>
        </w:tc>
        <w:tc>
          <w:tcPr>
            <w:tcW w:w="2409" w:type="dxa"/>
            <w:vAlign w:val="bottom"/>
          </w:tcPr>
          <w:p w14:paraId="248744F3" w14:textId="24FC09BA" w:rsidR="00883B49" w:rsidRPr="00CA6A00" w:rsidRDefault="00F550B6"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tc>
      </w:tr>
      <w:tr w:rsidR="00CA6A00" w:rsidRPr="00CA6A00" w14:paraId="59DB5B3B" w14:textId="6A8F6C02" w:rsidTr="00393034">
        <w:tc>
          <w:tcPr>
            <w:tcW w:w="2122" w:type="dxa"/>
            <w:vAlign w:val="bottom"/>
          </w:tcPr>
          <w:p w14:paraId="2153CAD1" w14:textId="3AA324FD"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Brown 2018</w:t>
            </w:r>
            <w:r w:rsidR="000E475D" w:rsidRPr="00CA6A00">
              <w:rPr>
                <w:rFonts w:ascii="Times New Roman" w:hAnsi="Times New Roman" w:cs="Times New Roman"/>
                <w:color w:val="000000" w:themeColor="text1"/>
                <w:sz w:val="18"/>
                <w:szCs w:val="18"/>
              </w:rPr>
              <w:fldChar w:fldCharType="begin">
                <w:fldData xml:space="preserve">PEVuZE5vdGU+PENpdGU+PEF1dGhvcj5Ccm93bjwvQXV0aG9yPjxZZWFyPjIwMTg8L1llYXI+PFJl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Ccm93bjwvQXV0aG9yPjxZZWFyPjIwMTg8L1llYXI+PFJl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6]</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269881DA" w14:textId="1AA83F7D"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SA</w:t>
            </w:r>
          </w:p>
        </w:tc>
        <w:tc>
          <w:tcPr>
            <w:tcW w:w="2410" w:type="dxa"/>
            <w:vAlign w:val="bottom"/>
          </w:tcPr>
          <w:p w14:paraId="43BA5E70" w14:textId="5C81ABBE" w:rsidR="00883B49" w:rsidRPr="00CA6A00" w:rsidRDefault="00D96B45"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5FC5CB26" w14:textId="7445D621"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07/35</w:t>
            </w:r>
          </w:p>
        </w:tc>
        <w:tc>
          <w:tcPr>
            <w:tcW w:w="1418" w:type="dxa"/>
            <w:vAlign w:val="bottom"/>
          </w:tcPr>
          <w:p w14:paraId="420F5030" w14:textId="62EEB41F"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0/8</w:t>
            </w:r>
          </w:p>
        </w:tc>
        <w:tc>
          <w:tcPr>
            <w:tcW w:w="2268" w:type="dxa"/>
            <w:vAlign w:val="bottom"/>
          </w:tcPr>
          <w:p w14:paraId="6084240B" w14:textId="237334C2"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urgery</w:t>
            </w:r>
          </w:p>
        </w:tc>
        <w:tc>
          <w:tcPr>
            <w:tcW w:w="2409" w:type="dxa"/>
            <w:vAlign w:val="bottom"/>
          </w:tcPr>
          <w:p w14:paraId="4531E858" w14:textId="77777777"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p w14:paraId="26AB539C" w14:textId="77777777"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ICU</w:t>
            </w:r>
          </w:p>
          <w:p w14:paraId="48D8C7D4" w14:textId="15B340C5"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edical records</w:t>
            </w:r>
          </w:p>
        </w:tc>
      </w:tr>
      <w:tr w:rsidR="00CA6A00" w:rsidRPr="00CA6A00" w14:paraId="3FD105E0" w14:textId="48C943D2" w:rsidTr="00393034">
        <w:tc>
          <w:tcPr>
            <w:tcW w:w="2122" w:type="dxa"/>
            <w:vAlign w:val="bottom"/>
          </w:tcPr>
          <w:p w14:paraId="3E4CD8E7" w14:textId="13B80081"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Brown 2020</w:t>
            </w:r>
            <w:r w:rsidR="000E475D" w:rsidRPr="00CA6A00">
              <w:rPr>
                <w:rFonts w:ascii="Times New Roman" w:hAnsi="Times New Roman" w:cs="Times New Roman"/>
                <w:color w:val="000000" w:themeColor="text1"/>
                <w:sz w:val="18"/>
                <w:szCs w:val="18"/>
              </w:rPr>
              <w:fldChar w:fldCharType="begin">
                <w:fldData xml:space="preserve">PEVuZE5vdGU+PENpdGU+PEF1dGhvcj5Ccm93bjwvQXV0aG9yPjxZZWFyPjIwMjA8L1llYXI+PFJl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Ccm93bjwvQXV0aG9yPjxZZWFyPjIwMjA8L1llYXI+PFJl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7]</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2529F7A0" w14:textId="439868AA"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nada</w:t>
            </w:r>
          </w:p>
        </w:tc>
        <w:tc>
          <w:tcPr>
            <w:tcW w:w="2410" w:type="dxa"/>
            <w:vAlign w:val="bottom"/>
          </w:tcPr>
          <w:p w14:paraId="560D8991" w14:textId="2AA0B51C" w:rsidR="00883B49" w:rsidRPr="00CA6A00" w:rsidRDefault="00D96B45"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Retrospective cohort</w:t>
            </w:r>
          </w:p>
        </w:tc>
        <w:tc>
          <w:tcPr>
            <w:tcW w:w="1417" w:type="dxa"/>
            <w:vAlign w:val="bottom"/>
          </w:tcPr>
          <w:p w14:paraId="606374B6" w14:textId="1C49CE23"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744/1293</w:t>
            </w:r>
          </w:p>
        </w:tc>
        <w:tc>
          <w:tcPr>
            <w:tcW w:w="1418" w:type="dxa"/>
            <w:vAlign w:val="bottom"/>
          </w:tcPr>
          <w:p w14:paraId="62815FAE" w14:textId="308A0295"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58.94/18.53</w:t>
            </w:r>
          </w:p>
        </w:tc>
        <w:tc>
          <w:tcPr>
            <w:tcW w:w="2268" w:type="dxa"/>
            <w:vAlign w:val="bottom"/>
          </w:tcPr>
          <w:p w14:paraId="18406FD4" w14:textId="15BBCE38"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ICU</w:t>
            </w:r>
          </w:p>
        </w:tc>
        <w:tc>
          <w:tcPr>
            <w:tcW w:w="2409" w:type="dxa"/>
            <w:vAlign w:val="bottom"/>
          </w:tcPr>
          <w:p w14:paraId="0305E26A" w14:textId="4F87AEF5"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ICDSC</w:t>
            </w:r>
          </w:p>
        </w:tc>
      </w:tr>
      <w:tr w:rsidR="00CA6A00" w:rsidRPr="00CA6A00" w14:paraId="02509C68" w14:textId="29146290" w:rsidTr="00393034">
        <w:tc>
          <w:tcPr>
            <w:tcW w:w="2122" w:type="dxa"/>
            <w:vAlign w:val="bottom"/>
          </w:tcPr>
          <w:p w14:paraId="6E7D11FE" w14:textId="7E88DBF1"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Bruck 2018</w:t>
            </w:r>
            <w:r w:rsidR="000E475D" w:rsidRPr="00CA6A00">
              <w:rPr>
                <w:rFonts w:ascii="Times New Roman" w:hAnsi="Times New Roman" w:cs="Times New Roman"/>
                <w:color w:val="000000" w:themeColor="text1"/>
                <w:sz w:val="18"/>
                <w:szCs w:val="18"/>
              </w:rPr>
              <w:fldChar w:fldCharType="begin">
                <w:fldData xml:space="preserve">PEVuZE5vdGU+PENpdGU+PEF1dGhvcj5CcnVjazwvQXV0aG9yPjxZZWFyPjIwMTg8L1llYXI+PFJl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CcnVjazwvQXV0aG9yPjxZZWFyPjIwMTg8L1llYXI+PFJl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8]</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4F283B3A" w14:textId="48F41BD2"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weden</w:t>
            </w:r>
          </w:p>
        </w:tc>
        <w:tc>
          <w:tcPr>
            <w:tcW w:w="2410" w:type="dxa"/>
            <w:vAlign w:val="bottom"/>
          </w:tcPr>
          <w:p w14:paraId="557506F2" w14:textId="0D00A1BF" w:rsidR="00883B49" w:rsidRPr="00CA6A00" w:rsidRDefault="00D96B45"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05985AD1" w14:textId="4B449DDF"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6/49</w:t>
            </w:r>
          </w:p>
        </w:tc>
        <w:tc>
          <w:tcPr>
            <w:tcW w:w="1418" w:type="dxa"/>
            <w:vAlign w:val="bottom"/>
          </w:tcPr>
          <w:p w14:paraId="40E0C2CA" w14:textId="2E336E8E"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0.12/NA</w:t>
            </w:r>
          </w:p>
        </w:tc>
        <w:tc>
          <w:tcPr>
            <w:tcW w:w="2268" w:type="dxa"/>
            <w:vAlign w:val="bottom"/>
          </w:tcPr>
          <w:p w14:paraId="099DA870" w14:textId="60E308B8"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ICU</w:t>
            </w:r>
          </w:p>
        </w:tc>
        <w:tc>
          <w:tcPr>
            <w:tcW w:w="2409" w:type="dxa"/>
            <w:vAlign w:val="bottom"/>
          </w:tcPr>
          <w:p w14:paraId="1D0DE76F" w14:textId="5165A529"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ICU</w:t>
            </w:r>
          </w:p>
        </w:tc>
      </w:tr>
      <w:tr w:rsidR="00CA6A00" w:rsidRPr="00CA6A00" w14:paraId="22735901" w14:textId="7F2FFFF9" w:rsidTr="00393034">
        <w:tc>
          <w:tcPr>
            <w:tcW w:w="2122" w:type="dxa"/>
            <w:vAlign w:val="bottom"/>
          </w:tcPr>
          <w:p w14:paraId="698CF927" w14:textId="511F4DD8"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Bryson 2011</w:t>
            </w:r>
            <w:r w:rsidR="000E475D" w:rsidRPr="00CA6A00">
              <w:rPr>
                <w:rFonts w:ascii="Times New Roman" w:hAnsi="Times New Roman" w:cs="Times New Roman"/>
                <w:color w:val="000000" w:themeColor="text1"/>
                <w:sz w:val="18"/>
                <w:szCs w:val="18"/>
              </w:rPr>
              <w:fldChar w:fldCharType="begin">
                <w:fldData xml:space="preserve">PEVuZE5vdGU+PENpdGU+PEF1dGhvcj5Ccnlzb248L0F1dGhvcj48WWVhcj4yMDExPC9ZZWFyPjxS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Ccnlzb248L0F1dGhvcj48WWVhcj4yMDExPC9ZZWFyPjxS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9]</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603F2FED" w14:textId="57DC2DDD"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nada</w:t>
            </w:r>
          </w:p>
        </w:tc>
        <w:tc>
          <w:tcPr>
            <w:tcW w:w="2410" w:type="dxa"/>
            <w:vAlign w:val="bottom"/>
          </w:tcPr>
          <w:p w14:paraId="731E7102" w14:textId="66846548" w:rsidR="00883B49" w:rsidRPr="00CA6A00" w:rsidRDefault="00D96B45"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71E258BA" w14:textId="68F26D36"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4/23</w:t>
            </w:r>
          </w:p>
        </w:tc>
        <w:tc>
          <w:tcPr>
            <w:tcW w:w="1418" w:type="dxa"/>
            <w:vAlign w:val="bottom"/>
          </w:tcPr>
          <w:p w14:paraId="1372D348" w14:textId="07B0DFCA"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1.14/NA</w:t>
            </w:r>
          </w:p>
        </w:tc>
        <w:tc>
          <w:tcPr>
            <w:tcW w:w="2268" w:type="dxa"/>
            <w:vAlign w:val="bottom"/>
          </w:tcPr>
          <w:p w14:paraId="37202070" w14:textId="00D25489"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urgery</w:t>
            </w:r>
          </w:p>
        </w:tc>
        <w:tc>
          <w:tcPr>
            <w:tcW w:w="2409" w:type="dxa"/>
            <w:vAlign w:val="bottom"/>
          </w:tcPr>
          <w:p w14:paraId="3893C031" w14:textId="0B02D185"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tc>
      </w:tr>
      <w:tr w:rsidR="00CA6A00" w:rsidRPr="00CA6A00" w14:paraId="13E708BC" w14:textId="737A93FB" w:rsidTr="00393034">
        <w:tc>
          <w:tcPr>
            <w:tcW w:w="2122" w:type="dxa"/>
            <w:vAlign w:val="bottom"/>
          </w:tcPr>
          <w:p w14:paraId="3E2A39A1" w14:textId="0ED34368"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Bulic 2020</w:t>
            </w:r>
            <w:r w:rsidR="000E475D" w:rsidRPr="00CA6A00">
              <w:rPr>
                <w:rFonts w:ascii="Times New Roman" w:hAnsi="Times New Roman" w:cs="Times New Roman"/>
                <w:color w:val="000000" w:themeColor="text1"/>
                <w:sz w:val="18"/>
                <w:szCs w:val="18"/>
              </w:rPr>
              <w:fldChar w:fldCharType="begin">
                <w:fldData xml:space="preserve">PEVuZE5vdGU+PENpdGU+PEF1dGhvcj5CdWxpYzwvQXV0aG9yPjxZZWFyPjIwMjA8L1llYXI+PFJl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CdWxpYzwvQXV0aG9yPjxZZWFyPjIwMjA8L1llYXI+PFJl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0]</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74F1AD27" w14:textId="34D86AAD"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Australia </w:t>
            </w:r>
          </w:p>
        </w:tc>
        <w:tc>
          <w:tcPr>
            <w:tcW w:w="2410" w:type="dxa"/>
            <w:vAlign w:val="bottom"/>
          </w:tcPr>
          <w:p w14:paraId="768C9EEF" w14:textId="11CC4F45" w:rsidR="00883B49" w:rsidRPr="00CA6A00" w:rsidRDefault="00D96B45"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0BBA3B14" w14:textId="0BFD6979"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53/50</w:t>
            </w:r>
          </w:p>
        </w:tc>
        <w:tc>
          <w:tcPr>
            <w:tcW w:w="1418" w:type="dxa"/>
            <w:vAlign w:val="bottom"/>
          </w:tcPr>
          <w:p w14:paraId="0279124F" w14:textId="2F9ACFEB"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0/16</w:t>
            </w:r>
          </w:p>
        </w:tc>
        <w:tc>
          <w:tcPr>
            <w:tcW w:w="2268" w:type="dxa"/>
            <w:vAlign w:val="bottom"/>
          </w:tcPr>
          <w:p w14:paraId="79C02255" w14:textId="2001CF82"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ICU</w:t>
            </w:r>
          </w:p>
        </w:tc>
        <w:tc>
          <w:tcPr>
            <w:tcW w:w="2409" w:type="dxa"/>
            <w:vAlign w:val="bottom"/>
          </w:tcPr>
          <w:p w14:paraId="1518E18C" w14:textId="05B95B74"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ICU</w:t>
            </w:r>
          </w:p>
        </w:tc>
      </w:tr>
      <w:tr w:rsidR="00CA6A00" w:rsidRPr="00CA6A00" w14:paraId="61BEC35A" w14:textId="45E79CD7" w:rsidTr="00393034">
        <w:tc>
          <w:tcPr>
            <w:tcW w:w="2122" w:type="dxa"/>
            <w:vAlign w:val="bottom"/>
          </w:tcPr>
          <w:p w14:paraId="5A3BB3B0" w14:textId="7A043F74"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Buurman 2011</w:t>
            </w:r>
            <w:r w:rsidR="000E475D" w:rsidRPr="00CA6A00">
              <w:rPr>
                <w:rFonts w:ascii="Times New Roman" w:hAnsi="Times New Roman" w:cs="Times New Roman"/>
                <w:color w:val="000000" w:themeColor="text1"/>
                <w:sz w:val="18"/>
                <w:szCs w:val="18"/>
              </w:rPr>
              <w:fldChar w:fldCharType="begin">
                <w:fldData xml:space="preserve">PEVuZE5vdGU+PENpdGU+PEF1dGhvcj5CdXVybWFuPC9BdXRob3I+PFllYXI+MjAxMTwvWWVhcj48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CdXVybWFuPC9BdXRob3I+PFllYXI+MjAxMTwvWWVhcj48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1]</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3F6940DA" w14:textId="6D813E32"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etherlands</w:t>
            </w:r>
          </w:p>
        </w:tc>
        <w:tc>
          <w:tcPr>
            <w:tcW w:w="2410" w:type="dxa"/>
            <w:vAlign w:val="bottom"/>
          </w:tcPr>
          <w:p w14:paraId="43E9C3D6" w14:textId="205D0AA8" w:rsidR="00883B49" w:rsidRPr="00CA6A00" w:rsidRDefault="00D96B45"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7A0ABE02" w14:textId="34BB53BB"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95/344</w:t>
            </w:r>
          </w:p>
        </w:tc>
        <w:tc>
          <w:tcPr>
            <w:tcW w:w="1418" w:type="dxa"/>
            <w:vAlign w:val="bottom"/>
          </w:tcPr>
          <w:p w14:paraId="092847B1" w14:textId="2611460F"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8.2/7.8</w:t>
            </w:r>
          </w:p>
        </w:tc>
        <w:tc>
          <w:tcPr>
            <w:tcW w:w="2268" w:type="dxa"/>
            <w:vAlign w:val="bottom"/>
          </w:tcPr>
          <w:p w14:paraId="6953199B" w14:textId="00826980"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Internal medicine wards</w:t>
            </w:r>
          </w:p>
        </w:tc>
        <w:tc>
          <w:tcPr>
            <w:tcW w:w="2409" w:type="dxa"/>
            <w:vAlign w:val="bottom"/>
          </w:tcPr>
          <w:p w14:paraId="067A35BA" w14:textId="63CCF18C"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tc>
      </w:tr>
      <w:tr w:rsidR="00CA6A00" w:rsidRPr="00CA6A00" w14:paraId="556F7A31" w14:textId="64252103" w:rsidTr="00393034">
        <w:tc>
          <w:tcPr>
            <w:tcW w:w="2122" w:type="dxa"/>
            <w:vAlign w:val="bottom"/>
          </w:tcPr>
          <w:p w14:paraId="6E59395F" w14:textId="35561ED4"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rtei 2022</w:t>
            </w:r>
            <w:r w:rsidR="000E475D" w:rsidRPr="00CA6A00">
              <w:rPr>
                <w:rFonts w:ascii="Times New Roman" w:hAnsi="Times New Roman" w:cs="Times New Roman"/>
                <w:color w:val="000000" w:themeColor="text1"/>
                <w:sz w:val="18"/>
                <w:szCs w:val="18"/>
              </w:rPr>
              <w:fldChar w:fldCharType="begin">
                <w:fldData xml:space="preserve">PEVuZE5vdGU+PENpdGU+PEF1dGhvcj5DYXJ0ZWk8L0F1dGhvcj48WWVhcj4yMDIyPC9ZZWFyPjxS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=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DYXJ0ZWk8L0F1dGhvcj48WWVhcj4yMDIyPC9ZZWFyPjxS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=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2]</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6FFADE01" w14:textId="123BEBB8"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Italy</w:t>
            </w:r>
          </w:p>
        </w:tc>
        <w:tc>
          <w:tcPr>
            <w:tcW w:w="2410" w:type="dxa"/>
            <w:vAlign w:val="bottom"/>
          </w:tcPr>
          <w:p w14:paraId="0623CD2B" w14:textId="28C7CD6C" w:rsidR="00883B49" w:rsidRPr="00CA6A00" w:rsidRDefault="00D96B45"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2682A764" w14:textId="41B5242D"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08/279</w:t>
            </w:r>
          </w:p>
        </w:tc>
        <w:tc>
          <w:tcPr>
            <w:tcW w:w="1418" w:type="dxa"/>
            <w:vAlign w:val="bottom"/>
          </w:tcPr>
          <w:p w14:paraId="7D5C66B7" w14:textId="20C431F1"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2/8</w:t>
            </w:r>
          </w:p>
        </w:tc>
        <w:tc>
          <w:tcPr>
            <w:tcW w:w="2268" w:type="dxa"/>
            <w:vAlign w:val="bottom"/>
          </w:tcPr>
          <w:p w14:paraId="5CDD6DF2" w14:textId="3389D2A1"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Trauma and </w:t>
            </w:r>
            <w:r w:rsidR="00BC57B7" w:rsidRPr="00CA6A00">
              <w:rPr>
                <w:rFonts w:ascii="Times New Roman" w:hAnsi="Times New Roman" w:cs="Times New Roman"/>
                <w:color w:val="000000" w:themeColor="text1"/>
                <w:sz w:val="18"/>
                <w:szCs w:val="18"/>
              </w:rPr>
              <w:t>Orthopaedics</w:t>
            </w:r>
            <w:r w:rsidRPr="00CA6A00">
              <w:rPr>
                <w:rFonts w:ascii="Times New Roman" w:hAnsi="Times New Roman" w:cs="Times New Roman"/>
                <w:color w:val="000000" w:themeColor="text1"/>
                <w:sz w:val="18"/>
                <w:szCs w:val="18"/>
              </w:rPr>
              <w:t xml:space="preserve"> Centre</w:t>
            </w:r>
          </w:p>
        </w:tc>
        <w:tc>
          <w:tcPr>
            <w:tcW w:w="2409" w:type="dxa"/>
            <w:vAlign w:val="bottom"/>
          </w:tcPr>
          <w:p w14:paraId="7C1EA1BB" w14:textId="485B6419"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tc>
      </w:tr>
      <w:tr w:rsidR="00CA6A00" w:rsidRPr="00CA6A00" w14:paraId="0607E348" w14:textId="582770D5" w:rsidTr="00393034">
        <w:tc>
          <w:tcPr>
            <w:tcW w:w="2122" w:type="dxa"/>
            <w:vAlign w:val="bottom"/>
          </w:tcPr>
          <w:p w14:paraId="0B68ECBF" w14:textId="06736AF9"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vallari 2017</w:t>
            </w:r>
            <w:r w:rsidR="000E475D" w:rsidRPr="00CA6A00">
              <w:rPr>
                <w:rFonts w:ascii="Times New Roman" w:hAnsi="Times New Roman" w:cs="Times New Roman"/>
                <w:color w:val="000000" w:themeColor="text1"/>
                <w:sz w:val="18"/>
                <w:szCs w:val="18"/>
              </w:rPr>
              <w:fldChar w:fldCharType="begin">
                <w:fldData xml:space="preserve">PEVuZE5vdGU+PENpdGU+PEF1dGhvcj5DYXZhbGxhcmk8L0F1dGhvcj48WWVhcj4yMDE3PC9ZZWFy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DYXZhbGxhcmk8L0F1dGhvcj48WWVhcj4yMDE3PC9ZZWFy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3]</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534F1F6C" w14:textId="1FCEA685"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SA</w:t>
            </w:r>
          </w:p>
        </w:tc>
        <w:tc>
          <w:tcPr>
            <w:tcW w:w="2410" w:type="dxa"/>
            <w:vAlign w:val="bottom"/>
          </w:tcPr>
          <w:p w14:paraId="1D754961" w14:textId="3D2B1016" w:rsidR="00883B49" w:rsidRPr="00CA6A00" w:rsidRDefault="00D96B45"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378CCB3B" w14:textId="0D8EA2E2"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45/68</w:t>
            </w:r>
          </w:p>
        </w:tc>
        <w:tc>
          <w:tcPr>
            <w:tcW w:w="1418" w:type="dxa"/>
            <w:vAlign w:val="bottom"/>
          </w:tcPr>
          <w:p w14:paraId="2F5D6ABB" w14:textId="5C3DE1C2"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6/5</w:t>
            </w:r>
          </w:p>
        </w:tc>
        <w:tc>
          <w:tcPr>
            <w:tcW w:w="2268" w:type="dxa"/>
            <w:vAlign w:val="bottom"/>
          </w:tcPr>
          <w:p w14:paraId="2DD448AC" w14:textId="35F567FB"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urgery</w:t>
            </w:r>
          </w:p>
        </w:tc>
        <w:tc>
          <w:tcPr>
            <w:tcW w:w="2409" w:type="dxa"/>
            <w:vAlign w:val="bottom"/>
          </w:tcPr>
          <w:p w14:paraId="14D4D552" w14:textId="1FC1EAE0"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p w14:paraId="2059EDF7" w14:textId="137B93D5" w:rsidR="00883B49" w:rsidRPr="00CA6A00" w:rsidRDefault="005250AF"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w:t>
            </w:r>
            <w:r w:rsidR="00883B49" w:rsidRPr="00CA6A00">
              <w:rPr>
                <w:rFonts w:ascii="Times New Roman" w:hAnsi="Times New Roman" w:cs="Times New Roman"/>
                <w:color w:val="000000" w:themeColor="text1"/>
                <w:sz w:val="18"/>
                <w:szCs w:val="18"/>
              </w:rPr>
              <w:t>hart review</w:t>
            </w:r>
          </w:p>
        </w:tc>
      </w:tr>
      <w:tr w:rsidR="00CA6A00" w:rsidRPr="00CA6A00" w14:paraId="563DE0B4" w14:textId="030B0855" w:rsidTr="00393034">
        <w:tc>
          <w:tcPr>
            <w:tcW w:w="2122" w:type="dxa"/>
            <w:vAlign w:val="bottom"/>
          </w:tcPr>
          <w:p w14:paraId="5C5D63E8" w14:textId="42E21BFB"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halmers 2021</w:t>
            </w:r>
            <w:r w:rsidR="000E475D" w:rsidRPr="00CA6A00">
              <w:rPr>
                <w:rFonts w:ascii="Times New Roman" w:hAnsi="Times New Roman" w:cs="Times New Roman"/>
                <w:color w:val="000000" w:themeColor="text1"/>
                <w:sz w:val="18"/>
                <w:szCs w:val="18"/>
              </w:rPr>
              <w:fldChar w:fldCharType="begin">
                <w:fldData xml:space="preserve">PEVuZE5vdGU+PENpdGU+PEF1dGhvcj5DaGFsbWVyczwvQXV0aG9yPjxZZWFyPjIwMjE8L1llYXI+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DaGFsbWVyczwvQXV0aG9yPjxZZWFyPjIwMjE8L1llYXI+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4]</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05CE99B2" w14:textId="55D70A64"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K</w:t>
            </w:r>
          </w:p>
        </w:tc>
        <w:tc>
          <w:tcPr>
            <w:tcW w:w="2410" w:type="dxa"/>
            <w:vAlign w:val="bottom"/>
          </w:tcPr>
          <w:p w14:paraId="61EAF00B" w14:textId="148FBBEE" w:rsidR="00883B49" w:rsidRPr="00CA6A00" w:rsidRDefault="00D96B45"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0D07C08C" w14:textId="023A9157"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093/1378</w:t>
            </w:r>
          </w:p>
        </w:tc>
        <w:tc>
          <w:tcPr>
            <w:tcW w:w="1418" w:type="dxa"/>
            <w:vAlign w:val="bottom"/>
          </w:tcPr>
          <w:p w14:paraId="7D727992" w14:textId="07D169F1"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5.35/6.67</w:t>
            </w:r>
          </w:p>
        </w:tc>
        <w:tc>
          <w:tcPr>
            <w:tcW w:w="2268" w:type="dxa"/>
            <w:vAlign w:val="bottom"/>
          </w:tcPr>
          <w:p w14:paraId="2BAED784" w14:textId="22A2E2ED"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Acute geriatric medicine service</w:t>
            </w:r>
          </w:p>
        </w:tc>
        <w:tc>
          <w:tcPr>
            <w:tcW w:w="2409" w:type="dxa"/>
            <w:vAlign w:val="bottom"/>
          </w:tcPr>
          <w:p w14:paraId="173591B3" w14:textId="4F99712A"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4AT</w:t>
            </w:r>
          </w:p>
        </w:tc>
      </w:tr>
      <w:tr w:rsidR="00CA6A00" w:rsidRPr="00CA6A00" w14:paraId="78E6B2E7" w14:textId="7329AC87" w:rsidTr="00393034">
        <w:tc>
          <w:tcPr>
            <w:tcW w:w="2122" w:type="dxa"/>
            <w:vAlign w:val="bottom"/>
          </w:tcPr>
          <w:p w14:paraId="1EE23A33" w14:textId="37AC5AA6"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han 2016</w:t>
            </w:r>
            <w:r w:rsidR="000E475D" w:rsidRPr="00CA6A00">
              <w:rPr>
                <w:rFonts w:ascii="Times New Roman" w:hAnsi="Times New Roman" w:cs="Times New Roman"/>
                <w:color w:val="000000" w:themeColor="text1"/>
                <w:sz w:val="18"/>
                <w:szCs w:val="18"/>
              </w:rPr>
              <w:fldChar w:fldCharType="begin">
                <w:fldData xml:space="preserve">PEVuZE5vdGU+PENpdGU+PEF1dGhvcj5DaGFuPC9BdXRob3I+PFllYXI+MjAxNjwvWWVhcj48UmVj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DaGFuPC9BdXRob3I+PFllYXI+MjAxNjwvWWVhcj48UmVj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5]</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67DF8413" w14:textId="35B68282"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Hong Kong</w:t>
            </w:r>
          </w:p>
        </w:tc>
        <w:tc>
          <w:tcPr>
            <w:tcW w:w="2410" w:type="dxa"/>
            <w:vAlign w:val="bottom"/>
          </w:tcPr>
          <w:p w14:paraId="04DACD09" w14:textId="6F5711EB" w:rsidR="00883B49" w:rsidRPr="00CA6A00" w:rsidRDefault="00D96B45"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58F8769C" w14:textId="786E044D"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34/19</w:t>
            </w:r>
          </w:p>
        </w:tc>
        <w:tc>
          <w:tcPr>
            <w:tcW w:w="1418" w:type="dxa"/>
            <w:vAlign w:val="bottom"/>
          </w:tcPr>
          <w:p w14:paraId="4EEB1C2F" w14:textId="6D4DCB4B"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4.2/11.1</w:t>
            </w:r>
          </w:p>
        </w:tc>
        <w:tc>
          <w:tcPr>
            <w:tcW w:w="2268" w:type="dxa"/>
            <w:vAlign w:val="bottom"/>
          </w:tcPr>
          <w:p w14:paraId="2CA504ED" w14:textId="5DE8504C"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Respiratory wards</w:t>
            </w:r>
          </w:p>
        </w:tc>
        <w:tc>
          <w:tcPr>
            <w:tcW w:w="2409" w:type="dxa"/>
            <w:vAlign w:val="bottom"/>
          </w:tcPr>
          <w:p w14:paraId="057F6819" w14:textId="4C97262F"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SM-IV</w:t>
            </w:r>
          </w:p>
        </w:tc>
      </w:tr>
      <w:tr w:rsidR="00CA6A00" w:rsidRPr="00CA6A00" w14:paraId="175FBA87" w14:textId="77D2C8A2" w:rsidTr="00393034">
        <w:tc>
          <w:tcPr>
            <w:tcW w:w="2122" w:type="dxa"/>
            <w:vAlign w:val="bottom"/>
          </w:tcPr>
          <w:p w14:paraId="6CF42F9A" w14:textId="0222CD4B"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han 2017</w:t>
            </w:r>
            <w:r w:rsidR="000E475D" w:rsidRPr="00CA6A00">
              <w:rPr>
                <w:rFonts w:ascii="Times New Roman" w:hAnsi="Times New Roman" w:cs="Times New Roman"/>
                <w:color w:val="000000" w:themeColor="text1"/>
                <w:sz w:val="18"/>
                <w:szCs w:val="18"/>
              </w:rPr>
              <w:fldChar w:fldCharType="begin">
                <w:fldData xml:space="preserve">PEVuZE5vdGU+PENpdGU+PEF1dGhvcj5DaGFuPC9BdXRob3I+PFllYXI+MjAxNzwvWWVhcj48UmVj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DaGFuPC9BdXRob3I+PFllYXI+MjAxNzwvWWVhcj48UmVj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6]</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6ED309B3" w14:textId="35B98972"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Australia</w:t>
            </w:r>
          </w:p>
        </w:tc>
        <w:tc>
          <w:tcPr>
            <w:tcW w:w="2410" w:type="dxa"/>
            <w:vAlign w:val="bottom"/>
          </w:tcPr>
          <w:p w14:paraId="31281861" w14:textId="04CB97D0" w:rsidR="00883B49" w:rsidRPr="00CA6A00" w:rsidRDefault="00D96B45"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6A3C20EB" w14:textId="41B8AF33"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A</w:t>
            </w:r>
          </w:p>
        </w:tc>
        <w:tc>
          <w:tcPr>
            <w:tcW w:w="1418" w:type="dxa"/>
            <w:vAlign w:val="bottom"/>
          </w:tcPr>
          <w:p w14:paraId="1FC7D5DA" w14:textId="4204A407"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A/NA</w:t>
            </w:r>
          </w:p>
        </w:tc>
        <w:tc>
          <w:tcPr>
            <w:tcW w:w="2268" w:type="dxa"/>
            <w:vAlign w:val="bottom"/>
          </w:tcPr>
          <w:p w14:paraId="5063D70C" w14:textId="345D6846"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eneral medical admission</w:t>
            </w:r>
          </w:p>
        </w:tc>
        <w:tc>
          <w:tcPr>
            <w:tcW w:w="2409" w:type="dxa"/>
            <w:vAlign w:val="bottom"/>
          </w:tcPr>
          <w:p w14:paraId="5BCD14CE" w14:textId="4E771719"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SM-IV</w:t>
            </w:r>
          </w:p>
        </w:tc>
      </w:tr>
      <w:tr w:rsidR="00CA6A00" w:rsidRPr="00CA6A00" w14:paraId="4E89A571" w14:textId="57A45263" w:rsidTr="00393034">
        <w:tc>
          <w:tcPr>
            <w:tcW w:w="2122" w:type="dxa"/>
            <w:vAlign w:val="bottom"/>
          </w:tcPr>
          <w:p w14:paraId="50F5CEE2" w14:textId="32E16D52"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heong 2021</w:t>
            </w:r>
            <w:r w:rsidR="000E475D"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Cheong&lt;/Author&gt;&lt;Year&gt;2021&lt;/Year&gt;&lt;RecNum&gt;446&lt;/RecNum&gt;&lt;DisplayText&gt;[28]&lt;/DisplayText&gt;&lt;record&gt;&lt;rec-number&gt;446&lt;/rec-number&gt;&lt;foreign-keys&gt;&lt;key app="EN" db-id="sstzwfe08r9xrke295vvts57d2ew5p9sed9p" timestamp="1734570820"&gt;446&lt;/key&gt;&lt;/foreign-keys&gt;&lt;ref-type name="Journal Article"&gt;17&lt;/ref-type&gt;&lt;contributors&gt;&lt;authors&gt;&lt;author&gt;Cheong, Jun Leong&lt;/author&gt;&lt;author&gt;Shariffuddin, Ina Ismiarti&lt;/author&gt;&lt;author&gt;Danaee, Mahmoud&lt;/author&gt;&lt;author&gt;Khor, Hui Min&lt;/author&gt;&lt;author&gt;Teang, Soon Chen&lt;/author&gt;&lt;author&gt;San Loh, Pui&lt;/author&gt;&lt;/authors&gt;&lt;/contributors&gt;&lt;titles&gt;&lt;title&gt;Understanding risk factors for postoperative delirium after elective surgery in a university-based tertiary hospital&lt;/title&gt;&lt;secondary-title&gt;Neurology Asia&lt;/secondary-title&gt;&lt;/titles&gt;&lt;periodical&gt;&lt;full-title&gt;Neurology Asia&lt;/full-title&gt;&lt;/periodical&gt;&lt;volume&gt;26&lt;/volume&gt;&lt;number&gt;1&lt;/number&gt;&lt;dates&gt;&lt;year&gt;2021&lt;/year&gt;&lt;/dates&gt;&lt;isbn&gt;1823-6138&lt;/isbn&gt;&lt;urls&gt;&lt;/urls&gt;&lt;/record&gt;&lt;/Cite&gt;&lt;/EndNote&gt;</w:instrText>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8]</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010E887A" w14:textId="29DABA8C"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alaysia</w:t>
            </w:r>
          </w:p>
        </w:tc>
        <w:tc>
          <w:tcPr>
            <w:tcW w:w="2410" w:type="dxa"/>
            <w:vAlign w:val="bottom"/>
          </w:tcPr>
          <w:p w14:paraId="259651AA" w14:textId="37E2E983" w:rsidR="00883B49" w:rsidRPr="00CA6A00" w:rsidRDefault="00D96B45"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12C7BA15" w14:textId="4BDB28CB"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07/240</w:t>
            </w:r>
          </w:p>
        </w:tc>
        <w:tc>
          <w:tcPr>
            <w:tcW w:w="1418" w:type="dxa"/>
            <w:vAlign w:val="bottom"/>
          </w:tcPr>
          <w:p w14:paraId="133A7603" w14:textId="3B74A336"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3.23/5.94</w:t>
            </w:r>
          </w:p>
        </w:tc>
        <w:tc>
          <w:tcPr>
            <w:tcW w:w="2268" w:type="dxa"/>
            <w:vAlign w:val="bottom"/>
          </w:tcPr>
          <w:p w14:paraId="44CDF9AA" w14:textId="7E761826"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Operating theatre and surgical wards</w:t>
            </w:r>
          </w:p>
        </w:tc>
        <w:tc>
          <w:tcPr>
            <w:tcW w:w="2409" w:type="dxa"/>
            <w:vAlign w:val="bottom"/>
          </w:tcPr>
          <w:p w14:paraId="0081AFE4" w14:textId="3DE4C394"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4AT</w:t>
            </w:r>
          </w:p>
          <w:p w14:paraId="051F00AC" w14:textId="1DBEDB03"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tc>
      </w:tr>
      <w:tr w:rsidR="00CA6A00" w:rsidRPr="00CA6A00" w14:paraId="41DF3D0E" w14:textId="28D807C2" w:rsidTr="00393034">
        <w:tc>
          <w:tcPr>
            <w:tcW w:w="2122" w:type="dxa"/>
            <w:vAlign w:val="bottom"/>
          </w:tcPr>
          <w:p w14:paraId="119CC01D" w14:textId="4B14A483"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hen 2017</w:t>
            </w:r>
            <w:r w:rsidR="000E475D" w:rsidRPr="00CA6A00">
              <w:rPr>
                <w:rFonts w:ascii="Times New Roman" w:hAnsi="Times New Roman" w:cs="Times New Roman"/>
                <w:color w:val="000000" w:themeColor="text1"/>
                <w:sz w:val="18"/>
                <w:szCs w:val="18"/>
              </w:rPr>
              <w:fldChar w:fldCharType="begin">
                <w:fldData xml:space="preserve">PEVuZE5vdGU+PENpdGU+PEF1dGhvcj5DaGVuPC9BdXRob3I+PFllYXI+MjAxNzwvWWVhcj48UmVj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DaGVuPC9BdXRob3I+PFllYXI+MjAxNzwvWWVhcj48UmVj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7]</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4582C6C4" w14:textId="4733686C"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hina</w:t>
            </w:r>
          </w:p>
        </w:tc>
        <w:tc>
          <w:tcPr>
            <w:tcW w:w="2410" w:type="dxa"/>
            <w:vAlign w:val="bottom"/>
          </w:tcPr>
          <w:p w14:paraId="451029D1" w14:textId="072EA411" w:rsidR="00883B49" w:rsidRPr="00CA6A00" w:rsidRDefault="00D96B45"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1820FDE3" w14:textId="25D9DC70"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04/32</w:t>
            </w:r>
          </w:p>
        </w:tc>
        <w:tc>
          <w:tcPr>
            <w:tcW w:w="1418" w:type="dxa"/>
            <w:vAlign w:val="bottom"/>
          </w:tcPr>
          <w:p w14:paraId="44B8A177" w14:textId="74067236"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0.85/NA</w:t>
            </w:r>
          </w:p>
        </w:tc>
        <w:tc>
          <w:tcPr>
            <w:tcW w:w="2268" w:type="dxa"/>
            <w:vAlign w:val="bottom"/>
          </w:tcPr>
          <w:p w14:paraId="7A172E50" w14:textId="13895807"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rdiac surgery (CABG)</w:t>
            </w:r>
          </w:p>
        </w:tc>
        <w:tc>
          <w:tcPr>
            <w:tcW w:w="2409" w:type="dxa"/>
            <w:vAlign w:val="bottom"/>
          </w:tcPr>
          <w:p w14:paraId="753DD9B9" w14:textId="2EDE3BF3"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ICU</w:t>
            </w:r>
          </w:p>
        </w:tc>
      </w:tr>
      <w:tr w:rsidR="00CA6A00" w:rsidRPr="00CA6A00" w14:paraId="2EEA7705" w14:textId="7D8A836E" w:rsidTr="00393034">
        <w:tc>
          <w:tcPr>
            <w:tcW w:w="2122" w:type="dxa"/>
            <w:vAlign w:val="bottom"/>
          </w:tcPr>
          <w:p w14:paraId="77193255" w14:textId="49D2A9BF"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lastRenderedPageBreak/>
              <w:t>Cirbus 2019</w:t>
            </w:r>
            <w:r w:rsidR="000E475D" w:rsidRPr="00CA6A00">
              <w:rPr>
                <w:rFonts w:ascii="Times New Roman" w:hAnsi="Times New Roman" w:cs="Times New Roman"/>
                <w:color w:val="000000" w:themeColor="text1"/>
                <w:sz w:val="18"/>
                <w:szCs w:val="18"/>
              </w:rPr>
              <w:fldChar w:fldCharType="begin">
                <w:fldData xml:space="preserve">PEVuZE5vdGU+PENpdGU+PEF1dGhvcj5DaXJidXM8L0F1dGhvcj48WWVhcj4yMDE5PC9ZZWFyPjxS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DaXJidXM8L0F1dGhvcj48WWVhcj4yMDE5PC9ZZWFyPjxS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9]</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1CACCD62" w14:textId="1A39CFBA"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SA</w:t>
            </w:r>
          </w:p>
        </w:tc>
        <w:tc>
          <w:tcPr>
            <w:tcW w:w="2410" w:type="dxa"/>
            <w:vAlign w:val="bottom"/>
          </w:tcPr>
          <w:p w14:paraId="2C4FEEA9" w14:textId="21F5FCC1" w:rsidR="00883B49" w:rsidRPr="00CA6A00" w:rsidRDefault="00D96B45"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11839CDE" w14:textId="19550108"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02/126</w:t>
            </w:r>
          </w:p>
        </w:tc>
        <w:tc>
          <w:tcPr>
            <w:tcW w:w="1418" w:type="dxa"/>
            <w:vAlign w:val="bottom"/>
          </w:tcPr>
          <w:p w14:paraId="0125B177" w14:textId="787F94D0"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4.64/NA</w:t>
            </w:r>
          </w:p>
        </w:tc>
        <w:tc>
          <w:tcPr>
            <w:tcW w:w="2268" w:type="dxa"/>
            <w:vAlign w:val="bottom"/>
          </w:tcPr>
          <w:p w14:paraId="1E15DA47" w14:textId="43586EFD"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Hospitalized from ED</w:t>
            </w:r>
          </w:p>
        </w:tc>
        <w:tc>
          <w:tcPr>
            <w:tcW w:w="2409" w:type="dxa"/>
            <w:vAlign w:val="bottom"/>
          </w:tcPr>
          <w:p w14:paraId="34165886" w14:textId="13B6166E"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bCAM</w:t>
            </w:r>
          </w:p>
          <w:p w14:paraId="55923FD1" w14:textId="4B874557"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ICU</w:t>
            </w:r>
          </w:p>
        </w:tc>
      </w:tr>
      <w:tr w:rsidR="00CA6A00" w:rsidRPr="00CA6A00" w14:paraId="6DB3D6AF" w14:textId="4C58373A" w:rsidTr="00393034">
        <w:tc>
          <w:tcPr>
            <w:tcW w:w="2122" w:type="dxa"/>
            <w:vAlign w:val="bottom"/>
          </w:tcPr>
          <w:p w14:paraId="26A2FD7B" w14:textId="1BD2003C"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le 2008</w:t>
            </w:r>
            <w:r w:rsidR="000E475D"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Cole&lt;/Author&gt;&lt;Year&gt;2008&lt;/Year&gt;&lt;RecNum&gt;156&lt;/RecNum&gt;&lt;DisplayText&gt;[30]&lt;/DisplayText&gt;&lt;record&gt;&lt;rec-number&gt;156&lt;/rec-number&gt;&lt;foreign-keys&gt;&lt;key app="EN" db-id="sstzwfe08r9xrke295vvts57d2ew5p9sed9p" timestamp="1734568842"&gt;156&lt;/key&gt;&lt;/foreign-keys&gt;&lt;ref-type name="Journal Article"&gt;17&lt;/ref-type&gt;&lt;contributors&gt;&lt;authors&gt;&lt;author&gt;Cole, M. G.&lt;/author&gt;&lt;author&gt;You, Y.&lt;/author&gt;&lt;author&gt;McCusker, J.&lt;/author&gt;&lt;author&gt;Ciampi, A.&lt;/author&gt;&lt;author&gt;Belzile, E.&lt;/author&gt;&lt;/authors&gt;&lt;/contributors&gt;&lt;auth-address&gt;Department of Psychiatry, St Mary&amp;apos;s Hospital Center, Montreal, QC, Canada. martin.cole@ssss.gouv.qc.ca&lt;/auth-address&gt;&lt;titles&gt;&lt;title&gt;The 6 and 12 month outcomes of older medical inpatients who recover from delirium&lt;/title&gt;&lt;secondary-title&gt;Int J Geriatr Psychiatry&lt;/secondary-title&gt;&lt;/titles&gt;&lt;periodical&gt;&lt;full-title&gt;Int J Geriatr Psychiatry&lt;/full-title&gt;&lt;/periodical&gt;&lt;pages&gt;301-7&lt;/pages&gt;&lt;volume&gt;23&lt;/volume&gt;&lt;number&gt;3&lt;/number&gt;&lt;keywords&gt;&lt;keyword&gt;Activities of Daily Living&lt;/keyword&gt;&lt;keyword&gt;Aged&lt;/keyword&gt;&lt;keyword&gt;Aged, 80 and over&lt;/keyword&gt;&lt;keyword&gt;Cognition Disorders/etiology&lt;/keyword&gt;&lt;keyword&gt;Delirium/psychology/*rehabilitation&lt;/keyword&gt;&lt;keyword&gt;Epidemiologic Methods&lt;/keyword&gt;&lt;keyword&gt;Female&lt;/keyword&gt;&lt;keyword&gt;Hospitalization&lt;/keyword&gt;&lt;keyword&gt;Humans&lt;/keyword&gt;&lt;keyword&gt;Male&lt;/keyword&gt;&lt;keyword&gt;Prognosis&lt;/keyword&gt;&lt;keyword&gt;Psychiatric Status Rating Scales&lt;/keyword&gt;&lt;/keywords&gt;&lt;dates&gt;&lt;year&gt;2008&lt;/year&gt;&lt;pub-dates&gt;&lt;date&gt;Mar&lt;/date&gt;&lt;/pub-dates&gt;&lt;/dates&gt;&lt;isbn&gt;0885-6230 (Print)&amp;#xD;0885-6230 (Linking)&lt;/isbn&gt;&lt;accession-num&gt;17668420&lt;/accession-num&gt;&lt;urls&gt;&lt;related-urls&gt;&lt;url&gt;https://www.ncbi.nlm.nih.gov/pubmed/17668420&lt;/url&gt;&lt;/related-urls&gt;&lt;/urls&gt;&lt;electronic-resource-num&gt;10.1002/gps.1878&lt;/electronic-resource-num&gt;&lt;remote-database-name&gt;Medline&lt;/remote-database-name&gt;&lt;remote-database-provider&gt;NLM&lt;/remote-database-provider&gt;&lt;/record&gt;&lt;/Cite&gt;&lt;/EndNote&gt;</w:instrText>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30]</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55E3114D" w14:textId="36E2D9E7"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nada</w:t>
            </w:r>
          </w:p>
        </w:tc>
        <w:tc>
          <w:tcPr>
            <w:tcW w:w="2410" w:type="dxa"/>
            <w:vAlign w:val="bottom"/>
          </w:tcPr>
          <w:p w14:paraId="031BAAF7" w14:textId="74DF19EA" w:rsidR="00883B49" w:rsidRPr="00CA6A00" w:rsidRDefault="00D96B45"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577A8019" w14:textId="18CE09AE"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1/139</w:t>
            </w:r>
          </w:p>
        </w:tc>
        <w:tc>
          <w:tcPr>
            <w:tcW w:w="1418" w:type="dxa"/>
            <w:vAlign w:val="bottom"/>
          </w:tcPr>
          <w:p w14:paraId="11912C09" w14:textId="422956D0"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3.48/NA</w:t>
            </w:r>
          </w:p>
        </w:tc>
        <w:tc>
          <w:tcPr>
            <w:tcW w:w="2268" w:type="dxa"/>
            <w:vAlign w:val="bottom"/>
          </w:tcPr>
          <w:p w14:paraId="0952FD6F" w14:textId="5F79DC8E"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edical or geriatric services</w:t>
            </w:r>
          </w:p>
        </w:tc>
        <w:tc>
          <w:tcPr>
            <w:tcW w:w="2409" w:type="dxa"/>
            <w:vAlign w:val="bottom"/>
          </w:tcPr>
          <w:p w14:paraId="2B73F85A" w14:textId="16964356"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tc>
      </w:tr>
      <w:tr w:rsidR="00CA6A00" w:rsidRPr="00CA6A00" w14:paraId="0766A6EC" w14:textId="7946A670" w:rsidTr="00393034">
        <w:tc>
          <w:tcPr>
            <w:tcW w:w="2122" w:type="dxa"/>
            <w:vAlign w:val="bottom"/>
          </w:tcPr>
          <w:p w14:paraId="0DF4AA26" w14:textId="42DCF714"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uryto 2001</w:t>
            </w:r>
            <w:r w:rsidR="000E475D"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Curyto&lt;/Author&gt;&lt;Year&gt;2001&lt;/Year&gt;&lt;RecNum&gt;216&lt;/RecNum&gt;&lt;DisplayText&gt;[31]&lt;/DisplayText&gt;&lt;record&gt;&lt;rec-number&gt;216&lt;/rec-number&gt;&lt;foreign-keys&gt;&lt;key app="EN" db-id="sstzwfe08r9xrke295vvts57d2ew5p9sed9p" timestamp="1734568990"&gt;216&lt;/key&gt;&lt;/foreign-keys&gt;&lt;ref-type name="Journal Article"&gt;17&lt;/ref-type&gt;&lt;contributors&gt;&lt;authors&gt;&lt;author&gt;Curyto, Kim J.&lt;/author&gt;&lt;author&gt;Johnson, Jerry&lt;/author&gt;&lt;author&gt;TenHave, Thomas&lt;/author&gt;&lt;author&gt;Mossey, Jana&lt;/author&gt;&lt;author&gt;Knott, Kathryn&lt;/author&gt;&lt;author&gt;Katz, Ira R.&lt;/author&gt;&lt;/authors&gt;&lt;/contributors&gt;&lt;titles&gt;&lt;title&gt;Survival of Hospitalized Elderly Patients With Delirium: A Prospective Study&lt;/title&gt;&lt;secondary-title&gt;The American Journal of Geriatric Psychiatry&lt;/secondary-title&gt;&lt;/titles&gt;&lt;periodical&gt;&lt;full-title&gt;The American Journal of Geriatric Psychiatry&lt;/full-title&gt;&lt;/periodical&gt;&lt;pages&gt;141-147&lt;/pages&gt;&lt;volume&gt;9&lt;/volume&gt;&lt;number&gt;2&lt;/number&gt;&lt;section&gt;141&lt;/section&gt;&lt;dates&gt;&lt;year&gt;2001&lt;/year&gt;&lt;/dates&gt;&lt;isbn&gt;10647481&lt;/isbn&gt;&lt;urls&gt;&lt;/urls&gt;&lt;electronic-resource-num&gt;10.1097/00019442-200105000-00006&lt;/electronic-resource-num&gt;&lt;/record&gt;&lt;/Cite&gt;&lt;/EndNote&gt;</w:instrText>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31]</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7E30367D" w14:textId="37CE49C3"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SA</w:t>
            </w:r>
          </w:p>
        </w:tc>
        <w:tc>
          <w:tcPr>
            <w:tcW w:w="2410" w:type="dxa"/>
            <w:vAlign w:val="bottom"/>
          </w:tcPr>
          <w:p w14:paraId="1AA74C94" w14:textId="3C85C4D0" w:rsidR="00883B49" w:rsidRPr="00CA6A00" w:rsidRDefault="00D96B45"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1F318449" w14:textId="72FA0E26"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9/63</w:t>
            </w:r>
          </w:p>
        </w:tc>
        <w:tc>
          <w:tcPr>
            <w:tcW w:w="1418" w:type="dxa"/>
            <w:vAlign w:val="bottom"/>
          </w:tcPr>
          <w:p w14:paraId="49ACB90A" w14:textId="2496AEE9"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3.3/NA</w:t>
            </w:r>
          </w:p>
        </w:tc>
        <w:tc>
          <w:tcPr>
            <w:tcW w:w="2268" w:type="dxa"/>
            <w:vAlign w:val="bottom"/>
          </w:tcPr>
          <w:p w14:paraId="02438A48" w14:textId="610F16DD"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Residential care facility</w:t>
            </w:r>
          </w:p>
        </w:tc>
        <w:tc>
          <w:tcPr>
            <w:tcW w:w="2409" w:type="dxa"/>
            <w:vAlign w:val="bottom"/>
          </w:tcPr>
          <w:p w14:paraId="06EE9502" w14:textId="7D7A8BD3"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SM-III-R</w:t>
            </w:r>
          </w:p>
        </w:tc>
      </w:tr>
      <w:tr w:rsidR="00CA6A00" w:rsidRPr="00CA6A00" w14:paraId="77A2F063" w14:textId="15806B97" w:rsidTr="00393034">
        <w:tc>
          <w:tcPr>
            <w:tcW w:w="2122" w:type="dxa"/>
            <w:vAlign w:val="bottom"/>
          </w:tcPr>
          <w:p w14:paraId="081E6E20" w14:textId="7858FF9F"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zyzycki 2022</w:t>
            </w:r>
            <w:r w:rsidR="000E475D" w:rsidRPr="00CA6A00">
              <w:rPr>
                <w:rFonts w:ascii="Times New Roman" w:hAnsi="Times New Roman" w:cs="Times New Roman"/>
                <w:color w:val="000000" w:themeColor="text1"/>
                <w:sz w:val="18"/>
                <w:szCs w:val="18"/>
              </w:rPr>
              <w:fldChar w:fldCharType="begin">
                <w:fldData xml:space="preserve">PEVuZE5vdGU+PENpdGU+PEF1dGhvcj5Denl6eWNraTwvQXV0aG9yPjxZZWFyPjIwMjI8L1llYXI+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==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Denl6eWNraTwvQXV0aG9yPjxZZWFyPjIwMjI8L1llYXI+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==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32]</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1273728E" w14:textId="7FF08551"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oland</w:t>
            </w:r>
          </w:p>
        </w:tc>
        <w:tc>
          <w:tcPr>
            <w:tcW w:w="2410" w:type="dxa"/>
            <w:vAlign w:val="bottom"/>
          </w:tcPr>
          <w:p w14:paraId="71FE7C83" w14:textId="0789FF76" w:rsidR="00883B49" w:rsidRPr="00CA6A00" w:rsidRDefault="00D96B45"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4AFBA001" w14:textId="338332E6"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23/375</w:t>
            </w:r>
          </w:p>
        </w:tc>
        <w:tc>
          <w:tcPr>
            <w:tcW w:w="1418" w:type="dxa"/>
            <w:vAlign w:val="bottom"/>
          </w:tcPr>
          <w:p w14:paraId="32362E4A" w14:textId="59AA4302"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A/NA</w:t>
            </w:r>
          </w:p>
        </w:tc>
        <w:tc>
          <w:tcPr>
            <w:tcW w:w="2268" w:type="dxa"/>
            <w:vAlign w:val="bottom"/>
          </w:tcPr>
          <w:p w14:paraId="639AA43F" w14:textId="1AED0FFA"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epartment of Neurology</w:t>
            </w:r>
          </w:p>
        </w:tc>
        <w:tc>
          <w:tcPr>
            <w:tcW w:w="2409" w:type="dxa"/>
            <w:vAlign w:val="bottom"/>
          </w:tcPr>
          <w:p w14:paraId="014B62BD" w14:textId="15847B76"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SM-5</w:t>
            </w:r>
          </w:p>
        </w:tc>
      </w:tr>
      <w:tr w:rsidR="00CA6A00" w:rsidRPr="00CA6A00" w14:paraId="31EE0D63" w14:textId="0A99027B" w:rsidTr="00393034">
        <w:tc>
          <w:tcPr>
            <w:tcW w:w="2122" w:type="dxa"/>
            <w:vAlign w:val="bottom"/>
          </w:tcPr>
          <w:p w14:paraId="203D9AD4" w14:textId="048372AE"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aiello 2019</w:t>
            </w:r>
            <w:r w:rsidR="000E475D" w:rsidRPr="00CA6A00">
              <w:rPr>
                <w:rFonts w:ascii="Times New Roman" w:hAnsi="Times New Roman" w:cs="Times New Roman"/>
                <w:color w:val="000000" w:themeColor="text1"/>
                <w:sz w:val="18"/>
                <w:szCs w:val="18"/>
              </w:rPr>
              <w:fldChar w:fldCharType="begin">
                <w:fldData xml:space="preserve">PEVuZE5vdGU+PENpdGU+PEF1dGhvcj5EYWllbGxvPC9BdXRob3I+PFllYXI+MjAxOTwvWWVhcj48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EYWllbGxvPC9BdXRob3I+PFllYXI+MjAxOTwvWWVhcj48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33]</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76697188" w14:textId="49377F91"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SA</w:t>
            </w:r>
          </w:p>
        </w:tc>
        <w:tc>
          <w:tcPr>
            <w:tcW w:w="2410" w:type="dxa"/>
            <w:vAlign w:val="bottom"/>
          </w:tcPr>
          <w:p w14:paraId="4635694A" w14:textId="1F65CE51" w:rsidR="00883B49" w:rsidRPr="00CA6A00" w:rsidRDefault="00D96B45"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Retrospective cohort</w:t>
            </w:r>
          </w:p>
        </w:tc>
        <w:tc>
          <w:tcPr>
            <w:tcW w:w="1417" w:type="dxa"/>
            <w:vAlign w:val="bottom"/>
          </w:tcPr>
          <w:p w14:paraId="0A151188" w14:textId="35E4D3E0"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31/320</w:t>
            </w:r>
          </w:p>
        </w:tc>
        <w:tc>
          <w:tcPr>
            <w:tcW w:w="1418" w:type="dxa"/>
            <w:vAlign w:val="bottom"/>
          </w:tcPr>
          <w:p w14:paraId="654E331F" w14:textId="7A5C8DB7"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7/5</w:t>
            </w:r>
          </w:p>
        </w:tc>
        <w:tc>
          <w:tcPr>
            <w:tcW w:w="2268" w:type="dxa"/>
            <w:vAlign w:val="bottom"/>
          </w:tcPr>
          <w:p w14:paraId="040C0641" w14:textId="138AAEAF"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urgery</w:t>
            </w:r>
          </w:p>
        </w:tc>
        <w:tc>
          <w:tcPr>
            <w:tcW w:w="2409" w:type="dxa"/>
            <w:vAlign w:val="bottom"/>
          </w:tcPr>
          <w:p w14:paraId="100F9818" w14:textId="5A9BDC80"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p w14:paraId="4FB95D12" w14:textId="28670FFD"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hart review</w:t>
            </w:r>
          </w:p>
        </w:tc>
      </w:tr>
      <w:tr w:rsidR="00CA6A00" w:rsidRPr="00CA6A00" w14:paraId="3BCDF7EC" w14:textId="295A6334" w:rsidTr="00393034">
        <w:tc>
          <w:tcPr>
            <w:tcW w:w="2122" w:type="dxa"/>
            <w:vAlign w:val="bottom"/>
          </w:tcPr>
          <w:p w14:paraId="0357EA11" w14:textId="0CBB816C"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ani 2018</w:t>
            </w:r>
            <w:r w:rsidR="000E475D" w:rsidRPr="00CA6A00">
              <w:rPr>
                <w:rFonts w:ascii="Times New Roman" w:hAnsi="Times New Roman" w:cs="Times New Roman"/>
                <w:color w:val="000000" w:themeColor="text1"/>
                <w:sz w:val="18"/>
                <w:szCs w:val="18"/>
              </w:rPr>
              <w:fldChar w:fldCharType="begin">
                <w:fldData xml:space="preserve">PEVuZE5vdGU+PENpdGU+PEF1dGhvcj5EYW5pPC9BdXRob3I+PFllYXI+MjAxODwvWWVhcj48UmVj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EYW5pPC9BdXRob3I+PFllYXI+MjAxODwvWWVhcj48UmVj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34]</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5EBB4F83" w14:textId="7125C35A"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K</w:t>
            </w:r>
          </w:p>
        </w:tc>
        <w:tc>
          <w:tcPr>
            <w:tcW w:w="2410" w:type="dxa"/>
            <w:vAlign w:val="bottom"/>
          </w:tcPr>
          <w:p w14:paraId="52E63D6A" w14:textId="066585F8" w:rsidR="00883B49" w:rsidRPr="00CA6A00" w:rsidRDefault="00D96B45"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65CEE9C4" w14:textId="1656C8ED"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91/419</w:t>
            </w:r>
          </w:p>
        </w:tc>
        <w:tc>
          <w:tcPr>
            <w:tcW w:w="1418" w:type="dxa"/>
            <w:vAlign w:val="bottom"/>
          </w:tcPr>
          <w:p w14:paraId="4DEAF160" w14:textId="62208C17"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3.1/7.41</w:t>
            </w:r>
          </w:p>
        </w:tc>
        <w:tc>
          <w:tcPr>
            <w:tcW w:w="2268" w:type="dxa"/>
            <w:vAlign w:val="bottom"/>
          </w:tcPr>
          <w:p w14:paraId="493ABC4D" w14:textId="4A5C2047"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Acute medical unit</w:t>
            </w:r>
          </w:p>
        </w:tc>
        <w:tc>
          <w:tcPr>
            <w:tcW w:w="2409" w:type="dxa"/>
            <w:vAlign w:val="bottom"/>
          </w:tcPr>
          <w:p w14:paraId="070B126D" w14:textId="2B00EFBB"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p w14:paraId="3335FE21" w14:textId="5DF9904E"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edical chart</w:t>
            </w:r>
          </w:p>
        </w:tc>
      </w:tr>
      <w:tr w:rsidR="00CA6A00" w:rsidRPr="00CA6A00" w14:paraId="21F8D815" w14:textId="3D829AEA" w:rsidTr="00393034">
        <w:tc>
          <w:tcPr>
            <w:tcW w:w="2122" w:type="dxa"/>
            <w:vAlign w:val="bottom"/>
          </w:tcPr>
          <w:p w14:paraId="67ACE083" w14:textId="34A8499C"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avis 2012</w:t>
            </w:r>
            <w:r w:rsidR="000E475D" w:rsidRPr="00CA6A00">
              <w:rPr>
                <w:rFonts w:ascii="Times New Roman" w:hAnsi="Times New Roman" w:cs="Times New Roman"/>
                <w:color w:val="000000" w:themeColor="text1"/>
                <w:sz w:val="18"/>
                <w:szCs w:val="18"/>
              </w:rPr>
              <w:fldChar w:fldCharType="begin">
                <w:fldData xml:space="preserve">PEVuZE5vdGU+PENpdGU+PEF1dGhvcj5EYXZpczwvQXV0aG9yPjxZZWFyPjIwMTI8L1llYXI+PFJl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EYXZpczwvQXV0aG9yPjxZZWFyPjIwMTI8L1llYXI+PFJl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35]</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6E2E023D" w14:textId="50C44031"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inland</w:t>
            </w:r>
          </w:p>
        </w:tc>
        <w:tc>
          <w:tcPr>
            <w:tcW w:w="2410" w:type="dxa"/>
            <w:vAlign w:val="bottom"/>
          </w:tcPr>
          <w:p w14:paraId="7618D9A4" w14:textId="199ACA31" w:rsidR="00883B49" w:rsidRPr="00CA6A00" w:rsidRDefault="00D96B45"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32624F9B" w14:textId="79AA8874"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13/440</w:t>
            </w:r>
          </w:p>
        </w:tc>
        <w:tc>
          <w:tcPr>
            <w:tcW w:w="1418" w:type="dxa"/>
            <w:vAlign w:val="bottom"/>
          </w:tcPr>
          <w:p w14:paraId="0094BDDC" w14:textId="63120DBF"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8/NA</w:t>
            </w:r>
          </w:p>
        </w:tc>
        <w:tc>
          <w:tcPr>
            <w:tcW w:w="2268" w:type="dxa"/>
            <w:vAlign w:val="bottom"/>
          </w:tcPr>
          <w:p w14:paraId="65445E83" w14:textId="4B4F202E"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mmunity</w:t>
            </w:r>
          </w:p>
        </w:tc>
        <w:tc>
          <w:tcPr>
            <w:tcW w:w="2409" w:type="dxa"/>
            <w:vAlign w:val="bottom"/>
          </w:tcPr>
          <w:p w14:paraId="680601A9" w14:textId="0DA36CEC"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SM-III-R</w:t>
            </w:r>
          </w:p>
        </w:tc>
      </w:tr>
      <w:tr w:rsidR="00CA6A00" w:rsidRPr="00CA6A00" w14:paraId="6D9144B6" w14:textId="353E38FB" w:rsidTr="00393034">
        <w:tc>
          <w:tcPr>
            <w:tcW w:w="2122" w:type="dxa"/>
            <w:vAlign w:val="bottom"/>
          </w:tcPr>
          <w:p w14:paraId="76A76F20" w14:textId="45F4FD13"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avis 2014</w:t>
            </w:r>
            <w:r w:rsidR="000E475D"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Davis&lt;/Author&gt;&lt;Year&gt;2014&lt;/Year&gt;&lt;RecNum&gt;447&lt;/RecNum&gt;&lt;DisplayText&gt;[36]&lt;/DisplayText&gt;&lt;record&gt;&lt;rec-number&gt;447&lt;/rec-number&gt;&lt;foreign-keys&gt;&lt;key app="EN" db-id="sstzwfe08r9xrke295vvts57d2ew5p9sed9p" timestamp="1734570891"&gt;447&lt;/key&gt;&lt;/foreign-keys&gt;&lt;ref-type name="Journal Article"&gt;17&lt;/ref-type&gt;&lt;contributors&gt;&lt;authors&gt;&lt;author&gt;Davis, Daniel HJ&lt;/author&gt;&lt;author&gt;Barnes, Linda E&lt;/author&gt;&lt;author&gt;Stephan, Blossom CM&lt;/author&gt;&lt;author&gt;MacLullich, Alasdair MJ&lt;/author&gt;&lt;author&gt;Meagher, David&lt;/author&gt;&lt;author&gt;Copeland, John&lt;/author&gt;&lt;author&gt;Matthews, Fiona E&lt;/author&gt;&lt;author&gt;Brayne, Carol&lt;/author&gt;&lt;/authors&gt;&lt;/contributors&gt;&lt;titles&gt;&lt;title&gt;The descriptive epidemiology of delirium symptoms in a large population-based cohort study: results from the Medical Research Council Cognitive Function and Ageing Study (MRC CFAS)&lt;/title&gt;&lt;secondary-title&gt;BMC geriatrics&lt;/secondary-title&gt;&lt;/titles&gt;&lt;periodical&gt;&lt;full-title&gt;BMC geriatrics&lt;/full-title&gt;&lt;/periodical&gt;&lt;pages&gt;1-8&lt;/pages&gt;&lt;volume&gt;14&lt;/volume&gt;&lt;dates&gt;&lt;year&gt;2014&lt;/year&gt;&lt;/dates&gt;&lt;urls&gt;&lt;/urls&gt;&lt;/record&gt;&lt;/Cite&gt;&lt;/EndNote&gt;</w:instrText>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36]</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105F164A" w14:textId="13DF723E"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K</w:t>
            </w:r>
          </w:p>
        </w:tc>
        <w:tc>
          <w:tcPr>
            <w:tcW w:w="2410" w:type="dxa"/>
            <w:vAlign w:val="bottom"/>
          </w:tcPr>
          <w:p w14:paraId="2AE6CB82" w14:textId="065AE40D" w:rsidR="00883B49" w:rsidRPr="00CA6A00" w:rsidRDefault="00D96B45"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7319FDA9" w14:textId="1BD12C1D"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94/1403</w:t>
            </w:r>
          </w:p>
        </w:tc>
        <w:tc>
          <w:tcPr>
            <w:tcW w:w="1418" w:type="dxa"/>
            <w:vAlign w:val="bottom"/>
          </w:tcPr>
          <w:p w14:paraId="47252884" w14:textId="013DCCFC"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7.35/9.64</w:t>
            </w:r>
          </w:p>
        </w:tc>
        <w:tc>
          <w:tcPr>
            <w:tcW w:w="2268" w:type="dxa"/>
            <w:vAlign w:val="bottom"/>
          </w:tcPr>
          <w:p w14:paraId="77902DFC" w14:textId="35925D21"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mmunity</w:t>
            </w:r>
          </w:p>
        </w:tc>
        <w:tc>
          <w:tcPr>
            <w:tcW w:w="2409" w:type="dxa"/>
            <w:vAlign w:val="bottom"/>
          </w:tcPr>
          <w:p w14:paraId="69BC6649" w14:textId="20A1A9AD"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SM-IV</w:t>
            </w:r>
          </w:p>
        </w:tc>
      </w:tr>
      <w:tr w:rsidR="00CA6A00" w:rsidRPr="00CA6A00" w14:paraId="43435C6E" w14:textId="12E5E8BC" w:rsidTr="00393034">
        <w:tc>
          <w:tcPr>
            <w:tcW w:w="2122" w:type="dxa"/>
            <w:vAlign w:val="bottom"/>
          </w:tcPr>
          <w:p w14:paraId="0AD750F9" w14:textId="4F9DDEC8"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eCrane 2011</w:t>
            </w:r>
            <w:r w:rsidR="000E475D"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DeCrane&lt;/Author&gt;&lt;Year&gt;2011&lt;/Year&gt;&lt;RecNum&gt;224&lt;/RecNum&gt;&lt;DisplayText&gt;[37]&lt;/DisplayText&gt;&lt;record&gt;&lt;rec-number&gt;224&lt;/rec-number&gt;&lt;foreign-keys&gt;&lt;key app="EN" db-id="sstzwfe08r9xrke295vvts57d2ew5p9sed9p" timestamp="1734569014"&gt;224&lt;/key&gt;&lt;/foreign-keys&gt;&lt;ref-type name="Journal Article"&gt;17&lt;/ref-type&gt;&lt;contributors&gt;&lt;authors&gt;&lt;author&gt;DeCrane, S. K.&lt;/author&gt;&lt;author&gt;Culp, K. R.&lt;/author&gt;&lt;author&gt;Wakefield, B.&lt;/author&gt;&lt;/authors&gt;&lt;/contributors&gt;&lt;auth-address&gt;Purdue University School of Nursing, 502 North University Street, West Lafayette, IN 47907-2069, USA. sdecrane@purdue.edu&lt;/auth-address&gt;&lt;titles&gt;&lt;title&gt;Twelve-month mortality among delirium subtypes&lt;/title&gt;&lt;secondary-title&gt;Clin Nurs Res&lt;/secondary-title&gt;&lt;/titles&gt;&lt;periodical&gt;&lt;full-title&gt;Clin Nurs Res&lt;/full-title&gt;&lt;/periodical&gt;&lt;pages&gt;404-21&lt;/pages&gt;&lt;volume&gt;20&lt;/volume&gt;&lt;number&gt;4&lt;/number&gt;&lt;edition&gt;20110824&lt;/edition&gt;&lt;keywords&gt;&lt;keyword&gt;Aged, 80 and over&lt;/keyword&gt;&lt;keyword&gt;Cause of Death/trends&lt;/keyword&gt;&lt;keyword&gt;Delirium/classification/*mortality&lt;/keyword&gt;&lt;keyword&gt;Female&lt;/keyword&gt;&lt;keyword&gt;Follow-Up Studies&lt;/keyword&gt;&lt;keyword&gt;Humans&lt;/keyword&gt;&lt;keyword&gt;International Classification of Diseases&lt;/keyword&gt;&lt;keyword&gt;Iowa/epidemiology&lt;/keyword&gt;&lt;keyword&gt;Long-Term Care&lt;/keyword&gt;&lt;keyword&gt;Male&lt;/keyword&gt;&lt;keyword&gt;*Population Surveillance&lt;/keyword&gt;&lt;keyword&gt;*Rural Health&lt;/keyword&gt;&lt;/keywords&gt;&lt;dates&gt;&lt;year&gt;2011&lt;/year&gt;&lt;pub-dates&gt;&lt;date&gt;Nov&lt;/date&gt;&lt;/pub-dates&gt;&lt;/dates&gt;&lt;isbn&gt;1552-3799 (Electronic)&amp;#xD;1054-7738 (Print)&amp;#xD;1054-7738 (Linking)&lt;/isbn&gt;&lt;accession-num&gt;21865508&lt;/accession-num&gt;&lt;urls&gt;&lt;related-urls&gt;&lt;url&gt;https://www.ncbi.nlm.nih.gov/pubmed/21865508&lt;/url&gt;&lt;/related-urls&gt;&lt;/urls&gt;&lt;custom2&gt;PMC7506506&lt;/custom2&gt;&lt;electronic-resource-num&gt;10.1177/1054773811419497&lt;/electronic-resource-num&gt;&lt;remote-database-name&gt;Medline&lt;/remote-database-name&gt;&lt;remote-database-provider&gt;NLM&lt;/remote-database-provider&gt;&lt;/record&gt;&lt;/Cite&gt;&lt;/EndNote&gt;</w:instrText>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37]</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014A179C" w14:textId="7E2E7136"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SA</w:t>
            </w:r>
          </w:p>
        </w:tc>
        <w:tc>
          <w:tcPr>
            <w:tcW w:w="2410" w:type="dxa"/>
            <w:vAlign w:val="bottom"/>
          </w:tcPr>
          <w:p w14:paraId="1278632A" w14:textId="4E51987E" w:rsidR="00883B49" w:rsidRPr="00CA6A00" w:rsidRDefault="00D96B45"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2F80EB2C" w14:textId="3DD39CF3"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1/249</w:t>
            </w:r>
          </w:p>
        </w:tc>
        <w:tc>
          <w:tcPr>
            <w:tcW w:w="1418" w:type="dxa"/>
            <w:vAlign w:val="bottom"/>
          </w:tcPr>
          <w:p w14:paraId="7FCABCB4" w14:textId="74628464"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6.75/NA</w:t>
            </w:r>
          </w:p>
        </w:tc>
        <w:tc>
          <w:tcPr>
            <w:tcW w:w="2268" w:type="dxa"/>
            <w:vAlign w:val="bottom"/>
          </w:tcPr>
          <w:p w14:paraId="1FB6330D" w14:textId="4B0B7B5A"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ong-Term Care Facilities</w:t>
            </w:r>
          </w:p>
        </w:tc>
        <w:tc>
          <w:tcPr>
            <w:tcW w:w="2409" w:type="dxa"/>
            <w:vAlign w:val="bottom"/>
          </w:tcPr>
          <w:p w14:paraId="55F8F4F9" w14:textId="500CD8C3"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p w14:paraId="4ADAD4E4" w14:textId="77777777"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EECHAM</w:t>
            </w:r>
          </w:p>
          <w:p w14:paraId="4825FFE6" w14:textId="1BAED385"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C-A</w:t>
            </w:r>
          </w:p>
          <w:p w14:paraId="74D708EC" w14:textId="77777777"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Vigilance A</w:t>
            </w:r>
          </w:p>
          <w:p w14:paraId="14A87937" w14:textId="17E48C2E"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MSE</w:t>
            </w:r>
          </w:p>
        </w:tc>
      </w:tr>
      <w:tr w:rsidR="00CA6A00" w:rsidRPr="00CA6A00" w14:paraId="1C0EC17C" w14:textId="628B2174" w:rsidTr="00393034">
        <w:tc>
          <w:tcPr>
            <w:tcW w:w="2122" w:type="dxa"/>
            <w:vAlign w:val="bottom"/>
          </w:tcPr>
          <w:p w14:paraId="0A3DBE48" w14:textId="747053B7"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ecrane 2012</w:t>
            </w:r>
            <w:r w:rsidR="000E475D"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DeCrane&lt;/Author&gt;&lt;Year&gt;2012&lt;/Year&gt;&lt;RecNum&gt;225&lt;/RecNum&gt;&lt;DisplayText&gt;[38]&lt;/DisplayText&gt;&lt;record&gt;&lt;rec-number&gt;225&lt;/rec-number&gt;&lt;foreign-keys&gt;&lt;key app="EN" db-id="sstzwfe08r9xrke295vvts57d2ew5p9sed9p" timestamp="1734569016"&gt;225&lt;/key&gt;&lt;/foreign-keys&gt;&lt;ref-type name="Journal Article"&gt;17&lt;/ref-type&gt;&lt;contributors&gt;&lt;authors&gt;&lt;author&gt;DeCrane, S. K.&lt;/author&gt;&lt;author&gt;Culp, K. R.&lt;/author&gt;&lt;author&gt;Wakefield, B.&lt;/author&gt;&lt;/authors&gt;&lt;/contributors&gt;&lt;auth-address&gt;Purdue University, West Lafayette, Indiana, USA. sdecrane@purdue.edu&lt;/auth-address&gt;&lt;titles&gt;&lt;title&gt;Twelve-month fall outcomes among delirium subtypes&lt;/title&gt;&lt;secondary-title&gt;J Healthc Qual&lt;/secondary-title&gt;&lt;/titles&gt;&lt;periodical&gt;&lt;full-title&gt;J Healthc Qual&lt;/full-title&gt;&lt;/periodical&gt;&lt;pages&gt;13-20&lt;/pages&gt;&lt;volume&gt;34&lt;/volume&gt;&lt;number&gt;6&lt;/number&gt;&lt;edition&gt;20110913&lt;/edition&gt;&lt;keywords&gt;&lt;keyword&gt;Accidental Falls/prevention &amp;amp; control/*statistics &amp;amp; numerical data&lt;/keyword&gt;&lt;keyword&gt;Analysis of Variance&lt;/keyword&gt;&lt;keyword&gt;Delirium/*classification/complications/diagnosis&lt;/keyword&gt;&lt;keyword&gt;Female&lt;/keyword&gt;&lt;keyword&gt;Humans&lt;/keyword&gt;&lt;keyword&gt;Long-Term Care/*statistics &amp;amp; numerical data&lt;/keyword&gt;&lt;keyword&gt;Longitudinal Studies&lt;/keyword&gt;&lt;keyword&gt;Male&lt;/keyword&gt;&lt;keyword&gt;Risk Assessment&lt;/keyword&gt;&lt;/keywords&gt;&lt;dates&gt;&lt;year&gt;2012&lt;/year&gt;&lt;pub-dates&gt;&lt;date&gt;Nov-Dec&lt;/date&gt;&lt;/pub-dates&gt;&lt;/dates&gt;&lt;isbn&gt;1945-1474 (Electronic)&amp;#xD;1062-2551 (Linking)&lt;/isbn&gt;&lt;accession-num&gt;22092949&lt;/accession-num&gt;&lt;urls&gt;&lt;related-urls&gt;&lt;url&gt;https://www.ncbi.nlm.nih.gov/pubmed/22092949&lt;/url&gt;&lt;/related-urls&gt;&lt;/urls&gt;&lt;electronic-resource-num&gt;10.1111/j.1945-1474.2011.00162.x&lt;/electronic-resource-num&gt;&lt;remote-database-name&gt;Medline&lt;/remote-database-name&gt;&lt;remote-database-provider&gt;NLM&lt;/remote-database-provider&gt;&lt;/record&gt;&lt;/Cite&gt;&lt;/EndNote&gt;</w:instrText>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38]</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7DB98D38" w14:textId="56BA29C4"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SA</w:t>
            </w:r>
          </w:p>
        </w:tc>
        <w:tc>
          <w:tcPr>
            <w:tcW w:w="2410" w:type="dxa"/>
            <w:vAlign w:val="bottom"/>
          </w:tcPr>
          <w:p w14:paraId="526B9EF8" w14:textId="51B7FD0C" w:rsidR="00883B49" w:rsidRPr="00CA6A00" w:rsidRDefault="00D96B45"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05BE733A" w14:textId="02EF43F8"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1/249</w:t>
            </w:r>
          </w:p>
        </w:tc>
        <w:tc>
          <w:tcPr>
            <w:tcW w:w="1418" w:type="dxa"/>
            <w:vAlign w:val="bottom"/>
          </w:tcPr>
          <w:p w14:paraId="76573775" w14:textId="31794612"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6.75/NA</w:t>
            </w:r>
          </w:p>
        </w:tc>
        <w:tc>
          <w:tcPr>
            <w:tcW w:w="2268" w:type="dxa"/>
            <w:vAlign w:val="bottom"/>
          </w:tcPr>
          <w:p w14:paraId="0AF776F9" w14:textId="128806A9"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ong-term care facilities</w:t>
            </w:r>
          </w:p>
        </w:tc>
        <w:tc>
          <w:tcPr>
            <w:tcW w:w="2409" w:type="dxa"/>
            <w:vAlign w:val="bottom"/>
          </w:tcPr>
          <w:p w14:paraId="27DAF6E7" w14:textId="1C4F07A2"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p w14:paraId="163EBCA9" w14:textId="77777777"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EECHAM</w:t>
            </w:r>
          </w:p>
          <w:p w14:paraId="7FD85078" w14:textId="1591D860"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C-A</w:t>
            </w:r>
          </w:p>
          <w:p w14:paraId="28940AD3" w14:textId="77777777"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Vigilance A</w:t>
            </w:r>
          </w:p>
          <w:p w14:paraId="40B32572" w14:textId="1EE48302"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MSE</w:t>
            </w:r>
          </w:p>
        </w:tc>
      </w:tr>
      <w:tr w:rsidR="00CA6A00" w:rsidRPr="00CA6A00" w14:paraId="7BEB93C3" w14:textId="3D72F186" w:rsidTr="00393034">
        <w:tc>
          <w:tcPr>
            <w:tcW w:w="2122" w:type="dxa"/>
            <w:vAlign w:val="bottom"/>
          </w:tcPr>
          <w:p w14:paraId="0198A590" w14:textId="6F025EB5"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DeHaan 2023 </w:t>
            </w:r>
            <w:r w:rsidR="000E475D" w:rsidRPr="00CA6A00">
              <w:rPr>
                <w:rFonts w:ascii="Times New Roman" w:hAnsi="Times New Roman" w:cs="Times New Roman"/>
                <w:color w:val="000000" w:themeColor="text1"/>
                <w:sz w:val="18"/>
                <w:szCs w:val="18"/>
              </w:rPr>
              <w:fldChar w:fldCharType="begin">
                <w:fldData xml:space="preserve">PEVuZE5vdGU+PENpdGU+PEF1dGhvcj5kZSBIYWFuPC9BdXRob3I+PFllYXI+MjAyMzwvWWVhcj48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kZSBIYWFuPC9BdXRob3I+PFllYXI+MjAyMzwvWWVhcj48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39]</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5814368A" w14:textId="3EE11580"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etherlands</w:t>
            </w:r>
          </w:p>
        </w:tc>
        <w:tc>
          <w:tcPr>
            <w:tcW w:w="2410" w:type="dxa"/>
            <w:vAlign w:val="bottom"/>
          </w:tcPr>
          <w:p w14:paraId="1A7D32F0" w14:textId="5F6E9C02" w:rsidR="00883B49" w:rsidRPr="00CA6A00" w:rsidRDefault="00D96B45"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5017E838" w14:textId="3F0D2364"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56/1395</w:t>
            </w:r>
          </w:p>
        </w:tc>
        <w:tc>
          <w:tcPr>
            <w:tcW w:w="1418" w:type="dxa"/>
            <w:vAlign w:val="bottom"/>
          </w:tcPr>
          <w:p w14:paraId="40348DAD" w14:textId="10B33F68"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0/10</w:t>
            </w:r>
          </w:p>
        </w:tc>
        <w:tc>
          <w:tcPr>
            <w:tcW w:w="2268" w:type="dxa"/>
            <w:vAlign w:val="bottom"/>
          </w:tcPr>
          <w:p w14:paraId="3B2BFDD0" w14:textId="07744881"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eriatric trauma unit/orthopedic trauma ward</w:t>
            </w:r>
          </w:p>
        </w:tc>
        <w:tc>
          <w:tcPr>
            <w:tcW w:w="2409" w:type="dxa"/>
            <w:vAlign w:val="bottom"/>
          </w:tcPr>
          <w:p w14:paraId="3694E6CC" w14:textId="2D6CF82A"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SM-V</w:t>
            </w:r>
          </w:p>
        </w:tc>
      </w:tr>
      <w:tr w:rsidR="00CA6A00" w:rsidRPr="00CA6A00" w14:paraId="3C84F29F" w14:textId="763E22D3" w:rsidTr="00393034">
        <w:tc>
          <w:tcPr>
            <w:tcW w:w="2122" w:type="dxa"/>
            <w:vAlign w:val="bottom"/>
          </w:tcPr>
          <w:p w14:paraId="0962FF8D" w14:textId="1EFC9AD5"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eJong 2019</w:t>
            </w:r>
            <w:r w:rsidR="000E475D" w:rsidRPr="00CA6A00">
              <w:rPr>
                <w:rFonts w:ascii="Times New Roman" w:hAnsi="Times New Roman" w:cs="Times New Roman"/>
                <w:color w:val="000000" w:themeColor="text1"/>
                <w:sz w:val="18"/>
                <w:szCs w:val="18"/>
              </w:rPr>
              <w:fldChar w:fldCharType="begin">
                <w:fldData xml:space="preserve">PEVuZE5vdGU+PENpdGU+PEF1dGhvcj5kZSBKb25nPC9BdXRob3I+PFllYXI+MjAxOTwvWWVhcj48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kZSBKb25nPC9BdXRob3I+PFllYXI+MjAxOTwvWWVhcj48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40]</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35F27873" w14:textId="5C02AC69"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etherlands</w:t>
            </w:r>
          </w:p>
        </w:tc>
        <w:tc>
          <w:tcPr>
            <w:tcW w:w="2410" w:type="dxa"/>
            <w:vAlign w:val="bottom"/>
          </w:tcPr>
          <w:p w14:paraId="32039E68" w14:textId="5DBFD447" w:rsidR="00883B49" w:rsidRPr="00CA6A00" w:rsidRDefault="00D96B45"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4FE0D253" w14:textId="0ACDBA20"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53/310</w:t>
            </w:r>
          </w:p>
        </w:tc>
        <w:tc>
          <w:tcPr>
            <w:tcW w:w="1418" w:type="dxa"/>
            <w:vAlign w:val="bottom"/>
          </w:tcPr>
          <w:p w14:paraId="7EF18C1F" w14:textId="1911218F"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1/8</w:t>
            </w:r>
          </w:p>
        </w:tc>
        <w:tc>
          <w:tcPr>
            <w:tcW w:w="2268" w:type="dxa"/>
            <w:vAlign w:val="bottom"/>
          </w:tcPr>
          <w:p w14:paraId="13997687" w14:textId="130E3ECE"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eriatric trauma unit/orthopedic trauma ward</w:t>
            </w:r>
          </w:p>
        </w:tc>
        <w:tc>
          <w:tcPr>
            <w:tcW w:w="2409" w:type="dxa"/>
            <w:vAlign w:val="bottom"/>
          </w:tcPr>
          <w:p w14:paraId="7C873444" w14:textId="33F9B7F3"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p w14:paraId="69ED0FBC" w14:textId="77777777"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OS</w:t>
            </w:r>
          </w:p>
          <w:p w14:paraId="14938A25" w14:textId="0E12B142"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linical evaluation</w:t>
            </w:r>
          </w:p>
        </w:tc>
      </w:tr>
      <w:tr w:rsidR="00CA6A00" w:rsidRPr="00CA6A00" w14:paraId="0B9C65A7" w14:textId="3E8CE04F" w:rsidTr="00393034">
        <w:tc>
          <w:tcPr>
            <w:tcW w:w="2122" w:type="dxa"/>
            <w:vAlign w:val="bottom"/>
          </w:tcPr>
          <w:p w14:paraId="6CEDA0E6" w14:textId="49EB6FC1"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elaVarga-Martínez 2023</w:t>
            </w:r>
            <w:r w:rsidR="000E475D" w:rsidRPr="00CA6A00">
              <w:rPr>
                <w:rFonts w:ascii="Times New Roman" w:hAnsi="Times New Roman" w:cs="Times New Roman"/>
                <w:color w:val="000000" w:themeColor="text1"/>
                <w:sz w:val="18"/>
                <w:szCs w:val="18"/>
              </w:rPr>
              <w:fldChar w:fldCharType="begin">
                <w:fldData xml:space="preserve">PEVuZE5vdGU+PENpdGU+PEF1dGhvcj5kZSBsYSBWYXJnYS1NYXJ0aW5lejwvQXV0aG9yPjxZZWFy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kZSBsYSBWYXJnYS1NYXJ0aW5lejwvQXV0aG9yPjxZZWFy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41]</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73427AC2" w14:textId="6D9D1AF9"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pain</w:t>
            </w:r>
          </w:p>
        </w:tc>
        <w:tc>
          <w:tcPr>
            <w:tcW w:w="2410" w:type="dxa"/>
            <w:vAlign w:val="bottom"/>
          </w:tcPr>
          <w:p w14:paraId="586C5132" w14:textId="57E9A3AD" w:rsidR="00883B49" w:rsidRPr="00CA6A00" w:rsidRDefault="00D96B45"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4E73DA95" w14:textId="33C3F896"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A</w:t>
            </w:r>
          </w:p>
        </w:tc>
        <w:tc>
          <w:tcPr>
            <w:tcW w:w="1418" w:type="dxa"/>
            <w:vAlign w:val="bottom"/>
          </w:tcPr>
          <w:p w14:paraId="4D9563CA" w14:textId="7B611FF2"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4.3/NA</w:t>
            </w:r>
          </w:p>
        </w:tc>
        <w:tc>
          <w:tcPr>
            <w:tcW w:w="2268" w:type="dxa"/>
            <w:vAlign w:val="bottom"/>
          </w:tcPr>
          <w:p w14:paraId="7722182B" w14:textId="248C1252"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ICU</w:t>
            </w:r>
          </w:p>
        </w:tc>
        <w:tc>
          <w:tcPr>
            <w:tcW w:w="2409" w:type="dxa"/>
            <w:vAlign w:val="bottom"/>
          </w:tcPr>
          <w:p w14:paraId="6EADD5C8" w14:textId="69202617"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ICU</w:t>
            </w:r>
          </w:p>
        </w:tc>
      </w:tr>
      <w:tr w:rsidR="00CA6A00" w:rsidRPr="00CA6A00" w14:paraId="30D83882" w14:textId="6EB062D2" w:rsidTr="00393034">
        <w:tc>
          <w:tcPr>
            <w:tcW w:w="2122" w:type="dxa"/>
            <w:vAlign w:val="bottom"/>
          </w:tcPr>
          <w:p w14:paraId="49584321" w14:textId="20A33083"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itzel 2023</w:t>
            </w:r>
            <w:r w:rsidR="000E475D" w:rsidRPr="00CA6A00">
              <w:rPr>
                <w:rFonts w:ascii="Times New Roman" w:hAnsi="Times New Roman" w:cs="Times New Roman"/>
                <w:color w:val="000000" w:themeColor="text1"/>
                <w:sz w:val="18"/>
                <w:szCs w:val="18"/>
              </w:rPr>
              <w:fldChar w:fldCharType="begin">
                <w:fldData xml:space="preserve">PEVuZE5vdGU+PENpdGU+PEF1dGhvcj5EaXR6ZWw8L0F1dGhvcj48WWVhcj4yMDIzPC9ZZWFyPjxS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==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EaXR6ZWw8L0F1dGhvcj48WWVhcj4yMDIzPC9ZZWFyPjxS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==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42]</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5A142A9E" w14:textId="2139478F"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etherlands &amp; Germany</w:t>
            </w:r>
          </w:p>
        </w:tc>
        <w:tc>
          <w:tcPr>
            <w:tcW w:w="2410" w:type="dxa"/>
            <w:vAlign w:val="bottom"/>
          </w:tcPr>
          <w:p w14:paraId="52B3E33D" w14:textId="5B5A8FBF" w:rsidR="00883B49" w:rsidRPr="00CA6A00" w:rsidRDefault="00D96B45"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5A216DF4" w14:textId="5022B7EA"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61/85</w:t>
            </w:r>
          </w:p>
        </w:tc>
        <w:tc>
          <w:tcPr>
            <w:tcW w:w="1418" w:type="dxa"/>
            <w:vAlign w:val="bottom"/>
          </w:tcPr>
          <w:p w14:paraId="4F841ED4" w14:textId="23E7A08B"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1/4.48</w:t>
            </w:r>
          </w:p>
        </w:tc>
        <w:tc>
          <w:tcPr>
            <w:tcW w:w="2268" w:type="dxa"/>
            <w:vAlign w:val="bottom"/>
          </w:tcPr>
          <w:p w14:paraId="1A9F8827" w14:textId="2CA79115"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urgery</w:t>
            </w:r>
          </w:p>
        </w:tc>
        <w:tc>
          <w:tcPr>
            <w:tcW w:w="2409" w:type="dxa"/>
            <w:vAlign w:val="bottom"/>
          </w:tcPr>
          <w:p w14:paraId="18C8CAB5" w14:textId="77777777"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ICU</w:t>
            </w:r>
          </w:p>
          <w:p w14:paraId="6A15470F" w14:textId="77777777"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u-DESC</w:t>
            </w:r>
          </w:p>
          <w:p w14:paraId="5CA8BF03" w14:textId="4D540B53"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hart review</w:t>
            </w:r>
          </w:p>
        </w:tc>
      </w:tr>
      <w:tr w:rsidR="00CA6A00" w:rsidRPr="00CA6A00" w14:paraId="40A10CD6" w14:textId="59FCBE42" w:rsidTr="00393034">
        <w:tc>
          <w:tcPr>
            <w:tcW w:w="2122" w:type="dxa"/>
            <w:vAlign w:val="bottom"/>
          </w:tcPr>
          <w:p w14:paraId="688FABA7" w14:textId="7BF1637C"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iwell 2018</w:t>
            </w:r>
            <w:r w:rsidR="000E475D" w:rsidRPr="00CA6A00">
              <w:rPr>
                <w:rFonts w:ascii="Times New Roman" w:hAnsi="Times New Roman" w:cs="Times New Roman"/>
                <w:color w:val="000000" w:themeColor="text1"/>
                <w:sz w:val="18"/>
                <w:szCs w:val="18"/>
              </w:rPr>
              <w:fldChar w:fldCharType="begin">
                <w:fldData xml:space="preserve">PEVuZE5vdGU+PENpdGU+PEF1dGhvcj5EaXdlbGw8L0F1dGhvcj48WWVhcj4yMDE4PC9ZZWFyPjxS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EaXdlbGw8L0F1dGhvcj48WWVhcj4yMDE4PC9ZZWFyPjxS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43]</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6AB90E91" w14:textId="2A41BC2F"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K</w:t>
            </w:r>
          </w:p>
        </w:tc>
        <w:tc>
          <w:tcPr>
            <w:tcW w:w="2410" w:type="dxa"/>
            <w:vAlign w:val="bottom"/>
          </w:tcPr>
          <w:p w14:paraId="5870B5E7" w14:textId="67960111" w:rsidR="00883B49" w:rsidRPr="00CA6A00" w:rsidRDefault="00D96B45"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76FF47F7" w14:textId="41B0D872"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50/360</w:t>
            </w:r>
          </w:p>
        </w:tc>
        <w:tc>
          <w:tcPr>
            <w:tcW w:w="1418" w:type="dxa"/>
            <w:vAlign w:val="bottom"/>
          </w:tcPr>
          <w:p w14:paraId="3A78C1E5" w14:textId="064230B6"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3/7</w:t>
            </w:r>
          </w:p>
        </w:tc>
        <w:tc>
          <w:tcPr>
            <w:tcW w:w="2268" w:type="dxa"/>
            <w:vAlign w:val="bottom"/>
          </w:tcPr>
          <w:p w14:paraId="45B34F13" w14:textId="56FC6A9D"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ED</w:t>
            </w:r>
          </w:p>
        </w:tc>
        <w:tc>
          <w:tcPr>
            <w:tcW w:w="2409" w:type="dxa"/>
            <w:vAlign w:val="bottom"/>
          </w:tcPr>
          <w:p w14:paraId="4F98E4E0" w14:textId="53E99627"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CAM</w:t>
            </w:r>
          </w:p>
        </w:tc>
      </w:tr>
      <w:tr w:rsidR="00CA6A00" w:rsidRPr="00CA6A00" w14:paraId="44C82D53" w14:textId="1F08C0BD" w:rsidTr="00393034">
        <w:tc>
          <w:tcPr>
            <w:tcW w:w="2122" w:type="dxa"/>
            <w:vAlign w:val="bottom"/>
          </w:tcPr>
          <w:p w14:paraId="44E16ECC" w14:textId="0EBA9E27"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ostovic 2021</w:t>
            </w:r>
            <w:r w:rsidR="000E475D"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Dostović&lt;/Author&gt;&lt;Year&gt;2021&lt;/Year&gt;&lt;RecNum&gt;448&lt;/RecNum&gt;&lt;DisplayText&gt;[44]&lt;/DisplayText&gt;&lt;record&gt;&lt;rec-number&gt;448&lt;/rec-number&gt;&lt;foreign-keys&gt;&lt;key app="EN" db-id="sstzwfe08r9xrke295vvts57d2ew5p9sed9p" timestamp="1734570989"&gt;448&lt;/key&gt;&lt;/foreign-keys&gt;&lt;ref-type name="Journal Article"&gt;17&lt;/ref-type&gt;&lt;contributors&gt;&lt;authors&gt;&lt;author&gt;&lt;style face="normal" font="default" size="100%"&gt;Dostovi&lt;/style&gt;&lt;style face="normal" font="default" charset="238" size="100%"&gt;ć, Zikrija&lt;/style&gt;&lt;/author&gt;&lt;author&gt;&lt;style face="normal" font="default" charset="238" size="100%"&gt;Ć Ibrahimagić, Omer&lt;/style&gt;&lt;/author&gt;&lt;author&gt;&lt;style face="normal" font="default" charset="238" size="100%"&gt;Smajlović, Dževdet&lt;/style&gt;&lt;/author&gt;&lt;author&gt;&lt;style face="normal" font="default" charset="238" size="100%"&gt;Kunić, Suljo&lt;/style&gt;&lt;/author&gt;&lt;author&gt;&lt;style face="normal" font="default" charset="238" size="100%"&gt;Čustović, Amer&lt;/style&gt;&lt;/author&gt;&lt;/authors&gt;&lt;/contributors&gt;&lt;titles&gt;&lt;title&gt;Cognitive functionality of patients with delirium after stroke&lt;/title&gt;&lt;secondary-title&gt;Psychiatria Danubina&lt;/secondary-title&gt;&lt;/titles&gt;&lt;periodical&gt;&lt;full-title&gt;Psychiatria Danubina&lt;/full-title&gt;&lt;/periodical&gt;&lt;pages&gt;503-510&lt;/pages&gt;&lt;volume&gt;33&lt;/volume&gt;&lt;number&gt;suppl 4&lt;/number&gt;&lt;dates&gt;&lt;year&gt;2021&lt;/year&gt;&lt;/dates&gt;&lt;isbn&gt;0353-5053&lt;/isbn&gt;&lt;urls&gt;&lt;/urls&gt;&lt;/record&gt;&lt;/Cite&gt;&lt;/EndNote&gt;</w:instrText>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44]</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17645ECE" w14:textId="77D339E0"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Bosnia and Herzegovina</w:t>
            </w:r>
          </w:p>
        </w:tc>
        <w:tc>
          <w:tcPr>
            <w:tcW w:w="2410" w:type="dxa"/>
            <w:vAlign w:val="bottom"/>
          </w:tcPr>
          <w:p w14:paraId="0095BE63" w14:textId="109A0516" w:rsidR="00883B49" w:rsidRPr="00CA6A00" w:rsidRDefault="00D96B45"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0BB57C43" w14:textId="1FAC9B75"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A</w:t>
            </w:r>
          </w:p>
        </w:tc>
        <w:tc>
          <w:tcPr>
            <w:tcW w:w="1418" w:type="dxa"/>
            <w:vAlign w:val="bottom"/>
          </w:tcPr>
          <w:p w14:paraId="4C6CD4D5" w14:textId="7CA9A91C"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A/NA</w:t>
            </w:r>
          </w:p>
        </w:tc>
        <w:tc>
          <w:tcPr>
            <w:tcW w:w="2268" w:type="dxa"/>
            <w:vAlign w:val="bottom"/>
          </w:tcPr>
          <w:p w14:paraId="062DC118" w14:textId="41FF24F1"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edical admission-stroke</w:t>
            </w:r>
          </w:p>
        </w:tc>
        <w:tc>
          <w:tcPr>
            <w:tcW w:w="2409" w:type="dxa"/>
            <w:vAlign w:val="bottom"/>
          </w:tcPr>
          <w:p w14:paraId="6A1A07F0" w14:textId="59A8B6D9"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SM-IV</w:t>
            </w:r>
          </w:p>
          <w:p w14:paraId="794770A3" w14:textId="79D41EA6"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RS-R-98</w:t>
            </w:r>
          </w:p>
        </w:tc>
      </w:tr>
      <w:tr w:rsidR="00CA6A00" w:rsidRPr="00CA6A00" w14:paraId="2F9EB925" w14:textId="20BAA324" w:rsidTr="00393034">
        <w:tc>
          <w:tcPr>
            <w:tcW w:w="2122" w:type="dxa"/>
            <w:vAlign w:val="bottom"/>
          </w:tcPr>
          <w:p w14:paraId="3224998D" w14:textId="32AFCA6A"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rews 2015</w:t>
            </w:r>
            <w:r w:rsidR="000E475D" w:rsidRPr="00CA6A00">
              <w:rPr>
                <w:rFonts w:ascii="Times New Roman" w:hAnsi="Times New Roman" w:cs="Times New Roman"/>
                <w:color w:val="000000" w:themeColor="text1"/>
                <w:sz w:val="18"/>
                <w:szCs w:val="18"/>
              </w:rPr>
              <w:fldChar w:fldCharType="begin">
                <w:fldData xml:space="preserve">PEVuZE5vdGU+PENpdGU+PEF1dGhvcj5EcmV3czwvQXV0aG9yPjxZZWFyPjIwMTU8L1llYXI+PFJl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==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EcmV3czwvQXV0aG9yPjxZZWFyPjIwMTU8L1llYXI+PFJl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==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45]</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41238C9D" w14:textId="3F6A4A08"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ermany</w:t>
            </w:r>
          </w:p>
        </w:tc>
        <w:tc>
          <w:tcPr>
            <w:tcW w:w="2410" w:type="dxa"/>
            <w:vAlign w:val="bottom"/>
          </w:tcPr>
          <w:p w14:paraId="0BD64D70" w14:textId="4B0B15E3" w:rsidR="00883B49" w:rsidRPr="00CA6A00" w:rsidRDefault="00D96B45"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37657277" w14:textId="55E29768"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04/255</w:t>
            </w:r>
          </w:p>
        </w:tc>
        <w:tc>
          <w:tcPr>
            <w:tcW w:w="1418" w:type="dxa"/>
            <w:vAlign w:val="bottom"/>
          </w:tcPr>
          <w:p w14:paraId="49E52296" w14:textId="38551900"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A/NA</w:t>
            </w:r>
          </w:p>
        </w:tc>
        <w:tc>
          <w:tcPr>
            <w:tcW w:w="2268" w:type="dxa"/>
            <w:vAlign w:val="bottom"/>
          </w:tcPr>
          <w:p w14:paraId="766CA8C9" w14:textId="74390A7D"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Surgery </w:t>
            </w:r>
          </w:p>
        </w:tc>
        <w:tc>
          <w:tcPr>
            <w:tcW w:w="2409" w:type="dxa"/>
            <w:vAlign w:val="bottom"/>
          </w:tcPr>
          <w:p w14:paraId="67EE92B3" w14:textId="7AD2DA53"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tc>
      </w:tr>
      <w:tr w:rsidR="00CA6A00" w:rsidRPr="00CA6A00" w14:paraId="19A13941" w14:textId="66CD98A4" w:rsidTr="00393034">
        <w:tc>
          <w:tcPr>
            <w:tcW w:w="2122" w:type="dxa"/>
            <w:vAlign w:val="bottom"/>
          </w:tcPr>
          <w:p w14:paraId="773192B6" w14:textId="01CC18D7"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ros 2020</w:t>
            </w:r>
            <w:r w:rsidR="000E475D" w:rsidRPr="00CA6A00">
              <w:rPr>
                <w:rFonts w:ascii="Times New Roman" w:hAnsi="Times New Roman" w:cs="Times New Roman"/>
                <w:color w:val="000000" w:themeColor="text1"/>
                <w:sz w:val="18"/>
                <w:szCs w:val="18"/>
              </w:rPr>
              <w:fldChar w:fldCharType="begin">
                <w:fldData xml:space="preserve">PEVuZE5vdGU+PENpdGU+PEF1dGhvcj5Ecm9zPC9BdXRob3I+PFllYXI+MjAyMDwvWWVhcj48UmVj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Ecm9zPC9BdXRob3I+PFllYXI+MjAyMDwvWWVhcj48UmVj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46]</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43D63AE4" w14:textId="12CED708"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oland</w:t>
            </w:r>
          </w:p>
        </w:tc>
        <w:tc>
          <w:tcPr>
            <w:tcW w:w="2410" w:type="dxa"/>
            <w:vAlign w:val="bottom"/>
          </w:tcPr>
          <w:p w14:paraId="0C9E1087" w14:textId="337BB9B3" w:rsidR="00883B49" w:rsidRPr="00CA6A00" w:rsidRDefault="00D96B45"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26ECBA66" w14:textId="54999254"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02/221</w:t>
            </w:r>
          </w:p>
        </w:tc>
        <w:tc>
          <w:tcPr>
            <w:tcW w:w="1418" w:type="dxa"/>
            <w:vAlign w:val="bottom"/>
          </w:tcPr>
          <w:p w14:paraId="62B7AD19" w14:textId="17EB519E"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9.4/NA</w:t>
            </w:r>
          </w:p>
        </w:tc>
        <w:tc>
          <w:tcPr>
            <w:tcW w:w="2268" w:type="dxa"/>
            <w:vAlign w:val="bottom"/>
          </w:tcPr>
          <w:p w14:paraId="3B789450" w14:textId="4B544E8D"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troke unit</w:t>
            </w:r>
          </w:p>
        </w:tc>
        <w:tc>
          <w:tcPr>
            <w:tcW w:w="2409" w:type="dxa"/>
            <w:vAlign w:val="bottom"/>
          </w:tcPr>
          <w:p w14:paraId="165514D7" w14:textId="77777777"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bCAM </w:t>
            </w:r>
          </w:p>
          <w:p w14:paraId="590D3965" w14:textId="77777777"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ICU</w:t>
            </w:r>
          </w:p>
          <w:p w14:paraId="46D516FC" w14:textId="6B5FC7DB"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SM-5</w:t>
            </w:r>
          </w:p>
        </w:tc>
      </w:tr>
      <w:tr w:rsidR="00CA6A00" w:rsidRPr="00CA6A00" w14:paraId="6D7C5FDF" w14:textId="08EC37BD" w:rsidTr="00393034">
        <w:tc>
          <w:tcPr>
            <w:tcW w:w="2122" w:type="dxa"/>
            <w:vAlign w:val="bottom"/>
          </w:tcPr>
          <w:p w14:paraId="271DDA9B" w14:textId="4CC9F60B"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uppils 2004</w:t>
            </w:r>
            <w:r w:rsidR="000E475D"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Duppils&lt;/Author&gt;&lt;Year&gt;2004&lt;/Year&gt;&lt;RecNum&gt;449&lt;/RecNum&gt;&lt;DisplayText&gt;[47]&lt;/DisplayText&gt;&lt;record&gt;&lt;rec-number&gt;449&lt;/rec-number&gt;&lt;foreign-keys&gt;&lt;key app="EN" db-id="sstzwfe08r9xrke295vvts57d2ew5p9sed9p" timestamp="1734571066"&gt;449&lt;/key&gt;&lt;/foreign-keys&gt;&lt;ref-type name="Journal Article"&gt;17&lt;/ref-type&gt;&lt;contributors&gt;&lt;authors&gt;&lt;author&gt;Duppils, Gill Sörensen&lt;/author&gt;&lt;author&gt;Wikblad, Karin&lt;/author&gt;&lt;/authors&gt;&lt;/contributors&gt;&lt;titles&gt;&lt;title&gt;Cognitive function and health-related quality of life after delirium in connection with hip surgery: a six-month follow-up&lt;/title&gt;&lt;secondary-title&gt;Orthopaedic nursing&lt;/secondary-title&gt;&lt;/titles&gt;&lt;periodical&gt;&lt;full-title&gt;Orthopaedic nursing&lt;/full-title&gt;&lt;/periodical&gt;&lt;pages&gt;195-203&lt;/pages&gt;&lt;volume&gt;23&lt;/volume&gt;&lt;number&gt;3&lt;/number&gt;&lt;dates&gt;&lt;year&gt;2004&lt;/year&gt;&lt;/dates&gt;&lt;isbn&gt;0744-6020&lt;/isbn&gt;&lt;urls&gt;&lt;/urls&gt;&lt;/record&gt;&lt;/Cite&gt;&lt;/EndNote&gt;</w:instrText>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47]</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3F5829C0" w14:textId="6E03259B"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weden</w:t>
            </w:r>
          </w:p>
        </w:tc>
        <w:tc>
          <w:tcPr>
            <w:tcW w:w="2410" w:type="dxa"/>
            <w:vAlign w:val="bottom"/>
          </w:tcPr>
          <w:p w14:paraId="3446827E" w14:textId="27DB9EB0" w:rsidR="00883B49" w:rsidRPr="00CA6A00" w:rsidRDefault="00D96B45"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1008EA27" w14:textId="344468A2"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A</w:t>
            </w:r>
          </w:p>
        </w:tc>
        <w:tc>
          <w:tcPr>
            <w:tcW w:w="1418" w:type="dxa"/>
            <w:vAlign w:val="bottom"/>
          </w:tcPr>
          <w:p w14:paraId="410B8D7E" w14:textId="0AC3F1C2"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3.1/NA</w:t>
            </w:r>
          </w:p>
        </w:tc>
        <w:tc>
          <w:tcPr>
            <w:tcW w:w="2268" w:type="dxa"/>
            <w:vAlign w:val="bottom"/>
          </w:tcPr>
          <w:p w14:paraId="734004DE" w14:textId="7C565BD9"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surgery </w:t>
            </w:r>
          </w:p>
        </w:tc>
        <w:tc>
          <w:tcPr>
            <w:tcW w:w="2409" w:type="dxa"/>
            <w:vAlign w:val="bottom"/>
          </w:tcPr>
          <w:p w14:paraId="1676477F" w14:textId="0DA8CF2B" w:rsidR="00883B49" w:rsidRPr="00CA6A00" w:rsidRDefault="00883B49" w:rsidP="0039303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SM IV</w:t>
            </w:r>
          </w:p>
        </w:tc>
      </w:tr>
      <w:tr w:rsidR="00CA6A00" w:rsidRPr="00CA6A00" w14:paraId="23B75566" w14:textId="55C41A5F" w:rsidTr="00393034">
        <w:tc>
          <w:tcPr>
            <w:tcW w:w="2122" w:type="dxa"/>
            <w:vAlign w:val="bottom"/>
          </w:tcPr>
          <w:p w14:paraId="6CE7CAE8" w14:textId="24AC1010"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lastRenderedPageBreak/>
              <w:t>Duprey 2020</w:t>
            </w:r>
            <w:r w:rsidR="000E475D" w:rsidRPr="00CA6A00">
              <w:rPr>
                <w:rFonts w:ascii="Times New Roman" w:hAnsi="Times New Roman" w:cs="Times New Roman"/>
                <w:color w:val="000000" w:themeColor="text1"/>
                <w:sz w:val="18"/>
                <w:szCs w:val="18"/>
              </w:rPr>
              <w:fldChar w:fldCharType="begin">
                <w:fldData xml:space="preserve">PEVuZE5vdGU+PENpdGU+PEF1dGhvcj5EdXByZXk8L0F1dGhvcj48WWVhcj4yMDIwPC9ZZWFyPjxS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EdXByZXk8L0F1dGhvcj48WWVhcj4yMDIwPC9ZZWFyPjxS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48]</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13601986" w14:textId="7100C3E9"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etherlands</w:t>
            </w:r>
          </w:p>
        </w:tc>
        <w:tc>
          <w:tcPr>
            <w:tcW w:w="2410" w:type="dxa"/>
            <w:vAlign w:val="bottom"/>
          </w:tcPr>
          <w:p w14:paraId="68BFEB3D" w14:textId="34585BC4"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25B080E4" w14:textId="3F6ED5E2"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A</w:t>
            </w:r>
          </w:p>
        </w:tc>
        <w:tc>
          <w:tcPr>
            <w:tcW w:w="1418" w:type="dxa"/>
            <w:vAlign w:val="bottom"/>
          </w:tcPr>
          <w:p w14:paraId="7F4D7CB9" w14:textId="2EA09BBE"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6.3/12.6</w:t>
            </w:r>
          </w:p>
        </w:tc>
        <w:tc>
          <w:tcPr>
            <w:tcW w:w="2268" w:type="dxa"/>
            <w:vAlign w:val="bottom"/>
          </w:tcPr>
          <w:p w14:paraId="5AB6B380" w14:textId="180E91DD"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ICU</w:t>
            </w:r>
          </w:p>
        </w:tc>
        <w:tc>
          <w:tcPr>
            <w:tcW w:w="2409" w:type="dxa"/>
            <w:vAlign w:val="bottom"/>
          </w:tcPr>
          <w:p w14:paraId="61AE3572" w14:textId="43D3996C"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ICU</w:t>
            </w:r>
          </w:p>
        </w:tc>
      </w:tr>
      <w:tr w:rsidR="00CA6A00" w:rsidRPr="00CA6A00" w14:paraId="23746211" w14:textId="6D60A792" w:rsidTr="00393034">
        <w:tc>
          <w:tcPr>
            <w:tcW w:w="2122" w:type="dxa"/>
            <w:vAlign w:val="bottom"/>
          </w:tcPr>
          <w:p w14:paraId="0BCEDAA6" w14:textId="49BB775A"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urlach 2023</w:t>
            </w:r>
            <w:r w:rsidR="000E475D"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Durlach&lt;/Author&gt;&lt;Year&gt;2023&lt;/Year&gt;&lt;RecNum&gt;150&lt;/RecNum&gt;&lt;DisplayText&gt;[49]&lt;/DisplayText&gt;&lt;record&gt;&lt;rec-number&gt;150&lt;/rec-number&gt;&lt;foreign-keys&gt;&lt;key app="EN" db-id="sstzwfe08r9xrke295vvts57d2ew5p9sed9p" timestamp="1734568824"&gt;150&lt;/key&gt;&lt;/foreign-keys&gt;&lt;ref-type name="Journal Article"&gt;17&lt;/ref-type&gt;&lt;contributors&gt;&lt;authors&gt;&lt;author&gt;Durlach, Martin&lt;/author&gt;&lt;author&gt;Khoury, Marina&lt;/author&gt;&lt;author&gt;Donato, Carla Lujan&lt;/author&gt;&lt;author&gt;Pérez, Eduardo Adrian&lt;/author&gt;&lt;author&gt;Iezzi, Nicolas Hector&lt;/author&gt;&lt;author&gt;López, Rodolfo&lt;/author&gt;&lt;author&gt;Echavarría, Gonzalo L.&lt;/author&gt;&lt;/authors&gt;&lt;/contributors&gt;&lt;titles&gt;&lt;title&gt;Delirium and subsyndromal delirium in the intensive care unit: In-hospital outcomes and prognosis at discharge&lt;/title&gt;&lt;secondary-title&gt;Medicina Clínica (English Edition)&lt;/secondary-title&gt;&lt;/titles&gt;&lt;periodical&gt;&lt;full-title&gt;Medicina Clínica (English Edition)&lt;/full-title&gt;&lt;/periodical&gt;&lt;pages&gt;286-292&lt;/pages&gt;&lt;volume&gt;161&lt;/volume&gt;&lt;number&gt;7&lt;/number&gt;&lt;section&gt;286&lt;/section&gt;&lt;dates&gt;&lt;year&gt;2023&lt;/year&gt;&lt;/dates&gt;&lt;isbn&gt;23870206&lt;/isbn&gt;&lt;urls&gt;&lt;/urls&gt;&lt;electronic-resource-num&gt;10.1016/j.medcle.2023.05.018&lt;/electronic-resource-num&gt;&lt;/record&gt;&lt;/Cite&gt;&lt;/EndNote&gt;</w:instrText>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49]</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19A6DC90" w14:textId="2BC2BFAF"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Argentina</w:t>
            </w:r>
          </w:p>
        </w:tc>
        <w:tc>
          <w:tcPr>
            <w:tcW w:w="2410" w:type="dxa"/>
            <w:vAlign w:val="bottom"/>
          </w:tcPr>
          <w:p w14:paraId="31683404" w14:textId="16B1439F"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05A03DAC" w14:textId="574D69AA"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28/142</w:t>
            </w:r>
          </w:p>
        </w:tc>
        <w:tc>
          <w:tcPr>
            <w:tcW w:w="1418" w:type="dxa"/>
            <w:vAlign w:val="bottom"/>
          </w:tcPr>
          <w:p w14:paraId="6F6A9625" w14:textId="0D33F652"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7.83/47.73</w:t>
            </w:r>
          </w:p>
        </w:tc>
        <w:tc>
          <w:tcPr>
            <w:tcW w:w="2268" w:type="dxa"/>
            <w:vAlign w:val="bottom"/>
          </w:tcPr>
          <w:p w14:paraId="670EFF27" w14:textId="01FE92D9"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ICU</w:t>
            </w:r>
          </w:p>
        </w:tc>
        <w:tc>
          <w:tcPr>
            <w:tcW w:w="2409" w:type="dxa"/>
            <w:vAlign w:val="bottom"/>
          </w:tcPr>
          <w:p w14:paraId="775DE799" w14:textId="30C38332"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ICU</w:t>
            </w:r>
          </w:p>
        </w:tc>
      </w:tr>
      <w:tr w:rsidR="00CA6A00" w:rsidRPr="00CA6A00" w14:paraId="578F7CB7" w14:textId="709EFDD3" w:rsidTr="00393034">
        <w:tc>
          <w:tcPr>
            <w:tcW w:w="2122" w:type="dxa"/>
            <w:vAlign w:val="bottom"/>
          </w:tcPr>
          <w:p w14:paraId="54773903" w14:textId="32BC6353"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Edelstein 2004</w:t>
            </w:r>
            <w:r w:rsidR="000E475D" w:rsidRPr="00CA6A00">
              <w:rPr>
                <w:rFonts w:ascii="Times New Roman" w:hAnsi="Times New Roman" w:cs="Times New Roman"/>
                <w:color w:val="000000" w:themeColor="text1"/>
                <w:sz w:val="18"/>
                <w:szCs w:val="18"/>
              </w:rPr>
              <w:fldChar w:fldCharType="begin">
                <w:fldData xml:space="preserve">PEVuZE5vdGU+PENpdGU+PEF1dGhvcj5FZGVsc3RlaW48L0F1dGhvcj48WWVhcj4yMDA0PC9ZZWFy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FZGVsc3RlaW48L0F1dGhvcj48WWVhcj4yMDA0PC9ZZWFy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50]</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7CD31AF4" w14:textId="0E92A663"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SA</w:t>
            </w:r>
          </w:p>
        </w:tc>
        <w:tc>
          <w:tcPr>
            <w:tcW w:w="2410" w:type="dxa"/>
            <w:vAlign w:val="bottom"/>
          </w:tcPr>
          <w:p w14:paraId="49BDEDF0" w14:textId="1228E364"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165DEE3A" w14:textId="4D6E3478"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29/192</w:t>
            </w:r>
          </w:p>
        </w:tc>
        <w:tc>
          <w:tcPr>
            <w:tcW w:w="1418" w:type="dxa"/>
            <w:vAlign w:val="bottom"/>
          </w:tcPr>
          <w:p w14:paraId="2C88D8F9" w14:textId="6EBE1EE1"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A/NA</w:t>
            </w:r>
          </w:p>
        </w:tc>
        <w:tc>
          <w:tcPr>
            <w:tcW w:w="2268" w:type="dxa"/>
            <w:vAlign w:val="bottom"/>
          </w:tcPr>
          <w:p w14:paraId="18F8A140" w14:textId="1E542DDB"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urgery-hip fracture</w:t>
            </w:r>
          </w:p>
        </w:tc>
        <w:tc>
          <w:tcPr>
            <w:tcW w:w="2409" w:type="dxa"/>
            <w:vAlign w:val="bottom"/>
          </w:tcPr>
          <w:p w14:paraId="713C3BFC" w14:textId="77777777"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SM-IV</w:t>
            </w:r>
          </w:p>
          <w:p w14:paraId="0BB84C14" w14:textId="2ED6300E"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hart notes</w:t>
            </w:r>
          </w:p>
        </w:tc>
      </w:tr>
      <w:tr w:rsidR="00CA6A00" w:rsidRPr="00CA6A00" w14:paraId="058BE8CC" w14:textId="20F0EDAA" w:rsidTr="00393034">
        <w:tc>
          <w:tcPr>
            <w:tcW w:w="2122" w:type="dxa"/>
            <w:vAlign w:val="bottom"/>
          </w:tcPr>
          <w:p w14:paraId="095BB97E" w14:textId="6B1BC0BF"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Edlund 2006</w:t>
            </w:r>
            <w:r w:rsidR="000E475D"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Edlund&lt;/Author&gt;&lt;Year&gt;2006&lt;/Year&gt;&lt;RecNum&gt;173&lt;/RecNum&gt;&lt;DisplayText&gt;[51]&lt;/DisplayText&gt;&lt;record&gt;&lt;rec-number&gt;173&lt;/rec-number&gt;&lt;foreign-keys&gt;&lt;key app="EN" db-id="sstzwfe08r9xrke295vvts57d2ew5p9sed9p" timestamp="1734568882"&gt;173&lt;/key&gt;&lt;/foreign-keys&gt;&lt;ref-type name="Journal Article"&gt;17&lt;/ref-type&gt;&lt;contributors&gt;&lt;authors&gt;&lt;author&gt;Edlund, A.&lt;/author&gt;&lt;author&gt;Lundstrom, M.&lt;/author&gt;&lt;author&gt;Karlsson, S.&lt;/author&gt;&lt;author&gt;Brannstrom, B.&lt;/author&gt;&lt;author&gt;Bucht, G.&lt;/author&gt;&lt;author&gt;Gustafson, Y.&lt;/author&gt;&lt;/authors&gt;&lt;/contributors&gt;&lt;auth-address&gt;Department of Medicine and Rehabilitation, Pitea River Valley Hospital, Pitea, Sweden.&lt;/auth-address&gt;&lt;titles&gt;&lt;title&gt;Delirium in older patients admitted to general internal medicine&lt;/title&gt;&lt;secondary-title&gt;J Geriatr Psychiatry Neurol&lt;/secondary-title&gt;&lt;/titles&gt;&lt;periodical&gt;&lt;full-title&gt;J Geriatr Psychiatry Neurol&lt;/full-title&gt;&lt;/periodical&gt;&lt;pages&gt;83-90&lt;/pages&gt;&lt;volume&gt;19&lt;/volume&gt;&lt;number&gt;2&lt;/number&gt;&lt;keywords&gt;&lt;keyword&gt;Aged&lt;/keyword&gt;&lt;keyword&gt;Aged, 80 and over&lt;/keyword&gt;&lt;keyword&gt;Delirium/*diagnosis/epidemiology/mortality&lt;/keyword&gt;&lt;keyword&gt;Female&lt;/keyword&gt;&lt;keyword&gt;Hospitals, General&lt;/keyword&gt;&lt;keyword&gt;Humans&lt;/keyword&gt;&lt;keyword&gt;Internal Medicine&lt;/keyword&gt;&lt;keyword&gt;Length of Stay&lt;/keyword&gt;&lt;keyword&gt;Male&lt;/keyword&gt;&lt;keyword&gt;Patient Admission&lt;/keyword&gt;&lt;keyword&gt;Psychiatric Status Rating Scales&lt;/keyword&gt;&lt;keyword&gt;Survival Rate&lt;/keyword&gt;&lt;keyword&gt;Sweden/epidemiology&lt;/keyword&gt;&lt;keyword&gt;Time Factors&lt;/keyword&gt;&lt;/keywords&gt;&lt;dates&gt;&lt;year&gt;2006&lt;/year&gt;&lt;pub-dates&gt;&lt;date&gt;Jun&lt;/date&gt;&lt;/pub-dates&gt;&lt;/dates&gt;&lt;isbn&gt;0891-9887 (Print)&amp;#xD;0891-9887 (Linking)&lt;/isbn&gt;&lt;accession-num&gt;16690993&lt;/accession-num&gt;&lt;urls&gt;&lt;related-urls&gt;&lt;url&gt;https://www.ncbi.nlm.nih.gov/pubmed/16690993&lt;/url&gt;&lt;/related-urls&gt;&lt;/urls&gt;&lt;electronic-resource-num&gt;10.1177/0891988706286509&lt;/electronic-resource-num&gt;&lt;remote-database-name&gt;Medline&lt;/remote-database-name&gt;&lt;remote-database-provider&gt;NLM&lt;/remote-database-provider&gt;&lt;/record&gt;&lt;/Cite&gt;&lt;/EndNote&gt;</w:instrText>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51]</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1EE7DAF6" w14:textId="1210105E"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weden</w:t>
            </w:r>
          </w:p>
        </w:tc>
        <w:tc>
          <w:tcPr>
            <w:tcW w:w="2410" w:type="dxa"/>
            <w:vAlign w:val="bottom"/>
          </w:tcPr>
          <w:p w14:paraId="3FC7CE15" w14:textId="62D6711D"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6F39D6BD" w14:textId="6F6EDFE0"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77/223</w:t>
            </w:r>
          </w:p>
        </w:tc>
        <w:tc>
          <w:tcPr>
            <w:tcW w:w="1418" w:type="dxa"/>
            <w:vAlign w:val="bottom"/>
          </w:tcPr>
          <w:p w14:paraId="18F00C12" w14:textId="1999F0ED"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0.15/NA</w:t>
            </w:r>
          </w:p>
        </w:tc>
        <w:tc>
          <w:tcPr>
            <w:tcW w:w="2268" w:type="dxa"/>
            <w:vAlign w:val="bottom"/>
          </w:tcPr>
          <w:p w14:paraId="4C0BC84F" w14:textId="1E6FE5AF"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eneral internal medicine wards</w:t>
            </w:r>
          </w:p>
        </w:tc>
        <w:tc>
          <w:tcPr>
            <w:tcW w:w="2409" w:type="dxa"/>
            <w:vAlign w:val="bottom"/>
          </w:tcPr>
          <w:p w14:paraId="61B22EE1" w14:textId="77777777"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SM-IV</w:t>
            </w:r>
          </w:p>
          <w:p w14:paraId="3D6394D5" w14:textId="17042969"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OBS scale</w:t>
            </w:r>
          </w:p>
        </w:tc>
      </w:tr>
      <w:tr w:rsidR="00CA6A00" w:rsidRPr="00CA6A00" w14:paraId="5BDF09A9" w14:textId="5C5C4B16" w:rsidTr="00393034">
        <w:tc>
          <w:tcPr>
            <w:tcW w:w="2122" w:type="dxa"/>
            <w:vAlign w:val="bottom"/>
          </w:tcPr>
          <w:p w14:paraId="636E929A" w14:textId="451F58C4"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Eeles 2010</w:t>
            </w:r>
            <w:r w:rsidR="000E475D" w:rsidRPr="00CA6A00">
              <w:rPr>
                <w:rFonts w:ascii="Times New Roman" w:hAnsi="Times New Roman" w:cs="Times New Roman"/>
                <w:color w:val="000000" w:themeColor="text1"/>
                <w:sz w:val="18"/>
                <w:szCs w:val="18"/>
              </w:rPr>
              <w:fldChar w:fldCharType="begin">
                <w:fldData xml:space="preserve">PEVuZE5vdGU+PENpdGU+PEF1dGhvcj5FZWxlczwvQXV0aG9yPjxZZWFyPjIwMTA8L1llYXI+PFJl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FZWxlczwvQXV0aG9yPjxZZWFyPjIwMTA8L1llYXI+PFJl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52]</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23FB1C80" w14:textId="589263C3"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K</w:t>
            </w:r>
          </w:p>
        </w:tc>
        <w:tc>
          <w:tcPr>
            <w:tcW w:w="2410" w:type="dxa"/>
            <w:vAlign w:val="bottom"/>
          </w:tcPr>
          <w:p w14:paraId="73812C52" w14:textId="3A32E4CC"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3D8E2D1E" w14:textId="714CA5C5"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17/161</w:t>
            </w:r>
          </w:p>
        </w:tc>
        <w:tc>
          <w:tcPr>
            <w:tcW w:w="1418" w:type="dxa"/>
            <w:vAlign w:val="bottom"/>
          </w:tcPr>
          <w:p w14:paraId="12659DF6" w14:textId="3F4C89C5"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2.5/5.6</w:t>
            </w:r>
          </w:p>
        </w:tc>
        <w:tc>
          <w:tcPr>
            <w:tcW w:w="2268" w:type="dxa"/>
            <w:vAlign w:val="bottom"/>
          </w:tcPr>
          <w:p w14:paraId="5F699379" w14:textId="45CB1AC1"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edical admission unit</w:t>
            </w:r>
          </w:p>
        </w:tc>
        <w:tc>
          <w:tcPr>
            <w:tcW w:w="2409" w:type="dxa"/>
            <w:vAlign w:val="bottom"/>
          </w:tcPr>
          <w:p w14:paraId="21B593CF" w14:textId="3CE6815E"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SM-IV</w:t>
            </w:r>
          </w:p>
          <w:p w14:paraId="1919A6C4" w14:textId="301BFDDB"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edical notes</w:t>
            </w:r>
          </w:p>
        </w:tc>
      </w:tr>
      <w:tr w:rsidR="00CA6A00" w:rsidRPr="00CA6A00" w14:paraId="1FE1E521" w14:textId="29776EBE" w:rsidTr="00393034">
        <w:tc>
          <w:tcPr>
            <w:tcW w:w="2122" w:type="dxa"/>
            <w:vAlign w:val="bottom"/>
          </w:tcPr>
          <w:p w14:paraId="2474E28A" w14:textId="38DBCC0D"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Eeles 2012</w:t>
            </w:r>
            <w:r w:rsidR="000E475D" w:rsidRPr="00CA6A00">
              <w:rPr>
                <w:rFonts w:ascii="Times New Roman" w:hAnsi="Times New Roman" w:cs="Times New Roman"/>
                <w:color w:val="000000" w:themeColor="text1"/>
                <w:sz w:val="18"/>
                <w:szCs w:val="18"/>
              </w:rPr>
              <w:fldChar w:fldCharType="begin">
                <w:fldData xml:space="preserve">PEVuZE5vdGU+PENpdGU+PEF1dGhvcj5FZWxlczwvQXV0aG9yPjxZZWFyPjIwMTI8L1llYXI+PFJl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FZWxlczwvQXV0aG9yPjxZZWFyPjIwMTI8L1llYXI+PFJl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53]</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33237E02" w14:textId="56AFA6C0"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K</w:t>
            </w:r>
          </w:p>
        </w:tc>
        <w:tc>
          <w:tcPr>
            <w:tcW w:w="2410" w:type="dxa"/>
            <w:vAlign w:val="bottom"/>
          </w:tcPr>
          <w:p w14:paraId="73A5DD34" w14:textId="48C0E5E0"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3D2402DC" w14:textId="1A5A715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12/161</w:t>
            </w:r>
          </w:p>
        </w:tc>
        <w:tc>
          <w:tcPr>
            <w:tcW w:w="1418" w:type="dxa"/>
            <w:vAlign w:val="bottom"/>
          </w:tcPr>
          <w:p w14:paraId="298E8C36" w14:textId="68243DFC"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2.3/7.5</w:t>
            </w:r>
          </w:p>
        </w:tc>
        <w:tc>
          <w:tcPr>
            <w:tcW w:w="2268" w:type="dxa"/>
            <w:vAlign w:val="bottom"/>
          </w:tcPr>
          <w:p w14:paraId="5CA5C8BC" w14:textId="1BCE301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edical admission unit</w:t>
            </w:r>
          </w:p>
        </w:tc>
        <w:tc>
          <w:tcPr>
            <w:tcW w:w="2409" w:type="dxa"/>
            <w:vAlign w:val="bottom"/>
          </w:tcPr>
          <w:p w14:paraId="6CA92F9F" w14:textId="18023607"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SM-IV</w:t>
            </w:r>
          </w:p>
        </w:tc>
      </w:tr>
      <w:tr w:rsidR="00CA6A00" w:rsidRPr="00CA6A00" w14:paraId="3CAC109A" w14:textId="517C3013" w:rsidTr="00393034">
        <w:tc>
          <w:tcPr>
            <w:tcW w:w="2122" w:type="dxa"/>
            <w:vAlign w:val="bottom"/>
          </w:tcPr>
          <w:p w14:paraId="137B5415" w14:textId="4A7AB868"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Eide 2016</w:t>
            </w:r>
            <w:r w:rsidR="000E475D" w:rsidRPr="00CA6A00">
              <w:rPr>
                <w:rFonts w:ascii="Times New Roman" w:hAnsi="Times New Roman" w:cs="Times New Roman"/>
                <w:color w:val="000000" w:themeColor="text1"/>
                <w:sz w:val="18"/>
                <w:szCs w:val="18"/>
              </w:rPr>
              <w:fldChar w:fldCharType="begin">
                <w:fldData xml:space="preserve">PEVuZE5vdGU+PENpdGU+PEF1dGhvcj5FaWRlPC9BdXRob3I+PFllYXI+MjAxNjwvWWVhcj48UmVj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FaWRlPC9BdXRob3I+PFllYXI+MjAxNjwvWWVhcj48UmVj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54]</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7D556BDD" w14:textId="42C855F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orway</w:t>
            </w:r>
          </w:p>
        </w:tc>
        <w:tc>
          <w:tcPr>
            <w:tcW w:w="2410" w:type="dxa"/>
            <w:vAlign w:val="bottom"/>
          </w:tcPr>
          <w:p w14:paraId="5117ED01" w14:textId="44330650"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1DEC129C" w14:textId="6B58A263"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0/76</w:t>
            </w:r>
          </w:p>
        </w:tc>
        <w:tc>
          <w:tcPr>
            <w:tcW w:w="1418" w:type="dxa"/>
            <w:vAlign w:val="bottom"/>
          </w:tcPr>
          <w:p w14:paraId="0492BCF2" w14:textId="27B6FC8D"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3.5/2.7</w:t>
            </w:r>
          </w:p>
        </w:tc>
        <w:tc>
          <w:tcPr>
            <w:tcW w:w="2268" w:type="dxa"/>
            <w:vAlign w:val="bottom"/>
          </w:tcPr>
          <w:p w14:paraId="0C675454" w14:textId="50178AE4"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surgery </w:t>
            </w:r>
          </w:p>
        </w:tc>
        <w:tc>
          <w:tcPr>
            <w:tcW w:w="2409" w:type="dxa"/>
            <w:vAlign w:val="bottom"/>
          </w:tcPr>
          <w:p w14:paraId="656EC5AD" w14:textId="3E1FE072"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tc>
      </w:tr>
      <w:tr w:rsidR="00CA6A00" w:rsidRPr="00CA6A00" w14:paraId="0127EB4D" w14:textId="59AF97AC" w:rsidTr="00393034">
        <w:tc>
          <w:tcPr>
            <w:tcW w:w="2122" w:type="dxa"/>
            <w:vAlign w:val="bottom"/>
          </w:tcPr>
          <w:p w14:paraId="62262ECE" w14:textId="214693BF"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Eide2016_1</w:t>
            </w:r>
            <w:r w:rsidR="000E475D" w:rsidRPr="00CA6A00">
              <w:rPr>
                <w:rFonts w:ascii="Times New Roman" w:hAnsi="Times New Roman" w:cs="Times New Roman"/>
                <w:color w:val="000000" w:themeColor="text1"/>
                <w:sz w:val="18"/>
                <w:szCs w:val="18"/>
              </w:rPr>
              <w:fldChar w:fldCharType="begin">
                <w:fldData xml:space="preserve">PEVuZE5vdGU+PENpdGU+PEF1dGhvcj5FaWRlPC9BdXRob3I+PFllYXI+MjAxNjwvWWVhcj48UmVj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FaWRlPC9BdXRob3I+PFllYXI+MjAxNjwvWWVhcj48UmVj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55]</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6DDE7604" w14:textId="2541354E"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orway</w:t>
            </w:r>
          </w:p>
        </w:tc>
        <w:tc>
          <w:tcPr>
            <w:tcW w:w="2410" w:type="dxa"/>
            <w:vAlign w:val="bottom"/>
          </w:tcPr>
          <w:p w14:paraId="0A6267D9" w14:textId="55FAF221"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7C36B4FD" w14:textId="7F97E67A"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0/76</w:t>
            </w:r>
          </w:p>
        </w:tc>
        <w:tc>
          <w:tcPr>
            <w:tcW w:w="1418" w:type="dxa"/>
            <w:vAlign w:val="bottom"/>
          </w:tcPr>
          <w:p w14:paraId="59CA40D9" w14:textId="2709BAD0"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3.5/2.7</w:t>
            </w:r>
          </w:p>
        </w:tc>
        <w:tc>
          <w:tcPr>
            <w:tcW w:w="2268" w:type="dxa"/>
            <w:vAlign w:val="bottom"/>
          </w:tcPr>
          <w:p w14:paraId="3F26B73F" w14:textId="323830EF"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surgery </w:t>
            </w:r>
          </w:p>
        </w:tc>
        <w:tc>
          <w:tcPr>
            <w:tcW w:w="2409" w:type="dxa"/>
            <w:vAlign w:val="bottom"/>
          </w:tcPr>
          <w:p w14:paraId="76D7CA0E" w14:textId="1EE8CE74"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tc>
      </w:tr>
      <w:tr w:rsidR="00CA6A00" w:rsidRPr="00CA6A00" w14:paraId="35E1A83B" w14:textId="20C65BD3" w:rsidTr="00393034">
        <w:tc>
          <w:tcPr>
            <w:tcW w:w="2122" w:type="dxa"/>
            <w:vAlign w:val="bottom"/>
          </w:tcPr>
          <w:p w14:paraId="35105D4F" w14:textId="43AAC859"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Elsayem 2017</w:t>
            </w:r>
            <w:r w:rsidR="000E475D" w:rsidRPr="00CA6A00">
              <w:rPr>
                <w:rFonts w:ascii="Times New Roman" w:hAnsi="Times New Roman" w:cs="Times New Roman"/>
                <w:color w:val="000000" w:themeColor="text1"/>
                <w:sz w:val="18"/>
                <w:szCs w:val="18"/>
              </w:rPr>
              <w:fldChar w:fldCharType="begin">
                <w:fldData xml:space="preserve">PEVuZE5vdGU+PENpdGU+PEF1dGhvcj5FbHNheWVtPC9BdXRob3I+PFllYXI+MjAxNzwvWWVhcj48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FbHNheWVtPC9BdXRob3I+PFllYXI+MjAxNzwvWWVhcj48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56]</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4FD86947" w14:textId="5F57465A"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SA</w:t>
            </w:r>
          </w:p>
        </w:tc>
        <w:tc>
          <w:tcPr>
            <w:tcW w:w="2410" w:type="dxa"/>
            <w:vAlign w:val="bottom"/>
          </w:tcPr>
          <w:p w14:paraId="3C4BB0DE" w14:textId="5643BB82"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3ECD19F4" w14:textId="6298F732"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A</w:t>
            </w:r>
          </w:p>
        </w:tc>
        <w:tc>
          <w:tcPr>
            <w:tcW w:w="1418" w:type="dxa"/>
            <w:vAlign w:val="bottom"/>
          </w:tcPr>
          <w:p w14:paraId="5D696F4B" w14:textId="215026A3"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56.38/52.2</w:t>
            </w:r>
          </w:p>
        </w:tc>
        <w:tc>
          <w:tcPr>
            <w:tcW w:w="2268" w:type="dxa"/>
            <w:vAlign w:val="bottom"/>
          </w:tcPr>
          <w:p w14:paraId="30DF7F4B" w14:textId="1AE6FD28"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ED </w:t>
            </w:r>
          </w:p>
        </w:tc>
        <w:tc>
          <w:tcPr>
            <w:tcW w:w="2409" w:type="dxa"/>
            <w:vAlign w:val="bottom"/>
          </w:tcPr>
          <w:p w14:paraId="5E81DE87" w14:textId="77777777"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p w14:paraId="22D22535" w14:textId="24D723B9"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DAS</w:t>
            </w:r>
          </w:p>
        </w:tc>
      </w:tr>
      <w:tr w:rsidR="00CA6A00" w:rsidRPr="00CA6A00" w14:paraId="4FD2A621" w14:textId="67560AD3" w:rsidTr="00393034">
        <w:tc>
          <w:tcPr>
            <w:tcW w:w="2122" w:type="dxa"/>
            <w:vAlign w:val="bottom"/>
          </w:tcPr>
          <w:p w14:paraId="0A223F4C" w14:textId="582372A0"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Evensen 2021</w:t>
            </w:r>
            <w:r w:rsidR="000E475D" w:rsidRPr="00CA6A00">
              <w:rPr>
                <w:rFonts w:ascii="Times New Roman" w:hAnsi="Times New Roman" w:cs="Times New Roman"/>
                <w:color w:val="000000" w:themeColor="text1"/>
                <w:sz w:val="18"/>
                <w:szCs w:val="18"/>
              </w:rPr>
              <w:fldChar w:fldCharType="begin">
                <w:fldData xml:space="preserve">PEVuZE5vdGU+PENpdGU+PEF1dGhvcj5FdmVuc2VuPC9BdXRob3I+PFllYXI+MjAyMTwvWWVhcj48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FdmVuc2VuPC9BdXRob3I+PFllYXI+MjAyMTwvWWVhcj48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57]</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5EE30865" w14:textId="31CD787B"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orway</w:t>
            </w:r>
          </w:p>
        </w:tc>
        <w:tc>
          <w:tcPr>
            <w:tcW w:w="2410" w:type="dxa"/>
            <w:vAlign w:val="bottom"/>
          </w:tcPr>
          <w:p w14:paraId="46C5F6F6" w14:textId="02E2BAC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33A02744" w14:textId="5715A8E1"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9/139</w:t>
            </w:r>
          </w:p>
        </w:tc>
        <w:tc>
          <w:tcPr>
            <w:tcW w:w="1418" w:type="dxa"/>
            <w:vAlign w:val="bottom"/>
          </w:tcPr>
          <w:p w14:paraId="220F24C3" w14:textId="3F256ACD"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6.6/5.2</w:t>
            </w:r>
          </w:p>
        </w:tc>
        <w:tc>
          <w:tcPr>
            <w:tcW w:w="2268" w:type="dxa"/>
            <w:vAlign w:val="bottom"/>
          </w:tcPr>
          <w:p w14:paraId="3A020423" w14:textId="564380B8"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edical geriatric ward</w:t>
            </w:r>
          </w:p>
        </w:tc>
        <w:tc>
          <w:tcPr>
            <w:tcW w:w="2409" w:type="dxa"/>
            <w:vAlign w:val="bottom"/>
          </w:tcPr>
          <w:p w14:paraId="599190C5" w14:textId="77777777"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4AT</w:t>
            </w:r>
          </w:p>
          <w:p w14:paraId="2518B1E6" w14:textId="406BAB0F"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SM-V</w:t>
            </w:r>
          </w:p>
        </w:tc>
      </w:tr>
      <w:tr w:rsidR="00CA6A00" w:rsidRPr="00CA6A00" w14:paraId="78251030" w14:textId="1ED317D8" w:rsidTr="00393034">
        <w:tc>
          <w:tcPr>
            <w:tcW w:w="2122" w:type="dxa"/>
            <w:vAlign w:val="bottom"/>
          </w:tcPr>
          <w:p w14:paraId="5F3C170E" w14:textId="6E35F5A0"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alsini 2018</w:t>
            </w:r>
            <w:r w:rsidR="000E475D" w:rsidRPr="00CA6A00">
              <w:rPr>
                <w:rFonts w:ascii="Times New Roman" w:hAnsi="Times New Roman" w:cs="Times New Roman"/>
                <w:color w:val="000000" w:themeColor="text1"/>
                <w:sz w:val="18"/>
                <w:szCs w:val="18"/>
              </w:rPr>
              <w:fldChar w:fldCharType="begin">
                <w:fldData xml:space="preserve">PEVuZE5vdGU+PENpdGU+PEF1dGhvcj5GYWxzaW5pPC9BdXRob3I+PFllYXI+MjAxODwvWWVhcj48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GYWxzaW5pPC9BdXRob3I+PFllYXI+MjAxODwvWWVhcj48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58]</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1F4D507A" w14:textId="0AAC3275"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Italy</w:t>
            </w:r>
          </w:p>
        </w:tc>
        <w:tc>
          <w:tcPr>
            <w:tcW w:w="2410" w:type="dxa"/>
            <w:vAlign w:val="bottom"/>
          </w:tcPr>
          <w:p w14:paraId="74150A5F" w14:textId="334119D1"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663BC53D" w14:textId="3621A690"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413/313</w:t>
            </w:r>
          </w:p>
        </w:tc>
        <w:tc>
          <w:tcPr>
            <w:tcW w:w="1418" w:type="dxa"/>
            <w:vAlign w:val="bottom"/>
          </w:tcPr>
          <w:p w14:paraId="1E0A9033" w14:textId="2B29419B"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9.1/7.8</w:t>
            </w:r>
          </w:p>
        </w:tc>
        <w:tc>
          <w:tcPr>
            <w:tcW w:w="2268" w:type="dxa"/>
            <w:vAlign w:val="bottom"/>
          </w:tcPr>
          <w:p w14:paraId="164AC29B" w14:textId="76ADEEED"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rdiac intensive care units</w:t>
            </w:r>
          </w:p>
        </w:tc>
        <w:tc>
          <w:tcPr>
            <w:tcW w:w="2409" w:type="dxa"/>
            <w:vAlign w:val="bottom"/>
          </w:tcPr>
          <w:p w14:paraId="3DDF09D8" w14:textId="0E4D5AE0"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tc>
      </w:tr>
      <w:tr w:rsidR="00CA6A00" w:rsidRPr="00CA6A00" w14:paraId="1437F175" w14:textId="0361C4F2" w:rsidTr="00393034">
        <w:tc>
          <w:tcPr>
            <w:tcW w:w="2122" w:type="dxa"/>
            <w:vAlign w:val="bottom"/>
          </w:tcPr>
          <w:p w14:paraId="40843993" w14:textId="77305D9D"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ialhoSilva 2021</w:t>
            </w:r>
            <w:r w:rsidR="000E475D" w:rsidRPr="00CA6A00">
              <w:rPr>
                <w:rFonts w:ascii="Times New Roman" w:hAnsi="Times New Roman" w:cs="Times New Roman"/>
                <w:color w:val="000000" w:themeColor="text1"/>
                <w:sz w:val="18"/>
                <w:szCs w:val="18"/>
              </w:rPr>
              <w:fldChar w:fldCharType="begin">
                <w:fldData xml:space="preserve">PEVuZE5vdGU+PENpdGU+PEF1dGhvcj5GaWFsaG8gU2lsdmE8L0F1dGhvcj48WWVhcj4yMDIxPC9Z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GaWFsaG8gU2lsdmE8L0F1dGhvcj48WWVhcj4yMDIxPC9Z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59]</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2BA181B6" w14:textId="09F245A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Brazil</w:t>
            </w:r>
          </w:p>
        </w:tc>
        <w:tc>
          <w:tcPr>
            <w:tcW w:w="2410" w:type="dxa"/>
            <w:vAlign w:val="bottom"/>
          </w:tcPr>
          <w:p w14:paraId="6DF9FDA1" w14:textId="7A0D34B2"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2A83F383" w14:textId="50BE5775"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21/106</w:t>
            </w:r>
          </w:p>
        </w:tc>
        <w:tc>
          <w:tcPr>
            <w:tcW w:w="1418" w:type="dxa"/>
            <w:vAlign w:val="bottom"/>
          </w:tcPr>
          <w:p w14:paraId="2321C355" w14:textId="29F9AA64"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2.5/13.5</w:t>
            </w:r>
          </w:p>
        </w:tc>
        <w:tc>
          <w:tcPr>
            <w:tcW w:w="2268" w:type="dxa"/>
            <w:vAlign w:val="bottom"/>
          </w:tcPr>
          <w:p w14:paraId="614F4614" w14:textId="09B4035F"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troke Unit</w:t>
            </w:r>
          </w:p>
        </w:tc>
        <w:tc>
          <w:tcPr>
            <w:tcW w:w="2409" w:type="dxa"/>
            <w:vAlign w:val="bottom"/>
          </w:tcPr>
          <w:p w14:paraId="1ED9D8CA" w14:textId="2B810704"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ICU</w:t>
            </w:r>
          </w:p>
          <w:p w14:paraId="75F9BA2E" w14:textId="0FF6DE60"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RASS</w:t>
            </w:r>
          </w:p>
        </w:tc>
      </w:tr>
      <w:tr w:rsidR="00CA6A00" w:rsidRPr="00CA6A00" w14:paraId="48507564" w14:textId="01815EE5" w:rsidTr="00393034">
        <w:tc>
          <w:tcPr>
            <w:tcW w:w="2122" w:type="dxa"/>
            <w:vAlign w:val="bottom"/>
          </w:tcPr>
          <w:p w14:paraId="26B48A4D" w14:textId="3AF2492A"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ick 2013</w:t>
            </w:r>
            <w:r w:rsidR="000E475D" w:rsidRPr="00CA6A00">
              <w:rPr>
                <w:rFonts w:ascii="Times New Roman" w:hAnsi="Times New Roman" w:cs="Times New Roman"/>
                <w:color w:val="000000" w:themeColor="text1"/>
                <w:sz w:val="18"/>
                <w:szCs w:val="18"/>
              </w:rPr>
              <w:fldChar w:fldCharType="begin">
                <w:fldData xml:space="preserve">PEVuZE5vdGU+PENpdGU+PEF1dGhvcj5GaWNrPC9BdXRob3I+PFllYXI+MjAxMzwvWWVhcj48UmVj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GaWNrPC9BdXRob3I+PFllYXI+MjAxMzwvWWVhcj48UmVj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60]</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772A6E0E" w14:textId="00002082"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SA</w:t>
            </w:r>
          </w:p>
        </w:tc>
        <w:tc>
          <w:tcPr>
            <w:tcW w:w="2410" w:type="dxa"/>
            <w:vAlign w:val="bottom"/>
          </w:tcPr>
          <w:p w14:paraId="31CD173B" w14:textId="3A68D743"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24010DEC" w14:textId="40C55D7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0/57</w:t>
            </w:r>
          </w:p>
        </w:tc>
        <w:tc>
          <w:tcPr>
            <w:tcW w:w="1418" w:type="dxa"/>
            <w:vAlign w:val="bottom"/>
          </w:tcPr>
          <w:p w14:paraId="577FE841" w14:textId="31A230A2"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3/7</w:t>
            </w:r>
          </w:p>
        </w:tc>
        <w:tc>
          <w:tcPr>
            <w:tcW w:w="2268" w:type="dxa"/>
            <w:vAlign w:val="bottom"/>
          </w:tcPr>
          <w:p w14:paraId="60FDF76D" w14:textId="59F1FDFF"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Acute care hospitalization</w:t>
            </w:r>
          </w:p>
        </w:tc>
        <w:tc>
          <w:tcPr>
            <w:tcW w:w="2409" w:type="dxa"/>
            <w:vAlign w:val="bottom"/>
          </w:tcPr>
          <w:p w14:paraId="3EB1FFF7" w14:textId="3F16EEA7"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tc>
      </w:tr>
      <w:tr w:rsidR="00CA6A00" w:rsidRPr="00CA6A00" w14:paraId="08A708A1" w14:textId="3C5C9191" w:rsidTr="00393034">
        <w:tc>
          <w:tcPr>
            <w:tcW w:w="2122" w:type="dxa"/>
            <w:vAlign w:val="bottom"/>
          </w:tcPr>
          <w:p w14:paraId="3B2F18CC" w14:textId="531D8788"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rancis 1990</w:t>
            </w:r>
            <w:r w:rsidR="000E475D"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Francis&lt;/Author&gt;&lt;Year&gt;1990&lt;/Year&gt;&lt;RecNum&gt;133&lt;/RecNum&gt;&lt;DisplayText&gt;[61]&lt;/DisplayText&gt;&lt;record&gt;&lt;rec-number&gt;133&lt;/rec-number&gt;&lt;foreign-keys&gt;&lt;key app="EN" db-id="sstzwfe08r9xrke295vvts57d2ew5p9sed9p" timestamp="1734481840"&gt;133&lt;/key&gt;&lt;/foreign-keys&gt;&lt;ref-type name="Journal Article"&gt;17&lt;/ref-type&gt;&lt;contributors&gt;&lt;authors&gt;&lt;author&gt;Francis, Joseph&lt;/author&gt;&lt;author&gt;Martin, David&lt;/author&gt;&lt;author&gt;Kapoor, Wishwa N.&lt;/author&gt;&lt;/authors&gt;&lt;/contributors&gt;&lt;titles&gt;&lt;title&gt;A Prospective Study of Delirium in Hospitalized Elderly&lt;/title&gt;&lt;secondary-title&gt;JAMA&lt;/secondary-title&gt;&lt;/titles&gt;&lt;periodical&gt;&lt;full-title&gt;JAMA&lt;/full-title&gt;&lt;/periodical&gt;&lt;pages&gt;1097-1101&lt;/pages&gt;&lt;volume&gt;263&lt;/volume&gt;&lt;number&gt;8&lt;/number&gt;&lt;dates&gt;&lt;year&gt;1990&lt;/year&gt;&lt;/dates&gt;&lt;isbn&gt;0098-7484&lt;/isbn&gt;&lt;urls&gt;&lt;related-urls&gt;&lt;url&gt;https://doi.org/10.1001/jama.1990.03440080075027&lt;/url&gt;&lt;/related-urls&gt;&lt;/urls&gt;&lt;electronic-resource-num&gt;10.1001/jama.1990.03440080075027&lt;/electronic-resource-num&gt;&lt;access-date&gt;12/18/2024&lt;/access-date&gt;&lt;/record&gt;&lt;/Cite&gt;&lt;/EndNote&gt;</w:instrText>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61]</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18D72659" w14:textId="4CFC96AC"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SA</w:t>
            </w:r>
          </w:p>
        </w:tc>
        <w:tc>
          <w:tcPr>
            <w:tcW w:w="2410" w:type="dxa"/>
            <w:vAlign w:val="bottom"/>
          </w:tcPr>
          <w:p w14:paraId="10E6EED0" w14:textId="04A17561"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06646A2C" w14:textId="745366DC"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5/144</w:t>
            </w:r>
          </w:p>
        </w:tc>
        <w:tc>
          <w:tcPr>
            <w:tcW w:w="1418" w:type="dxa"/>
            <w:vAlign w:val="bottom"/>
          </w:tcPr>
          <w:p w14:paraId="5549CDD5" w14:textId="7E851AFB"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8/NA</w:t>
            </w:r>
          </w:p>
        </w:tc>
        <w:tc>
          <w:tcPr>
            <w:tcW w:w="2268" w:type="dxa"/>
            <w:vAlign w:val="bottom"/>
          </w:tcPr>
          <w:p w14:paraId="0B6A58E5" w14:textId="33A9F91A"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edical ward</w:t>
            </w:r>
          </w:p>
        </w:tc>
        <w:tc>
          <w:tcPr>
            <w:tcW w:w="2409" w:type="dxa"/>
            <w:vAlign w:val="bottom"/>
          </w:tcPr>
          <w:p w14:paraId="19E1FFEC" w14:textId="2B6205B8"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SM III-R</w:t>
            </w:r>
          </w:p>
        </w:tc>
      </w:tr>
      <w:tr w:rsidR="00CA6A00" w:rsidRPr="00CA6A00" w14:paraId="1E608855" w14:textId="49F5225E" w:rsidTr="00393034">
        <w:tc>
          <w:tcPr>
            <w:tcW w:w="2122" w:type="dxa"/>
            <w:vAlign w:val="bottom"/>
          </w:tcPr>
          <w:p w14:paraId="16237D04" w14:textId="0F6D49BE"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rancis 1992</w:t>
            </w:r>
            <w:r w:rsidR="000E475D"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Francis&lt;/Author&gt;&lt;Year&gt;1992&lt;/Year&gt;&lt;RecNum&gt;469&lt;/RecNum&gt;&lt;DisplayText&gt;[62]&lt;/DisplayText&gt;&lt;record&gt;&lt;rec-number&gt;469&lt;/rec-number&gt;&lt;foreign-keys&gt;&lt;key app="EN" db-id="sstzwfe08r9xrke295vvts57d2ew5p9sed9p" timestamp="1734572259"&gt;469&lt;/key&gt;&lt;/foreign-keys&gt;&lt;ref-type name="Journal Article"&gt;17&lt;/ref-type&gt;&lt;contributors&gt;&lt;authors&gt;&lt;author&gt;Francis, Joseph&lt;/author&gt;&lt;author&gt;Kapoor, Wishwa N&lt;/author&gt;&lt;/authors&gt;&lt;/contributors&gt;&lt;titles&gt;&lt;title&gt;Prognosis after hospital discharge of older medical patients with delirium&lt;/title&gt;&lt;secondary-title&gt;Journal of the American geriatrics society&lt;/secondary-title&gt;&lt;/titles&gt;&lt;periodical&gt;&lt;full-title&gt;Journal of the American Geriatrics Society&lt;/full-title&gt;&lt;/periodical&gt;&lt;pages&gt;601-606&lt;/pages&gt;&lt;volume&gt;40&lt;/volume&gt;&lt;number&gt;6&lt;/number&gt;&lt;dates&gt;&lt;year&gt;1992&lt;/year&gt;&lt;/dates&gt;&lt;isbn&gt;0002-8614&lt;/isbn&gt;&lt;urls&gt;&lt;/urls&gt;&lt;/record&gt;&lt;/Cite&gt;&lt;/EndNote&gt;</w:instrText>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62]</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6A7FB40E" w14:textId="6611A9B3"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SA</w:t>
            </w:r>
          </w:p>
        </w:tc>
        <w:tc>
          <w:tcPr>
            <w:tcW w:w="2410" w:type="dxa"/>
            <w:vAlign w:val="bottom"/>
          </w:tcPr>
          <w:p w14:paraId="402B605E" w14:textId="1E23DDC9"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5B1CC379" w14:textId="694C3749"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9/126</w:t>
            </w:r>
          </w:p>
        </w:tc>
        <w:tc>
          <w:tcPr>
            <w:tcW w:w="1418" w:type="dxa"/>
            <w:vAlign w:val="bottom"/>
          </w:tcPr>
          <w:p w14:paraId="7983E42D" w14:textId="7F3B496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7.96/NA</w:t>
            </w:r>
          </w:p>
        </w:tc>
        <w:tc>
          <w:tcPr>
            <w:tcW w:w="2268" w:type="dxa"/>
            <w:vAlign w:val="bottom"/>
          </w:tcPr>
          <w:p w14:paraId="53D58FC7" w14:textId="1AC62FA4"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eneral medical wards</w:t>
            </w:r>
          </w:p>
        </w:tc>
        <w:tc>
          <w:tcPr>
            <w:tcW w:w="2409" w:type="dxa"/>
            <w:vAlign w:val="bottom"/>
          </w:tcPr>
          <w:p w14:paraId="7DC2285D" w14:textId="76931A80"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SM-III-R</w:t>
            </w:r>
          </w:p>
        </w:tc>
      </w:tr>
      <w:tr w:rsidR="00CA6A00" w:rsidRPr="00CA6A00" w14:paraId="784A2EDB" w14:textId="048C10C5" w:rsidTr="00393034">
        <w:tc>
          <w:tcPr>
            <w:tcW w:w="2122" w:type="dxa"/>
            <w:vAlign w:val="bottom"/>
          </w:tcPr>
          <w:p w14:paraId="53F47B5B" w14:textId="1DB2F59B"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ranck 2016</w:t>
            </w:r>
            <w:r w:rsidR="000E475D" w:rsidRPr="00CA6A00">
              <w:rPr>
                <w:rFonts w:ascii="Times New Roman" w:hAnsi="Times New Roman" w:cs="Times New Roman"/>
                <w:color w:val="000000" w:themeColor="text1"/>
                <w:sz w:val="18"/>
                <w:szCs w:val="18"/>
              </w:rPr>
              <w:fldChar w:fldCharType="begin">
                <w:fldData xml:space="preserve">PEVuZE5vdGU+PENpdGU+PEF1dGhvcj5GcmFuY2s8L0F1dGhvcj48WWVhcj4yMDE2PC9ZZWFyPjxS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GcmFuY2s8L0F1dGhvcj48WWVhcj4yMDE2PC9ZZWFyPjxS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63]</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652D3BEE" w14:textId="302A4A89"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ermany</w:t>
            </w:r>
          </w:p>
        </w:tc>
        <w:tc>
          <w:tcPr>
            <w:tcW w:w="2410" w:type="dxa"/>
            <w:vAlign w:val="bottom"/>
          </w:tcPr>
          <w:p w14:paraId="13610C8E" w14:textId="539EC677"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0D2B5711" w14:textId="2E4E375C"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461/389</w:t>
            </w:r>
          </w:p>
        </w:tc>
        <w:tc>
          <w:tcPr>
            <w:tcW w:w="1418" w:type="dxa"/>
            <w:vAlign w:val="bottom"/>
          </w:tcPr>
          <w:p w14:paraId="52B7D27C" w14:textId="49E0E1C0"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9.6/6.3</w:t>
            </w:r>
          </w:p>
        </w:tc>
        <w:tc>
          <w:tcPr>
            <w:tcW w:w="2268" w:type="dxa"/>
            <w:vAlign w:val="bottom"/>
          </w:tcPr>
          <w:p w14:paraId="7112B86F" w14:textId="47D37E4A"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Post-anaesthesia care unit </w:t>
            </w:r>
          </w:p>
        </w:tc>
        <w:tc>
          <w:tcPr>
            <w:tcW w:w="2409" w:type="dxa"/>
            <w:vAlign w:val="bottom"/>
          </w:tcPr>
          <w:p w14:paraId="3ABDD2C3" w14:textId="046CA068"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SM-IV-TR</w:t>
            </w:r>
          </w:p>
        </w:tc>
      </w:tr>
      <w:tr w:rsidR="00CA6A00" w:rsidRPr="00CA6A00" w14:paraId="627F35D2" w14:textId="037D2BC8" w:rsidTr="00393034">
        <w:tc>
          <w:tcPr>
            <w:tcW w:w="2122" w:type="dxa"/>
            <w:vAlign w:val="bottom"/>
          </w:tcPr>
          <w:p w14:paraId="201DFBD9" w14:textId="7D849309"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urlaneto 2007</w:t>
            </w:r>
            <w:r w:rsidR="000E475D"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Furlaneto&lt;/Author&gt;&lt;Year&gt;2007&lt;/Year&gt;&lt;RecNum&gt;252&lt;/RecNum&gt;&lt;DisplayText&gt;[64]&lt;/DisplayText&gt;&lt;record&gt;&lt;rec-number&gt;252&lt;/rec-number&gt;&lt;foreign-keys&gt;&lt;key app="EN" db-id="sstzwfe08r9xrke295vvts57d2ew5p9sed9p" timestamp="1734569106"&gt;252&lt;/key&gt;&lt;/foreign-keys&gt;&lt;ref-type name="Journal Article"&gt;17&lt;/ref-type&gt;&lt;contributors&gt;&lt;authors&gt;&lt;author&gt;Furlaneto, M. E.&lt;/author&gt;&lt;author&gt;Garcez-Leme, L. E.&lt;/author&gt;&lt;/authors&gt;&lt;/contributors&gt;&lt;auth-address&gt;Department of Orthogeriatrics - Institute of Orthopedics and Traumatology, - Hospital das Clinicas, Sao Paulo University Medical School-Sao Paulo/SP, Brazil. marieli@uol.com.br&lt;/auth-address&gt;&lt;titles&gt;&lt;title&gt;Impact of delirium on mortality and cognitive and functional performance among elderly people with femoral fractures&lt;/title&gt;&lt;secondary-title&gt;Clinics (Sao Paulo)&lt;/secondary-title&gt;&lt;/titles&gt;&lt;periodical&gt;&lt;full-title&gt;Clinics (Sao Paulo)&lt;/full-title&gt;&lt;/periodical&gt;&lt;pages&gt;545-52&lt;/pages&gt;&lt;volume&gt;62&lt;/volume&gt;&lt;number&gt;5&lt;/number&gt;&lt;keywords&gt;&lt;keyword&gt;*Activities of Daily Living&lt;/keyword&gt;&lt;keyword&gt;Aged&lt;/keyword&gt;&lt;keyword&gt;Aged, 80 and over&lt;/keyword&gt;&lt;keyword&gt;Cognition Disorders/*etiology&lt;/keyword&gt;&lt;keyword&gt;Delirium/*etiology/mortality&lt;/keyword&gt;&lt;keyword&gt;Epidemiologic Methods&lt;/keyword&gt;&lt;keyword&gt;Female&lt;/keyword&gt;&lt;keyword&gt;Femoral Fractures/*complications/mortality&lt;/keyword&gt;&lt;keyword&gt;Geriatric Assessment&lt;/keyword&gt;&lt;keyword&gt;Humans&lt;/keyword&gt;&lt;keyword&gt;Male&lt;/keyword&gt;&lt;keyword&gt;Middle Aged&lt;/keyword&gt;&lt;/keywords&gt;&lt;dates&gt;&lt;year&gt;2007&lt;/year&gt;&lt;pub-dates&gt;&lt;date&gt;Oct&lt;/date&gt;&lt;/pub-dates&gt;&lt;/dates&gt;&lt;isbn&gt;1807-5932 (Print)&amp;#xD;1807-5932 (Linking)&lt;/isbn&gt;&lt;accession-num&gt;17952313&lt;/accession-num&gt;&lt;urls&gt;&lt;related-urls&gt;&lt;url&gt;https://www.ncbi.nlm.nih.gov/pubmed/17952313&lt;/url&gt;&lt;/related-urls&gt;&lt;/urls&gt;&lt;electronic-resource-num&gt;10.1590/s1807-59322007000500003&lt;/electronic-resource-num&gt;&lt;remote-database-name&gt;Medline&lt;/remote-database-name&gt;&lt;remote-database-provider&gt;NLM&lt;/remote-database-provider&gt;&lt;/record&gt;&lt;/Cite&gt;&lt;/EndNote&gt;</w:instrText>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64]</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39537A44" w14:textId="324449AB"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Brazil</w:t>
            </w:r>
          </w:p>
        </w:tc>
        <w:tc>
          <w:tcPr>
            <w:tcW w:w="2410" w:type="dxa"/>
            <w:vAlign w:val="bottom"/>
          </w:tcPr>
          <w:p w14:paraId="528652A7" w14:textId="60B214B0"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061DA33E" w14:textId="1CD28FDD"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4/71</w:t>
            </w:r>
          </w:p>
        </w:tc>
        <w:tc>
          <w:tcPr>
            <w:tcW w:w="1418" w:type="dxa"/>
            <w:vAlign w:val="bottom"/>
          </w:tcPr>
          <w:p w14:paraId="3A0C3B72" w14:textId="0B50B823"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0.26/NA</w:t>
            </w:r>
          </w:p>
        </w:tc>
        <w:tc>
          <w:tcPr>
            <w:tcW w:w="2268" w:type="dxa"/>
            <w:vAlign w:val="bottom"/>
          </w:tcPr>
          <w:p w14:paraId="0251478E" w14:textId="2FA68DDB"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eriatric orthopaedic ward</w:t>
            </w:r>
          </w:p>
        </w:tc>
        <w:tc>
          <w:tcPr>
            <w:tcW w:w="2409" w:type="dxa"/>
            <w:vAlign w:val="bottom"/>
          </w:tcPr>
          <w:p w14:paraId="4C75360A" w14:textId="56526BA7"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tc>
      </w:tr>
      <w:tr w:rsidR="00CA6A00" w:rsidRPr="00CA6A00" w14:paraId="1B05F5BC" w14:textId="439121B1" w:rsidTr="00393034">
        <w:tc>
          <w:tcPr>
            <w:tcW w:w="2122" w:type="dxa"/>
            <w:vAlign w:val="bottom"/>
          </w:tcPr>
          <w:p w14:paraId="03B6EF67" w14:textId="0B31725A"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andossi 2023</w:t>
            </w:r>
            <w:r w:rsidR="000E475D" w:rsidRPr="00CA6A00">
              <w:rPr>
                <w:rFonts w:ascii="Times New Roman" w:hAnsi="Times New Roman" w:cs="Times New Roman"/>
                <w:color w:val="000000" w:themeColor="text1"/>
                <w:sz w:val="18"/>
                <w:szCs w:val="18"/>
              </w:rPr>
              <w:fldChar w:fldCharType="begin">
                <w:fldData xml:space="preserve">PEVuZE5vdGU+PENpdGU+PEF1dGhvcj5HYW5kb3NzaTwvQXV0aG9yPjxZZWFyPjIwMjM8L1llYXI+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HYW5kb3NzaTwvQXV0aG9yPjxZZWFyPjIwMjM8L1llYXI+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65]</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1C0AE5B6" w14:textId="7A0249F9"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Italy</w:t>
            </w:r>
          </w:p>
        </w:tc>
        <w:tc>
          <w:tcPr>
            <w:tcW w:w="2410" w:type="dxa"/>
            <w:vAlign w:val="bottom"/>
          </w:tcPr>
          <w:p w14:paraId="691B3FCC" w14:textId="1F783ECC"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556B564A" w14:textId="1F02807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41/743</w:t>
            </w:r>
          </w:p>
        </w:tc>
        <w:tc>
          <w:tcPr>
            <w:tcW w:w="1418" w:type="dxa"/>
            <w:vAlign w:val="bottom"/>
          </w:tcPr>
          <w:p w14:paraId="11DA4547" w14:textId="24D62469"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4/7.45</w:t>
            </w:r>
          </w:p>
        </w:tc>
        <w:tc>
          <w:tcPr>
            <w:tcW w:w="2268" w:type="dxa"/>
            <w:vAlign w:val="bottom"/>
          </w:tcPr>
          <w:p w14:paraId="7DA079F3" w14:textId="387FBBEF"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Orthogeriatric centres</w:t>
            </w:r>
          </w:p>
        </w:tc>
        <w:tc>
          <w:tcPr>
            <w:tcW w:w="2409" w:type="dxa"/>
            <w:vAlign w:val="bottom"/>
          </w:tcPr>
          <w:p w14:paraId="3325FA66" w14:textId="32F8D683"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4AT</w:t>
            </w:r>
          </w:p>
        </w:tc>
      </w:tr>
      <w:tr w:rsidR="00CA6A00" w:rsidRPr="00CA6A00" w14:paraId="75475FB0" w14:textId="4B722E3A" w:rsidTr="00393034">
        <w:tc>
          <w:tcPr>
            <w:tcW w:w="2122" w:type="dxa"/>
            <w:vAlign w:val="bottom"/>
          </w:tcPr>
          <w:p w14:paraId="1325A187" w14:textId="22154E6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arcez 2019</w:t>
            </w:r>
            <w:r w:rsidR="000E475D" w:rsidRPr="00CA6A00">
              <w:rPr>
                <w:rFonts w:ascii="Times New Roman" w:hAnsi="Times New Roman" w:cs="Times New Roman"/>
                <w:color w:val="000000" w:themeColor="text1"/>
                <w:sz w:val="18"/>
                <w:szCs w:val="18"/>
              </w:rPr>
              <w:fldChar w:fldCharType="begin">
                <w:fldData xml:space="preserve">PEVuZE5vdGU+PENpdGU+PEF1dGhvcj5HYXJjZXo8L0F1dGhvcj48WWVhcj4yMDE5PC9ZZWFyPjxS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HYXJjZXo8L0F1dGhvcj48WWVhcj4yMDE5PC9ZZWFyPjxS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66]</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25B27C14" w14:textId="305EAE27"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Brazil</w:t>
            </w:r>
          </w:p>
        </w:tc>
        <w:tc>
          <w:tcPr>
            <w:tcW w:w="2410" w:type="dxa"/>
            <w:vAlign w:val="bottom"/>
          </w:tcPr>
          <w:p w14:paraId="4B4EE268" w14:textId="29423A73"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Retrospective cohort</w:t>
            </w:r>
          </w:p>
        </w:tc>
        <w:tc>
          <w:tcPr>
            <w:tcW w:w="1417" w:type="dxa"/>
            <w:vAlign w:val="bottom"/>
          </w:tcPr>
          <w:p w14:paraId="2C509323" w14:textId="3AB7CEB2"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23/186</w:t>
            </w:r>
          </w:p>
        </w:tc>
        <w:tc>
          <w:tcPr>
            <w:tcW w:w="1418" w:type="dxa"/>
            <w:vAlign w:val="bottom"/>
          </w:tcPr>
          <w:p w14:paraId="2A297A03" w14:textId="11EAAB6C"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8/9</w:t>
            </w:r>
          </w:p>
        </w:tc>
        <w:tc>
          <w:tcPr>
            <w:tcW w:w="2268" w:type="dxa"/>
            <w:vAlign w:val="bottom"/>
          </w:tcPr>
          <w:p w14:paraId="143A85D5" w14:textId="25DA346B"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eriatric ward</w:t>
            </w:r>
          </w:p>
        </w:tc>
        <w:tc>
          <w:tcPr>
            <w:tcW w:w="2409" w:type="dxa"/>
            <w:vAlign w:val="bottom"/>
          </w:tcPr>
          <w:p w14:paraId="6A9E7A5E" w14:textId="0F4A2833"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CAM</w:t>
            </w:r>
          </w:p>
        </w:tc>
      </w:tr>
      <w:tr w:rsidR="00CA6A00" w:rsidRPr="00CA6A00" w14:paraId="4ECF4D42" w14:textId="700BC872" w:rsidTr="00393034">
        <w:tc>
          <w:tcPr>
            <w:tcW w:w="2122" w:type="dxa"/>
            <w:vAlign w:val="bottom"/>
          </w:tcPr>
          <w:p w14:paraId="4E2ED1E8" w14:textId="452F9961"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eorge 1997</w:t>
            </w:r>
            <w:r w:rsidR="000E475D"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George&lt;/Author&gt;&lt;Year&gt;1997&lt;/Year&gt;&lt;RecNum&gt;451&lt;/RecNum&gt;&lt;DisplayText&gt;[67]&lt;/DisplayText&gt;&lt;record&gt;&lt;rec-number&gt;451&lt;/rec-number&gt;&lt;foreign-keys&gt;&lt;key app="EN" db-id="sstzwfe08r9xrke295vvts57d2ew5p9sed9p" timestamp="1734571182"&gt;451&lt;/key&gt;&lt;/foreign-keys&gt;&lt;ref-type name="Journal Article"&gt;17&lt;/ref-type&gt;&lt;contributors&gt;&lt;authors&gt;&lt;author&gt;George, James&lt;/author&gt;&lt;author&gt;Bleasdale, Sheena&lt;/author&gt;&lt;author&gt;Singleton, Steven J&lt;/author&gt;&lt;/authors&gt;&lt;/contributors&gt;&lt;titles&gt;&lt;title&gt;Causes and prognosis of delirium in elderly patients admitted to a district general hospital&lt;/title&gt;&lt;secondary-title&gt;Age and ageing&lt;/secondary-title&gt;&lt;/titles&gt;&lt;periodical&gt;&lt;full-title&gt;Age and ageing&lt;/full-title&gt;&lt;/periodical&gt;&lt;pages&gt;423-427&lt;/pages&gt;&lt;volume&gt;26&lt;/volume&gt;&lt;number&gt;6&lt;/number&gt;&lt;dates&gt;&lt;year&gt;1997&lt;/year&gt;&lt;/dates&gt;&lt;isbn&gt;1468-2834&lt;/isbn&gt;&lt;urls&gt;&lt;/urls&gt;&lt;/record&gt;&lt;/Cite&gt;&lt;/EndNote&gt;</w:instrText>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67]</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75378B91" w14:textId="630CEB39"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K</w:t>
            </w:r>
          </w:p>
        </w:tc>
        <w:tc>
          <w:tcPr>
            <w:tcW w:w="2410" w:type="dxa"/>
            <w:vAlign w:val="bottom"/>
          </w:tcPr>
          <w:p w14:paraId="6EF23528" w14:textId="26F400E0"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5CEE268E" w14:textId="2D9D004C"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15/151</w:t>
            </w:r>
          </w:p>
        </w:tc>
        <w:tc>
          <w:tcPr>
            <w:tcW w:w="1418" w:type="dxa"/>
            <w:vAlign w:val="bottom"/>
          </w:tcPr>
          <w:p w14:paraId="374A0C7F" w14:textId="2646C28E"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0.6/NA</w:t>
            </w:r>
          </w:p>
        </w:tc>
        <w:tc>
          <w:tcPr>
            <w:tcW w:w="2268" w:type="dxa"/>
            <w:vAlign w:val="bottom"/>
          </w:tcPr>
          <w:p w14:paraId="2ECE4818" w14:textId="4606448B"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Geriatric, medical, surgical, and orthopaedic wards </w:t>
            </w:r>
          </w:p>
        </w:tc>
        <w:tc>
          <w:tcPr>
            <w:tcW w:w="2409" w:type="dxa"/>
            <w:vAlign w:val="bottom"/>
          </w:tcPr>
          <w:p w14:paraId="202C9F68" w14:textId="2AF4E061"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SM III</w:t>
            </w:r>
          </w:p>
        </w:tc>
      </w:tr>
      <w:tr w:rsidR="00CA6A00" w:rsidRPr="00CA6A00" w14:paraId="59CA31B8" w14:textId="7D60E77F" w:rsidTr="00393034">
        <w:tc>
          <w:tcPr>
            <w:tcW w:w="2122" w:type="dxa"/>
            <w:vAlign w:val="bottom"/>
          </w:tcPr>
          <w:p w14:paraId="78B56C18" w14:textId="41C4F527"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iroux 2021</w:t>
            </w:r>
            <w:r w:rsidR="000E475D" w:rsidRPr="00CA6A00">
              <w:rPr>
                <w:rFonts w:ascii="Times New Roman" w:hAnsi="Times New Roman" w:cs="Times New Roman"/>
                <w:color w:val="000000" w:themeColor="text1"/>
                <w:sz w:val="18"/>
                <w:szCs w:val="18"/>
              </w:rPr>
              <w:fldChar w:fldCharType="begin">
                <w:fldData xml:space="preserve">PEVuZE5vdGU+PENpdGU+PEF1dGhvcj5HaXJvdXg8L0F1dGhvcj48WWVhcj4yMDIxPC9ZZWFyPjxS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HaXJvdXg8L0F1dGhvcj48WWVhcj4yMDIxPC9ZZWFyPjxS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68]</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6300D046" w14:textId="6308962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nada</w:t>
            </w:r>
          </w:p>
        </w:tc>
        <w:tc>
          <w:tcPr>
            <w:tcW w:w="2410" w:type="dxa"/>
            <w:vAlign w:val="bottom"/>
          </w:tcPr>
          <w:p w14:paraId="3142FB80" w14:textId="179BD7D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71B730D1" w14:textId="2E0E5E8D"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00/308</w:t>
            </w:r>
          </w:p>
        </w:tc>
        <w:tc>
          <w:tcPr>
            <w:tcW w:w="1418" w:type="dxa"/>
            <w:vAlign w:val="bottom"/>
          </w:tcPr>
          <w:p w14:paraId="1BD8C188" w14:textId="20C55C83"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6.8/7.8</w:t>
            </w:r>
          </w:p>
        </w:tc>
        <w:tc>
          <w:tcPr>
            <w:tcW w:w="2268" w:type="dxa"/>
            <w:vAlign w:val="bottom"/>
          </w:tcPr>
          <w:p w14:paraId="65853EC5" w14:textId="47CAD7F8"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ED </w:t>
            </w:r>
          </w:p>
        </w:tc>
        <w:tc>
          <w:tcPr>
            <w:tcW w:w="2409" w:type="dxa"/>
            <w:vAlign w:val="bottom"/>
          </w:tcPr>
          <w:p w14:paraId="1A29B684" w14:textId="0F50B764"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tc>
      </w:tr>
      <w:tr w:rsidR="00CA6A00" w:rsidRPr="00CA6A00" w14:paraId="17C3F2BE" w14:textId="6BD1AD35" w:rsidTr="00393034">
        <w:tc>
          <w:tcPr>
            <w:tcW w:w="2122" w:type="dxa"/>
            <w:vAlign w:val="bottom"/>
          </w:tcPr>
          <w:p w14:paraId="50C0A98B" w14:textId="2FD1BB07"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ivens 2008</w:t>
            </w:r>
            <w:r w:rsidR="000E475D" w:rsidRPr="00CA6A00">
              <w:rPr>
                <w:rFonts w:ascii="Times New Roman" w:hAnsi="Times New Roman" w:cs="Times New Roman"/>
                <w:color w:val="000000" w:themeColor="text1"/>
                <w:sz w:val="18"/>
                <w:szCs w:val="18"/>
              </w:rPr>
              <w:fldChar w:fldCharType="begin">
                <w:fldData xml:space="preserve">PEVuZE5vdGU+PENpdGU+PEF1dGhvcj5HaXZlbnM8L0F1dGhvcj48WWVhcj4yMDA4PC9ZZWFyPjxS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=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HaXZlbnM8L0F1dGhvcj48WWVhcj4yMDA4PC9ZZWFyPjxS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=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69]</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0A35294B" w14:textId="20AF6E2F"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SA</w:t>
            </w:r>
          </w:p>
        </w:tc>
        <w:tc>
          <w:tcPr>
            <w:tcW w:w="2410" w:type="dxa"/>
            <w:vAlign w:val="bottom"/>
          </w:tcPr>
          <w:p w14:paraId="347DD606" w14:textId="2339ED27"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5A886B5C" w14:textId="1DEB653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7/99</w:t>
            </w:r>
          </w:p>
        </w:tc>
        <w:tc>
          <w:tcPr>
            <w:tcW w:w="1418" w:type="dxa"/>
            <w:vAlign w:val="bottom"/>
          </w:tcPr>
          <w:p w14:paraId="3E8B97B1" w14:textId="562AFC6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9/8</w:t>
            </w:r>
          </w:p>
        </w:tc>
        <w:tc>
          <w:tcPr>
            <w:tcW w:w="2268" w:type="dxa"/>
            <w:vAlign w:val="bottom"/>
          </w:tcPr>
          <w:p w14:paraId="0C473107" w14:textId="4C4F870D"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Surgery </w:t>
            </w:r>
          </w:p>
        </w:tc>
        <w:tc>
          <w:tcPr>
            <w:tcW w:w="2409" w:type="dxa"/>
            <w:vAlign w:val="bottom"/>
          </w:tcPr>
          <w:p w14:paraId="3D25B8E7" w14:textId="26983C1D"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tc>
      </w:tr>
      <w:tr w:rsidR="00CA6A00" w:rsidRPr="00CA6A00" w14:paraId="6F170B1D" w14:textId="128F1541" w:rsidTr="00393034">
        <w:tc>
          <w:tcPr>
            <w:tcW w:w="2122" w:type="dxa"/>
            <w:vAlign w:val="bottom"/>
          </w:tcPr>
          <w:p w14:paraId="738E8107" w14:textId="74B56B6B"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ivens 2009</w:t>
            </w:r>
            <w:r w:rsidR="000E475D" w:rsidRPr="00CA6A00">
              <w:rPr>
                <w:rFonts w:ascii="Times New Roman" w:hAnsi="Times New Roman" w:cs="Times New Roman"/>
                <w:color w:val="000000" w:themeColor="text1"/>
                <w:sz w:val="18"/>
                <w:szCs w:val="18"/>
              </w:rPr>
              <w:fldChar w:fldCharType="begin">
                <w:fldData xml:space="preserve">PEVuZE5vdGU+PENpdGU+PEF1dGhvcj5HaXZlbnM8L0F1dGhvcj48WWVhcj4yMDA5PC9ZZWFyPjxS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HaXZlbnM8L0F1dGhvcj48WWVhcj4yMDA5PC9ZZWFyPjxS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70]</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3CF8F06A" w14:textId="2338B829"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SA</w:t>
            </w:r>
          </w:p>
        </w:tc>
        <w:tc>
          <w:tcPr>
            <w:tcW w:w="2410" w:type="dxa"/>
            <w:vAlign w:val="bottom"/>
          </w:tcPr>
          <w:p w14:paraId="352BEA8D" w14:textId="71375CC4"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70D1E71B" w14:textId="0A7F1074"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82/277</w:t>
            </w:r>
          </w:p>
        </w:tc>
        <w:tc>
          <w:tcPr>
            <w:tcW w:w="1418" w:type="dxa"/>
            <w:vAlign w:val="bottom"/>
          </w:tcPr>
          <w:p w14:paraId="3F9BE661" w14:textId="508C0ADD"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0/6.5</w:t>
            </w:r>
          </w:p>
        </w:tc>
        <w:tc>
          <w:tcPr>
            <w:tcW w:w="2268" w:type="dxa"/>
            <w:vAlign w:val="bottom"/>
          </w:tcPr>
          <w:p w14:paraId="5AE1DC8C" w14:textId="21FCE713"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eneral medical service</w:t>
            </w:r>
          </w:p>
        </w:tc>
        <w:tc>
          <w:tcPr>
            <w:tcW w:w="2409" w:type="dxa"/>
            <w:vAlign w:val="bottom"/>
          </w:tcPr>
          <w:p w14:paraId="3AC54389" w14:textId="3946F4A2"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tc>
      </w:tr>
      <w:tr w:rsidR="00CA6A00" w:rsidRPr="00CA6A00" w14:paraId="6940A92D" w14:textId="3EE11B3C" w:rsidTr="00393034">
        <w:tc>
          <w:tcPr>
            <w:tcW w:w="2122" w:type="dxa"/>
            <w:vAlign w:val="bottom"/>
          </w:tcPr>
          <w:p w14:paraId="10E5D1C3" w14:textId="45F37FD0"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leason 2015</w:t>
            </w:r>
            <w:r w:rsidR="000E475D" w:rsidRPr="00CA6A00">
              <w:rPr>
                <w:rFonts w:ascii="Times New Roman" w:hAnsi="Times New Roman" w:cs="Times New Roman"/>
                <w:color w:val="000000" w:themeColor="text1"/>
                <w:sz w:val="18"/>
                <w:szCs w:val="18"/>
              </w:rPr>
              <w:fldChar w:fldCharType="begin">
                <w:fldData xml:space="preserve">PEVuZE5vdGU+PENpdGU+PEF1dGhvcj5HbGVhc29uPC9BdXRob3I+PFllYXI+MjAxNTwvWWVhcj48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HbGVhc29uPC9BdXRob3I+PFllYXI+MjAxNTwvWWVhcj48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71]</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5BACF2CA" w14:textId="2959CB30"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SA</w:t>
            </w:r>
          </w:p>
        </w:tc>
        <w:tc>
          <w:tcPr>
            <w:tcW w:w="2410" w:type="dxa"/>
            <w:vAlign w:val="bottom"/>
          </w:tcPr>
          <w:p w14:paraId="14EB1E21" w14:textId="28D64DBF"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1AEF9D4D" w14:textId="06EBAAF9"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36/330</w:t>
            </w:r>
          </w:p>
        </w:tc>
        <w:tc>
          <w:tcPr>
            <w:tcW w:w="1418" w:type="dxa"/>
            <w:vAlign w:val="bottom"/>
          </w:tcPr>
          <w:p w14:paraId="7572471F" w14:textId="15DE1C4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6.7/5.2</w:t>
            </w:r>
          </w:p>
        </w:tc>
        <w:tc>
          <w:tcPr>
            <w:tcW w:w="2268" w:type="dxa"/>
            <w:vAlign w:val="bottom"/>
          </w:tcPr>
          <w:p w14:paraId="3C1F5A49" w14:textId="7E39863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Surgery </w:t>
            </w:r>
          </w:p>
        </w:tc>
        <w:tc>
          <w:tcPr>
            <w:tcW w:w="2409" w:type="dxa"/>
            <w:vAlign w:val="bottom"/>
          </w:tcPr>
          <w:p w14:paraId="7AED258A" w14:textId="7223CB5B"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tc>
      </w:tr>
      <w:tr w:rsidR="00CA6A00" w:rsidRPr="00CA6A00" w14:paraId="5B44AA1C" w14:textId="5F187F34" w:rsidTr="00393034">
        <w:tc>
          <w:tcPr>
            <w:tcW w:w="2122" w:type="dxa"/>
            <w:vAlign w:val="bottom"/>
          </w:tcPr>
          <w:p w14:paraId="1DA82052" w14:textId="22238280"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onçalves 2023</w:t>
            </w:r>
            <w:r w:rsidR="000E475D" w:rsidRPr="00CA6A00">
              <w:rPr>
                <w:rFonts w:ascii="Times New Roman" w:hAnsi="Times New Roman" w:cs="Times New Roman"/>
                <w:color w:val="000000" w:themeColor="text1"/>
                <w:sz w:val="18"/>
                <w:szCs w:val="18"/>
              </w:rPr>
              <w:fldChar w:fldCharType="begin">
                <w:fldData xml:space="preserve">PEVuZE5vdGU+PENpdGU+PEF1dGhvcj5Hb25jYWx2ZXM8L0F1dGhvcj48WWVhcj4yMDIzPC9ZZWFy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Hb25jYWx2ZXM8L0F1dGhvcj48WWVhcj4yMDIzPC9ZZWFy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72]</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55ECBE28" w14:textId="597DAF00"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Brazil</w:t>
            </w:r>
          </w:p>
        </w:tc>
        <w:tc>
          <w:tcPr>
            <w:tcW w:w="2410" w:type="dxa"/>
            <w:vAlign w:val="bottom"/>
          </w:tcPr>
          <w:p w14:paraId="7647F299" w14:textId="59550278"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4132D144" w14:textId="5D244DFC"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089/789</w:t>
            </w:r>
          </w:p>
        </w:tc>
        <w:tc>
          <w:tcPr>
            <w:tcW w:w="1418" w:type="dxa"/>
            <w:vAlign w:val="bottom"/>
          </w:tcPr>
          <w:p w14:paraId="5592F6F1" w14:textId="79CD408D"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6.7/10.4</w:t>
            </w:r>
          </w:p>
        </w:tc>
        <w:tc>
          <w:tcPr>
            <w:tcW w:w="2268" w:type="dxa"/>
            <w:vAlign w:val="bottom"/>
          </w:tcPr>
          <w:p w14:paraId="02186235" w14:textId="7FDEBC4D"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VID-19 admission unit</w:t>
            </w:r>
          </w:p>
        </w:tc>
        <w:tc>
          <w:tcPr>
            <w:tcW w:w="2409" w:type="dxa"/>
            <w:vAlign w:val="bottom"/>
          </w:tcPr>
          <w:p w14:paraId="449F27B2" w14:textId="623D607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tc>
      </w:tr>
      <w:tr w:rsidR="00CA6A00" w:rsidRPr="00CA6A00" w14:paraId="536545AE" w14:textId="05E47B24" w:rsidTr="00393034">
        <w:tc>
          <w:tcPr>
            <w:tcW w:w="2122" w:type="dxa"/>
            <w:vAlign w:val="bottom"/>
          </w:tcPr>
          <w:p w14:paraId="743ED6ED" w14:textId="1FD3F363"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onzale 2005</w:t>
            </w:r>
            <w:r w:rsidR="000E475D"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González&lt;/Author&gt;&lt;Year&gt;2005&lt;/Year&gt;&lt;RecNum&gt;452&lt;/RecNum&gt;&lt;DisplayText&gt;[73]&lt;/DisplayText&gt;&lt;record&gt;&lt;rec-number&gt;452&lt;/rec-number&gt;&lt;foreign-keys&gt;&lt;key app="EN" db-id="sstzwfe08r9xrke295vvts57d2ew5p9sed9p" timestamp="1734571241"&gt;452&lt;/key&gt;&lt;/foreign-keys&gt;&lt;ref-type name="Journal Article"&gt;17&lt;/ref-type&gt;&lt;contributors&gt;&lt;authors&gt;&lt;author&gt;González, Matías&lt;/author&gt;&lt;author&gt;Pablo, Joan de&lt;/author&gt;&lt;author&gt;Valdés, Manuel&lt;/author&gt;&lt;author&gt;Matrai, Silvia&lt;/author&gt;&lt;author&gt;Peri, Josep Maria&lt;/author&gt;&lt;/authors&gt;&lt;/contributors&gt;&lt;titles&gt;&lt;title&gt;Delirium: A predictor of mortality in the elderly&lt;/title&gt;&lt;secondary-title&gt;The European journal of psychiatry&lt;/secondary-title&gt;&lt;/titles&gt;&lt;periodical&gt;&lt;full-title&gt;The European journal of psychiatry&lt;/full-title&gt;&lt;/periodical&gt;&lt;pages&gt;165-171&lt;/pages&gt;&lt;volume&gt;19&lt;/volume&gt;&lt;number&gt;3&lt;/number&gt;&lt;dates&gt;&lt;year&gt;2005&lt;/year&gt;&lt;/dates&gt;&lt;isbn&gt;0213-6163&lt;/isbn&gt;&lt;urls&gt;&lt;/urls&gt;&lt;/record&gt;&lt;/Cite&gt;&lt;/EndNote&gt;</w:instrText>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73]</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29C82B60" w14:textId="593A1C0F"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pain</w:t>
            </w:r>
          </w:p>
        </w:tc>
        <w:tc>
          <w:tcPr>
            <w:tcW w:w="2410" w:type="dxa"/>
            <w:vAlign w:val="bottom"/>
          </w:tcPr>
          <w:p w14:paraId="7F34BD4A" w14:textId="6D5B24AA"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254EC1A9" w14:textId="3FDC741F"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5/84</w:t>
            </w:r>
          </w:p>
        </w:tc>
        <w:tc>
          <w:tcPr>
            <w:tcW w:w="1418" w:type="dxa"/>
            <w:vAlign w:val="bottom"/>
          </w:tcPr>
          <w:p w14:paraId="59683AF2" w14:textId="731255DB"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8.18/NA</w:t>
            </w:r>
          </w:p>
        </w:tc>
        <w:tc>
          <w:tcPr>
            <w:tcW w:w="2268" w:type="dxa"/>
            <w:vAlign w:val="bottom"/>
          </w:tcPr>
          <w:p w14:paraId="0EAA4BDB" w14:textId="1EEACB63"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edical and traumatology wards</w:t>
            </w:r>
          </w:p>
        </w:tc>
        <w:tc>
          <w:tcPr>
            <w:tcW w:w="2409" w:type="dxa"/>
            <w:vAlign w:val="bottom"/>
          </w:tcPr>
          <w:p w14:paraId="1DCAB53F" w14:textId="027F4A5F"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SM-IV</w:t>
            </w:r>
          </w:p>
          <w:p w14:paraId="6DD9A568" w14:textId="6854CBFE"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tc>
      </w:tr>
      <w:tr w:rsidR="00CA6A00" w:rsidRPr="00CA6A00" w14:paraId="21C6E2F2" w14:textId="361F6C24" w:rsidTr="00393034">
        <w:tc>
          <w:tcPr>
            <w:tcW w:w="2122" w:type="dxa"/>
            <w:vAlign w:val="bottom"/>
          </w:tcPr>
          <w:p w14:paraId="6F2EFA3A" w14:textId="685C484A"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onzalez 2009</w:t>
            </w:r>
            <w:r w:rsidR="000E475D" w:rsidRPr="00CA6A00">
              <w:rPr>
                <w:rFonts w:ascii="Times New Roman" w:hAnsi="Times New Roman" w:cs="Times New Roman"/>
                <w:color w:val="000000" w:themeColor="text1"/>
                <w:sz w:val="18"/>
                <w:szCs w:val="18"/>
              </w:rPr>
              <w:fldChar w:fldCharType="begin">
                <w:fldData xml:space="preserve">PEVuZE5vdGU+PENpdGU+PEF1dGhvcj5Hb256YWxlejwvQXV0aG9yPjxZZWFyPjIwMDk8L1llYXI+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Hb256YWxlejwvQXV0aG9yPjxZZWFyPjIwMDk8L1llYXI+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74]</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784270FD" w14:textId="61D9195A"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pain</w:t>
            </w:r>
          </w:p>
        </w:tc>
        <w:tc>
          <w:tcPr>
            <w:tcW w:w="2410" w:type="dxa"/>
            <w:vAlign w:val="bottom"/>
          </w:tcPr>
          <w:p w14:paraId="27F585BC" w14:textId="3095647E"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11183F76" w14:textId="172B7F08"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08/334</w:t>
            </w:r>
          </w:p>
        </w:tc>
        <w:tc>
          <w:tcPr>
            <w:tcW w:w="1418" w:type="dxa"/>
            <w:vAlign w:val="bottom"/>
          </w:tcPr>
          <w:p w14:paraId="6A475440" w14:textId="40E0F213"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7.9/7.6</w:t>
            </w:r>
          </w:p>
        </w:tc>
        <w:tc>
          <w:tcPr>
            <w:tcW w:w="2268" w:type="dxa"/>
            <w:vAlign w:val="bottom"/>
          </w:tcPr>
          <w:p w14:paraId="4D7818E7" w14:textId="308960B8"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eneral medical ward</w:t>
            </w:r>
          </w:p>
        </w:tc>
        <w:tc>
          <w:tcPr>
            <w:tcW w:w="2409" w:type="dxa"/>
            <w:vAlign w:val="bottom"/>
          </w:tcPr>
          <w:p w14:paraId="6F98AEAB" w14:textId="30CEB222"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tc>
      </w:tr>
      <w:tr w:rsidR="00CA6A00" w:rsidRPr="00CA6A00" w14:paraId="2B87B120" w14:textId="209447A6" w:rsidTr="00393034">
        <w:tc>
          <w:tcPr>
            <w:tcW w:w="2122" w:type="dxa"/>
            <w:vAlign w:val="bottom"/>
          </w:tcPr>
          <w:p w14:paraId="65FD11FD" w14:textId="595394D9"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ottschalk 2015</w:t>
            </w:r>
            <w:r w:rsidR="000E475D" w:rsidRPr="00CA6A00">
              <w:rPr>
                <w:rFonts w:ascii="Times New Roman" w:hAnsi="Times New Roman" w:cs="Times New Roman"/>
                <w:color w:val="000000" w:themeColor="text1"/>
                <w:sz w:val="18"/>
                <w:szCs w:val="18"/>
              </w:rPr>
              <w:fldChar w:fldCharType="begin">
                <w:fldData xml:space="preserve">PEVuZE5vdGU+PENpdGU+PEF1dGhvcj5Hb3R0c2NoYWxrPC9BdXRob3I+PFllYXI+MjAxNTwvWWVh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Hb3R0c2NoYWxrPC9BdXRob3I+PFllYXI+MjAxNTwvWWVh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75]</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38A7F9F7" w14:textId="28A857EF"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SA</w:t>
            </w:r>
          </w:p>
        </w:tc>
        <w:tc>
          <w:tcPr>
            <w:tcW w:w="2410" w:type="dxa"/>
            <w:vAlign w:val="bottom"/>
          </w:tcPr>
          <w:p w14:paraId="1F2D5784" w14:textId="387B60F9"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2983342D" w14:textId="7693BA35"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23/336</w:t>
            </w:r>
          </w:p>
        </w:tc>
        <w:tc>
          <w:tcPr>
            <w:tcW w:w="1418" w:type="dxa"/>
            <w:vAlign w:val="bottom"/>
          </w:tcPr>
          <w:p w14:paraId="2975784B" w14:textId="7FAF7A3F"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1.3/7.1</w:t>
            </w:r>
          </w:p>
        </w:tc>
        <w:tc>
          <w:tcPr>
            <w:tcW w:w="2268" w:type="dxa"/>
            <w:vAlign w:val="bottom"/>
          </w:tcPr>
          <w:p w14:paraId="1A9495D6" w14:textId="21503ED3"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Surgery-hip fracture </w:t>
            </w:r>
          </w:p>
        </w:tc>
        <w:tc>
          <w:tcPr>
            <w:tcW w:w="2409" w:type="dxa"/>
            <w:vAlign w:val="bottom"/>
          </w:tcPr>
          <w:p w14:paraId="5E8DDDFE" w14:textId="52FF46C5"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tc>
      </w:tr>
      <w:tr w:rsidR="00CA6A00" w:rsidRPr="00CA6A00" w14:paraId="096EB57A" w14:textId="3ED9C891" w:rsidTr="00393034">
        <w:tc>
          <w:tcPr>
            <w:tcW w:w="2122" w:type="dxa"/>
            <w:vAlign w:val="bottom"/>
          </w:tcPr>
          <w:p w14:paraId="0FA2EF65" w14:textId="4B3B77DA"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ou 2021</w:t>
            </w:r>
            <w:r w:rsidR="000E475D" w:rsidRPr="00CA6A00">
              <w:rPr>
                <w:rFonts w:ascii="Times New Roman" w:hAnsi="Times New Roman" w:cs="Times New Roman"/>
                <w:color w:val="000000" w:themeColor="text1"/>
                <w:sz w:val="18"/>
                <w:szCs w:val="18"/>
              </w:rPr>
              <w:fldChar w:fldCharType="begin">
                <w:fldData xml:space="preserve">PEVuZE5vdGU+PENpdGU+PEF1dGhvcj5Hb3U8L0F1dGhvcj48WWVhcj4yMDIxPC9ZZWFyPjxSZWNO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Hb3U8L0F1dGhvcj48WWVhcj4yMDIxPC9ZZWFyPjxSZWNO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76]</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78C6B634" w14:textId="001C7F19"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SA</w:t>
            </w:r>
          </w:p>
        </w:tc>
        <w:tc>
          <w:tcPr>
            <w:tcW w:w="2410" w:type="dxa"/>
            <w:vAlign w:val="bottom"/>
          </w:tcPr>
          <w:p w14:paraId="7A48D1C9" w14:textId="7DB9125D"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56A5179C" w14:textId="0EA93574"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16/281</w:t>
            </w:r>
          </w:p>
        </w:tc>
        <w:tc>
          <w:tcPr>
            <w:tcW w:w="1418" w:type="dxa"/>
            <w:vAlign w:val="bottom"/>
          </w:tcPr>
          <w:p w14:paraId="1687A4CD" w14:textId="6A8D239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6.8/5.1</w:t>
            </w:r>
          </w:p>
        </w:tc>
        <w:tc>
          <w:tcPr>
            <w:tcW w:w="2268" w:type="dxa"/>
            <w:vAlign w:val="bottom"/>
          </w:tcPr>
          <w:p w14:paraId="6CC9F9E0" w14:textId="1E86DF2C"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Surgery </w:t>
            </w:r>
          </w:p>
        </w:tc>
        <w:tc>
          <w:tcPr>
            <w:tcW w:w="2409" w:type="dxa"/>
            <w:vAlign w:val="bottom"/>
          </w:tcPr>
          <w:p w14:paraId="336A6899" w14:textId="4367B83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tc>
      </w:tr>
      <w:tr w:rsidR="00CA6A00" w:rsidRPr="00CA6A00" w14:paraId="608BAE0D" w14:textId="708A2AA8" w:rsidTr="00393034">
        <w:tc>
          <w:tcPr>
            <w:tcW w:w="2122" w:type="dxa"/>
            <w:vAlign w:val="bottom"/>
          </w:tcPr>
          <w:p w14:paraId="7734CEC7" w14:textId="54A4C754"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oudzwaard 2020</w:t>
            </w:r>
            <w:r w:rsidR="000E475D" w:rsidRPr="00CA6A00">
              <w:rPr>
                <w:rFonts w:ascii="Times New Roman" w:hAnsi="Times New Roman" w:cs="Times New Roman"/>
                <w:color w:val="000000" w:themeColor="text1"/>
                <w:sz w:val="18"/>
                <w:szCs w:val="18"/>
              </w:rPr>
              <w:fldChar w:fldCharType="begin">
                <w:fldData xml:space="preserve">PEVuZE5vdGU+PENpdGU+PEF1dGhvcj5Hb3VkendhYXJkPC9BdXRob3I+PFllYXI+MjAyMDwvWWVh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Hb3VkendhYXJkPC9BdXRob3I+PFllYXI+MjAyMDwvWWVh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77]</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3FED90BE" w14:textId="11411B2E"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etherlands</w:t>
            </w:r>
          </w:p>
        </w:tc>
        <w:tc>
          <w:tcPr>
            <w:tcW w:w="2410" w:type="dxa"/>
            <w:vAlign w:val="bottom"/>
          </w:tcPr>
          <w:p w14:paraId="17D6AAF5" w14:textId="3984B6DE"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21693BFE" w14:textId="60C6BEB2"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97/246</w:t>
            </w:r>
          </w:p>
        </w:tc>
        <w:tc>
          <w:tcPr>
            <w:tcW w:w="1418" w:type="dxa"/>
            <w:vAlign w:val="bottom"/>
          </w:tcPr>
          <w:p w14:paraId="5D2F4195" w14:textId="533271FB"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9.1/8</w:t>
            </w:r>
          </w:p>
        </w:tc>
        <w:tc>
          <w:tcPr>
            <w:tcW w:w="2268" w:type="dxa"/>
            <w:vAlign w:val="bottom"/>
          </w:tcPr>
          <w:p w14:paraId="78F3E7D0" w14:textId="372C6F81"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rdiac surgery</w:t>
            </w:r>
          </w:p>
        </w:tc>
        <w:tc>
          <w:tcPr>
            <w:tcW w:w="2409" w:type="dxa"/>
            <w:vAlign w:val="bottom"/>
          </w:tcPr>
          <w:p w14:paraId="69054192" w14:textId="1D7F362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SM-IV</w:t>
            </w:r>
          </w:p>
        </w:tc>
      </w:tr>
      <w:tr w:rsidR="00CA6A00" w:rsidRPr="00CA6A00" w14:paraId="70FBE830" w14:textId="6EA1C519" w:rsidTr="00393034">
        <w:tc>
          <w:tcPr>
            <w:tcW w:w="2122" w:type="dxa"/>
            <w:vAlign w:val="bottom"/>
          </w:tcPr>
          <w:p w14:paraId="69A102B6" w14:textId="72CADF73"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ual 2018</w:t>
            </w:r>
            <w:r w:rsidR="000E475D" w:rsidRPr="00CA6A00">
              <w:rPr>
                <w:rFonts w:ascii="Times New Roman" w:hAnsi="Times New Roman" w:cs="Times New Roman"/>
                <w:color w:val="000000" w:themeColor="text1"/>
                <w:sz w:val="18"/>
                <w:szCs w:val="18"/>
              </w:rPr>
              <w:fldChar w:fldCharType="begin">
                <w:fldData xml:space="preserve">PEVuZE5vdGU+PENpdGU+PEF1dGhvcj5HdWFsPC9BdXRob3I+PFllYXI+MjAxODwvWWVhcj48UmVj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HdWFsPC9BdXRob3I+PFllYXI+MjAxODwvWWVhcj48UmVj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78]</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60F1DFB9" w14:textId="3BC6F2AC"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pain</w:t>
            </w:r>
          </w:p>
        </w:tc>
        <w:tc>
          <w:tcPr>
            <w:tcW w:w="2410" w:type="dxa"/>
            <w:vAlign w:val="bottom"/>
          </w:tcPr>
          <w:p w14:paraId="3A20B3B8" w14:textId="3D05A5B3"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139B68D2" w14:textId="25D764AC"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64/545</w:t>
            </w:r>
          </w:p>
        </w:tc>
        <w:tc>
          <w:tcPr>
            <w:tcW w:w="1418" w:type="dxa"/>
            <w:vAlign w:val="bottom"/>
          </w:tcPr>
          <w:p w14:paraId="4C1104FF" w14:textId="559A73A5"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5.8/6.7</w:t>
            </w:r>
          </w:p>
        </w:tc>
        <w:tc>
          <w:tcPr>
            <w:tcW w:w="2268" w:type="dxa"/>
            <w:vAlign w:val="bottom"/>
          </w:tcPr>
          <w:p w14:paraId="43F99A21" w14:textId="3EBE7D82"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Surgery </w:t>
            </w:r>
          </w:p>
        </w:tc>
        <w:tc>
          <w:tcPr>
            <w:tcW w:w="2409" w:type="dxa"/>
            <w:vAlign w:val="bottom"/>
          </w:tcPr>
          <w:p w14:paraId="220F2D11" w14:textId="45894A4B"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tc>
      </w:tr>
      <w:tr w:rsidR="00CA6A00" w:rsidRPr="00CA6A00" w14:paraId="309EDEAE" w14:textId="4C9F53F7" w:rsidTr="00393034">
        <w:tc>
          <w:tcPr>
            <w:tcW w:w="2122" w:type="dxa"/>
            <w:vAlign w:val="bottom"/>
          </w:tcPr>
          <w:p w14:paraId="0B0770BA" w14:textId="7F559E38"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lastRenderedPageBreak/>
              <w:t>Guenther 2020</w:t>
            </w:r>
            <w:r w:rsidR="00071EE3" w:rsidRPr="00CA6A00">
              <w:rPr>
                <w:rFonts w:ascii="Times New Roman" w:hAnsi="Times New Roman" w:cs="Times New Roman"/>
                <w:color w:val="000000" w:themeColor="text1"/>
                <w:sz w:val="18"/>
                <w:szCs w:val="18"/>
              </w:rPr>
              <w:fldChar w:fldCharType="begin">
                <w:fldData xml:space="preserve">PEVuZE5vdGU+PENpdGU+PEF1dGhvcj5HdWVudGhlcjwvQXV0aG9yPjxZZWFyPjIwMjA8L1llYXI+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HdWVudGhlcjwvQXV0aG9yPjxZZWFyPjIwMjA8L1llYXI+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71EE3" w:rsidRPr="00CA6A00">
              <w:rPr>
                <w:rFonts w:ascii="Times New Roman" w:hAnsi="Times New Roman" w:cs="Times New Roman"/>
                <w:color w:val="000000" w:themeColor="text1"/>
                <w:sz w:val="18"/>
                <w:szCs w:val="18"/>
              </w:rPr>
            </w:r>
            <w:r w:rsidR="00071EE3"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79]</w:t>
            </w:r>
            <w:r w:rsidR="00071EE3" w:rsidRPr="00CA6A00">
              <w:rPr>
                <w:rFonts w:ascii="Times New Roman" w:hAnsi="Times New Roman" w:cs="Times New Roman"/>
                <w:color w:val="000000" w:themeColor="text1"/>
                <w:sz w:val="18"/>
                <w:szCs w:val="18"/>
              </w:rPr>
              <w:fldChar w:fldCharType="end"/>
            </w:r>
          </w:p>
        </w:tc>
        <w:tc>
          <w:tcPr>
            <w:tcW w:w="2126" w:type="dxa"/>
            <w:vAlign w:val="bottom"/>
          </w:tcPr>
          <w:p w14:paraId="377C49A4" w14:textId="5048B8B7"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Germany </w:t>
            </w:r>
          </w:p>
        </w:tc>
        <w:tc>
          <w:tcPr>
            <w:tcW w:w="2410" w:type="dxa"/>
            <w:vAlign w:val="bottom"/>
          </w:tcPr>
          <w:p w14:paraId="3621E9A7" w14:textId="0BA6FC17"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4E0D73AC" w14:textId="365A7DFF"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94/31</w:t>
            </w:r>
          </w:p>
        </w:tc>
        <w:tc>
          <w:tcPr>
            <w:tcW w:w="1418" w:type="dxa"/>
            <w:vAlign w:val="bottom"/>
          </w:tcPr>
          <w:p w14:paraId="751B7CAD" w14:textId="151F2438"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0.71/NA</w:t>
            </w:r>
          </w:p>
        </w:tc>
        <w:tc>
          <w:tcPr>
            <w:tcW w:w="2268" w:type="dxa"/>
            <w:vAlign w:val="bottom"/>
          </w:tcPr>
          <w:p w14:paraId="3A8AE7F8" w14:textId="2CE1AF4E"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ICU</w:t>
            </w:r>
          </w:p>
        </w:tc>
        <w:tc>
          <w:tcPr>
            <w:tcW w:w="2409" w:type="dxa"/>
            <w:vAlign w:val="bottom"/>
          </w:tcPr>
          <w:p w14:paraId="41D041E1" w14:textId="26792025"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ICU</w:t>
            </w:r>
          </w:p>
        </w:tc>
      </w:tr>
      <w:tr w:rsidR="00CA6A00" w:rsidRPr="00CA6A00" w14:paraId="758467F6" w14:textId="479290B3" w:rsidTr="00393034">
        <w:tc>
          <w:tcPr>
            <w:tcW w:w="2122" w:type="dxa"/>
            <w:vAlign w:val="bottom"/>
          </w:tcPr>
          <w:p w14:paraId="59D186D6" w14:textId="20F31B9B"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Han 2010</w:t>
            </w:r>
            <w:r w:rsidR="000E475D" w:rsidRPr="00CA6A00">
              <w:rPr>
                <w:rFonts w:ascii="Times New Roman" w:hAnsi="Times New Roman" w:cs="Times New Roman"/>
                <w:color w:val="000000" w:themeColor="text1"/>
                <w:sz w:val="18"/>
                <w:szCs w:val="18"/>
              </w:rPr>
              <w:fldChar w:fldCharType="begin">
                <w:fldData xml:space="preserve">PEVuZE5vdGU+PENpdGU+PEF1dGhvcj5IYW48L0F1dGhvcj48WWVhcj4yMDEwPC9ZZWFyPjxSZWNO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IYW48L0F1dGhvcj48WWVhcj4yMDEwPC9ZZWFyPjxSZWNO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80]</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562EA079" w14:textId="52AA4A5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SA</w:t>
            </w:r>
          </w:p>
        </w:tc>
        <w:tc>
          <w:tcPr>
            <w:tcW w:w="2410" w:type="dxa"/>
            <w:vAlign w:val="bottom"/>
          </w:tcPr>
          <w:p w14:paraId="55CF2EE7" w14:textId="496D9601"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084731CF" w14:textId="3B52102E"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63/365</w:t>
            </w:r>
          </w:p>
        </w:tc>
        <w:tc>
          <w:tcPr>
            <w:tcW w:w="1418" w:type="dxa"/>
            <w:vAlign w:val="bottom"/>
          </w:tcPr>
          <w:p w14:paraId="2E4E762B" w14:textId="1E11E8AC"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5/8.91</w:t>
            </w:r>
          </w:p>
        </w:tc>
        <w:tc>
          <w:tcPr>
            <w:tcW w:w="2268" w:type="dxa"/>
            <w:vAlign w:val="bottom"/>
          </w:tcPr>
          <w:p w14:paraId="13180A4B" w14:textId="32C1FC80"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ED </w:t>
            </w:r>
          </w:p>
        </w:tc>
        <w:tc>
          <w:tcPr>
            <w:tcW w:w="2409" w:type="dxa"/>
            <w:vAlign w:val="bottom"/>
          </w:tcPr>
          <w:p w14:paraId="35072602" w14:textId="0FD2E2D1"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ICU</w:t>
            </w:r>
          </w:p>
        </w:tc>
      </w:tr>
      <w:tr w:rsidR="00CA6A00" w:rsidRPr="00CA6A00" w14:paraId="6B02602C" w14:textId="77777777" w:rsidTr="003028FB">
        <w:tc>
          <w:tcPr>
            <w:tcW w:w="2122" w:type="dxa"/>
          </w:tcPr>
          <w:p w14:paraId="1F37ABE4" w14:textId="5FC5F354" w:rsidR="00F04FE7" w:rsidRPr="00CA6A00" w:rsidRDefault="00F04FE7" w:rsidP="00F04FE7">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Han 2017</w:t>
            </w:r>
            <w:r w:rsidR="00DC0941" w:rsidRPr="00CA6A00">
              <w:rPr>
                <w:rFonts w:ascii="Times New Roman" w:hAnsi="Times New Roman" w:cs="Times New Roman"/>
                <w:color w:val="000000" w:themeColor="text1"/>
                <w:sz w:val="18"/>
                <w:szCs w:val="18"/>
              </w:rPr>
              <w:fldChar w:fldCharType="begin">
                <w:fldData xml:space="preserve">PEVuZE5vdGU+PENpdGU+PEF1dGhvcj5IYW48L0F1dGhvcj48WWVhcj4yMDE3PC9ZZWFyPjxSZWNO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IYW48L0F1dGhvcj48WWVhcj4yMDE3PC9ZZWFyPjxSZWNO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DC0941" w:rsidRPr="00CA6A00">
              <w:rPr>
                <w:rFonts w:ascii="Times New Roman" w:hAnsi="Times New Roman" w:cs="Times New Roman"/>
                <w:color w:val="000000" w:themeColor="text1"/>
                <w:sz w:val="18"/>
                <w:szCs w:val="18"/>
              </w:rPr>
            </w:r>
            <w:r w:rsidR="00DC0941"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81]</w:t>
            </w:r>
            <w:r w:rsidR="00DC0941" w:rsidRPr="00CA6A00">
              <w:rPr>
                <w:rFonts w:ascii="Times New Roman" w:hAnsi="Times New Roman" w:cs="Times New Roman"/>
                <w:color w:val="000000" w:themeColor="text1"/>
                <w:sz w:val="18"/>
                <w:szCs w:val="18"/>
              </w:rPr>
              <w:fldChar w:fldCharType="end"/>
            </w:r>
          </w:p>
        </w:tc>
        <w:tc>
          <w:tcPr>
            <w:tcW w:w="2126" w:type="dxa"/>
          </w:tcPr>
          <w:p w14:paraId="35CA1A14" w14:textId="543DB8E2" w:rsidR="00F04FE7" w:rsidRPr="00CA6A00" w:rsidRDefault="00F04FE7" w:rsidP="00F04FE7">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SA</w:t>
            </w:r>
          </w:p>
        </w:tc>
        <w:tc>
          <w:tcPr>
            <w:tcW w:w="2410" w:type="dxa"/>
          </w:tcPr>
          <w:p w14:paraId="25573959" w14:textId="5EEA8BBE" w:rsidR="00F04FE7" w:rsidRPr="00CA6A00" w:rsidRDefault="00F04FE7" w:rsidP="00F04FE7">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tcPr>
          <w:p w14:paraId="1E3FDB22" w14:textId="66FFE976" w:rsidR="00F04FE7" w:rsidRPr="00CA6A00" w:rsidRDefault="00F04FE7" w:rsidP="00F04FE7">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430/499</w:t>
            </w:r>
          </w:p>
        </w:tc>
        <w:tc>
          <w:tcPr>
            <w:tcW w:w="1418" w:type="dxa"/>
          </w:tcPr>
          <w:p w14:paraId="12C66BFD" w14:textId="02AC5439" w:rsidR="00F04FE7" w:rsidRPr="00CA6A00" w:rsidRDefault="00F04FE7" w:rsidP="00F04FE7">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4.35/8.16</w:t>
            </w:r>
          </w:p>
        </w:tc>
        <w:tc>
          <w:tcPr>
            <w:tcW w:w="2268" w:type="dxa"/>
          </w:tcPr>
          <w:p w14:paraId="61298B12" w14:textId="2827C7F4" w:rsidR="00F04FE7" w:rsidRPr="00CA6A00" w:rsidRDefault="00F04FE7" w:rsidP="00F04FE7">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ED </w:t>
            </w:r>
          </w:p>
        </w:tc>
        <w:tc>
          <w:tcPr>
            <w:tcW w:w="2409" w:type="dxa"/>
          </w:tcPr>
          <w:p w14:paraId="11C91A4B" w14:textId="192EACCB" w:rsidR="00F04FE7" w:rsidRPr="00CA6A00" w:rsidRDefault="00F04FE7" w:rsidP="00F04FE7">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ICU</w:t>
            </w:r>
          </w:p>
        </w:tc>
      </w:tr>
      <w:tr w:rsidR="00CA6A00" w:rsidRPr="00CA6A00" w14:paraId="02E2385E" w14:textId="0C2C8FEA" w:rsidTr="00393034">
        <w:tc>
          <w:tcPr>
            <w:tcW w:w="2122" w:type="dxa"/>
            <w:vAlign w:val="bottom"/>
          </w:tcPr>
          <w:p w14:paraId="0EC524F1" w14:textId="306C96C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Han 2022</w:t>
            </w:r>
            <w:r w:rsidR="000E475D" w:rsidRPr="00CA6A00">
              <w:rPr>
                <w:rFonts w:ascii="Times New Roman" w:hAnsi="Times New Roman" w:cs="Times New Roman"/>
                <w:color w:val="000000" w:themeColor="text1"/>
                <w:sz w:val="18"/>
                <w:szCs w:val="18"/>
              </w:rPr>
              <w:fldChar w:fldCharType="begin">
                <w:fldData xml:space="preserve">PEVuZE5vdGU+PENpdGU+PEF1dGhvcj5IYW48L0F1dGhvcj48WWVhcj4yMDIyPC9ZZWFyPjxSZWNO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IYW48L0F1dGhvcj48WWVhcj4yMDIyPC9ZZWFyPjxSZWNO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82]</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3C26DFEF" w14:textId="40DCFBAC"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SA</w:t>
            </w:r>
          </w:p>
        </w:tc>
        <w:tc>
          <w:tcPr>
            <w:tcW w:w="2410" w:type="dxa"/>
            <w:vAlign w:val="bottom"/>
          </w:tcPr>
          <w:p w14:paraId="3A699802" w14:textId="5787AC30"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7FF969CD" w14:textId="1A6D8732"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582/462</w:t>
            </w:r>
          </w:p>
        </w:tc>
        <w:tc>
          <w:tcPr>
            <w:tcW w:w="1418" w:type="dxa"/>
            <w:vAlign w:val="bottom"/>
          </w:tcPr>
          <w:p w14:paraId="1E5CDEF3" w14:textId="580E2380"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1.35/14.11</w:t>
            </w:r>
          </w:p>
        </w:tc>
        <w:tc>
          <w:tcPr>
            <w:tcW w:w="2268" w:type="dxa"/>
            <w:vAlign w:val="bottom"/>
          </w:tcPr>
          <w:p w14:paraId="6BE1E552" w14:textId="3EC758BF"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ED </w:t>
            </w:r>
          </w:p>
        </w:tc>
        <w:tc>
          <w:tcPr>
            <w:tcW w:w="2409" w:type="dxa"/>
            <w:vAlign w:val="bottom"/>
          </w:tcPr>
          <w:p w14:paraId="04D50B94" w14:textId="5C23DF90"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bCAM</w:t>
            </w:r>
          </w:p>
        </w:tc>
      </w:tr>
      <w:tr w:rsidR="00CA6A00" w:rsidRPr="00CA6A00" w14:paraId="2AB1949D" w14:textId="2C910FDA" w:rsidTr="00393034">
        <w:tc>
          <w:tcPr>
            <w:tcW w:w="2122" w:type="dxa"/>
            <w:vAlign w:val="bottom"/>
          </w:tcPr>
          <w:p w14:paraId="52A4A4E9" w14:textId="2DA28112"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Hapca 2018</w:t>
            </w:r>
            <w:r w:rsidR="000E475D" w:rsidRPr="00CA6A00">
              <w:rPr>
                <w:rFonts w:ascii="Times New Roman" w:hAnsi="Times New Roman" w:cs="Times New Roman"/>
                <w:color w:val="000000" w:themeColor="text1"/>
                <w:sz w:val="18"/>
                <w:szCs w:val="18"/>
              </w:rPr>
              <w:fldChar w:fldCharType="begin">
                <w:fldData xml:space="preserve">PEVuZE5vdGU+PENpdGU+PEF1dGhvcj5IYXBjYTwvQXV0aG9yPjxZZWFyPjIwMTg8L1llYXI+PFJl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==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IYXBjYTwvQXV0aG9yPjxZZWFyPjIwMTg8L1llYXI+PFJl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==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83]</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11576992" w14:textId="628949CE"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K</w:t>
            </w:r>
          </w:p>
        </w:tc>
        <w:tc>
          <w:tcPr>
            <w:tcW w:w="2410" w:type="dxa"/>
            <w:vAlign w:val="bottom"/>
          </w:tcPr>
          <w:p w14:paraId="6179C13B" w14:textId="24D685B2"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16F6E14F" w14:textId="17668D37"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940/3784</w:t>
            </w:r>
          </w:p>
        </w:tc>
        <w:tc>
          <w:tcPr>
            <w:tcW w:w="1418" w:type="dxa"/>
            <w:vAlign w:val="bottom"/>
          </w:tcPr>
          <w:p w14:paraId="182E4441" w14:textId="1E559F8E"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9.2/NA</w:t>
            </w:r>
          </w:p>
        </w:tc>
        <w:tc>
          <w:tcPr>
            <w:tcW w:w="2268" w:type="dxa"/>
            <w:vAlign w:val="bottom"/>
          </w:tcPr>
          <w:p w14:paraId="41FD4010" w14:textId="7D5C81FC"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Acute hospital admission</w:t>
            </w:r>
          </w:p>
        </w:tc>
        <w:tc>
          <w:tcPr>
            <w:tcW w:w="2409" w:type="dxa"/>
            <w:vAlign w:val="bottom"/>
          </w:tcPr>
          <w:p w14:paraId="6871C687" w14:textId="77777777"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OPRAA</w:t>
            </w:r>
          </w:p>
          <w:p w14:paraId="3C268F92" w14:textId="1BF4EF8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tc>
      </w:tr>
      <w:tr w:rsidR="00CA6A00" w:rsidRPr="00CA6A00" w14:paraId="2E5771CA" w14:textId="2D3EAE5F" w:rsidTr="00393034">
        <w:tc>
          <w:tcPr>
            <w:tcW w:w="2122" w:type="dxa"/>
            <w:vAlign w:val="bottom"/>
          </w:tcPr>
          <w:p w14:paraId="1EBE1A14" w14:textId="2A0A8185"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Hawley 2023</w:t>
            </w:r>
            <w:r w:rsidR="000E475D" w:rsidRPr="00CA6A00">
              <w:rPr>
                <w:rFonts w:ascii="Times New Roman" w:hAnsi="Times New Roman" w:cs="Times New Roman"/>
                <w:color w:val="000000" w:themeColor="text1"/>
                <w:sz w:val="18"/>
                <w:szCs w:val="18"/>
              </w:rPr>
              <w:fldChar w:fldCharType="begin">
                <w:fldData xml:space="preserve">PEVuZE5vdGU+PENpdGU+PEF1dGhvcj5IYXdsZXk8L0F1dGhvcj48WWVhcj4yMDIzPC9ZZWFyPjxS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IYXdsZXk8L0F1dGhvcj48WWVhcj4yMDIzPC9ZZWFyPjxS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84]</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7DFB3CF1" w14:textId="37962A82"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K</w:t>
            </w:r>
          </w:p>
        </w:tc>
        <w:tc>
          <w:tcPr>
            <w:tcW w:w="2410" w:type="dxa"/>
            <w:vAlign w:val="bottom"/>
          </w:tcPr>
          <w:p w14:paraId="2A5DD4ED" w14:textId="5C9231F5"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6CBE46CF" w14:textId="12BACFC7"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9230/44272</w:t>
            </w:r>
          </w:p>
        </w:tc>
        <w:tc>
          <w:tcPr>
            <w:tcW w:w="1418" w:type="dxa"/>
            <w:vAlign w:val="bottom"/>
          </w:tcPr>
          <w:p w14:paraId="5AAF74AD" w14:textId="6A69158F"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1/8.7</w:t>
            </w:r>
          </w:p>
        </w:tc>
        <w:tc>
          <w:tcPr>
            <w:tcW w:w="2268" w:type="dxa"/>
            <w:vAlign w:val="bottom"/>
          </w:tcPr>
          <w:p w14:paraId="181BE5E5" w14:textId="60F395E2"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Surgery-hip fracture </w:t>
            </w:r>
          </w:p>
        </w:tc>
        <w:tc>
          <w:tcPr>
            <w:tcW w:w="2409" w:type="dxa"/>
            <w:vAlign w:val="bottom"/>
          </w:tcPr>
          <w:p w14:paraId="57B9480F" w14:textId="7583532E"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4AT</w:t>
            </w:r>
          </w:p>
        </w:tc>
      </w:tr>
      <w:tr w:rsidR="00CA6A00" w:rsidRPr="00CA6A00" w14:paraId="159217BF" w14:textId="668D51DA" w:rsidTr="00393034">
        <w:tc>
          <w:tcPr>
            <w:tcW w:w="2122" w:type="dxa"/>
            <w:vAlign w:val="bottom"/>
          </w:tcPr>
          <w:p w14:paraId="236F2BF8" w14:textId="5C23F63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Hempenius 2016</w:t>
            </w:r>
            <w:r w:rsidR="000E475D" w:rsidRPr="00CA6A00">
              <w:rPr>
                <w:rFonts w:ascii="Times New Roman" w:hAnsi="Times New Roman" w:cs="Times New Roman"/>
                <w:color w:val="000000" w:themeColor="text1"/>
                <w:sz w:val="18"/>
                <w:szCs w:val="18"/>
              </w:rPr>
              <w:fldChar w:fldCharType="begin">
                <w:fldData xml:space="preserve">PEVuZE5vdGU+PENpdGU+PEF1dGhvcj5IZW1wZW5pdXM8L0F1dGhvcj48WWVhcj4yMDE2PC9ZZWFy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IZW1wZW5pdXM8L0F1dGhvcj48WWVhcj4yMDE2PC9ZZWFy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85]</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7AF68FBF" w14:textId="1FD358B8"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etherlands</w:t>
            </w:r>
          </w:p>
        </w:tc>
        <w:tc>
          <w:tcPr>
            <w:tcW w:w="2410" w:type="dxa"/>
            <w:vAlign w:val="bottom"/>
          </w:tcPr>
          <w:p w14:paraId="5FF59D9A" w14:textId="4FF25065"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Randomized controlled trial</w:t>
            </w:r>
          </w:p>
        </w:tc>
        <w:tc>
          <w:tcPr>
            <w:tcW w:w="1417" w:type="dxa"/>
            <w:vAlign w:val="bottom"/>
          </w:tcPr>
          <w:p w14:paraId="6CAC09AA" w14:textId="24C1D229"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99/161</w:t>
            </w:r>
          </w:p>
        </w:tc>
        <w:tc>
          <w:tcPr>
            <w:tcW w:w="1418" w:type="dxa"/>
            <w:vAlign w:val="bottom"/>
          </w:tcPr>
          <w:p w14:paraId="1EFBAE1B" w14:textId="5ECE5E22"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7.4/NA</w:t>
            </w:r>
          </w:p>
        </w:tc>
        <w:tc>
          <w:tcPr>
            <w:tcW w:w="2268" w:type="dxa"/>
            <w:vAlign w:val="bottom"/>
          </w:tcPr>
          <w:p w14:paraId="3852F24A" w14:textId="7BC9EA52"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Surgery </w:t>
            </w:r>
          </w:p>
        </w:tc>
        <w:tc>
          <w:tcPr>
            <w:tcW w:w="2409" w:type="dxa"/>
            <w:vAlign w:val="bottom"/>
          </w:tcPr>
          <w:p w14:paraId="7233CB74" w14:textId="77777777"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SM IV</w:t>
            </w:r>
          </w:p>
          <w:p w14:paraId="01847C91" w14:textId="50732A2B"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OS</w:t>
            </w:r>
          </w:p>
        </w:tc>
      </w:tr>
      <w:tr w:rsidR="00CA6A00" w:rsidRPr="00CA6A00" w14:paraId="28D0C144" w14:textId="0DAB5E33" w:rsidTr="00393034">
        <w:tc>
          <w:tcPr>
            <w:tcW w:w="2122" w:type="dxa"/>
            <w:vAlign w:val="bottom"/>
          </w:tcPr>
          <w:p w14:paraId="1A7FF805" w14:textId="0236A044"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Hofhuis 2022</w:t>
            </w:r>
            <w:r w:rsidR="000E475D" w:rsidRPr="00CA6A00">
              <w:rPr>
                <w:rFonts w:ascii="Times New Roman" w:hAnsi="Times New Roman" w:cs="Times New Roman"/>
                <w:color w:val="000000" w:themeColor="text1"/>
                <w:sz w:val="18"/>
                <w:szCs w:val="18"/>
              </w:rPr>
              <w:fldChar w:fldCharType="begin">
                <w:fldData xml:space="preserve">PEVuZE5vdGU+PENpdGU+PEF1dGhvcj5Ib2ZodWlzPC9BdXRob3I+PFllYXI+MjAyMjwvWWVhcj48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Ib2ZodWlzPC9BdXRob3I+PFllYXI+MjAyMjwvWWVhcj48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86]</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3A5A94CF" w14:textId="5F56C5CF"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etherlands</w:t>
            </w:r>
          </w:p>
        </w:tc>
        <w:tc>
          <w:tcPr>
            <w:tcW w:w="2410" w:type="dxa"/>
            <w:vAlign w:val="bottom"/>
          </w:tcPr>
          <w:p w14:paraId="400B9D7E" w14:textId="47B2E22F"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18A5D1E1" w14:textId="1A862FFA"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586/435</w:t>
            </w:r>
          </w:p>
        </w:tc>
        <w:tc>
          <w:tcPr>
            <w:tcW w:w="1418" w:type="dxa"/>
            <w:vAlign w:val="bottom"/>
          </w:tcPr>
          <w:p w14:paraId="2C7155D1" w14:textId="64F7030B"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9.5/NA</w:t>
            </w:r>
          </w:p>
        </w:tc>
        <w:tc>
          <w:tcPr>
            <w:tcW w:w="2268" w:type="dxa"/>
            <w:vAlign w:val="bottom"/>
          </w:tcPr>
          <w:p w14:paraId="12F60BCB" w14:textId="0D18C5E2"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edical-surgical ICU</w:t>
            </w:r>
          </w:p>
        </w:tc>
        <w:tc>
          <w:tcPr>
            <w:tcW w:w="2409" w:type="dxa"/>
            <w:vAlign w:val="bottom"/>
          </w:tcPr>
          <w:p w14:paraId="2119E630" w14:textId="44C13B81"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ICU</w:t>
            </w:r>
          </w:p>
        </w:tc>
      </w:tr>
      <w:tr w:rsidR="00CA6A00" w:rsidRPr="00CA6A00" w14:paraId="5B9C27F8" w14:textId="405BF0DA" w:rsidTr="00393034">
        <w:tc>
          <w:tcPr>
            <w:tcW w:w="2122" w:type="dxa"/>
            <w:vAlign w:val="bottom"/>
          </w:tcPr>
          <w:p w14:paraId="0A73548D" w14:textId="43879188"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Hölttä 2011</w:t>
            </w:r>
            <w:r w:rsidR="000E475D"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Holtta&lt;/Author&gt;&lt;Year&gt;2011&lt;/Year&gt;&lt;RecNum&gt;288&lt;/RecNum&gt;&lt;DisplayText&gt;[87]&lt;/DisplayText&gt;&lt;record&gt;&lt;rec-number&gt;288&lt;/rec-number&gt;&lt;foreign-keys&gt;&lt;key app="EN" db-id="sstzwfe08r9xrke295vvts57d2ew5p9sed9p" timestamp="1734569242"&gt;288&lt;/key&gt;&lt;/foreign-keys&gt;&lt;ref-type name="Journal Article"&gt;17&lt;/ref-type&gt;&lt;contributors&gt;&lt;authors&gt;&lt;author&gt;Holtta, E.&lt;/author&gt;&lt;author&gt;Laakkonen, M. L.&lt;/author&gt;&lt;author&gt;Laurila, J. V.&lt;/author&gt;&lt;author&gt;Strandberg, T. E.&lt;/author&gt;&lt;author&gt;Tilvis, R.&lt;/author&gt;&lt;author&gt;Kautiainen, H.&lt;/author&gt;&lt;author&gt;Pitkala, K. H.&lt;/author&gt;&lt;/authors&gt;&lt;/contributors&gt;&lt;auth-address&gt;Unit of General Practice, Helsinki University Central Hospital and University of Helsinki, Finland. eeva.holtta@hel.fi&lt;/auth-address&gt;&lt;titles&gt;&lt;title&gt;The overlap of delirium with neuropsychiatric symptoms among patients with dementia&lt;/title&gt;&lt;secondary-title&gt;Am J Geriatr Psychiatry&lt;/secondary-title&gt;&lt;/titles&gt;&lt;periodical&gt;&lt;full-title&gt;Am J Geriatr Psychiatry&lt;/full-title&gt;&lt;/periodical&gt;&lt;pages&gt;1034-41&lt;/pages&gt;&lt;volume&gt;19&lt;/volume&gt;&lt;number&gt;12&lt;/number&gt;&lt;keywords&gt;&lt;keyword&gt;Aged, 80 and over&lt;/keyword&gt;&lt;keyword&gt;Behavioral Symptoms/complications/*diagnosis/*psychology&lt;/keyword&gt;&lt;keyword&gt;Delirium/complications/*diagnosis/*psychology&lt;/keyword&gt;&lt;keyword&gt;Dementia/complications/*diagnosis/*psychology&lt;/keyword&gt;&lt;keyword&gt;Female&lt;/keyword&gt;&lt;keyword&gt;Follow-Up Studies&lt;/keyword&gt;&lt;keyword&gt;Humans&lt;/keyword&gt;&lt;keyword&gt;Male&lt;/keyword&gt;&lt;keyword&gt;Prognosis&lt;/keyword&gt;&lt;keyword&gt;Psychiatric Status Rating Scales/statistics &amp;amp; numerical data&lt;/keyword&gt;&lt;/keywords&gt;&lt;dates&gt;&lt;year&gt;2011&lt;/year&gt;&lt;pub-dates&gt;&lt;date&gt;Dec&lt;/date&gt;&lt;/pub-dates&gt;&lt;/dates&gt;&lt;isbn&gt;1545-7214 (Electronic)&amp;#xD;1064-7481 (Linking)&lt;/isbn&gt;&lt;accession-num&gt;22123275&lt;/accession-num&gt;&lt;urls&gt;&lt;related-urls&gt;&lt;url&gt;https://www.ncbi.nlm.nih.gov/pubmed/22123275&lt;/url&gt;&lt;/related-urls&gt;&lt;/urls&gt;&lt;electronic-resource-num&gt;10.1097/JGP.0b013e31820dcbb6&lt;/electronic-resource-num&gt;&lt;remote-database-name&gt;Medline&lt;/remote-database-name&gt;&lt;remote-database-provider&gt;NLM&lt;/remote-database-provider&gt;&lt;/record&gt;&lt;/Cite&gt;&lt;/EndNote&gt;</w:instrText>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87]</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057F5016" w14:textId="0EEB854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inland</w:t>
            </w:r>
          </w:p>
        </w:tc>
        <w:tc>
          <w:tcPr>
            <w:tcW w:w="2410" w:type="dxa"/>
            <w:vAlign w:val="bottom"/>
          </w:tcPr>
          <w:p w14:paraId="00300B93" w14:textId="5ED730F4"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4E38C6FD" w14:textId="3E568A08"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7/218</w:t>
            </w:r>
          </w:p>
        </w:tc>
        <w:tc>
          <w:tcPr>
            <w:tcW w:w="1418" w:type="dxa"/>
            <w:vAlign w:val="bottom"/>
          </w:tcPr>
          <w:p w14:paraId="7336C7C7" w14:textId="7A72B35F"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6.4/NA</w:t>
            </w:r>
          </w:p>
        </w:tc>
        <w:tc>
          <w:tcPr>
            <w:tcW w:w="2268" w:type="dxa"/>
            <w:vAlign w:val="bottom"/>
          </w:tcPr>
          <w:p w14:paraId="179B0CCA" w14:textId="0A6C2F18"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Acute geriatric wards and nursing homes</w:t>
            </w:r>
          </w:p>
        </w:tc>
        <w:tc>
          <w:tcPr>
            <w:tcW w:w="2409" w:type="dxa"/>
            <w:vAlign w:val="bottom"/>
          </w:tcPr>
          <w:p w14:paraId="50D03AF8" w14:textId="68E94BE5"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SM-IV</w:t>
            </w:r>
          </w:p>
        </w:tc>
      </w:tr>
      <w:tr w:rsidR="00CA6A00" w:rsidRPr="00CA6A00" w14:paraId="4EBBA65D" w14:textId="02211B46" w:rsidTr="00393034">
        <w:tc>
          <w:tcPr>
            <w:tcW w:w="2122" w:type="dxa"/>
            <w:vAlign w:val="bottom"/>
          </w:tcPr>
          <w:p w14:paraId="4A25226C" w14:textId="6A9A24CF"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Honda 201</w:t>
            </w:r>
            <w:r w:rsidR="00D15686" w:rsidRPr="00CA6A00">
              <w:rPr>
                <w:rFonts w:ascii="Times New Roman" w:hAnsi="Times New Roman" w:cs="Times New Roman"/>
                <w:color w:val="000000" w:themeColor="text1"/>
                <w:sz w:val="18"/>
                <w:szCs w:val="18"/>
              </w:rPr>
              <w:t>6</w:t>
            </w:r>
            <w:r w:rsidR="000E475D"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Honda&lt;/Author&gt;&lt;Year&gt;2016&lt;/Year&gt;&lt;RecNum&gt;470&lt;/RecNum&gt;&lt;DisplayText&gt;[88]&lt;/DisplayText&gt;&lt;record&gt;&lt;rec-number&gt;470&lt;/rec-number&gt;&lt;foreign-keys&gt;&lt;key app="EN" db-id="sstzwfe08r9xrke295vvts57d2ew5p9sed9p" timestamp="1734572316"&gt;470&lt;/key&gt;&lt;/foreign-keys&gt;&lt;ref-type name="Journal Article"&gt;17&lt;/ref-type&gt;&lt;contributors&gt;&lt;authors&gt;&lt;author&gt;Honda, Satoshi&lt;/author&gt;&lt;author&gt;Nagai, Toshiyuki&lt;/author&gt;&lt;author&gt;Sugano, Yasuo&lt;/author&gt;&lt;author&gt;Okada, Atsushi&lt;/author&gt;&lt;author&gt;Asaumi, Yasuhide&lt;/author&gt;&lt;author&gt;Aiba, Takeshi&lt;/author&gt;&lt;author&gt;Noguchi, Teruo&lt;/author&gt;&lt;author&gt;Kusano, Kengo&lt;/author&gt;&lt;author&gt;Ogawa, Hisao&lt;/author&gt;&lt;author&gt;Yasuda, Satoshi&lt;/author&gt;&lt;/authors&gt;&lt;/contributors&gt;&lt;titles&gt;&lt;title&gt;Prevalence, determinants, and prognostic significance of delirium in patients with acute heart failure&lt;/title&gt;&lt;secondary-title&gt;International journal of cardiology&lt;/secondary-title&gt;&lt;/titles&gt;&lt;periodical&gt;&lt;full-title&gt;International journal of cardiology&lt;/full-title&gt;&lt;/periodical&gt;&lt;pages&gt;521-527&lt;/pages&gt;&lt;volume&gt;222&lt;/volume&gt;&lt;dates&gt;&lt;year&gt;2016&lt;/year&gt;&lt;/dates&gt;&lt;isbn&gt;0167-5273&lt;/isbn&gt;&lt;urls&gt;&lt;/urls&gt;&lt;/record&gt;&lt;/Cite&gt;&lt;/EndNote&gt;</w:instrText>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88]</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0DA66B52" w14:textId="18C21795"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Japan</w:t>
            </w:r>
          </w:p>
        </w:tc>
        <w:tc>
          <w:tcPr>
            <w:tcW w:w="2410" w:type="dxa"/>
            <w:vAlign w:val="bottom"/>
          </w:tcPr>
          <w:p w14:paraId="446FD359" w14:textId="77392129"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Retrospective cohort</w:t>
            </w:r>
          </w:p>
        </w:tc>
        <w:tc>
          <w:tcPr>
            <w:tcW w:w="1417" w:type="dxa"/>
            <w:vAlign w:val="bottom"/>
          </w:tcPr>
          <w:p w14:paraId="110BDDC5" w14:textId="41ED262E"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73/238</w:t>
            </w:r>
          </w:p>
        </w:tc>
        <w:tc>
          <w:tcPr>
            <w:tcW w:w="1418" w:type="dxa"/>
            <w:vAlign w:val="bottom"/>
          </w:tcPr>
          <w:p w14:paraId="0F477947" w14:textId="6ED5EE24"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5.2/12.3</w:t>
            </w:r>
          </w:p>
        </w:tc>
        <w:tc>
          <w:tcPr>
            <w:tcW w:w="2268" w:type="dxa"/>
            <w:vAlign w:val="bottom"/>
          </w:tcPr>
          <w:p w14:paraId="440460CD" w14:textId="735763D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rdiac admission unit</w:t>
            </w:r>
          </w:p>
        </w:tc>
        <w:tc>
          <w:tcPr>
            <w:tcW w:w="2409" w:type="dxa"/>
            <w:vAlign w:val="bottom"/>
          </w:tcPr>
          <w:p w14:paraId="315BB618" w14:textId="1668BFDF"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ICDSC</w:t>
            </w:r>
          </w:p>
        </w:tc>
      </w:tr>
      <w:tr w:rsidR="00CA6A00" w:rsidRPr="00CA6A00" w14:paraId="6F524B0F" w14:textId="141CEDF9" w:rsidTr="00393034">
        <w:tc>
          <w:tcPr>
            <w:tcW w:w="2122" w:type="dxa"/>
            <w:vAlign w:val="bottom"/>
          </w:tcPr>
          <w:p w14:paraId="6F97C503" w14:textId="3049660D"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Hoogma 2023</w:t>
            </w:r>
            <w:r w:rsidR="000E475D" w:rsidRPr="00CA6A00">
              <w:rPr>
                <w:rFonts w:ascii="Times New Roman" w:hAnsi="Times New Roman" w:cs="Times New Roman"/>
                <w:color w:val="000000" w:themeColor="text1"/>
                <w:sz w:val="18"/>
                <w:szCs w:val="18"/>
              </w:rPr>
              <w:fldChar w:fldCharType="begin">
                <w:fldData xml:space="preserve">PEVuZE5vdGU+PENpdGU+PEF1dGhvcj5Ib29nbWE8L0F1dGhvcj48WWVhcj4yMDIzPC9ZZWFyPjxS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Ib29nbWE8L0F1dGhvcj48WWVhcj4yMDIzPC9ZZWFyPjxS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89]</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2C6DE5CC" w14:textId="0904B4A4"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Belgium</w:t>
            </w:r>
          </w:p>
        </w:tc>
        <w:tc>
          <w:tcPr>
            <w:tcW w:w="2410" w:type="dxa"/>
            <w:vAlign w:val="bottom"/>
          </w:tcPr>
          <w:p w14:paraId="0F15978F" w14:textId="7C29F931"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4A63F143" w14:textId="37FC9B41"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48/102</w:t>
            </w:r>
          </w:p>
        </w:tc>
        <w:tc>
          <w:tcPr>
            <w:tcW w:w="1418" w:type="dxa"/>
            <w:vAlign w:val="bottom"/>
          </w:tcPr>
          <w:p w14:paraId="772B6689" w14:textId="5CBAA5C8"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0/NA</w:t>
            </w:r>
          </w:p>
        </w:tc>
        <w:tc>
          <w:tcPr>
            <w:tcW w:w="2268" w:type="dxa"/>
            <w:vAlign w:val="bottom"/>
          </w:tcPr>
          <w:p w14:paraId="570995BF" w14:textId="7A9E0AD0"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rdiac surgery</w:t>
            </w:r>
          </w:p>
        </w:tc>
        <w:tc>
          <w:tcPr>
            <w:tcW w:w="2409" w:type="dxa"/>
            <w:vAlign w:val="bottom"/>
          </w:tcPr>
          <w:p w14:paraId="3707E4B5" w14:textId="4B60D201"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tc>
      </w:tr>
      <w:tr w:rsidR="00CA6A00" w:rsidRPr="00CA6A00" w14:paraId="4E1FD394" w14:textId="35E86D68" w:rsidTr="00393034">
        <w:tc>
          <w:tcPr>
            <w:tcW w:w="2122" w:type="dxa"/>
            <w:vAlign w:val="bottom"/>
          </w:tcPr>
          <w:p w14:paraId="3F6F77C4" w14:textId="0881A50E"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Hshieh 2017</w:t>
            </w:r>
            <w:r w:rsidR="000E475D" w:rsidRPr="00CA6A00">
              <w:rPr>
                <w:rFonts w:ascii="Times New Roman" w:hAnsi="Times New Roman" w:cs="Times New Roman"/>
                <w:color w:val="000000" w:themeColor="text1"/>
                <w:sz w:val="18"/>
                <w:szCs w:val="18"/>
              </w:rPr>
              <w:fldChar w:fldCharType="begin">
                <w:fldData xml:space="preserve">PEVuZE5vdGU+PENpdGU+PEF1dGhvcj5Ic2hpZWg8L0F1dGhvcj48WWVhcj4yMDE3PC9ZZWFyPjxS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Ic2hpZWg8L0F1dGhvcj48WWVhcj4yMDE3PC9ZZWFyPjxS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90]</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32526C67" w14:textId="10BB5AD8"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SA</w:t>
            </w:r>
          </w:p>
        </w:tc>
        <w:tc>
          <w:tcPr>
            <w:tcW w:w="2410" w:type="dxa"/>
            <w:vAlign w:val="bottom"/>
          </w:tcPr>
          <w:p w14:paraId="1F1568DD" w14:textId="34761D3D"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136497AA" w14:textId="5FF78A47"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36/330</w:t>
            </w:r>
          </w:p>
        </w:tc>
        <w:tc>
          <w:tcPr>
            <w:tcW w:w="1418" w:type="dxa"/>
            <w:vAlign w:val="bottom"/>
          </w:tcPr>
          <w:p w14:paraId="151B2323" w14:textId="059CF61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7/5.2</w:t>
            </w:r>
          </w:p>
        </w:tc>
        <w:tc>
          <w:tcPr>
            <w:tcW w:w="2268" w:type="dxa"/>
            <w:vAlign w:val="bottom"/>
          </w:tcPr>
          <w:p w14:paraId="4D1FA90A" w14:textId="1C11DA5B"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Surgery </w:t>
            </w:r>
          </w:p>
        </w:tc>
        <w:tc>
          <w:tcPr>
            <w:tcW w:w="2409" w:type="dxa"/>
            <w:vAlign w:val="bottom"/>
          </w:tcPr>
          <w:p w14:paraId="179BBD91" w14:textId="4A6BEC2E"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tc>
      </w:tr>
      <w:tr w:rsidR="00CA6A00" w:rsidRPr="00CA6A00" w14:paraId="13B7E113" w14:textId="3C23D613" w:rsidTr="00393034">
        <w:tc>
          <w:tcPr>
            <w:tcW w:w="2122" w:type="dxa"/>
            <w:vAlign w:val="bottom"/>
          </w:tcPr>
          <w:p w14:paraId="2333EA92" w14:textId="68AB4441"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Hshieh 2023</w:t>
            </w:r>
            <w:r w:rsidR="000E475D" w:rsidRPr="00CA6A00">
              <w:rPr>
                <w:rFonts w:ascii="Times New Roman" w:hAnsi="Times New Roman" w:cs="Times New Roman"/>
                <w:color w:val="000000" w:themeColor="text1"/>
                <w:sz w:val="18"/>
                <w:szCs w:val="18"/>
              </w:rPr>
              <w:fldChar w:fldCharType="begin">
                <w:fldData xml:space="preserve">PEVuZE5vdGU+PENpdGU+PEF1dGhvcj5Ic2hpZWg8L0F1dGhvcj48WWVhcj4yMDIzPC9ZZWFyPjxS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==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Ic2hpZWg8L0F1dGhvcj48WWVhcj4yMDIzPC9ZZWFyPjxS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==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91]</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19BAAC66" w14:textId="76D7D2C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SA</w:t>
            </w:r>
          </w:p>
        </w:tc>
        <w:tc>
          <w:tcPr>
            <w:tcW w:w="2410" w:type="dxa"/>
            <w:vAlign w:val="bottom"/>
          </w:tcPr>
          <w:p w14:paraId="297471DD" w14:textId="3E200E72"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7340F696" w14:textId="7C78AF83"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35/176</w:t>
            </w:r>
          </w:p>
        </w:tc>
        <w:tc>
          <w:tcPr>
            <w:tcW w:w="1418" w:type="dxa"/>
            <w:vAlign w:val="bottom"/>
          </w:tcPr>
          <w:p w14:paraId="1E40C763" w14:textId="3D16417D"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0.3/6.8</w:t>
            </w:r>
          </w:p>
        </w:tc>
        <w:tc>
          <w:tcPr>
            <w:tcW w:w="2268" w:type="dxa"/>
            <w:vAlign w:val="bottom"/>
          </w:tcPr>
          <w:p w14:paraId="362DF436" w14:textId="73F29438"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eneral medicine</w:t>
            </w:r>
          </w:p>
        </w:tc>
        <w:tc>
          <w:tcPr>
            <w:tcW w:w="2409" w:type="dxa"/>
            <w:vAlign w:val="bottom"/>
          </w:tcPr>
          <w:p w14:paraId="758EBE81" w14:textId="32D9B787"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p w14:paraId="0F96283E" w14:textId="65628F0F"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hart review</w:t>
            </w:r>
          </w:p>
        </w:tc>
      </w:tr>
      <w:tr w:rsidR="00CA6A00" w:rsidRPr="00CA6A00" w14:paraId="204D3980" w14:textId="1A479575" w:rsidTr="00393034">
        <w:tc>
          <w:tcPr>
            <w:tcW w:w="2122" w:type="dxa"/>
            <w:vAlign w:val="bottom"/>
          </w:tcPr>
          <w:p w14:paraId="3471FB86" w14:textId="419847E7"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Hughes 2021</w:t>
            </w:r>
            <w:r w:rsidR="000E475D" w:rsidRPr="00CA6A00">
              <w:rPr>
                <w:rFonts w:ascii="Times New Roman" w:hAnsi="Times New Roman" w:cs="Times New Roman"/>
                <w:color w:val="000000" w:themeColor="text1"/>
                <w:sz w:val="18"/>
                <w:szCs w:val="18"/>
              </w:rPr>
              <w:fldChar w:fldCharType="begin">
                <w:fldData xml:space="preserve">PEVuZE5vdGU+PENpdGU+PEF1dGhvcj5IdWdoZXM8L0F1dGhvcj48WWVhcj4yMDIxPC9ZZWFyPjxS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IdWdoZXM8L0F1dGhvcj48WWVhcj4yMDIxPC9ZZWFyPjxS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92]</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13CB09AA" w14:textId="551166B5"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SA</w:t>
            </w:r>
          </w:p>
        </w:tc>
        <w:tc>
          <w:tcPr>
            <w:tcW w:w="2410" w:type="dxa"/>
            <w:vAlign w:val="bottom"/>
          </w:tcPr>
          <w:p w14:paraId="6F3E8B42" w14:textId="4AEE54E7"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4D714E46" w14:textId="12170B23"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27/413</w:t>
            </w:r>
          </w:p>
        </w:tc>
        <w:tc>
          <w:tcPr>
            <w:tcW w:w="1418" w:type="dxa"/>
            <w:vAlign w:val="bottom"/>
          </w:tcPr>
          <w:p w14:paraId="0ED4B178" w14:textId="0E360C7B"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2.35/14.1</w:t>
            </w:r>
          </w:p>
        </w:tc>
        <w:tc>
          <w:tcPr>
            <w:tcW w:w="2268" w:type="dxa"/>
            <w:vAlign w:val="bottom"/>
          </w:tcPr>
          <w:p w14:paraId="10A8FA80" w14:textId="3C2D2D44"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edical and surgical ICU</w:t>
            </w:r>
          </w:p>
        </w:tc>
        <w:tc>
          <w:tcPr>
            <w:tcW w:w="2409" w:type="dxa"/>
            <w:vAlign w:val="bottom"/>
          </w:tcPr>
          <w:p w14:paraId="0C43114E" w14:textId="17B5B448"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ICU</w:t>
            </w:r>
          </w:p>
        </w:tc>
      </w:tr>
      <w:tr w:rsidR="00CA6A00" w:rsidRPr="00CA6A00" w14:paraId="55F61349" w14:textId="1671E486" w:rsidTr="00393034">
        <w:tc>
          <w:tcPr>
            <w:tcW w:w="2122" w:type="dxa"/>
            <w:vAlign w:val="bottom"/>
          </w:tcPr>
          <w:p w14:paraId="4DA3A1FD" w14:textId="03C0416F"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Humbert 2021</w:t>
            </w:r>
            <w:r w:rsidR="000E475D" w:rsidRPr="00CA6A00">
              <w:rPr>
                <w:rFonts w:ascii="Times New Roman" w:hAnsi="Times New Roman" w:cs="Times New Roman"/>
                <w:color w:val="000000" w:themeColor="text1"/>
                <w:sz w:val="18"/>
                <w:szCs w:val="18"/>
              </w:rPr>
              <w:fldChar w:fldCharType="begin">
                <w:fldData xml:space="preserve">PEVuZE5vdGU+PENpdGU+PEF1dGhvcj5IdW1iZXJ0PC9BdXRob3I+PFllYXI+MjAyMTwvWWVhcj48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==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IdW1iZXJ0PC9BdXRob3I+PFllYXI+MjAyMTwvWWVhcj48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==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93]</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198A537C" w14:textId="6068FF8A"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witzerland</w:t>
            </w:r>
          </w:p>
        </w:tc>
        <w:tc>
          <w:tcPr>
            <w:tcW w:w="2410" w:type="dxa"/>
            <w:vAlign w:val="bottom"/>
          </w:tcPr>
          <w:p w14:paraId="6AB17717" w14:textId="7F4F6F73"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35328C4A" w14:textId="48C7D131"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51/42</w:t>
            </w:r>
          </w:p>
        </w:tc>
        <w:tc>
          <w:tcPr>
            <w:tcW w:w="1418" w:type="dxa"/>
            <w:vAlign w:val="bottom"/>
          </w:tcPr>
          <w:p w14:paraId="6F3CD20A" w14:textId="172CE2E8"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A/NA</w:t>
            </w:r>
          </w:p>
        </w:tc>
        <w:tc>
          <w:tcPr>
            <w:tcW w:w="2268" w:type="dxa"/>
            <w:vAlign w:val="bottom"/>
          </w:tcPr>
          <w:p w14:paraId="0B52BDB3" w14:textId="2C2E6C89"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urgery-cardiac</w:t>
            </w:r>
          </w:p>
        </w:tc>
        <w:tc>
          <w:tcPr>
            <w:tcW w:w="2409" w:type="dxa"/>
            <w:vAlign w:val="bottom"/>
          </w:tcPr>
          <w:p w14:paraId="54F5E17B" w14:textId="30D1E5D4"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tc>
      </w:tr>
      <w:tr w:rsidR="00CA6A00" w:rsidRPr="00CA6A00" w14:paraId="7D83CA4D" w14:textId="0F07B126" w:rsidTr="00393034">
        <w:tc>
          <w:tcPr>
            <w:tcW w:w="2122" w:type="dxa"/>
            <w:vAlign w:val="bottom"/>
          </w:tcPr>
          <w:p w14:paraId="3DCA022A" w14:textId="0BA00780"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Inouye 1998</w:t>
            </w:r>
            <w:r w:rsidR="000E475D"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Inouye&lt;/Author&gt;&lt;Year&gt;1998&lt;/Year&gt;&lt;RecNum&gt;141&lt;/RecNum&gt;&lt;DisplayText&gt;[94]&lt;/DisplayText&gt;&lt;record&gt;&lt;rec-number&gt;141&lt;/rec-number&gt;&lt;foreign-keys&gt;&lt;key app="EN" db-id="sstzwfe08r9xrke295vvts57d2ew5p9sed9p" timestamp="1734515152"&gt;141&lt;/key&gt;&lt;/foreign-keys&gt;&lt;ref-type name="Journal Article"&gt;17&lt;/ref-type&gt;&lt;contributors&gt;&lt;authors&gt;&lt;author&gt;Inouye, Sharon K.&lt;/author&gt;&lt;author&gt;Peduzzi, Peter N.&lt;/author&gt;&lt;author&gt;Robison, Julie T.&lt;/author&gt;&lt;author&gt;Hughes, John S.&lt;/author&gt;&lt;author&gt;Horwitz, Ralph I.&lt;/author&gt;&lt;author&gt;Concato, John&lt;/author&gt;&lt;/authors&gt;&lt;/contributors&gt;&lt;titles&gt;&lt;title&gt;Importance of Functional Measures in Predicting Mortality Among Older Hospitalized Patients&lt;/title&gt;&lt;secondary-title&gt;JAMA&lt;/secondary-title&gt;&lt;/titles&gt;&lt;periodical&gt;&lt;full-title&gt;JAMA&lt;/full-title&gt;&lt;/periodical&gt;&lt;pages&gt;1187-1193&lt;/pages&gt;&lt;volume&gt;279&lt;/volume&gt;&lt;number&gt;15&lt;/number&gt;&lt;dates&gt;&lt;year&gt;1998&lt;/year&gt;&lt;/dates&gt;&lt;isbn&gt;0098-7484&lt;/isbn&gt;&lt;urls&gt;&lt;related-urls&gt;&lt;url&gt;https://doi.org/10.1001/jama.279.15.1187&lt;/url&gt;&lt;/related-urls&gt;&lt;/urls&gt;&lt;electronic-resource-num&gt;10.1001/jama.279.15.1187&lt;/electronic-resource-num&gt;&lt;access-date&gt;12/18/2024&lt;/access-date&gt;&lt;/record&gt;&lt;/Cite&gt;&lt;/EndNote&gt;</w:instrText>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94]</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09C1E7CB" w14:textId="18191E2C"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SA</w:t>
            </w:r>
          </w:p>
        </w:tc>
        <w:tc>
          <w:tcPr>
            <w:tcW w:w="2410" w:type="dxa"/>
            <w:vAlign w:val="bottom"/>
          </w:tcPr>
          <w:p w14:paraId="6EE604C0" w14:textId="5F352E6D"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095127D3" w14:textId="3FE2A7E9"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91/436</w:t>
            </w:r>
          </w:p>
        </w:tc>
        <w:tc>
          <w:tcPr>
            <w:tcW w:w="1418" w:type="dxa"/>
            <w:vAlign w:val="bottom"/>
          </w:tcPr>
          <w:p w14:paraId="097176B0" w14:textId="24970EB3"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8.9/6.9</w:t>
            </w:r>
          </w:p>
        </w:tc>
        <w:tc>
          <w:tcPr>
            <w:tcW w:w="2268" w:type="dxa"/>
            <w:vAlign w:val="bottom"/>
          </w:tcPr>
          <w:p w14:paraId="60E2F7C8" w14:textId="0C068DA7"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on-intensive care wards</w:t>
            </w:r>
          </w:p>
        </w:tc>
        <w:tc>
          <w:tcPr>
            <w:tcW w:w="2409" w:type="dxa"/>
            <w:vAlign w:val="bottom"/>
          </w:tcPr>
          <w:p w14:paraId="41B683CF" w14:textId="2004A601"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tc>
      </w:tr>
      <w:tr w:rsidR="00CA6A00" w:rsidRPr="00CA6A00" w14:paraId="2D580D26" w14:textId="2103393F" w:rsidTr="00393034">
        <w:tc>
          <w:tcPr>
            <w:tcW w:w="2122" w:type="dxa"/>
            <w:vAlign w:val="bottom"/>
          </w:tcPr>
          <w:p w14:paraId="7F495BDA" w14:textId="315F4F8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Inouye 2016</w:t>
            </w:r>
            <w:r w:rsidR="000E475D" w:rsidRPr="00CA6A00">
              <w:rPr>
                <w:rFonts w:ascii="Times New Roman" w:hAnsi="Times New Roman" w:cs="Times New Roman"/>
                <w:color w:val="000000" w:themeColor="text1"/>
                <w:sz w:val="18"/>
                <w:szCs w:val="18"/>
              </w:rPr>
              <w:fldChar w:fldCharType="begin">
                <w:fldData xml:space="preserve">PEVuZE5vdGU+PENpdGU+PEF1dGhvcj5Jbm91eWU8L0F1dGhvcj48WWVhcj4yMDE2PC9ZZWFyPjxS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Jbm91eWU8L0F1dGhvcj48WWVhcj4yMDE2PC9ZZWFyPjxS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95]</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3C55B501" w14:textId="33EDF990"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SA</w:t>
            </w:r>
          </w:p>
        </w:tc>
        <w:tc>
          <w:tcPr>
            <w:tcW w:w="2410" w:type="dxa"/>
            <w:vAlign w:val="bottom"/>
          </w:tcPr>
          <w:p w14:paraId="3F0DB61D" w14:textId="22290BAD"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0C104CB5" w14:textId="7BA5361B"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35/325</w:t>
            </w:r>
          </w:p>
        </w:tc>
        <w:tc>
          <w:tcPr>
            <w:tcW w:w="1418" w:type="dxa"/>
            <w:vAlign w:val="bottom"/>
          </w:tcPr>
          <w:p w14:paraId="685B6AE2" w14:textId="11DBD224"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6.7/5.2</w:t>
            </w:r>
          </w:p>
        </w:tc>
        <w:tc>
          <w:tcPr>
            <w:tcW w:w="2268" w:type="dxa"/>
            <w:vAlign w:val="bottom"/>
          </w:tcPr>
          <w:p w14:paraId="1620439C" w14:textId="7274F6E3"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Surgery </w:t>
            </w:r>
          </w:p>
        </w:tc>
        <w:tc>
          <w:tcPr>
            <w:tcW w:w="2409" w:type="dxa"/>
            <w:vAlign w:val="bottom"/>
          </w:tcPr>
          <w:p w14:paraId="013353FF" w14:textId="3982D950"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tc>
      </w:tr>
      <w:tr w:rsidR="00CA6A00" w:rsidRPr="00CA6A00" w14:paraId="1895B7CE" w14:textId="481385A6" w:rsidTr="00393034">
        <w:tc>
          <w:tcPr>
            <w:tcW w:w="2122" w:type="dxa"/>
            <w:vAlign w:val="bottom"/>
          </w:tcPr>
          <w:p w14:paraId="5B3FCC26" w14:textId="1A9102B5"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Isaia 2009</w:t>
            </w:r>
            <w:r w:rsidR="000E475D"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Isaia&lt;/Author&gt;&lt;Year&gt;2009&lt;/Year&gt;&lt;RecNum&gt;291&lt;/RecNum&gt;&lt;DisplayText&gt;[96]&lt;/DisplayText&gt;&lt;record&gt;&lt;rec-number&gt;291&lt;/rec-number&gt;&lt;foreign-keys&gt;&lt;key app="EN" db-id="sstzwfe08r9xrke295vvts57d2ew5p9sed9p" timestamp="1734569254"&gt;291&lt;/key&gt;&lt;/foreign-keys&gt;&lt;ref-type name="Journal Article"&gt;17&lt;/ref-type&gt;&lt;contributors&gt;&lt;authors&gt;&lt;author&gt;Isaia, G.&lt;/author&gt;&lt;author&gt;Astengo, M. A.&lt;/author&gt;&lt;author&gt;Tibaldi, V.&lt;/author&gt;&lt;author&gt;Zanocchi, M.&lt;/author&gt;&lt;author&gt;Bardelli, B.&lt;/author&gt;&lt;author&gt;Obialero, R.&lt;/author&gt;&lt;author&gt;Tizzani, A.&lt;/author&gt;&lt;author&gt;Bo, M.&lt;/author&gt;&lt;author&gt;Moiraghi, C.&lt;/author&gt;&lt;author&gt;Molaschi, M.&lt;/author&gt;&lt;author&gt;Ricauda, N. A.&lt;/author&gt;&lt;/authors&gt;&lt;/contributors&gt;&lt;auth-address&gt;Department of Medical and Surgical Disciplines, Geriatric Section, San Giovanni Battista Hospital, University of Torino, Corso Bramante 88, 10126, Torino, Italy. gianlucaisaia@yahoo.it&lt;/auth-address&gt;&lt;titles&gt;&lt;title&gt;Delirium in elderly home-treated patients: a prospective study with 6-month follow-up&lt;/title&gt;&lt;secondary-title&gt;Age (Dordr)&lt;/secondary-title&gt;&lt;/titles&gt;&lt;periodical&gt;&lt;full-title&gt;Age (Dordr)&lt;/full-title&gt;&lt;/periodical&gt;&lt;pages&gt;109-17&lt;/pages&gt;&lt;volume&gt;31&lt;/volume&gt;&lt;number&gt;2&lt;/number&gt;&lt;edition&gt;20090130&lt;/edition&gt;&lt;dates&gt;&lt;year&gt;2009&lt;/year&gt;&lt;pub-dates&gt;&lt;date&gt;Jun&lt;/date&gt;&lt;/pub-dates&gt;&lt;/dates&gt;&lt;isbn&gt;1574-4647 (Electronic)&amp;#xD;0161-9152 (Print)&amp;#xD;0161-9152 (Linking)&lt;/isbn&gt;&lt;accession-num&gt;19507055&lt;/accession-num&gt;&lt;urls&gt;&lt;related-urls&gt;&lt;url&gt;https://www.ncbi.nlm.nih.gov/pubmed/19507055&lt;/url&gt;&lt;/related-urls&gt;&lt;/urls&gt;&lt;custom2&gt;PMC2693729&lt;/custom2&gt;&lt;electronic-resource-num&gt;10.1007/s11357-009-9086-3&lt;/electronic-resource-num&gt;&lt;remote-database-name&gt;PubMed-not-MEDLINE&lt;/remote-database-name&gt;&lt;remote-database-provider&gt;NLM&lt;/remote-database-provider&gt;&lt;/record&gt;&lt;/Cite&gt;&lt;/EndNote&gt;</w:instrText>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96]</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3987C0D2" w14:textId="4CE4DB7B"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Italy</w:t>
            </w:r>
          </w:p>
        </w:tc>
        <w:tc>
          <w:tcPr>
            <w:tcW w:w="2410" w:type="dxa"/>
            <w:vAlign w:val="bottom"/>
          </w:tcPr>
          <w:p w14:paraId="27FD0B29" w14:textId="0C13F878"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31A1F9B0" w14:textId="6B61615A"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8/106</w:t>
            </w:r>
          </w:p>
        </w:tc>
        <w:tc>
          <w:tcPr>
            <w:tcW w:w="1418" w:type="dxa"/>
            <w:vAlign w:val="bottom"/>
          </w:tcPr>
          <w:p w14:paraId="2DF4ADF4" w14:textId="2017458B"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5.5/NA</w:t>
            </w:r>
          </w:p>
        </w:tc>
        <w:tc>
          <w:tcPr>
            <w:tcW w:w="2268" w:type="dxa"/>
            <w:vAlign w:val="bottom"/>
          </w:tcPr>
          <w:p w14:paraId="1EC23B64" w14:textId="0C305DA7"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eriatric home hospitalisation service and geriatric hospital ward</w:t>
            </w:r>
          </w:p>
        </w:tc>
        <w:tc>
          <w:tcPr>
            <w:tcW w:w="2409" w:type="dxa"/>
            <w:vAlign w:val="bottom"/>
          </w:tcPr>
          <w:p w14:paraId="223DAB42" w14:textId="7C14D3FE"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tc>
      </w:tr>
      <w:tr w:rsidR="00CA6A00" w:rsidRPr="00CA6A00" w14:paraId="0E405F07" w14:textId="309E2946" w:rsidTr="00393034">
        <w:tc>
          <w:tcPr>
            <w:tcW w:w="2122" w:type="dxa"/>
            <w:vAlign w:val="bottom"/>
          </w:tcPr>
          <w:p w14:paraId="73F68FB2" w14:textId="76EAE777"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Iwata 2020</w:t>
            </w:r>
            <w:r w:rsidR="000E475D" w:rsidRPr="00CA6A00">
              <w:rPr>
                <w:rFonts w:ascii="Times New Roman" w:hAnsi="Times New Roman" w:cs="Times New Roman"/>
                <w:color w:val="000000" w:themeColor="text1"/>
                <w:sz w:val="18"/>
                <w:szCs w:val="18"/>
              </w:rPr>
              <w:fldChar w:fldCharType="begin">
                <w:fldData xml:space="preserve">PEVuZE5vdGU+PENpdGU+PEF1dGhvcj5Jd2F0YTwvQXV0aG9yPjxZZWFyPjIwMjA8L1llYXI+PFJl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Jd2F0YTwvQXV0aG9yPjxZZWFyPjIwMjA8L1llYXI+PFJl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97]</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54F3A03D" w14:textId="3F1DA974"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Japan</w:t>
            </w:r>
          </w:p>
        </w:tc>
        <w:tc>
          <w:tcPr>
            <w:tcW w:w="2410" w:type="dxa"/>
            <w:vAlign w:val="bottom"/>
          </w:tcPr>
          <w:p w14:paraId="215738AD" w14:textId="45C6A5C5"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2A2609A2" w14:textId="70E2C8DF"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14/194</w:t>
            </w:r>
          </w:p>
        </w:tc>
        <w:tc>
          <w:tcPr>
            <w:tcW w:w="1418" w:type="dxa"/>
            <w:vAlign w:val="bottom"/>
          </w:tcPr>
          <w:p w14:paraId="104C5BF4" w14:textId="384A252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9.72/NA</w:t>
            </w:r>
          </w:p>
        </w:tc>
        <w:tc>
          <w:tcPr>
            <w:tcW w:w="2268" w:type="dxa"/>
            <w:vAlign w:val="bottom"/>
          </w:tcPr>
          <w:p w14:paraId="5C7059C9" w14:textId="36857475"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ICU</w:t>
            </w:r>
          </w:p>
        </w:tc>
        <w:tc>
          <w:tcPr>
            <w:tcW w:w="2409" w:type="dxa"/>
            <w:vAlign w:val="bottom"/>
          </w:tcPr>
          <w:p w14:paraId="473FC5B3" w14:textId="4615A06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ICU</w:t>
            </w:r>
          </w:p>
        </w:tc>
      </w:tr>
      <w:tr w:rsidR="00CA6A00" w:rsidRPr="00CA6A00" w14:paraId="7E5CB895" w14:textId="25E2E855" w:rsidTr="00393034">
        <w:tc>
          <w:tcPr>
            <w:tcW w:w="2122" w:type="dxa"/>
            <w:vAlign w:val="bottom"/>
          </w:tcPr>
          <w:p w14:paraId="6B9547EB" w14:textId="2134E6E3"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Jackson 2014</w:t>
            </w:r>
            <w:r w:rsidR="000E475D" w:rsidRPr="00CA6A00">
              <w:rPr>
                <w:rFonts w:ascii="Times New Roman" w:hAnsi="Times New Roman" w:cs="Times New Roman"/>
                <w:color w:val="000000" w:themeColor="text1"/>
                <w:sz w:val="18"/>
                <w:szCs w:val="18"/>
              </w:rPr>
              <w:fldChar w:fldCharType="begin">
                <w:fldData xml:space="preserve">PEVuZE5vdGU+PENpdGU+PEF1dGhvcj5KYWNrc29uPC9BdXRob3I+PFllYXI+MjAxNDwvWWVhcj48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KYWNrc29uPC9BdXRob3I+PFllYXI+MjAxNDwvWWVhcj48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98]</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58F4FC6E" w14:textId="7AD8533E"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SA</w:t>
            </w:r>
          </w:p>
        </w:tc>
        <w:tc>
          <w:tcPr>
            <w:tcW w:w="2410" w:type="dxa"/>
            <w:vAlign w:val="bottom"/>
          </w:tcPr>
          <w:p w14:paraId="4984DDC1" w14:textId="503DEDA0"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093C0E22" w14:textId="7E0A8229"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420/401</w:t>
            </w:r>
          </w:p>
        </w:tc>
        <w:tc>
          <w:tcPr>
            <w:tcW w:w="1418" w:type="dxa"/>
            <w:vAlign w:val="bottom"/>
          </w:tcPr>
          <w:p w14:paraId="5FF6D9BC" w14:textId="0184263A"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1/14.87</w:t>
            </w:r>
          </w:p>
        </w:tc>
        <w:tc>
          <w:tcPr>
            <w:tcW w:w="2268" w:type="dxa"/>
            <w:vAlign w:val="bottom"/>
          </w:tcPr>
          <w:p w14:paraId="1C0BE1A8" w14:textId="38D18D7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edical-surgical ICU</w:t>
            </w:r>
          </w:p>
        </w:tc>
        <w:tc>
          <w:tcPr>
            <w:tcW w:w="2409" w:type="dxa"/>
            <w:vAlign w:val="bottom"/>
          </w:tcPr>
          <w:p w14:paraId="43F76ED8" w14:textId="46B73CE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ICU</w:t>
            </w:r>
          </w:p>
        </w:tc>
      </w:tr>
      <w:tr w:rsidR="00CA6A00" w:rsidRPr="00CA6A00" w14:paraId="1B7F6C69" w14:textId="48C57A04" w:rsidTr="00393034">
        <w:tc>
          <w:tcPr>
            <w:tcW w:w="2122" w:type="dxa"/>
            <w:vAlign w:val="bottom"/>
          </w:tcPr>
          <w:p w14:paraId="647CA47E" w14:textId="6E94B43C"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Jankowski 2011</w:t>
            </w:r>
            <w:r w:rsidR="000E475D" w:rsidRPr="00CA6A00">
              <w:rPr>
                <w:rFonts w:ascii="Times New Roman" w:hAnsi="Times New Roman" w:cs="Times New Roman"/>
                <w:color w:val="000000" w:themeColor="text1"/>
                <w:sz w:val="18"/>
                <w:szCs w:val="18"/>
              </w:rPr>
              <w:fldChar w:fldCharType="begin">
                <w:fldData xml:space="preserve">PEVuZE5vdGU+PENpdGU+PEF1dGhvcj5KYW5rb3dza2k8L0F1dGhvcj48WWVhcj4yMDExPC9ZZWFy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KYW5rb3dza2k8L0F1dGhvcj48WWVhcj4yMDExPC9ZZWFy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99]</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1CBF644C" w14:textId="3278C43A"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SA</w:t>
            </w:r>
          </w:p>
        </w:tc>
        <w:tc>
          <w:tcPr>
            <w:tcW w:w="2410" w:type="dxa"/>
            <w:vAlign w:val="bottom"/>
          </w:tcPr>
          <w:p w14:paraId="75776803" w14:textId="797F9CC8"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00DE21F8" w14:textId="34CEE05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06/212</w:t>
            </w:r>
          </w:p>
        </w:tc>
        <w:tc>
          <w:tcPr>
            <w:tcW w:w="1418" w:type="dxa"/>
            <w:vAlign w:val="bottom"/>
          </w:tcPr>
          <w:p w14:paraId="64C9E9B4" w14:textId="2C172F44"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2.1/NA</w:t>
            </w:r>
          </w:p>
        </w:tc>
        <w:tc>
          <w:tcPr>
            <w:tcW w:w="2268" w:type="dxa"/>
            <w:vAlign w:val="bottom"/>
          </w:tcPr>
          <w:p w14:paraId="31178A97" w14:textId="5A2CC35A"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Surgery </w:t>
            </w:r>
          </w:p>
        </w:tc>
        <w:tc>
          <w:tcPr>
            <w:tcW w:w="2409" w:type="dxa"/>
            <w:vAlign w:val="bottom"/>
          </w:tcPr>
          <w:p w14:paraId="1B25A5A0" w14:textId="64ACED4D"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tc>
      </w:tr>
      <w:tr w:rsidR="00CA6A00" w:rsidRPr="00CA6A00" w14:paraId="05ABB76F" w14:textId="7306A0AE" w:rsidTr="00393034">
        <w:tc>
          <w:tcPr>
            <w:tcW w:w="2122" w:type="dxa"/>
            <w:vAlign w:val="bottom"/>
          </w:tcPr>
          <w:p w14:paraId="603D0A65" w14:textId="43A4FA3D"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Janssen 2021</w:t>
            </w:r>
            <w:r w:rsidR="000E475D" w:rsidRPr="00CA6A00">
              <w:rPr>
                <w:rFonts w:ascii="Times New Roman" w:hAnsi="Times New Roman" w:cs="Times New Roman"/>
                <w:color w:val="000000" w:themeColor="text1"/>
                <w:sz w:val="18"/>
                <w:szCs w:val="18"/>
              </w:rPr>
              <w:fldChar w:fldCharType="begin">
                <w:fldData xml:space="preserve">PEVuZE5vdGU+PENpdGU+PEF1dGhvcj5KYW5zc2VuPC9BdXRob3I+PFllYXI+MjAyMTwvWWVhcj48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KYW5zc2VuPC9BdXRob3I+PFllYXI+MjAyMTwvWWVhcj48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00]</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20C4C113" w14:textId="1304738E"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Belgium</w:t>
            </w:r>
          </w:p>
        </w:tc>
        <w:tc>
          <w:tcPr>
            <w:tcW w:w="2410" w:type="dxa"/>
            <w:vAlign w:val="bottom"/>
          </w:tcPr>
          <w:p w14:paraId="372FBD76" w14:textId="56C70265"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3D841D40" w14:textId="11D5FAD3"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71/94</w:t>
            </w:r>
          </w:p>
        </w:tc>
        <w:tc>
          <w:tcPr>
            <w:tcW w:w="1418" w:type="dxa"/>
            <w:vAlign w:val="bottom"/>
          </w:tcPr>
          <w:p w14:paraId="106301BC" w14:textId="24F251B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6.7/5.98</w:t>
            </w:r>
          </w:p>
        </w:tc>
        <w:tc>
          <w:tcPr>
            <w:tcW w:w="2268" w:type="dxa"/>
            <w:vAlign w:val="bottom"/>
          </w:tcPr>
          <w:p w14:paraId="414648D6" w14:textId="024F4B9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Surgery </w:t>
            </w:r>
          </w:p>
        </w:tc>
        <w:tc>
          <w:tcPr>
            <w:tcW w:w="2409" w:type="dxa"/>
            <w:vAlign w:val="bottom"/>
          </w:tcPr>
          <w:p w14:paraId="74D2EC68" w14:textId="06916F85"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OSS</w:t>
            </w:r>
          </w:p>
          <w:p w14:paraId="00DB0ABC" w14:textId="047B3AF5"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SM-V</w:t>
            </w:r>
          </w:p>
        </w:tc>
      </w:tr>
      <w:tr w:rsidR="00CA6A00" w:rsidRPr="00CA6A00" w14:paraId="1945ABD8" w14:textId="40044C93" w:rsidTr="00393034">
        <w:tc>
          <w:tcPr>
            <w:tcW w:w="2122" w:type="dxa"/>
            <w:vAlign w:val="bottom"/>
          </w:tcPr>
          <w:p w14:paraId="78DB2D44" w14:textId="2F52F67D"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Juliebø 2010</w:t>
            </w:r>
            <w:r w:rsidR="000E475D" w:rsidRPr="00CA6A00">
              <w:rPr>
                <w:rFonts w:ascii="Times New Roman" w:hAnsi="Times New Roman" w:cs="Times New Roman"/>
                <w:color w:val="000000" w:themeColor="text1"/>
                <w:sz w:val="18"/>
                <w:szCs w:val="18"/>
              </w:rPr>
              <w:fldChar w:fldCharType="begin">
                <w:fldData xml:space="preserve">PEVuZE5vdGU+PENpdGU+PEF1dGhvcj5KdWxpZWJvPC9BdXRob3I+PFllYXI+MjAxMDwvWWVhcj48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KdWxpZWJvPC9BdXRob3I+PFllYXI+MjAxMDwvWWVhcj48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01]</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0B648663" w14:textId="19283349"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orway</w:t>
            </w:r>
          </w:p>
        </w:tc>
        <w:tc>
          <w:tcPr>
            <w:tcW w:w="2410" w:type="dxa"/>
            <w:vAlign w:val="bottom"/>
          </w:tcPr>
          <w:p w14:paraId="2A844108" w14:textId="61D2C29D"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2EBFAB2C" w14:textId="27F3A63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2/249</w:t>
            </w:r>
          </w:p>
        </w:tc>
        <w:tc>
          <w:tcPr>
            <w:tcW w:w="1418" w:type="dxa"/>
            <w:vAlign w:val="bottom"/>
          </w:tcPr>
          <w:p w14:paraId="0A16739B" w14:textId="038E7B0C"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3.3/6.9</w:t>
            </w:r>
          </w:p>
        </w:tc>
        <w:tc>
          <w:tcPr>
            <w:tcW w:w="2268" w:type="dxa"/>
            <w:vAlign w:val="bottom"/>
          </w:tcPr>
          <w:p w14:paraId="1A5DB2C4" w14:textId="7D205098"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Orthopaedic departments</w:t>
            </w:r>
          </w:p>
        </w:tc>
        <w:tc>
          <w:tcPr>
            <w:tcW w:w="2409" w:type="dxa"/>
            <w:vAlign w:val="bottom"/>
          </w:tcPr>
          <w:p w14:paraId="6569B8A4" w14:textId="30FB4E87"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tc>
      </w:tr>
      <w:tr w:rsidR="00CA6A00" w:rsidRPr="00CA6A00" w14:paraId="6D2E177F" w14:textId="0556B443" w:rsidTr="00393034">
        <w:tc>
          <w:tcPr>
            <w:tcW w:w="2122" w:type="dxa"/>
            <w:vAlign w:val="bottom"/>
          </w:tcPr>
          <w:p w14:paraId="4B1CF559" w14:textId="42523443"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Kainz 2022</w:t>
            </w:r>
            <w:r w:rsidR="000E475D" w:rsidRPr="00CA6A00">
              <w:rPr>
                <w:rFonts w:ascii="Times New Roman" w:hAnsi="Times New Roman" w:cs="Times New Roman"/>
                <w:color w:val="000000" w:themeColor="text1"/>
                <w:sz w:val="18"/>
                <w:szCs w:val="18"/>
              </w:rPr>
              <w:fldChar w:fldCharType="begin">
                <w:fldData xml:space="preserve">PEVuZE5vdGU+PENpdGU+PEF1dGhvcj5LYWluejwvQXV0aG9yPjxZZWFyPjIwMjI8L1llYXI+PFJl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LYWluejwvQXV0aG9yPjxZZWFyPjIwMjI8L1llYXI+PFJl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02]</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30FD4661" w14:textId="3980AFAE"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ermany</w:t>
            </w:r>
          </w:p>
        </w:tc>
        <w:tc>
          <w:tcPr>
            <w:tcW w:w="2410" w:type="dxa"/>
            <w:vAlign w:val="bottom"/>
          </w:tcPr>
          <w:p w14:paraId="7F81B20E" w14:textId="07D48173"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2D98B37B" w14:textId="74AE7E25"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22/0</w:t>
            </w:r>
          </w:p>
        </w:tc>
        <w:tc>
          <w:tcPr>
            <w:tcW w:w="1418" w:type="dxa"/>
            <w:vAlign w:val="bottom"/>
          </w:tcPr>
          <w:p w14:paraId="562A3AD7" w14:textId="5779F398"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7.09/NA</w:t>
            </w:r>
          </w:p>
        </w:tc>
        <w:tc>
          <w:tcPr>
            <w:tcW w:w="2268" w:type="dxa"/>
            <w:vAlign w:val="bottom"/>
          </w:tcPr>
          <w:p w14:paraId="2D203D0C" w14:textId="25D0F2AC"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Post-anaesthesia care unit </w:t>
            </w:r>
          </w:p>
        </w:tc>
        <w:tc>
          <w:tcPr>
            <w:tcW w:w="2409" w:type="dxa"/>
            <w:vAlign w:val="bottom"/>
          </w:tcPr>
          <w:p w14:paraId="584D0141" w14:textId="34006869"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ICU</w:t>
            </w:r>
          </w:p>
        </w:tc>
      </w:tr>
      <w:tr w:rsidR="00CA6A00" w:rsidRPr="00CA6A00" w14:paraId="0EDAF7ED" w14:textId="45879387" w:rsidTr="00393034">
        <w:tc>
          <w:tcPr>
            <w:tcW w:w="2122" w:type="dxa"/>
            <w:vAlign w:val="bottom"/>
          </w:tcPr>
          <w:p w14:paraId="2F019FAC" w14:textId="5BC86B49"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Kakuma 2003</w:t>
            </w:r>
            <w:r w:rsidR="000E475D"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Kakuma&lt;/Author&gt;&lt;Year&gt;2003&lt;/Year&gt;&lt;RecNum&gt;298&lt;/RecNum&gt;&lt;DisplayText&gt;[103]&lt;/DisplayText&gt;&lt;record&gt;&lt;rec-number&gt;298&lt;/rec-number&gt;&lt;foreign-keys&gt;&lt;key app="EN" db-id="sstzwfe08r9xrke295vvts57d2ew5p9sed9p" timestamp="1734569288"&gt;298&lt;/key&gt;&lt;/foreign-keys&gt;&lt;ref-type name="Journal Article"&gt;17&lt;/ref-type&gt;&lt;contributors&gt;&lt;authors&gt;&lt;author&gt;Kakuma, R.&lt;/author&gt;&lt;author&gt;du Fort, G. G.&lt;/author&gt;&lt;author&gt;Arsenault, L.&lt;/author&gt;&lt;author&gt;Perrault, A.&lt;/author&gt;&lt;author&gt;Platt, R. W.&lt;/author&gt;&lt;author&gt;Monette, J.&lt;/author&gt;&lt;author&gt;Moride, Y.&lt;/author&gt;&lt;author&gt;Wolfson, C.&lt;/author&gt;&lt;/authors&gt;&lt;/contributors&gt;&lt;auth-address&gt;Department of Epidemiology and Biostatistics, McGill University, Montreal, Qc, Canada. ritsuko.kakuma@mail.mcgill.ca&lt;/auth-address&gt;&lt;titles&gt;&lt;title&gt;Delirium in older emergency department patients discharged home: effect on survival&lt;/title&gt;&lt;secondary-title&gt;J Am Geriatr Soc&lt;/secondary-title&gt;&lt;/titles&gt;&lt;periodical&gt;&lt;full-title&gt;J Am Geriatr Soc&lt;/full-title&gt;&lt;/periodical&gt;&lt;pages&gt;443-50&lt;/pages&gt;&lt;volume&gt;51&lt;/volume&gt;&lt;number&gt;4&lt;/number&gt;&lt;keywords&gt;&lt;keyword&gt;Aged&lt;/keyword&gt;&lt;keyword&gt;Aged, 80 and over&lt;/keyword&gt;&lt;keyword&gt;*Comorbidity&lt;/keyword&gt;&lt;keyword&gt;Delirium/complications/*diagnosis&lt;/keyword&gt;&lt;keyword&gt;Emergency Service, Hospital/*statistics &amp;amp; numerical data&lt;/keyword&gt;&lt;keyword&gt;Female&lt;/keyword&gt;&lt;keyword&gt;Humans&lt;/keyword&gt;&lt;keyword&gt;Male&lt;/keyword&gt;&lt;keyword&gt;*Mortality&lt;/keyword&gt;&lt;keyword&gt;*Patient Discharge&lt;/keyword&gt;&lt;keyword&gt;Prognosis&lt;/keyword&gt;&lt;keyword&gt;Prospective Studies&lt;/keyword&gt;&lt;keyword&gt;Quebec&lt;/keyword&gt;&lt;/keywords&gt;&lt;dates&gt;&lt;year&gt;2003&lt;/year&gt;&lt;pub-dates&gt;&lt;date&gt;Apr&lt;/date&gt;&lt;/pub-dates&gt;&lt;/dates&gt;&lt;isbn&gt;0002-8614 (Print)&amp;#xD;0002-8614 (Linking)&lt;/isbn&gt;&lt;accession-num&gt;12657062&lt;/accession-num&gt;&lt;urls&gt;&lt;related-urls&gt;&lt;url&gt;https://www.ncbi.nlm.nih.gov/pubmed/12657062&lt;/url&gt;&lt;/related-urls&gt;&lt;/urls&gt;&lt;electronic-resource-num&gt;10.1046/j.1532-5415.2003.51151.x&lt;/electronic-resource-num&gt;&lt;remote-database-name&gt;Medline&lt;/remote-database-name&gt;&lt;remote-database-provider&gt;NLM&lt;/remote-database-provider&gt;&lt;/record&gt;&lt;/Cite&gt;&lt;/EndNote&gt;</w:instrText>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03]</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6C5755E9" w14:textId="21BDDCE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nada</w:t>
            </w:r>
          </w:p>
        </w:tc>
        <w:tc>
          <w:tcPr>
            <w:tcW w:w="2410" w:type="dxa"/>
            <w:vAlign w:val="bottom"/>
          </w:tcPr>
          <w:p w14:paraId="6D87AFF9" w14:textId="2F4462C0"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0976C5B1" w14:textId="18231BDA"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40/67</w:t>
            </w:r>
          </w:p>
        </w:tc>
        <w:tc>
          <w:tcPr>
            <w:tcW w:w="1418" w:type="dxa"/>
            <w:vAlign w:val="bottom"/>
          </w:tcPr>
          <w:p w14:paraId="2C8ACFE0" w14:textId="06F41BC9"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0.1/7.9</w:t>
            </w:r>
          </w:p>
        </w:tc>
        <w:tc>
          <w:tcPr>
            <w:tcW w:w="2268" w:type="dxa"/>
            <w:vAlign w:val="bottom"/>
          </w:tcPr>
          <w:p w14:paraId="64557D2B" w14:textId="798A2E73"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ED </w:t>
            </w:r>
          </w:p>
        </w:tc>
        <w:tc>
          <w:tcPr>
            <w:tcW w:w="2409" w:type="dxa"/>
            <w:vAlign w:val="bottom"/>
          </w:tcPr>
          <w:p w14:paraId="7998F746" w14:textId="123167C2"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tc>
      </w:tr>
      <w:tr w:rsidR="00CA6A00" w:rsidRPr="00CA6A00" w14:paraId="1CD51561" w14:textId="19593841" w:rsidTr="00393034">
        <w:tc>
          <w:tcPr>
            <w:tcW w:w="2122" w:type="dxa"/>
            <w:vAlign w:val="bottom"/>
          </w:tcPr>
          <w:p w14:paraId="729F399E" w14:textId="0D854EE4"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Kat 2008</w:t>
            </w:r>
            <w:r w:rsidR="000E475D" w:rsidRPr="00CA6A00">
              <w:rPr>
                <w:rFonts w:ascii="Times New Roman" w:hAnsi="Times New Roman" w:cs="Times New Roman"/>
                <w:color w:val="000000" w:themeColor="text1"/>
                <w:sz w:val="18"/>
                <w:szCs w:val="18"/>
              </w:rPr>
              <w:fldChar w:fldCharType="begin">
                <w:fldData xml:space="preserve">PEVuZE5vdGU+PENpdGU+PEF1dGhvcj5LYXQ8L0F1dGhvcj48WWVhcj4yMDA4PC9ZZWFyPjxSZWNO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LYXQ8L0F1dGhvcj48WWVhcj4yMDA4PC9ZZWFyPjxSZWNO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04]</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61724D9E" w14:textId="5C1C1295"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etherlands</w:t>
            </w:r>
          </w:p>
        </w:tc>
        <w:tc>
          <w:tcPr>
            <w:tcW w:w="2410" w:type="dxa"/>
            <w:vAlign w:val="bottom"/>
          </w:tcPr>
          <w:p w14:paraId="7918A3E6" w14:textId="5D51AE40"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4154B846" w14:textId="3E9BB1B4"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0/82</w:t>
            </w:r>
          </w:p>
        </w:tc>
        <w:tc>
          <w:tcPr>
            <w:tcW w:w="1418" w:type="dxa"/>
            <w:vAlign w:val="bottom"/>
          </w:tcPr>
          <w:p w14:paraId="6A2E29DF" w14:textId="2904C4B4"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2.7/NA</w:t>
            </w:r>
          </w:p>
        </w:tc>
        <w:tc>
          <w:tcPr>
            <w:tcW w:w="2268" w:type="dxa"/>
            <w:vAlign w:val="bottom"/>
          </w:tcPr>
          <w:p w14:paraId="0809450E" w14:textId="08D782C2"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Surgery </w:t>
            </w:r>
          </w:p>
        </w:tc>
        <w:tc>
          <w:tcPr>
            <w:tcW w:w="2409" w:type="dxa"/>
            <w:vAlign w:val="bottom"/>
          </w:tcPr>
          <w:p w14:paraId="5EEE6105" w14:textId="5D2EC4A2"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CAM </w:t>
            </w:r>
          </w:p>
          <w:p w14:paraId="426A8159" w14:textId="0DD91CB3"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SM-IV</w:t>
            </w:r>
          </w:p>
        </w:tc>
      </w:tr>
      <w:tr w:rsidR="00CA6A00" w:rsidRPr="00CA6A00" w14:paraId="24468A39" w14:textId="20308B11" w:rsidTr="00393034">
        <w:tc>
          <w:tcPr>
            <w:tcW w:w="2122" w:type="dxa"/>
            <w:vAlign w:val="bottom"/>
          </w:tcPr>
          <w:p w14:paraId="168676D2" w14:textId="204D103E"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Kat 2011</w:t>
            </w:r>
            <w:r w:rsidR="000E475D" w:rsidRPr="00CA6A00">
              <w:rPr>
                <w:rFonts w:ascii="Times New Roman" w:hAnsi="Times New Roman" w:cs="Times New Roman"/>
                <w:color w:val="000000" w:themeColor="text1"/>
                <w:sz w:val="18"/>
                <w:szCs w:val="18"/>
              </w:rPr>
              <w:fldChar w:fldCharType="begin">
                <w:fldData xml:space="preserve">PEVuZE5vdGU+PENpdGU+PEF1dGhvcj5LYXQ8L0F1dGhvcj48WWVhcj4yMDExPC9ZZWFyPjxSZWNO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LYXQ8L0F1dGhvcj48WWVhcj4yMDExPC9ZZWFyPjxSZWNO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05]</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3F8925A3" w14:textId="6B2E5F29"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etherlands</w:t>
            </w:r>
          </w:p>
        </w:tc>
        <w:tc>
          <w:tcPr>
            <w:tcW w:w="2410" w:type="dxa"/>
            <w:vAlign w:val="bottom"/>
          </w:tcPr>
          <w:p w14:paraId="0B75C5C5" w14:textId="2EE7C8C0"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4030CB17" w14:textId="7B1BA81B"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38/465</w:t>
            </w:r>
          </w:p>
        </w:tc>
        <w:tc>
          <w:tcPr>
            <w:tcW w:w="1418" w:type="dxa"/>
            <w:vAlign w:val="bottom"/>
          </w:tcPr>
          <w:p w14:paraId="2AEC17DC" w14:textId="57067778"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7.9/6</w:t>
            </w:r>
          </w:p>
        </w:tc>
        <w:tc>
          <w:tcPr>
            <w:tcW w:w="2268" w:type="dxa"/>
            <w:vAlign w:val="bottom"/>
          </w:tcPr>
          <w:p w14:paraId="3E5C18FB" w14:textId="4EBFF6CF"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Surgery </w:t>
            </w:r>
          </w:p>
        </w:tc>
        <w:tc>
          <w:tcPr>
            <w:tcW w:w="2409" w:type="dxa"/>
            <w:vAlign w:val="bottom"/>
          </w:tcPr>
          <w:p w14:paraId="551F75D8" w14:textId="018E41D1"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tc>
      </w:tr>
      <w:tr w:rsidR="00CA6A00" w:rsidRPr="00CA6A00" w14:paraId="3D2B500F" w14:textId="685B02E2" w:rsidTr="00393034">
        <w:tc>
          <w:tcPr>
            <w:tcW w:w="2122" w:type="dxa"/>
            <w:vAlign w:val="bottom"/>
          </w:tcPr>
          <w:p w14:paraId="41317B15" w14:textId="4B8AA8D1"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Katz 2001</w:t>
            </w:r>
            <w:r w:rsidR="000E475D"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Katz&lt;/Author&gt;&lt;Year&gt;2001&lt;/Year&gt;&lt;RecNum&gt;453&lt;/RecNum&gt;&lt;DisplayText&gt;[106]&lt;/DisplayText&gt;&lt;record&gt;&lt;rec-number&gt;453&lt;/rec-number&gt;&lt;foreign-keys&gt;&lt;key app="EN" db-id="sstzwfe08r9xrke295vvts57d2ew5p9sed9p" timestamp="1734571302"&gt;453&lt;/key&gt;&lt;/foreign-keys&gt;&lt;ref-type name="Journal Article"&gt;17&lt;/ref-type&gt;&lt;contributors&gt;&lt;authors&gt;&lt;author&gt;Katz, Ira R&lt;/author&gt;&lt;author&gt;Curyto, Kim J&lt;/author&gt;&lt;author&gt;TenHave, Thomas&lt;/author&gt;&lt;author&gt;Mossey, Jana&lt;/author&gt;&lt;author&gt;Sands, Laura&lt;/author&gt;&lt;author&gt;Kallan, Michael J&lt;/author&gt;&lt;/authors&gt;&lt;/contributors&gt;&lt;titles&gt;&lt;title&gt;Validating the diagnosis of delirium and evaluating its association with deterioration over a one-year period&lt;/title&gt;&lt;secondary-title&gt;Focus&lt;/secondary-title&gt;&lt;/titles&gt;&lt;periodical&gt;&lt;full-title&gt;Focus&lt;/full-title&gt;&lt;/periodical&gt;&lt;pages&gt;148-323&lt;/pages&gt;&lt;volume&gt;9&lt;/volume&gt;&lt;number&gt;2&lt;/number&gt;&lt;dates&gt;&lt;year&gt;2001&lt;/year&gt;&lt;/dates&gt;&lt;isbn&gt;1541-4094&lt;/isbn&gt;&lt;urls&gt;&lt;/urls&gt;&lt;/record&gt;&lt;/Cite&gt;&lt;/EndNote&gt;</w:instrText>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06]</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224BAE52" w14:textId="02925244"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SA</w:t>
            </w:r>
          </w:p>
        </w:tc>
        <w:tc>
          <w:tcPr>
            <w:tcW w:w="2410" w:type="dxa"/>
            <w:vAlign w:val="bottom"/>
          </w:tcPr>
          <w:p w14:paraId="4C6B4386" w14:textId="4CDA3311"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4A0A4D50" w14:textId="4835305A"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3/63</w:t>
            </w:r>
          </w:p>
        </w:tc>
        <w:tc>
          <w:tcPr>
            <w:tcW w:w="1418" w:type="dxa"/>
            <w:vAlign w:val="bottom"/>
          </w:tcPr>
          <w:p w14:paraId="0844C38B" w14:textId="6A9B527A"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4.7/NA</w:t>
            </w:r>
          </w:p>
        </w:tc>
        <w:tc>
          <w:tcPr>
            <w:tcW w:w="2268" w:type="dxa"/>
            <w:vAlign w:val="bottom"/>
          </w:tcPr>
          <w:p w14:paraId="510E57EE" w14:textId="356C5517"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ursing home and congregate apartment</w:t>
            </w:r>
          </w:p>
        </w:tc>
        <w:tc>
          <w:tcPr>
            <w:tcW w:w="2409" w:type="dxa"/>
            <w:vAlign w:val="bottom"/>
          </w:tcPr>
          <w:p w14:paraId="512711A8" w14:textId="497FAF24"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SM-III-R</w:t>
            </w:r>
          </w:p>
        </w:tc>
      </w:tr>
      <w:tr w:rsidR="00CA6A00" w:rsidRPr="00CA6A00" w14:paraId="26CD73FC" w14:textId="2B87E225" w:rsidTr="00393034">
        <w:tc>
          <w:tcPr>
            <w:tcW w:w="2122" w:type="dxa"/>
            <w:vAlign w:val="bottom"/>
          </w:tcPr>
          <w:p w14:paraId="5501ACA8" w14:textId="75FDD68D"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Kennedy 2014</w:t>
            </w:r>
            <w:r w:rsidR="000E475D" w:rsidRPr="00CA6A00">
              <w:rPr>
                <w:rFonts w:ascii="Times New Roman" w:hAnsi="Times New Roman" w:cs="Times New Roman"/>
                <w:color w:val="000000" w:themeColor="text1"/>
                <w:sz w:val="18"/>
                <w:szCs w:val="18"/>
              </w:rPr>
              <w:fldChar w:fldCharType="begin">
                <w:fldData xml:space="preserve">PEVuZE5vdGU+PENpdGU+PEF1dGhvcj5LZW5uZWR5PC9BdXRob3I+PFllYXI+MjAxNDwvWWVhcj48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=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LZW5uZWR5PC9BdXRob3I+PFllYXI+MjAxNDwvWWVhcj48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=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07]</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3C497D07" w14:textId="39494D0D"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SA</w:t>
            </w:r>
          </w:p>
        </w:tc>
        <w:tc>
          <w:tcPr>
            <w:tcW w:w="2410" w:type="dxa"/>
            <w:vAlign w:val="bottom"/>
          </w:tcPr>
          <w:p w14:paraId="6A4E40C5" w14:textId="3768E59B"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5717AD7E" w14:textId="265C38BD"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28/348</w:t>
            </w:r>
          </w:p>
        </w:tc>
        <w:tc>
          <w:tcPr>
            <w:tcW w:w="1418" w:type="dxa"/>
            <w:vAlign w:val="bottom"/>
          </w:tcPr>
          <w:p w14:paraId="42679224" w14:textId="27C82F0F"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7/8</w:t>
            </w:r>
          </w:p>
        </w:tc>
        <w:tc>
          <w:tcPr>
            <w:tcW w:w="2268" w:type="dxa"/>
            <w:vAlign w:val="bottom"/>
          </w:tcPr>
          <w:p w14:paraId="1A5E40FA" w14:textId="31C66593"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ED </w:t>
            </w:r>
          </w:p>
        </w:tc>
        <w:tc>
          <w:tcPr>
            <w:tcW w:w="2409" w:type="dxa"/>
            <w:vAlign w:val="bottom"/>
          </w:tcPr>
          <w:p w14:paraId="7ADE73F9" w14:textId="0569F768"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tc>
      </w:tr>
      <w:tr w:rsidR="00CA6A00" w:rsidRPr="00CA6A00" w14:paraId="1EA29D8B" w14:textId="5F0C9026" w:rsidTr="00393034">
        <w:tc>
          <w:tcPr>
            <w:tcW w:w="2122" w:type="dxa"/>
            <w:vAlign w:val="bottom"/>
          </w:tcPr>
          <w:p w14:paraId="6B5AB1EE" w14:textId="3445A29D"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Kilicaslan 2022</w:t>
            </w:r>
            <w:r w:rsidR="000E475D" w:rsidRPr="00CA6A00">
              <w:rPr>
                <w:rFonts w:ascii="Times New Roman" w:hAnsi="Times New Roman" w:cs="Times New Roman"/>
                <w:color w:val="000000" w:themeColor="text1"/>
                <w:sz w:val="18"/>
                <w:szCs w:val="18"/>
              </w:rPr>
              <w:fldChar w:fldCharType="begin">
                <w:fldData xml:space="preserve">PEVuZE5vdGU+PENpdGU+PEF1dGhvcj5LaWxpY2FzbGFuPC9BdXRob3I+PFllYXI+MjAyMjwvWWVh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LaWxpY2FzbGFuPC9BdXRob3I+PFllYXI+MjAyMjwvWWVh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08]</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1168D87F" w14:textId="5D6D3837"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Turkey</w:t>
            </w:r>
          </w:p>
        </w:tc>
        <w:tc>
          <w:tcPr>
            <w:tcW w:w="2410" w:type="dxa"/>
            <w:vAlign w:val="bottom"/>
          </w:tcPr>
          <w:p w14:paraId="7E463C4D" w14:textId="1D7BEC89"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678450B4" w14:textId="6F82E7E7"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92/223</w:t>
            </w:r>
          </w:p>
        </w:tc>
        <w:tc>
          <w:tcPr>
            <w:tcW w:w="1418" w:type="dxa"/>
            <w:vAlign w:val="bottom"/>
          </w:tcPr>
          <w:p w14:paraId="5A18F79C" w14:textId="2E4738E1"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4/8.92</w:t>
            </w:r>
          </w:p>
        </w:tc>
        <w:tc>
          <w:tcPr>
            <w:tcW w:w="2268" w:type="dxa"/>
            <w:vAlign w:val="bottom"/>
          </w:tcPr>
          <w:p w14:paraId="0ADFFCEF" w14:textId="0B1C961B"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ED </w:t>
            </w:r>
          </w:p>
        </w:tc>
        <w:tc>
          <w:tcPr>
            <w:tcW w:w="2409" w:type="dxa"/>
            <w:vAlign w:val="bottom"/>
          </w:tcPr>
          <w:p w14:paraId="18E5FAE8" w14:textId="4D450A2D"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tc>
      </w:tr>
      <w:tr w:rsidR="00CA6A00" w:rsidRPr="00CA6A00" w14:paraId="436CC02B" w14:textId="2225BAD9" w:rsidTr="00393034">
        <w:tc>
          <w:tcPr>
            <w:tcW w:w="2122" w:type="dxa"/>
            <w:vAlign w:val="bottom"/>
          </w:tcPr>
          <w:p w14:paraId="3FF72E12" w14:textId="7E0D4F19"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Knauf 2019</w:t>
            </w:r>
            <w:r w:rsidR="000E475D" w:rsidRPr="00CA6A00">
              <w:rPr>
                <w:rFonts w:ascii="Times New Roman" w:hAnsi="Times New Roman" w:cs="Times New Roman"/>
                <w:color w:val="000000" w:themeColor="text1"/>
                <w:sz w:val="18"/>
                <w:szCs w:val="18"/>
              </w:rPr>
              <w:fldChar w:fldCharType="begin">
                <w:fldData xml:space="preserve">PEVuZE5vdGU+PENpdGU+PEF1dGhvcj5LbmF1ZjwvQXV0aG9yPjxZZWFyPjIwMTk8L1llYXI+PFJl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LbmF1ZjwvQXV0aG9yPjxZZWFyPjIwMTk8L1llYXI+PFJl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09]</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08AF2D8D" w14:textId="110BE69B"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Germany </w:t>
            </w:r>
          </w:p>
        </w:tc>
        <w:tc>
          <w:tcPr>
            <w:tcW w:w="2410" w:type="dxa"/>
            <w:vAlign w:val="bottom"/>
          </w:tcPr>
          <w:p w14:paraId="437338DD" w14:textId="1C44FFA1"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36594A6E" w14:textId="49B8AEFA"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09/286</w:t>
            </w:r>
          </w:p>
        </w:tc>
        <w:tc>
          <w:tcPr>
            <w:tcW w:w="1418" w:type="dxa"/>
            <w:vAlign w:val="bottom"/>
          </w:tcPr>
          <w:p w14:paraId="1A893721" w14:textId="4E4C6FBB"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1/8.3</w:t>
            </w:r>
          </w:p>
        </w:tc>
        <w:tc>
          <w:tcPr>
            <w:tcW w:w="2268" w:type="dxa"/>
            <w:vAlign w:val="bottom"/>
          </w:tcPr>
          <w:p w14:paraId="1D14A650" w14:textId="5AE8CDE2"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ICU</w:t>
            </w:r>
          </w:p>
        </w:tc>
        <w:tc>
          <w:tcPr>
            <w:tcW w:w="2409" w:type="dxa"/>
            <w:vAlign w:val="bottom"/>
          </w:tcPr>
          <w:p w14:paraId="0ABBA8C8" w14:textId="43A05DA5"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ICU</w:t>
            </w:r>
          </w:p>
        </w:tc>
      </w:tr>
      <w:tr w:rsidR="00CA6A00" w:rsidRPr="00CA6A00" w14:paraId="23A0B0C0" w14:textId="43C9C86F" w:rsidTr="00393034">
        <w:tc>
          <w:tcPr>
            <w:tcW w:w="2122" w:type="dxa"/>
            <w:vAlign w:val="bottom"/>
          </w:tcPr>
          <w:p w14:paraId="3E151BA5" w14:textId="7CFD6AE4"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lastRenderedPageBreak/>
              <w:t>Korber 2021</w:t>
            </w:r>
            <w:r w:rsidR="000E475D" w:rsidRPr="00CA6A00">
              <w:rPr>
                <w:rFonts w:ascii="Times New Roman" w:hAnsi="Times New Roman" w:cs="Times New Roman"/>
                <w:color w:val="000000" w:themeColor="text1"/>
                <w:sz w:val="18"/>
                <w:szCs w:val="18"/>
              </w:rPr>
              <w:fldChar w:fldCharType="begin">
                <w:fldData xml:space="preserve">PEVuZE5vdGU+PENpdGU+PEF1dGhvcj5Lb3JiZXI8L0F1dGhvcj48WWVhcj4yMDIxPC9ZZWFyPjxS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Lb3JiZXI8L0F1dGhvcj48WWVhcj4yMDIxPC9ZZWFyPjxS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10]</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4AD2639B" w14:textId="00B3D764"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Germany </w:t>
            </w:r>
          </w:p>
        </w:tc>
        <w:tc>
          <w:tcPr>
            <w:tcW w:w="2410" w:type="dxa"/>
            <w:vAlign w:val="bottom"/>
          </w:tcPr>
          <w:p w14:paraId="044402E9" w14:textId="4CE9EFD3"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403050B4" w14:textId="1F2F5A94"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03/74</w:t>
            </w:r>
          </w:p>
        </w:tc>
        <w:tc>
          <w:tcPr>
            <w:tcW w:w="1418" w:type="dxa"/>
            <w:vAlign w:val="bottom"/>
          </w:tcPr>
          <w:p w14:paraId="1894DBBD" w14:textId="1F5D7812"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7.29/7.47</w:t>
            </w:r>
          </w:p>
        </w:tc>
        <w:tc>
          <w:tcPr>
            <w:tcW w:w="2268" w:type="dxa"/>
            <w:vAlign w:val="bottom"/>
          </w:tcPr>
          <w:p w14:paraId="21BEAD0A" w14:textId="302F3750"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Surgery </w:t>
            </w:r>
          </w:p>
        </w:tc>
        <w:tc>
          <w:tcPr>
            <w:tcW w:w="2409" w:type="dxa"/>
            <w:vAlign w:val="bottom"/>
          </w:tcPr>
          <w:p w14:paraId="11436AFE" w14:textId="48371FC8"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RASS</w:t>
            </w:r>
          </w:p>
          <w:p w14:paraId="666D6F79" w14:textId="05CB1354"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ICU</w:t>
            </w:r>
          </w:p>
        </w:tc>
      </w:tr>
      <w:tr w:rsidR="00CA6A00" w:rsidRPr="00CA6A00" w14:paraId="20507177" w14:textId="64534C07" w:rsidTr="00393034">
        <w:tc>
          <w:tcPr>
            <w:tcW w:w="2122" w:type="dxa"/>
            <w:vAlign w:val="bottom"/>
          </w:tcPr>
          <w:p w14:paraId="0A108AD7" w14:textId="1DCB9681"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Koster 2012</w:t>
            </w:r>
            <w:r w:rsidR="000E475D"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Koster&lt;/Author&gt;&lt;Year&gt;2012&lt;/Year&gt;&lt;RecNum&gt;307&lt;/RecNum&gt;&lt;DisplayText&gt;[111]&lt;/DisplayText&gt;&lt;record&gt;&lt;rec-number&gt;307&lt;/rec-number&gt;&lt;foreign-keys&gt;&lt;key app="EN" db-id="sstzwfe08r9xrke295vvts57d2ew5p9sed9p" timestamp="1734569321"&gt;307&lt;/key&gt;&lt;/foreign-keys&gt;&lt;ref-type name="Journal Article"&gt;17&lt;/ref-type&gt;&lt;contributors&gt;&lt;authors&gt;&lt;author&gt;Koster, S.&lt;/author&gt;&lt;author&gt;Hensens, A. G.&lt;/author&gt;&lt;author&gt;Schuurmans, M. J.&lt;/author&gt;&lt;author&gt;van der Palen, J.&lt;/author&gt;&lt;/authors&gt;&lt;/contributors&gt;&lt;auth-address&gt;Department of Cardio Thoracic Surgery, Medisch Spectrum Twente, Enschede, The Netherlands. s.koster@mst.nl&lt;/auth-address&gt;&lt;titles&gt;&lt;title&gt;Consequences of delirium after cardiac operations&lt;/title&gt;&lt;secondary-title&gt;Ann Thorac Surg&lt;/secondary-title&gt;&lt;/titles&gt;&lt;periodical&gt;&lt;full-title&gt;Ann Thorac Surg&lt;/full-title&gt;&lt;/periodical&gt;&lt;pages&gt;705-11&lt;/pages&gt;&lt;volume&gt;93&lt;/volume&gt;&lt;number&gt;3&lt;/number&gt;&lt;edition&gt;20111010&lt;/edition&gt;&lt;keywords&gt;&lt;keyword&gt;Aged&lt;/keyword&gt;&lt;keyword&gt;Cardiac Surgical Procedures/*adverse effects&lt;/keyword&gt;&lt;keyword&gt;Delirium/*epidemiology/*etiology&lt;/keyword&gt;&lt;keyword&gt;Female&lt;/keyword&gt;&lt;keyword&gt;Follow-Up Studies&lt;/keyword&gt;&lt;keyword&gt;Humans&lt;/keyword&gt;&lt;keyword&gt;Male&lt;/keyword&gt;&lt;keyword&gt;Prospective Studies&lt;/keyword&gt;&lt;keyword&gt;Surveys and Questionnaires&lt;/keyword&gt;&lt;/keywords&gt;&lt;dates&gt;&lt;year&gt;2012&lt;/year&gt;&lt;pub-dates&gt;&lt;date&gt;Mar&lt;/date&gt;&lt;/pub-dates&gt;&lt;/dates&gt;&lt;isbn&gt;1552-6259 (Electronic)&amp;#xD;0003-4975 (Linking)&lt;/isbn&gt;&lt;accession-num&gt;21992939&lt;/accession-num&gt;&lt;urls&gt;&lt;related-urls&gt;&lt;url&gt;https://www.ncbi.nlm.nih.gov/pubmed/21992939&lt;/url&gt;&lt;/related-urls&gt;&lt;/urls&gt;&lt;electronic-resource-num&gt;10.1016/j.athoracsur.2011.07.006&lt;/electronic-resource-num&gt;&lt;remote-database-name&gt;Medline&lt;/remote-database-name&gt;&lt;remote-database-provider&gt;NLM&lt;/remote-database-provider&gt;&lt;/record&gt;&lt;/Cite&gt;&lt;/EndNote&gt;</w:instrText>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11]</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37AB1D8B" w14:textId="4F35C911"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etherlands</w:t>
            </w:r>
          </w:p>
        </w:tc>
        <w:tc>
          <w:tcPr>
            <w:tcW w:w="2410" w:type="dxa"/>
            <w:vAlign w:val="bottom"/>
          </w:tcPr>
          <w:p w14:paraId="3A992341" w14:textId="008717CF"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1FEA5293" w14:textId="7BE6BB83"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04/96</w:t>
            </w:r>
          </w:p>
        </w:tc>
        <w:tc>
          <w:tcPr>
            <w:tcW w:w="1418" w:type="dxa"/>
            <w:vAlign w:val="bottom"/>
          </w:tcPr>
          <w:p w14:paraId="7B6EA2B2" w14:textId="7C130B34"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0.5/9.3</w:t>
            </w:r>
          </w:p>
        </w:tc>
        <w:tc>
          <w:tcPr>
            <w:tcW w:w="2268" w:type="dxa"/>
            <w:vAlign w:val="bottom"/>
          </w:tcPr>
          <w:p w14:paraId="5E6489F0" w14:textId="1E69B43B"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epartment of thoracic surgery</w:t>
            </w:r>
          </w:p>
        </w:tc>
        <w:tc>
          <w:tcPr>
            <w:tcW w:w="2409" w:type="dxa"/>
            <w:vAlign w:val="bottom"/>
          </w:tcPr>
          <w:p w14:paraId="493D4CB2" w14:textId="52030EE9"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OSS</w:t>
            </w:r>
          </w:p>
        </w:tc>
      </w:tr>
      <w:tr w:rsidR="00CA6A00" w:rsidRPr="00CA6A00" w14:paraId="7585AEC7" w14:textId="21E62946" w:rsidTr="00393034">
        <w:tc>
          <w:tcPr>
            <w:tcW w:w="2122" w:type="dxa"/>
            <w:vAlign w:val="bottom"/>
          </w:tcPr>
          <w:p w14:paraId="680646F0" w14:textId="04F787E8"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Kotfis 2019</w:t>
            </w:r>
            <w:r w:rsidR="000E475D" w:rsidRPr="00CA6A00">
              <w:rPr>
                <w:rFonts w:ascii="Times New Roman" w:hAnsi="Times New Roman" w:cs="Times New Roman"/>
                <w:color w:val="000000" w:themeColor="text1"/>
                <w:sz w:val="18"/>
                <w:szCs w:val="18"/>
              </w:rPr>
              <w:fldChar w:fldCharType="begin">
                <w:fldData xml:space="preserve">PEVuZE5vdGU+PENpdGU+PEF1dGhvcj5Lb3RmaXM8L0F1dGhvcj48WWVhcj4yMDE5PC9ZZWFyPjxS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Lb3RmaXM8L0F1dGhvcj48WWVhcj4yMDE5PC9ZZWFyPjxS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12]</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53DC574D" w14:textId="3BD28E0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oland</w:t>
            </w:r>
          </w:p>
        </w:tc>
        <w:tc>
          <w:tcPr>
            <w:tcW w:w="2410" w:type="dxa"/>
            <w:vAlign w:val="bottom"/>
          </w:tcPr>
          <w:p w14:paraId="470E1750" w14:textId="4595AED5"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02A138F3" w14:textId="7485E0D8"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93/367</w:t>
            </w:r>
          </w:p>
        </w:tc>
        <w:tc>
          <w:tcPr>
            <w:tcW w:w="1418" w:type="dxa"/>
            <w:vAlign w:val="bottom"/>
          </w:tcPr>
          <w:p w14:paraId="7E12706E" w14:textId="38AA3742"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1.63/NA</w:t>
            </w:r>
          </w:p>
        </w:tc>
        <w:tc>
          <w:tcPr>
            <w:tcW w:w="2268" w:type="dxa"/>
            <w:vAlign w:val="bottom"/>
          </w:tcPr>
          <w:p w14:paraId="247027F9" w14:textId="58340FCD"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troke unit</w:t>
            </w:r>
          </w:p>
        </w:tc>
        <w:tc>
          <w:tcPr>
            <w:tcW w:w="2409" w:type="dxa"/>
            <w:vAlign w:val="bottom"/>
          </w:tcPr>
          <w:p w14:paraId="6BE38A45" w14:textId="027AFF21"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ICU</w:t>
            </w:r>
          </w:p>
        </w:tc>
      </w:tr>
      <w:tr w:rsidR="00CA6A00" w:rsidRPr="00CA6A00" w14:paraId="61BD0040" w14:textId="4BA79FF0" w:rsidTr="00393034">
        <w:tc>
          <w:tcPr>
            <w:tcW w:w="2122" w:type="dxa"/>
            <w:vAlign w:val="bottom"/>
          </w:tcPr>
          <w:p w14:paraId="663794D3" w14:textId="666B5C3E"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Krogseth 2011</w:t>
            </w:r>
            <w:r w:rsidR="000E475D" w:rsidRPr="00CA6A00">
              <w:rPr>
                <w:rFonts w:ascii="Times New Roman" w:hAnsi="Times New Roman" w:cs="Times New Roman"/>
                <w:color w:val="000000" w:themeColor="text1"/>
                <w:sz w:val="18"/>
                <w:szCs w:val="18"/>
              </w:rPr>
              <w:fldChar w:fldCharType="begin">
                <w:fldData xml:space="preserve">PEVuZE5vdGU+PENpdGU+PEF1dGhvcj5Lcm9nc2V0aDwvQXV0aG9yPjxZZWFyPjIwMTE8L1llYXI+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Lcm9nc2V0aDwvQXV0aG9yPjxZZWFyPjIwMTE8L1llYXI+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13]</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7D5559DC" w14:textId="7435909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orway</w:t>
            </w:r>
          </w:p>
        </w:tc>
        <w:tc>
          <w:tcPr>
            <w:tcW w:w="2410" w:type="dxa"/>
            <w:vAlign w:val="bottom"/>
          </w:tcPr>
          <w:p w14:paraId="4E654CC0" w14:textId="15B20399"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1F3E3718" w14:textId="60E339C8"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7/79</w:t>
            </w:r>
          </w:p>
        </w:tc>
        <w:tc>
          <w:tcPr>
            <w:tcW w:w="1418" w:type="dxa"/>
            <w:vAlign w:val="bottom"/>
          </w:tcPr>
          <w:p w14:paraId="30D4694A" w14:textId="751C6A42"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2.7/6.9</w:t>
            </w:r>
          </w:p>
        </w:tc>
        <w:tc>
          <w:tcPr>
            <w:tcW w:w="2268" w:type="dxa"/>
            <w:vAlign w:val="bottom"/>
          </w:tcPr>
          <w:p w14:paraId="5FD7FFFE" w14:textId="33F80D67"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Orthopaedic departments</w:t>
            </w:r>
          </w:p>
        </w:tc>
        <w:tc>
          <w:tcPr>
            <w:tcW w:w="2409" w:type="dxa"/>
            <w:vAlign w:val="bottom"/>
          </w:tcPr>
          <w:p w14:paraId="04CA3BD7" w14:textId="439A40BF"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tc>
      </w:tr>
      <w:tr w:rsidR="00CA6A00" w:rsidRPr="00CA6A00" w14:paraId="161D2B19" w14:textId="78EE23A4" w:rsidTr="00393034">
        <w:tc>
          <w:tcPr>
            <w:tcW w:w="2122" w:type="dxa"/>
            <w:vAlign w:val="bottom"/>
          </w:tcPr>
          <w:p w14:paraId="2ABF774F" w14:textId="6E3315D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Krogseth 2014</w:t>
            </w:r>
            <w:r w:rsidR="000E475D" w:rsidRPr="00CA6A00">
              <w:rPr>
                <w:rFonts w:ascii="Times New Roman" w:hAnsi="Times New Roman" w:cs="Times New Roman"/>
                <w:color w:val="000000" w:themeColor="text1"/>
                <w:sz w:val="18"/>
                <w:szCs w:val="18"/>
              </w:rPr>
              <w:fldChar w:fldCharType="begin">
                <w:fldData xml:space="preserve">PEVuZE5vdGU+PENpdGU+PEF1dGhvcj5Lcm9nc2V0aDwvQXV0aG9yPjxZZWFyPjIwMTQ8L1llYXI+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Lcm9nc2V0aDwvQXV0aG9yPjxZZWFyPjIwMTQ8L1llYXI+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14]</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0E50E64C" w14:textId="50609569"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orway</w:t>
            </w:r>
          </w:p>
        </w:tc>
        <w:tc>
          <w:tcPr>
            <w:tcW w:w="2410" w:type="dxa"/>
            <w:vAlign w:val="bottom"/>
          </w:tcPr>
          <w:p w14:paraId="509FA7DB" w14:textId="71C555EC"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17F769E2" w14:textId="024A8269"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56/151</w:t>
            </w:r>
          </w:p>
        </w:tc>
        <w:tc>
          <w:tcPr>
            <w:tcW w:w="1418" w:type="dxa"/>
            <w:vAlign w:val="bottom"/>
          </w:tcPr>
          <w:p w14:paraId="09A5B71B" w14:textId="29AC4669"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2.6/7.1</w:t>
            </w:r>
          </w:p>
        </w:tc>
        <w:tc>
          <w:tcPr>
            <w:tcW w:w="2268" w:type="dxa"/>
            <w:vAlign w:val="bottom"/>
          </w:tcPr>
          <w:p w14:paraId="356E3C88" w14:textId="2FEE2784"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Orthopaedic departments</w:t>
            </w:r>
          </w:p>
        </w:tc>
        <w:tc>
          <w:tcPr>
            <w:tcW w:w="2409" w:type="dxa"/>
            <w:vAlign w:val="bottom"/>
          </w:tcPr>
          <w:p w14:paraId="001F9DEA" w14:textId="0FB2BC3A"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tc>
      </w:tr>
      <w:tr w:rsidR="00CA6A00" w:rsidRPr="00CA6A00" w14:paraId="377D3FF0" w14:textId="2844F212" w:rsidTr="00393034">
        <w:tc>
          <w:tcPr>
            <w:tcW w:w="2122" w:type="dxa"/>
            <w:vAlign w:val="bottom"/>
          </w:tcPr>
          <w:p w14:paraId="780B1933" w14:textId="2426657D"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Krogseth 2016</w:t>
            </w:r>
            <w:r w:rsidR="000E475D" w:rsidRPr="00CA6A00">
              <w:rPr>
                <w:rFonts w:ascii="Times New Roman" w:hAnsi="Times New Roman" w:cs="Times New Roman"/>
                <w:color w:val="000000" w:themeColor="text1"/>
                <w:sz w:val="18"/>
                <w:szCs w:val="18"/>
              </w:rPr>
              <w:fldChar w:fldCharType="begin">
                <w:fldData xml:space="preserve">PEVuZE5vdGU+PENpdGU+PEF1dGhvcj5Lcm9nc2V0aDwvQXV0aG9yPjxZZWFyPjIwMTY8L1llYXI+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Lcm9nc2V0aDwvQXV0aG9yPjxZZWFyPjIwMTY8L1llYXI+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15]</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5CD29F6E" w14:textId="1F51C895"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orway</w:t>
            </w:r>
          </w:p>
        </w:tc>
        <w:tc>
          <w:tcPr>
            <w:tcW w:w="2410" w:type="dxa"/>
            <w:vAlign w:val="bottom"/>
          </w:tcPr>
          <w:p w14:paraId="173B1A00" w14:textId="161687F9"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51614013" w14:textId="5A2DE687"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4/213</w:t>
            </w:r>
          </w:p>
        </w:tc>
        <w:tc>
          <w:tcPr>
            <w:tcW w:w="1418" w:type="dxa"/>
            <w:vAlign w:val="bottom"/>
          </w:tcPr>
          <w:p w14:paraId="1AE3FD16" w14:textId="0D52B702"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0.79/31.29</w:t>
            </w:r>
          </w:p>
        </w:tc>
        <w:tc>
          <w:tcPr>
            <w:tcW w:w="2268" w:type="dxa"/>
            <w:vAlign w:val="bottom"/>
          </w:tcPr>
          <w:p w14:paraId="3770E2D9" w14:textId="75503057"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Orthopaedic departments</w:t>
            </w:r>
          </w:p>
        </w:tc>
        <w:tc>
          <w:tcPr>
            <w:tcW w:w="2409" w:type="dxa"/>
            <w:vAlign w:val="bottom"/>
          </w:tcPr>
          <w:p w14:paraId="3402A54B" w14:textId="56EBC992"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tc>
      </w:tr>
      <w:tr w:rsidR="00CA6A00" w:rsidRPr="00CA6A00" w14:paraId="617F284C" w14:textId="4081C573" w:rsidTr="00393034">
        <w:tc>
          <w:tcPr>
            <w:tcW w:w="2122" w:type="dxa"/>
            <w:vAlign w:val="bottom"/>
          </w:tcPr>
          <w:p w14:paraId="5B0AB3E0" w14:textId="53A6545F"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Krogseth 2023</w:t>
            </w:r>
            <w:r w:rsidR="000E475D" w:rsidRPr="00CA6A00">
              <w:rPr>
                <w:rFonts w:ascii="Times New Roman" w:hAnsi="Times New Roman" w:cs="Times New Roman"/>
                <w:color w:val="000000" w:themeColor="text1"/>
                <w:sz w:val="18"/>
                <w:szCs w:val="18"/>
              </w:rPr>
              <w:fldChar w:fldCharType="begin">
                <w:fldData xml:space="preserve">PEVuZE5vdGU+PENpdGU+PEF1dGhvcj5Lcm9nc2V0aDwvQXV0aG9yPjxZZWFyPjIwMjM8L1llYXI+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Lcm9nc2V0aDwvQXV0aG9yPjxZZWFyPjIwMjM8L1llYXI+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16]</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44A38279" w14:textId="5E37ECEC"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orway</w:t>
            </w:r>
          </w:p>
        </w:tc>
        <w:tc>
          <w:tcPr>
            <w:tcW w:w="2410" w:type="dxa"/>
            <w:vAlign w:val="bottom"/>
          </w:tcPr>
          <w:p w14:paraId="4FD13D97" w14:textId="1BA452F0"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29349755" w14:textId="554858DA"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2/138</w:t>
            </w:r>
          </w:p>
        </w:tc>
        <w:tc>
          <w:tcPr>
            <w:tcW w:w="1418" w:type="dxa"/>
            <w:vAlign w:val="bottom"/>
          </w:tcPr>
          <w:p w14:paraId="619E6AAC" w14:textId="22A2DB45"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4.5/8.3</w:t>
            </w:r>
          </w:p>
        </w:tc>
        <w:tc>
          <w:tcPr>
            <w:tcW w:w="2268" w:type="dxa"/>
            <w:vAlign w:val="bottom"/>
          </w:tcPr>
          <w:p w14:paraId="156F3DAD" w14:textId="0F4B6CEA"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omiciliary care services</w:t>
            </w:r>
          </w:p>
        </w:tc>
        <w:tc>
          <w:tcPr>
            <w:tcW w:w="2409" w:type="dxa"/>
            <w:vAlign w:val="bottom"/>
          </w:tcPr>
          <w:p w14:paraId="2BBFC123" w14:textId="2EA0D15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SM-V</w:t>
            </w:r>
          </w:p>
        </w:tc>
      </w:tr>
      <w:tr w:rsidR="00CA6A00" w:rsidRPr="00CA6A00" w14:paraId="22110379" w14:textId="1B23812B" w:rsidTr="00393034">
        <w:tc>
          <w:tcPr>
            <w:tcW w:w="2122" w:type="dxa"/>
            <w:vAlign w:val="bottom"/>
          </w:tcPr>
          <w:p w14:paraId="0E6D2C3F" w14:textId="54DD2F50"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Krzych 2014</w:t>
            </w:r>
            <w:r w:rsidR="000E475D" w:rsidRPr="00CA6A00">
              <w:rPr>
                <w:rFonts w:ascii="Times New Roman" w:hAnsi="Times New Roman" w:cs="Times New Roman"/>
                <w:color w:val="000000" w:themeColor="text1"/>
                <w:sz w:val="18"/>
                <w:szCs w:val="18"/>
              </w:rPr>
              <w:fldChar w:fldCharType="begin">
                <w:fldData xml:space="preserve">PEVuZE5vdGU+PENpdGU+PEF1dGhvcj5Lcnp5Y2g8L0F1dGhvcj48WWVhcj4yMDE0PC9ZZWFyPjxS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Lcnp5Y2g8L0F1dGhvcj48WWVhcj4yMDE0PC9ZZWFyPjxS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17]</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0D4738A5" w14:textId="3F13FF6B"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oland</w:t>
            </w:r>
          </w:p>
        </w:tc>
        <w:tc>
          <w:tcPr>
            <w:tcW w:w="2410" w:type="dxa"/>
            <w:vAlign w:val="bottom"/>
          </w:tcPr>
          <w:p w14:paraId="0054B78F" w14:textId="69C096DB"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4D12A378" w14:textId="0FB50EAD"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4031/1750</w:t>
            </w:r>
          </w:p>
        </w:tc>
        <w:tc>
          <w:tcPr>
            <w:tcW w:w="1418" w:type="dxa"/>
            <w:vAlign w:val="bottom"/>
          </w:tcPr>
          <w:p w14:paraId="5F16071D" w14:textId="33FE935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A/NA</w:t>
            </w:r>
          </w:p>
        </w:tc>
        <w:tc>
          <w:tcPr>
            <w:tcW w:w="2268" w:type="dxa"/>
            <w:vAlign w:val="bottom"/>
          </w:tcPr>
          <w:p w14:paraId="6B1BC790" w14:textId="5B9DFAA3"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urgery-cardiac</w:t>
            </w:r>
          </w:p>
        </w:tc>
        <w:tc>
          <w:tcPr>
            <w:tcW w:w="2409" w:type="dxa"/>
            <w:vAlign w:val="bottom"/>
          </w:tcPr>
          <w:p w14:paraId="29745E88" w14:textId="6A8BAE4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SM-IV</w:t>
            </w:r>
          </w:p>
        </w:tc>
      </w:tr>
      <w:tr w:rsidR="00CA6A00" w:rsidRPr="00CA6A00" w14:paraId="10F9115C" w14:textId="7913E305" w:rsidTr="00393034">
        <w:tc>
          <w:tcPr>
            <w:tcW w:w="2122" w:type="dxa"/>
            <w:vAlign w:val="bottom"/>
          </w:tcPr>
          <w:p w14:paraId="0F974D63" w14:textId="2BAC29F0"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Kunicki 2023</w:t>
            </w:r>
            <w:r w:rsidR="000E475D" w:rsidRPr="00CA6A00">
              <w:rPr>
                <w:rFonts w:ascii="Times New Roman" w:hAnsi="Times New Roman" w:cs="Times New Roman"/>
                <w:color w:val="000000" w:themeColor="text1"/>
                <w:sz w:val="18"/>
                <w:szCs w:val="18"/>
              </w:rPr>
              <w:fldChar w:fldCharType="begin">
                <w:fldData xml:space="preserve">PEVuZE5vdGU+PENpdGU+PEF1dGhvcj5LdW5pY2tpPC9BdXRob3I+PFllYXI+MjAyMzwvWWVhcj48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LdW5pY2tpPC9BdXRob3I+PFllYXI+MjAyMzwvWWVhcj48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18]</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3A807627" w14:textId="212ABA7D"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SA</w:t>
            </w:r>
          </w:p>
        </w:tc>
        <w:tc>
          <w:tcPr>
            <w:tcW w:w="2410" w:type="dxa"/>
            <w:vAlign w:val="bottom"/>
          </w:tcPr>
          <w:p w14:paraId="6D418FEE" w14:textId="665BD972"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073B8E88" w14:textId="465917DE"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34/326</w:t>
            </w:r>
          </w:p>
        </w:tc>
        <w:tc>
          <w:tcPr>
            <w:tcW w:w="1418" w:type="dxa"/>
            <w:vAlign w:val="bottom"/>
          </w:tcPr>
          <w:p w14:paraId="12D7AEA2" w14:textId="68C8ADDF"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6.7/5.2</w:t>
            </w:r>
          </w:p>
        </w:tc>
        <w:tc>
          <w:tcPr>
            <w:tcW w:w="2268" w:type="dxa"/>
            <w:vAlign w:val="bottom"/>
          </w:tcPr>
          <w:p w14:paraId="77532B4E" w14:textId="56A530CE"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Surgery </w:t>
            </w:r>
          </w:p>
        </w:tc>
        <w:tc>
          <w:tcPr>
            <w:tcW w:w="2409" w:type="dxa"/>
            <w:vAlign w:val="bottom"/>
          </w:tcPr>
          <w:p w14:paraId="7F3E5901" w14:textId="4854100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p w14:paraId="4711CC3A" w14:textId="692FCB05"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Medical record </w:t>
            </w:r>
          </w:p>
        </w:tc>
      </w:tr>
      <w:tr w:rsidR="00CA6A00" w:rsidRPr="00CA6A00" w14:paraId="42E49CF0" w14:textId="5EE6BA5F" w:rsidTr="00393034">
        <w:tc>
          <w:tcPr>
            <w:tcW w:w="2122" w:type="dxa"/>
            <w:vAlign w:val="bottom"/>
          </w:tcPr>
          <w:p w14:paraId="325B29DF" w14:textId="22831F25"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abaste 2020</w:t>
            </w:r>
            <w:r w:rsidR="000E475D" w:rsidRPr="00CA6A00">
              <w:rPr>
                <w:rFonts w:ascii="Times New Roman" w:hAnsi="Times New Roman" w:cs="Times New Roman"/>
                <w:color w:val="000000" w:themeColor="text1"/>
                <w:sz w:val="18"/>
                <w:szCs w:val="18"/>
              </w:rPr>
              <w:fldChar w:fldCharType="begin">
                <w:fldData xml:space="preserve">PEVuZE5vdGU+PENpdGU+PEF1dGhvcj5MYWJhc3RlPC9BdXRob3I+PFllYXI+MjAyMDwvWWVhcj48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MYWJhc3RlPC9BdXRob3I+PFllYXI+MjAyMDwvWWVhcj48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19]</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6E62305E" w14:textId="764CF88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rance</w:t>
            </w:r>
          </w:p>
        </w:tc>
        <w:tc>
          <w:tcPr>
            <w:tcW w:w="2410" w:type="dxa"/>
            <w:vAlign w:val="bottom"/>
          </w:tcPr>
          <w:p w14:paraId="47E6769E" w14:textId="67C28CD0"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6F615799" w14:textId="2FBB5279"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25/48</w:t>
            </w:r>
          </w:p>
        </w:tc>
        <w:tc>
          <w:tcPr>
            <w:tcW w:w="1418" w:type="dxa"/>
            <w:vAlign w:val="bottom"/>
          </w:tcPr>
          <w:p w14:paraId="046A7E60" w14:textId="59779A42"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3.29/8.97</w:t>
            </w:r>
          </w:p>
        </w:tc>
        <w:tc>
          <w:tcPr>
            <w:tcW w:w="2268" w:type="dxa"/>
            <w:vAlign w:val="bottom"/>
          </w:tcPr>
          <w:p w14:paraId="047ECAAC" w14:textId="4597AE35"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rdiovascular surgery department</w:t>
            </w:r>
          </w:p>
        </w:tc>
        <w:tc>
          <w:tcPr>
            <w:tcW w:w="2409" w:type="dxa"/>
            <w:vAlign w:val="bottom"/>
          </w:tcPr>
          <w:p w14:paraId="065A6358" w14:textId="725F55A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ICU</w:t>
            </w:r>
          </w:p>
        </w:tc>
      </w:tr>
      <w:tr w:rsidR="00CA6A00" w:rsidRPr="00CA6A00" w14:paraId="7CA7B7BE" w14:textId="5AB40A38" w:rsidTr="00393034">
        <w:tc>
          <w:tcPr>
            <w:tcW w:w="2122" w:type="dxa"/>
            <w:vAlign w:val="bottom"/>
          </w:tcPr>
          <w:p w14:paraId="7F677072" w14:textId="49553A08"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abaste 2023</w:t>
            </w:r>
            <w:r w:rsidR="000E475D"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Labaste&lt;/Author&gt;&lt;Year&gt;2023&lt;/Year&gt;&lt;RecNum&gt;56&lt;/RecNum&gt;&lt;DisplayText&gt;[120]&lt;/DisplayText&gt;&lt;record&gt;&lt;rec-number&gt;56&lt;/rec-number&gt;&lt;foreign-keys&gt;&lt;key app="EN" db-id="sstzwfe08r9xrke295vvts57d2ew5p9sed9p" timestamp="1733820263"&gt;56&lt;/key&gt;&lt;/foreign-keys&gt;&lt;ref-type name="Journal Article"&gt;17&lt;/ref-type&gt;&lt;contributors&gt;&lt;authors&gt;&lt;author&gt;Labaste, F.&lt;/author&gt;&lt;author&gt;Delort, F.&lt;/author&gt;&lt;author&gt;Ferre, F.&lt;/author&gt;&lt;author&gt;Bounes, F.&lt;/author&gt;&lt;author&gt;Reina, N.&lt;/author&gt;&lt;author&gt;Valet, P.&lt;/author&gt;&lt;author&gt;Dray, C.&lt;/author&gt;&lt;author&gt;Minville, V.&lt;/author&gt;&lt;/authors&gt;&lt;/contributors&gt;&lt;auth-address&gt;Anesthesiology and Intensive Care Department CHU Toulouse, Toulouse, France.&amp;#xD;Institut RESTORE UMR 1301-Inserm 5070-CNRS EFS Univ. P. Sabatier, Toulouse, France.&amp;#xD;Orthopedic Surgery Department, CHU Toulouse, Toulouse, France.&lt;/auth-address&gt;&lt;titles&gt;&lt;title&gt;Postoperative delirium is a risk factor of institutionalization after hip fracture: an observational cohort study&lt;/title&gt;&lt;secondary-title&gt;Front Med (Lausanne)&lt;/secondary-title&gt;&lt;/titles&gt;&lt;periodical&gt;&lt;full-title&gt;Front Med (Lausanne)&lt;/full-title&gt;&lt;/periodical&gt;&lt;pages&gt;1165734&lt;/pages&gt;&lt;volume&gt;10&lt;/volume&gt;&lt;edition&gt;20230815&lt;/edition&gt;&lt;keywords&gt;&lt;keyword&gt;delirium&lt;/keyword&gt;&lt;keyword&gt;dependence&lt;/keyword&gt;&lt;keyword&gt;hip fracture&lt;/keyword&gt;&lt;keyword&gt;institutionalization&lt;/keyword&gt;&lt;keyword&gt;orthopedic surgery&lt;/keyword&gt;&lt;/keywords&gt;&lt;dates&gt;&lt;year&gt;2023&lt;/year&gt;&lt;/dates&gt;&lt;isbn&gt;2296-858X (Print)&amp;#xD;2296-858X (Electronic)&amp;#xD;2296-858X (Linking)&lt;/isbn&gt;&lt;accession-num&gt;37649978&lt;/accession-num&gt;&lt;urls&gt;&lt;related-urls&gt;&lt;url&gt;https://www.ncbi.nlm.nih.gov/pubmed/37649978&lt;/url&gt;&lt;/related-urls&gt;&lt;/urls&gt;&lt;custom1&gt;The authors declare that the research was conducted in the absence of any commercial or financial relationships that could be construed as a potential conflict of interest.&lt;/custom1&gt;&lt;custom2&gt;PMC10464946&lt;/custom2&gt;&lt;electronic-resource-num&gt;10.3389/fmed.2023.1165734&lt;/electronic-resource-num&gt;&lt;remote-database-name&gt;PubMed-not-MEDLINE&lt;/remote-database-name&gt;&lt;remote-database-provider&gt;NLM&lt;/remote-database-provider&gt;&lt;/record&gt;&lt;/Cite&gt;&lt;/EndNote&gt;</w:instrText>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20]</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3E51CCF6" w14:textId="4C3B26B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rance</w:t>
            </w:r>
          </w:p>
        </w:tc>
        <w:tc>
          <w:tcPr>
            <w:tcW w:w="2410" w:type="dxa"/>
            <w:vAlign w:val="bottom"/>
          </w:tcPr>
          <w:p w14:paraId="6330C378" w14:textId="14A867E8"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60C7C515" w14:textId="66B0C665"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2/51</w:t>
            </w:r>
          </w:p>
        </w:tc>
        <w:tc>
          <w:tcPr>
            <w:tcW w:w="1418" w:type="dxa"/>
            <w:vAlign w:val="bottom"/>
          </w:tcPr>
          <w:p w14:paraId="6AE0A572" w14:textId="3120AF42"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7.11/6.44</w:t>
            </w:r>
          </w:p>
        </w:tc>
        <w:tc>
          <w:tcPr>
            <w:tcW w:w="2268" w:type="dxa"/>
            <w:vAlign w:val="bottom"/>
          </w:tcPr>
          <w:p w14:paraId="4737F90E" w14:textId="6702F92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urgery-hip fracture</w:t>
            </w:r>
          </w:p>
        </w:tc>
        <w:tc>
          <w:tcPr>
            <w:tcW w:w="2409" w:type="dxa"/>
            <w:vAlign w:val="bottom"/>
          </w:tcPr>
          <w:p w14:paraId="2BD34676" w14:textId="4E65C04F"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tc>
      </w:tr>
      <w:tr w:rsidR="00CA6A00" w:rsidRPr="00CA6A00" w14:paraId="50333AA0" w14:textId="0C9229AA" w:rsidTr="00393034">
        <w:tc>
          <w:tcPr>
            <w:tcW w:w="2122" w:type="dxa"/>
            <w:vAlign w:val="bottom"/>
          </w:tcPr>
          <w:p w14:paraId="4940DDF9" w14:textId="0FB6AB73"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arge 2013</w:t>
            </w:r>
            <w:r w:rsidR="000E475D" w:rsidRPr="00CA6A00">
              <w:rPr>
                <w:rFonts w:ascii="Times New Roman" w:hAnsi="Times New Roman" w:cs="Times New Roman"/>
                <w:color w:val="000000" w:themeColor="text1"/>
                <w:sz w:val="18"/>
                <w:szCs w:val="18"/>
              </w:rPr>
              <w:fldChar w:fldCharType="begin">
                <w:fldData xml:space="preserve">PEVuZE5vdGU+PENpdGU+PEF1dGhvcj5MYXJnZTwvQXV0aG9yPjxZZWFyPjIwMTM8L1llYXI+PFJl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MYXJnZTwvQXV0aG9yPjxZZWFyPjIwMTM8L1llYXI+PFJl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21]</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58906D4D" w14:textId="6474FC00"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SA</w:t>
            </w:r>
          </w:p>
        </w:tc>
        <w:tc>
          <w:tcPr>
            <w:tcW w:w="2410" w:type="dxa"/>
            <w:vAlign w:val="bottom"/>
          </w:tcPr>
          <w:p w14:paraId="37BE06A1" w14:textId="6C365F92"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1011184C" w14:textId="7AA71E50"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40/9</w:t>
            </w:r>
          </w:p>
        </w:tc>
        <w:tc>
          <w:tcPr>
            <w:tcW w:w="1418" w:type="dxa"/>
            <w:vAlign w:val="bottom"/>
          </w:tcPr>
          <w:p w14:paraId="7ADDCBDC" w14:textId="12B8E8E2"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4.68/NA</w:t>
            </w:r>
          </w:p>
        </w:tc>
        <w:tc>
          <w:tcPr>
            <w:tcW w:w="2268" w:type="dxa"/>
            <w:vAlign w:val="bottom"/>
          </w:tcPr>
          <w:p w14:paraId="29E2B63A" w14:textId="781D1519"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rology clinic</w:t>
            </w:r>
          </w:p>
        </w:tc>
        <w:tc>
          <w:tcPr>
            <w:tcW w:w="2409" w:type="dxa"/>
            <w:vAlign w:val="bottom"/>
          </w:tcPr>
          <w:p w14:paraId="2F9EDE2F" w14:textId="308F6C0B"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tc>
      </w:tr>
      <w:tr w:rsidR="00CA6A00" w:rsidRPr="00CA6A00" w14:paraId="20F30A2E" w14:textId="08C6780A" w:rsidTr="00393034">
        <w:tc>
          <w:tcPr>
            <w:tcW w:w="2122" w:type="dxa"/>
            <w:vAlign w:val="bottom"/>
          </w:tcPr>
          <w:p w14:paraId="72B608CD" w14:textId="0BC48A57"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ee 2011</w:t>
            </w:r>
            <w:r w:rsidR="000E475D" w:rsidRPr="00CA6A00">
              <w:rPr>
                <w:rFonts w:ascii="Times New Roman" w:hAnsi="Times New Roman" w:cs="Times New Roman"/>
                <w:color w:val="000000" w:themeColor="text1"/>
                <w:sz w:val="18"/>
                <w:szCs w:val="18"/>
              </w:rPr>
              <w:fldChar w:fldCharType="begin">
                <w:fldData xml:space="preserve">PEVuZE5vdGU+PENpdGU+PEF1dGhvcj5MZWU8L0F1dGhvcj48WWVhcj4yMDExPC9ZZWFyPjxSZWNO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MZWU8L0F1dGhvcj48WWVhcj4yMDExPC9ZZWFyPjxSZWNO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22]</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4C7CA4B8" w14:textId="7D206838"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outh Korea</w:t>
            </w:r>
          </w:p>
        </w:tc>
        <w:tc>
          <w:tcPr>
            <w:tcW w:w="2410" w:type="dxa"/>
            <w:vAlign w:val="bottom"/>
          </w:tcPr>
          <w:p w14:paraId="64C8179C" w14:textId="1B35C750"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6B3EA3AC" w14:textId="6AE33E34"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59/173</w:t>
            </w:r>
          </w:p>
        </w:tc>
        <w:tc>
          <w:tcPr>
            <w:tcW w:w="1418" w:type="dxa"/>
            <w:vAlign w:val="bottom"/>
          </w:tcPr>
          <w:p w14:paraId="5D19DBD1" w14:textId="11423FD9"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9/7.7</w:t>
            </w:r>
          </w:p>
        </w:tc>
        <w:tc>
          <w:tcPr>
            <w:tcW w:w="2268" w:type="dxa"/>
            <w:vAlign w:val="bottom"/>
          </w:tcPr>
          <w:p w14:paraId="4412D524" w14:textId="0EBF4850"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urgery-hip fracture</w:t>
            </w:r>
          </w:p>
        </w:tc>
        <w:tc>
          <w:tcPr>
            <w:tcW w:w="2409" w:type="dxa"/>
            <w:vAlign w:val="bottom"/>
          </w:tcPr>
          <w:p w14:paraId="69797E47" w14:textId="0930B791"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tc>
      </w:tr>
      <w:tr w:rsidR="00CA6A00" w:rsidRPr="00CA6A00" w14:paraId="6BCCFFDB" w14:textId="77777777" w:rsidTr="00BE1E86">
        <w:tc>
          <w:tcPr>
            <w:tcW w:w="2122" w:type="dxa"/>
          </w:tcPr>
          <w:p w14:paraId="564BC145" w14:textId="4BB94B1F" w:rsidR="002D5831" w:rsidRPr="00CA6A00" w:rsidRDefault="002D5831" w:rsidP="002D583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ee 2017</w:t>
            </w:r>
            <w:r w:rsidR="00DC0941" w:rsidRPr="00CA6A00">
              <w:rPr>
                <w:rFonts w:ascii="Times New Roman" w:hAnsi="Times New Roman" w:cs="Times New Roman"/>
                <w:color w:val="000000" w:themeColor="text1"/>
                <w:sz w:val="18"/>
                <w:szCs w:val="18"/>
              </w:rPr>
              <w:fldChar w:fldCharType="begin">
                <w:fldData xml:space="preserve">PEVuZE5vdGU+PENpdGU+PEF1dGhvcj5MZWU8L0F1dGhvcj48WWVhcj4yMDE3PC9ZZWFyPjxSZWNO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==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MZWU8L0F1dGhvcj48WWVhcj4yMDE3PC9ZZWFyPjxSZWNO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==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DC0941" w:rsidRPr="00CA6A00">
              <w:rPr>
                <w:rFonts w:ascii="Times New Roman" w:hAnsi="Times New Roman" w:cs="Times New Roman"/>
                <w:color w:val="000000" w:themeColor="text1"/>
                <w:sz w:val="18"/>
                <w:szCs w:val="18"/>
              </w:rPr>
            </w:r>
            <w:r w:rsidR="00DC0941"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23]</w:t>
            </w:r>
            <w:r w:rsidR="00DC0941" w:rsidRPr="00CA6A00">
              <w:rPr>
                <w:rFonts w:ascii="Times New Roman" w:hAnsi="Times New Roman" w:cs="Times New Roman"/>
                <w:color w:val="000000" w:themeColor="text1"/>
                <w:sz w:val="18"/>
                <w:szCs w:val="18"/>
              </w:rPr>
              <w:fldChar w:fldCharType="end"/>
            </w:r>
          </w:p>
        </w:tc>
        <w:tc>
          <w:tcPr>
            <w:tcW w:w="2126" w:type="dxa"/>
          </w:tcPr>
          <w:p w14:paraId="33425B78" w14:textId="40AA355A" w:rsidR="002D5831" w:rsidRPr="00CA6A00" w:rsidRDefault="002D5831" w:rsidP="002D583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SA</w:t>
            </w:r>
          </w:p>
        </w:tc>
        <w:tc>
          <w:tcPr>
            <w:tcW w:w="2410" w:type="dxa"/>
          </w:tcPr>
          <w:p w14:paraId="13BBD78C" w14:textId="5CCD8241" w:rsidR="002D5831" w:rsidRPr="00CA6A00" w:rsidRDefault="002D5831" w:rsidP="002D583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tcPr>
          <w:p w14:paraId="2848DE3E" w14:textId="530AD92B" w:rsidR="002D5831" w:rsidRPr="00CA6A00" w:rsidRDefault="002D5831" w:rsidP="002D583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23/343</w:t>
            </w:r>
          </w:p>
        </w:tc>
        <w:tc>
          <w:tcPr>
            <w:tcW w:w="1418" w:type="dxa"/>
          </w:tcPr>
          <w:p w14:paraId="0E82B5D6" w14:textId="623A337D" w:rsidR="002D5831" w:rsidRPr="00CA6A00" w:rsidRDefault="002D5831" w:rsidP="002D583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0.8/7</w:t>
            </w:r>
          </w:p>
        </w:tc>
        <w:tc>
          <w:tcPr>
            <w:tcW w:w="2268" w:type="dxa"/>
          </w:tcPr>
          <w:p w14:paraId="478686E4" w14:textId="6DD63FB0" w:rsidR="002D5831" w:rsidRPr="00CA6A00" w:rsidRDefault="002D5831" w:rsidP="002D583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Surgery </w:t>
            </w:r>
          </w:p>
        </w:tc>
        <w:tc>
          <w:tcPr>
            <w:tcW w:w="2409" w:type="dxa"/>
          </w:tcPr>
          <w:p w14:paraId="0EF1C2DB" w14:textId="4F5637C0" w:rsidR="002D5831" w:rsidRPr="00CA6A00" w:rsidRDefault="002D5831" w:rsidP="002D583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tc>
      </w:tr>
      <w:tr w:rsidR="00CA6A00" w:rsidRPr="00CA6A00" w14:paraId="69EB0438" w14:textId="531591C1" w:rsidTr="00393034">
        <w:tc>
          <w:tcPr>
            <w:tcW w:w="2122" w:type="dxa"/>
            <w:vAlign w:val="bottom"/>
          </w:tcPr>
          <w:p w14:paraId="67243712" w14:textId="3AB385E5"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ee 2018</w:t>
            </w:r>
            <w:r w:rsidR="000E475D" w:rsidRPr="00CA6A00">
              <w:rPr>
                <w:rFonts w:ascii="Times New Roman" w:hAnsi="Times New Roman" w:cs="Times New Roman"/>
                <w:color w:val="000000" w:themeColor="text1"/>
                <w:sz w:val="18"/>
                <w:szCs w:val="18"/>
              </w:rPr>
              <w:fldChar w:fldCharType="begin">
                <w:fldData xml:space="preserve">PEVuZE5vdGU+PENpdGU+PEF1dGhvcj5MZWU8L0F1dGhvcj48WWVhcj4yMDE4PC9ZZWFyPjxSZWNO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MZWU8L0F1dGhvcj48WWVhcj4yMDE4PC9ZZWFyPjxSZWNO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24]</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7361A280" w14:textId="5308F71E"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Hong-Kong</w:t>
            </w:r>
          </w:p>
        </w:tc>
        <w:tc>
          <w:tcPr>
            <w:tcW w:w="2410" w:type="dxa"/>
            <w:vAlign w:val="bottom"/>
          </w:tcPr>
          <w:p w14:paraId="03A3F719" w14:textId="27692E4A"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444B3174" w14:textId="0421F51A"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413/187</w:t>
            </w:r>
          </w:p>
        </w:tc>
        <w:tc>
          <w:tcPr>
            <w:tcW w:w="1418" w:type="dxa"/>
            <w:vAlign w:val="bottom"/>
          </w:tcPr>
          <w:p w14:paraId="13B511E6" w14:textId="283F8D28"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A/NA</w:t>
            </w:r>
          </w:p>
        </w:tc>
        <w:tc>
          <w:tcPr>
            <w:tcW w:w="2268" w:type="dxa"/>
            <w:vAlign w:val="bottom"/>
          </w:tcPr>
          <w:p w14:paraId="247C6778" w14:textId="5B45CBA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ICU</w:t>
            </w:r>
          </w:p>
        </w:tc>
        <w:tc>
          <w:tcPr>
            <w:tcW w:w="2409" w:type="dxa"/>
            <w:vAlign w:val="bottom"/>
          </w:tcPr>
          <w:p w14:paraId="5B14C8A1" w14:textId="2CFEF9C9"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ICU</w:t>
            </w:r>
          </w:p>
        </w:tc>
      </w:tr>
      <w:tr w:rsidR="00CA6A00" w:rsidRPr="00CA6A00" w14:paraId="3083C9A0" w14:textId="072E86F1" w:rsidTr="00393034">
        <w:tc>
          <w:tcPr>
            <w:tcW w:w="2122" w:type="dxa"/>
            <w:vAlign w:val="bottom"/>
          </w:tcPr>
          <w:p w14:paraId="780DCBCE" w14:textId="054AB99A"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eslie 2005</w:t>
            </w:r>
            <w:r w:rsidR="000E475D"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Leslie&lt;/Author&gt;&lt;Year&gt;2005&lt;/Year&gt;&lt;RecNum&gt;472&lt;/RecNum&gt;&lt;DisplayText&gt;[125]&lt;/DisplayText&gt;&lt;record&gt;&lt;rec-number&gt;472&lt;/rec-number&gt;&lt;foreign-keys&gt;&lt;key app="EN" db-id="sstzwfe08r9xrke295vvts57d2ew5p9sed9p" timestamp="1734572416"&gt;472&lt;/key&gt;&lt;/foreign-keys&gt;&lt;ref-type name="Journal Article"&gt;17&lt;/ref-type&gt;&lt;contributors&gt;&lt;authors&gt;&lt;author&gt;Leslie, Douglas L&lt;/author&gt;&lt;author&gt;Zhang, Ying&lt;/author&gt;&lt;author&gt;Holford, Theodore R&lt;/author&gt;&lt;author&gt;Bogardus, Sidney T&lt;/author&gt;&lt;author&gt;Leo-Summers, Linda S&lt;/author&gt;&lt;author&gt;Inouye, Sharon K&lt;/author&gt;&lt;/authors&gt;&lt;/contributors&gt;&lt;titles&gt;&lt;title&gt;Premature death associated with delirium at 1-year follow-up&lt;/title&gt;&lt;secondary-title&gt;Archives of internal medicine&lt;/secondary-title&gt;&lt;/titles&gt;&lt;periodical&gt;&lt;full-title&gt;Archives of internal medicine&lt;/full-title&gt;&lt;/periodical&gt;&lt;pages&gt;1657-1662&lt;/pages&gt;&lt;volume&gt;165&lt;/volume&gt;&lt;number&gt;14&lt;/number&gt;&lt;dates&gt;&lt;year&gt;2005&lt;/year&gt;&lt;/dates&gt;&lt;isbn&gt;0003-9926&lt;/isbn&gt;&lt;urls&gt;&lt;/urls&gt;&lt;/record&gt;&lt;/Cite&gt;&lt;/EndNote&gt;</w:instrText>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25]</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44509A84" w14:textId="049D6691"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SA</w:t>
            </w:r>
          </w:p>
        </w:tc>
        <w:tc>
          <w:tcPr>
            <w:tcW w:w="2410" w:type="dxa"/>
            <w:vAlign w:val="bottom"/>
          </w:tcPr>
          <w:p w14:paraId="63449D62" w14:textId="6881F5D9"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5A5693DD" w14:textId="6F54330D"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65/554</w:t>
            </w:r>
          </w:p>
        </w:tc>
        <w:tc>
          <w:tcPr>
            <w:tcW w:w="1418" w:type="dxa"/>
            <w:vAlign w:val="bottom"/>
          </w:tcPr>
          <w:p w14:paraId="46736844" w14:textId="06555A8D"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0/6.5</w:t>
            </w:r>
          </w:p>
        </w:tc>
        <w:tc>
          <w:tcPr>
            <w:tcW w:w="2268" w:type="dxa"/>
            <w:vAlign w:val="bottom"/>
          </w:tcPr>
          <w:p w14:paraId="5473D085" w14:textId="1FA28E0D"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eneral medical units</w:t>
            </w:r>
          </w:p>
        </w:tc>
        <w:tc>
          <w:tcPr>
            <w:tcW w:w="2409" w:type="dxa"/>
            <w:vAlign w:val="bottom"/>
          </w:tcPr>
          <w:p w14:paraId="527D4FF6" w14:textId="4CC17221"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tc>
      </w:tr>
      <w:tr w:rsidR="00CA6A00" w:rsidRPr="00CA6A00" w14:paraId="3D049344" w14:textId="1027C8A8" w:rsidTr="00393034">
        <w:tc>
          <w:tcPr>
            <w:tcW w:w="2122" w:type="dxa"/>
            <w:vAlign w:val="bottom"/>
          </w:tcPr>
          <w:p w14:paraId="4ADABF1D" w14:textId="34995D7F"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eslie 2008</w:t>
            </w:r>
            <w:r w:rsidR="000E475D"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Leslie&lt;/Author&gt;&lt;Year&gt;2008&lt;/Year&gt;&lt;RecNum&gt;455&lt;/RecNum&gt;&lt;DisplayText&gt;[126]&lt;/DisplayText&gt;&lt;record&gt;&lt;rec-number&gt;455&lt;/rec-number&gt;&lt;foreign-keys&gt;&lt;key app="EN" db-id="sstzwfe08r9xrke295vvts57d2ew5p9sed9p" timestamp="1734571437"&gt;455&lt;/key&gt;&lt;/foreign-keys&gt;&lt;ref-type name="Journal Article"&gt;17&lt;/ref-type&gt;&lt;contributors&gt;&lt;authors&gt;&lt;author&gt;Leslie, Douglas L&lt;/author&gt;&lt;author&gt;Marcantonio, Edward R&lt;/author&gt;&lt;author&gt;Zhang, Ying&lt;/author&gt;&lt;author&gt;Leo-Summers, Linda&lt;/author&gt;&lt;author&gt;Inouye, Sharon K&lt;/author&gt;&lt;/authors&gt;&lt;/contributors&gt;&lt;titles&gt;&lt;title&gt;One-year health care costs associated with delirium in the elderly population&lt;/title&gt;&lt;secondary-title&gt;Archives of internal medicine&lt;/secondary-title&gt;&lt;/titles&gt;&lt;periodical&gt;&lt;full-title&gt;Archives of internal medicine&lt;/full-title&gt;&lt;/periodical&gt;&lt;pages&gt;27-32&lt;/pages&gt;&lt;volume&gt;168&lt;/volume&gt;&lt;number&gt;1&lt;/number&gt;&lt;dates&gt;&lt;year&gt;2008&lt;/year&gt;&lt;/dates&gt;&lt;isbn&gt;0003-9926&lt;/isbn&gt;&lt;urls&gt;&lt;/urls&gt;&lt;/record&gt;&lt;/Cite&gt;&lt;/EndNote&gt;</w:instrText>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26]</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44E29A05" w14:textId="43CD9D14"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SA</w:t>
            </w:r>
          </w:p>
        </w:tc>
        <w:tc>
          <w:tcPr>
            <w:tcW w:w="2410" w:type="dxa"/>
            <w:vAlign w:val="bottom"/>
          </w:tcPr>
          <w:p w14:paraId="443B8D87" w14:textId="1354E53C"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3BB15A78" w14:textId="022DD1E4"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29/512</w:t>
            </w:r>
          </w:p>
        </w:tc>
        <w:tc>
          <w:tcPr>
            <w:tcW w:w="1418" w:type="dxa"/>
            <w:vAlign w:val="bottom"/>
          </w:tcPr>
          <w:p w14:paraId="1DE8930D" w14:textId="257BE6E7"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0.2/6.4</w:t>
            </w:r>
          </w:p>
        </w:tc>
        <w:tc>
          <w:tcPr>
            <w:tcW w:w="2268" w:type="dxa"/>
            <w:vAlign w:val="bottom"/>
          </w:tcPr>
          <w:p w14:paraId="7E5E0AF2" w14:textId="3A304E08"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eneral medical units</w:t>
            </w:r>
          </w:p>
        </w:tc>
        <w:tc>
          <w:tcPr>
            <w:tcW w:w="2409" w:type="dxa"/>
            <w:vAlign w:val="bottom"/>
          </w:tcPr>
          <w:p w14:paraId="69382832" w14:textId="34443B39"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tc>
      </w:tr>
      <w:tr w:rsidR="00CA6A00" w:rsidRPr="00CA6A00" w14:paraId="6C2CD3DA" w14:textId="576E7E49" w:rsidTr="00393034">
        <w:tc>
          <w:tcPr>
            <w:tcW w:w="2122" w:type="dxa"/>
            <w:vAlign w:val="bottom"/>
          </w:tcPr>
          <w:p w14:paraId="73926E78" w14:textId="37F0381C"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ewis 1995</w:t>
            </w:r>
            <w:r w:rsidR="000E475D"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Lewis&lt;/Author&gt;&lt;Year&gt;1995&lt;/Year&gt;&lt;RecNum&gt;456&lt;/RecNum&gt;&lt;DisplayText&gt;[127]&lt;/DisplayText&gt;&lt;record&gt;&lt;rec-number&gt;456&lt;/rec-number&gt;&lt;foreign-keys&gt;&lt;key app="EN" db-id="sstzwfe08r9xrke295vvts57d2ew5p9sed9p" timestamp="1734571497"&gt;456&lt;/key&gt;&lt;/foreign-keys&gt;&lt;ref-type name="Journal Article"&gt;17&lt;/ref-type&gt;&lt;contributors&gt;&lt;authors&gt;&lt;author&gt;Lewis, Lawrence M&lt;/author&gt;&lt;author&gt;Miller, Douglas K&lt;/author&gt;&lt;author&gt;Morley, John E&lt;/author&gt;&lt;author&gt;Nork, Mary Jo&lt;/author&gt;&lt;author&gt;Lasater, Laura C&lt;/author&gt;&lt;/authors&gt;&lt;/contributors&gt;&lt;titles&gt;&lt;title&gt;Unrecognized delirium in ED geriatric patients&lt;/title&gt;&lt;secondary-title&gt;The American journal of emergency medicine&lt;/secondary-title&gt;&lt;/titles&gt;&lt;periodical&gt;&lt;full-title&gt;The American journal of emergency medicine&lt;/full-title&gt;&lt;/periodical&gt;&lt;pages&gt;142-145&lt;/pages&gt;&lt;volume&gt;13&lt;/volume&gt;&lt;number&gt;2&lt;/number&gt;&lt;dates&gt;&lt;year&gt;1995&lt;/year&gt;&lt;/dates&gt;&lt;isbn&gt;0735-6757&lt;/isbn&gt;&lt;urls&gt;&lt;/urls&gt;&lt;/record&gt;&lt;/Cite&gt;&lt;/EndNote&gt;</w:instrText>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27]</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53A4D878" w14:textId="55EDD13D"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SA</w:t>
            </w:r>
          </w:p>
        </w:tc>
        <w:tc>
          <w:tcPr>
            <w:tcW w:w="2410" w:type="dxa"/>
            <w:vAlign w:val="bottom"/>
          </w:tcPr>
          <w:p w14:paraId="76115C91" w14:textId="01CAD7CC"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131912E0" w14:textId="668FFB00"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A</w:t>
            </w:r>
          </w:p>
        </w:tc>
        <w:tc>
          <w:tcPr>
            <w:tcW w:w="1418" w:type="dxa"/>
            <w:vAlign w:val="bottom"/>
          </w:tcPr>
          <w:p w14:paraId="43F5D9F1" w14:textId="1C400B25"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A/NA</w:t>
            </w:r>
          </w:p>
        </w:tc>
        <w:tc>
          <w:tcPr>
            <w:tcW w:w="2268" w:type="dxa"/>
            <w:vAlign w:val="bottom"/>
          </w:tcPr>
          <w:p w14:paraId="49B6BFBA" w14:textId="2BDEFDDF"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ED </w:t>
            </w:r>
          </w:p>
        </w:tc>
        <w:tc>
          <w:tcPr>
            <w:tcW w:w="2409" w:type="dxa"/>
            <w:vAlign w:val="bottom"/>
          </w:tcPr>
          <w:p w14:paraId="5160F3DE" w14:textId="38A0CE60"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tc>
      </w:tr>
      <w:tr w:rsidR="00CA6A00" w:rsidRPr="00CA6A00" w14:paraId="73475B02" w14:textId="27383CD9" w:rsidTr="00393034">
        <w:tc>
          <w:tcPr>
            <w:tcW w:w="2122" w:type="dxa"/>
            <w:vAlign w:val="bottom"/>
          </w:tcPr>
          <w:p w14:paraId="0EC841C4" w14:textId="776E576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i 2019</w:t>
            </w:r>
            <w:r w:rsidR="000E475D"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Li&lt;/Author&gt;&lt;Year&gt;2019&lt;/Year&gt;&lt;RecNum&gt;325&lt;/RecNum&gt;&lt;DisplayText&gt;[128]&lt;/DisplayText&gt;&lt;record&gt;&lt;rec-number&gt;325&lt;/rec-number&gt;&lt;foreign-keys&gt;&lt;key app="EN" db-id="sstzwfe08r9xrke295vvts57d2ew5p9sed9p" timestamp="1734569393"&gt;325&lt;/key&gt;&lt;/foreign-keys&gt;&lt;ref-type name="Journal Article"&gt;17&lt;/ref-type&gt;&lt;contributors&gt;&lt;authors&gt;&lt;author&gt;Li, S.&lt;/author&gt;&lt;author&gt;Zhang, X. H.&lt;/author&gt;&lt;author&gt;Zhou, G. D.&lt;/author&gt;&lt;author&gt;Wang, J. F.&lt;/author&gt;&lt;/authors&gt;&lt;/contributors&gt;&lt;auth-address&gt;Department of Cardiology, The Third Affiliated Hospital of Anhui Medical University, Hefei, Anhui 230061, P.R. China.&lt;/auth-address&gt;&lt;titles&gt;&lt;title&gt;Delirium after primary percutaneous coronary intervention in aged individuals with acute ST-segment elevation myocardial infarction: A retrospective study&lt;/title&gt;&lt;secondary-title&gt;Exp Ther Med&lt;/secondary-title&gt;&lt;/titles&gt;&lt;periodical&gt;&lt;full-title&gt;Exp Ther Med&lt;/full-title&gt;&lt;/periodical&gt;&lt;pages&gt;3807-3813&lt;/pages&gt;&lt;volume&gt;17&lt;/volume&gt;&lt;number&gt;5&lt;/number&gt;&lt;edition&gt;20190314&lt;/edition&gt;&lt;keywords&gt;&lt;keyword&gt;ST-segment elevation&lt;/keyword&gt;&lt;keyword&gt;delirium&lt;/keyword&gt;&lt;keyword&gt;incidence&lt;/keyword&gt;&lt;keyword&gt;myocardial infarction&lt;/keyword&gt;&lt;keyword&gt;percutaneous coronary intervention&lt;/keyword&gt;&lt;keyword&gt;risk factors&lt;/keyword&gt;&lt;/keywords&gt;&lt;dates&gt;&lt;year&gt;2019&lt;/year&gt;&lt;pub-dates&gt;&lt;date&gt;May&lt;/date&gt;&lt;/pub-dates&gt;&lt;/dates&gt;&lt;isbn&gt;1792-0981 (Print)&amp;#xD;1792-1015 (Electronic)&amp;#xD;1792-0981 (Linking)&lt;/isbn&gt;&lt;accession-num&gt;30988767&lt;/accession-num&gt;&lt;urls&gt;&lt;related-urls&gt;&lt;url&gt;https://www.ncbi.nlm.nih.gov/pubmed/30988767&lt;/url&gt;&lt;/related-urls&gt;&lt;/urls&gt;&lt;custom2&gt;PMC6447909&lt;/custom2&gt;&lt;electronic-resource-num&gt;10.3892/etm.2019.7398&lt;/electronic-resource-num&gt;&lt;remote-database-name&gt;PubMed-not-MEDLINE&lt;/remote-database-name&gt;&lt;remote-database-provider&gt;NLM&lt;/remote-database-provider&gt;&lt;/record&gt;&lt;/Cite&gt;&lt;/EndNote&gt;</w:instrText>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28]</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338FC183" w14:textId="1BC2E0E8"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hina</w:t>
            </w:r>
          </w:p>
        </w:tc>
        <w:tc>
          <w:tcPr>
            <w:tcW w:w="2410" w:type="dxa"/>
            <w:vAlign w:val="bottom"/>
          </w:tcPr>
          <w:p w14:paraId="2CFF991B" w14:textId="79369F3B"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64A16478" w14:textId="1B818E74"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58/53</w:t>
            </w:r>
          </w:p>
        </w:tc>
        <w:tc>
          <w:tcPr>
            <w:tcW w:w="1418" w:type="dxa"/>
            <w:vAlign w:val="bottom"/>
          </w:tcPr>
          <w:p w14:paraId="1E982A42" w14:textId="68BA4F4A"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8.95/12.16</w:t>
            </w:r>
          </w:p>
        </w:tc>
        <w:tc>
          <w:tcPr>
            <w:tcW w:w="2268" w:type="dxa"/>
            <w:vAlign w:val="bottom"/>
          </w:tcPr>
          <w:p w14:paraId="4E99F793" w14:textId="10A8E9E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epartment of cardiology</w:t>
            </w:r>
          </w:p>
        </w:tc>
        <w:tc>
          <w:tcPr>
            <w:tcW w:w="2409" w:type="dxa"/>
            <w:vAlign w:val="bottom"/>
          </w:tcPr>
          <w:p w14:paraId="4E4934FF" w14:textId="0C1A1C75"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ICU</w:t>
            </w:r>
          </w:p>
        </w:tc>
      </w:tr>
      <w:tr w:rsidR="00CA6A00" w:rsidRPr="00CA6A00" w14:paraId="380C2A2A" w14:textId="1D9102C8" w:rsidTr="00393034">
        <w:tc>
          <w:tcPr>
            <w:tcW w:w="2122" w:type="dxa"/>
            <w:vAlign w:val="bottom"/>
          </w:tcPr>
          <w:p w14:paraId="78A02F14" w14:textId="168A2849"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i 2021</w:t>
            </w:r>
            <w:r w:rsidR="000E475D" w:rsidRPr="00CA6A00">
              <w:rPr>
                <w:rFonts w:ascii="Times New Roman" w:hAnsi="Times New Roman" w:cs="Times New Roman"/>
                <w:color w:val="000000" w:themeColor="text1"/>
                <w:sz w:val="18"/>
                <w:szCs w:val="18"/>
              </w:rPr>
              <w:fldChar w:fldCharType="begin">
                <w:fldData xml:space="preserve">PEVuZE5vdGU+PENpdGU+PEF1dGhvcj5MaTwvQXV0aG9yPjxZZWFyPjIwMjE8L1llYXI+PFJlY051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MaTwvQXV0aG9yPjxZZWFyPjIwMjE8L1llYXI+PFJlY051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29]</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343AFFBD" w14:textId="14CE50C0"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Taiwan</w:t>
            </w:r>
          </w:p>
        </w:tc>
        <w:tc>
          <w:tcPr>
            <w:tcW w:w="2410" w:type="dxa"/>
            <w:vAlign w:val="bottom"/>
          </w:tcPr>
          <w:p w14:paraId="5671B7AC" w14:textId="4F611B1A"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63A01C4C" w14:textId="6BD15C73"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95/103</w:t>
            </w:r>
          </w:p>
        </w:tc>
        <w:tc>
          <w:tcPr>
            <w:tcW w:w="1418" w:type="dxa"/>
            <w:vAlign w:val="bottom"/>
          </w:tcPr>
          <w:p w14:paraId="106A6F25" w14:textId="7165C29B"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1.9/12.5</w:t>
            </w:r>
          </w:p>
        </w:tc>
        <w:tc>
          <w:tcPr>
            <w:tcW w:w="2268" w:type="dxa"/>
            <w:vAlign w:val="bottom"/>
          </w:tcPr>
          <w:p w14:paraId="5E36A89E" w14:textId="3B21D0DB"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urgery-cardiac</w:t>
            </w:r>
          </w:p>
        </w:tc>
        <w:tc>
          <w:tcPr>
            <w:tcW w:w="2409" w:type="dxa"/>
            <w:vAlign w:val="bottom"/>
          </w:tcPr>
          <w:p w14:paraId="1313F242" w14:textId="60C27757"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tc>
      </w:tr>
      <w:tr w:rsidR="00CA6A00" w:rsidRPr="00CA6A00" w14:paraId="64D44077" w14:textId="263FB5DA" w:rsidTr="00393034">
        <w:tc>
          <w:tcPr>
            <w:tcW w:w="2122" w:type="dxa"/>
            <w:vAlign w:val="bottom"/>
          </w:tcPr>
          <w:p w14:paraId="2C35FCC3" w14:textId="553FD278"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iang 2014</w:t>
            </w:r>
            <w:r w:rsidR="000E475D" w:rsidRPr="00CA6A00">
              <w:rPr>
                <w:rFonts w:ascii="Times New Roman" w:hAnsi="Times New Roman" w:cs="Times New Roman"/>
                <w:color w:val="000000" w:themeColor="text1"/>
                <w:sz w:val="18"/>
                <w:szCs w:val="18"/>
              </w:rPr>
              <w:fldChar w:fldCharType="begin">
                <w:fldData xml:space="preserve">PEVuZE5vdGU+PENpdGU+PEF1dGhvcj5MaWFuZzwvQXV0aG9yPjxZZWFyPjIwMTQ8L1llYXI+PFJl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MaWFuZzwvQXV0aG9yPjxZZWFyPjIwMTQ8L1llYXI+PFJl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30]</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2E2E8714" w14:textId="65EEF52B"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Taiwan</w:t>
            </w:r>
          </w:p>
        </w:tc>
        <w:tc>
          <w:tcPr>
            <w:tcW w:w="2410" w:type="dxa"/>
            <w:vAlign w:val="bottom"/>
          </w:tcPr>
          <w:p w14:paraId="4A00D39F" w14:textId="186ED8C5"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1CC34DEF" w14:textId="678A176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08/124</w:t>
            </w:r>
          </w:p>
        </w:tc>
        <w:tc>
          <w:tcPr>
            <w:tcW w:w="1418" w:type="dxa"/>
            <w:vAlign w:val="bottom"/>
          </w:tcPr>
          <w:p w14:paraId="0B919521" w14:textId="0DE2C635"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4.7/7.8</w:t>
            </w:r>
          </w:p>
        </w:tc>
        <w:tc>
          <w:tcPr>
            <w:tcW w:w="2268" w:type="dxa"/>
            <w:vAlign w:val="bottom"/>
          </w:tcPr>
          <w:p w14:paraId="6B12DB84" w14:textId="1B563328"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Orthopaedic surgery</w:t>
            </w:r>
          </w:p>
        </w:tc>
        <w:tc>
          <w:tcPr>
            <w:tcW w:w="2409" w:type="dxa"/>
            <w:vAlign w:val="bottom"/>
          </w:tcPr>
          <w:p w14:paraId="352B76A9" w14:textId="1F691F59"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tc>
      </w:tr>
      <w:tr w:rsidR="00CA6A00" w:rsidRPr="00CA6A00" w14:paraId="5F45AC62" w14:textId="591A11F2" w:rsidTr="00393034">
        <w:tc>
          <w:tcPr>
            <w:tcW w:w="2122" w:type="dxa"/>
            <w:vAlign w:val="bottom"/>
          </w:tcPr>
          <w:p w14:paraId="5BB231D7" w14:textId="298473DC"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ima 2010</w:t>
            </w:r>
            <w:r w:rsidR="000E475D" w:rsidRPr="00CA6A00">
              <w:rPr>
                <w:rFonts w:ascii="Times New Roman" w:hAnsi="Times New Roman" w:cs="Times New Roman"/>
                <w:color w:val="000000" w:themeColor="text1"/>
                <w:sz w:val="18"/>
                <w:szCs w:val="18"/>
              </w:rPr>
              <w:fldChar w:fldCharType="begin">
                <w:fldData xml:space="preserve">PEVuZE5vdGU+PENpdGU+PEF1dGhvcj5MaW1hPC9BdXRob3I+PFllYXI+MjAxMDwvWWVhcj48UmVj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MaW1hPC9BdXRob3I+PFllYXI+MjAxMDwvWWVhcj48UmVj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31]</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5E2EDAF9" w14:textId="71E63093"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Brazil</w:t>
            </w:r>
          </w:p>
        </w:tc>
        <w:tc>
          <w:tcPr>
            <w:tcW w:w="2410" w:type="dxa"/>
            <w:vAlign w:val="bottom"/>
          </w:tcPr>
          <w:p w14:paraId="46936271" w14:textId="69B12C4C"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1F3456AE" w14:textId="5732E133"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93/106</w:t>
            </w:r>
          </w:p>
        </w:tc>
        <w:tc>
          <w:tcPr>
            <w:tcW w:w="1418" w:type="dxa"/>
            <w:vAlign w:val="bottom"/>
          </w:tcPr>
          <w:p w14:paraId="35EE0B95" w14:textId="2B01CB0E"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7.9/NA</w:t>
            </w:r>
          </w:p>
        </w:tc>
        <w:tc>
          <w:tcPr>
            <w:tcW w:w="2268" w:type="dxa"/>
            <w:vAlign w:val="bottom"/>
          </w:tcPr>
          <w:p w14:paraId="083F19B7" w14:textId="54F557F4"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eriatric Unit</w:t>
            </w:r>
          </w:p>
        </w:tc>
        <w:tc>
          <w:tcPr>
            <w:tcW w:w="2409" w:type="dxa"/>
            <w:vAlign w:val="bottom"/>
          </w:tcPr>
          <w:p w14:paraId="23F9A5B2" w14:textId="1EE44B89"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SM-IV</w:t>
            </w:r>
          </w:p>
        </w:tc>
      </w:tr>
      <w:tr w:rsidR="00CA6A00" w:rsidRPr="00CA6A00" w14:paraId="28533A3A" w14:textId="173E9767" w:rsidTr="00393034">
        <w:tc>
          <w:tcPr>
            <w:tcW w:w="2122" w:type="dxa"/>
            <w:vAlign w:val="bottom"/>
          </w:tcPr>
          <w:p w14:paraId="0EF3043F" w14:textId="66886318"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ingehall 2017</w:t>
            </w:r>
            <w:r w:rsidR="000E475D" w:rsidRPr="00CA6A00">
              <w:rPr>
                <w:rFonts w:ascii="Times New Roman" w:hAnsi="Times New Roman" w:cs="Times New Roman"/>
                <w:color w:val="000000" w:themeColor="text1"/>
                <w:sz w:val="18"/>
                <w:szCs w:val="18"/>
              </w:rPr>
              <w:fldChar w:fldCharType="begin">
                <w:fldData xml:space="preserve">PEVuZE5vdGU+PENpdGU+PEF1dGhvcj5MaW5nZWhhbGw8L0F1dGhvcj48WWVhcj4yMDE3PC9ZZWFy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==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MaW5nZWhhbGw8L0F1dGhvcj48WWVhcj4yMDE3PC9ZZWFy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==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32]</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1BF693CB" w14:textId="71A9BC5E"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weden</w:t>
            </w:r>
          </w:p>
        </w:tc>
        <w:tc>
          <w:tcPr>
            <w:tcW w:w="2410" w:type="dxa"/>
            <w:vAlign w:val="bottom"/>
          </w:tcPr>
          <w:p w14:paraId="5D90A158" w14:textId="2B74ACB9"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108A9B91" w14:textId="1CF7B5FE"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9/35</w:t>
            </w:r>
          </w:p>
        </w:tc>
        <w:tc>
          <w:tcPr>
            <w:tcW w:w="1418" w:type="dxa"/>
            <w:vAlign w:val="bottom"/>
          </w:tcPr>
          <w:p w14:paraId="307EC10D" w14:textId="298B1950"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6.5/4.4</w:t>
            </w:r>
          </w:p>
        </w:tc>
        <w:tc>
          <w:tcPr>
            <w:tcW w:w="2268" w:type="dxa"/>
            <w:vAlign w:val="bottom"/>
          </w:tcPr>
          <w:p w14:paraId="09C0CC1E" w14:textId="633BFDFC"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rdiac surgery</w:t>
            </w:r>
          </w:p>
        </w:tc>
        <w:tc>
          <w:tcPr>
            <w:tcW w:w="2409" w:type="dxa"/>
            <w:vAlign w:val="bottom"/>
          </w:tcPr>
          <w:p w14:paraId="3312AFE8" w14:textId="37329512"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SM-IV-TR</w:t>
            </w:r>
          </w:p>
        </w:tc>
      </w:tr>
      <w:tr w:rsidR="00CA6A00" w:rsidRPr="00CA6A00" w14:paraId="4011002D" w14:textId="11D29B09" w:rsidTr="00393034">
        <w:tc>
          <w:tcPr>
            <w:tcW w:w="2122" w:type="dxa"/>
            <w:vAlign w:val="bottom"/>
          </w:tcPr>
          <w:p w14:paraId="79212DE4" w14:textId="1EAAE382"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undström 2003</w:t>
            </w:r>
            <w:r w:rsidR="000E475D" w:rsidRPr="00CA6A00">
              <w:rPr>
                <w:rFonts w:ascii="Times New Roman" w:hAnsi="Times New Roman" w:cs="Times New Roman"/>
                <w:color w:val="000000" w:themeColor="text1"/>
                <w:sz w:val="18"/>
                <w:szCs w:val="18"/>
              </w:rPr>
              <w:fldChar w:fldCharType="begin">
                <w:fldData xml:space="preserve">PEVuZE5vdGU+PENpdGU+PEF1dGhvcj5MdW5kc3Ryb208L0F1dGhvcj48WWVhcj4yMDAzPC9ZZWFy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MdW5kc3Ryb208L0F1dGhvcj48WWVhcj4yMDAzPC9ZZWFy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33]</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08EA6FE1" w14:textId="1C33FAF5"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weden</w:t>
            </w:r>
          </w:p>
        </w:tc>
        <w:tc>
          <w:tcPr>
            <w:tcW w:w="2410" w:type="dxa"/>
            <w:vAlign w:val="bottom"/>
          </w:tcPr>
          <w:p w14:paraId="24D2BB85" w14:textId="13DED4EA"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43709A4F" w14:textId="26CED211"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8/60</w:t>
            </w:r>
          </w:p>
        </w:tc>
        <w:tc>
          <w:tcPr>
            <w:tcW w:w="1418" w:type="dxa"/>
            <w:vAlign w:val="bottom"/>
          </w:tcPr>
          <w:p w14:paraId="51DC9CFE" w14:textId="3F5E5FEC"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9.1/8.1</w:t>
            </w:r>
          </w:p>
        </w:tc>
        <w:tc>
          <w:tcPr>
            <w:tcW w:w="2268" w:type="dxa"/>
            <w:vAlign w:val="bottom"/>
          </w:tcPr>
          <w:p w14:paraId="177FA361" w14:textId="00CC8B8F"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Orthopaedic Surgery</w:t>
            </w:r>
          </w:p>
        </w:tc>
        <w:tc>
          <w:tcPr>
            <w:tcW w:w="2409" w:type="dxa"/>
            <w:vAlign w:val="bottom"/>
          </w:tcPr>
          <w:p w14:paraId="4A27094A" w14:textId="2A8DA643"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SM-IV</w:t>
            </w:r>
          </w:p>
        </w:tc>
      </w:tr>
      <w:tr w:rsidR="00CA6A00" w:rsidRPr="00CA6A00" w14:paraId="6F61D434" w14:textId="4A1FCBD8" w:rsidTr="00393034">
        <w:tc>
          <w:tcPr>
            <w:tcW w:w="2122" w:type="dxa"/>
            <w:vAlign w:val="bottom"/>
          </w:tcPr>
          <w:p w14:paraId="4E17CB69" w14:textId="6F1986B2"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uz 2020</w:t>
            </w:r>
            <w:r w:rsidR="000E475D" w:rsidRPr="00CA6A00">
              <w:rPr>
                <w:rFonts w:ascii="Times New Roman" w:hAnsi="Times New Roman" w:cs="Times New Roman"/>
                <w:color w:val="000000" w:themeColor="text1"/>
                <w:sz w:val="18"/>
                <w:szCs w:val="18"/>
              </w:rPr>
              <w:fldChar w:fldCharType="begin">
                <w:fldData xml:space="preserve">PEVuZE5vdGU+PENpdGU+PEF1dGhvcj5MdXo8L0F1dGhvcj48WWVhcj4yMDIwPC9ZZWFyPjxSZWNO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MdXo8L0F1dGhvcj48WWVhcj4yMDIwPC9ZZWFyPjxSZWNO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34]</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01E369D1" w14:textId="4F289432"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Brazil</w:t>
            </w:r>
          </w:p>
        </w:tc>
        <w:tc>
          <w:tcPr>
            <w:tcW w:w="2410" w:type="dxa"/>
            <w:vAlign w:val="bottom"/>
          </w:tcPr>
          <w:p w14:paraId="0C5F3545" w14:textId="5C4080C0"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3B8B5057" w14:textId="51654327"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20/96</w:t>
            </w:r>
          </w:p>
        </w:tc>
        <w:tc>
          <w:tcPr>
            <w:tcW w:w="1418" w:type="dxa"/>
            <w:vAlign w:val="bottom"/>
          </w:tcPr>
          <w:p w14:paraId="6A95F3E2" w14:textId="6F210CB2"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5.25/NA</w:t>
            </w:r>
          </w:p>
        </w:tc>
        <w:tc>
          <w:tcPr>
            <w:tcW w:w="2268" w:type="dxa"/>
            <w:vAlign w:val="bottom"/>
          </w:tcPr>
          <w:p w14:paraId="15BA114D" w14:textId="7A444C61"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ICU</w:t>
            </w:r>
          </w:p>
        </w:tc>
        <w:tc>
          <w:tcPr>
            <w:tcW w:w="2409" w:type="dxa"/>
            <w:vAlign w:val="bottom"/>
          </w:tcPr>
          <w:p w14:paraId="2A47FC50" w14:textId="17302033"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ICU</w:t>
            </w:r>
          </w:p>
        </w:tc>
      </w:tr>
      <w:tr w:rsidR="00CA6A00" w:rsidRPr="00CA6A00" w14:paraId="53DA21E5" w14:textId="2AF1167C" w:rsidTr="00393034">
        <w:tc>
          <w:tcPr>
            <w:tcW w:w="2122" w:type="dxa"/>
            <w:vAlign w:val="bottom"/>
          </w:tcPr>
          <w:p w14:paraId="3DA0700B" w14:textId="6B57D4D0"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aclullich 2019</w:t>
            </w:r>
            <w:r w:rsidR="000E475D" w:rsidRPr="00CA6A00">
              <w:rPr>
                <w:rFonts w:ascii="Times New Roman" w:hAnsi="Times New Roman" w:cs="Times New Roman"/>
                <w:color w:val="000000" w:themeColor="text1"/>
                <w:sz w:val="18"/>
                <w:szCs w:val="18"/>
              </w:rPr>
              <w:fldChar w:fldCharType="begin">
                <w:fldData xml:space="preserve">PEVuZE5vdGU+PENpdGU+PEF1dGhvcj5NYWNMdWxsaWNoPC9BdXRob3I+PFllYXI+MjAxOTwvWWVh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NYWNMdWxsaWNoPC9BdXRob3I+PFllYXI+MjAxOTwvWWVh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35]</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4EF723FF" w14:textId="4F85D8DF"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UK </w:t>
            </w:r>
          </w:p>
        </w:tc>
        <w:tc>
          <w:tcPr>
            <w:tcW w:w="2410" w:type="dxa"/>
            <w:vAlign w:val="bottom"/>
          </w:tcPr>
          <w:p w14:paraId="7A2CCAD8" w14:textId="3639DBEC"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236EBF2D" w14:textId="190090A7"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49/436</w:t>
            </w:r>
          </w:p>
        </w:tc>
        <w:tc>
          <w:tcPr>
            <w:tcW w:w="1418" w:type="dxa"/>
            <w:vAlign w:val="bottom"/>
          </w:tcPr>
          <w:p w14:paraId="6AA8DAD1" w14:textId="6BF4CB00"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1.4/6.4</w:t>
            </w:r>
          </w:p>
        </w:tc>
        <w:tc>
          <w:tcPr>
            <w:tcW w:w="2268" w:type="dxa"/>
            <w:vAlign w:val="bottom"/>
          </w:tcPr>
          <w:p w14:paraId="11D09535" w14:textId="5217B0F5"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ED and </w:t>
            </w:r>
            <w:r w:rsidRPr="00CA6A00">
              <w:rPr>
                <w:rFonts w:ascii="Times New Roman" w:hAnsi="Times New Roman" w:cs="Times New Roman"/>
                <w:color w:val="000000" w:themeColor="text1"/>
                <w:sz w:val="18"/>
                <w:szCs w:val="18"/>
              </w:rPr>
              <w:br/>
              <w:t>acute general medical wards</w:t>
            </w:r>
          </w:p>
          <w:p w14:paraId="6ADF69FA" w14:textId="46C7852A" w:rsidR="00F129B1" w:rsidRPr="00CA6A00" w:rsidRDefault="00F129B1" w:rsidP="00F129B1">
            <w:pPr>
              <w:rPr>
                <w:rFonts w:ascii="Times New Roman" w:hAnsi="Times New Roman" w:cs="Times New Roman"/>
                <w:color w:val="000000" w:themeColor="text1"/>
                <w:sz w:val="18"/>
                <w:szCs w:val="18"/>
              </w:rPr>
            </w:pPr>
          </w:p>
        </w:tc>
        <w:tc>
          <w:tcPr>
            <w:tcW w:w="2409" w:type="dxa"/>
            <w:vAlign w:val="bottom"/>
          </w:tcPr>
          <w:p w14:paraId="1B95D907" w14:textId="10BA0E02"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4AT</w:t>
            </w:r>
          </w:p>
          <w:p w14:paraId="5EB3A5BA" w14:textId="77777777"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p w14:paraId="2CE9B5A6" w14:textId="77777777"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SM-4</w:t>
            </w:r>
          </w:p>
          <w:p w14:paraId="27804C05" w14:textId="4CB81B2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RS-R98</w:t>
            </w:r>
          </w:p>
        </w:tc>
      </w:tr>
      <w:tr w:rsidR="00CA6A00" w:rsidRPr="00CA6A00" w14:paraId="27265181" w14:textId="06DEB713" w:rsidTr="00393034">
        <w:tc>
          <w:tcPr>
            <w:tcW w:w="2122" w:type="dxa"/>
            <w:vAlign w:val="bottom"/>
          </w:tcPr>
          <w:p w14:paraId="1E35E041" w14:textId="0B5B3A21"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arcantonio 2005</w:t>
            </w:r>
            <w:r w:rsidR="000E475D" w:rsidRPr="00CA6A00">
              <w:rPr>
                <w:rFonts w:ascii="Times New Roman" w:hAnsi="Times New Roman" w:cs="Times New Roman"/>
                <w:color w:val="000000" w:themeColor="text1"/>
                <w:sz w:val="18"/>
                <w:szCs w:val="18"/>
              </w:rPr>
              <w:fldChar w:fldCharType="begin">
                <w:fldData xml:space="preserve">PEVuZE5vdGU+PENpdGU+PEF1dGhvcj5NYXJjYW50b25pbzwvQXV0aG9yPjxZZWFyPjIwMDU8L1ll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NYXJjYW50b25pbzwvQXV0aG9yPjxZZWFyPjIwMDU8L1ll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36]</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13E8CD92" w14:textId="569FFE4D"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SA</w:t>
            </w:r>
          </w:p>
        </w:tc>
        <w:tc>
          <w:tcPr>
            <w:tcW w:w="2410" w:type="dxa"/>
            <w:vAlign w:val="bottom"/>
          </w:tcPr>
          <w:p w14:paraId="6523171B" w14:textId="514ED9B2"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0E3A4213" w14:textId="5A560089"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56/340</w:t>
            </w:r>
          </w:p>
        </w:tc>
        <w:tc>
          <w:tcPr>
            <w:tcW w:w="1418" w:type="dxa"/>
            <w:vAlign w:val="bottom"/>
          </w:tcPr>
          <w:p w14:paraId="6C058F84" w14:textId="42D9249C"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A</w:t>
            </w:r>
          </w:p>
        </w:tc>
        <w:tc>
          <w:tcPr>
            <w:tcW w:w="2268" w:type="dxa"/>
            <w:vAlign w:val="bottom"/>
          </w:tcPr>
          <w:p w14:paraId="2C5FB922" w14:textId="780EA713"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killed nursing facilities</w:t>
            </w:r>
          </w:p>
        </w:tc>
        <w:tc>
          <w:tcPr>
            <w:tcW w:w="2409" w:type="dxa"/>
            <w:vAlign w:val="bottom"/>
          </w:tcPr>
          <w:p w14:paraId="2395DC3C" w14:textId="529D78F5"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tc>
      </w:tr>
      <w:tr w:rsidR="00CA6A00" w:rsidRPr="00CA6A00" w14:paraId="4B75F3C8" w14:textId="783CFA51" w:rsidTr="00393034">
        <w:tc>
          <w:tcPr>
            <w:tcW w:w="2122" w:type="dxa"/>
            <w:vAlign w:val="bottom"/>
          </w:tcPr>
          <w:p w14:paraId="041181EE" w14:textId="2B0A36FB"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ariz 2013</w:t>
            </w:r>
            <w:r w:rsidR="000E475D"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Mariz&lt;/Author&gt;&lt;Year&gt;2013&lt;/Year&gt;&lt;RecNum&gt;457&lt;/RecNum&gt;&lt;DisplayText&gt;[137]&lt;/DisplayText&gt;&lt;record&gt;&lt;rec-number&gt;457&lt;/rec-number&gt;&lt;foreign-keys&gt;&lt;key app="EN" db-id="sstzwfe08r9xrke295vvts57d2ew5p9sed9p" timestamp="1734571564"&gt;457&lt;/key&gt;&lt;/foreign-keys&gt;&lt;ref-type name="Journal Article"&gt;17&lt;/ref-type&gt;&lt;contributors&gt;&lt;authors&gt;&lt;author&gt;Mariz, José&lt;/author&gt;&lt;author&gt;Santos, Nadine Correia&lt;/author&gt;&lt;author&gt;Afonso, Hugo&lt;/author&gt;&lt;author&gt;Rodrigues, Pedro&lt;/author&gt;&lt;author&gt;Faria, António&lt;/author&gt;&lt;author&gt;Sousa, Nuno&lt;/author&gt;&lt;author&gt;Teixeira, Jorge&lt;/author&gt;&lt;/authors&gt;&lt;/contributors&gt;&lt;titles&gt;&lt;title&gt;Risk and clinical-outcome indicators of delirium in an emergency department intermediate care unit (EDIMCU): an observational prospective study&lt;/title&gt;&lt;secondary-title&gt;BMC emergency medicine&lt;/secondary-title&gt;&lt;/titles&gt;&lt;periodical&gt;&lt;full-title&gt;BMC emergency medicine&lt;/full-title&gt;&lt;/periodical&gt;&lt;pages&gt;1-8&lt;/pages&gt;&lt;volume&gt;13&lt;/volume&gt;&lt;dates&gt;&lt;year&gt;2013&lt;/year&gt;&lt;/dates&gt;&lt;urls&gt;&lt;/urls&gt;&lt;/record&gt;&lt;/Cite&gt;&lt;/EndNote&gt;</w:instrText>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37]</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2EB2468D" w14:textId="0855DDD5"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ortugal</w:t>
            </w:r>
          </w:p>
        </w:tc>
        <w:tc>
          <w:tcPr>
            <w:tcW w:w="2410" w:type="dxa"/>
            <w:vAlign w:val="bottom"/>
          </w:tcPr>
          <w:p w14:paraId="084966D1" w14:textId="4D1DD74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02FA205E" w14:textId="4B3DA74C"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31/107</w:t>
            </w:r>
          </w:p>
        </w:tc>
        <w:tc>
          <w:tcPr>
            <w:tcW w:w="1418" w:type="dxa"/>
            <w:vAlign w:val="bottom"/>
          </w:tcPr>
          <w:p w14:paraId="50B871B7" w14:textId="613210D0"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1.7</w:t>
            </w:r>
          </w:p>
        </w:tc>
        <w:tc>
          <w:tcPr>
            <w:tcW w:w="2268" w:type="dxa"/>
            <w:vAlign w:val="bottom"/>
          </w:tcPr>
          <w:p w14:paraId="4EEF62D5" w14:textId="1E217E9B"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ED </w:t>
            </w:r>
          </w:p>
        </w:tc>
        <w:tc>
          <w:tcPr>
            <w:tcW w:w="2409" w:type="dxa"/>
            <w:vAlign w:val="bottom"/>
          </w:tcPr>
          <w:p w14:paraId="72D099EB" w14:textId="7E3633DB"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ICU</w:t>
            </w:r>
          </w:p>
        </w:tc>
      </w:tr>
      <w:tr w:rsidR="00CA6A00" w:rsidRPr="00CA6A00" w14:paraId="6684CFA8" w14:textId="62B82339" w:rsidTr="00393034">
        <w:tc>
          <w:tcPr>
            <w:tcW w:w="2122" w:type="dxa"/>
            <w:vAlign w:val="bottom"/>
          </w:tcPr>
          <w:p w14:paraId="2B2D1241" w14:textId="74AA4000"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arrama 2022</w:t>
            </w:r>
            <w:r w:rsidR="000E475D" w:rsidRPr="00CA6A00">
              <w:rPr>
                <w:rFonts w:ascii="Times New Roman" w:hAnsi="Times New Roman" w:cs="Times New Roman"/>
                <w:color w:val="000000" w:themeColor="text1"/>
                <w:sz w:val="18"/>
                <w:szCs w:val="18"/>
              </w:rPr>
              <w:fldChar w:fldCharType="begin">
                <w:fldData xml:space="preserve">PEVuZE5vdGU+PENpdGU+PEF1dGhvcj5NYXJyYW1hPC9BdXRob3I+PFllYXI+MjAyMjwvWWVhcj48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NYXJyYW1hPC9BdXRob3I+PFllYXI+MjAyMjwvWWVhcj48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38]</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7B22092C" w14:textId="12A41213"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rance</w:t>
            </w:r>
          </w:p>
        </w:tc>
        <w:tc>
          <w:tcPr>
            <w:tcW w:w="2410" w:type="dxa"/>
            <w:vAlign w:val="bottom"/>
          </w:tcPr>
          <w:p w14:paraId="63C6DAB6" w14:textId="65CA1C91"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5EC17087" w14:textId="51FC7BD1"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34/114</w:t>
            </w:r>
          </w:p>
        </w:tc>
        <w:tc>
          <w:tcPr>
            <w:tcW w:w="1418" w:type="dxa"/>
            <w:vAlign w:val="bottom"/>
          </w:tcPr>
          <w:p w14:paraId="3E06C0E9" w14:textId="4AA9247D"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0.4/12.7</w:t>
            </w:r>
          </w:p>
        </w:tc>
        <w:tc>
          <w:tcPr>
            <w:tcW w:w="2268" w:type="dxa"/>
            <w:vAlign w:val="bottom"/>
          </w:tcPr>
          <w:p w14:paraId="24238AA1" w14:textId="3075DAAB"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ED </w:t>
            </w:r>
          </w:p>
        </w:tc>
        <w:tc>
          <w:tcPr>
            <w:tcW w:w="2409" w:type="dxa"/>
            <w:vAlign w:val="bottom"/>
          </w:tcPr>
          <w:p w14:paraId="482C6F3E" w14:textId="2C6988DC"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SM-IV</w:t>
            </w:r>
          </w:p>
          <w:p w14:paraId="05990945" w14:textId="67B43051"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RS</w:t>
            </w:r>
          </w:p>
        </w:tc>
      </w:tr>
      <w:tr w:rsidR="00CA6A00" w:rsidRPr="00CA6A00" w14:paraId="343CDE89" w14:textId="59C96761" w:rsidTr="00393034">
        <w:tc>
          <w:tcPr>
            <w:tcW w:w="2122" w:type="dxa"/>
            <w:vAlign w:val="bottom"/>
          </w:tcPr>
          <w:p w14:paraId="4477AA5D" w14:textId="045BD6EE"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athies 20</w:t>
            </w:r>
            <w:r w:rsidR="0031796C" w:rsidRPr="00CA6A00">
              <w:rPr>
                <w:rFonts w:ascii="Times New Roman" w:hAnsi="Times New Roman" w:cs="Times New Roman"/>
                <w:color w:val="000000" w:themeColor="text1"/>
                <w:sz w:val="18"/>
                <w:szCs w:val="18"/>
              </w:rPr>
              <w:t>20</w:t>
            </w:r>
            <w:r w:rsidR="000E475D" w:rsidRPr="00CA6A00">
              <w:rPr>
                <w:rFonts w:ascii="Times New Roman" w:hAnsi="Times New Roman" w:cs="Times New Roman"/>
                <w:color w:val="000000" w:themeColor="text1"/>
                <w:sz w:val="18"/>
                <w:szCs w:val="18"/>
              </w:rPr>
              <w:fldChar w:fldCharType="begin">
                <w:fldData xml:space="preserve">PEVuZE5vdGU+PENpdGU+PEF1dGhvcj5NYXRoaWVzPC9BdXRob3I+PFllYXI+MjAyMDwvWWVhcj48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NYXRoaWVzPC9BdXRob3I+PFllYXI+MjAyMDwvWWVhcj48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39]</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3DCF7885" w14:textId="439D4DC4"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ermany</w:t>
            </w:r>
          </w:p>
        </w:tc>
        <w:tc>
          <w:tcPr>
            <w:tcW w:w="2410" w:type="dxa"/>
            <w:vAlign w:val="bottom"/>
          </w:tcPr>
          <w:p w14:paraId="5B4F62C7" w14:textId="1FE48F8A"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0F8D4BAE" w14:textId="77A5A9EE"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3/45</w:t>
            </w:r>
          </w:p>
        </w:tc>
        <w:tc>
          <w:tcPr>
            <w:tcW w:w="1418" w:type="dxa"/>
            <w:vAlign w:val="bottom"/>
          </w:tcPr>
          <w:p w14:paraId="3A9D0E74" w14:textId="53197675"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1.5/5.7</w:t>
            </w:r>
          </w:p>
        </w:tc>
        <w:tc>
          <w:tcPr>
            <w:tcW w:w="2268" w:type="dxa"/>
            <w:vAlign w:val="bottom"/>
          </w:tcPr>
          <w:p w14:paraId="3640537B" w14:textId="775003FF"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eriatric unit</w:t>
            </w:r>
          </w:p>
        </w:tc>
        <w:tc>
          <w:tcPr>
            <w:tcW w:w="2409" w:type="dxa"/>
            <w:vAlign w:val="bottom"/>
          </w:tcPr>
          <w:p w14:paraId="7FC8B89C" w14:textId="58E8F99A"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Nu-DESC </w:t>
            </w:r>
          </w:p>
          <w:p w14:paraId="19A07FC4" w14:textId="20CCE21E"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RS</w:t>
            </w:r>
          </w:p>
        </w:tc>
      </w:tr>
      <w:tr w:rsidR="00CA6A00" w:rsidRPr="00CA6A00" w14:paraId="5E35AC76" w14:textId="753E0F68" w:rsidTr="00393034">
        <w:tc>
          <w:tcPr>
            <w:tcW w:w="2122" w:type="dxa"/>
            <w:vAlign w:val="bottom"/>
          </w:tcPr>
          <w:p w14:paraId="1E31EF2F" w14:textId="4CD9B49E"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auri 2021</w:t>
            </w:r>
            <w:r w:rsidR="000E475D" w:rsidRPr="00CA6A00">
              <w:rPr>
                <w:rFonts w:ascii="Times New Roman" w:hAnsi="Times New Roman" w:cs="Times New Roman"/>
                <w:color w:val="000000" w:themeColor="text1"/>
                <w:sz w:val="18"/>
                <w:szCs w:val="18"/>
              </w:rPr>
              <w:fldChar w:fldCharType="begin">
                <w:fldData xml:space="preserve">PEVuZE5vdGU+PENpdGU+PEF1dGhvcj5NYXVyaTwvQXV0aG9yPjxZZWFyPjIwMjE8L1llYXI+PFJl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=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NYXVyaTwvQXV0aG9yPjxZZWFyPjIwMjE8L1llYXI+PFJl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=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40]</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7CB1A780" w14:textId="78C8DF54"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ermany</w:t>
            </w:r>
          </w:p>
        </w:tc>
        <w:tc>
          <w:tcPr>
            <w:tcW w:w="2410" w:type="dxa"/>
            <w:vAlign w:val="bottom"/>
          </w:tcPr>
          <w:p w14:paraId="4673DA01" w14:textId="67328DFE"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657F1F9E" w14:textId="7109ABBA"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22/339</w:t>
            </w:r>
          </w:p>
        </w:tc>
        <w:tc>
          <w:tcPr>
            <w:tcW w:w="1418" w:type="dxa"/>
            <w:vAlign w:val="bottom"/>
          </w:tcPr>
          <w:p w14:paraId="58ECE6A2" w14:textId="45621E9C"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2.3/6.6</w:t>
            </w:r>
          </w:p>
        </w:tc>
        <w:tc>
          <w:tcPr>
            <w:tcW w:w="2268" w:type="dxa"/>
            <w:vAlign w:val="bottom"/>
          </w:tcPr>
          <w:p w14:paraId="1358C6D2" w14:textId="13E36222"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urgery-cardiac</w:t>
            </w:r>
          </w:p>
        </w:tc>
        <w:tc>
          <w:tcPr>
            <w:tcW w:w="2409" w:type="dxa"/>
            <w:vAlign w:val="bottom"/>
          </w:tcPr>
          <w:p w14:paraId="7F0E93A3" w14:textId="620E8B13"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ICU</w:t>
            </w:r>
          </w:p>
        </w:tc>
      </w:tr>
      <w:tr w:rsidR="00CA6A00" w:rsidRPr="00CA6A00" w14:paraId="11B14A97" w14:textId="178487ED" w:rsidTr="00393034">
        <w:tc>
          <w:tcPr>
            <w:tcW w:w="2122" w:type="dxa"/>
            <w:vAlign w:val="bottom"/>
          </w:tcPr>
          <w:p w14:paraId="17D7AF38" w14:textId="3FB98381"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lastRenderedPageBreak/>
              <w:t>Mazzola 2015</w:t>
            </w:r>
            <w:r w:rsidR="000E475D" w:rsidRPr="00CA6A00">
              <w:rPr>
                <w:rFonts w:ascii="Times New Roman" w:hAnsi="Times New Roman" w:cs="Times New Roman"/>
                <w:color w:val="000000" w:themeColor="text1"/>
                <w:sz w:val="18"/>
                <w:szCs w:val="18"/>
              </w:rPr>
              <w:fldChar w:fldCharType="begin">
                <w:fldData xml:space="preserve">PEVuZE5vdGU+PENpdGU+PEF1dGhvcj5NYXp6b2xhPC9BdXRob3I+PFllYXI+MjAxNTwvWWVhcj48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NYXp6b2xhPC9BdXRob3I+PFllYXI+MjAxNTwvWWVhcj48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41]</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4869A81F" w14:textId="07A48D90"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Italy</w:t>
            </w:r>
          </w:p>
        </w:tc>
        <w:tc>
          <w:tcPr>
            <w:tcW w:w="2410" w:type="dxa"/>
            <w:vAlign w:val="bottom"/>
          </w:tcPr>
          <w:p w14:paraId="1863909F" w14:textId="19CD81EA"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3EAFD1B1" w14:textId="3BAA645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40/235</w:t>
            </w:r>
          </w:p>
        </w:tc>
        <w:tc>
          <w:tcPr>
            <w:tcW w:w="1418" w:type="dxa"/>
            <w:vAlign w:val="bottom"/>
          </w:tcPr>
          <w:p w14:paraId="7A0C5A66" w14:textId="66121DDD"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9.4/3.8</w:t>
            </w:r>
          </w:p>
        </w:tc>
        <w:tc>
          <w:tcPr>
            <w:tcW w:w="2268" w:type="dxa"/>
            <w:vAlign w:val="bottom"/>
          </w:tcPr>
          <w:p w14:paraId="46F4F8DC" w14:textId="323F49D0"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Orthogeriatric Unit</w:t>
            </w:r>
          </w:p>
        </w:tc>
        <w:tc>
          <w:tcPr>
            <w:tcW w:w="2409" w:type="dxa"/>
            <w:vAlign w:val="bottom"/>
          </w:tcPr>
          <w:p w14:paraId="61213110" w14:textId="1A68F4FB"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SM-IV-TR</w:t>
            </w:r>
          </w:p>
        </w:tc>
      </w:tr>
      <w:tr w:rsidR="00CA6A00" w:rsidRPr="00CA6A00" w14:paraId="5BFF7F4C" w14:textId="357440EF" w:rsidTr="00393034">
        <w:tc>
          <w:tcPr>
            <w:tcW w:w="2122" w:type="dxa"/>
            <w:vAlign w:val="bottom"/>
          </w:tcPr>
          <w:p w14:paraId="59872C11" w14:textId="7BDCAE4E"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cAvay 2006</w:t>
            </w:r>
            <w:r w:rsidR="000E475D" w:rsidRPr="00CA6A00">
              <w:rPr>
                <w:rFonts w:ascii="Times New Roman" w:hAnsi="Times New Roman" w:cs="Times New Roman"/>
                <w:color w:val="000000" w:themeColor="text1"/>
                <w:sz w:val="18"/>
                <w:szCs w:val="18"/>
              </w:rPr>
              <w:fldChar w:fldCharType="begin">
                <w:fldData xml:space="preserve">PEVuZE5vdGU+PENpdGU+PEF1dGhvcj5NY0F2YXk8L0F1dGhvcj48WWVhcj4yMDA2PC9ZZWFyPjxS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NY0F2YXk8L0F1dGhvcj48WWVhcj4yMDA2PC9ZZWFyPjxS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42]</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31B25E45" w14:textId="4DA52B08"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SA</w:t>
            </w:r>
          </w:p>
        </w:tc>
        <w:tc>
          <w:tcPr>
            <w:tcW w:w="2410" w:type="dxa"/>
            <w:vAlign w:val="bottom"/>
          </w:tcPr>
          <w:p w14:paraId="22D74B98" w14:textId="4C1D643C"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387BC77B" w14:textId="7E6E5074"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72/261</w:t>
            </w:r>
          </w:p>
        </w:tc>
        <w:tc>
          <w:tcPr>
            <w:tcW w:w="1418" w:type="dxa"/>
            <w:vAlign w:val="bottom"/>
          </w:tcPr>
          <w:p w14:paraId="7FA09B89" w14:textId="7CCFF04D"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9.8/6.3</w:t>
            </w:r>
          </w:p>
        </w:tc>
        <w:tc>
          <w:tcPr>
            <w:tcW w:w="2268" w:type="dxa"/>
            <w:vAlign w:val="bottom"/>
          </w:tcPr>
          <w:p w14:paraId="4F7BDF83" w14:textId="276D3795"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eneral medicine service</w:t>
            </w:r>
          </w:p>
        </w:tc>
        <w:tc>
          <w:tcPr>
            <w:tcW w:w="2409" w:type="dxa"/>
            <w:vAlign w:val="bottom"/>
          </w:tcPr>
          <w:p w14:paraId="07EB32CA" w14:textId="478AFAA7"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tc>
      </w:tr>
      <w:tr w:rsidR="00CA6A00" w:rsidRPr="00CA6A00" w14:paraId="4ACB5318" w14:textId="1417D66D" w:rsidTr="00393034">
        <w:tc>
          <w:tcPr>
            <w:tcW w:w="2122" w:type="dxa"/>
            <w:vAlign w:val="bottom"/>
          </w:tcPr>
          <w:p w14:paraId="4F8026E3" w14:textId="05A55459"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cCusker 2001</w:t>
            </w:r>
            <w:r w:rsidR="000E475D"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McCusker&lt;/Author&gt;&lt;Year&gt;2001&lt;/Year&gt;&lt;RecNum&gt;458&lt;/RecNum&gt;&lt;DisplayText&gt;[143]&lt;/DisplayText&gt;&lt;record&gt;&lt;rec-number&gt;458&lt;/rec-number&gt;&lt;foreign-keys&gt;&lt;key app="EN" db-id="sstzwfe08r9xrke295vvts57d2ew5p9sed9p" timestamp="1734571605"&gt;458&lt;/key&gt;&lt;/foreign-keys&gt;&lt;ref-type name="Journal Article"&gt;17&lt;/ref-type&gt;&lt;contributors&gt;&lt;authors&gt;&lt;author&gt;McCusker, Jane&lt;/author&gt;&lt;author&gt;Cole, Martin&lt;/author&gt;&lt;author&gt;Dendukuri, Nandini&lt;/author&gt;&lt;author&gt;Belzile, Éric&lt;/author&gt;&lt;author&gt;Primeau, François&lt;/author&gt;&lt;/authors&gt;&lt;/contributors&gt;&lt;titles&gt;&lt;title&gt;Delirium in older medical inpatients and subsequent cognitive and functional status: a prospective study&lt;/title&gt;&lt;secondary-title&gt;Cmaj&lt;/secondary-title&gt;&lt;/titles&gt;&lt;periodical&gt;&lt;full-title&gt;Cmaj&lt;/full-title&gt;&lt;/periodical&gt;&lt;pages&gt;575-583&lt;/pages&gt;&lt;volume&gt;165&lt;/volume&gt;&lt;number&gt;5&lt;/number&gt;&lt;dates&gt;&lt;year&gt;2001&lt;/year&gt;&lt;/dates&gt;&lt;isbn&gt;0820-3946&lt;/isbn&gt;&lt;urls&gt;&lt;/urls&gt;&lt;/record&gt;&lt;/Cite&gt;&lt;/EndNote&gt;</w:instrText>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43]</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0260B8BF" w14:textId="48C05B8F"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nada</w:t>
            </w:r>
          </w:p>
        </w:tc>
        <w:tc>
          <w:tcPr>
            <w:tcW w:w="2410" w:type="dxa"/>
            <w:vAlign w:val="bottom"/>
          </w:tcPr>
          <w:p w14:paraId="539C288A" w14:textId="4452C1F4"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28CC15F8" w14:textId="4476606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17/198</w:t>
            </w:r>
          </w:p>
        </w:tc>
        <w:tc>
          <w:tcPr>
            <w:tcW w:w="1418" w:type="dxa"/>
            <w:vAlign w:val="bottom"/>
          </w:tcPr>
          <w:p w14:paraId="3873A1C9" w14:textId="2B0CC0C0"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A/NA</w:t>
            </w:r>
          </w:p>
        </w:tc>
        <w:tc>
          <w:tcPr>
            <w:tcW w:w="2268" w:type="dxa"/>
            <w:vAlign w:val="bottom"/>
          </w:tcPr>
          <w:p w14:paraId="47127BED" w14:textId="5F7F91DC"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ED </w:t>
            </w:r>
          </w:p>
        </w:tc>
        <w:tc>
          <w:tcPr>
            <w:tcW w:w="2409" w:type="dxa"/>
            <w:vAlign w:val="bottom"/>
          </w:tcPr>
          <w:p w14:paraId="63C203C0" w14:textId="39BEBEB9"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tc>
      </w:tr>
      <w:tr w:rsidR="00CA6A00" w:rsidRPr="00CA6A00" w14:paraId="5DD2CC5A" w14:textId="46A221E4" w:rsidTr="00393034">
        <w:tc>
          <w:tcPr>
            <w:tcW w:w="2122" w:type="dxa"/>
            <w:vAlign w:val="bottom"/>
          </w:tcPr>
          <w:p w14:paraId="7A0294C0" w14:textId="6CC240E2"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cCusker 2002</w:t>
            </w:r>
            <w:r w:rsidR="000E475D"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McCusker&lt;/Author&gt;&lt;Year&gt;2002&lt;/Year&gt;&lt;RecNum&gt;459&lt;/RecNum&gt;&lt;DisplayText&gt;[144]&lt;/DisplayText&gt;&lt;record&gt;&lt;rec-number&gt;459&lt;/rec-number&gt;&lt;foreign-keys&gt;&lt;key app="EN" db-id="sstzwfe08r9xrke295vvts57d2ew5p9sed9p" timestamp="1734571673"&gt;459&lt;/key&gt;&lt;/foreign-keys&gt;&lt;ref-type name="Journal Article"&gt;17&lt;/ref-type&gt;&lt;contributors&gt;&lt;authors&gt;&lt;author&gt;McCusker, Jane&lt;/author&gt;&lt;author&gt;Cole, Martin&lt;/author&gt;&lt;author&gt;Abrahamowicz, Michal&lt;/author&gt;&lt;author&gt;Primeau, Francois&lt;/author&gt;&lt;author&gt;Belzile, Eric&lt;/author&gt;&lt;/authors&gt;&lt;/contributors&gt;&lt;titles&gt;&lt;title&gt;Delirium Predicts 12-Month Mortality&lt;/title&gt;&lt;secondary-title&gt;Archives of Internal Medicine&lt;/secondary-title&gt;&lt;/titles&gt;&lt;periodical&gt;&lt;full-title&gt;Archives of internal medicine&lt;/full-title&gt;&lt;/periodical&gt;&lt;pages&gt;457-463&lt;/pages&gt;&lt;volume&gt;162&lt;/volume&gt;&lt;number&gt;4&lt;/number&gt;&lt;dates&gt;&lt;year&gt;2002&lt;/year&gt;&lt;/dates&gt;&lt;isbn&gt;0003-9926&lt;/isbn&gt;&lt;urls&gt;&lt;related-urls&gt;&lt;url&gt;https://doi.org/10.1001/archinte.162.4.457&lt;/url&gt;&lt;/related-urls&gt;&lt;/urls&gt;&lt;electronic-resource-num&gt;10.1001/archinte.162.4.457&lt;/electronic-resource-num&gt;&lt;access-date&gt;12/19/2024&lt;/access-date&gt;&lt;/record&gt;&lt;/Cite&gt;&lt;/EndNote&gt;</w:instrText>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44]</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50118CCD" w14:textId="1AF34818"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nada</w:t>
            </w:r>
          </w:p>
        </w:tc>
        <w:tc>
          <w:tcPr>
            <w:tcW w:w="2410" w:type="dxa"/>
            <w:vAlign w:val="bottom"/>
          </w:tcPr>
          <w:p w14:paraId="4C536279" w14:textId="0D09199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35F5992B" w14:textId="6D7DC31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28/233</w:t>
            </w:r>
          </w:p>
        </w:tc>
        <w:tc>
          <w:tcPr>
            <w:tcW w:w="1418" w:type="dxa"/>
            <w:vAlign w:val="bottom"/>
          </w:tcPr>
          <w:p w14:paraId="2A01DEF7" w14:textId="18D94C7E"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A/NA</w:t>
            </w:r>
          </w:p>
        </w:tc>
        <w:tc>
          <w:tcPr>
            <w:tcW w:w="2268" w:type="dxa"/>
            <w:vAlign w:val="bottom"/>
          </w:tcPr>
          <w:p w14:paraId="24D36321" w14:textId="1821FD09"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edical services unit</w:t>
            </w:r>
          </w:p>
        </w:tc>
        <w:tc>
          <w:tcPr>
            <w:tcW w:w="2409" w:type="dxa"/>
            <w:vAlign w:val="bottom"/>
          </w:tcPr>
          <w:p w14:paraId="66DE89D9" w14:textId="65A781D1"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tc>
      </w:tr>
      <w:tr w:rsidR="00CA6A00" w:rsidRPr="00CA6A00" w14:paraId="7FC528A0" w14:textId="69C96A89" w:rsidTr="00393034">
        <w:tc>
          <w:tcPr>
            <w:tcW w:w="2122" w:type="dxa"/>
            <w:vAlign w:val="bottom"/>
          </w:tcPr>
          <w:p w14:paraId="7AF67F7E" w14:textId="5C89754C"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cCusker 2014</w:t>
            </w:r>
            <w:r w:rsidR="000E475D" w:rsidRPr="00CA6A00">
              <w:rPr>
                <w:rFonts w:ascii="Times New Roman" w:hAnsi="Times New Roman" w:cs="Times New Roman"/>
                <w:color w:val="000000" w:themeColor="text1"/>
                <w:sz w:val="18"/>
                <w:szCs w:val="18"/>
              </w:rPr>
              <w:fldChar w:fldCharType="begin">
                <w:fldData xml:space="preserve">PEVuZE5vdGU+PENpdGU+PEF1dGhvcj5NY0N1c2tlcjwvQXV0aG9yPjxZZWFyPjIwMTQ8L1llYXI+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NY0N1c2tlcjwvQXV0aG9yPjxZZWFyPjIwMTQ8L1llYXI+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45]</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5D860D11" w14:textId="10313DD9"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nada</w:t>
            </w:r>
          </w:p>
        </w:tc>
        <w:tc>
          <w:tcPr>
            <w:tcW w:w="2410" w:type="dxa"/>
            <w:vAlign w:val="bottom"/>
          </w:tcPr>
          <w:p w14:paraId="7AB02E99" w14:textId="492182B3"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53F89339" w14:textId="19D72FE7"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20/154</w:t>
            </w:r>
          </w:p>
        </w:tc>
        <w:tc>
          <w:tcPr>
            <w:tcW w:w="1418" w:type="dxa"/>
            <w:vAlign w:val="bottom"/>
          </w:tcPr>
          <w:p w14:paraId="0234E46D" w14:textId="4D17EB60"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A/NA</w:t>
            </w:r>
          </w:p>
        </w:tc>
        <w:tc>
          <w:tcPr>
            <w:tcW w:w="2268" w:type="dxa"/>
            <w:vAlign w:val="bottom"/>
          </w:tcPr>
          <w:p w14:paraId="422BE098" w14:textId="55924EE2"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ong-term care</w:t>
            </w:r>
          </w:p>
        </w:tc>
        <w:tc>
          <w:tcPr>
            <w:tcW w:w="2409" w:type="dxa"/>
            <w:vAlign w:val="bottom"/>
          </w:tcPr>
          <w:p w14:paraId="3B96AFA8" w14:textId="662C1B1F"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tc>
      </w:tr>
      <w:tr w:rsidR="00CA6A00" w:rsidRPr="00CA6A00" w14:paraId="7F2F6A3F" w14:textId="792C53AF" w:rsidTr="00393034">
        <w:tc>
          <w:tcPr>
            <w:tcW w:w="2122" w:type="dxa"/>
            <w:vAlign w:val="bottom"/>
          </w:tcPr>
          <w:p w14:paraId="1D700686" w14:textId="29A3B6D2"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inden 2005</w:t>
            </w:r>
            <w:r w:rsidR="000E475D"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Minden&lt;/Author&gt;&lt;Year&gt;2005&lt;/Year&gt;&lt;RecNum&gt;171&lt;/RecNum&gt;&lt;DisplayText&gt;[146]&lt;/DisplayText&gt;&lt;record&gt;&lt;rec-number&gt;171&lt;/rec-number&gt;&lt;foreign-keys&gt;&lt;key app="EN" db-id="sstzwfe08r9xrke295vvts57d2ew5p9sed9p" timestamp="1734568877"&gt;171&lt;/key&gt;&lt;/foreign-keys&gt;&lt;ref-type name="Journal Article"&gt;17&lt;/ref-type&gt;&lt;contributors&gt;&lt;authors&gt;&lt;author&gt;Minden, S. L.&lt;/author&gt;&lt;author&gt;Carbone, L. A.&lt;/author&gt;&lt;author&gt;Barsky, A.&lt;/author&gt;&lt;author&gt;Borus, J. F.&lt;/author&gt;&lt;author&gt;Fife, A.&lt;/author&gt;&lt;author&gt;Fricchione, G. L.&lt;/author&gt;&lt;author&gt;Orav, E. J.&lt;/author&gt;&lt;/authors&gt;&lt;/contributors&gt;&lt;auth-address&gt;Department of Psychiatry, Brigham and Women&amp;apos;s Hospital, Harvard Medical School, Boston, MA 02115, USA. sarah_minden@abtassoc.com&lt;/auth-address&gt;&lt;titles&gt;&lt;title&gt;Predictors and outcomes of delirium&lt;/title&gt;&lt;secondary-title&gt;Gen Hosp Psychiatry&lt;/secondary-title&gt;&lt;/titles&gt;&lt;periodical&gt;&lt;full-title&gt;Gen Hosp Psychiatry&lt;/full-title&gt;&lt;/periodical&gt;&lt;pages&gt;209-14&lt;/pages&gt;&lt;volume&gt;27&lt;/volume&gt;&lt;number&gt;3&lt;/number&gt;&lt;keywords&gt;&lt;keyword&gt;Aged&lt;/keyword&gt;&lt;keyword&gt;Aged, 80 and over&lt;/keyword&gt;&lt;keyword&gt;Aortic Aneurysm, Abdominal/surgery&lt;/keyword&gt;&lt;keyword&gt;Delirium/diagnosis/epidemiology/*etiology&lt;/keyword&gt;&lt;keyword&gt;Female&lt;/keyword&gt;&lt;keyword&gt;Humans&lt;/keyword&gt;&lt;keyword&gt;Male&lt;/keyword&gt;&lt;keyword&gt;Middle Aged&lt;/keyword&gt;&lt;keyword&gt;Postoperative Period&lt;/keyword&gt;&lt;keyword&gt;Thoracic Surgical Procedures/*psychology&lt;/keyword&gt;&lt;keyword&gt;*Treatment Outcome&lt;/keyword&gt;&lt;keyword&gt;United States/epidemiology&lt;/keyword&gt;&lt;/keywords&gt;&lt;dates&gt;&lt;year&gt;2005&lt;/year&gt;&lt;pub-dates&gt;&lt;date&gt;May-Jun&lt;/date&gt;&lt;/pub-dates&gt;&lt;/dates&gt;&lt;isbn&gt;0163-8343 (Print)&amp;#xD;0163-8343 (Linking)&lt;/isbn&gt;&lt;accession-num&gt;15882768&lt;/accession-num&gt;&lt;urls&gt;&lt;related-urls&gt;&lt;url&gt;https://www.ncbi.nlm.nih.gov/pubmed/15882768&lt;/url&gt;&lt;/related-urls&gt;&lt;/urls&gt;&lt;electronic-resource-num&gt;10.1016/j.genhosppsych.2004.12.004&lt;/electronic-resource-num&gt;&lt;remote-database-name&gt;Medline&lt;/remote-database-name&gt;&lt;remote-database-provider&gt;NLM&lt;/remote-database-provider&gt;&lt;/record&gt;&lt;/Cite&gt;&lt;/EndNote&gt;</w:instrText>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46]</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6DB70DC1" w14:textId="7698B92B"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SA</w:t>
            </w:r>
          </w:p>
        </w:tc>
        <w:tc>
          <w:tcPr>
            <w:tcW w:w="2410" w:type="dxa"/>
            <w:vAlign w:val="bottom"/>
          </w:tcPr>
          <w:p w14:paraId="2297A578" w14:textId="6880F1F4"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2EB3A5EA" w14:textId="074F01E1"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1/4</w:t>
            </w:r>
          </w:p>
        </w:tc>
        <w:tc>
          <w:tcPr>
            <w:tcW w:w="1418" w:type="dxa"/>
            <w:vAlign w:val="bottom"/>
          </w:tcPr>
          <w:p w14:paraId="3CF0DA20" w14:textId="5F188979"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7.5/8</w:t>
            </w:r>
          </w:p>
        </w:tc>
        <w:tc>
          <w:tcPr>
            <w:tcW w:w="2268" w:type="dxa"/>
            <w:vAlign w:val="bottom"/>
          </w:tcPr>
          <w:p w14:paraId="7EECC87A" w14:textId="40AD71C9"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Surgery </w:t>
            </w:r>
          </w:p>
        </w:tc>
        <w:tc>
          <w:tcPr>
            <w:tcW w:w="2409" w:type="dxa"/>
            <w:vAlign w:val="bottom"/>
          </w:tcPr>
          <w:p w14:paraId="1F62BA90" w14:textId="77777777"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p w14:paraId="46A2DA53" w14:textId="299BF19E"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DAS</w:t>
            </w:r>
          </w:p>
        </w:tc>
      </w:tr>
      <w:tr w:rsidR="00CA6A00" w:rsidRPr="00CA6A00" w14:paraId="5AD353B4" w14:textId="6120FA95" w:rsidTr="00393034">
        <w:tc>
          <w:tcPr>
            <w:tcW w:w="2122" w:type="dxa"/>
            <w:vAlign w:val="bottom"/>
          </w:tcPr>
          <w:p w14:paraId="5BD73E28" w14:textId="2125FD84"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iu 2013</w:t>
            </w:r>
            <w:r w:rsidR="00071EE3"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Miu&lt;/Author&gt;&lt;Year&gt;2013&lt;/Year&gt;&lt;RecNum&gt;475&lt;/RecNum&gt;&lt;DisplayText&gt;[147]&lt;/DisplayText&gt;&lt;record&gt;&lt;rec-number&gt;475&lt;/rec-number&gt;&lt;foreign-keys&gt;&lt;key app="EN" db-id="sstzwfe08r9xrke295vvts57d2ew5p9sed9p" timestamp="1734574372"&gt;475&lt;/key&gt;&lt;/foreign-keys&gt;&lt;ref-type name="Journal Article"&gt;17&lt;/ref-type&gt;&lt;contributors&gt;&lt;authors&gt;&lt;author&gt;Miu, D. K.&lt;/author&gt;&lt;author&gt;Yeung, J. C.&lt;/author&gt;&lt;/authors&gt;&lt;/contributors&gt;&lt;auth-address&gt;Department of Medicine and Geriatrics, Kwong Wah Hospital, Hong Kong, China. miuky@ha.org.hk&lt;/auth-address&gt;&lt;titles&gt;&lt;title&gt;Incidence of post-stroke delirium and 1-year outcome&lt;/title&gt;&lt;secondary-title&gt;Geriatr Gerontol Int&lt;/secondary-title&gt;&lt;/titles&gt;&lt;periodical&gt;&lt;full-title&gt;Geriatr Gerontol Int&lt;/full-title&gt;&lt;/periodical&gt;&lt;pages&gt;123-9&lt;/pages&gt;&lt;volume&gt;13&lt;/volume&gt;&lt;number&gt;1&lt;/number&gt;&lt;edition&gt;20120607&lt;/edition&gt;&lt;keywords&gt;&lt;keyword&gt;Aged&lt;/keyword&gt;&lt;keyword&gt;Aged, 80 and over&lt;/keyword&gt;&lt;keyword&gt;Biomarkers/analysis&lt;/keyword&gt;&lt;keyword&gt;Comorbidity&lt;/keyword&gt;&lt;keyword&gt;Delirium/*epidemiology/*etiology&lt;/keyword&gt;&lt;keyword&gt;Demography&lt;/keyword&gt;&lt;keyword&gt;Female&lt;/keyword&gt;&lt;keyword&gt;Hong Kong/epidemiology&lt;/keyword&gt;&lt;keyword&gt;Humans&lt;/keyword&gt;&lt;keyword&gt;Incidence&lt;/keyword&gt;&lt;keyword&gt;Length of Stay/statistics &amp;amp; numerical data&lt;/keyword&gt;&lt;keyword&gt;Logistic Models&lt;/keyword&gt;&lt;keyword&gt;Male&lt;/keyword&gt;&lt;keyword&gt;Middle Aged&lt;/keyword&gt;&lt;keyword&gt;Risk Factors&lt;/keyword&gt;&lt;keyword&gt;Stroke/*complications&lt;/keyword&gt;&lt;keyword&gt;Survival Rate&lt;/keyword&gt;&lt;/keywords&gt;&lt;dates&gt;&lt;year&gt;2013&lt;/year&gt;&lt;pub-dates&gt;&lt;date&gt;Jan&lt;/date&gt;&lt;/pub-dates&gt;&lt;/dates&gt;&lt;isbn&gt;1447-0594 (Electronic)&amp;#xD;1447-0594 (Linking)&lt;/isbn&gt;&lt;accession-num&gt;22672215&lt;/accession-num&gt;&lt;urls&gt;&lt;related-urls&gt;&lt;url&gt;https://www.ncbi.nlm.nih.gov/pubmed/22672215&lt;/url&gt;&lt;/related-urls&gt;&lt;/urls&gt;&lt;electronic-resource-num&gt;10.1111/j.1447-0594.2012.00871.x&lt;/electronic-resource-num&gt;&lt;remote-database-name&gt;Medline&lt;/remote-database-name&gt;&lt;remote-database-provider&gt;NLM&lt;/remote-database-provider&gt;&lt;/record&gt;&lt;/Cite&gt;&lt;/EndNote&gt;</w:instrText>
            </w:r>
            <w:r w:rsidR="00071EE3"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47]</w:t>
            </w:r>
            <w:r w:rsidR="00071EE3" w:rsidRPr="00CA6A00">
              <w:rPr>
                <w:rFonts w:ascii="Times New Roman" w:hAnsi="Times New Roman" w:cs="Times New Roman"/>
                <w:color w:val="000000" w:themeColor="text1"/>
                <w:sz w:val="18"/>
                <w:szCs w:val="18"/>
              </w:rPr>
              <w:fldChar w:fldCharType="end"/>
            </w:r>
          </w:p>
        </w:tc>
        <w:tc>
          <w:tcPr>
            <w:tcW w:w="2126" w:type="dxa"/>
            <w:vAlign w:val="bottom"/>
          </w:tcPr>
          <w:p w14:paraId="6B786290" w14:textId="68131F05"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Hong Kong</w:t>
            </w:r>
          </w:p>
        </w:tc>
        <w:tc>
          <w:tcPr>
            <w:tcW w:w="2410" w:type="dxa"/>
            <w:vAlign w:val="bottom"/>
          </w:tcPr>
          <w:p w14:paraId="046A2CF2" w14:textId="636CE3A0"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784AF27D" w14:textId="768584E4"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63/151</w:t>
            </w:r>
          </w:p>
        </w:tc>
        <w:tc>
          <w:tcPr>
            <w:tcW w:w="1418" w:type="dxa"/>
            <w:vAlign w:val="bottom"/>
          </w:tcPr>
          <w:p w14:paraId="6E45968D" w14:textId="525E2E64"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2.9/10.3</w:t>
            </w:r>
          </w:p>
        </w:tc>
        <w:tc>
          <w:tcPr>
            <w:tcW w:w="2268" w:type="dxa"/>
            <w:vAlign w:val="bottom"/>
          </w:tcPr>
          <w:p w14:paraId="7EAD83D9" w14:textId="7FD287F8"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Acute stroke unit</w:t>
            </w:r>
          </w:p>
        </w:tc>
        <w:tc>
          <w:tcPr>
            <w:tcW w:w="2409" w:type="dxa"/>
            <w:vAlign w:val="bottom"/>
          </w:tcPr>
          <w:p w14:paraId="08F7DAA4" w14:textId="4F53239D"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tc>
      </w:tr>
      <w:tr w:rsidR="00CA6A00" w:rsidRPr="00CA6A00" w14:paraId="5EDFDAE1" w14:textId="278D0398" w:rsidTr="00393034">
        <w:tc>
          <w:tcPr>
            <w:tcW w:w="2122" w:type="dxa"/>
            <w:vAlign w:val="bottom"/>
          </w:tcPr>
          <w:p w14:paraId="1C6F8264" w14:textId="0591E0CE"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iyamoto 2021</w:t>
            </w:r>
            <w:r w:rsidR="000E475D" w:rsidRPr="00CA6A00">
              <w:rPr>
                <w:rFonts w:ascii="Times New Roman" w:hAnsi="Times New Roman" w:cs="Times New Roman"/>
                <w:color w:val="000000" w:themeColor="text1"/>
                <w:sz w:val="18"/>
                <w:szCs w:val="18"/>
              </w:rPr>
              <w:fldChar w:fldCharType="begin">
                <w:fldData xml:space="preserve">PEVuZE5vdGU+PENpdGU+PEF1dGhvcj5NaXlhbW90bzwvQXV0aG9yPjxZZWFyPjIwMjE8L1llYXI+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NaXlhbW90bzwvQXV0aG9yPjxZZWFyPjIwMjE8L1llYXI+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48]</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7CE9E7C7" w14:textId="6014AA89"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Japan</w:t>
            </w:r>
          </w:p>
        </w:tc>
        <w:tc>
          <w:tcPr>
            <w:tcW w:w="2410" w:type="dxa"/>
            <w:vAlign w:val="bottom"/>
          </w:tcPr>
          <w:p w14:paraId="346DB900" w14:textId="403EB44C"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705F0AA4" w14:textId="54B2C262"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21/83</w:t>
            </w:r>
          </w:p>
        </w:tc>
        <w:tc>
          <w:tcPr>
            <w:tcW w:w="1418" w:type="dxa"/>
            <w:vAlign w:val="bottom"/>
          </w:tcPr>
          <w:p w14:paraId="09282706" w14:textId="7E2D4EB5"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1.29/15.09</w:t>
            </w:r>
          </w:p>
        </w:tc>
        <w:tc>
          <w:tcPr>
            <w:tcW w:w="2268" w:type="dxa"/>
            <w:vAlign w:val="bottom"/>
          </w:tcPr>
          <w:p w14:paraId="646DC4F4" w14:textId="6EC1562B"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ICU</w:t>
            </w:r>
          </w:p>
        </w:tc>
        <w:tc>
          <w:tcPr>
            <w:tcW w:w="2409" w:type="dxa"/>
            <w:vAlign w:val="bottom"/>
          </w:tcPr>
          <w:p w14:paraId="74A5A457" w14:textId="2038EFD1"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ICU</w:t>
            </w:r>
          </w:p>
        </w:tc>
      </w:tr>
      <w:tr w:rsidR="00CA6A00" w:rsidRPr="00CA6A00" w14:paraId="664D7870" w14:textId="6DA02D19" w:rsidTr="00393034">
        <w:tc>
          <w:tcPr>
            <w:tcW w:w="2122" w:type="dxa"/>
            <w:vAlign w:val="bottom"/>
          </w:tcPr>
          <w:p w14:paraId="14C0E860" w14:textId="5CE03C4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onacelli 201</w:t>
            </w:r>
            <w:r w:rsidR="002F2FA5" w:rsidRPr="00CA6A00">
              <w:rPr>
                <w:rFonts w:ascii="Times New Roman" w:hAnsi="Times New Roman" w:cs="Times New Roman"/>
                <w:color w:val="000000" w:themeColor="text1"/>
                <w:sz w:val="18"/>
                <w:szCs w:val="18"/>
              </w:rPr>
              <w:t>2</w:t>
            </w:r>
            <w:r w:rsidR="000E475D" w:rsidRPr="00CA6A00">
              <w:rPr>
                <w:rFonts w:ascii="Times New Roman" w:hAnsi="Times New Roman" w:cs="Times New Roman"/>
                <w:color w:val="000000" w:themeColor="text1"/>
                <w:sz w:val="18"/>
                <w:szCs w:val="18"/>
              </w:rPr>
              <w:fldChar w:fldCharType="begin">
                <w:fldData xml:space="preserve">PEVuZE5vdGU+PENpdGU+PEF1dGhvcj5Nb25hY2VsbGk8L0F1dGhvcj48WWVhcj4yMDE4PC9ZZWFy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Nb25hY2VsbGk8L0F1dGhvcj48WWVhcj4yMDE4PC9ZZWFy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49]</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479F7641" w14:textId="2636F5E0"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Italy</w:t>
            </w:r>
          </w:p>
        </w:tc>
        <w:tc>
          <w:tcPr>
            <w:tcW w:w="2410" w:type="dxa"/>
            <w:vAlign w:val="bottom"/>
          </w:tcPr>
          <w:p w14:paraId="4B886B1D" w14:textId="16752F4B"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4B8206A9" w14:textId="0BA58F7A"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58/160</w:t>
            </w:r>
          </w:p>
        </w:tc>
        <w:tc>
          <w:tcPr>
            <w:tcW w:w="1418" w:type="dxa"/>
            <w:vAlign w:val="bottom"/>
          </w:tcPr>
          <w:p w14:paraId="5646540A" w14:textId="52561E80"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6.54/6.02</w:t>
            </w:r>
          </w:p>
        </w:tc>
        <w:tc>
          <w:tcPr>
            <w:tcW w:w="2268" w:type="dxa"/>
            <w:vAlign w:val="bottom"/>
          </w:tcPr>
          <w:p w14:paraId="6312EAE2" w14:textId="2DF9FE19"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Orthogeriatric Unit</w:t>
            </w:r>
          </w:p>
        </w:tc>
        <w:tc>
          <w:tcPr>
            <w:tcW w:w="2409" w:type="dxa"/>
            <w:vAlign w:val="bottom"/>
          </w:tcPr>
          <w:p w14:paraId="39873EC7" w14:textId="32B0D412"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SM-V</w:t>
            </w:r>
          </w:p>
          <w:p w14:paraId="42A9D04E" w14:textId="44C495C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4AT</w:t>
            </w:r>
          </w:p>
        </w:tc>
      </w:tr>
      <w:tr w:rsidR="00CA6A00" w:rsidRPr="00CA6A00" w14:paraId="3EED9CAF" w14:textId="77777777" w:rsidTr="00CF53B6">
        <w:tc>
          <w:tcPr>
            <w:tcW w:w="2122" w:type="dxa"/>
          </w:tcPr>
          <w:p w14:paraId="120413AD" w14:textId="4982E9E3" w:rsidR="00586EF5" w:rsidRPr="00CA6A00" w:rsidRDefault="00586EF5" w:rsidP="00586E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oon 2018</w:t>
            </w:r>
            <w:r w:rsidR="000E475D"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Moon&lt;/Author&gt;&lt;Year&gt;2018&lt;/Year&gt;&lt;RecNum&gt;454&lt;/RecNum&gt;&lt;DisplayText&gt;[150]&lt;/DisplayText&gt;&lt;record&gt;&lt;rec-number&gt;454&lt;/rec-number&gt;&lt;foreign-keys&gt;&lt;key app="EN" db-id="sstzwfe08r9xrke295vvts57d2ew5p9sed9p" timestamp="1734571358"&gt;454&lt;/key&gt;&lt;/foreign-keys&gt;&lt;ref-type name="Journal Article"&gt;17&lt;/ref-type&gt;&lt;contributors&gt;&lt;authors&gt;&lt;author&gt;Moon, Kyoung Ja&lt;/author&gt;&lt;author&gt;Park, Heeok&lt;/author&gt;&lt;/authors&gt;&lt;/contributors&gt;&lt;titles&gt;&lt;title&gt;Outcomes of patients with delirium in long-term care facilities: A prospective cohort study&lt;/title&gt;&lt;secondary-title&gt;Journal of Gerontological Nursing&lt;/secondary-title&gt;&lt;/titles&gt;&lt;periodical&gt;&lt;full-title&gt;Journal of Gerontological Nursing&lt;/full-title&gt;&lt;/periodical&gt;&lt;pages&gt;41-50&lt;/pages&gt;&lt;volume&gt;44&lt;/volume&gt;&lt;number&gt;9&lt;/number&gt;&lt;dates&gt;&lt;year&gt;2018&lt;/year&gt;&lt;/dates&gt;&lt;isbn&gt;0098-9134&lt;/isbn&gt;&lt;urls&gt;&lt;/urls&gt;&lt;/record&gt;&lt;/Cite&gt;&lt;/EndNote&gt;</w:instrText>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50]</w:t>
            </w:r>
            <w:r w:rsidR="000E475D" w:rsidRPr="00CA6A00">
              <w:rPr>
                <w:rFonts w:ascii="Times New Roman" w:hAnsi="Times New Roman" w:cs="Times New Roman"/>
                <w:color w:val="000000" w:themeColor="text1"/>
                <w:sz w:val="18"/>
                <w:szCs w:val="18"/>
              </w:rPr>
              <w:fldChar w:fldCharType="end"/>
            </w:r>
          </w:p>
        </w:tc>
        <w:tc>
          <w:tcPr>
            <w:tcW w:w="2126" w:type="dxa"/>
          </w:tcPr>
          <w:p w14:paraId="41739D47" w14:textId="42F9C38F" w:rsidR="00586EF5" w:rsidRPr="00CA6A00" w:rsidRDefault="00586EF5" w:rsidP="00586E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outh Korea</w:t>
            </w:r>
          </w:p>
        </w:tc>
        <w:tc>
          <w:tcPr>
            <w:tcW w:w="2410" w:type="dxa"/>
          </w:tcPr>
          <w:p w14:paraId="0B6586EF" w14:textId="02D02BD4" w:rsidR="00586EF5" w:rsidRPr="00CA6A00" w:rsidRDefault="00586EF5" w:rsidP="00586E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tcPr>
          <w:p w14:paraId="50F64601" w14:textId="072E268E" w:rsidR="00586EF5" w:rsidRPr="00CA6A00" w:rsidRDefault="00586EF5" w:rsidP="00586E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93/80</w:t>
            </w:r>
          </w:p>
        </w:tc>
        <w:tc>
          <w:tcPr>
            <w:tcW w:w="1418" w:type="dxa"/>
          </w:tcPr>
          <w:p w14:paraId="12E883A3" w14:textId="1089D475" w:rsidR="00586EF5" w:rsidRPr="00CA6A00" w:rsidRDefault="00586EF5" w:rsidP="00586E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6/11.44</w:t>
            </w:r>
          </w:p>
        </w:tc>
        <w:tc>
          <w:tcPr>
            <w:tcW w:w="2268" w:type="dxa"/>
          </w:tcPr>
          <w:p w14:paraId="7D0EAD92" w14:textId="12A83FD3" w:rsidR="00586EF5" w:rsidRPr="00CA6A00" w:rsidRDefault="00586EF5" w:rsidP="00586E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ong-term care facilities</w:t>
            </w:r>
          </w:p>
        </w:tc>
        <w:tc>
          <w:tcPr>
            <w:tcW w:w="2409" w:type="dxa"/>
          </w:tcPr>
          <w:p w14:paraId="3725C46F" w14:textId="5BA53623" w:rsidR="00586EF5" w:rsidRPr="00CA6A00" w:rsidRDefault="00586EF5" w:rsidP="00586EF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CAM</w:t>
            </w:r>
          </w:p>
        </w:tc>
      </w:tr>
      <w:tr w:rsidR="00CA6A00" w:rsidRPr="00CA6A00" w14:paraId="4565FE96" w14:textId="217A74AB" w:rsidTr="00393034">
        <w:tc>
          <w:tcPr>
            <w:tcW w:w="2122" w:type="dxa"/>
            <w:vAlign w:val="bottom"/>
          </w:tcPr>
          <w:p w14:paraId="38DD0423" w14:textId="438C35D7"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orandi 2014</w:t>
            </w:r>
            <w:r w:rsidR="000E475D" w:rsidRPr="00CA6A00">
              <w:rPr>
                <w:rFonts w:ascii="Times New Roman" w:hAnsi="Times New Roman" w:cs="Times New Roman"/>
                <w:color w:val="000000" w:themeColor="text1"/>
                <w:sz w:val="18"/>
                <w:szCs w:val="18"/>
              </w:rPr>
              <w:fldChar w:fldCharType="begin">
                <w:fldData xml:space="preserve">PEVuZE5vdGU+PENpdGU+PEF1dGhvcj5Nb3JhbmRpPC9BdXRob3I+PFllYXI+MjAxNDwvWWVhcj48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Nb3JhbmRpPC9BdXRob3I+PFllYXI+MjAxNDwvWWVhcj48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51]</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11F47AA6" w14:textId="220C6BAD"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Italy</w:t>
            </w:r>
          </w:p>
        </w:tc>
        <w:tc>
          <w:tcPr>
            <w:tcW w:w="2410" w:type="dxa"/>
            <w:vAlign w:val="bottom"/>
          </w:tcPr>
          <w:p w14:paraId="6B11F42A" w14:textId="39A8056E"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2AD0E280" w14:textId="3F86AC7F"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34/1908</w:t>
            </w:r>
          </w:p>
        </w:tc>
        <w:tc>
          <w:tcPr>
            <w:tcW w:w="1418" w:type="dxa"/>
            <w:vAlign w:val="bottom"/>
          </w:tcPr>
          <w:p w14:paraId="2A8E0A10" w14:textId="1802353D"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7/8.9</w:t>
            </w:r>
          </w:p>
        </w:tc>
        <w:tc>
          <w:tcPr>
            <w:tcW w:w="2268" w:type="dxa"/>
            <w:vAlign w:val="bottom"/>
          </w:tcPr>
          <w:p w14:paraId="2624DF2E" w14:textId="0E20A8C0"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Rehabilitation unit</w:t>
            </w:r>
          </w:p>
        </w:tc>
        <w:tc>
          <w:tcPr>
            <w:tcW w:w="2409" w:type="dxa"/>
            <w:vAlign w:val="bottom"/>
          </w:tcPr>
          <w:p w14:paraId="0A1C262E" w14:textId="7FE91E97"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p w14:paraId="6AE75D9A" w14:textId="2D478B7B"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SM-IV-TR</w:t>
            </w:r>
          </w:p>
        </w:tc>
      </w:tr>
      <w:tr w:rsidR="00CA6A00" w:rsidRPr="00CA6A00" w14:paraId="70112FAB" w14:textId="1A365019" w:rsidTr="00393034">
        <w:tc>
          <w:tcPr>
            <w:tcW w:w="2122" w:type="dxa"/>
            <w:vAlign w:val="bottom"/>
          </w:tcPr>
          <w:p w14:paraId="2DD9E7F9" w14:textId="44A4E037"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oreno-Gavino 2012</w:t>
            </w:r>
            <w:r w:rsidR="000E475D"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Moreno-Gaviño&lt;/Author&gt;&lt;Year&gt;2012&lt;/Year&gt;&lt;RecNum&gt;347&lt;/RecNum&gt;&lt;DisplayText&gt;[152]&lt;/DisplayText&gt;&lt;record&gt;&lt;rec-number&gt;347&lt;/rec-number&gt;&lt;foreign-keys&gt;&lt;key app="EN" db-id="sstzwfe08r9xrke295vvts57d2ew5p9sed9p" timestamp="1734569493"&gt;347&lt;/key&gt;&lt;/foreign-keys&gt;&lt;ref-type name="Journal Article"&gt;17&lt;/ref-type&gt;&lt;contributors&gt;&lt;authors&gt;&lt;author&gt;Moreno-Gaviño, Lourdes&lt;/author&gt;&lt;author&gt;Ruiz-Cantero, Alberto&lt;/author&gt;&lt;author&gt;Bernabeu-Wittel, Máximo&lt;/author&gt;&lt;author&gt;Tejera-Concepción, Alicia&lt;/author&gt;&lt;author&gt;Romero-Jiménez, Manuel&lt;/author&gt;&lt;author&gt;Soria, María Ángeles&lt;/author&gt;&lt;author&gt;Rincón-Gómez, Manuel&lt;/author&gt;&lt;author&gt;Ollero-Baturone, Manuel&lt;/author&gt;&lt;/authors&gt;&lt;/contributors&gt;&lt;titles&gt;&lt;title&gt;Impact of Cognitive Impairment in a Multicentric Cohort of Polypathological Patients&lt;/title&gt;&lt;secondary-title&gt;International Journal of Gerontology&lt;/secondary-title&gt;&lt;/titles&gt;&lt;periodical&gt;&lt;full-title&gt;International Journal of Gerontology&lt;/full-title&gt;&lt;/periodical&gt;&lt;pages&gt;84-89&lt;/pages&gt;&lt;volume&gt;6&lt;/volume&gt;&lt;number&gt;2&lt;/number&gt;&lt;section&gt;84&lt;/section&gt;&lt;dates&gt;&lt;year&gt;2012&lt;/year&gt;&lt;/dates&gt;&lt;isbn&gt;18739598&lt;/isbn&gt;&lt;urls&gt;&lt;/urls&gt;&lt;electronic-resource-num&gt;10.1016/j.ijge.2011.09.026&lt;/electronic-resource-num&gt;&lt;/record&gt;&lt;/Cite&gt;&lt;/EndNote&gt;</w:instrText>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52]</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1BA515C0" w14:textId="6123282E"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pain</w:t>
            </w:r>
          </w:p>
        </w:tc>
        <w:tc>
          <w:tcPr>
            <w:tcW w:w="2410" w:type="dxa"/>
            <w:vAlign w:val="bottom"/>
          </w:tcPr>
          <w:p w14:paraId="27401582" w14:textId="5759C2D2"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6085DCE3" w14:textId="410738F8"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60/674</w:t>
            </w:r>
          </w:p>
        </w:tc>
        <w:tc>
          <w:tcPr>
            <w:tcW w:w="1418" w:type="dxa"/>
            <w:vAlign w:val="bottom"/>
          </w:tcPr>
          <w:p w14:paraId="0A77E74E" w14:textId="5168FCFA"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7.9/9.8</w:t>
            </w:r>
          </w:p>
        </w:tc>
        <w:tc>
          <w:tcPr>
            <w:tcW w:w="2268" w:type="dxa"/>
            <w:vAlign w:val="bottom"/>
          </w:tcPr>
          <w:p w14:paraId="34F151F6" w14:textId="306E95B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Medical admission unit </w:t>
            </w:r>
          </w:p>
        </w:tc>
        <w:tc>
          <w:tcPr>
            <w:tcW w:w="2409" w:type="dxa"/>
            <w:vAlign w:val="bottom"/>
          </w:tcPr>
          <w:p w14:paraId="03385D99" w14:textId="425FC23E"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tc>
      </w:tr>
      <w:tr w:rsidR="00CA6A00" w:rsidRPr="00CA6A00" w14:paraId="3F049EE8" w14:textId="3DB6D303" w:rsidTr="00393034">
        <w:tc>
          <w:tcPr>
            <w:tcW w:w="2122" w:type="dxa"/>
            <w:vAlign w:val="bottom"/>
          </w:tcPr>
          <w:p w14:paraId="5E5EB6FE" w14:textId="34C3173F"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oskowitz 2017</w:t>
            </w:r>
            <w:r w:rsidR="000E475D" w:rsidRPr="00CA6A00">
              <w:rPr>
                <w:rFonts w:ascii="Times New Roman" w:hAnsi="Times New Roman" w:cs="Times New Roman"/>
                <w:color w:val="000000" w:themeColor="text1"/>
                <w:sz w:val="18"/>
                <w:szCs w:val="18"/>
              </w:rPr>
              <w:fldChar w:fldCharType="begin">
                <w:fldData xml:space="preserve">PEVuZE5vdGU+PENpdGU+PEF1dGhvcj5Nb3Nrb3dpdHo8L0F1dGhvcj48WWVhcj4yMDE3PC9ZZWFy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Nb3Nrb3dpdHo8L0F1dGhvcj48WWVhcj4yMDE3PC9ZZWFy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53]</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729F227C" w14:textId="185B40CC"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SA</w:t>
            </w:r>
          </w:p>
        </w:tc>
        <w:tc>
          <w:tcPr>
            <w:tcW w:w="2410" w:type="dxa"/>
            <w:vAlign w:val="bottom"/>
          </w:tcPr>
          <w:p w14:paraId="5DFAE4AF" w14:textId="288EC2B1"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7D23EE4E" w14:textId="10DF9362"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67/5</w:t>
            </w:r>
          </w:p>
        </w:tc>
        <w:tc>
          <w:tcPr>
            <w:tcW w:w="1418" w:type="dxa"/>
            <w:vAlign w:val="bottom"/>
          </w:tcPr>
          <w:p w14:paraId="667A1348" w14:textId="66F7C35B"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4/8</w:t>
            </w:r>
          </w:p>
        </w:tc>
        <w:tc>
          <w:tcPr>
            <w:tcW w:w="2268" w:type="dxa"/>
            <w:vAlign w:val="bottom"/>
          </w:tcPr>
          <w:p w14:paraId="74428F30" w14:textId="43A2E3A2"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Surgery </w:t>
            </w:r>
          </w:p>
        </w:tc>
        <w:tc>
          <w:tcPr>
            <w:tcW w:w="2409" w:type="dxa"/>
            <w:vAlign w:val="bottom"/>
          </w:tcPr>
          <w:p w14:paraId="0D5A1C1E" w14:textId="6EAB972B"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ICU</w:t>
            </w:r>
          </w:p>
        </w:tc>
      </w:tr>
      <w:tr w:rsidR="00CA6A00" w:rsidRPr="00CA6A00" w14:paraId="3DBCEDC6" w14:textId="205A0F9F" w:rsidTr="00393034">
        <w:tc>
          <w:tcPr>
            <w:tcW w:w="2122" w:type="dxa"/>
            <w:vAlign w:val="bottom"/>
          </w:tcPr>
          <w:p w14:paraId="2F50FBBB" w14:textId="0FC95619"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uller 2023</w:t>
            </w:r>
            <w:r w:rsidR="000E475D" w:rsidRPr="00CA6A00">
              <w:rPr>
                <w:rFonts w:ascii="Times New Roman" w:hAnsi="Times New Roman" w:cs="Times New Roman"/>
                <w:color w:val="000000" w:themeColor="text1"/>
                <w:sz w:val="18"/>
                <w:szCs w:val="18"/>
              </w:rPr>
              <w:fldChar w:fldCharType="begin">
                <w:fldData xml:space="preserve">PEVuZE5vdGU+PENpdGU+PEF1dGhvcj5NdWxsZXI8L0F1dGhvcj48WWVhcj4yMDIzPC9ZZWFyPjxS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NdWxsZXI8L0F1dGhvcj48WWVhcj4yMDIzPC9ZZWFyPjxS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54]</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50D5F96B" w14:textId="2BCF46C0"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ermany</w:t>
            </w:r>
          </w:p>
        </w:tc>
        <w:tc>
          <w:tcPr>
            <w:tcW w:w="2410" w:type="dxa"/>
            <w:vAlign w:val="bottom"/>
          </w:tcPr>
          <w:p w14:paraId="3BCE5876" w14:textId="4B832DAA"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7624717E" w14:textId="19511B4B"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50/49</w:t>
            </w:r>
          </w:p>
        </w:tc>
        <w:tc>
          <w:tcPr>
            <w:tcW w:w="1418" w:type="dxa"/>
            <w:vAlign w:val="bottom"/>
          </w:tcPr>
          <w:p w14:paraId="6F22EBAD" w14:textId="262AC865"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0.3/7</w:t>
            </w:r>
          </w:p>
        </w:tc>
        <w:tc>
          <w:tcPr>
            <w:tcW w:w="2268" w:type="dxa"/>
            <w:vAlign w:val="bottom"/>
          </w:tcPr>
          <w:p w14:paraId="29B84442" w14:textId="32B7204B"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epartment of neurosurgery</w:t>
            </w:r>
          </w:p>
        </w:tc>
        <w:tc>
          <w:tcPr>
            <w:tcW w:w="2409" w:type="dxa"/>
            <w:vAlign w:val="bottom"/>
          </w:tcPr>
          <w:p w14:paraId="35D0AFFB" w14:textId="65DA1591"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u-DESC</w:t>
            </w:r>
          </w:p>
          <w:p w14:paraId="59C8B752" w14:textId="7A7A5488"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SM-V</w:t>
            </w:r>
          </w:p>
        </w:tc>
      </w:tr>
      <w:tr w:rsidR="00CA6A00" w:rsidRPr="00CA6A00" w14:paraId="5E7CEFA5" w14:textId="713A41FF" w:rsidTr="00393034">
        <w:tc>
          <w:tcPr>
            <w:tcW w:w="2122" w:type="dxa"/>
            <w:vAlign w:val="bottom"/>
          </w:tcPr>
          <w:p w14:paraId="13FAA24B" w14:textId="16E6EE3C"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uresan 2016</w:t>
            </w:r>
            <w:r w:rsidR="000E475D" w:rsidRPr="00CA6A00">
              <w:rPr>
                <w:rFonts w:ascii="Times New Roman" w:hAnsi="Times New Roman" w:cs="Times New Roman"/>
                <w:color w:val="000000" w:themeColor="text1"/>
                <w:sz w:val="18"/>
                <w:szCs w:val="18"/>
              </w:rPr>
              <w:fldChar w:fldCharType="begin">
                <w:fldData xml:space="preserve">PEVuZE5vdGU+PENpdGU+PEF1dGhvcj5NdXJlc2FuPC9BdXRob3I+PFllYXI+MjAxNjwvWWVhcj48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NdXJlc2FuPC9BdXRob3I+PFllYXI+MjAxNjwvWWVhcj48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55]</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1130D72A" w14:textId="296E9DBA"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Ireland</w:t>
            </w:r>
          </w:p>
        </w:tc>
        <w:tc>
          <w:tcPr>
            <w:tcW w:w="2410" w:type="dxa"/>
            <w:vAlign w:val="bottom"/>
          </w:tcPr>
          <w:p w14:paraId="19BB176A" w14:textId="5E00B699"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397DF6FB" w14:textId="3A16AB98"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00/100</w:t>
            </w:r>
          </w:p>
        </w:tc>
        <w:tc>
          <w:tcPr>
            <w:tcW w:w="1418" w:type="dxa"/>
            <w:vAlign w:val="bottom"/>
          </w:tcPr>
          <w:p w14:paraId="3078BAE0" w14:textId="2C13B61B"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1.13/6.45</w:t>
            </w:r>
          </w:p>
        </w:tc>
        <w:tc>
          <w:tcPr>
            <w:tcW w:w="2268" w:type="dxa"/>
            <w:vAlign w:val="bottom"/>
          </w:tcPr>
          <w:p w14:paraId="22A5E5FD" w14:textId="6AF0352C"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edical inpatients</w:t>
            </w:r>
          </w:p>
        </w:tc>
        <w:tc>
          <w:tcPr>
            <w:tcW w:w="2409" w:type="dxa"/>
            <w:vAlign w:val="bottom"/>
          </w:tcPr>
          <w:p w14:paraId="0BDEBDF5" w14:textId="128C349E"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tc>
      </w:tr>
      <w:tr w:rsidR="00CA6A00" w:rsidRPr="00CA6A00" w14:paraId="2447110E" w14:textId="469F28C6" w:rsidTr="00393034">
        <w:tc>
          <w:tcPr>
            <w:tcW w:w="2122" w:type="dxa"/>
            <w:vAlign w:val="bottom"/>
          </w:tcPr>
          <w:p w14:paraId="7A0276E3" w14:textId="603E6474"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urray 1993</w:t>
            </w:r>
            <w:r w:rsidR="000E475D"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Murray&lt;/Author&gt;&lt;Year&gt;1993&lt;/Year&gt;&lt;RecNum&gt;460&lt;/RecNum&gt;&lt;DisplayText&gt;[156]&lt;/DisplayText&gt;&lt;record&gt;&lt;rec-number&gt;460&lt;/rec-number&gt;&lt;foreign-keys&gt;&lt;key app="EN" db-id="sstzwfe08r9xrke295vvts57d2ew5p9sed9p" timestamp="1734571728"&gt;460&lt;/key&gt;&lt;/foreign-keys&gt;&lt;ref-type name="Journal Article"&gt;17&lt;/ref-type&gt;&lt;contributors&gt;&lt;authors&gt;&lt;author&gt;Murray, Anne M&lt;/author&gt;&lt;author&gt;Levkoff, Sue E&lt;/author&gt;&lt;author&gt;Wetle, Terrie T&lt;/author&gt;&lt;author&gt;Beckett, Laurel&lt;/author&gt;&lt;author&gt;Cleary, Paul D&lt;/author&gt;&lt;author&gt;Schor, Joshua D&lt;/author&gt;&lt;author&gt;Lipsitz, Lewis A&lt;/author&gt;&lt;author&gt;Rowe, John W&lt;/author&gt;&lt;author&gt;Evans, Denis A&lt;/author&gt;&lt;/authors&gt;&lt;/contributors&gt;&lt;titles&gt;&lt;title&gt;Acute delirium and functional decline in the hospitalized elderly patient&lt;/title&gt;&lt;secondary-title&gt;Journal of gerontology&lt;/secondary-title&gt;&lt;/titles&gt;&lt;periodical&gt;&lt;full-title&gt;Journal of gerontology&lt;/full-title&gt;&lt;/periodical&gt;&lt;pages&gt;M181-M186&lt;/pages&gt;&lt;volume&gt;48&lt;/volume&gt;&lt;number&gt;5&lt;/number&gt;&lt;dates&gt;&lt;year&gt;1993&lt;/year&gt;&lt;/dates&gt;&lt;isbn&gt;0022-1422&lt;/isbn&gt;&lt;urls&gt;&lt;/urls&gt;&lt;/record&gt;&lt;/Cite&gt;&lt;/EndNote&gt;</w:instrText>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56]</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4B97DC86" w14:textId="05522314"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SA</w:t>
            </w:r>
          </w:p>
        </w:tc>
        <w:tc>
          <w:tcPr>
            <w:tcW w:w="2410" w:type="dxa"/>
            <w:vAlign w:val="bottom"/>
          </w:tcPr>
          <w:p w14:paraId="1BF3D67A" w14:textId="664580E4"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7477B8F8" w14:textId="1BAF5B44"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96/195</w:t>
            </w:r>
          </w:p>
        </w:tc>
        <w:tc>
          <w:tcPr>
            <w:tcW w:w="1418" w:type="dxa"/>
            <w:vAlign w:val="bottom"/>
          </w:tcPr>
          <w:p w14:paraId="2FFFFA35" w14:textId="568ACF98"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0.5/7.6</w:t>
            </w:r>
          </w:p>
        </w:tc>
        <w:tc>
          <w:tcPr>
            <w:tcW w:w="2268" w:type="dxa"/>
            <w:vAlign w:val="bottom"/>
          </w:tcPr>
          <w:p w14:paraId="0A2E7D54" w14:textId="2D3E7482"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Medical admission unit </w:t>
            </w:r>
          </w:p>
        </w:tc>
        <w:tc>
          <w:tcPr>
            <w:tcW w:w="2409" w:type="dxa"/>
            <w:vAlign w:val="bottom"/>
          </w:tcPr>
          <w:p w14:paraId="3FF3F38B" w14:textId="72E7F86B"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SM-III</w:t>
            </w:r>
          </w:p>
          <w:p w14:paraId="0CD2E348" w14:textId="221490F8"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SI</w:t>
            </w:r>
          </w:p>
          <w:p w14:paraId="46B13B14" w14:textId="0A0A2C8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edical chart</w:t>
            </w:r>
          </w:p>
        </w:tc>
      </w:tr>
      <w:tr w:rsidR="00CA6A00" w:rsidRPr="00CA6A00" w14:paraId="24F2EC48" w14:textId="04581BC7" w:rsidTr="00393034">
        <w:tc>
          <w:tcPr>
            <w:tcW w:w="2122" w:type="dxa"/>
            <w:vAlign w:val="bottom"/>
          </w:tcPr>
          <w:p w14:paraId="3998CC0D" w14:textId="0E0D0579"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uzzana 2022</w:t>
            </w:r>
            <w:r w:rsidR="000E475D" w:rsidRPr="00CA6A00">
              <w:rPr>
                <w:rFonts w:ascii="Times New Roman" w:hAnsi="Times New Roman" w:cs="Times New Roman"/>
                <w:color w:val="000000" w:themeColor="text1"/>
                <w:sz w:val="18"/>
                <w:szCs w:val="18"/>
              </w:rPr>
              <w:fldChar w:fldCharType="begin">
                <w:fldData xml:space="preserve">PEVuZE5vdGU+PENpdGU+PEF1dGhvcj5NdXp6YW5hPC9BdXRob3I+PFllYXI+MjAyMjwvWWVhcj48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NdXp6YW5hPC9BdXRob3I+PFllYXI+MjAyMjwvWWVhcj48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57]</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35D8DB9A" w14:textId="03B8B9CF"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Italy</w:t>
            </w:r>
          </w:p>
        </w:tc>
        <w:tc>
          <w:tcPr>
            <w:tcW w:w="2410" w:type="dxa"/>
            <w:vAlign w:val="bottom"/>
          </w:tcPr>
          <w:p w14:paraId="5B6D645B" w14:textId="126B7FB8"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0EAFE6DB" w14:textId="0C191418"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98/104</w:t>
            </w:r>
          </w:p>
        </w:tc>
        <w:tc>
          <w:tcPr>
            <w:tcW w:w="1418" w:type="dxa"/>
            <w:vAlign w:val="bottom"/>
          </w:tcPr>
          <w:p w14:paraId="0D381356" w14:textId="7A6D8BE3"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6.24/6.72</w:t>
            </w:r>
          </w:p>
        </w:tc>
        <w:tc>
          <w:tcPr>
            <w:tcW w:w="2268" w:type="dxa"/>
            <w:vAlign w:val="bottom"/>
          </w:tcPr>
          <w:p w14:paraId="7D395EF3" w14:textId="3EEDBBA7"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urgical and traumatological/</w:t>
            </w:r>
          </w:p>
          <w:p w14:paraId="3B4A916D" w14:textId="4144DBB8"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orthopaedic wards</w:t>
            </w:r>
          </w:p>
        </w:tc>
        <w:tc>
          <w:tcPr>
            <w:tcW w:w="2409" w:type="dxa"/>
            <w:vAlign w:val="bottom"/>
          </w:tcPr>
          <w:p w14:paraId="7065492C" w14:textId="1BB058B7"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SM-V</w:t>
            </w:r>
          </w:p>
          <w:p w14:paraId="78B50D60" w14:textId="222E030B"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OSS</w:t>
            </w:r>
          </w:p>
          <w:p w14:paraId="10C0E397" w14:textId="57481E8C"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4A's</w:t>
            </w:r>
          </w:p>
        </w:tc>
      </w:tr>
      <w:tr w:rsidR="00CA6A00" w:rsidRPr="00CA6A00" w14:paraId="0C20F0FC" w14:textId="4BBA40EC" w:rsidTr="00393034">
        <w:tc>
          <w:tcPr>
            <w:tcW w:w="2122" w:type="dxa"/>
            <w:vAlign w:val="bottom"/>
          </w:tcPr>
          <w:p w14:paraId="165F40FA" w14:textId="70EB1CB9"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aidech 2013</w:t>
            </w:r>
            <w:r w:rsidR="000E475D" w:rsidRPr="00CA6A00">
              <w:rPr>
                <w:rFonts w:ascii="Times New Roman" w:hAnsi="Times New Roman" w:cs="Times New Roman"/>
                <w:color w:val="000000" w:themeColor="text1"/>
                <w:sz w:val="18"/>
                <w:szCs w:val="18"/>
              </w:rPr>
              <w:fldChar w:fldCharType="begin">
                <w:fldData xml:space="preserve">PEVuZE5vdGU+PENpdGU+PEF1dGhvcj5OYWlkZWNoPC9BdXRob3I+PFllYXI+MjAxMzwvWWVhcj48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OYWlkZWNoPC9BdXRob3I+PFllYXI+MjAxMzwvWWVhcj48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58]</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5F4C80D9" w14:textId="0E770F42"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SA</w:t>
            </w:r>
          </w:p>
        </w:tc>
        <w:tc>
          <w:tcPr>
            <w:tcW w:w="2410" w:type="dxa"/>
            <w:vAlign w:val="bottom"/>
          </w:tcPr>
          <w:p w14:paraId="14F7F05B" w14:textId="06EF2479"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06CC9FA4" w14:textId="3585FE6E"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2/52</w:t>
            </w:r>
          </w:p>
        </w:tc>
        <w:tc>
          <w:tcPr>
            <w:tcW w:w="1418" w:type="dxa"/>
            <w:vAlign w:val="bottom"/>
          </w:tcPr>
          <w:p w14:paraId="7314FC1D" w14:textId="0231370B"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3/13.8</w:t>
            </w:r>
          </w:p>
        </w:tc>
        <w:tc>
          <w:tcPr>
            <w:tcW w:w="2268" w:type="dxa"/>
            <w:vAlign w:val="bottom"/>
          </w:tcPr>
          <w:p w14:paraId="0718E4D1" w14:textId="3F225D33"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ICU</w:t>
            </w:r>
          </w:p>
        </w:tc>
        <w:tc>
          <w:tcPr>
            <w:tcW w:w="2409" w:type="dxa"/>
            <w:vAlign w:val="bottom"/>
          </w:tcPr>
          <w:p w14:paraId="1189182A" w14:textId="5089428B"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ICU</w:t>
            </w:r>
          </w:p>
        </w:tc>
      </w:tr>
      <w:tr w:rsidR="00CA6A00" w:rsidRPr="00CA6A00" w14:paraId="672D9864" w14:textId="5435586F" w:rsidTr="00393034">
        <w:tc>
          <w:tcPr>
            <w:tcW w:w="2122" w:type="dxa"/>
            <w:vAlign w:val="bottom"/>
          </w:tcPr>
          <w:p w14:paraId="4A7E7779" w14:textId="67ED8647"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eerland 2017</w:t>
            </w:r>
            <w:r w:rsidR="000E475D" w:rsidRPr="00CA6A00">
              <w:rPr>
                <w:rFonts w:ascii="Times New Roman" w:hAnsi="Times New Roman" w:cs="Times New Roman"/>
                <w:color w:val="000000" w:themeColor="text1"/>
                <w:sz w:val="18"/>
                <w:szCs w:val="18"/>
              </w:rPr>
              <w:fldChar w:fldCharType="begin">
                <w:fldData xml:space="preserve">PEVuZE5vdGU+PENpdGU+PEF1dGhvcj5OZWVybGFuZDwvQXV0aG9yPjxZZWFyPjIwMTc8L1llYXI+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OZWVybGFuZDwvQXV0aG9yPjxZZWFyPjIwMTc8L1llYXI+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59]</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70BA4BD9" w14:textId="58F7BBD8"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orway</w:t>
            </w:r>
          </w:p>
        </w:tc>
        <w:tc>
          <w:tcPr>
            <w:tcW w:w="2410" w:type="dxa"/>
            <w:vAlign w:val="bottom"/>
          </w:tcPr>
          <w:p w14:paraId="35FCBD71" w14:textId="661AA3EA"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3BFC6A66" w14:textId="1ED9B9A1"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405/131</w:t>
            </w:r>
          </w:p>
        </w:tc>
        <w:tc>
          <w:tcPr>
            <w:tcW w:w="1418" w:type="dxa"/>
            <w:vAlign w:val="bottom"/>
          </w:tcPr>
          <w:p w14:paraId="5D8A966E" w14:textId="7F1F7094"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3.78/NA</w:t>
            </w:r>
          </w:p>
        </w:tc>
        <w:tc>
          <w:tcPr>
            <w:tcW w:w="2268" w:type="dxa"/>
            <w:vAlign w:val="bottom"/>
          </w:tcPr>
          <w:p w14:paraId="28B9EFD3" w14:textId="4AE18CC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Orthopaedic ward</w:t>
            </w:r>
          </w:p>
        </w:tc>
        <w:tc>
          <w:tcPr>
            <w:tcW w:w="2409" w:type="dxa"/>
            <w:vAlign w:val="bottom"/>
          </w:tcPr>
          <w:p w14:paraId="22EBE4F1" w14:textId="3CCABB4B"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tc>
      </w:tr>
      <w:tr w:rsidR="00CA6A00" w:rsidRPr="00CA6A00" w14:paraId="6486CE3F" w14:textId="34F86C09" w:rsidTr="00393034">
        <w:tc>
          <w:tcPr>
            <w:tcW w:w="2122" w:type="dxa"/>
            <w:vAlign w:val="bottom"/>
          </w:tcPr>
          <w:p w14:paraId="5B3C2F95" w14:textId="4C4328EF"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erdal 2022</w:t>
            </w:r>
            <w:r w:rsidR="000E475D" w:rsidRPr="00CA6A00">
              <w:rPr>
                <w:rFonts w:ascii="Times New Roman" w:hAnsi="Times New Roman" w:cs="Times New Roman"/>
                <w:color w:val="000000" w:themeColor="text1"/>
                <w:sz w:val="18"/>
                <w:szCs w:val="18"/>
              </w:rPr>
              <w:fldChar w:fldCharType="begin">
                <w:fldData xml:space="preserve">PEVuZE5vdGU+PENpdGU+PEF1dGhvcj5OZXJkYWw8L0F1dGhvcj48WWVhcj4yMDIyPC9ZZWFyPjxS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OZXJkYWw8L0F1dGhvcj48WWVhcj4yMDIyPC9ZZWFyPjxS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60]</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2EFA5F9D" w14:textId="32EE23A3"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orway</w:t>
            </w:r>
          </w:p>
        </w:tc>
        <w:tc>
          <w:tcPr>
            <w:tcW w:w="2410" w:type="dxa"/>
            <w:vAlign w:val="bottom"/>
          </w:tcPr>
          <w:p w14:paraId="5632E6DF" w14:textId="0D5293D3"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79CFD4DF" w14:textId="607655D8"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1/68</w:t>
            </w:r>
          </w:p>
        </w:tc>
        <w:tc>
          <w:tcPr>
            <w:tcW w:w="1418" w:type="dxa"/>
            <w:vAlign w:val="bottom"/>
          </w:tcPr>
          <w:p w14:paraId="35266360" w14:textId="231FC74F"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1.4/13.4</w:t>
            </w:r>
          </w:p>
        </w:tc>
        <w:tc>
          <w:tcPr>
            <w:tcW w:w="2268" w:type="dxa"/>
            <w:vAlign w:val="bottom"/>
          </w:tcPr>
          <w:p w14:paraId="1CBF372A" w14:textId="1B6A6817"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edical admission unit -cardiac</w:t>
            </w:r>
          </w:p>
        </w:tc>
        <w:tc>
          <w:tcPr>
            <w:tcW w:w="2409" w:type="dxa"/>
            <w:vAlign w:val="bottom"/>
          </w:tcPr>
          <w:p w14:paraId="0A524988" w14:textId="487FFC32"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tc>
      </w:tr>
      <w:tr w:rsidR="00CA6A00" w:rsidRPr="00CA6A00" w14:paraId="3AAA5B49" w14:textId="78A5EA4E" w:rsidTr="00393034">
        <w:tc>
          <w:tcPr>
            <w:tcW w:w="2122" w:type="dxa"/>
            <w:vAlign w:val="bottom"/>
          </w:tcPr>
          <w:p w14:paraId="27E216CF" w14:textId="152254FA"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eufeld 2015</w:t>
            </w:r>
            <w:r w:rsidR="000E475D" w:rsidRPr="00CA6A00">
              <w:rPr>
                <w:rFonts w:ascii="Times New Roman" w:hAnsi="Times New Roman" w:cs="Times New Roman"/>
                <w:color w:val="000000" w:themeColor="text1"/>
                <w:sz w:val="18"/>
                <w:szCs w:val="18"/>
              </w:rPr>
              <w:fldChar w:fldCharType="begin">
                <w:fldData xml:space="preserve">PEVuZE5vdGU+PENpdGU+PEF1dGhvcj5OZXVmZWxkPC9BdXRob3I+PFllYXI+MjAxNTwvWWVhcj48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OZXVmZWxkPC9BdXRob3I+PFllYXI+MjAxNTwvWWVhcj48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61]</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2791D6AC" w14:textId="116ACB24"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SA</w:t>
            </w:r>
          </w:p>
        </w:tc>
        <w:tc>
          <w:tcPr>
            <w:tcW w:w="2410" w:type="dxa"/>
            <w:vAlign w:val="bottom"/>
          </w:tcPr>
          <w:p w14:paraId="20E5454D" w14:textId="25CE2E85"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16A05306" w14:textId="36D33EA9"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4/47</w:t>
            </w:r>
          </w:p>
        </w:tc>
        <w:tc>
          <w:tcPr>
            <w:tcW w:w="1418" w:type="dxa"/>
            <w:vAlign w:val="bottom"/>
          </w:tcPr>
          <w:p w14:paraId="1F9DBB90" w14:textId="562BFDF8"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7.5/5.4</w:t>
            </w:r>
          </w:p>
        </w:tc>
        <w:tc>
          <w:tcPr>
            <w:tcW w:w="2268" w:type="dxa"/>
            <w:vAlign w:val="bottom"/>
          </w:tcPr>
          <w:p w14:paraId="01314780" w14:textId="18622190"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ost-</w:t>
            </w:r>
            <w:r w:rsidR="008608C1" w:rsidRPr="00CA6A00">
              <w:rPr>
                <w:rFonts w:ascii="Times New Roman" w:hAnsi="Times New Roman" w:cs="Times New Roman"/>
                <w:color w:val="000000" w:themeColor="text1"/>
                <w:sz w:val="18"/>
                <w:szCs w:val="18"/>
              </w:rPr>
              <w:t>anaesthesia</w:t>
            </w:r>
            <w:r w:rsidRPr="00CA6A00">
              <w:rPr>
                <w:rFonts w:ascii="Times New Roman" w:hAnsi="Times New Roman" w:cs="Times New Roman"/>
                <w:color w:val="000000" w:themeColor="text1"/>
                <w:sz w:val="18"/>
                <w:szCs w:val="18"/>
              </w:rPr>
              <w:t xml:space="preserve"> care unit </w:t>
            </w:r>
          </w:p>
        </w:tc>
        <w:tc>
          <w:tcPr>
            <w:tcW w:w="2409" w:type="dxa"/>
            <w:vAlign w:val="bottom"/>
          </w:tcPr>
          <w:p w14:paraId="7CF7F117" w14:textId="70FADCBB"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SM IV</w:t>
            </w:r>
          </w:p>
        </w:tc>
      </w:tr>
      <w:tr w:rsidR="00CA6A00" w:rsidRPr="00CA6A00" w14:paraId="5D394D3F" w14:textId="516E924B" w:rsidTr="00393034">
        <w:tc>
          <w:tcPr>
            <w:tcW w:w="2122" w:type="dxa"/>
            <w:vAlign w:val="bottom"/>
          </w:tcPr>
          <w:p w14:paraId="4ED49AC0" w14:textId="64788568"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guyen 2018</w:t>
            </w:r>
            <w:r w:rsidR="000E475D" w:rsidRPr="00CA6A00">
              <w:rPr>
                <w:rFonts w:ascii="Times New Roman" w:hAnsi="Times New Roman" w:cs="Times New Roman"/>
                <w:color w:val="000000" w:themeColor="text1"/>
                <w:sz w:val="18"/>
                <w:szCs w:val="18"/>
              </w:rPr>
              <w:fldChar w:fldCharType="begin">
                <w:fldData xml:space="preserve">PEVuZE5vdGU+PENpdGU+PEF1dGhvcj5OZ3V5ZW48L0F1dGhvcj48WWVhcj4yMDE4PC9ZZWFyPjxS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OZ3V5ZW48L0F1dGhvcj48WWVhcj4yMDE4PC9ZZWFyPjxS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62]</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4D418F44" w14:textId="4DC8A10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nada</w:t>
            </w:r>
          </w:p>
        </w:tc>
        <w:tc>
          <w:tcPr>
            <w:tcW w:w="2410" w:type="dxa"/>
            <w:vAlign w:val="bottom"/>
          </w:tcPr>
          <w:p w14:paraId="67220389" w14:textId="0795AEFB"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1EEE84D3" w14:textId="37D85C5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37/60</w:t>
            </w:r>
          </w:p>
        </w:tc>
        <w:tc>
          <w:tcPr>
            <w:tcW w:w="1418" w:type="dxa"/>
            <w:vAlign w:val="bottom"/>
          </w:tcPr>
          <w:p w14:paraId="3F6A5544" w14:textId="623C53B4"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8.88/11.57</w:t>
            </w:r>
          </w:p>
        </w:tc>
        <w:tc>
          <w:tcPr>
            <w:tcW w:w="2268" w:type="dxa"/>
            <w:vAlign w:val="bottom"/>
          </w:tcPr>
          <w:p w14:paraId="6D55D789" w14:textId="09FF24F1"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urgery-cardiac</w:t>
            </w:r>
          </w:p>
        </w:tc>
        <w:tc>
          <w:tcPr>
            <w:tcW w:w="2409" w:type="dxa"/>
            <w:vAlign w:val="bottom"/>
          </w:tcPr>
          <w:p w14:paraId="6A3F6717" w14:textId="7DD42089"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ICU</w:t>
            </w:r>
          </w:p>
          <w:p w14:paraId="0D74AB48" w14:textId="4DF11278"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tc>
      </w:tr>
      <w:tr w:rsidR="00CA6A00" w:rsidRPr="00CA6A00" w14:paraId="5D22A0A1" w14:textId="64479C94" w:rsidTr="00393034">
        <w:tc>
          <w:tcPr>
            <w:tcW w:w="2122" w:type="dxa"/>
            <w:vAlign w:val="bottom"/>
          </w:tcPr>
          <w:p w14:paraId="19F5D27E" w14:textId="5ADDF3A9"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ishizawa 2023</w:t>
            </w:r>
            <w:r w:rsidR="000E475D" w:rsidRPr="00CA6A00">
              <w:rPr>
                <w:rFonts w:ascii="Times New Roman" w:hAnsi="Times New Roman" w:cs="Times New Roman"/>
                <w:color w:val="000000" w:themeColor="text1"/>
                <w:sz w:val="18"/>
                <w:szCs w:val="18"/>
              </w:rPr>
              <w:fldChar w:fldCharType="begin">
                <w:fldData xml:space="preserve">PEVuZE5vdGU+PENpdGU+PEF1dGhvcj5OaXNoaXphd2E8L0F1dGhvcj48WWVhcj4yMDIzPC9ZZWFy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=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OaXNoaXphd2E8L0F1dGhvcj48WWVhcj4yMDIzPC9ZZWFy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=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63]</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0698E0AD" w14:textId="10D2978F"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Japan</w:t>
            </w:r>
          </w:p>
        </w:tc>
        <w:tc>
          <w:tcPr>
            <w:tcW w:w="2410" w:type="dxa"/>
            <w:vAlign w:val="bottom"/>
          </w:tcPr>
          <w:p w14:paraId="31F00977" w14:textId="01F90E0A"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Retrospective cohort</w:t>
            </w:r>
          </w:p>
        </w:tc>
        <w:tc>
          <w:tcPr>
            <w:tcW w:w="1417" w:type="dxa"/>
            <w:vAlign w:val="bottom"/>
          </w:tcPr>
          <w:p w14:paraId="60A7F20B" w14:textId="3D9784C5"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532/545</w:t>
            </w:r>
          </w:p>
        </w:tc>
        <w:tc>
          <w:tcPr>
            <w:tcW w:w="1418" w:type="dxa"/>
            <w:vAlign w:val="bottom"/>
          </w:tcPr>
          <w:p w14:paraId="25FD8BB4" w14:textId="182E0BFA"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7.6/14</w:t>
            </w:r>
          </w:p>
        </w:tc>
        <w:tc>
          <w:tcPr>
            <w:tcW w:w="2268" w:type="dxa"/>
            <w:vAlign w:val="bottom"/>
          </w:tcPr>
          <w:p w14:paraId="0AE54DF6" w14:textId="73BC0BC7"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Hospital or emergency room</w:t>
            </w:r>
          </w:p>
        </w:tc>
        <w:tc>
          <w:tcPr>
            <w:tcW w:w="2409" w:type="dxa"/>
            <w:vAlign w:val="bottom"/>
          </w:tcPr>
          <w:p w14:paraId="287CFF79" w14:textId="18533494"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ICU</w:t>
            </w:r>
          </w:p>
          <w:p w14:paraId="5E618000" w14:textId="77777777"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RS</w:t>
            </w:r>
          </w:p>
          <w:p w14:paraId="24EF186F" w14:textId="6B17D651"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OSS</w:t>
            </w:r>
          </w:p>
        </w:tc>
      </w:tr>
      <w:tr w:rsidR="00CA6A00" w:rsidRPr="00CA6A00" w14:paraId="64E127A9" w14:textId="0EB07217" w:rsidTr="00393034">
        <w:tc>
          <w:tcPr>
            <w:tcW w:w="2122" w:type="dxa"/>
            <w:vAlign w:val="bottom"/>
          </w:tcPr>
          <w:p w14:paraId="0FE35786" w14:textId="284CB053"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oriega 2015</w:t>
            </w:r>
            <w:r w:rsidR="000E475D" w:rsidRPr="00CA6A00">
              <w:rPr>
                <w:rFonts w:ascii="Times New Roman" w:hAnsi="Times New Roman" w:cs="Times New Roman"/>
                <w:color w:val="000000" w:themeColor="text1"/>
                <w:sz w:val="18"/>
                <w:szCs w:val="18"/>
              </w:rPr>
              <w:fldChar w:fldCharType="begin">
                <w:fldData xml:space="preserve">PEVuZE5vdGU+PENpdGU+PEF1dGhvcj5Ob3JpZWdhPC9BdXRob3I+PFllYXI+MjAxNTwvWWVhcj48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Ob3JpZWdhPC9BdXRob3I+PFllYXI+MjAxNTwvWWVhcj48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64]</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1FA17225" w14:textId="3C91CD47"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pain</w:t>
            </w:r>
          </w:p>
        </w:tc>
        <w:tc>
          <w:tcPr>
            <w:tcW w:w="2410" w:type="dxa"/>
            <w:vAlign w:val="bottom"/>
          </w:tcPr>
          <w:p w14:paraId="0FA4AD57" w14:textId="3D23493D"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3B9AA96A" w14:textId="56825E9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03/100</w:t>
            </w:r>
          </w:p>
        </w:tc>
        <w:tc>
          <w:tcPr>
            <w:tcW w:w="1418" w:type="dxa"/>
            <w:vAlign w:val="bottom"/>
          </w:tcPr>
          <w:p w14:paraId="376213EF" w14:textId="1F84F8C3"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1.6/4.7</w:t>
            </w:r>
          </w:p>
        </w:tc>
        <w:tc>
          <w:tcPr>
            <w:tcW w:w="2268" w:type="dxa"/>
            <w:vAlign w:val="bottom"/>
          </w:tcPr>
          <w:p w14:paraId="48A39C27" w14:textId="26427B62"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rdiology unit</w:t>
            </w:r>
          </w:p>
        </w:tc>
        <w:tc>
          <w:tcPr>
            <w:tcW w:w="2409" w:type="dxa"/>
            <w:vAlign w:val="bottom"/>
          </w:tcPr>
          <w:p w14:paraId="6F24560A" w14:textId="40316302"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tc>
      </w:tr>
      <w:tr w:rsidR="00CA6A00" w:rsidRPr="00CA6A00" w14:paraId="58C07CDD" w14:textId="0BA6F37A" w:rsidTr="00393034">
        <w:tc>
          <w:tcPr>
            <w:tcW w:w="2122" w:type="dxa"/>
            <w:vAlign w:val="bottom"/>
          </w:tcPr>
          <w:p w14:paraId="6948199B" w14:textId="6136F211"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Ogawa 2017</w:t>
            </w:r>
            <w:r w:rsidR="000E475D" w:rsidRPr="00CA6A00">
              <w:rPr>
                <w:rFonts w:ascii="Times New Roman" w:hAnsi="Times New Roman" w:cs="Times New Roman"/>
                <w:color w:val="000000" w:themeColor="text1"/>
                <w:sz w:val="18"/>
                <w:szCs w:val="18"/>
              </w:rPr>
              <w:fldChar w:fldCharType="begin">
                <w:fldData xml:space="preserve">PEVuZE5vdGU+PENpdGU+PEF1dGhvcj5PZ2F3YTwvQXV0aG9yPjxZZWFyPjIwMTc8L1llYXI+PFJl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PZ2F3YTwvQXV0aG9yPjxZZWFyPjIwMTc8L1llYXI+PFJl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65]</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0E0B3657" w14:textId="3E07E7C7"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Japan</w:t>
            </w:r>
          </w:p>
        </w:tc>
        <w:tc>
          <w:tcPr>
            <w:tcW w:w="2410" w:type="dxa"/>
            <w:vAlign w:val="bottom"/>
          </w:tcPr>
          <w:p w14:paraId="5F3051B7" w14:textId="3954B450"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5BBBB677" w14:textId="0F529B8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83/143</w:t>
            </w:r>
          </w:p>
        </w:tc>
        <w:tc>
          <w:tcPr>
            <w:tcW w:w="1418" w:type="dxa"/>
            <w:vAlign w:val="bottom"/>
          </w:tcPr>
          <w:p w14:paraId="4B53DD07" w14:textId="3BFB636A"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8.6/14.8</w:t>
            </w:r>
          </w:p>
        </w:tc>
        <w:tc>
          <w:tcPr>
            <w:tcW w:w="2268" w:type="dxa"/>
            <w:vAlign w:val="bottom"/>
          </w:tcPr>
          <w:p w14:paraId="6B5341AA" w14:textId="5301FD2F"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urgery-cardiac</w:t>
            </w:r>
          </w:p>
        </w:tc>
        <w:tc>
          <w:tcPr>
            <w:tcW w:w="2409" w:type="dxa"/>
            <w:vAlign w:val="bottom"/>
          </w:tcPr>
          <w:p w14:paraId="7190E753" w14:textId="65FF04F8"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ICDSC</w:t>
            </w:r>
          </w:p>
          <w:p w14:paraId="635B084A" w14:textId="63C5A825" w:rsidR="00F129B1" w:rsidRPr="00CA6A00" w:rsidRDefault="00F129B1" w:rsidP="00F129B1">
            <w:pPr>
              <w:rPr>
                <w:rFonts w:ascii="Times New Roman" w:hAnsi="Times New Roman" w:cs="Times New Roman"/>
                <w:color w:val="000000" w:themeColor="text1"/>
                <w:sz w:val="18"/>
                <w:szCs w:val="18"/>
              </w:rPr>
            </w:pPr>
          </w:p>
        </w:tc>
      </w:tr>
      <w:tr w:rsidR="00CA6A00" w:rsidRPr="00CA6A00" w14:paraId="72BDD962" w14:textId="49F20AC8" w:rsidTr="00393034">
        <w:tc>
          <w:tcPr>
            <w:tcW w:w="2122" w:type="dxa"/>
            <w:vAlign w:val="bottom"/>
          </w:tcPr>
          <w:p w14:paraId="6B830AF1" w14:textId="1C32A03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lastRenderedPageBreak/>
              <w:t>Ojagbemi 2020</w:t>
            </w:r>
            <w:r w:rsidR="000E475D" w:rsidRPr="00CA6A00">
              <w:rPr>
                <w:rFonts w:ascii="Times New Roman" w:hAnsi="Times New Roman" w:cs="Times New Roman"/>
                <w:color w:val="000000" w:themeColor="text1"/>
                <w:sz w:val="18"/>
                <w:szCs w:val="18"/>
              </w:rPr>
              <w:fldChar w:fldCharType="begin">
                <w:fldData xml:space="preserve">PEVuZE5vdGU+PENpdGU+PEF1dGhvcj5PamFnYmVtaTwvQXV0aG9yPjxZZWFyPjIwMjA8L1llYXI+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PamFnYmVtaTwvQXV0aG9yPjxZZWFyPjIwMjA8L1llYXI+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66]</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1D47A588" w14:textId="50538825"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igeria</w:t>
            </w:r>
          </w:p>
        </w:tc>
        <w:tc>
          <w:tcPr>
            <w:tcW w:w="2410" w:type="dxa"/>
            <w:vAlign w:val="bottom"/>
          </w:tcPr>
          <w:p w14:paraId="60A60E1F" w14:textId="79649859"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5D78B28C" w14:textId="7F5BCDDD"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9/61</w:t>
            </w:r>
          </w:p>
        </w:tc>
        <w:tc>
          <w:tcPr>
            <w:tcW w:w="1418" w:type="dxa"/>
            <w:vAlign w:val="bottom"/>
          </w:tcPr>
          <w:p w14:paraId="7A66854A" w14:textId="119690D9"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0.1/12.7</w:t>
            </w:r>
          </w:p>
        </w:tc>
        <w:tc>
          <w:tcPr>
            <w:tcW w:w="2268" w:type="dxa"/>
            <w:vAlign w:val="bottom"/>
          </w:tcPr>
          <w:p w14:paraId="4A145F51" w14:textId="40360D6D"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edical admission unit-Stroke</w:t>
            </w:r>
          </w:p>
        </w:tc>
        <w:tc>
          <w:tcPr>
            <w:tcW w:w="2409" w:type="dxa"/>
            <w:vAlign w:val="bottom"/>
          </w:tcPr>
          <w:p w14:paraId="57DBEC92" w14:textId="3D330BC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p w14:paraId="40F3DEAE" w14:textId="76B94904"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SM V</w:t>
            </w:r>
          </w:p>
        </w:tc>
      </w:tr>
      <w:tr w:rsidR="00CA6A00" w:rsidRPr="00CA6A00" w14:paraId="2E86CB38" w14:textId="772D6456" w:rsidTr="00393034">
        <w:tc>
          <w:tcPr>
            <w:tcW w:w="2122" w:type="dxa"/>
            <w:vAlign w:val="bottom"/>
          </w:tcPr>
          <w:p w14:paraId="2E3C2944" w14:textId="0E7D1D2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Ojagbemi 2021</w:t>
            </w:r>
            <w:r w:rsidR="000E475D" w:rsidRPr="00CA6A00">
              <w:rPr>
                <w:rFonts w:ascii="Times New Roman" w:hAnsi="Times New Roman" w:cs="Times New Roman"/>
                <w:color w:val="000000" w:themeColor="text1"/>
                <w:sz w:val="18"/>
                <w:szCs w:val="18"/>
              </w:rPr>
              <w:fldChar w:fldCharType="begin">
                <w:fldData xml:space="preserve">PEVuZE5vdGU+PENpdGU+PEF1dGhvcj5PamFnYmVtaTwvQXV0aG9yPjxZZWFyPjIwMjE8L1llYXI+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PamFnYmVtaTwvQXV0aG9yPjxZZWFyPjIwMjE8L1llYXI+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67]</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5507E427" w14:textId="07C555C1"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igeria</w:t>
            </w:r>
          </w:p>
        </w:tc>
        <w:tc>
          <w:tcPr>
            <w:tcW w:w="2410" w:type="dxa"/>
            <w:vAlign w:val="bottom"/>
          </w:tcPr>
          <w:p w14:paraId="2AC88CD4" w14:textId="580EC20A"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6ACF60A1" w14:textId="1395DC9C"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9/61</w:t>
            </w:r>
          </w:p>
        </w:tc>
        <w:tc>
          <w:tcPr>
            <w:tcW w:w="1418" w:type="dxa"/>
            <w:vAlign w:val="bottom"/>
          </w:tcPr>
          <w:p w14:paraId="30BAE27F" w14:textId="2ED3C12B"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0.2/12.8</w:t>
            </w:r>
          </w:p>
        </w:tc>
        <w:tc>
          <w:tcPr>
            <w:tcW w:w="2268" w:type="dxa"/>
            <w:vAlign w:val="bottom"/>
          </w:tcPr>
          <w:p w14:paraId="0C8FEC18" w14:textId="16E2DBBB"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edical admission unit -Stroke</w:t>
            </w:r>
          </w:p>
        </w:tc>
        <w:tc>
          <w:tcPr>
            <w:tcW w:w="2409" w:type="dxa"/>
            <w:vAlign w:val="bottom"/>
          </w:tcPr>
          <w:p w14:paraId="373AE114" w14:textId="573B4972"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p w14:paraId="0F1F4558" w14:textId="187D772E"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SM V</w:t>
            </w:r>
          </w:p>
        </w:tc>
      </w:tr>
      <w:tr w:rsidR="00CA6A00" w:rsidRPr="00CA6A00" w14:paraId="7B97B39E" w14:textId="05991F4C" w:rsidTr="00393034">
        <w:tc>
          <w:tcPr>
            <w:tcW w:w="2122" w:type="dxa"/>
            <w:vAlign w:val="bottom"/>
          </w:tcPr>
          <w:p w14:paraId="7A0C863B" w14:textId="3AA64BDA"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O'Keeffe 1997</w:t>
            </w:r>
            <w:r w:rsidR="000E475D"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O&amp;apos;Keeffe&lt;/Author&gt;&lt;Year&gt;1997&lt;/Year&gt;&lt;RecNum&gt;33&lt;/RecNum&gt;&lt;DisplayText&gt;[168]&lt;/DisplayText&gt;&lt;record&gt;&lt;rec-number&gt;33&lt;/rec-number&gt;&lt;foreign-keys&gt;&lt;key app="EN" db-id="sstzwfe08r9xrke295vvts57d2ew5p9sed9p" timestamp="1733733502"&gt;33&lt;/key&gt;&lt;/foreign-keys&gt;&lt;ref-type name="Journal Article"&gt;17&lt;/ref-type&gt;&lt;contributors&gt;&lt;authors&gt;&lt;author&gt;O&amp;apos;Keeffe, S.&lt;/author&gt;&lt;author&gt;Lavan, J.&lt;/author&gt;&lt;/authors&gt;&lt;/contributors&gt;&lt;auth-address&gt;Department of Geriatric Medicine, Royal Liverpool University Hospital, England.&lt;/auth-address&gt;&lt;titles&gt;&lt;title&gt;The prognostic significance of delirium in older hospital patients&lt;/title&gt;&lt;secondary-title&gt;J Am Geriatr Soc&lt;/secondary-title&gt;&lt;/titles&gt;&lt;periodical&gt;&lt;full-title&gt;J Am Geriatr Soc&lt;/full-title&gt;&lt;/periodical&gt;&lt;pages&gt;174-8&lt;/pages&gt;&lt;volume&gt;45&lt;/volume&gt;&lt;number&gt;2&lt;/number&gt;&lt;keywords&gt;&lt;keyword&gt;Aged&lt;/keyword&gt;&lt;keyword&gt;Aged, 80 and over&lt;/keyword&gt;&lt;keyword&gt;Delirium/*complications/diagnosis/mortality/*therapy&lt;/keyword&gt;&lt;keyword&gt;Emergencies&lt;/keyword&gt;&lt;keyword&gt;Female&lt;/keyword&gt;&lt;keyword&gt;Geriatrics&lt;/keyword&gt;&lt;keyword&gt;Hospital Units&lt;/keyword&gt;&lt;keyword&gt;*Hospitalization&lt;/keyword&gt;&lt;keyword&gt;Humans&lt;/keyword&gt;&lt;keyword&gt;Institutionalization&lt;/keyword&gt;&lt;keyword&gt;Male&lt;/keyword&gt;&lt;keyword&gt;Outcome Assessment, Health Care&lt;/keyword&gt;&lt;keyword&gt;Prognosis&lt;/keyword&gt;&lt;keyword&gt;Prospective Studies&lt;/keyword&gt;&lt;keyword&gt;Time Factors&lt;/keyword&gt;&lt;/keywords&gt;&lt;dates&gt;&lt;year&gt;1997&lt;/year&gt;&lt;pub-dates&gt;&lt;date&gt;Feb&lt;/date&gt;&lt;/pub-dates&gt;&lt;/dates&gt;&lt;isbn&gt;0002-8614 (Print)&amp;#xD;0002-8614 (Linking)&lt;/isbn&gt;&lt;accession-num&gt;9033515&lt;/accession-num&gt;&lt;urls&gt;&lt;related-urls&gt;&lt;url&gt;https://www.ncbi.nlm.nih.gov/pubmed/9033515&lt;/url&gt;&lt;/related-urls&gt;&lt;/urls&gt;&lt;electronic-resource-num&gt;10.1111/j.1532-5415.1997.tb04503.x&lt;/electronic-resource-num&gt;&lt;remote-database-name&gt;Medline&lt;/remote-database-name&gt;&lt;remote-database-provider&gt;NLM&lt;/remote-database-provider&gt;&lt;/record&gt;&lt;/Cite&gt;&lt;/EndNote&gt;</w:instrText>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68]</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4D866D35" w14:textId="3877744D"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Ireland</w:t>
            </w:r>
          </w:p>
        </w:tc>
        <w:tc>
          <w:tcPr>
            <w:tcW w:w="2410" w:type="dxa"/>
            <w:vAlign w:val="bottom"/>
          </w:tcPr>
          <w:p w14:paraId="39187A1F" w14:textId="57083E61"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7B11D85E" w14:textId="4A43EACE"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46/79</w:t>
            </w:r>
          </w:p>
        </w:tc>
        <w:tc>
          <w:tcPr>
            <w:tcW w:w="1418" w:type="dxa"/>
            <w:vAlign w:val="bottom"/>
          </w:tcPr>
          <w:p w14:paraId="76A67792" w14:textId="636A71EC"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2/NA</w:t>
            </w:r>
          </w:p>
        </w:tc>
        <w:tc>
          <w:tcPr>
            <w:tcW w:w="2268" w:type="dxa"/>
            <w:vAlign w:val="bottom"/>
          </w:tcPr>
          <w:p w14:paraId="6B460BC1" w14:textId="09CB149B"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eriatric unit</w:t>
            </w:r>
          </w:p>
        </w:tc>
        <w:tc>
          <w:tcPr>
            <w:tcW w:w="2409" w:type="dxa"/>
            <w:vAlign w:val="bottom"/>
          </w:tcPr>
          <w:p w14:paraId="567C5F8D" w14:textId="02CBAE92"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SM III</w:t>
            </w:r>
          </w:p>
        </w:tc>
      </w:tr>
      <w:tr w:rsidR="00CA6A00" w:rsidRPr="00CA6A00" w14:paraId="46DDAC0E" w14:textId="6A2A3D4A" w:rsidTr="00393034">
        <w:tc>
          <w:tcPr>
            <w:tcW w:w="2122" w:type="dxa"/>
            <w:vAlign w:val="bottom"/>
          </w:tcPr>
          <w:p w14:paraId="21144213" w14:textId="092E729F"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Oldenbeuving 2011</w:t>
            </w:r>
            <w:r w:rsidR="000E475D"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Oldenbeuving&lt;/Author&gt;&lt;Year&gt;2011&lt;/Year&gt;&lt;RecNum&gt;461&lt;/RecNum&gt;&lt;DisplayText&gt;[169]&lt;/DisplayText&gt;&lt;record&gt;&lt;rec-number&gt;461&lt;/rec-number&gt;&lt;foreign-keys&gt;&lt;key app="EN" db-id="sstzwfe08r9xrke295vvts57d2ew5p9sed9p" timestamp="1734571780"&gt;461&lt;/key&gt;&lt;/foreign-keys&gt;&lt;ref-type name="Journal Article"&gt;17&lt;/ref-type&gt;&lt;contributors&gt;&lt;authors&gt;&lt;author&gt;Oldenbeuving, AW&lt;/author&gt;&lt;author&gt;De Kort, PLM&lt;/author&gt;&lt;author&gt;Jansen, BPW&lt;/author&gt;&lt;author&gt;Algra, A&lt;/author&gt;&lt;author&gt;Kappelle, LJ&lt;/author&gt;&lt;author&gt;Roks, G&lt;/author&gt;&lt;/authors&gt;&lt;/contributors&gt;&lt;titles&gt;&lt;title&gt;Delirium in the acute phase after stroke: incidence, risk factors, and outcome&lt;/title&gt;&lt;secondary-title&gt;Neurology&lt;/secondary-title&gt;&lt;/titles&gt;&lt;periodical&gt;&lt;full-title&gt;Neurology&lt;/full-title&gt;&lt;/periodical&gt;&lt;pages&gt;993-999&lt;/pages&gt;&lt;volume&gt;76&lt;/volume&gt;&lt;number&gt;11&lt;/number&gt;&lt;dates&gt;&lt;year&gt;2011&lt;/year&gt;&lt;/dates&gt;&lt;isbn&gt;0028-3878&lt;/isbn&gt;&lt;urls&gt;&lt;/urls&gt;&lt;/record&gt;&lt;/Cite&gt;&lt;/EndNote&gt;</w:instrText>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69]</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213785DB" w14:textId="1CF9CA01"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etherlands</w:t>
            </w:r>
          </w:p>
        </w:tc>
        <w:tc>
          <w:tcPr>
            <w:tcW w:w="2410" w:type="dxa"/>
            <w:vAlign w:val="bottom"/>
          </w:tcPr>
          <w:p w14:paraId="6A16E9D0" w14:textId="328BCF1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0C14C6CE" w14:textId="5F7CDEE1"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88/239</w:t>
            </w:r>
          </w:p>
        </w:tc>
        <w:tc>
          <w:tcPr>
            <w:tcW w:w="1418" w:type="dxa"/>
            <w:vAlign w:val="bottom"/>
          </w:tcPr>
          <w:p w14:paraId="141B7214" w14:textId="4E499B1C"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5.34/49.8</w:t>
            </w:r>
          </w:p>
        </w:tc>
        <w:tc>
          <w:tcPr>
            <w:tcW w:w="2268" w:type="dxa"/>
            <w:vAlign w:val="bottom"/>
          </w:tcPr>
          <w:p w14:paraId="7BF4274E" w14:textId="58CD4479"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troke units</w:t>
            </w:r>
          </w:p>
        </w:tc>
        <w:tc>
          <w:tcPr>
            <w:tcW w:w="2409" w:type="dxa"/>
            <w:vAlign w:val="bottom"/>
          </w:tcPr>
          <w:p w14:paraId="4641B6B6" w14:textId="5AF4D7A0"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tc>
      </w:tr>
      <w:tr w:rsidR="00CA6A00" w:rsidRPr="00CA6A00" w14:paraId="7AA9FFCF" w14:textId="69AADA71" w:rsidTr="00393034">
        <w:tc>
          <w:tcPr>
            <w:tcW w:w="2122" w:type="dxa"/>
            <w:vAlign w:val="bottom"/>
          </w:tcPr>
          <w:p w14:paraId="411E7991" w14:textId="7610A62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Olofsson 2018</w:t>
            </w:r>
            <w:r w:rsidR="000E475D" w:rsidRPr="00CA6A00">
              <w:rPr>
                <w:rFonts w:ascii="Times New Roman" w:hAnsi="Times New Roman" w:cs="Times New Roman"/>
                <w:color w:val="000000" w:themeColor="text1"/>
                <w:sz w:val="18"/>
                <w:szCs w:val="18"/>
              </w:rPr>
              <w:fldChar w:fldCharType="begin">
                <w:fldData xml:space="preserve">PEVuZE5vdGU+PENpdGU+PEF1dGhvcj5PbG9mc3NvbjwvQXV0aG9yPjxZZWFyPjIwMTg8L1llYXI+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PbG9mc3NvbjwvQXV0aG9yPjxZZWFyPjIwMTg8L1llYXI+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70]</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492A7968" w14:textId="3A18545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weden</w:t>
            </w:r>
          </w:p>
        </w:tc>
        <w:tc>
          <w:tcPr>
            <w:tcW w:w="2410" w:type="dxa"/>
            <w:vAlign w:val="bottom"/>
          </w:tcPr>
          <w:p w14:paraId="7D805A6D" w14:textId="618F96BC"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401A0B06" w14:textId="040E37F7"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4/101</w:t>
            </w:r>
          </w:p>
        </w:tc>
        <w:tc>
          <w:tcPr>
            <w:tcW w:w="1418" w:type="dxa"/>
            <w:vAlign w:val="bottom"/>
          </w:tcPr>
          <w:p w14:paraId="4225AFBC" w14:textId="18E7350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2.17/NA</w:t>
            </w:r>
          </w:p>
        </w:tc>
        <w:tc>
          <w:tcPr>
            <w:tcW w:w="2268" w:type="dxa"/>
            <w:vAlign w:val="bottom"/>
          </w:tcPr>
          <w:p w14:paraId="3AD38EDF" w14:textId="0F495412"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emoral neck surgery</w:t>
            </w:r>
          </w:p>
        </w:tc>
        <w:tc>
          <w:tcPr>
            <w:tcW w:w="2409" w:type="dxa"/>
            <w:vAlign w:val="bottom"/>
          </w:tcPr>
          <w:p w14:paraId="048558E4" w14:textId="5678C872"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odified OBS scale</w:t>
            </w:r>
          </w:p>
          <w:p w14:paraId="2A74F556" w14:textId="72AE9AEC"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SM‐IV‐TR</w:t>
            </w:r>
          </w:p>
        </w:tc>
      </w:tr>
      <w:tr w:rsidR="00CA6A00" w:rsidRPr="00CA6A00" w14:paraId="127B1B52" w14:textId="2CB9ED2D" w:rsidTr="00393034">
        <w:tc>
          <w:tcPr>
            <w:tcW w:w="2122" w:type="dxa"/>
            <w:vAlign w:val="bottom"/>
          </w:tcPr>
          <w:p w14:paraId="60D852EB" w14:textId="447E8FF4"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ak 2020</w:t>
            </w:r>
            <w:r w:rsidR="000E475D" w:rsidRPr="00CA6A00">
              <w:rPr>
                <w:rFonts w:ascii="Times New Roman" w:hAnsi="Times New Roman" w:cs="Times New Roman"/>
                <w:color w:val="000000" w:themeColor="text1"/>
                <w:sz w:val="18"/>
                <w:szCs w:val="18"/>
              </w:rPr>
              <w:fldChar w:fldCharType="begin">
                <w:fldData xml:space="preserve">PEVuZE5vdGU+PENpdGU+PEF1dGhvcj5QYWs8L0F1dGhvcj48WWVhcj4yMDIwPC9ZZWFyPjxSZWNO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QYWs8L0F1dGhvcj48WWVhcj4yMDIwPC9ZZWFyPjxSZWNO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71]</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65F1E4B9" w14:textId="488A9F78"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Japan</w:t>
            </w:r>
          </w:p>
        </w:tc>
        <w:tc>
          <w:tcPr>
            <w:tcW w:w="2410" w:type="dxa"/>
            <w:vAlign w:val="bottom"/>
          </w:tcPr>
          <w:p w14:paraId="0BE087DE" w14:textId="2A15E39C"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3FC91063" w14:textId="5AF79441"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8/64</w:t>
            </w:r>
          </w:p>
        </w:tc>
        <w:tc>
          <w:tcPr>
            <w:tcW w:w="1418" w:type="dxa"/>
            <w:vAlign w:val="bottom"/>
          </w:tcPr>
          <w:p w14:paraId="1F867D69" w14:textId="3AFA8501"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1.59/8.99</w:t>
            </w:r>
          </w:p>
        </w:tc>
        <w:tc>
          <w:tcPr>
            <w:tcW w:w="2268" w:type="dxa"/>
            <w:vAlign w:val="bottom"/>
          </w:tcPr>
          <w:p w14:paraId="0585D7A6" w14:textId="06D69ED9"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Medical admission unit -cardiac </w:t>
            </w:r>
          </w:p>
        </w:tc>
        <w:tc>
          <w:tcPr>
            <w:tcW w:w="2409" w:type="dxa"/>
            <w:vAlign w:val="bottom"/>
          </w:tcPr>
          <w:p w14:paraId="1CE6A423" w14:textId="76F15CC7"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SM-V</w:t>
            </w:r>
          </w:p>
        </w:tc>
      </w:tr>
      <w:tr w:rsidR="00CA6A00" w:rsidRPr="00CA6A00" w14:paraId="68E235DD" w14:textId="464862A4" w:rsidTr="00393034">
        <w:tc>
          <w:tcPr>
            <w:tcW w:w="2122" w:type="dxa"/>
            <w:vAlign w:val="bottom"/>
          </w:tcPr>
          <w:p w14:paraId="74710B23" w14:textId="5BA0FBFA"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andharipande 2013</w:t>
            </w:r>
            <w:r w:rsidR="000E475D" w:rsidRPr="00CA6A00">
              <w:rPr>
                <w:rFonts w:ascii="Times New Roman" w:hAnsi="Times New Roman" w:cs="Times New Roman"/>
                <w:color w:val="000000" w:themeColor="text1"/>
                <w:sz w:val="18"/>
                <w:szCs w:val="18"/>
              </w:rPr>
              <w:fldChar w:fldCharType="begin">
                <w:fldData xml:space="preserve">PEVuZE5vdGU+PENpdGU+PEF1dGhvcj5QYW5kaGFyaXBhbmRlPC9BdXRob3I+PFllYXI+MjAxMzwv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QYW5kaGFyaXBhbmRlPC9BdXRob3I+PFllYXI+MjAxMzwv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72]</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2FC54111" w14:textId="733F5495"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SA</w:t>
            </w:r>
          </w:p>
        </w:tc>
        <w:tc>
          <w:tcPr>
            <w:tcW w:w="2410" w:type="dxa"/>
            <w:vAlign w:val="bottom"/>
          </w:tcPr>
          <w:p w14:paraId="3D5DECB0" w14:textId="66B796C3"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574DE8AA" w14:textId="6BCF20D4"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34/233</w:t>
            </w:r>
          </w:p>
        </w:tc>
        <w:tc>
          <w:tcPr>
            <w:tcW w:w="1418" w:type="dxa"/>
            <w:vAlign w:val="bottom"/>
          </w:tcPr>
          <w:p w14:paraId="62E39B98" w14:textId="25EBD24C"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59.59/14.86</w:t>
            </w:r>
          </w:p>
        </w:tc>
        <w:tc>
          <w:tcPr>
            <w:tcW w:w="2268" w:type="dxa"/>
            <w:vAlign w:val="bottom"/>
          </w:tcPr>
          <w:p w14:paraId="50D50E41" w14:textId="624C01E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Medical or surgical ICU </w:t>
            </w:r>
          </w:p>
        </w:tc>
        <w:tc>
          <w:tcPr>
            <w:tcW w:w="2409" w:type="dxa"/>
            <w:vAlign w:val="bottom"/>
          </w:tcPr>
          <w:p w14:paraId="0149CD98" w14:textId="24814684"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ICU</w:t>
            </w:r>
          </w:p>
        </w:tc>
      </w:tr>
      <w:tr w:rsidR="00CA6A00" w:rsidRPr="00CA6A00" w14:paraId="1383F10A" w14:textId="7744BC69" w:rsidTr="00393034">
        <w:tc>
          <w:tcPr>
            <w:tcW w:w="2122" w:type="dxa"/>
            <w:vAlign w:val="bottom"/>
          </w:tcPr>
          <w:p w14:paraId="35001803" w14:textId="1D989B5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asinska 2019</w:t>
            </w:r>
            <w:r w:rsidR="000E475D" w:rsidRPr="00CA6A00">
              <w:rPr>
                <w:rFonts w:ascii="Times New Roman" w:hAnsi="Times New Roman" w:cs="Times New Roman"/>
                <w:color w:val="000000" w:themeColor="text1"/>
                <w:sz w:val="18"/>
                <w:szCs w:val="18"/>
              </w:rPr>
              <w:fldChar w:fldCharType="begin">
                <w:fldData xml:space="preserve">PEVuZE5vdGU+PENpdGU+PEF1dGhvcj5QYXNpbnNrYTwvQXV0aG9yPjxZZWFyPjIwMTk8L1llYXI+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QYXNpbnNrYTwvQXV0aG9yPjxZZWFyPjIwMTk8L1llYXI+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73]</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5FA5FEB5" w14:textId="095DD4CE"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oland</w:t>
            </w:r>
          </w:p>
        </w:tc>
        <w:tc>
          <w:tcPr>
            <w:tcW w:w="2410" w:type="dxa"/>
            <w:vAlign w:val="bottom"/>
          </w:tcPr>
          <w:p w14:paraId="7E295ADD" w14:textId="55E687E0"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138FCCD2" w14:textId="1145282B"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52/398</w:t>
            </w:r>
          </w:p>
        </w:tc>
        <w:tc>
          <w:tcPr>
            <w:tcW w:w="1418" w:type="dxa"/>
            <w:vAlign w:val="bottom"/>
          </w:tcPr>
          <w:p w14:paraId="0EB14392" w14:textId="75559943"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1.8/13.1</w:t>
            </w:r>
          </w:p>
        </w:tc>
        <w:tc>
          <w:tcPr>
            <w:tcW w:w="2268" w:type="dxa"/>
            <w:vAlign w:val="bottom"/>
          </w:tcPr>
          <w:p w14:paraId="417A031E" w14:textId="0BF29C6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edical admission unit -stroke</w:t>
            </w:r>
          </w:p>
        </w:tc>
        <w:tc>
          <w:tcPr>
            <w:tcW w:w="2409" w:type="dxa"/>
            <w:vAlign w:val="bottom"/>
          </w:tcPr>
          <w:p w14:paraId="759B9C12" w14:textId="6E2918C8"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bCAM</w:t>
            </w:r>
          </w:p>
          <w:p w14:paraId="6DBF4BA2" w14:textId="77777777"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ICU</w:t>
            </w:r>
          </w:p>
          <w:p w14:paraId="3D8F3713" w14:textId="39A89882"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SM-5</w:t>
            </w:r>
          </w:p>
        </w:tc>
      </w:tr>
      <w:tr w:rsidR="00CA6A00" w:rsidRPr="00CA6A00" w14:paraId="03F8EA06" w14:textId="7B42A269" w:rsidTr="00393034">
        <w:tc>
          <w:tcPr>
            <w:tcW w:w="2122" w:type="dxa"/>
            <w:vAlign w:val="bottom"/>
          </w:tcPr>
          <w:p w14:paraId="03A1D22A" w14:textId="2B7B3D6D"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atel 2014</w:t>
            </w:r>
            <w:r w:rsidR="000E475D" w:rsidRPr="00CA6A00">
              <w:rPr>
                <w:rFonts w:ascii="Times New Roman" w:hAnsi="Times New Roman" w:cs="Times New Roman"/>
                <w:color w:val="000000" w:themeColor="text1"/>
                <w:sz w:val="18"/>
                <w:szCs w:val="18"/>
              </w:rPr>
              <w:fldChar w:fldCharType="begin">
                <w:fldData xml:space="preserve">PEVuZE5vdGU+PENpdGU+PEF1dGhvcj5QYXRlbDwvQXV0aG9yPjxZZWFyPjIwMTQ8L1llYXI+PFJl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QYXRlbDwvQXV0aG9yPjxZZWFyPjIwMTQ8L1llYXI+PFJl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74]</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72084A87" w14:textId="52C48082"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SA</w:t>
            </w:r>
          </w:p>
        </w:tc>
        <w:tc>
          <w:tcPr>
            <w:tcW w:w="2410" w:type="dxa"/>
            <w:vAlign w:val="bottom"/>
          </w:tcPr>
          <w:p w14:paraId="432022DD" w14:textId="3EFA0590"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42E66202" w14:textId="51B0F297"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57/45</w:t>
            </w:r>
          </w:p>
        </w:tc>
        <w:tc>
          <w:tcPr>
            <w:tcW w:w="1418" w:type="dxa"/>
            <w:vAlign w:val="bottom"/>
          </w:tcPr>
          <w:p w14:paraId="1B4ACBE2" w14:textId="2026670B"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59.62/15.72</w:t>
            </w:r>
          </w:p>
        </w:tc>
        <w:tc>
          <w:tcPr>
            <w:tcW w:w="2268" w:type="dxa"/>
            <w:vAlign w:val="bottom"/>
          </w:tcPr>
          <w:p w14:paraId="1F7C58D2" w14:textId="0095617A"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edical ICU</w:t>
            </w:r>
          </w:p>
        </w:tc>
        <w:tc>
          <w:tcPr>
            <w:tcW w:w="2409" w:type="dxa"/>
            <w:vAlign w:val="bottom"/>
          </w:tcPr>
          <w:p w14:paraId="3A9A950D" w14:textId="2D6FC617"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ICU</w:t>
            </w:r>
          </w:p>
        </w:tc>
      </w:tr>
      <w:tr w:rsidR="00CA6A00" w:rsidRPr="00CA6A00" w14:paraId="06C118C2" w14:textId="36C38284" w:rsidTr="00393034">
        <w:tc>
          <w:tcPr>
            <w:tcW w:w="2122" w:type="dxa"/>
            <w:vAlign w:val="bottom"/>
          </w:tcPr>
          <w:p w14:paraId="094AFB28" w14:textId="67DEBB5A"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aulino 2023</w:t>
            </w:r>
            <w:r w:rsidR="000E475D" w:rsidRPr="00CA6A00">
              <w:rPr>
                <w:rFonts w:ascii="Times New Roman" w:hAnsi="Times New Roman" w:cs="Times New Roman"/>
                <w:color w:val="000000" w:themeColor="text1"/>
                <w:sz w:val="18"/>
                <w:szCs w:val="18"/>
              </w:rPr>
              <w:fldChar w:fldCharType="begin">
                <w:fldData xml:space="preserve">PEVuZE5vdGU+PENpdGU+PEF1dGhvcj5QYXVsaW5vPC9BdXRob3I+PFllYXI+MjAyMzwvWWVhcj48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QYXVsaW5vPC9BdXRob3I+PFllYXI+MjAyMzwvWWVhcj48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75]</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1C91E44E" w14:textId="30DD527C"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ortugal</w:t>
            </w:r>
          </w:p>
        </w:tc>
        <w:tc>
          <w:tcPr>
            <w:tcW w:w="2410" w:type="dxa"/>
            <w:vAlign w:val="bottom"/>
          </w:tcPr>
          <w:p w14:paraId="23F055B6" w14:textId="541BA188"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5614E4A2" w14:textId="3C3E81FA"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0/46</w:t>
            </w:r>
          </w:p>
        </w:tc>
        <w:tc>
          <w:tcPr>
            <w:tcW w:w="1418" w:type="dxa"/>
            <w:vAlign w:val="bottom"/>
          </w:tcPr>
          <w:p w14:paraId="7A93F98F" w14:textId="05DEF80A"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A/NA</w:t>
            </w:r>
          </w:p>
        </w:tc>
        <w:tc>
          <w:tcPr>
            <w:tcW w:w="2268" w:type="dxa"/>
            <w:vAlign w:val="bottom"/>
          </w:tcPr>
          <w:p w14:paraId="19D9D392" w14:textId="29F6CE68"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Admitted to medical and surgical ICU</w:t>
            </w:r>
          </w:p>
        </w:tc>
        <w:tc>
          <w:tcPr>
            <w:tcW w:w="2409" w:type="dxa"/>
            <w:vAlign w:val="bottom"/>
          </w:tcPr>
          <w:p w14:paraId="2281881C" w14:textId="0E7ECC58"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ICDSC</w:t>
            </w:r>
          </w:p>
        </w:tc>
      </w:tr>
      <w:tr w:rsidR="00CA6A00" w:rsidRPr="00CA6A00" w14:paraId="58DD16FB" w14:textId="499E5EF3" w:rsidTr="00393034">
        <w:tc>
          <w:tcPr>
            <w:tcW w:w="2122" w:type="dxa"/>
            <w:vAlign w:val="bottom"/>
          </w:tcPr>
          <w:p w14:paraId="35673E86" w14:textId="21FFD581"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endlebury 2015</w:t>
            </w:r>
            <w:r w:rsidR="000E475D" w:rsidRPr="00CA6A00">
              <w:rPr>
                <w:rFonts w:ascii="Times New Roman" w:hAnsi="Times New Roman" w:cs="Times New Roman"/>
                <w:color w:val="000000" w:themeColor="text1"/>
                <w:sz w:val="18"/>
                <w:szCs w:val="18"/>
              </w:rPr>
              <w:fldChar w:fldCharType="begin">
                <w:fldData xml:space="preserve">PEVuZE5vdGU+PENpdGU+PEF1dGhvcj5QZW5kbGVidXJ5PC9BdXRob3I+PFllYXI+MjAxNTwvWWVh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QZW5kbGVidXJ5PC9BdXRob3I+PFllYXI+MjAxNTwvWWVh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76]</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54D67139" w14:textId="60518838"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K</w:t>
            </w:r>
          </w:p>
        </w:tc>
        <w:tc>
          <w:tcPr>
            <w:tcW w:w="2410" w:type="dxa"/>
            <w:vAlign w:val="bottom"/>
          </w:tcPr>
          <w:p w14:paraId="41C269AE" w14:textId="747BCEEB"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5A5D071C" w14:textId="6D22FE8D"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36/267</w:t>
            </w:r>
          </w:p>
        </w:tc>
        <w:tc>
          <w:tcPr>
            <w:tcW w:w="1418" w:type="dxa"/>
            <w:vAlign w:val="bottom"/>
          </w:tcPr>
          <w:p w14:paraId="3DE6A147" w14:textId="029DBBED"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1.83/61.84</w:t>
            </w:r>
          </w:p>
        </w:tc>
        <w:tc>
          <w:tcPr>
            <w:tcW w:w="2268" w:type="dxa"/>
            <w:vAlign w:val="bottom"/>
          </w:tcPr>
          <w:p w14:paraId="53C5EE0B" w14:textId="066C4679"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Acute general medicine</w:t>
            </w:r>
          </w:p>
        </w:tc>
        <w:tc>
          <w:tcPr>
            <w:tcW w:w="2409" w:type="dxa"/>
            <w:vAlign w:val="bottom"/>
          </w:tcPr>
          <w:p w14:paraId="3362F67F" w14:textId="208950E7"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p w14:paraId="10F87271" w14:textId="4EF181E9"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SM-IV</w:t>
            </w:r>
          </w:p>
        </w:tc>
      </w:tr>
      <w:tr w:rsidR="00CA6A00" w:rsidRPr="00CA6A00" w14:paraId="35DCBA83" w14:textId="208510CE" w:rsidTr="00393034">
        <w:tc>
          <w:tcPr>
            <w:tcW w:w="2122" w:type="dxa"/>
            <w:vAlign w:val="bottom"/>
          </w:tcPr>
          <w:p w14:paraId="34C7892E" w14:textId="5E6CF7E7"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enfold 2023</w:t>
            </w:r>
            <w:r w:rsidR="000E475D" w:rsidRPr="00CA6A00">
              <w:rPr>
                <w:rFonts w:ascii="Times New Roman" w:hAnsi="Times New Roman" w:cs="Times New Roman"/>
                <w:color w:val="000000" w:themeColor="text1"/>
                <w:sz w:val="18"/>
                <w:szCs w:val="18"/>
              </w:rPr>
              <w:fldChar w:fldCharType="begin">
                <w:fldData xml:space="preserve">PEVuZE5vdGU+PENpdGU+PEF1dGhvcj5QZW5mb2xkPC9BdXRob3I+PFllYXI+MjAyMzwvWWVhcj48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QZW5mb2xkPC9BdXRob3I+PFllYXI+MjAyMzwvWWVhcj48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77]</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65E67610" w14:textId="24A96525"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K</w:t>
            </w:r>
          </w:p>
        </w:tc>
        <w:tc>
          <w:tcPr>
            <w:tcW w:w="2410" w:type="dxa"/>
            <w:vAlign w:val="bottom"/>
          </w:tcPr>
          <w:p w14:paraId="554C212C" w14:textId="2F4AFB62"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Retrospective cohort</w:t>
            </w:r>
          </w:p>
        </w:tc>
        <w:tc>
          <w:tcPr>
            <w:tcW w:w="1417" w:type="dxa"/>
            <w:vAlign w:val="bottom"/>
          </w:tcPr>
          <w:p w14:paraId="64A17B42" w14:textId="763DD8C4"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72/968</w:t>
            </w:r>
          </w:p>
        </w:tc>
        <w:tc>
          <w:tcPr>
            <w:tcW w:w="1418" w:type="dxa"/>
            <w:vAlign w:val="bottom"/>
          </w:tcPr>
          <w:p w14:paraId="220290DC" w14:textId="5CE8FA42"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9.5/10.3</w:t>
            </w:r>
          </w:p>
        </w:tc>
        <w:tc>
          <w:tcPr>
            <w:tcW w:w="2268" w:type="dxa"/>
            <w:vAlign w:val="bottom"/>
          </w:tcPr>
          <w:p w14:paraId="577C0164" w14:textId="2F9F438C"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ED and orthopaedic ward</w:t>
            </w:r>
          </w:p>
        </w:tc>
        <w:tc>
          <w:tcPr>
            <w:tcW w:w="2409" w:type="dxa"/>
            <w:vAlign w:val="bottom"/>
          </w:tcPr>
          <w:p w14:paraId="13E25537" w14:textId="495CABC1"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4AT</w:t>
            </w:r>
          </w:p>
        </w:tc>
      </w:tr>
      <w:tr w:rsidR="00CA6A00" w:rsidRPr="00CA6A00" w14:paraId="5372142F" w14:textId="13860CD3" w:rsidTr="00393034">
        <w:tc>
          <w:tcPr>
            <w:tcW w:w="2122" w:type="dxa"/>
            <w:vAlign w:val="bottom"/>
          </w:tcPr>
          <w:p w14:paraId="7D695AD6" w14:textId="01DB7568"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itkala 2005</w:t>
            </w:r>
            <w:r w:rsidR="000E475D" w:rsidRPr="00CA6A00">
              <w:rPr>
                <w:rFonts w:ascii="Times New Roman" w:hAnsi="Times New Roman" w:cs="Times New Roman"/>
                <w:color w:val="000000" w:themeColor="text1"/>
                <w:sz w:val="18"/>
                <w:szCs w:val="18"/>
              </w:rPr>
              <w:fldChar w:fldCharType="begin">
                <w:fldData xml:space="preserve">PEVuZE5vdGU+PENpdGU+PEF1dGhvcj5QaXRrYWxhPC9BdXRob3I+PFllYXI+MjAwNTwvWWVhcj48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QaXRrYWxhPC9BdXRob3I+PFllYXI+MjAwNTwvWWVhcj48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78]</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4DCECCB6" w14:textId="25CC924A"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inland</w:t>
            </w:r>
          </w:p>
        </w:tc>
        <w:tc>
          <w:tcPr>
            <w:tcW w:w="2410" w:type="dxa"/>
            <w:vAlign w:val="bottom"/>
          </w:tcPr>
          <w:p w14:paraId="11903D75" w14:textId="2E333F28"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65927516" w14:textId="7BAD159E"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8/347</w:t>
            </w:r>
          </w:p>
        </w:tc>
        <w:tc>
          <w:tcPr>
            <w:tcW w:w="1418" w:type="dxa"/>
            <w:vAlign w:val="bottom"/>
          </w:tcPr>
          <w:p w14:paraId="3EA2C70D" w14:textId="4F876DBB"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A/NA</w:t>
            </w:r>
          </w:p>
        </w:tc>
        <w:tc>
          <w:tcPr>
            <w:tcW w:w="2268" w:type="dxa"/>
            <w:vAlign w:val="bottom"/>
          </w:tcPr>
          <w:p w14:paraId="05BB1372" w14:textId="2B5E18A8"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Acute geriatric wards and nursing homes</w:t>
            </w:r>
          </w:p>
        </w:tc>
        <w:tc>
          <w:tcPr>
            <w:tcW w:w="2409" w:type="dxa"/>
            <w:vAlign w:val="bottom"/>
          </w:tcPr>
          <w:p w14:paraId="296E9CF4" w14:textId="0335E422"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SM IV</w:t>
            </w:r>
          </w:p>
        </w:tc>
      </w:tr>
      <w:tr w:rsidR="00CA6A00" w:rsidRPr="00CA6A00" w14:paraId="1FBAF581" w14:textId="49A7E893" w:rsidTr="00393034">
        <w:tc>
          <w:tcPr>
            <w:tcW w:w="2122" w:type="dxa"/>
            <w:vAlign w:val="bottom"/>
          </w:tcPr>
          <w:p w14:paraId="4EF96E4C" w14:textId="419C4F00"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ompei 1994</w:t>
            </w:r>
            <w:r w:rsidR="000E475D"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Pompei&lt;/Author&gt;&lt;Year&gt;1994&lt;/Year&gt;&lt;RecNum&gt;462&lt;/RecNum&gt;&lt;DisplayText&gt;[179]&lt;/DisplayText&gt;&lt;record&gt;&lt;rec-number&gt;462&lt;/rec-number&gt;&lt;foreign-keys&gt;&lt;key app="EN" db-id="sstzwfe08r9xrke295vvts57d2ew5p9sed9p" timestamp="1734571851"&gt;462&lt;/key&gt;&lt;/foreign-keys&gt;&lt;ref-type name="Journal Article"&gt;17&lt;/ref-type&gt;&lt;contributors&gt;&lt;authors&gt;&lt;author&gt;Pompei, Peter&lt;/author&gt;&lt;author&gt;Foreman, Marquis&lt;/author&gt;&lt;author&gt;Rudberg, Mark A&lt;/author&gt;&lt;author&gt;Inouye, Sharon K&lt;/author&gt;&lt;author&gt;Braund, Victoria&lt;/author&gt;&lt;author&gt;Cassel, Christine K&lt;/author&gt;&lt;/authors&gt;&lt;/contributors&gt;&lt;titles&gt;&lt;title&gt;Delirium in hospitalized older persons: outcomes and predictors&lt;/title&gt;&lt;secondary-title&gt;Journal of the American Geriatrics Society&lt;/secondary-title&gt;&lt;/titles&gt;&lt;periodical&gt;&lt;full-title&gt;Journal of the American Geriatrics Society&lt;/full-title&gt;&lt;/periodical&gt;&lt;pages&gt;809-815&lt;/pages&gt;&lt;volume&gt;42&lt;/volume&gt;&lt;number&gt;8&lt;/number&gt;&lt;dates&gt;&lt;year&gt;1994&lt;/year&gt;&lt;/dates&gt;&lt;isbn&gt;0002-8614&lt;/isbn&gt;&lt;urls&gt;&lt;/urls&gt;&lt;/record&gt;&lt;/Cite&gt;&lt;/EndNote&gt;</w:instrText>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79]</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52094714" w14:textId="79CC926F"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SA</w:t>
            </w:r>
          </w:p>
        </w:tc>
        <w:tc>
          <w:tcPr>
            <w:tcW w:w="2410" w:type="dxa"/>
            <w:vAlign w:val="bottom"/>
          </w:tcPr>
          <w:p w14:paraId="48F8B291" w14:textId="5730BACC"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07E73886" w14:textId="36827B55"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90/242</w:t>
            </w:r>
          </w:p>
        </w:tc>
        <w:tc>
          <w:tcPr>
            <w:tcW w:w="1418" w:type="dxa"/>
            <w:vAlign w:val="bottom"/>
          </w:tcPr>
          <w:p w14:paraId="4C7029F8" w14:textId="4A30127F"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4.35/NA</w:t>
            </w:r>
          </w:p>
        </w:tc>
        <w:tc>
          <w:tcPr>
            <w:tcW w:w="2268" w:type="dxa"/>
            <w:vAlign w:val="bottom"/>
          </w:tcPr>
          <w:p w14:paraId="0606FF44" w14:textId="07E3150D"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edical and surgical wards</w:t>
            </w:r>
          </w:p>
        </w:tc>
        <w:tc>
          <w:tcPr>
            <w:tcW w:w="2409" w:type="dxa"/>
            <w:vAlign w:val="bottom"/>
          </w:tcPr>
          <w:p w14:paraId="7E8226F1" w14:textId="457D97BC"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SM-III-R</w:t>
            </w:r>
          </w:p>
        </w:tc>
      </w:tr>
      <w:tr w:rsidR="00CA6A00" w:rsidRPr="00CA6A00" w14:paraId="1AA711DC" w14:textId="4B3CB0E4" w:rsidTr="00393034">
        <w:tc>
          <w:tcPr>
            <w:tcW w:w="2122" w:type="dxa"/>
            <w:vAlign w:val="bottom"/>
          </w:tcPr>
          <w:p w14:paraId="62691939" w14:textId="5D042A44"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aditsuwan 2013</w:t>
            </w:r>
            <w:r w:rsidR="000E475D" w:rsidRPr="00CA6A00">
              <w:rPr>
                <w:rFonts w:ascii="Times New Roman" w:hAnsi="Times New Roman" w:cs="Times New Roman"/>
                <w:color w:val="000000" w:themeColor="text1"/>
                <w:sz w:val="18"/>
                <w:szCs w:val="18"/>
              </w:rPr>
              <w:fldChar w:fldCharType="begin">
                <w:fldData xml:space="preserve">PEVuZE5vdGU+PENpdGU+PEF1dGhvcj5QcmFkaXRzdXdhbjwvQXV0aG9yPjxZZWFyPjIwMTM8L1ll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QcmFkaXRzdXdhbjwvQXV0aG9yPjxZZWFyPjIwMTM8L1ll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80]</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74F984DB" w14:textId="77374447"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Thailand</w:t>
            </w:r>
          </w:p>
        </w:tc>
        <w:tc>
          <w:tcPr>
            <w:tcW w:w="2410" w:type="dxa"/>
            <w:vAlign w:val="bottom"/>
          </w:tcPr>
          <w:p w14:paraId="236ACE01" w14:textId="23D13DE5"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536DCD5C" w14:textId="2B19527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14/111</w:t>
            </w:r>
          </w:p>
        </w:tc>
        <w:tc>
          <w:tcPr>
            <w:tcW w:w="1418" w:type="dxa"/>
            <w:vAlign w:val="bottom"/>
          </w:tcPr>
          <w:p w14:paraId="366C29D3" w14:textId="3A9292EE"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8/5.9</w:t>
            </w:r>
          </w:p>
        </w:tc>
        <w:tc>
          <w:tcPr>
            <w:tcW w:w="2268" w:type="dxa"/>
            <w:vAlign w:val="bottom"/>
          </w:tcPr>
          <w:p w14:paraId="6E8D509A" w14:textId="203BB12A"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eneral medical wards</w:t>
            </w:r>
          </w:p>
        </w:tc>
        <w:tc>
          <w:tcPr>
            <w:tcW w:w="2409" w:type="dxa"/>
            <w:vAlign w:val="bottom"/>
          </w:tcPr>
          <w:p w14:paraId="208BD5C3" w14:textId="7E32E7A7"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SM-IV</w:t>
            </w:r>
          </w:p>
        </w:tc>
      </w:tr>
      <w:tr w:rsidR="00CA6A00" w:rsidRPr="00CA6A00" w14:paraId="024D14A9" w14:textId="23FBB89E" w:rsidTr="00393034">
        <w:tc>
          <w:tcPr>
            <w:tcW w:w="2122" w:type="dxa"/>
            <w:vAlign w:val="bottom"/>
          </w:tcPr>
          <w:p w14:paraId="1664DB9F" w14:textId="4845B875"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Qu 2018</w:t>
            </w:r>
            <w:r w:rsidR="000E475D" w:rsidRPr="00CA6A00">
              <w:rPr>
                <w:rFonts w:ascii="Times New Roman" w:hAnsi="Times New Roman" w:cs="Times New Roman"/>
                <w:color w:val="000000" w:themeColor="text1"/>
                <w:sz w:val="18"/>
                <w:szCs w:val="18"/>
              </w:rPr>
              <w:fldChar w:fldCharType="begin">
                <w:fldData xml:space="preserve">PEVuZE5vdGU+PENpdGU+PEF1dGhvcj5RdTwvQXV0aG9yPjxZZWFyPjIwMTg8L1llYXI+PFJlY051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RdTwvQXV0aG9yPjxZZWFyPjIwMTg8L1llYXI+PFJlY051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81]</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364A2D2B" w14:textId="75DFACE2"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hina</w:t>
            </w:r>
          </w:p>
        </w:tc>
        <w:tc>
          <w:tcPr>
            <w:tcW w:w="2410" w:type="dxa"/>
            <w:vAlign w:val="bottom"/>
          </w:tcPr>
          <w:p w14:paraId="56B38C42" w14:textId="1549A69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41189E50" w14:textId="5D8E6E48"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84/77</w:t>
            </w:r>
          </w:p>
        </w:tc>
        <w:tc>
          <w:tcPr>
            <w:tcW w:w="1418" w:type="dxa"/>
            <w:vAlign w:val="bottom"/>
          </w:tcPr>
          <w:p w14:paraId="687E30D6" w14:textId="177F2808"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1.3/14.8</w:t>
            </w:r>
          </w:p>
        </w:tc>
        <w:tc>
          <w:tcPr>
            <w:tcW w:w="2268" w:type="dxa"/>
            <w:vAlign w:val="bottom"/>
          </w:tcPr>
          <w:p w14:paraId="4C247069" w14:textId="362550BD"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edical admission unit -Stroke</w:t>
            </w:r>
          </w:p>
        </w:tc>
        <w:tc>
          <w:tcPr>
            <w:tcW w:w="2409" w:type="dxa"/>
            <w:vAlign w:val="bottom"/>
          </w:tcPr>
          <w:p w14:paraId="739F7377" w14:textId="01EDF924"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tc>
      </w:tr>
      <w:tr w:rsidR="00CA6A00" w:rsidRPr="00CA6A00" w14:paraId="6C5D8B30" w14:textId="6D3BD257" w:rsidTr="00393034">
        <w:tc>
          <w:tcPr>
            <w:tcW w:w="2122" w:type="dxa"/>
            <w:vAlign w:val="bottom"/>
          </w:tcPr>
          <w:p w14:paraId="357746C5" w14:textId="13DF242F"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Quinlan 2011</w:t>
            </w:r>
            <w:r w:rsidR="000E475D"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Quinlan&lt;/Author&gt;&lt;Year&gt;2011&lt;/Year&gt;&lt;RecNum&gt;377&lt;/RecNum&gt;&lt;DisplayText&gt;[182]&lt;/DisplayText&gt;&lt;record&gt;&lt;rec-number&gt;377&lt;/rec-number&gt;&lt;foreign-keys&gt;&lt;key app="EN" db-id="sstzwfe08r9xrke295vvts57d2ew5p9sed9p" timestamp="1734569624"&gt;377&lt;/key&gt;&lt;/foreign-keys&gt;&lt;ref-type name="Journal Article"&gt;17&lt;/ref-type&gt;&lt;contributors&gt;&lt;authors&gt;&lt;author&gt;Quinlan, N.&lt;/author&gt;&lt;author&gt;Rudolph, J. L.&lt;/author&gt;&lt;/authors&gt;&lt;/contributors&gt;&lt;auth-address&gt;Geriatric Research, Education, and Clinical Center, Veterans Affairs Boston Healthcare System, Boston, MA 02130, USA.&lt;/auth-address&gt;&lt;titles&gt;&lt;title&gt;Postoperative delirium and functional decline after noncardiac surgery&lt;/title&gt;&lt;secondary-title&gt;J Am Geriatr Soc&lt;/secondary-title&gt;&lt;/titles&gt;&lt;periodical&gt;&lt;full-title&gt;J Am Geriatr Soc&lt;/full-title&gt;&lt;/periodical&gt;&lt;pages&gt;S301-4&lt;/pages&gt;&lt;volume&gt;59 Suppl 2&lt;/volume&gt;&lt;keywords&gt;&lt;keyword&gt;*Activities of Daily Living&lt;/keyword&gt;&lt;keyword&gt;Aged&lt;/keyword&gt;&lt;keyword&gt;Delirium/*complications&lt;/keyword&gt;&lt;keyword&gt;Female&lt;/keyword&gt;&lt;keyword&gt;*Geriatric Assessment&lt;/keyword&gt;&lt;keyword&gt;Humans&lt;/keyword&gt;&lt;keyword&gt;Male&lt;/keyword&gt;&lt;keyword&gt;*Postoperative Complications&lt;/keyword&gt;&lt;keyword&gt;Prospective Studies&lt;/keyword&gt;&lt;/keywords&gt;&lt;dates&gt;&lt;year&gt;2011&lt;/year&gt;&lt;pub-dates&gt;&lt;date&gt;Nov&lt;/date&gt;&lt;/pub-dates&gt;&lt;/dates&gt;&lt;isbn&gt;1532-5415 (Electronic)&amp;#xD;0002-8614 (Linking)&lt;/isbn&gt;&lt;accession-num&gt;22091577&lt;/accession-num&gt;&lt;urls&gt;&lt;related-urls&gt;&lt;url&gt;https://www.ncbi.nlm.nih.gov/pubmed/22091577&lt;/url&gt;&lt;/related-urls&gt;&lt;/urls&gt;&lt;electronic-resource-num&gt;10.1111/j.1532-5415.2011.03679.x&lt;/electronic-resource-num&gt;&lt;remote-database-name&gt;Medline&lt;/remote-database-name&gt;&lt;remote-database-provider&gt;NLM&lt;/remote-database-provider&gt;&lt;/record&gt;&lt;/Cite&gt;&lt;/EndNote&gt;</w:instrText>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82]</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3BE2CE4E" w14:textId="17D612AD"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enmark, France, Germany, Great Britain, Greece, Netherlands, Spain, USA</w:t>
            </w:r>
          </w:p>
        </w:tc>
        <w:tc>
          <w:tcPr>
            <w:tcW w:w="2410" w:type="dxa"/>
            <w:vAlign w:val="bottom"/>
          </w:tcPr>
          <w:p w14:paraId="07115EE8" w14:textId="1F8470B8"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40729238" w14:textId="239868AE"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484/464</w:t>
            </w:r>
          </w:p>
        </w:tc>
        <w:tc>
          <w:tcPr>
            <w:tcW w:w="1418" w:type="dxa"/>
            <w:vAlign w:val="bottom"/>
          </w:tcPr>
          <w:p w14:paraId="06604112" w14:textId="5E90CC55"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8.62/NA</w:t>
            </w:r>
          </w:p>
        </w:tc>
        <w:tc>
          <w:tcPr>
            <w:tcW w:w="2268" w:type="dxa"/>
            <w:vAlign w:val="bottom"/>
          </w:tcPr>
          <w:p w14:paraId="35ACF108" w14:textId="5668BB9E"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Surgery-non-cardiac </w:t>
            </w:r>
          </w:p>
        </w:tc>
        <w:tc>
          <w:tcPr>
            <w:tcW w:w="2409" w:type="dxa"/>
            <w:vAlign w:val="bottom"/>
          </w:tcPr>
          <w:p w14:paraId="2770E404" w14:textId="77777777"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edical record</w:t>
            </w:r>
          </w:p>
          <w:p w14:paraId="27DE9942" w14:textId="5C797DB4"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SM-III</w:t>
            </w:r>
          </w:p>
        </w:tc>
      </w:tr>
      <w:tr w:rsidR="00CA6A00" w:rsidRPr="00CA6A00" w14:paraId="0734864B" w14:textId="36BB30DC" w:rsidTr="00393034">
        <w:tc>
          <w:tcPr>
            <w:tcW w:w="2122" w:type="dxa"/>
            <w:vAlign w:val="bottom"/>
          </w:tcPr>
          <w:p w14:paraId="5BB19A76" w14:textId="1A55776D"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Raats 2015</w:t>
            </w:r>
            <w:r w:rsidR="000E475D" w:rsidRPr="00CA6A00">
              <w:rPr>
                <w:rFonts w:ascii="Times New Roman" w:hAnsi="Times New Roman" w:cs="Times New Roman"/>
                <w:color w:val="000000" w:themeColor="text1"/>
                <w:sz w:val="18"/>
                <w:szCs w:val="18"/>
              </w:rPr>
              <w:fldChar w:fldCharType="begin">
                <w:fldData xml:space="preserve">PEVuZE5vdGU+PENpdGU+PEF1dGhvcj5SYWF0czwvQXV0aG9yPjxZZWFyPjIwMTU8L1llYXI+PFJl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=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SYWF0czwvQXV0aG9yPjxZZWFyPjIwMTU8L1llYXI+PFJl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=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83]</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477F7B9B" w14:textId="44A8398A"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etherlands</w:t>
            </w:r>
          </w:p>
        </w:tc>
        <w:tc>
          <w:tcPr>
            <w:tcW w:w="2410" w:type="dxa"/>
            <w:vAlign w:val="bottom"/>
          </w:tcPr>
          <w:p w14:paraId="00B5C1E1" w14:textId="0862FE1F"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57DB7CAD" w14:textId="426DB3E1"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48/103</w:t>
            </w:r>
          </w:p>
        </w:tc>
        <w:tc>
          <w:tcPr>
            <w:tcW w:w="1418" w:type="dxa"/>
            <w:vAlign w:val="bottom"/>
          </w:tcPr>
          <w:p w14:paraId="1A4ACB93" w14:textId="4F3D7C82"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A/NA</w:t>
            </w:r>
          </w:p>
        </w:tc>
        <w:tc>
          <w:tcPr>
            <w:tcW w:w="2268" w:type="dxa"/>
            <w:vAlign w:val="bottom"/>
          </w:tcPr>
          <w:p w14:paraId="4270735C" w14:textId="140D840F"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Surgery </w:t>
            </w:r>
          </w:p>
        </w:tc>
        <w:tc>
          <w:tcPr>
            <w:tcW w:w="2409" w:type="dxa"/>
            <w:vAlign w:val="bottom"/>
          </w:tcPr>
          <w:p w14:paraId="64105F0B" w14:textId="3793CF2D"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OSS</w:t>
            </w:r>
          </w:p>
        </w:tc>
      </w:tr>
      <w:tr w:rsidR="00CA6A00" w:rsidRPr="00CA6A00" w14:paraId="722714AA" w14:textId="456A59C1" w:rsidTr="00393034">
        <w:tc>
          <w:tcPr>
            <w:tcW w:w="2122" w:type="dxa"/>
            <w:vAlign w:val="bottom"/>
          </w:tcPr>
          <w:p w14:paraId="653B8CB2" w14:textId="21C10775"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Racine 2018</w:t>
            </w:r>
            <w:r w:rsidR="000E475D" w:rsidRPr="00CA6A00">
              <w:rPr>
                <w:rFonts w:ascii="Times New Roman" w:hAnsi="Times New Roman" w:cs="Times New Roman"/>
                <w:color w:val="000000" w:themeColor="text1"/>
                <w:sz w:val="18"/>
                <w:szCs w:val="18"/>
              </w:rPr>
              <w:fldChar w:fldCharType="begin">
                <w:fldData xml:space="preserve">PEVuZE5vdGU+PENpdGU+PEF1dGhvcj5SYWNpbmU8L0F1dGhvcj48WWVhcj4yMDE4PC9ZZWFyPjxS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SYWNpbmU8L0F1dGhvcj48WWVhcj4yMDE4PC9ZZWFyPjxS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84]</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38918173" w14:textId="11A1A6A5"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SA</w:t>
            </w:r>
          </w:p>
        </w:tc>
        <w:tc>
          <w:tcPr>
            <w:tcW w:w="2410" w:type="dxa"/>
            <w:vAlign w:val="bottom"/>
          </w:tcPr>
          <w:p w14:paraId="411FEB20" w14:textId="2FF0D3E7"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008BF602" w14:textId="35D162AD"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34/326</w:t>
            </w:r>
          </w:p>
        </w:tc>
        <w:tc>
          <w:tcPr>
            <w:tcW w:w="1418" w:type="dxa"/>
            <w:vAlign w:val="bottom"/>
          </w:tcPr>
          <w:p w14:paraId="146953DD" w14:textId="0B274A27"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6.7/5.2</w:t>
            </w:r>
          </w:p>
        </w:tc>
        <w:tc>
          <w:tcPr>
            <w:tcW w:w="2268" w:type="dxa"/>
            <w:vAlign w:val="bottom"/>
          </w:tcPr>
          <w:p w14:paraId="27C3146A" w14:textId="5BEE6B87"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Surgery </w:t>
            </w:r>
          </w:p>
        </w:tc>
        <w:tc>
          <w:tcPr>
            <w:tcW w:w="2409" w:type="dxa"/>
            <w:vAlign w:val="bottom"/>
          </w:tcPr>
          <w:p w14:paraId="5D46B2C8" w14:textId="3A456D48"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tc>
      </w:tr>
      <w:tr w:rsidR="00CA6A00" w:rsidRPr="00CA6A00" w14:paraId="04B7E74E" w14:textId="6934CD60" w:rsidTr="00393034">
        <w:tc>
          <w:tcPr>
            <w:tcW w:w="2122" w:type="dxa"/>
            <w:vAlign w:val="bottom"/>
          </w:tcPr>
          <w:p w14:paraId="34B1CFF3" w14:textId="3956651F"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Racine 2020</w:t>
            </w:r>
            <w:r w:rsidR="000E475D" w:rsidRPr="00CA6A00">
              <w:rPr>
                <w:rFonts w:ascii="Times New Roman" w:hAnsi="Times New Roman" w:cs="Times New Roman"/>
                <w:color w:val="000000" w:themeColor="text1"/>
                <w:sz w:val="18"/>
                <w:szCs w:val="18"/>
              </w:rPr>
              <w:fldChar w:fldCharType="begin">
                <w:fldData xml:space="preserve">PEVuZE5vdGU+PENpdGU+PEF1dGhvcj5SYWNpbmU8L0F1dGhvcj48WWVhcj4yMDIwPC9ZZWFyPjxS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SYWNpbmU8L0F1dGhvcj48WWVhcj4yMDIwPC9ZZWFyPjxS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85]</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24837E89" w14:textId="7EA7E02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SA</w:t>
            </w:r>
          </w:p>
        </w:tc>
        <w:tc>
          <w:tcPr>
            <w:tcW w:w="2410" w:type="dxa"/>
            <w:vAlign w:val="bottom"/>
          </w:tcPr>
          <w:p w14:paraId="639A1EC4" w14:textId="6392CE49"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2A9B2C9B" w14:textId="4B52EE0F"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55/85</w:t>
            </w:r>
          </w:p>
        </w:tc>
        <w:tc>
          <w:tcPr>
            <w:tcW w:w="1418" w:type="dxa"/>
            <w:vAlign w:val="bottom"/>
          </w:tcPr>
          <w:p w14:paraId="1E0B0343" w14:textId="6400705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6.1/4.5</w:t>
            </w:r>
          </w:p>
        </w:tc>
        <w:tc>
          <w:tcPr>
            <w:tcW w:w="2268" w:type="dxa"/>
            <w:vAlign w:val="bottom"/>
          </w:tcPr>
          <w:p w14:paraId="2788E9B9" w14:textId="69DA1A10"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Surgery </w:t>
            </w:r>
          </w:p>
        </w:tc>
        <w:tc>
          <w:tcPr>
            <w:tcW w:w="2409" w:type="dxa"/>
            <w:vAlign w:val="bottom"/>
          </w:tcPr>
          <w:p w14:paraId="4E2312BC" w14:textId="23358767"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p w14:paraId="710E5977" w14:textId="57984E1D"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hart review</w:t>
            </w:r>
          </w:p>
        </w:tc>
      </w:tr>
      <w:tr w:rsidR="00CA6A00" w:rsidRPr="00CA6A00" w14:paraId="73B8E509" w14:textId="4D734D62" w:rsidTr="00393034">
        <w:tc>
          <w:tcPr>
            <w:tcW w:w="2122" w:type="dxa"/>
            <w:vAlign w:val="bottom"/>
          </w:tcPr>
          <w:p w14:paraId="155C24B9" w14:textId="6DCAF4C0"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Radcliffe 2023</w:t>
            </w:r>
            <w:r w:rsidR="000E475D" w:rsidRPr="00CA6A00">
              <w:rPr>
                <w:rFonts w:ascii="Times New Roman" w:hAnsi="Times New Roman" w:cs="Times New Roman"/>
                <w:color w:val="000000" w:themeColor="text1"/>
                <w:sz w:val="18"/>
                <w:szCs w:val="18"/>
              </w:rPr>
              <w:fldChar w:fldCharType="begin">
                <w:fldData xml:space="preserve">PEVuZE5vdGU+PENpdGU+PEF1dGhvcj5SYWRjbGlmZmU8L0F1dGhvcj48WWVhcj4yMDIzPC9ZZWFy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=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SYWRjbGlmZmU8L0F1dGhvcj48WWVhcj4yMDIzPC9ZZWFy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=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86]</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0AF98B1A" w14:textId="6BE90038"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Australia</w:t>
            </w:r>
          </w:p>
        </w:tc>
        <w:tc>
          <w:tcPr>
            <w:tcW w:w="2410" w:type="dxa"/>
            <w:vAlign w:val="bottom"/>
          </w:tcPr>
          <w:p w14:paraId="225A1946" w14:textId="3F875EE7"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75884813" w14:textId="0FB66F8D"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14/156</w:t>
            </w:r>
          </w:p>
        </w:tc>
        <w:tc>
          <w:tcPr>
            <w:tcW w:w="1418" w:type="dxa"/>
            <w:vAlign w:val="bottom"/>
          </w:tcPr>
          <w:p w14:paraId="08420335" w14:textId="30F79CD5"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6.68/NA</w:t>
            </w:r>
          </w:p>
        </w:tc>
        <w:tc>
          <w:tcPr>
            <w:tcW w:w="2268" w:type="dxa"/>
            <w:vAlign w:val="bottom"/>
          </w:tcPr>
          <w:p w14:paraId="6781B6EF" w14:textId="3B491C07"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Aged care</w:t>
            </w:r>
          </w:p>
        </w:tc>
        <w:tc>
          <w:tcPr>
            <w:tcW w:w="2409" w:type="dxa"/>
            <w:vAlign w:val="bottom"/>
          </w:tcPr>
          <w:p w14:paraId="083488B3" w14:textId="74456A1D"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tc>
      </w:tr>
      <w:tr w:rsidR="00CA6A00" w:rsidRPr="00CA6A00" w14:paraId="7C8AFBD6" w14:textId="296AC962" w:rsidTr="00393034">
        <w:tc>
          <w:tcPr>
            <w:tcW w:w="2122" w:type="dxa"/>
            <w:vAlign w:val="bottom"/>
          </w:tcPr>
          <w:p w14:paraId="7F1A12CA" w14:textId="50F71154"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Radinovic 2014</w:t>
            </w:r>
            <w:r w:rsidR="000E475D" w:rsidRPr="00CA6A00">
              <w:rPr>
                <w:rFonts w:ascii="Times New Roman" w:hAnsi="Times New Roman" w:cs="Times New Roman"/>
                <w:color w:val="000000" w:themeColor="text1"/>
                <w:sz w:val="18"/>
                <w:szCs w:val="18"/>
              </w:rPr>
              <w:fldChar w:fldCharType="begin">
                <w:fldData xml:space="preserve">PEVuZE5vdGU+PENpdGU+PEF1dGhvcj5SYWRpbm92aWM8L0F1dGhvcj48WWVhcj4yMDE0PC9ZZWFy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SYWRpbm92aWM8L0F1dGhvcj48WWVhcj4yMDE0PC9ZZWFy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87]</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264FBA4F" w14:textId="1A0FFF53"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erbia</w:t>
            </w:r>
          </w:p>
        </w:tc>
        <w:tc>
          <w:tcPr>
            <w:tcW w:w="2410" w:type="dxa"/>
            <w:vAlign w:val="bottom"/>
          </w:tcPr>
          <w:p w14:paraId="5BAB23F7" w14:textId="78488999"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4F8FAE92" w14:textId="2936C2A2"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1/206</w:t>
            </w:r>
          </w:p>
        </w:tc>
        <w:tc>
          <w:tcPr>
            <w:tcW w:w="1418" w:type="dxa"/>
            <w:vAlign w:val="bottom"/>
          </w:tcPr>
          <w:p w14:paraId="5628E9D5" w14:textId="7CD0F524"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8/8.2</w:t>
            </w:r>
          </w:p>
        </w:tc>
        <w:tc>
          <w:tcPr>
            <w:tcW w:w="2268" w:type="dxa"/>
            <w:vAlign w:val="bottom"/>
          </w:tcPr>
          <w:p w14:paraId="7A9F8590" w14:textId="6ADA7A33"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Surgery-hip fracture </w:t>
            </w:r>
          </w:p>
        </w:tc>
        <w:tc>
          <w:tcPr>
            <w:tcW w:w="2409" w:type="dxa"/>
            <w:vAlign w:val="bottom"/>
          </w:tcPr>
          <w:p w14:paraId="60974502" w14:textId="2604D964"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tc>
      </w:tr>
      <w:tr w:rsidR="00CA6A00" w:rsidRPr="00CA6A00" w14:paraId="7B717908" w14:textId="7ED95A70" w:rsidTr="00393034">
        <w:tc>
          <w:tcPr>
            <w:tcW w:w="2122" w:type="dxa"/>
            <w:vAlign w:val="bottom"/>
          </w:tcPr>
          <w:p w14:paraId="7AEC3627" w14:textId="2CC49B98"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Rahkonen 2001</w:t>
            </w:r>
            <w:r w:rsidR="000E475D" w:rsidRPr="00CA6A00">
              <w:rPr>
                <w:rFonts w:ascii="Times New Roman" w:hAnsi="Times New Roman" w:cs="Times New Roman"/>
                <w:color w:val="000000" w:themeColor="text1"/>
                <w:sz w:val="18"/>
                <w:szCs w:val="18"/>
              </w:rPr>
              <w:fldChar w:fldCharType="begin">
                <w:fldData xml:space="preserve">PEVuZE5vdGU+PENpdGU+PEF1dGhvcj5SYWhrb25lbjwvQXV0aG9yPjxZZWFyPjIwMDE8L1llYXI+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SYWhrb25lbjwvQXV0aG9yPjxZZWFyPjIwMDE8L1llYXI+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88]</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52E66848" w14:textId="4E8B8F2F"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inland</w:t>
            </w:r>
          </w:p>
        </w:tc>
        <w:tc>
          <w:tcPr>
            <w:tcW w:w="2410" w:type="dxa"/>
            <w:vAlign w:val="bottom"/>
          </w:tcPr>
          <w:p w14:paraId="6C3B8492" w14:textId="7F50F3DA"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4259BCE4" w14:textId="69A667EF"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46/153</w:t>
            </w:r>
          </w:p>
        </w:tc>
        <w:tc>
          <w:tcPr>
            <w:tcW w:w="1418" w:type="dxa"/>
            <w:vAlign w:val="bottom"/>
          </w:tcPr>
          <w:p w14:paraId="07B04761" w14:textId="1258623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7.3/2.4</w:t>
            </w:r>
          </w:p>
        </w:tc>
        <w:tc>
          <w:tcPr>
            <w:tcW w:w="2268" w:type="dxa"/>
            <w:vAlign w:val="bottom"/>
          </w:tcPr>
          <w:p w14:paraId="10AF11D5" w14:textId="38884219"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mmunity</w:t>
            </w:r>
          </w:p>
        </w:tc>
        <w:tc>
          <w:tcPr>
            <w:tcW w:w="2409" w:type="dxa"/>
            <w:vAlign w:val="bottom"/>
          </w:tcPr>
          <w:p w14:paraId="239E8DCD" w14:textId="231498BD"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SM-III-R</w:t>
            </w:r>
          </w:p>
        </w:tc>
      </w:tr>
      <w:tr w:rsidR="00CA6A00" w:rsidRPr="00CA6A00" w14:paraId="5FE00F3C" w14:textId="653E0B79" w:rsidTr="00393034">
        <w:tc>
          <w:tcPr>
            <w:tcW w:w="2122" w:type="dxa"/>
            <w:vAlign w:val="bottom"/>
          </w:tcPr>
          <w:p w14:paraId="2CA15911" w14:textId="08497DCD"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Rawle 2021</w:t>
            </w:r>
            <w:r w:rsidR="000E475D" w:rsidRPr="00CA6A00">
              <w:rPr>
                <w:rFonts w:ascii="Times New Roman" w:hAnsi="Times New Roman" w:cs="Times New Roman"/>
                <w:color w:val="000000" w:themeColor="text1"/>
                <w:sz w:val="18"/>
                <w:szCs w:val="18"/>
              </w:rPr>
              <w:fldChar w:fldCharType="begin">
                <w:fldData xml:space="preserve">PEVuZE5vdGU+PENpdGU+PEF1dGhvcj5SYXdsZTwvQXV0aG9yPjxZZWFyPjIwMjE8L1llYXI+PFJl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SYXdsZTwvQXV0aG9yPjxZZWFyPjIwMjE8L1llYXI+PFJl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89]</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44E2A85C" w14:textId="1EE27B5A"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K</w:t>
            </w:r>
          </w:p>
        </w:tc>
        <w:tc>
          <w:tcPr>
            <w:tcW w:w="2410" w:type="dxa"/>
            <w:vAlign w:val="bottom"/>
          </w:tcPr>
          <w:p w14:paraId="46619A54" w14:textId="49196414"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296A583E" w14:textId="1913075A"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37/340</w:t>
            </w:r>
          </w:p>
        </w:tc>
        <w:tc>
          <w:tcPr>
            <w:tcW w:w="1418" w:type="dxa"/>
            <w:vAlign w:val="bottom"/>
          </w:tcPr>
          <w:p w14:paraId="6FC80030" w14:textId="6BE9866C"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3.2/7.4</w:t>
            </w:r>
          </w:p>
        </w:tc>
        <w:tc>
          <w:tcPr>
            <w:tcW w:w="2268" w:type="dxa"/>
            <w:vAlign w:val="bottom"/>
          </w:tcPr>
          <w:p w14:paraId="66BC1E15" w14:textId="1D837BAE"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Acute medical unit</w:t>
            </w:r>
          </w:p>
        </w:tc>
        <w:tc>
          <w:tcPr>
            <w:tcW w:w="2409" w:type="dxa"/>
            <w:vAlign w:val="bottom"/>
          </w:tcPr>
          <w:p w14:paraId="3FD564EB" w14:textId="6834421B"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s-CAM </w:t>
            </w:r>
          </w:p>
        </w:tc>
      </w:tr>
      <w:tr w:rsidR="00CA6A00" w:rsidRPr="00CA6A00" w14:paraId="431C00CC" w14:textId="0103DB93" w:rsidTr="00393034">
        <w:tc>
          <w:tcPr>
            <w:tcW w:w="2122" w:type="dxa"/>
            <w:vAlign w:val="bottom"/>
          </w:tcPr>
          <w:p w14:paraId="5BEFC549" w14:textId="5CEB3662"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Rego 202</w:t>
            </w:r>
            <w:r w:rsidR="0029743A" w:rsidRPr="00CA6A00">
              <w:rPr>
                <w:rFonts w:ascii="Times New Roman" w:hAnsi="Times New Roman" w:cs="Times New Roman"/>
                <w:color w:val="000000" w:themeColor="text1"/>
                <w:sz w:val="18"/>
                <w:szCs w:val="18"/>
              </w:rPr>
              <w:t>3</w:t>
            </w:r>
            <w:r w:rsidR="000E475D"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Rego&lt;/Author&gt;&lt;Year&gt;2023&lt;/Year&gt;&lt;RecNum&gt;159&lt;/RecNum&gt;&lt;DisplayText&gt;[190]&lt;/DisplayText&gt;&lt;record&gt;&lt;rec-number&gt;159&lt;/rec-number&gt;&lt;foreign-keys&gt;&lt;key app="EN" db-id="sstzwfe08r9xrke295vvts57d2ew5p9sed9p" timestamp="1734568850"&gt;159&lt;/key&gt;&lt;/foreign-keys&gt;&lt;ref-type name="Journal Article"&gt;17&lt;/ref-type&gt;&lt;contributors&gt;&lt;authors&gt;&lt;author&gt;Rego, L. L. D.&lt;/author&gt;&lt;author&gt;Salluh, J. I. F.&lt;/author&gt;&lt;author&gt;Souza-Dantas, V. C.&lt;/author&gt;&lt;author&gt;Silva, Jrle&lt;/author&gt;&lt;author&gt;Povoa, P.&lt;/author&gt;&lt;author&gt;Serafim, R. B.&lt;/author&gt;&lt;/authors&gt;&lt;/contributors&gt;&lt;auth-address&gt;Postgraduate Program in Clinical Medicine, Universidade Federal do Rio de Janeiro - Rio de Janeiro (RJ), Brazil.&amp;#xD;Instituto D&amp;apos;Or de Pesquisa e Ensino - Rio de Janeiro (RJ), Brazil.&amp;#xD;Polivalente Intensive Care Unit, Hospital de Sao Francisco Xavier, Centro Hospitalar de Lisboa Ocidental - Lisboa, Portugal.&lt;/auth-address&gt;&lt;titles&gt;&lt;title&gt;Delirium severity and outcomes of critically ill COVID-19 patients&lt;/title&gt;&lt;secondary-title&gt;Crit Care Sci&lt;/secondary-title&gt;&lt;/titles&gt;&lt;periodical&gt;&lt;full-title&gt;Crit Care Sci&lt;/full-title&gt;&lt;/periodical&gt;&lt;pages&gt;394-401&lt;/pages&gt;&lt;volume&gt;35&lt;/volume&gt;&lt;number&gt;4&lt;/number&gt;&lt;keywords&gt;&lt;keyword&gt;Humans&lt;/keyword&gt;&lt;keyword&gt;Brazil&lt;/keyword&gt;&lt;keyword&gt;*covid-19&lt;/keyword&gt;&lt;keyword&gt;Coma&lt;/keyword&gt;&lt;keyword&gt;Critical Illness&lt;/keyword&gt;&lt;keyword&gt;Prospective Studies&lt;/keyword&gt;&lt;keyword&gt;*Delirium&lt;/keyword&gt;&lt;/keywords&gt;&lt;dates&gt;&lt;year&gt;2023&lt;/year&gt;&lt;pub-dates&gt;&lt;date&gt;Oct-Dec&lt;/date&gt;&lt;/pub-dates&gt;&lt;/dates&gt;&lt;isbn&gt;2965-2774 (Electronic)&amp;#xD;2965-2774 (Linking)&lt;/isbn&gt;&lt;accession-num&gt;38265321&lt;/accession-num&gt;&lt;urls&gt;&lt;related-urls&gt;&lt;url&gt;https://www.ncbi.nlm.nih.gov/pubmed/38265321&lt;/url&gt;&lt;/related-urls&gt;&lt;/urls&gt;&lt;custom2&gt;PMC10802771&lt;/custom2&gt;&lt;electronic-resource-num&gt;10.5935/2965-2774.20230170-en&lt;/electronic-resource-num&gt;&lt;remote-database-name&gt;Medline&lt;/remote-database-name&gt;&lt;remote-database-provider&gt;NLM&lt;/remote-database-provider&gt;&lt;/record&gt;&lt;/Cite&gt;&lt;/EndNote&gt;</w:instrText>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90]</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18705E82" w14:textId="42F6E9B0"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Brazil</w:t>
            </w:r>
          </w:p>
        </w:tc>
        <w:tc>
          <w:tcPr>
            <w:tcW w:w="2410" w:type="dxa"/>
            <w:vAlign w:val="bottom"/>
          </w:tcPr>
          <w:p w14:paraId="29E664AA" w14:textId="0C64389C"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06B09385" w14:textId="78D607AD"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95/82</w:t>
            </w:r>
          </w:p>
        </w:tc>
        <w:tc>
          <w:tcPr>
            <w:tcW w:w="1418" w:type="dxa"/>
            <w:vAlign w:val="bottom"/>
          </w:tcPr>
          <w:p w14:paraId="3F180CEA" w14:textId="615C7883"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8.43/NA</w:t>
            </w:r>
          </w:p>
        </w:tc>
        <w:tc>
          <w:tcPr>
            <w:tcW w:w="2268" w:type="dxa"/>
            <w:vAlign w:val="bottom"/>
          </w:tcPr>
          <w:p w14:paraId="18B43E4F" w14:textId="3F49747A"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ICU</w:t>
            </w:r>
          </w:p>
        </w:tc>
        <w:tc>
          <w:tcPr>
            <w:tcW w:w="2409" w:type="dxa"/>
            <w:vAlign w:val="bottom"/>
          </w:tcPr>
          <w:p w14:paraId="45F41BF3" w14:textId="2AECCF14"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ICU</w:t>
            </w:r>
          </w:p>
          <w:p w14:paraId="513A3AB7" w14:textId="3DA2D5B1"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ICU-7</w:t>
            </w:r>
          </w:p>
        </w:tc>
      </w:tr>
      <w:tr w:rsidR="00CA6A00" w:rsidRPr="00CA6A00" w14:paraId="1F5F1C17" w14:textId="64466286" w:rsidTr="00393034">
        <w:tc>
          <w:tcPr>
            <w:tcW w:w="2122" w:type="dxa"/>
            <w:vAlign w:val="bottom"/>
          </w:tcPr>
          <w:p w14:paraId="24576E33" w14:textId="399047C9"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lastRenderedPageBreak/>
              <w:t>Reynish 2017</w:t>
            </w:r>
            <w:r w:rsidR="000E475D" w:rsidRPr="00CA6A00">
              <w:rPr>
                <w:rFonts w:ascii="Times New Roman" w:hAnsi="Times New Roman" w:cs="Times New Roman"/>
                <w:color w:val="000000" w:themeColor="text1"/>
                <w:sz w:val="18"/>
                <w:szCs w:val="18"/>
              </w:rPr>
              <w:fldChar w:fldCharType="begin">
                <w:fldData xml:space="preserve">PEVuZE5vdGU+PENpdGU+PEF1dGhvcj5SZXluaXNoPC9BdXRob3I+PFllYXI+MjAxNzwvWWVhcj48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SZXluaXNoPC9BdXRob3I+PFllYXI+MjAxNzwvWWVhcj48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91]</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492B5712" w14:textId="48826C79"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K</w:t>
            </w:r>
          </w:p>
        </w:tc>
        <w:tc>
          <w:tcPr>
            <w:tcW w:w="2410" w:type="dxa"/>
            <w:vAlign w:val="bottom"/>
          </w:tcPr>
          <w:p w14:paraId="1EB81E64" w14:textId="533073D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1872956F" w14:textId="2A59B8CB"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9215/799</w:t>
            </w:r>
          </w:p>
        </w:tc>
        <w:tc>
          <w:tcPr>
            <w:tcW w:w="1418" w:type="dxa"/>
            <w:vAlign w:val="bottom"/>
          </w:tcPr>
          <w:p w14:paraId="7EDB7227" w14:textId="072D2B53"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9.3/NA</w:t>
            </w:r>
          </w:p>
        </w:tc>
        <w:tc>
          <w:tcPr>
            <w:tcW w:w="2268" w:type="dxa"/>
            <w:vAlign w:val="bottom"/>
          </w:tcPr>
          <w:p w14:paraId="43B7302A" w14:textId="0B820749"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Acute medical unit</w:t>
            </w:r>
          </w:p>
        </w:tc>
        <w:tc>
          <w:tcPr>
            <w:tcW w:w="2409" w:type="dxa"/>
            <w:vAlign w:val="bottom"/>
          </w:tcPr>
          <w:p w14:paraId="7D516F36" w14:textId="078355C8"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p w14:paraId="382473A9" w14:textId="77777777"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linical diagnosis</w:t>
            </w:r>
          </w:p>
          <w:p w14:paraId="7FC24907" w14:textId="5230CFA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AMT</w:t>
            </w:r>
          </w:p>
        </w:tc>
      </w:tr>
      <w:tr w:rsidR="00CA6A00" w:rsidRPr="00CA6A00" w14:paraId="6FBD016D" w14:textId="6E8E045F" w:rsidTr="00393034">
        <w:tc>
          <w:tcPr>
            <w:tcW w:w="2122" w:type="dxa"/>
            <w:vAlign w:val="bottom"/>
          </w:tcPr>
          <w:p w14:paraId="2D1F5569" w14:textId="0DFC95FD"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Richardson 2021</w:t>
            </w:r>
            <w:r w:rsidR="000E475D" w:rsidRPr="00CA6A00">
              <w:rPr>
                <w:rFonts w:ascii="Times New Roman" w:hAnsi="Times New Roman" w:cs="Times New Roman"/>
                <w:color w:val="000000" w:themeColor="text1"/>
                <w:sz w:val="18"/>
                <w:szCs w:val="18"/>
              </w:rPr>
              <w:fldChar w:fldCharType="begin">
                <w:fldData xml:space="preserve">PEVuZE5vdGU+PENpdGU+PEF1dGhvcj5SaWNoYXJkc29uPC9BdXRob3I+PFllYXI+MjAyMTwvWWVh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SaWNoYXJkc29uPC9BdXRob3I+PFllYXI+MjAyMTwvWWVh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92]</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261C70EB" w14:textId="609F624A"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K</w:t>
            </w:r>
          </w:p>
        </w:tc>
        <w:tc>
          <w:tcPr>
            <w:tcW w:w="2410" w:type="dxa"/>
            <w:vAlign w:val="bottom"/>
          </w:tcPr>
          <w:p w14:paraId="2C249DB2" w14:textId="0A1F3A98"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13C28398" w14:textId="4B54914C"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96/109</w:t>
            </w:r>
          </w:p>
        </w:tc>
        <w:tc>
          <w:tcPr>
            <w:tcW w:w="1418" w:type="dxa"/>
            <w:vAlign w:val="bottom"/>
          </w:tcPr>
          <w:p w14:paraId="283F0E1A" w14:textId="00218B1C"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2/6.5</w:t>
            </w:r>
          </w:p>
        </w:tc>
        <w:tc>
          <w:tcPr>
            <w:tcW w:w="2268" w:type="dxa"/>
            <w:vAlign w:val="bottom"/>
          </w:tcPr>
          <w:p w14:paraId="160CB18C" w14:textId="37A51BCD"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mmunity</w:t>
            </w:r>
          </w:p>
        </w:tc>
        <w:tc>
          <w:tcPr>
            <w:tcW w:w="2409" w:type="dxa"/>
            <w:vAlign w:val="bottom"/>
          </w:tcPr>
          <w:p w14:paraId="34A29A58" w14:textId="2B7A955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SM V</w:t>
            </w:r>
          </w:p>
        </w:tc>
      </w:tr>
      <w:tr w:rsidR="00CA6A00" w:rsidRPr="00CA6A00" w14:paraId="31A5EC95" w14:textId="38C83318" w:rsidTr="00393034">
        <w:tc>
          <w:tcPr>
            <w:tcW w:w="2122" w:type="dxa"/>
            <w:vAlign w:val="bottom"/>
          </w:tcPr>
          <w:p w14:paraId="40ECB174" w14:textId="3C1109E1"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Richardson 2021</w:t>
            </w:r>
            <w:r w:rsidR="001D251E" w:rsidRPr="00CA6A00">
              <w:rPr>
                <w:rFonts w:ascii="Times New Roman" w:hAnsi="Times New Roman" w:cs="Times New Roman"/>
                <w:color w:val="000000" w:themeColor="text1"/>
                <w:sz w:val="18"/>
                <w:szCs w:val="18"/>
              </w:rPr>
              <w:t>-</w:t>
            </w:r>
            <w:r w:rsidRPr="00CA6A00">
              <w:rPr>
                <w:rFonts w:ascii="Times New Roman" w:hAnsi="Times New Roman" w:cs="Times New Roman"/>
                <w:color w:val="000000" w:themeColor="text1"/>
                <w:sz w:val="18"/>
                <w:szCs w:val="18"/>
              </w:rPr>
              <w:t>2</w:t>
            </w:r>
            <w:r w:rsidR="000E475D" w:rsidRPr="00CA6A00">
              <w:rPr>
                <w:rFonts w:ascii="Times New Roman" w:hAnsi="Times New Roman" w:cs="Times New Roman"/>
                <w:color w:val="000000" w:themeColor="text1"/>
                <w:sz w:val="18"/>
                <w:szCs w:val="18"/>
              </w:rPr>
              <w:fldChar w:fldCharType="begin">
                <w:fldData xml:space="preserve">PEVuZE5vdGU+PENpdGU+PEF1dGhvcj5SaWNoYXJkc29uPC9BdXRob3I+PFllYXI+MjAyMTwvWWVh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SaWNoYXJkc29uPC9BdXRob3I+PFllYXI+MjAyMTwvWWVh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93]</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5360768C" w14:textId="5D8A96A2"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K</w:t>
            </w:r>
          </w:p>
        </w:tc>
        <w:tc>
          <w:tcPr>
            <w:tcW w:w="2410" w:type="dxa"/>
            <w:vAlign w:val="bottom"/>
          </w:tcPr>
          <w:p w14:paraId="36B0B6AC" w14:textId="039F81C5"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345CA7D9" w14:textId="352DA8AE"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1/74</w:t>
            </w:r>
          </w:p>
        </w:tc>
        <w:tc>
          <w:tcPr>
            <w:tcW w:w="1418" w:type="dxa"/>
            <w:vAlign w:val="bottom"/>
          </w:tcPr>
          <w:p w14:paraId="619FEE9F" w14:textId="038159E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6.14/NA</w:t>
            </w:r>
          </w:p>
        </w:tc>
        <w:tc>
          <w:tcPr>
            <w:tcW w:w="2268" w:type="dxa"/>
            <w:vAlign w:val="bottom"/>
          </w:tcPr>
          <w:p w14:paraId="4F922BD8" w14:textId="28CC6A7C"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mmunity</w:t>
            </w:r>
          </w:p>
        </w:tc>
        <w:tc>
          <w:tcPr>
            <w:tcW w:w="2409" w:type="dxa"/>
            <w:vAlign w:val="bottom"/>
          </w:tcPr>
          <w:p w14:paraId="2802B2C3" w14:textId="2D95C578"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I-AGeD</w:t>
            </w:r>
          </w:p>
        </w:tc>
      </w:tr>
      <w:tr w:rsidR="00CA6A00" w:rsidRPr="00CA6A00" w14:paraId="0BB3AFED" w14:textId="20D7CBE4" w:rsidTr="00393034">
        <w:tc>
          <w:tcPr>
            <w:tcW w:w="2122" w:type="dxa"/>
            <w:vAlign w:val="bottom"/>
          </w:tcPr>
          <w:p w14:paraId="5E1E0914" w14:textId="23F2B465"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Rizzi 2015</w:t>
            </w:r>
            <w:r w:rsidR="000E475D" w:rsidRPr="00CA6A00">
              <w:rPr>
                <w:rFonts w:ascii="Times New Roman" w:hAnsi="Times New Roman" w:cs="Times New Roman"/>
                <w:color w:val="000000" w:themeColor="text1"/>
                <w:sz w:val="18"/>
                <w:szCs w:val="18"/>
              </w:rPr>
              <w:fldChar w:fldCharType="begin">
                <w:fldData xml:space="preserve">PEVuZE5vdGU+PENpdGU+PEF1dGhvcj5SaXp6aTwvQXV0aG9yPjxZZWFyPjIwMTU8L1llYXI+PFJl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=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SaXp6aTwvQXV0aG9yPjxZZWFyPjIwMTU8L1llYXI+PFJl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=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94]</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414F22C0" w14:textId="14FF2982"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pain</w:t>
            </w:r>
          </w:p>
        </w:tc>
        <w:tc>
          <w:tcPr>
            <w:tcW w:w="2410" w:type="dxa"/>
            <w:vAlign w:val="bottom"/>
          </w:tcPr>
          <w:p w14:paraId="13F4FB77" w14:textId="14E7919B"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385FC44C" w14:textId="51E489F5"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93/146</w:t>
            </w:r>
          </w:p>
        </w:tc>
        <w:tc>
          <w:tcPr>
            <w:tcW w:w="1418" w:type="dxa"/>
            <w:vAlign w:val="bottom"/>
          </w:tcPr>
          <w:p w14:paraId="4CFA56B3" w14:textId="0CD5D0FB"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1.7/9.4</w:t>
            </w:r>
          </w:p>
        </w:tc>
        <w:tc>
          <w:tcPr>
            <w:tcW w:w="2268" w:type="dxa"/>
            <w:vAlign w:val="bottom"/>
          </w:tcPr>
          <w:p w14:paraId="3ADCE89F" w14:textId="6E58BE23"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ED </w:t>
            </w:r>
          </w:p>
        </w:tc>
        <w:tc>
          <w:tcPr>
            <w:tcW w:w="2409" w:type="dxa"/>
            <w:vAlign w:val="bottom"/>
          </w:tcPr>
          <w:p w14:paraId="4C107275" w14:textId="563DDB9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bCAM</w:t>
            </w:r>
          </w:p>
        </w:tc>
      </w:tr>
      <w:tr w:rsidR="00CA6A00" w:rsidRPr="00CA6A00" w14:paraId="5F7D6F37" w14:textId="349C8303" w:rsidTr="00393034">
        <w:tc>
          <w:tcPr>
            <w:tcW w:w="2122" w:type="dxa"/>
            <w:vAlign w:val="bottom"/>
          </w:tcPr>
          <w:p w14:paraId="0770DC43" w14:textId="36D74EB3"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Robinson 2009</w:t>
            </w:r>
            <w:r w:rsidR="000E475D"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Robinson&lt;/Author&gt;&lt;Year&gt;2009&lt;/Year&gt;&lt;RecNum&gt;178&lt;/RecNum&gt;&lt;DisplayText&gt;[195]&lt;/DisplayText&gt;&lt;record&gt;&lt;rec-number&gt;178&lt;/rec-number&gt;&lt;foreign-keys&gt;&lt;key app="EN" db-id="sstzwfe08r9xrke295vvts57d2ew5p9sed9p" timestamp="1734568895"&gt;178&lt;/key&gt;&lt;/foreign-keys&gt;&lt;ref-type name="Journal Article"&gt;17&lt;/ref-type&gt;&lt;contributors&gt;&lt;authors&gt;&lt;author&gt;Robinson, T. N.&lt;/author&gt;&lt;author&gt;Raeburn, C. D.&lt;/author&gt;&lt;author&gt;Tran, Z. V.&lt;/author&gt;&lt;author&gt;Angles, E. M.&lt;/author&gt;&lt;author&gt;Brenner, L. A.&lt;/author&gt;&lt;author&gt;Moss, M.&lt;/author&gt;&lt;/authors&gt;&lt;/contributors&gt;&lt;auth-address&gt;Department of Surgery, University of Colorado at Denver School of Medicine, Denver, CO, USA. thomas.robinson@uchsc.edu&lt;/auth-address&gt;&lt;titles&gt;&lt;title&gt;Postoperative delirium in the elderly: risk factors and outcomes&lt;/title&gt;&lt;secondary-title&gt;Ann Surg&lt;/secondary-title&gt;&lt;/titles&gt;&lt;periodical&gt;&lt;full-title&gt;Ann Surg&lt;/full-title&gt;&lt;/periodical&gt;&lt;pages&gt;173-8&lt;/pages&gt;&lt;volume&gt;249&lt;/volume&gt;&lt;number&gt;1&lt;/number&gt;&lt;keywords&gt;&lt;keyword&gt;Aged&lt;/keyword&gt;&lt;keyword&gt;Aged, 80 and over&lt;/keyword&gt;&lt;keyword&gt;Delirium/*epidemiology&lt;/keyword&gt;&lt;keyword&gt;Humans&lt;/keyword&gt;&lt;keyword&gt;Middle Aged&lt;/keyword&gt;&lt;keyword&gt;Postoperative Complications/*epidemiology&lt;/keyword&gt;&lt;keyword&gt;Risk Factors&lt;/keyword&gt;&lt;/keywords&gt;&lt;dates&gt;&lt;year&gt;2009&lt;/year&gt;&lt;pub-dates&gt;&lt;date&gt;Jan&lt;/date&gt;&lt;/pub-dates&gt;&lt;/dates&gt;&lt;isbn&gt;1528-1140 (Electronic)&amp;#xD;0003-4932 (Linking)&lt;/isbn&gt;&lt;accession-num&gt;19106695&lt;/accession-num&gt;&lt;urls&gt;&lt;related-urls&gt;&lt;url&gt;https://www.ncbi.nlm.nih.gov/pubmed/19106695&lt;/url&gt;&lt;/related-urls&gt;&lt;/urls&gt;&lt;electronic-resource-num&gt;10.1097/SLA.0b013e31818e4776&lt;/electronic-resource-num&gt;&lt;remote-database-name&gt;Medline&lt;/remote-database-name&gt;&lt;remote-database-provider&gt;NLM&lt;/remote-database-provider&gt;&lt;/record&gt;&lt;/Cite&gt;&lt;/EndNote&gt;</w:instrText>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95]</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0FBE9C8E" w14:textId="3DA53EA0"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SA</w:t>
            </w:r>
          </w:p>
        </w:tc>
        <w:tc>
          <w:tcPr>
            <w:tcW w:w="2410" w:type="dxa"/>
            <w:vAlign w:val="bottom"/>
          </w:tcPr>
          <w:p w14:paraId="1E88BF7E" w14:textId="5C5D9604"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7F26F852" w14:textId="6B106BB9"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A</w:t>
            </w:r>
          </w:p>
        </w:tc>
        <w:tc>
          <w:tcPr>
            <w:tcW w:w="1418" w:type="dxa"/>
            <w:vAlign w:val="bottom"/>
          </w:tcPr>
          <w:p w14:paraId="151160CC" w14:textId="214C8ACA"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4.55/NA</w:t>
            </w:r>
          </w:p>
        </w:tc>
        <w:tc>
          <w:tcPr>
            <w:tcW w:w="2268" w:type="dxa"/>
            <w:vAlign w:val="bottom"/>
          </w:tcPr>
          <w:p w14:paraId="56BB2117" w14:textId="1B2FBF0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Surgery </w:t>
            </w:r>
          </w:p>
        </w:tc>
        <w:tc>
          <w:tcPr>
            <w:tcW w:w="2409" w:type="dxa"/>
            <w:vAlign w:val="bottom"/>
          </w:tcPr>
          <w:p w14:paraId="39EDFC35" w14:textId="1E1DEFC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ICU</w:t>
            </w:r>
          </w:p>
        </w:tc>
      </w:tr>
      <w:tr w:rsidR="00CA6A00" w:rsidRPr="00CA6A00" w14:paraId="459D69E3" w14:textId="27A716D3" w:rsidTr="00393034">
        <w:tc>
          <w:tcPr>
            <w:tcW w:w="2122" w:type="dxa"/>
            <w:vAlign w:val="bottom"/>
          </w:tcPr>
          <w:p w14:paraId="7BABF8D7" w14:textId="06E1A8DF"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Robinson 2011</w:t>
            </w:r>
            <w:r w:rsidR="00071EE3"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Robinson&lt;/Author&gt;&lt;Year&gt;2011&lt;/Year&gt;&lt;RecNum&gt;463&lt;/RecNum&gt;&lt;DisplayText&gt;[196]&lt;/DisplayText&gt;&lt;record&gt;&lt;rec-number&gt;463&lt;/rec-number&gt;&lt;foreign-keys&gt;&lt;key app="EN" db-id="sstzwfe08r9xrke295vvts57d2ew5p9sed9p" timestamp="1734571905"&gt;463&lt;/key&gt;&lt;/foreign-keys&gt;&lt;ref-type name="Journal Article"&gt;17&lt;/ref-type&gt;&lt;contributors&gt;&lt;authors&gt;&lt;author&gt;Robinson, Thomas N&lt;/author&gt;&lt;author&gt;Raeburn, Christopher D&lt;/author&gt;&lt;author&gt;Tran, Zung V&lt;/author&gt;&lt;author&gt;Brenner, Lisa A&lt;/author&gt;&lt;author&gt;Moss, Marc&lt;/author&gt;&lt;/authors&gt;&lt;/contributors&gt;&lt;titles&gt;&lt;title&gt;Motor subtypes of postoperative delirium in older adults&lt;/title&gt;&lt;secondary-title&gt;Archives of Surgery&lt;/secondary-title&gt;&lt;/titles&gt;&lt;periodical&gt;&lt;full-title&gt;Archives of Surgery&lt;/full-title&gt;&lt;/periodical&gt;&lt;pages&gt;295-300&lt;/pages&gt;&lt;volume&gt;146&lt;/volume&gt;&lt;number&gt;3&lt;/number&gt;&lt;dates&gt;&lt;year&gt;2011&lt;/year&gt;&lt;/dates&gt;&lt;isbn&gt;0004-0010&lt;/isbn&gt;&lt;urls&gt;&lt;/urls&gt;&lt;/record&gt;&lt;/Cite&gt;&lt;/EndNote&gt;</w:instrText>
            </w:r>
            <w:r w:rsidR="00071EE3"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96]</w:t>
            </w:r>
            <w:r w:rsidR="00071EE3" w:rsidRPr="00CA6A00">
              <w:rPr>
                <w:rFonts w:ascii="Times New Roman" w:hAnsi="Times New Roman" w:cs="Times New Roman"/>
                <w:color w:val="000000" w:themeColor="text1"/>
                <w:sz w:val="18"/>
                <w:szCs w:val="18"/>
              </w:rPr>
              <w:fldChar w:fldCharType="end"/>
            </w:r>
          </w:p>
        </w:tc>
        <w:tc>
          <w:tcPr>
            <w:tcW w:w="2126" w:type="dxa"/>
            <w:vAlign w:val="bottom"/>
          </w:tcPr>
          <w:p w14:paraId="0F765961" w14:textId="1BD24B3D"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SA</w:t>
            </w:r>
          </w:p>
        </w:tc>
        <w:tc>
          <w:tcPr>
            <w:tcW w:w="2410" w:type="dxa"/>
            <w:vAlign w:val="bottom"/>
          </w:tcPr>
          <w:p w14:paraId="4A4F9443" w14:textId="77EBFD65"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69F7A6C1" w14:textId="1802C487"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66/6</w:t>
            </w:r>
          </w:p>
        </w:tc>
        <w:tc>
          <w:tcPr>
            <w:tcW w:w="1418" w:type="dxa"/>
            <w:vAlign w:val="bottom"/>
          </w:tcPr>
          <w:p w14:paraId="5CC520D7" w14:textId="3C5A29B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4/8</w:t>
            </w:r>
          </w:p>
        </w:tc>
        <w:tc>
          <w:tcPr>
            <w:tcW w:w="2268" w:type="dxa"/>
            <w:vAlign w:val="bottom"/>
          </w:tcPr>
          <w:p w14:paraId="1189B312" w14:textId="0CE7EF3C"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Surgery </w:t>
            </w:r>
          </w:p>
        </w:tc>
        <w:tc>
          <w:tcPr>
            <w:tcW w:w="2409" w:type="dxa"/>
            <w:vAlign w:val="bottom"/>
          </w:tcPr>
          <w:p w14:paraId="36FF223E" w14:textId="7D843014"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ICU</w:t>
            </w:r>
          </w:p>
        </w:tc>
      </w:tr>
      <w:tr w:rsidR="00CA6A00" w:rsidRPr="00CA6A00" w14:paraId="02B7B02B" w14:textId="077E85BA" w:rsidTr="00393034">
        <w:tc>
          <w:tcPr>
            <w:tcW w:w="2122" w:type="dxa"/>
            <w:vAlign w:val="bottom"/>
          </w:tcPr>
          <w:p w14:paraId="2B046825" w14:textId="76C70637"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Rockwood 1999</w:t>
            </w:r>
            <w:r w:rsidR="000E475D"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Rockwood&lt;/Author&gt;&lt;Year&gt;1999&lt;/Year&gt;&lt;RecNum&gt;464&lt;/RecNum&gt;&lt;DisplayText&gt;[197]&lt;/DisplayText&gt;&lt;record&gt;&lt;rec-number&gt;464&lt;/rec-number&gt;&lt;foreign-keys&gt;&lt;key app="EN" db-id="sstzwfe08r9xrke295vvts57d2ew5p9sed9p" timestamp="1734571960"&gt;464&lt;/key&gt;&lt;/foreign-keys&gt;&lt;ref-type name="Journal Article"&gt;17&lt;/ref-type&gt;&lt;contributors&gt;&lt;authors&gt;&lt;author&gt;Rockwood, KENNETH&lt;/author&gt;&lt;author&gt;Cosway, Sylvia&lt;/author&gt;&lt;author&gt;Carver, Daniel&lt;/author&gt;&lt;author&gt;Jarrett, PAMELA&lt;/author&gt;&lt;author&gt;Stadnyk, KAREN&lt;/author&gt;&lt;author&gt;Fisk, JOHN&lt;/author&gt;&lt;/authors&gt;&lt;/contributors&gt;&lt;titles&gt;&lt;title&gt;The risk of dementia and death after delirium&lt;/title&gt;&lt;secondary-title&gt;Age and ageing&lt;/secondary-title&gt;&lt;/titles&gt;&lt;periodical&gt;&lt;full-title&gt;Age and ageing&lt;/full-title&gt;&lt;/periodical&gt;&lt;pages&gt;551-556&lt;/pages&gt;&lt;volume&gt;28&lt;/volume&gt;&lt;number&gt;6&lt;/number&gt;&lt;dates&gt;&lt;year&gt;1999&lt;/year&gt;&lt;/dates&gt;&lt;isbn&gt;1468-2834&lt;/isbn&gt;&lt;urls&gt;&lt;/urls&gt;&lt;/record&gt;&lt;/Cite&gt;&lt;/EndNote&gt;</w:instrText>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97]</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631C276F" w14:textId="418BFBCB"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nada</w:t>
            </w:r>
          </w:p>
        </w:tc>
        <w:tc>
          <w:tcPr>
            <w:tcW w:w="2410" w:type="dxa"/>
            <w:vAlign w:val="bottom"/>
          </w:tcPr>
          <w:p w14:paraId="4A21BEEA" w14:textId="446F79FE"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0BA5FEF0" w14:textId="5D00DF3C"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7/116</w:t>
            </w:r>
          </w:p>
        </w:tc>
        <w:tc>
          <w:tcPr>
            <w:tcW w:w="1418" w:type="dxa"/>
            <w:vAlign w:val="bottom"/>
          </w:tcPr>
          <w:p w14:paraId="7A31EE30" w14:textId="759971C1"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9/NA</w:t>
            </w:r>
          </w:p>
        </w:tc>
        <w:tc>
          <w:tcPr>
            <w:tcW w:w="2268" w:type="dxa"/>
            <w:vAlign w:val="bottom"/>
          </w:tcPr>
          <w:p w14:paraId="688B9FB2" w14:textId="575973C9"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eneral medicine services</w:t>
            </w:r>
          </w:p>
        </w:tc>
        <w:tc>
          <w:tcPr>
            <w:tcW w:w="2409" w:type="dxa"/>
            <w:vAlign w:val="bottom"/>
          </w:tcPr>
          <w:p w14:paraId="2476481A" w14:textId="5335757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SM-IV</w:t>
            </w:r>
          </w:p>
        </w:tc>
      </w:tr>
      <w:tr w:rsidR="00CA6A00" w:rsidRPr="00CA6A00" w14:paraId="5ABFDF9C" w14:textId="4F1B82B4" w:rsidTr="00393034">
        <w:tc>
          <w:tcPr>
            <w:tcW w:w="2122" w:type="dxa"/>
            <w:vAlign w:val="bottom"/>
          </w:tcPr>
          <w:p w14:paraId="6E8E0E8C" w14:textId="0BC5FD8E"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Rolandi 2020</w:t>
            </w:r>
            <w:r w:rsidR="000E475D" w:rsidRPr="00CA6A00">
              <w:rPr>
                <w:rFonts w:ascii="Times New Roman" w:hAnsi="Times New Roman" w:cs="Times New Roman"/>
                <w:color w:val="000000" w:themeColor="text1"/>
                <w:sz w:val="18"/>
                <w:szCs w:val="18"/>
              </w:rPr>
              <w:fldChar w:fldCharType="begin">
                <w:fldData xml:space="preserve">PEVuZE5vdGU+PENpdGU+PEF1dGhvcj5Sb2xhbmRpPC9BdXRob3I+PFllYXI+MjAyMDwvWWVhcj48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Sb2xhbmRpPC9BdXRob3I+PFllYXI+MjAyMDwvWWVhcj48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98]</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5AD0FE1B" w14:textId="05C03897"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Italy</w:t>
            </w:r>
          </w:p>
        </w:tc>
        <w:tc>
          <w:tcPr>
            <w:tcW w:w="2410" w:type="dxa"/>
            <w:vAlign w:val="bottom"/>
          </w:tcPr>
          <w:p w14:paraId="1EB1255B" w14:textId="5B04833F"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0CF2DBD8" w14:textId="5BB7C6FA"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511/589</w:t>
            </w:r>
          </w:p>
        </w:tc>
        <w:tc>
          <w:tcPr>
            <w:tcW w:w="1418" w:type="dxa"/>
            <w:vAlign w:val="bottom"/>
          </w:tcPr>
          <w:p w14:paraId="5BE8A165" w14:textId="1C5FAB7D"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A/NA</w:t>
            </w:r>
          </w:p>
        </w:tc>
        <w:tc>
          <w:tcPr>
            <w:tcW w:w="2268" w:type="dxa"/>
            <w:vAlign w:val="bottom"/>
          </w:tcPr>
          <w:p w14:paraId="068474D0" w14:textId="45D916CF"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mmunity</w:t>
            </w:r>
          </w:p>
        </w:tc>
        <w:tc>
          <w:tcPr>
            <w:tcW w:w="2409" w:type="dxa"/>
            <w:vAlign w:val="bottom"/>
          </w:tcPr>
          <w:p w14:paraId="72B5518A" w14:textId="44E815FF"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SM-IV-TR</w:t>
            </w:r>
          </w:p>
        </w:tc>
      </w:tr>
      <w:tr w:rsidR="00CA6A00" w:rsidRPr="00CA6A00" w14:paraId="254184E7" w14:textId="5302FE0C" w:rsidTr="00393034">
        <w:tc>
          <w:tcPr>
            <w:tcW w:w="2122" w:type="dxa"/>
            <w:vAlign w:val="bottom"/>
          </w:tcPr>
          <w:p w14:paraId="0DF24891" w14:textId="434B1EBA"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Rollo 2022</w:t>
            </w:r>
            <w:r w:rsidR="000E475D" w:rsidRPr="00CA6A00">
              <w:rPr>
                <w:rFonts w:ascii="Times New Roman" w:hAnsi="Times New Roman" w:cs="Times New Roman"/>
                <w:color w:val="000000" w:themeColor="text1"/>
                <w:sz w:val="18"/>
                <w:szCs w:val="18"/>
              </w:rPr>
              <w:fldChar w:fldCharType="begin">
                <w:fldData xml:space="preserve">PEVuZE5vdGU+PENpdGU+PEF1dGhvcj5Sb2xsbzwvQXV0aG9yPjxZZWFyPjIwMjI8L1llYXI+PFJl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Sb2xsbzwvQXV0aG9yPjxZZWFyPjIwMjI8L1llYXI+PFJl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199]</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22D6993A" w14:textId="3A47B0C1"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Italy</w:t>
            </w:r>
          </w:p>
        </w:tc>
        <w:tc>
          <w:tcPr>
            <w:tcW w:w="2410" w:type="dxa"/>
            <w:vAlign w:val="bottom"/>
          </w:tcPr>
          <w:p w14:paraId="1DC1028A" w14:textId="4D9E5EC7"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108B3204" w14:textId="09685CFB"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2/41</w:t>
            </w:r>
          </w:p>
        </w:tc>
        <w:tc>
          <w:tcPr>
            <w:tcW w:w="1418" w:type="dxa"/>
            <w:vAlign w:val="bottom"/>
          </w:tcPr>
          <w:p w14:paraId="470A7AAD" w14:textId="6E65AEA4"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2.88/13.53</w:t>
            </w:r>
          </w:p>
        </w:tc>
        <w:tc>
          <w:tcPr>
            <w:tcW w:w="2268" w:type="dxa"/>
            <w:vAlign w:val="bottom"/>
          </w:tcPr>
          <w:p w14:paraId="781113AA" w14:textId="06831AE2"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troke unit</w:t>
            </w:r>
          </w:p>
        </w:tc>
        <w:tc>
          <w:tcPr>
            <w:tcW w:w="2409" w:type="dxa"/>
            <w:vAlign w:val="bottom"/>
          </w:tcPr>
          <w:p w14:paraId="395D2876" w14:textId="16A0A138"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ICU</w:t>
            </w:r>
          </w:p>
        </w:tc>
      </w:tr>
      <w:tr w:rsidR="00CA6A00" w:rsidRPr="00CA6A00" w14:paraId="0FC77D06" w14:textId="225ADA5B" w:rsidTr="00393034">
        <w:tc>
          <w:tcPr>
            <w:tcW w:w="2122" w:type="dxa"/>
            <w:vAlign w:val="bottom"/>
          </w:tcPr>
          <w:p w14:paraId="5F7246E1" w14:textId="72F7C0EF"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Rosenthal 2017</w:t>
            </w:r>
            <w:r w:rsidR="000E475D" w:rsidRPr="00CA6A00">
              <w:rPr>
                <w:rFonts w:ascii="Times New Roman" w:hAnsi="Times New Roman" w:cs="Times New Roman"/>
                <w:color w:val="000000" w:themeColor="text1"/>
                <w:sz w:val="18"/>
                <w:szCs w:val="18"/>
              </w:rPr>
              <w:fldChar w:fldCharType="begin">
                <w:fldData xml:space="preserve">PEVuZE5vdGU+PENpdGU+PEF1dGhvcj5Sb3NlbnRoYWw8L0F1dGhvcj48WWVhcj4yMDE3PC9ZZWFy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Sb3NlbnRoYWw8L0F1dGhvcj48WWVhcj4yMDE3PC9ZZWFy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00]</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3E160FFD" w14:textId="6B54A2EB"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SA</w:t>
            </w:r>
          </w:p>
        </w:tc>
        <w:tc>
          <w:tcPr>
            <w:tcW w:w="2410" w:type="dxa"/>
            <w:vAlign w:val="bottom"/>
          </w:tcPr>
          <w:p w14:paraId="6F70261D" w14:textId="5116EEA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3C731222" w14:textId="5834C78B"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92/82</w:t>
            </w:r>
          </w:p>
        </w:tc>
        <w:tc>
          <w:tcPr>
            <w:tcW w:w="1418" w:type="dxa"/>
            <w:vAlign w:val="bottom"/>
          </w:tcPr>
          <w:p w14:paraId="258B75E6" w14:textId="1D0DB1DB"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3.5/NA</w:t>
            </w:r>
          </w:p>
        </w:tc>
        <w:tc>
          <w:tcPr>
            <w:tcW w:w="2268" w:type="dxa"/>
            <w:vAlign w:val="bottom"/>
          </w:tcPr>
          <w:p w14:paraId="7236C055" w14:textId="310B7E12"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euro/ Spine ICU</w:t>
            </w:r>
          </w:p>
        </w:tc>
        <w:tc>
          <w:tcPr>
            <w:tcW w:w="2409" w:type="dxa"/>
            <w:vAlign w:val="bottom"/>
          </w:tcPr>
          <w:p w14:paraId="1E459F9A" w14:textId="2B55A30F"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ICU</w:t>
            </w:r>
          </w:p>
        </w:tc>
      </w:tr>
      <w:tr w:rsidR="00CA6A00" w:rsidRPr="00CA6A00" w14:paraId="69DE81A0" w14:textId="25B5E3E3" w:rsidTr="00393034">
        <w:tc>
          <w:tcPr>
            <w:tcW w:w="2122" w:type="dxa"/>
            <w:vAlign w:val="bottom"/>
          </w:tcPr>
          <w:p w14:paraId="1759F784" w14:textId="4CE556AD"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Rudolph 2008</w:t>
            </w:r>
            <w:r w:rsidR="000E475D" w:rsidRPr="00CA6A00">
              <w:rPr>
                <w:rFonts w:ascii="Times New Roman" w:hAnsi="Times New Roman" w:cs="Times New Roman"/>
                <w:color w:val="000000" w:themeColor="text1"/>
                <w:sz w:val="18"/>
                <w:szCs w:val="18"/>
              </w:rPr>
              <w:fldChar w:fldCharType="begin">
                <w:fldData xml:space="preserve">PEVuZE5vdGU+PENpdGU+PEF1dGhvcj5SdWRvbHBoPC9BdXRob3I+PFllYXI+MjAwODwvWWVhcj48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SdWRvbHBoPC9BdXRob3I+PFllYXI+MjAwODwvWWVhcj48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01]</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7179377A" w14:textId="576213C1"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enmark, France, Germany, Great Britain, Greece, Netherlands, Spain, USA</w:t>
            </w:r>
          </w:p>
        </w:tc>
        <w:tc>
          <w:tcPr>
            <w:tcW w:w="2410" w:type="dxa"/>
            <w:vAlign w:val="bottom"/>
          </w:tcPr>
          <w:p w14:paraId="525229D2" w14:textId="3BC670DD"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351B49B6" w14:textId="64F1AF54"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483/463</w:t>
            </w:r>
          </w:p>
        </w:tc>
        <w:tc>
          <w:tcPr>
            <w:tcW w:w="1418" w:type="dxa"/>
            <w:vAlign w:val="bottom"/>
          </w:tcPr>
          <w:p w14:paraId="72E79E96" w14:textId="59F8E647"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8.6/5.9</w:t>
            </w:r>
          </w:p>
        </w:tc>
        <w:tc>
          <w:tcPr>
            <w:tcW w:w="2268" w:type="dxa"/>
            <w:vAlign w:val="bottom"/>
          </w:tcPr>
          <w:p w14:paraId="3ABBC7AB" w14:textId="3AB8516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Surgery-non-cardiac </w:t>
            </w:r>
          </w:p>
        </w:tc>
        <w:tc>
          <w:tcPr>
            <w:tcW w:w="2409" w:type="dxa"/>
            <w:vAlign w:val="bottom"/>
          </w:tcPr>
          <w:p w14:paraId="672E1B05" w14:textId="0F5D3564"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SM-III</w:t>
            </w:r>
          </w:p>
        </w:tc>
      </w:tr>
      <w:tr w:rsidR="00CA6A00" w:rsidRPr="00CA6A00" w14:paraId="51A272C3" w14:textId="7E9BF33F" w:rsidTr="00393034">
        <w:tc>
          <w:tcPr>
            <w:tcW w:w="2122" w:type="dxa"/>
            <w:vAlign w:val="bottom"/>
          </w:tcPr>
          <w:p w14:paraId="181FC13A" w14:textId="0E1D4C2E"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Rudolph 2010</w:t>
            </w:r>
            <w:r w:rsidR="000E475D" w:rsidRPr="00CA6A00">
              <w:rPr>
                <w:rFonts w:ascii="Times New Roman" w:hAnsi="Times New Roman" w:cs="Times New Roman"/>
                <w:color w:val="000000" w:themeColor="text1"/>
                <w:sz w:val="18"/>
                <w:szCs w:val="18"/>
              </w:rPr>
              <w:fldChar w:fldCharType="begin">
                <w:fldData xml:space="preserve">PEVuZE5vdGU+PENpdGU+PEF1dGhvcj5SdWRvbHBoPC9BdXRob3I+PFllYXI+MjAxMDwvWWVhcj48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SdWRvbHBoPC9BdXRob3I+PFllYXI+MjAxMDwvWWVhcj48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02]</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15448957" w14:textId="6D1DADE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SA</w:t>
            </w:r>
          </w:p>
        </w:tc>
        <w:tc>
          <w:tcPr>
            <w:tcW w:w="2410" w:type="dxa"/>
            <w:vAlign w:val="bottom"/>
          </w:tcPr>
          <w:p w14:paraId="01559C16" w14:textId="4DADDE50"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4C51A46D" w14:textId="30E6E09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50/40</w:t>
            </w:r>
          </w:p>
        </w:tc>
        <w:tc>
          <w:tcPr>
            <w:tcW w:w="1418" w:type="dxa"/>
            <w:vAlign w:val="bottom"/>
          </w:tcPr>
          <w:p w14:paraId="731DB86C" w14:textId="40326657"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3.7/6.7</w:t>
            </w:r>
          </w:p>
        </w:tc>
        <w:tc>
          <w:tcPr>
            <w:tcW w:w="2268" w:type="dxa"/>
            <w:vAlign w:val="bottom"/>
          </w:tcPr>
          <w:p w14:paraId="5638EFD5" w14:textId="3EA1D9BE"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rdiac surgery</w:t>
            </w:r>
          </w:p>
        </w:tc>
        <w:tc>
          <w:tcPr>
            <w:tcW w:w="2409" w:type="dxa"/>
            <w:vAlign w:val="bottom"/>
          </w:tcPr>
          <w:p w14:paraId="2F04C841" w14:textId="05D606FD"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tc>
      </w:tr>
      <w:tr w:rsidR="00CA6A00" w:rsidRPr="00CA6A00" w14:paraId="259BC61E" w14:textId="5FC28B68" w:rsidTr="00393034">
        <w:tc>
          <w:tcPr>
            <w:tcW w:w="2122" w:type="dxa"/>
            <w:vAlign w:val="bottom"/>
          </w:tcPr>
          <w:p w14:paraId="20733745" w14:textId="68BC2257"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Ruggiero 2017</w:t>
            </w:r>
            <w:r w:rsidR="000E475D" w:rsidRPr="00CA6A00">
              <w:rPr>
                <w:rFonts w:ascii="Times New Roman" w:hAnsi="Times New Roman" w:cs="Times New Roman"/>
                <w:color w:val="000000" w:themeColor="text1"/>
                <w:sz w:val="18"/>
                <w:szCs w:val="18"/>
              </w:rPr>
              <w:fldChar w:fldCharType="begin">
                <w:fldData xml:space="preserve">PEVuZE5vdGU+PENpdGU+PEF1dGhvcj5SdWdnaWVybzwvQXV0aG9yPjxZZWFyPjIwMTc8L1llYXI+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SdWdnaWVybzwvQXV0aG9yPjxZZWFyPjIwMTc8L1llYXI+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03]</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7F1C20F6" w14:textId="446920EC"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Italy</w:t>
            </w:r>
          </w:p>
        </w:tc>
        <w:tc>
          <w:tcPr>
            <w:tcW w:w="2410" w:type="dxa"/>
            <w:vAlign w:val="bottom"/>
          </w:tcPr>
          <w:p w14:paraId="752987D5" w14:textId="20766F2D"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554CE9FE" w14:textId="458EAA95"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16/398</w:t>
            </w:r>
          </w:p>
        </w:tc>
        <w:tc>
          <w:tcPr>
            <w:tcW w:w="1418" w:type="dxa"/>
            <w:vAlign w:val="bottom"/>
          </w:tcPr>
          <w:p w14:paraId="02B9999B" w14:textId="70728534"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3.1/7.3</w:t>
            </w:r>
          </w:p>
        </w:tc>
        <w:tc>
          <w:tcPr>
            <w:tcW w:w="2268" w:type="dxa"/>
            <w:vAlign w:val="bottom"/>
          </w:tcPr>
          <w:p w14:paraId="25468B1A" w14:textId="44EDCA5D"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Orthopaedic and orthogeriatric wards</w:t>
            </w:r>
          </w:p>
        </w:tc>
        <w:tc>
          <w:tcPr>
            <w:tcW w:w="2409" w:type="dxa"/>
            <w:vAlign w:val="bottom"/>
          </w:tcPr>
          <w:p w14:paraId="7A3EA28E" w14:textId="7ED6BA39"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SM-IV-TR</w:t>
            </w:r>
          </w:p>
        </w:tc>
      </w:tr>
      <w:tr w:rsidR="00CA6A00" w:rsidRPr="00CA6A00" w14:paraId="217A7CED" w14:textId="4BE91A5D" w:rsidTr="00393034">
        <w:tc>
          <w:tcPr>
            <w:tcW w:w="2122" w:type="dxa"/>
            <w:vAlign w:val="bottom"/>
          </w:tcPr>
          <w:p w14:paraId="640C3E6B" w14:textId="334F0B54"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aczynski 2012</w:t>
            </w:r>
            <w:r w:rsidR="000E475D" w:rsidRPr="00CA6A00">
              <w:rPr>
                <w:rFonts w:ascii="Times New Roman" w:hAnsi="Times New Roman" w:cs="Times New Roman"/>
                <w:color w:val="000000" w:themeColor="text1"/>
                <w:sz w:val="18"/>
                <w:szCs w:val="18"/>
              </w:rPr>
              <w:fldChar w:fldCharType="begin">
                <w:fldData xml:space="preserve">PEVuZE5vdGU+PENpdGU+PEF1dGhvcj5TYWN6eW5za2k8L0F1dGhvcj48WWVhcj4yMDEyPC9ZZWFy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TYWN6eW5za2k8L0F1dGhvcj48WWVhcj4yMDEyPC9ZZWFy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04]</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44C380B0" w14:textId="1020DE05"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SA</w:t>
            </w:r>
          </w:p>
        </w:tc>
        <w:tc>
          <w:tcPr>
            <w:tcW w:w="2410" w:type="dxa"/>
            <w:vAlign w:val="bottom"/>
          </w:tcPr>
          <w:p w14:paraId="1B2CB668" w14:textId="15D53795"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1D5E7EC9" w14:textId="5114E252"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01/24</w:t>
            </w:r>
          </w:p>
        </w:tc>
        <w:tc>
          <w:tcPr>
            <w:tcW w:w="1418" w:type="dxa"/>
            <w:vAlign w:val="bottom"/>
          </w:tcPr>
          <w:p w14:paraId="4D32B80A" w14:textId="5FD0C80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3/6.7</w:t>
            </w:r>
          </w:p>
        </w:tc>
        <w:tc>
          <w:tcPr>
            <w:tcW w:w="2268" w:type="dxa"/>
            <w:vAlign w:val="bottom"/>
          </w:tcPr>
          <w:p w14:paraId="2DCB3B5D" w14:textId="138280D1"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urgery-cardiac</w:t>
            </w:r>
          </w:p>
        </w:tc>
        <w:tc>
          <w:tcPr>
            <w:tcW w:w="2409" w:type="dxa"/>
            <w:vAlign w:val="bottom"/>
          </w:tcPr>
          <w:p w14:paraId="707A5371" w14:textId="0EB32441"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tc>
      </w:tr>
      <w:tr w:rsidR="00CA6A00" w:rsidRPr="00CA6A00" w14:paraId="04812138" w14:textId="73DEDDCC" w:rsidTr="00393034">
        <w:tc>
          <w:tcPr>
            <w:tcW w:w="2122" w:type="dxa"/>
            <w:vAlign w:val="bottom"/>
          </w:tcPr>
          <w:p w14:paraId="6563C9C0" w14:textId="1E29AE4B"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ánchez-Lozano 2023</w:t>
            </w:r>
            <w:r w:rsidR="000E475D"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Sánchez-Lozano&lt;/Author&gt;&lt;Year&gt;2023&lt;/Year&gt;&lt;RecNum&gt;477&lt;/RecNum&gt;&lt;DisplayText&gt;[205]&lt;/DisplayText&gt;&lt;record&gt;&lt;rec-number&gt;477&lt;/rec-number&gt;&lt;foreign-keys&gt;&lt;key app="EN" db-id="sstzwfe08r9xrke295vvts57d2ew5p9sed9p" timestamp="1734574417"&gt;477&lt;/key&gt;&lt;/foreign-keys&gt;&lt;ref-type name="Journal Article"&gt;17&lt;/ref-type&gt;&lt;contributors&gt;&lt;authors&gt;&lt;author&gt;Sánchez-Lozano, Martha Liliana&lt;/author&gt;&lt;author&gt;Restrepo-Ramírez, Cristian Daniel&lt;/author&gt;&lt;author&gt;Serna-Echeverri, Laura Sofía&lt;/author&gt;&lt;author&gt;Franco-Ramírez, Juan Darío&lt;/author&gt;&lt;author&gt;Gutiérrez-Segura, Julio César&lt;/author&gt;&lt;author&gt;García-Cuevas, Andrés Mauricio&lt;/author&gt;&lt;/authors&gt;&lt;/contributors&gt;&lt;titles&gt;&lt;title&gt;Delirium: Cognitive, Functionality, and Quality of Life Outcomes in Critically Ill Patients&lt;/title&gt;&lt;secondary-title&gt;Revista Colombiana de Psiquiatría&lt;/secondary-title&gt;&lt;/titles&gt;&lt;periodical&gt;&lt;full-title&gt;Revista Colombiana de Psiquiatría&lt;/full-title&gt;&lt;/periodical&gt;&lt;dates&gt;&lt;year&gt;2023&lt;/year&gt;&lt;/dates&gt;&lt;isbn&gt;00347450&lt;/isbn&gt;&lt;urls&gt;&lt;/urls&gt;&lt;electronic-resource-num&gt;10.1016/j.rcp.2023.05.005&lt;/electronic-resource-num&gt;&lt;/record&gt;&lt;/Cite&gt;&lt;/EndNote&gt;</w:instrText>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05]</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403FBE11" w14:textId="754A48E5"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lombia</w:t>
            </w:r>
          </w:p>
        </w:tc>
        <w:tc>
          <w:tcPr>
            <w:tcW w:w="2410" w:type="dxa"/>
            <w:vAlign w:val="bottom"/>
          </w:tcPr>
          <w:p w14:paraId="686B5A8E" w14:textId="10BF45A9"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ested case–control</w:t>
            </w:r>
          </w:p>
        </w:tc>
        <w:tc>
          <w:tcPr>
            <w:tcW w:w="1417" w:type="dxa"/>
            <w:vAlign w:val="bottom"/>
          </w:tcPr>
          <w:p w14:paraId="797DE541" w14:textId="4742ACB8"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7/54</w:t>
            </w:r>
          </w:p>
        </w:tc>
        <w:tc>
          <w:tcPr>
            <w:tcW w:w="1418" w:type="dxa"/>
            <w:vAlign w:val="bottom"/>
          </w:tcPr>
          <w:p w14:paraId="6DD0EF7D" w14:textId="0FDC5C98"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1.28/NA</w:t>
            </w:r>
          </w:p>
        </w:tc>
        <w:tc>
          <w:tcPr>
            <w:tcW w:w="2268" w:type="dxa"/>
            <w:vAlign w:val="bottom"/>
          </w:tcPr>
          <w:p w14:paraId="03807870" w14:textId="30F06280"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ICU</w:t>
            </w:r>
          </w:p>
        </w:tc>
        <w:tc>
          <w:tcPr>
            <w:tcW w:w="2409" w:type="dxa"/>
            <w:vAlign w:val="bottom"/>
          </w:tcPr>
          <w:p w14:paraId="75C9DF60" w14:textId="09829BB9"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ICU</w:t>
            </w:r>
          </w:p>
        </w:tc>
      </w:tr>
      <w:tr w:rsidR="00CA6A00" w:rsidRPr="00CA6A00" w14:paraId="6A119DB7" w14:textId="4A315348" w:rsidTr="00393034">
        <w:tc>
          <w:tcPr>
            <w:tcW w:w="2122" w:type="dxa"/>
            <w:vAlign w:val="bottom"/>
          </w:tcPr>
          <w:p w14:paraId="5D8CF683" w14:textId="28A137A2"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anguanwit 2023</w:t>
            </w:r>
            <w:r w:rsidR="000E475D"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Sanguanwit&lt;/Author&gt;&lt;Year&gt;2023&lt;/Year&gt;&lt;RecNum&gt;398&lt;/RecNum&gt;&lt;DisplayText&gt;[206]&lt;/DisplayText&gt;&lt;record&gt;&lt;rec-number&gt;398&lt;/rec-number&gt;&lt;foreign-keys&gt;&lt;key app="EN" db-id="sstzwfe08r9xrke295vvts57d2ew5p9sed9p" timestamp="1734569710"&gt;398&lt;/key&gt;&lt;/foreign-keys&gt;&lt;ref-type name="Journal Article"&gt;17&lt;/ref-type&gt;&lt;contributors&gt;&lt;authors&gt;&lt;author&gt;Sanguanwit, P.&lt;/author&gt;&lt;author&gt;Ninlamal, S.&lt;/author&gt;&lt;author&gt;Prachanukool, T.&lt;/author&gt;&lt;/authors&gt;&lt;/contributors&gt;&lt;auth-address&gt;Department of Emergency Medicine, Faculty of Medicine, Ramathibodi Hospital, Mahidol University, Bangkok, Thailand.&lt;/auth-address&gt;&lt;titles&gt;&lt;title&gt;Thirty-day mortality among patients with acute delirium in the emergency department&lt;/title&gt;&lt;secondary-title&gt;Heliyon&lt;/secondary-title&gt;&lt;/titles&gt;&lt;periodical&gt;&lt;full-title&gt;Heliyon&lt;/full-title&gt;&lt;/periodical&gt;&lt;pages&gt;e20554&lt;/pages&gt;&lt;volume&gt;9&lt;/volume&gt;&lt;number&gt;10&lt;/number&gt;&lt;edition&gt;20230929&lt;/edition&gt;&lt;keywords&gt;&lt;keyword&gt;30-Day mortality&lt;/keyword&gt;&lt;keyword&gt;Delirium&lt;/keyword&gt;&lt;keyword&gt;Emergency department&lt;/keyword&gt;&lt;keyword&gt;Older-patients&lt;/keyword&gt;&lt;/keywords&gt;&lt;dates&gt;&lt;year&gt;2023&lt;/year&gt;&lt;pub-dates&gt;&lt;date&gt;Oct&lt;/date&gt;&lt;/pub-dates&gt;&lt;/dates&gt;&lt;isbn&gt;2405-8440 (Print)&amp;#xD;2405-8440 (Electronic)&amp;#xD;2405-8440 (Linking)&lt;/isbn&gt;&lt;accession-num&gt;37800074&lt;/accession-num&gt;&lt;urls&gt;&lt;related-urls&gt;&lt;url&gt;https://www.ncbi.nlm.nih.gov/pubmed/37800074&lt;/url&gt;&lt;/related-urls&gt;&lt;/urls&gt;&lt;custom1&gt;The authors declare that they have no known competing financial interests or personal relationships that could have appeared to influence the work reported in this paper.&lt;/custom1&gt;&lt;custom2&gt;PMC10550514&lt;/custom2&gt;&lt;electronic-resource-num&gt;10.1016/j.heliyon.2023.e20554&lt;/electronic-resource-num&gt;&lt;remote-database-name&gt;PubMed-not-MEDLINE&lt;/remote-database-name&gt;&lt;remote-database-provider&gt;NLM&lt;/remote-database-provider&gt;&lt;/record&gt;&lt;/Cite&gt;&lt;/EndNote&gt;</w:instrText>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06]</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03D9EE90" w14:textId="198C110E"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Thailand</w:t>
            </w:r>
          </w:p>
        </w:tc>
        <w:tc>
          <w:tcPr>
            <w:tcW w:w="2410" w:type="dxa"/>
            <w:vAlign w:val="bottom"/>
          </w:tcPr>
          <w:p w14:paraId="5AA1BE29" w14:textId="3FE251E1"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0A091F69" w14:textId="26BCDFD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2/91</w:t>
            </w:r>
          </w:p>
        </w:tc>
        <w:tc>
          <w:tcPr>
            <w:tcW w:w="1418" w:type="dxa"/>
            <w:vAlign w:val="bottom"/>
          </w:tcPr>
          <w:p w14:paraId="1B06C3EE" w14:textId="2B5C4B11"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7.57/NA</w:t>
            </w:r>
          </w:p>
        </w:tc>
        <w:tc>
          <w:tcPr>
            <w:tcW w:w="2268" w:type="dxa"/>
            <w:vAlign w:val="bottom"/>
          </w:tcPr>
          <w:p w14:paraId="6D97518F" w14:textId="0B491320"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ED </w:t>
            </w:r>
          </w:p>
        </w:tc>
        <w:tc>
          <w:tcPr>
            <w:tcW w:w="2409" w:type="dxa"/>
            <w:vAlign w:val="bottom"/>
          </w:tcPr>
          <w:p w14:paraId="3FC44F8C" w14:textId="729CADF8"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ICU</w:t>
            </w:r>
          </w:p>
        </w:tc>
      </w:tr>
      <w:tr w:rsidR="00CA6A00" w:rsidRPr="00CA6A00" w14:paraId="0FDAAB6F" w14:textId="7DC5872A" w:rsidTr="00393034">
        <w:tc>
          <w:tcPr>
            <w:tcW w:w="2122" w:type="dxa"/>
            <w:vAlign w:val="bottom"/>
          </w:tcPr>
          <w:p w14:paraId="7AC23C62" w14:textId="608CCFA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asajima 2012</w:t>
            </w:r>
            <w:r w:rsidR="000E475D" w:rsidRPr="00CA6A00">
              <w:rPr>
                <w:rFonts w:ascii="Times New Roman" w:hAnsi="Times New Roman" w:cs="Times New Roman"/>
                <w:color w:val="000000" w:themeColor="text1"/>
                <w:sz w:val="18"/>
                <w:szCs w:val="18"/>
              </w:rPr>
              <w:fldChar w:fldCharType="begin">
                <w:fldData xml:space="preserve">PEVuZE5vdGU+PENpdGU+PEF1dGhvcj5TYXNhamltYTwvQXV0aG9yPjxZZWFyPjIwMTI8L1llYXI+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TYXNhamltYTwvQXV0aG9yPjxZZWFyPjIwMTI8L1llYXI+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07]</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089381E0" w14:textId="2D771630"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Japan</w:t>
            </w:r>
          </w:p>
        </w:tc>
        <w:tc>
          <w:tcPr>
            <w:tcW w:w="2410" w:type="dxa"/>
            <w:vAlign w:val="bottom"/>
          </w:tcPr>
          <w:p w14:paraId="1DEA3509" w14:textId="11548DFA"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3D0158C3" w14:textId="2019E0DD"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61/38</w:t>
            </w:r>
          </w:p>
        </w:tc>
        <w:tc>
          <w:tcPr>
            <w:tcW w:w="1418" w:type="dxa"/>
            <w:vAlign w:val="bottom"/>
          </w:tcPr>
          <w:p w14:paraId="77B6F70B" w14:textId="5CEA18C3"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A/NA</w:t>
            </w:r>
          </w:p>
        </w:tc>
        <w:tc>
          <w:tcPr>
            <w:tcW w:w="2268" w:type="dxa"/>
            <w:vAlign w:val="bottom"/>
          </w:tcPr>
          <w:p w14:paraId="413068C4" w14:textId="2ED546EF"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urgery</w:t>
            </w:r>
          </w:p>
        </w:tc>
        <w:tc>
          <w:tcPr>
            <w:tcW w:w="2409" w:type="dxa"/>
            <w:vAlign w:val="bottom"/>
          </w:tcPr>
          <w:p w14:paraId="42684BE0" w14:textId="7FCAF1E9"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tc>
      </w:tr>
      <w:tr w:rsidR="00CA6A00" w:rsidRPr="00CA6A00" w14:paraId="75BF2B3C" w14:textId="1A43FB4B" w:rsidTr="00393034">
        <w:tc>
          <w:tcPr>
            <w:tcW w:w="2122" w:type="dxa"/>
            <w:vAlign w:val="bottom"/>
          </w:tcPr>
          <w:p w14:paraId="2B5C8A12" w14:textId="5B0A43FA"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ato 2017</w:t>
            </w:r>
            <w:r w:rsidR="000E475D" w:rsidRPr="00CA6A00">
              <w:rPr>
                <w:rFonts w:ascii="Times New Roman" w:hAnsi="Times New Roman" w:cs="Times New Roman"/>
                <w:color w:val="000000" w:themeColor="text1"/>
                <w:sz w:val="18"/>
                <w:szCs w:val="18"/>
              </w:rPr>
              <w:fldChar w:fldCharType="begin">
                <w:fldData xml:space="preserve">PEVuZE5vdGU+PENpdGU+PEF1dGhvcj5TYXRvPC9BdXRob3I+PFllYXI+MjAxNzwvWWVhcj48UmVj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TYXRvPC9BdXRob3I+PFllYXI+MjAxNzwvWWVhcj48UmVj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08]</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182997AD" w14:textId="4C9AE995"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Japan</w:t>
            </w:r>
          </w:p>
        </w:tc>
        <w:tc>
          <w:tcPr>
            <w:tcW w:w="2410" w:type="dxa"/>
            <w:vAlign w:val="bottom"/>
          </w:tcPr>
          <w:p w14:paraId="0EAC9819" w14:textId="297C271C"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0E53BF2B" w14:textId="0FDB40F3"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3/80</w:t>
            </w:r>
          </w:p>
        </w:tc>
        <w:tc>
          <w:tcPr>
            <w:tcW w:w="1418" w:type="dxa"/>
            <w:vAlign w:val="bottom"/>
          </w:tcPr>
          <w:p w14:paraId="3DD97E0F" w14:textId="68BFB9F3"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0.08/NA</w:t>
            </w:r>
          </w:p>
        </w:tc>
        <w:tc>
          <w:tcPr>
            <w:tcW w:w="2268" w:type="dxa"/>
            <w:vAlign w:val="bottom"/>
          </w:tcPr>
          <w:p w14:paraId="5BC5CA15" w14:textId="24583B4D"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Intensive cardiac care unit</w:t>
            </w:r>
          </w:p>
        </w:tc>
        <w:tc>
          <w:tcPr>
            <w:tcW w:w="2409" w:type="dxa"/>
            <w:vAlign w:val="bottom"/>
          </w:tcPr>
          <w:p w14:paraId="1C6970EC" w14:textId="27AF6A5D"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ICU</w:t>
            </w:r>
          </w:p>
        </w:tc>
      </w:tr>
      <w:tr w:rsidR="00CA6A00" w:rsidRPr="00CA6A00" w14:paraId="0D8F3506" w14:textId="79B623E3" w:rsidTr="00393034">
        <w:tc>
          <w:tcPr>
            <w:tcW w:w="2122" w:type="dxa"/>
            <w:vAlign w:val="bottom"/>
          </w:tcPr>
          <w:p w14:paraId="41EA992E" w14:textId="4F313538"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auer 2017</w:t>
            </w:r>
            <w:r w:rsidR="000E475D" w:rsidRPr="00CA6A00">
              <w:rPr>
                <w:rFonts w:ascii="Times New Roman" w:hAnsi="Times New Roman" w:cs="Times New Roman"/>
                <w:color w:val="000000" w:themeColor="text1"/>
                <w:sz w:val="18"/>
                <w:szCs w:val="18"/>
              </w:rPr>
              <w:fldChar w:fldCharType="begin">
                <w:fldData xml:space="preserve">PEVuZE5vdGU+PENpdGU+PEF1dGhvcj5TYXVlcjwvQXV0aG9yPjxZZWFyPjIwMTc8L1llYXI+PFJl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TYXVlcjwvQXV0aG9yPjxZZWFyPjIwMTc8L1llYXI+PFJl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09]</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60034144" w14:textId="6DFFD12B"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etherlands</w:t>
            </w:r>
          </w:p>
        </w:tc>
        <w:tc>
          <w:tcPr>
            <w:tcW w:w="2410" w:type="dxa"/>
            <w:vAlign w:val="bottom"/>
          </w:tcPr>
          <w:p w14:paraId="77EBB972" w14:textId="0FE33318"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29365243" w14:textId="417E8822"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27/49</w:t>
            </w:r>
          </w:p>
        </w:tc>
        <w:tc>
          <w:tcPr>
            <w:tcW w:w="1418" w:type="dxa"/>
            <w:vAlign w:val="bottom"/>
          </w:tcPr>
          <w:p w14:paraId="23FE93F5" w14:textId="1E967547"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6.56/NA</w:t>
            </w:r>
          </w:p>
        </w:tc>
        <w:tc>
          <w:tcPr>
            <w:tcW w:w="2268" w:type="dxa"/>
            <w:vAlign w:val="bottom"/>
          </w:tcPr>
          <w:p w14:paraId="787ED9A5" w14:textId="40142F53"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urgery-cardiac</w:t>
            </w:r>
          </w:p>
        </w:tc>
        <w:tc>
          <w:tcPr>
            <w:tcW w:w="2409" w:type="dxa"/>
            <w:vAlign w:val="bottom"/>
          </w:tcPr>
          <w:p w14:paraId="265317F4" w14:textId="430C09BB"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p w14:paraId="37CEEB9B" w14:textId="3FDE25AC"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hart review</w:t>
            </w:r>
          </w:p>
        </w:tc>
      </w:tr>
      <w:tr w:rsidR="00CA6A00" w:rsidRPr="00CA6A00" w14:paraId="312CC35A" w14:textId="061039D9" w:rsidTr="00393034">
        <w:tc>
          <w:tcPr>
            <w:tcW w:w="2122" w:type="dxa"/>
            <w:vAlign w:val="bottom"/>
          </w:tcPr>
          <w:p w14:paraId="0E71302D" w14:textId="27C662AE"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errano-Duenas 2005</w:t>
            </w:r>
            <w:r w:rsidR="000E475D" w:rsidRPr="00CA6A00">
              <w:rPr>
                <w:rFonts w:ascii="Times New Roman" w:hAnsi="Times New Roman" w:cs="Times New Roman"/>
                <w:color w:val="000000" w:themeColor="text1"/>
                <w:sz w:val="18"/>
                <w:szCs w:val="18"/>
              </w:rPr>
              <w:fldChar w:fldCharType="begin">
                <w:fldData xml:space="preserve">PEVuZE5vdGU+PENpdGU+PEF1dGhvcj5TZXJyYW5vLUR1ZW5hczwvQXV0aG9yPjxZZWFyPjIwMDU8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TZXJyYW5vLUR1ZW5hczwvQXV0aG9yPjxZZWFyPjIwMDU8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10]</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2751F096" w14:textId="3F9F78DD"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Ecuador</w:t>
            </w:r>
          </w:p>
        </w:tc>
        <w:tc>
          <w:tcPr>
            <w:tcW w:w="2410" w:type="dxa"/>
            <w:vAlign w:val="bottom"/>
          </w:tcPr>
          <w:p w14:paraId="0D8773DA" w14:textId="4A8BD3F0"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20741F01" w14:textId="67D4BC7B"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41/22</w:t>
            </w:r>
          </w:p>
        </w:tc>
        <w:tc>
          <w:tcPr>
            <w:tcW w:w="1418" w:type="dxa"/>
            <w:vAlign w:val="bottom"/>
          </w:tcPr>
          <w:p w14:paraId="21D634AB" w14:textId="4F9982BC"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A/NA</w:t>
            </w:r>
          </w:p>
        </w:tc>
        <w:tc>
          <w:tcPr>
            <w:tcW w:w="2268" w:type="dxa"/>
            <w:vAlign w:val="bottom"/>
          </w:tcPr>
          <w:p w14:paraId="31AF4CA7" w14:textId="7D6DBACD"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eurology Service</w:t>
            </w:r>
          </w:p>
        </w:tc>
        <w:tc>
          <w:tcPr>
            <w:tcW w:w="2409" w:type="dxa"/>
            <w:vAlign w:val="bottom"/>
          </w:tcPr>
          <w:p w14:paraId="37E46448" w14:textId="0D0F77F3"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tc>
      </w:tr>
      <w:tr w:rsidR="00CA6A00" w:rsidRPr="00CA6A00" w14:paraId="023595EF" w14:textId="49B38BBF" w:rsidTr="00393034">
        <w:tc>
          <w:tcPr>
            <w:tcW w:w="2122" w:type="dxa"/>
            <w:vAlign w:val="bottom"/>
          </w:tcPr>
          <w:p w14:paraId="1D66924E" w14:textId="0B01C955"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heng 2006</w:t>
            </w:r>
            <w:r w:rsidR="000E475D"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Sheng&lt;/Author&gt;&lt;Year&gt;2006&lt;/Year&gt;&lt;RecNum&gt;405&lt;/RecNum&gt;&lt;DisplayText&gt;[211]&lt;/DisplayText&gt;&lt;record&gt;&lt;rec-number&gt;405&lt;/rec-number&gt;&lt;foreign-keys&gt;&lt;key app="EN" db-id="sstzwfe08r9xrke295vvts57d2ew5p9sed9p" timestamp="1734569742"&gt;405&lt;/key&gt;&lt;/foreign-keys&gt;&lt;ref-type name="Journal Article"&gt;17&lt;/ref-type&gt;&lt;contributors&gt;&lt;authors&gt;&lt;author&gt;Sheng, A. Z.&lt;/author&gt;&lt;author&gt;Shen, Q.&lt;/author&gt;&lt;author&gt;Cordato, D.&lt;/author&gt;&lt;author&gt;Zhang, Y. Y.&lt;/author&gt;&lt;author&gt;Yin Chan, D. K.&lt;/author&gt;&lt;/authors&gt;&lt;/contributors&gt;&lt;auth-address&gt;Department of Aged Care and Rehabilitation, Bankstown-Lidcombe Hospital, Sydney, Australia. shengaizhen@hotmail.com&lt;/auth-address&gt;&lt;titles&gt;&lt;title&gt;Delirium within three days of stroke in a cohort of elderly patients&lt;/title&gt;&lt;secondary-title&gt;J Am Geriatr Soc&lt;/secondary-title&gt;&lt;/titles&gt;&lt;periodical&gt;&lt;full-title&gt;J Am Geriatr Soc&lt;/full-title&gt;&lt;/periodical&gt;&lt;pages&gt;1192-8&lt;/pages&gt;&lt;volume&gt;54&lt;/volume&gt;&lt;number&gt;8&lt;/number&gt;&lt;keywords&gt;&lt;keyword&gt;Age Factors&lt;/keyword&gt;&lt;keyword&gt;Aged&lt;/keyword&gt;&lt;keyword&gt;Aged, 80 and over&lt;/keyword&gt;&lt;keyword&gt;Delirium/epidemiology/*etiology&lt;/keyword&gt;&lt;keyword&gt;Female&lt;/keyword&gt;&lt;keyword&gt;Follow-Up Studies&lt;/keyword&gt;&lt;keyword&gt;Humans&lt;/keyword&gt;&lt;keyword&gt;Incidence&lt;/keyword&gt;&lt;keyword&gt;Length of Stay&lt;/keyword&gt;&lt;keyword&gt;Male&lt;/keyword&gt;&lt;keyword&gt;New South Wales/epidemiology&lt;/keyword&gt;&lt;keyword&gt;Odds Ratio&lt;/keyword&gt;&lt;keyword&gt;Prognosis&lt;/keyword&gt;&lt;keyword&gt;Prospective Studies&lt;/keyword&gt;&lt;keyword&gt;Risk Factors&lt;/keyword&gt;&lt;keyword&gt;Stroke/*complications/epidemiology&lt;/keyword&gt;&lt;keyword&gt;Survival Rate&lt;/keyword&gt;&lt;keyword&gt;Time Factors&lt;/keyword&gt;&lt;/keywords&gt;&lt;dates&gt;&lt;year&gt;2006&lt;/year&gt;&lt;pub-dates&gt;&lt;date&gt;Aug&lt;/date&gt;&lt;/pub-dates&gt;&lt;/dates&gt;&lt;isbn&gt;0002-8614 (Print)&amp;#xD;0002-8614 (Linking)&lt;/isbn&gt;&lt;accession-num&gt;16913984&lt;/accession-num&gt;&lt;urls&gt;&lt;related-urls&gt;&lt;url&gt;https://www.ncbi.nlm.nih.gov/pubmed/16913984&lt;/url&gt;&lt;/related-urls&gt;&lt;/urls&gt;&lt;electronic-resource-num&gt;10.1111/j.1532-5415.2006.00806.x&lt;/electronic-resource-num&gt;&lt;remote-database-name&gt;Medline&lt;/remote-database-name&gt;&lt;remote-database-provider&gt;NLM&lt;/remote-database-provider&gt;&lt;/record&gt;&lt;/Cite&gt;&lt;/EndNote&gt;</w:instrText>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11]</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030775FC" w14:textId="63EC924C"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Australia</w:t>
            </w:r>
          </w:p>
        </w:tc>
        <w:tc>
          <w:tcPr>
            <w:tcW w:w="2410" w:type="dxa"/>
            <w:vAlign w:val="bottom"/>
          </w:tcPr>
          <w:p w14:paraId="5045E823" w14:textId="68E9C70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24E76B46" w14:textId="0F5DB63B"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3/73</w:t>
            </w:r>
          </w:p>
        </w:tc>
        <w:tc>
          <w:tcPr>
            <w:tcW w:w="1418" w:type="dxa"/>
            <w:vAlign w:val="bottom"/>
          </w:tcPr>
          <w:p w14:paraId="5D0B1DC4" w14:textId="0D627B2E"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9.2/6.7</w:t>
            </w:r>
          </w:p>
        </w:tc>
        <w:tc>
          <w:tcPr>
            <w:tcW w:w="2268" w:type="dxa"/>
            <w:vAlign w:val="bottom"/>
          </w:tcPr>
          <w:p w14:paraId="0E81D108" w14:textId="3B55DAA5"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Medical admission unit -stroke </w:t>
            </w:r>
          </w:p>
        </w:tc>
        <w:tc>
          <w:tcPr>
            <w:tcW w:w="2409" w:type="dxa"/>
            <w:vAlign w:val="bottom"/>
          </w:tcPr>
          <w:p w14:paraId="2A2FC0A5" w14:textId="25796172"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SM-IV</w:t>
            </w:r>
          </w:p>
        </w:tc>
      </w:tr>
      <w:tr w:rsidR="00CA6A00" w:rsidRPr="00CA6A00" w14:paraId="1FEFCF94" w14:textId="7D1186CB" w:rsidTr="00393034">
        <w:tc>
          <w:tcPr>
            <w:tcW w:w="2122" w:type="dxa"/>
            <w:vAlign w:val="bottom"/>
          </w:tcPr>
          <w:p w14:paraId="3BA3E6F6" w14:textId="5979DD54"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hi 2019</w:t>
            </w:r>
            <w:r w:rsidR="000E475D" w:rsidRPr="00CA6A00">
              <w:rPr>
                <w:rFonts w:ascii="Times New Roman" w:hAnsi="Times New Roman" w:cs="Times New Roman"/>
                <w:color w:val="000000" w:themeColor="text1"/>
                <w:sz w:val="18"/>
                <w:szCs w:val="18"/>
              </w:rPr>
              <w:fldChar w:fldCharType="begin">
                <w:fldData xml:space="preserve">PEVuZE5vdGU+PENpdGU+PEF1dGhvcj5TaGk8L0F1dGhvcj48WWVhcj4yMDE5PC9ZZWFyPjxSZWNO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TaGk8L0F1dGhvcj48WWVhcj4yMDE5PC9ZZWFyPjxSZWNO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12]</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19E04F06" w14:textId="7F46F287"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nada, USA, France</w:t>
            </w:r>
          </w:p>
        </w:tc>
        <w:tc>
          <w:tcPr>
            <w:tcW w:w="2410" w:type="dxa"/>
            <w:vAlign w:val="bottom"/>
          </w:tcPr>
          <w:p w14:paraId="4D4462FC" w14:textId="6F7F5160"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5396342A" w14:textId="509C7449"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97/90</w:t>
            </w:r>
          </w:p>
        </w:tc>
        <w:tc>
          <w:tcPr>
            <w:tcW w:w="1418" w:type="dxa"/>
            <w:vAlign w:val="bottom"/>
          </w:tcPr>
          <w:p w14:paraId="445C0833" w14:textId="58DAABF7"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1.32/NA</w:t>
            </w:r>
          </w:p>
        </w:tc>
        <w:tc>
          <w:tcPr>
            <w:tcW w:w="2268" w:type="dxa"/>
            <w:vAlign w:val="bottom"/>
          </w:tcPr>
          <w:p w14:paraId="19B3574F" w14:textId="2B508C12"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urgery-cardiac</w:t>
            </w:r>
          </w:p>
        </w:tc>
        <w:tc>
          <w:tcPr>
            <w:tcW w:w="2409" w:type="dxa"/>
            <w:vAlign w:val="bottom"/>
          </w:tcPr>
          <w:p w14:paraId="21C912FC" w14:textId="08BC7968"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SI</w:t>
            </w:r>
          </w:p>
          <w:p w14:paraId="39E9FFD3" w14:textId="77777777"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p w14:paraId="171C2EA8" w14:textId="2A86998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ICU</w:t>
            </w:r>
          </w:p>
        </w:tc>
      </w:tr>
      <w:tr w:rsidR="00CA6A00" w:rsidRPr="00CA6A00" w14:paraId="4170C100" w14:textId="289D27F4" w:rsidTr="00393034">
        <w:tc>
          <w:tcPr>
            <w:tcW w:w="2122" w:type="dxa"/>
            <w:vAlign w:val="bottom"/>
          </w:tcPr>
          <w:p w14:paraId="23899794" w14:textId="7FFEE6AD"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hi 2019_2</w:t>
            </w:r>
            <w:r w:rsidR="000E475D" w:rsidRPr="00CA6A00">
              <w:rPr>
                <w:rFonts w:ascii="Times New Roman" w:hAnsi="Times New Roman" w:cs="Times New Roman"/>
                <w:color w:val="000000" w:themeColor="text1"/>
                <w:sz w:val="18"/>
                <w:szCs w:val="18"/>
              </w:rPr>
              <w:fldChar w:fldCharType="begin">
                <w:fldData xml:space="preserve">PEVuZE5vdGU+PENpdGU+PEF1dGhvcj5TaGk8L0F1dGhvcj48WWVhcj4yMDE5PC9ZZWFyPjxSZWNO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TaGk8L0F1dGhvcj48WWVhcj4yMDE5PC9ZZWFyPjxSZWNO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13]</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7088D93C" w14:textId="33ECC1DE"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hina</w:t>
            </w:r>
          </w:p>
        </w:tc>
        <w:tc>
          <w:tcPr>
            <w:tcW w:w="2410" w:type="dxa"/>
            <w:vAlign w:val="bottom"/>
          </w:tcPr>
          <w:p w14:paraId="4D02D625" w14:textId="1CD6333F"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00DE3352" w14:textId="6078CA4E"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1/101</w:t>
            </w:r>
          </w:p>
        </w:tc>
        <w:tc>
          <w:tcPr>
            <w:tcW w:w="1418" w:type="dxa"/>
            <w:vAlign w:val="bottom"/>
          </w:tcPr>
          <w:p w14:paraId="67637726" w14:textId="14F60B0C"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0/6</w:t>
            </w:r>
          </w:p>
        </w:tc>
        <w:tc>
          <w:tcPr>
            <w:tcW w:w="2268" w:type="dxa"/>
            <w:vAlign w:val="bottom"/>
          </w:tcPr>
          <w:p w14:paraId="6DDEED01" w14:textId="0A65B9F0"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Orthopaedic- surgery </w:t>
            </w:r>
          </w:p>
        </w:tc>
        <w:tc>
          <w:tcPr>
            <w:tcW w:w="2409" w:type="dxa"/>
            <w:vAlign w:val="bottom"/>
          </w:tcPr>
          <w:p w14:paraId="0F0CE9BC" w14:textId="6A2DA028"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tc>
      </w:tr>
      <w:tr w:rsidR="00CA6A00" w:rsidRPr="00CA6A00" w14:paraId="1A573B15" w14:textId="7E1EE93A" w:rsidTr="00393034">
        <w:tc>
          <w:tcPr>
            <w:tcW w:w="2122" w:type="dxa"/>
            <w:vAlign w:val="bottom"/>
          </w:tcPr>
          <w:p w14:paraId="1DAB047D" w14:textId="1E5D397F"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him 2015</w:t>
            </w:r>
            <w:r w:rsidR="000E475D" w:rsidRPr="00CA6A00">
              <w:rPr>
                <w:rFonts w:ascii="Times New Roman" w:hAnsi="Times New Roman" w:cs="Times New Roman"/>
                <w:color w:val="000000" w:themeColor="text1"/>
                <w:sz w:val="18"/>
                <w:szCs w:val="18"/>
              </w:rPr>
              <w:fldChar w:fldCharType="begin">
                <w:fldData xml:space="preserve">PEVuZE5vdGU+PENpdGU+PEF1dGhvcj5TaGltPC9BdXRob3I+PFllYXI+MjAxNTwvWWVhcj48UmVj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==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TaGltPC9BdXRob3I+PFllYXI+MjAxNTwvWWVhcj48UmVj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==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14]</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44D7E97B" w14:textId="20DBBDB0"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SA</w:t>
            </w:r>
          </w:p>
        </w:tc>
        <w:tc>
          <w:tcPr>
            <w:tcW w:w="2410" w:type="dxa"/>
            <w:vAlign w:val="bottom"/>
          </w:tcPr>
          <w:p w14:paraId="2A24E4C2" w14:textId="55D3805A"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6468AE7B" w14:textId="4E072E10"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14/317</w:t>
            </w:r>
          </w:p>
        </w:tc>
        <w:tc>
          <w:tcPr>
            <w:tcW w:w="1418" w:type="dxa"/>
            <w:vAlign w:val="bottom"/>
          </w:tcPr>
          <w:p w14:paraId="1EFA93E1" w14:textId="55E61BBE"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A/NA</w:t>
            </w:r>
          </w:p>
        </w:tc>
        <w:tc>
          <w:tcPr>
            <w:tcW w:w="2268" w:type="dxa"/>
            <w:vAlign w:val="bottom"/>
          </w:tcPr>
          <w:p w14:paraId="0E07E77F" w14:textId="7F41C61E"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Surgery-non-cardiac </w:t>
            </w:r>
          </w:p>
        </w:tc>
        <w:tc>
          <w:tcPr>
            <w:tcW w:w="2409" w:type="dxa"/>
            <w:vAlign w:val="bottom"/>
          </w:tcPr>
          <w:p w14:paraId="6051AE01" w14:textId="6289CDC3"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tc>
      </w:tr>
      <w:tr w:rsidR="00CA6A00" w:rsidRPr="00CA6A00" w14:paraId="73D4ED83" w14:textId="40022383" w:rsidTr="00393034">
        <w:tc>
          <w:tcPr>
            <w:tcW w:w="2122" w:type="dxa"/>
            <w:vAlign w:val="bottom"/>
          </w:tcPr>
          <w:p w14:paraId="229E41CA" w14:textId="26955DAB"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hintani 2009</w:t>
            </w:r>
            <w:r w:rsidR="000E475D" w:rsidRPr="00CA6A00">
              <w:rPr>
                <w:rFonts w:ascii="Times New Roman" w:hAnsi="Times New Roman" w:cs="Times New Roman"/>
                <w:color w:val="000000" w:themeColor="text1"/>
                <w:sz w:val="18"/>
                <w:szCs w:val="18"/>
              </w:rPr>
              <w:fldChar w:fldCharType="begin">
                <w:fldData xml:space="preserve">PEVuZE5vdGU+PENpdGU+PEF1dGhvcj5TaGludGFuaTwvQXV0aG9yPjxZZWFyPjIwMDk8L1llYXI+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TaGludGFuaTwvQXV0aG9yPjxZZWFyPjIwMDk8L1llYXI+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15]</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2C4E95B6" w14:textId="2908C69B"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SA</w:t>
            </w:r>
          </w:p>
        </w:tc>
        <w:tc>
          <w:tcPr>
            <w:tcW w:w="2410" w:type="dxa"/>
            <w:vAlign w:val="bottom"/>
          </w:tcPr>
          <w:p w14:paraId="5DD22ADA" w14:textId="63C705CB"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62C2CED3" w14:textId="74E6EF71"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A</w:t>
            </w:r>
          </w:p>
        </w:tc>
        <w:tc>
          <w:tcPr>
            <w:tcW w:w="1418" w:type="dxa"/>
            <w:vAlign w:val="bottom"/>
          </w:tcPr>
          <w:p w14:paraId="6685687D" w14:textId="1464280C"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A/NA</w:t>
            </w:r>
          </w:p>
        </w:tc>
        <w:tc>
          <w:tcPr>
            <w:tcW w:w="2268" w:type="dxa"/>
            <w:vAlign w:val="bottom"/>
          </w:tcPr>
          <w:p w14:paraId="27067C92" w14:textId="3CC7D3D0"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edical and coronary intensive care units</w:t>
            </w:r>
          </w:p>
        </w:tc>
        <w:tc>
          <w:tcPr>
            <w:tcW w:w="2409" w:type="dxa"/>
            <w:vAlign w:val="bottom"/>
          </w:tcPr>
          <w:p w14:paraId="0E64EA6D" w14:textId="5BA7ABAC"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ICU</w:t>
            </w:r>
          </w:p>
        </w:tc>
      </w:tr>
      <w:tr w:rsidR="00CA6A00" w:rsidRPr="00CA6A00" w14:paraId="590D021E" w14:textId="27CC9FB3" w:rsidTr="00393034">
        <w:trPr>
          <w:trHeight w:val="70"/>
        </w:trPr>
        <w:tc>
          <w:tcPr>
            <w:tcW w:w="2122" w:type="dxa"/>
            <w:vAlign w:val="bottom"/>
          </w:tcPr>
          <w:p w14:paraId="714A0B69" w14:textId="0BAA691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ingler 2014</w:t>
            </w:r>
            <w:r w:rsidR="000E475D" w:rsidRPr="00CA6A00">
              <w:rPr>
                <w:rFonts w:ascii="Times New Roman" w:hAnsi="Times New Roman" w:cs="Times New Roman"/>
                <w:color w:val="000000" w:themeColor="text1"/>
                <w:sz w:val="18"/>
                <w:szCs w:val="18"/>
              </w:rPr>
              <w:fldChar w:fldCharType="begin">
                <w:fldData xml:space="preserve">PEVuZE5vdGU+PENpdGU+PEF1dGhvcj5TaW5nbGVyPC9BdXRob3I+PFllYXI+MjAxNDwvWWVhcj48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TaW5nbGVyPC9BdXRob3I+PFllYXI+MjAxNDwvWWVhcj48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16]</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40A4A924" w14:textId="50B7EE97"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ermany</w:t>
            </w:r>
          </w:p>
        </w:tc>
        <w:tc>
          <w:tcPr>
            <w:tcW w:w="2410" w:type="dxa"/>
            <w:vAlign w:val="bottom"/>
          </w:tcPr>
          <w:p w14:paraId="07F9966F" w14:textId="6C4BADC4"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0D0CD753" w14:textId="644D0CEB"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53/80</w:t>
            </w:r>
          </w:p>
        </w:tc>
        <w:tc>
          <w:tcPr>
            <w:tcW w:w="1418" w:type="dxa"/>
            <w:vAlign w:val="bottom"/>
          </w:tcPr>
          <w:p w14:paraId="40AD4B11" w14:textId="6A44890B"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3.4/5.5</w:t>
            </w:r>
          </w:p>
        </w:tc>
        <w:tc>
          <w:tcPr>
            <w:tcW w:w="2268" w:type="dxa"/>
            <w:vAlign w:val="bottom"/>
          </w:tcPr>
          <w:p w14:paraId="5325A2B1" w14:textId="77E80950"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ED </w:t>
            </w:r>
          </w:p>
        </w:tc>
        <w:tc>
          <w:tcPr>
            <w:tcW w:w="2409" w:type="dxa"/>
            <w:vAlign w:val="bottom"/>
          </w:tcPr>
          <w:p w14:paraId="40AC3E67" w14:textId="4A71CCA9"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tc>
      </w:tr>
      <w:tr w:rsidR="00CA6A00" w:rsidRPr="00CA6A00" w14:paraId="10DA38EC" w14:textId="5B06B9FB" w:rsidTr="00393034">
        <w:tc>
          <w:tcPr>
            <w:tcW w:w="2122" w:type="dxa"/>
            <w:vAlign w:val="bottom"/>
          </w:tcPr>
          <w:p w14:paraId="63FB2BA4" w14:textId="4DF2F269"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lor 2013</w:t>
            </w:r>
            <w:r w:rsidR="000E475D" w:rsidRPr="00CA6A00">
              <w:rPr>
                <w:rFonts w:ascii="Times New Roman" w:hAnsi="Times New Roman" w:cs="Times New Roman"/>
                <w:color w:val="000000" w:themeColor="text1"/>
                <w:sz w:val="18"/>
                <w:szCs w:val="18"/>
              </w:rPr>
              <w:fldChar w:fldCharType="begin">
                <w:fldData xml:space="preserve">PEVuZE5vdGU+PENpdGU+PEF1dGhvcj5TbG9yPC9BdXRob3I+PFllYXI+MjAxMzwvWWVhcj48UmVj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TbG9yPC9BdXRob3I+PFllYXI+MjAxMzwvWWVhcj48UmVj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17]</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35C619AE" w14:textId="3B48FF3B"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etherlands</w:t>
            </w:r>
          </w:p>
        </w:tc>
        <w:tc>
          <w:tcPr>
            <w:tcW w:w="2410" w:type="dxa"/>
            <w:vAlign w:val="bottom"/>
          </w:tcPr>
          <w:p w14:paraId="0BD3FFA8" w14:textId="3BB92B39"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5F038288" w14:textId="1AF5B5FF"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2/41</w:t>
            </w:r>
          </w:p>
        </w:tc>
        <w:tc>
          <w:tcPr>
            <w:tcW w:w="1418" w:type="dxa"/>
            <w:vAlign w:val="bottom"/>
          </w:tcPr>
          <w:p w14:paraId="24B38595" w14:textId="5C38D29C"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2.9/NA</w:t>
            </w:r>
          </w:p>
        </w:tc>
        <w:tc>
          <w:tcPr>
            <w:tcW w:w="2268" w:type="dxa"/>
            <w:vAlign w:val="bottom"/>
          </w:tcPr>
          <w:p w14:paraId="1618675E" w14:textId="1B4F9411"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Surgery-hip fracture </w:t>
            </w:r>
          </w:p>
        </w:tc>
        <w:tc>
          <w:tcPr>
            <w:tcW w:w="2409" w:type="dxa"/>
            <w:vAlign w:val="bottom"/>
          </w:tcPr>
          <w:p w14:paraId="27310A09" w14:textId="0AC54DCF"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tc>
      </w:tr>
      <w:tr w:rsidR="00CA6A00" w:rsidRPr="00CA6A00" w14:paraId="576C3997" w14:textId="38B53312" w:rsidTr="00393034">
        <w:tc>
          <w:tcPr>
            <w:tcW w:w="2122" w:type="dxa"/>
            <w:vAlign w:val="bottom"/>
          </w:tcPr>
          <w:p w14:paraId="23D46CCF" w14:textId="4EABD2D7"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lastRenderedPageBreak/>
              <w:t>Sri-on 2016</w:t>
            </w:r>
            <w:r w:rsidR="000E475D" w:rsidRPr="00CA6A00">
              <w:rPr>
                <w:rFonts w:ascii="Times New Roman" w:hAnsi="Times New Roman" w:cs="Times New Roman"/>
                <w:color w:val="000000" w:themeColor="text1"/>
                <w:sz w:val="18"/>
                <w:szCs w:val="18"/>
              </w:rPr>
              <w:fldChar w:fldCharType="begin">
                <w:fldData xml:space="preserve">PEVuZE5vdGU+PENpdGU+PEF1dGhvcj5Tcmktb248L0F1dGhvcj48WWVhcj4yMDE2PC9ZZWFyPjxS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Tcmktb248L0F1dGhvcj48WWVhcj4yMDE2PC9ZZWFyPjxS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18]</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275EFE7E" w14:textId="5AF1C0A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Thailand</w:t>
            </w:r>
          </w:p>
        </w:tc>
        <w:tc>
          <w:tcPr>
            <w:tcW w:w="2410" w:type="dxa"/>
            <w:vAlign w:val="bottom"/>
          </w:tcPr>
          <w:p w14:paraId="0255F195" w14:textId="4B85132E"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36219162" w14:textId="69E9696A"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98/134</w:t>
            </w:r>
          </w:p>
        </w:tc>
        <w:tc>
          <w:tcPr>
            <w:tcW w:w="1418" w:type="dxa"/>
            <w:vAlign w:val="bottom"/>
          </w:tcPr>
          <w:p w14:paraId="40D3358B" w14:textId="66606FA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6/6</w:t>
            </w:r>
          </w:p>
        </w:tc>
        <w:tc>
          <w:tcPr>
            <w:tcW w:w="2268" w:type="dxa"/>
            <w:vAlign w:val="bottom"/>
          </w:tcPr>
          <w:p w14:paraId="01B9F748" w14:textId="521A2D35"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ED </w:t>
            </w:r>
          </w:p>
        </w:tc>
        <w:tc>
          <w:tcPr>
            <w:tcW w:w="2409" w:type="dxa"/>
            <w:vAlign w:val="bottom"/>
          </w:tcPr>
          <w:p w14:paraId="5ED5CDCF" w14:textId="59EF1272"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ICU</w:t>
            </w:r>
          </w:p>
        </w:tc>
      </w:tr>
      <w:tr w:rsidR="00CA6A00" w:rsidRPr="00CA6A00" w14:paraId="09E62E49" w14:textId="1381E94A" w:rsidTr="00393034">
        <w:tc>
          <w:tcPr>
            <w:tcW w:w="2122" w:type="dxa"/>
            <w:vAlign w:val="bottom"/>
          </w:tcPr>
          <w:p w14:paraId="6DEA3C5B" w14:textId="0D33D3DC"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uraarunsumrit 2022</w:t>
            </w:r>
            <w:r w:rsidR="000E475D" w:rsidRPr="00CA6A00">
              <w:rPr>
                <w:rFonts w:ascii="Times New Roman" w:hAnsi="Times New Roman" w:cs="Times New Roman"/>
                <w:color w:val="000000" w:themeColor="text1"/>
                <w:sz w:val="18"/>
                <w:szCs w:val="18"/>
              </w:rPr>
              <w:fldChar w:fldCharType="begin">
                <w:fldData xml:space="preserve">PEVuZE5vdGU+PENpdGU+PEF1dGhvcj5TdXJhYXJ1bnN1bXJpdDwvQXV0aG9yPjxZZWFyPjIwMjI8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TdXJhYXJ1bnN1bXJpdDwvQXV0aG9yPjxZZWFyPjIwMjI8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19]</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4E1A5B7B" w14:textId="07788B02"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Thailand</w:t>
            </w:r>
          </w:p>
        </w:tc>
        <w:tc>
          <w:tcPr>
            <w:tcW w:w="2410" w:type="dxa"/>
            <w:vAlign w:val="bottom"/>
          </w:tcPr>
          <w:p w14:paraId="6434513A" w14:textId="16F0C4CD"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461D0C37" w14:textId="3833D962"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64/125</w:t>
            </w:r>
          </w:p>
        </w:tc>
        <w:tc>
          <w:tcPr>
            <w:tcW w:w="1418" w:type="dxa"/>
            <w:vAlign w:val="bottom"/>
          </w:tcPr>
          <w:p w14:paraId="636A7444" w14:textId="01E4A0E2"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2/NA</w:t>
            </w:r>
          </w:p>
        </w:tc>
        <w:tc>
          <w:tcPr>
            <w:tcW w:w="2268" w:type="dxa"/>
            <w:vAlign w:val="bottom"/>
          </w:tcPr>
          <w:p w14:paraId="05FB5030" w14:textId="39FD92DC"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urgery</w:t>
            </w:r>
          </w:p>
        </w:tc>
        <w:tc>
          <w:tcPr>
            <w:tcW w:w="2409" w:type="dxa"/>
            <w:vAlign w:val="bottom"/>
          </w:tcPr>
          <w:p w14:paraId="1253369A" w14:textId="72657718"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ICU</w:t>
            </w:r>
          </w:p>
          <w:p w14:paraId="539D6FEB" w14:textId="3996C875"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SM-5</w:t>
            </w:r>
          </w:p>
        </w:tc>
      </w:tr>
      <w:tr w:rsidR="00CA6A00" w:rsidRPr="00CA6A00" w14:paraId="71681A2A" w14:textId="52909E4E" w:rsidTr="00393034">
        <w:tc>
          <w:tcPr>
            <w:tcW w:w="2122" w:type="dxa"/>
            <w:vAlign w:val="bottom"/>
          </w:tcPr>
          <w:p w14:paraId="02912938" w14:textId="196EA321"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venningsen 2014</w:t>
            </w:r>
            <w:r w:rsidR="000E475D" w:rsidRPr="00CA6A00">
              <w:rPr>
                <w:rFonts w:ascii="Times New Roman" w:hAnsi="Times New Roman" w:cs="Times New Roman"/>
                <w:color w:val="000000" w:themeColor="text1"/>
                <w:sz w:val="18"/>
                <w:szCs w:val="18"/>
              </w:rPr>
              <w:fldChar w:fldCharType="begin">
                <w:fldData xml:space="preserve">PEVuZE5vdGU+PENpdGU+PEF1dGhvcj5TdmVubmluZ3NlbjwvQXV0aG9yPjxZZWFyPjIwMTQ8L1ll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TdmVubmluZ3NlbjwvQXV0aG9yPjxZZWFyPjIwMTQ8L1ll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20]</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15E706DD" w14:textId="29809BBC"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enmark</w:t>
            </w:r>
          </w:p>
        </w:tc>
        <w:tc>
          <w:tcPr>
            <w:tcW w:w="2410" w:type="dxa"/>
            <w:vAlign w:val="bottom"/>
          </w:tcPr>
          <w:p w14:paraId="5AFF04A2" w14:textId="6FD86DEF"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04619C1D" w14:textId="275241E0"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04/156</w:t>
            </w:r>
          </w:p>
        </w:tc>
        <w:tc>
          <w:tcPr>
            <w:tcW w:w="1418" w:type="dxa"/>
            <w:vAlign w:val="bottom"/>
          </w:tcPr>
          <w:p w14:paraId="2FAEAF2C" w14:textId="564B5779"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1/15</w:t>
            </w:r>
          </w:p>
        </w:tc>
        <w:tc>
          <w:tcPr>
            <w:tcW w:w="2268" w:type="dxa"/>
            <w:vAlign w:val="bottom"/>
          </w:tcPr>
          <w:p w14:paraId="5B82EC05" w14:textId="6FDF5A3B"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ICU</w:t>
            </w:r>
          </w:p>
        </w:tc>
        <w:tc>
          <w:tcPr>
            <w:tcW w:w="2409" w:type="dxa"/>
            <w:vAlign w:val="bottom"/>
          </w:tcPr>
          <w:p w14:paraId="0DA533BC" w14:textId="229DF9DA"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ICU</w:t>
            </w:r>
          </w:p>
        </w:tc>
      </w:tr>
      <w:tr w:rsidR="00CA6A00" w:rsidRPr="00CA6A00" w14:paraId="51B094B6" w14:textId="4A5BEFD4" w:rsidTr="00393034">
        <w:tc>
          <w:tcPr>
            <w:tcW w:w="2122" w:type="dxa"/>
            <w:vAlign w:val="bottom"/>
          </w:tcPr>
          <w:p w14:paraId="752B3348" w14:textId="08D7AE39"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venningsen 2015</w:t>
            </w:r>
            <w:r w:rsidR="000E475D" w:rsidRPr="00CA6A00">
              <w:rPr>
                <w:rFonts w:ascii="Times New Roman" w:hAnsi="Times New Roman" w:cs="Times New Roman"/>
                <w:color w:val="000000" w:themeColor="text1"/>
                <w:sz w:val="18"/>
                <w:szCs w:val="18"/>
              </w:rPr>
              <w:fldChar w:fldCharType="begin">
                <w:fldData xml:space="preserve">PEVuZE5vdGU+PENpdGU+PEF1dGhvcj5TdmVubmluZ3NlbjwvQXV0aG9yPjxZZWFyPjIwMTU8L1ll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=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TdmVubmluZ3NlbjwvQXV0aG9yPjxZZWFyPjIwMTU8L1ll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=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21]</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155B5435" w14:textId="36DFC78D"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enmark</w:t>
            </w:r>
          </w:p>
        </w:tc>
        <w:tc>
          <w:tcPr>
            <w:tcW w:w="2410" w:type="dxa"/>
            <w:vAlign w:val="bottom"/>
          </w:tcPr>
          <w:p w14:paraId="6BBA4340" w14:textId="230BF032"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63B2F1D2" w14:textId="2DE3DB9A"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66/133</w:t>
            </w:r>
          </w:p>
        </w:tc>
        <w:tc>
          <w:tcPr>
            <w:tcW w:w="1418" w:type="dxa"/>
            <w:vAlign w:val="bottom"/>
          </w:tcPr>
          <w:p w14:paraId="62F403FE" w14:textId="0A403621"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59.89/28.31</w:t>
            </w:r>
          </w:p>
        </w:tc>
        <w:tc>
          <w:tcPr>
            <w:tcW w:w="2268" w:type="dxa"/>
            <w:vAlign w:val="bottom"/>
          </w:tcPr>
          <w:p w14:paraId="464A0708" w14:textId="0D029B1D"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ICU</w:t>
            </w:r>
          </w:p>
        </w:tc>
        <w:tc>
          <w:tcPr>
            <w:tcW w:w="2409" w:type="dxa"/>
            <w:vAlign w:val="bottom"/>
          </w:tcPr>
          <w:p w14:paraId="161F8302" w14:textId="2186EE4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ICU</w:t>
            </w:r>
          </w:p>
        </w:tc>
      </w:tr>
      <w:tr w:rsidR="00CA6A00" w:rsidRPr="00CA6A00" w14:paraId="2DC19F20" w14:textId="4B889B29" w:rsidTr="00393034">
        <w:tc>
          <w:tcPr>
            <w:tcW w:w="2122" w:type="dxa"/>
            <w:vAlign w:val="bottom"/>
          </w:tcPr>
          <w:p w14:paraId="74BA5553" w14:textId="4B65641B"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Tahir 2018</w:t>
            </w:r>
            <w:r w:rsidR="000E475D"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Tahir&lt;/Author&gt;&lt;Year&gt;2018&lt;/Year&gt;&lt;RecNum&gt;415&lt;/RecNum&gt;&lt;DisplayText&gt;[222]&lt;/DisplayText&gt;&lt;record&gt;&lt;rec-number&gt;415&lt;/rec-number&gt;&lt;foreign-keys&gt;&lt;key app="EN" db-id="sstzwfe08r9xrke295vvts57d2ew5p9sed9p" timestamp="1734569781"&gt;415&lt;/key&gt;&lt;/foreign-keys&gt;&lt;ref-type name="Journal Article"&gt;17&lt;/ref-type&gt;&lt;contributors&gt;&lt;authors&gt;&lt;author&gt;Tahir, M.&lt;/author&gt;&lt;author&gt;Malik, S. S.&lt;/author&gt;&lt;author&gt;Ahmed, U.&lt;/author&gt;&lt;author&gt;Kozdryk, J.&lt;/author&gt;&lt;author&gt;Naqvi, S. H.&lt;/author&gt;&lt;author&gt;Malik, A.&lt;/author&gt;&lt;/authors&gt;&lt;/contributors&gt;&lt;auth-address&gt;The Royal Orthopaedic Hospital NHS Foundation Trust, Birmingham, UK.&amp;#xD;Sandwell and West Birmingham Hospitals NHS Trust, Birmingham, UK.&lt;/auth-address&gt;&lt;titles&gt;&lt;title&gt;Risk factors for onset of delirium after neck of femur fracture surgery: a prospective observational study&lt;/title&gt;&lt;secondary-title&gt;SICOT J&lt;/secondary-title&gt;&lt;/titles&gt;&lt;periodical&gt;&lt;full-title&gt;SICOT J&lt;/full-title&gt;&lt;/periodical&gt;&lt;pages&gt;27&lt;/pages&gt;&lt;volume&gt;4&lt;/volume&gt;&lt;edition&gt;20180706&lt;/edition&gt;&lt;dates&gt;&lt;year&gt;2018&lt;/year&gt;&lt;/dates&gt;&lt;isbn&gt;2426-8887 (Print)&amp;#xD;2426-8887 (Electronic)&amp;#xD;2426-8887 (Linking)&lt;/isbn&gt;&lt;accession-num&gt;29995625&lt;/accession-num&gt;&lt;urls&gt;&lt;related-urls&gt;&lt;url&gt;https://www.ncbi.nlm.nih.gov/pubmed/29995625&lt;/url&gt;&lt;/related-urls&gt;&lt;/urls&gt;&lt;custom2&gt;PMC6040837&lt;/custom2&gt;&lt;electronic-resource-num&gt;10.1051/sicotj/2018018&lt;/electronic-resource-num&gt;&lt;remote-database-name&gt;PubMed-not-MEDLINE&lt;/remote-database-name&gt;&lt;remote-database-provider&gt;NLM&lt;/remote-database-provider&gt;&lt;/record&gt;&lt;/Cite&gt;&lt;/EndNote&gt;</w:instrText>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22]</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2B685328" w14:textId="68C00757"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K</w:t>
            </w:r>
          </w:p>
        </w:tc>
        <w:tc>
          <w:tcPr>
            <w:tcW w:w="2410" w:type="dxa"/>
            <w:vAlign w:val="bottom"/>
          </w:tcPr>
          <w:p w14:paraId="5C4ADEB3" w14:textId="5A278A82"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3F4E6992" w14:textId="1F60A0D1"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17/264</w:t>
            </w:r>
          </w:p>
        </w:tc>
        <w:tc>
          <w:tcPr>
            <w:tcW w:w="1418" w:type="dxa"/>
            <w:vAlign w:val="bottom"/>
          </w:tcPr>
          <w:p w14:paraId="3E34D923" w14:textId="4C5C88C4"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A/NA</w:t>
            </w:r>
          </w:p>
        </w:tc>
        <w:tc>
          <w:tcPr>
            <w:tcW w:w="2268" w:type="dxa"/>
            <w:vAlign w:val="bottom"/>
          </w:tcPr>
          <w:p w14:paraId="0C7AD80E" w14:textId="3FAF7D34"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urgery-femoral neck</w:t>
            </w:r>
          </w:p>
        </w:tc>
        <w:tc>
          <w:tcPr>
            <w:tcW w:w="2409" w:type="dxa"/>
            <w:vAlign w:val="bottom"/>
          </w:tcPr>
          <w:p w14:paraId="45BC30BF" w14:textId="506FB13F"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SM-IV</w:t>
            </w:r>
          </w:p>
        </w:tc>
      </w:tr>
      <w:tr w:rsidR="00CA6A00" w:rsidRPr="00CA6A00" w14:paraId="3BAB03CA" w14:textId="53BD8CA6" w:rsidTr="00393034">
        <w:tc>
          <w:tcPr>
            <w:tcW w:w="2122" w:type="dxa"/>
            <w:vAlign w:val="bottom"/>
          </w:tcPr>
          <w:p w14:paraId="233DD794" w14:textId="6F88D6E4"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Tan AH 2015</w:t>
            </w:r>
            <w:r w:rsidR="000E475D"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Tan&lt;/Author&gt;&lt;Year&gt;2015&lt;/Year&gt;&lt;RecNum&gt;471&lt;/RecNum&gt;&lt;DisplayText&gt;[223]&lt;/DisplayText&gt;&lt;record&gt;&lt;rec-number&gt;471&lt;/rec-number&gt;&lt;foreign-keys&gt;&lt;key app="EN" db-id="sstzwfe08r9xrke295vvts57d2ew5p9sed9p" timestamp="1734572362"&gt;471&lt;/key&gt;&lt;/foreign-keys&gt;&lt;ref-type name="Journal Article"&gt;17&lt;/ref-type&gt;&lt;contributors&gt;&lt;authors&gt;&lt;author&gt;Tan, Aik Haw&lt;/author&gt;&lt;author&gt;Scott, John&lt;/author&gt;&lt;/authors&gt;&lt;/contributors&gt;&lt;titles&gt;&lt;title&gt;Association of point prevalence diagnosis of delirium on length of stay, 6-month mortality, and level of care on discharge at Waitemata District Health Board, Auckland&lt;/title&gt;&lt;secondary-title&gt;The New Zealand Medical Journal (Online)&lt;/secondary-title&gt;&lt;/titles&gt;&lt;periodical&gt;&lt;full-title&gt;The New Zealand Medical Journal (Online)&lt;/full-title&gt;&lt;/periodical&gt;&lt;pages&gt;68&lt;/pages&gt;&lt;volume&gt;128&lt;/volume&gt;&lt;number&gt;1411&lt;/number&gt;&lt;dates&gt;&lt;year&gt;2015&lt;/year&gt;&lt;/dates&gt;&lt;isbn&gt;1175-8716&lt;/isbn&gt;&lt;urls&gt;&lt;/urls&gt;&lt;/record&gt;&lt;/Cite&gt;&lt;/EndNote&gt;</w:instrText>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23]</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168401CA" w14:textId="114B86CC"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ew Zealand</w:t>
            </w:r>
          </w:p>
        </w:tc>
        <w:tc>
          <w:tcPr>
            <w:tcW w:w="2410" w:type="dxa"/>
            <w:vAlign w:val="bottom"/>
          </w:tcPr>
          <w:p w14:paraId="61455EA0" w14:textId="4C2CBE0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Retrospective cohort</w:t>
            </w:r>
          </w:p>
        </w:tc>
        <w:tc>
          <w:tcPr>
            <w:tcW w:w="1417" w:type="dxa"/>
            <w:vAlign w:val="bottom"/>
          </w:tcPr>
          <w:p w14:paraId="3D4BFB77" w14:textId="5995B068"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A</w:t>
            </w:r>
          </w:p>
        </w:tc>
        <w:tc>
          <w:tcPr>
            <w:tcW w:w="1418" w:type="dxa"/>
            <w:vAlign w:val="bottom"/>
          </w:tcPr>
          <w:p w14:paraId="26FAC7D1" w14:textId="7AFB33E4"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A/NA</w:t>
            </w:r>
          </w:p>
        </w:tc>
        <w:tc>
          <w:tcPr>
            <w:tcW w:w="2268" w:type="dxa"/>
            <w:vAlign w:val="bottom"/>
          </w:tcPr>
          <w:p w14:paraId="7DD0709E" w14:textId="0426C3E4"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edical, orthopaedic and rehabilitation ward</w:t>
            </w:r>
          </w:p>
        </w:tc>
        <w:tc>
          <w:tcPr>
            <w:tcW w:w="2409" w:type="dxa"/>
            <w:vAlign w:val="bottom"/>
          </w:tcPr>
          <w:p w14:paraId="23DE95BB" w14:textId="67EF921B"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tc>
      </w:tr>
      <w:tr w:rsidR="00CA6A00" w:rsidRPr="00CA6A00" w14:paraId="222FF91E" w14:textId="50811DA4" w:rsidTr="00393034">
        <w:tc>
          <w:tcPr>
            <w:tcW w:w="2122" w:type="dxa"/>
            <w:vAlign w:val="bottom"/>
          </w:tcPr>
          <w:p w14:paraId="2ABD3A45" w14:textId="4BDDA52C"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Tavares 2021</w:t>
            </w:r>
            <w:r w:rsidR="000E475D"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Tavares&lt;/Author&gt;&lt;Year&gt;2021&lt;/Year&gt;&lt;RecNum&gt;416&lt;/RecNum&gt;&lt;DisplayText&gt;[224]&lt;/DisplayText&gt;&lt;record&gt;&lt;rec-number&gt;416&lt;/rec-number&gt;&lt;foreign-keys&gt;&lt;key app="EN" db-id="sstzwfe08r9xrke295vvts57d2ew5p9sed9p" timestamp="1734569786"&gt;416&lt;/key&gt;&lt;/foreign-keys&gt;&lt;ref-type name="Journal Article"&gt;17&lt;/ref-type&gt;&lt;contributors&gt;&lt;authors&gt;&lt;author&gt;Tavares, J. P. A.&lt;/author&gt;&lt;author&gt;Nunes, Lanv&lt;/author&gt;&lt;author&gt;Gracio, J. C. G.&lt;/author&gt;&lt;/authors&gt;&lt;/contributors&gt;&lt;auth-address&gt;Universidade de Aveiro, Escola Superior de Saude, Aveiro, Portugal.&amp;#xD;Centro Hospitalar e Universitario de Coimbra, Centro de Responsabilidade Integrado de Psiquiatria, Coimbra, Portugal.&amp;#xD;Centro Hospitalar e Universitario de Coimbra, Servico de Cirurgia Maxilo-Facial e Cirurgia Plastica, Coimbra, Portugal.&lt;/auth-address&gt;&lt;titles&gt;&lt;title&gt;Hospitalized older adult: predictors of functional decline&lt;/title&gt;&lt;secondary-title&gt;Rev Lat Am Enfermagem&lt;/secondary-title&gt;&lt;/titles&gt;&lt;periodical&gt;&lt;full-title&gt;Rev Lat Am Enfermagem&lt;/full-title&gt;&lt;/periodical&gt;&lt;pages&gt;e3399&lt;/pages&gt;&lt;volume&gt;29&lt;/volume&gt;&lt;edition&gt;20210108&lt;/edition&gt;&lt;keywords&gt;&lt;keyword&gt;Activities of Daily Living&lt;/keyword&gt;&lt;keyword&gt;Aged&lt;/keyword&gt;&lt;keyword&gt;Aged, 80 and over&lt;/keyword&gt;&lt;keyword&gt;*Delirium&lt;/keyword&gt;&lt;keyword&gt;Female&lt;/keyword&gt;&lt;keyword&gt;Hospitalization&lt;/keyword&gt;&lt;keyword&gt;Humans&lt;/keyword&gt;&lt;keyword&gt;Male&lt;/keyword&gt;&lt;keyword&gt;Patient Discharge&lt;/keyword&gt;&lt;keyword&gt;Prospective Studies&lt;/keyword&gt;&lt;keyword&gt;Risk Factors&lt;/keyword&gt;&lt;/keywords&gt;&lt;dates&gt;&lt;year&gt;2021&lt;/year&gt;&lt;/dates&gt;&lt;isbn&gt;1518-8345 (Electronic)&amp;#xD;0104-1169 (Print)&amp;#xD;0104-1169 (Linking)&lt;/isbn&gt;&lt;accession-num&gt;33439951&lt;/accession-num&gt;&lt;urls&gt;&lt;related-urls&gt;&lt;url&gt;https://www.ncbi.nlm.nih.gov/pubmed/33439951&lt;/url&gt;&lt;/related-urls&gt;&lt;/urls&gt;&lt;custom2&gt;PMC7798389&lt;/custom2&gt;&lt;electronic-resource-num&gt;10.1590/1518-8345.3612.3399&lt;/electronic-resource-num&gt;&lt;remote-database-name&gt;Medline&lt;/remote-database-name&gt;&lt;remote-database-provider&gt;NLM&lt;/remote-database-provider&gt;&lt;/record&gt;&lt;/Cite&gt;&lt;/EndNote&gt;</w:instrText>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24]</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38713365" w14:textId="197F01C0"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ortugal</w:t>
            </w:r>
          </w:p>
        </w:tc>
        <w:tc>
          <w:tcPr>
            <w:tcW w:w="2410" w:type="dxa"/>
            <w:vAlign w:val="bottom"/>
          </w:tcPr>
          <w:p w14:paraId="69CD8AB9" w14:textId="36504B32"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0D4FBDAB" w14:textId="1F90950F"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47/54</w:t>
            </w:r>
          </w:p>
        </w:tc>
        <w:tc>
          <w:tcPr>
            <w:tcW w:w="1418" w:type="dxa"/>
            <w:vAlign w:val="bottom"/>
          </w:tcPr>
          <w:p w14:paraId="472BF029" w14:textId="03E0B6F8"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2.47/6.57</w:t>
            </w:r>
          </w:p>
        </w:tc>
        <w:tc>
          <w:tcPr>
            <w:tcW w:w="2268" w:type="dxa"/>
            <w:vAlign w:val="bottom"/>
          </w:tcPr>
          <w:p w14:paraId="7BA920B8" w14:textId="2308569D"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Internal medicine services</w:t>
            </w:r>
          </w:p>
        </w:tc>
        <w:tc>
          <w:tcPr>
            <w:tcW w:w="2409" w:type="dxa"/>
            <w:vAlign w:val="bottom"/>
          </w:tcPr>
          <w:p w14:paraId="51FFB101" w14:textId="6CC4F5F0"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tc>
      </w:tr>
      <w:tr w:rsidR="00CA6A00" w:rsidRPr="00CA6A00" w14:paraId="5FA8967D" w14:textId="1410034A" w:rsidTr="00393034">
        <w:tc>
          <w:tcPr>
            <w:tcW w:w="2122" w:type="dxa"/>
            <w:vAlign w:val="bottom"/>
          </w:tcPr>
          <w:p w14:paraId="2574ACC5" w14:textId="480C6AFA"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To-</w:t>
            </w:r>
            <w:r w:rsidR="00BA34F1" w:rsidRPr="00CA6A00">
              <w:rPr>
                <w:rFonts w:ascii="Times New Roman" w:hAnsi="Times New Roman" w:cs="Times New Roman"/>
                <w:color w:val="000000" w:themeColor="text1"/>
                <w:sz w:val="18"/>
                <w:szCs w:val="18"/>
              </w:rPr>
              <w:t>A</w:t>
            </w:r>
            <w:r w:rsidRPr="00CA6A00">
              <w:rPr>
                <w:rFonts w:ascii="Times New Roman" w:hAnsi="Times New Roman" w:cs="Times New Roman"/>
                <w:color w:val="000000" w:themeColor="text1"/>
                <w:sz w:val="18"/>
                <w:szCs w:val="18"/>
              </w:rPr>
              <w:t>dithep 2023</w:t>
            </w:r>
            <w:r w:rsidR="000E475D" w:rsidRPr="00CA6A00">
              <w:rPr>
                <w:rFonts w:ascii="Times New Roman" w:hAnsi="Times New Roman" w:cs="Times New Roman"/>
                <w:color w:val="000000" w:themeColor="text1"/>
                <w:sz w:val="18"/>
                <w:szCs w:val="18"/>
              </w:rPr>
              <w:fldChar w:fldCharType="begin">
                <w:fldData xml:space="preserve">PEVuZE5vdGU+PENpdGU+PEF1dGhvcj5Uby1BZGl0aGVwPC9BdXRob3I+PFllYXI+MjAyMzwvWWVh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Uby1BZGl0aGVwPC9BdXRob3I+PFllYXI+MjAyMzwvWWVh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25]</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0814D63D" w14:textId="3872DAB9"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Thailand</w:t>
            </w:r>
          </w:p>
        </w:tc>
        <w:tc>
          <w:tcPr>
            <w:tcW w:w="2410" w:type="dxa"/>
            <w:vAlign w:val="bottom"/>
          </w:tcPr>
          <w:p w14:paraId="226B9F61" w14:textId="584F6E82"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15CE0F14" w14:textId="29EFE142"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33/297</w:t>
            </w:r>
          </w:p>
        </w:tc>
        <w:tc>
          <w:tcPr>
            <w:tcW w:w="1418" w:type="dxa"/>
            <w:vAlign w:val="bottom"/>
          </w:tcPr>
          <w:p w14:paraId="1D2526A5" w14:textId="3F5A8373"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4.1/16.6</w:t>
            </w:r>
          </w:p>
        </w:tc>
        <w:tc>
          <w:tcPr>
            <w:tcW w:w="2268" w:type="dxa"/>
            <w:vAlign w:val="bottom"/>
          </w:tcPr>
          <w:p w14:paraId="35483A25" w14:textId="521E18E8"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ICU</w:t>
            </w:r>
          </w:p>
        </w:tc>
        <w:tc>
          <w:tcPr>
            <w:tcW w:w="2409" w:type="dxa"/>
            <w:vAlign w:val="bottom"/>
          </w:tcPr>
          <w:p w14:paraId="18912ABF" w14:textId="5B1BFA1D"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ICU</w:t>
            </w:r>
          </w:p>
        </w:tc>
      </w:tr>
      <w:tr w:rsidR="00CA6A00" w:rsidRPr="00CA6A00" w14:paraId="7C39F269" w14:textId="109F0034" w:rsidTr="00393034">
        <w:tc>
          <w:tcPr>
            <w:tcW w:w="2122" w:type="dxa"/>
            <w:vAlign w:val="bottom"/>
          </w:tcPr>
          <w:p w14:paraId="56CD54EA" w14:textId="34265185"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Traissac 2011</w:t>
            </w:r>
            <w:r w:rsidR="000E475D"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Traissac&lt;/Author&gt;&lt;Year&gt;2011&lt;/Year&gt;&lt;RecNum&gt;465&lt;/RecNum&gt;&lt;DisplayText&gt;[226]&lt;/DisplayText&gt;&lt;record&gt;&lt;rec-number&gt;465&lt;/rec-number&gt;&lt;foreign-keys&gt;&lt;key app="EN" db-id="sstzwfe08r9xrke295vvts57d2ew5p9sed9p" timestamp="1734572010"&gt;465&lt;/key&gt;&lt;/foreign-keys&gt;&lt;ref-type name="Journal Article"&gt;17&lt;/ref-type&gt;&lt;contributors&gt;&lt;authors&gt;&lt;author&gt;Traissac, Thalie&lt;/author&gt;&lt;author&gt;Videau, Marie-Neige&lt;/author&gt;&lt;author&gt;Bourdil, Marie-José&lt;/author&gt;&lt;author&gt;Bourdel-Marchasson, Isabelle&lt;/author&gt;&lt;author&gt;Salles, Nathalie&lt;/author&gt;&lt;/authors&gt;&lt;/contributors&gt;&lt;titles&gt;&lt;title&gt;The short mean length of stay of post-emergency geriatric units is associated with the rate of early readmission in frail elderly&lt;/title&gt;&lt;secondary-title&gt;Aging clinical and experimental research&lt;/secondary-title&gt;&lt;/titles&gt;&lt;periodical&gt;&lt;full-title&gt;Aging clinical and experimental research&lt;/full-title&gt;&lt;/periodical&gt;&lt;pages&gt;217-222&lt;/pages&gt;&lt;volume&gt;23&lt;/volume&gt;&lt;dates&gt;&lt;year&gt;2011&lt;/year&gt;&lt;/dates&gt;&lt;isbn&gt;1594-0667&lt;/isbn&gt;&lt;urls&gt;&lt;/urls&gt;&lt;/record&gt;&lt;/Cite&gt;&lt;/EndNote&gt;</w:instrText>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26]</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1E3F7332" w14:textId="293DB8FC"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rance</w:t>
            </w:r>
          </w:p>
        </w:tc>
        <w:tc>
          <w:tcPr>
            <w:tcW w:w="2410" w:type="dxa"/>
            <w:vAlign w:val="bottom"/>
          </w:tcPr>
          <w:p w14:paraId="03330502" w14:textId="504FEDB7"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5753C7E9" w14:textId="6E7C9C72"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54/322</w:t>
            </w:r>
          </w:p>
        </w:tc>
        <w:tc>
          <w:tcPr>
            <w:tcW w:w="1418" w:type="dxa"/>
            <w:vAlign w:val="bottom"/>
          </w:tcPr>
          <w:p w14:paraId="4429199A" w14:textId="20D4CAF4"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6.5/6</w:t>
            </w:r>
          </w:p>
        </w:tc>
        <w:tc>
          <w:tcPr>
            <w:tcW w:w="2268" w:type="dxa"/>
            <w:vAlign w:val="bottom"/>
          </w:tcPr>
          <w:p w14:paraId="77C7FF42" w14:textId="53793E6F"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eriatric unit</w:t>
            </w:r>
          </w:p>
        </w:tc>
        <w:tc>
          <w:tcPr>
            <w:tcW w:w="2409" w:type="dxa"/>
            <w:vAlign w:val="bottom"/>
          </w:tcPr>
          <w:p w14:paraId="4DF6B0E7" w14:textId="5B57032D"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tc>
      </w:tr>
      <w:tr w:rsidR="00CA6A00" w:rsidRPr="00CA6A00" w14:paraId="6E203619" w14:textId="2756DDDF" w:rsidTr="00393034">
        <w:tc>
          <w:tcPr>
            <w:tcW w:w="2122" w:type="dxa"/>
            <w:vAlign w:val="bottom"/>
          </w:tcPr>
          <w:p w14:paraId="5615ACA4" w14:textId="62AFD697"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Trevisan 2023</w:t>
            </w:r>
            <w:r w:rsidR="000E475D"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Trevisan&lt;/Author&gt;&lt;Year&gt;2023&lt;/Year&gt;&lt;RecNum&gt;467&lt;/RecNum&gt;&lt;DisplayText&gt;[227]&lt;/DisplayText&gt;&lt;record&gt;&lt;rec-number&gt;467&lt;/rec-number&gt;&lt;foreign-keys&gt;&lt;key app="EN" db-id="sstzwfe08r9xrke295vvts57d2ew5p9sed9p" timestamp="1734572089"&gt;467&lt;/key&gt;&lt;/foreign-keys&gt;&lt;ref-type name="Journal Article"&gt;17&lt;/ref-type&gt;&lt;contributors&gt;&lt;authors&gt;&lt;author&gt;Trevisan, Caterina&lt;/author&gt;&lt;author&gt;Grande, Giulia&lt;/author&gt;&lt;author&gt;Rebora, Paola&lt;/author&gt;&lt;author&gt;Zucchelli, Alberto&lt;/author&gt;&lt;author&gt;Valsecchi, Maria Grazia&lt;/author&gt;&lt;author&gt;Ecarnot, Fiona&lt;/author&gt;&lt;author&gt;Marengoni, Alessandra&lt;/author&gt;&lt;author&gt;Bellelli, Giuseppe&lt;/author&gt;&lt;/authors&gt;&lt;/contributors&gt;&lt;titles&gt;&lt;title&gt;Early onset delirium during hospitalization increases in-hospital and postdischarge mortality in COVID-19 patients: a multicenter prospective study&lt;/title&gt;&lt;secondary-title&gt;The Journal of Clinical Psychiatry&lt;/secondary-title&gt;&lt;/titles&gt;&lt;periodical&gt;&lt;full-title&gt;The Journal of Clinical Psychiatry&lt;/full-title&gt;&lt;/periodical&gt;&lt;pages&gt;48598&lt;/pages&gt;&lt;volume&gt;84&lt;/volume&gt;&lt;number&gt;5&lt;/number&gt;&lt;dates&gt;&lt;year&gt;2023&lt;/year&gt;&lt;/dates&gt;&lt;isbn&gt;0160-6689&lt;/isbn&gt;&lt;urls&gt;&lt;/urls&gt;&lt;/record&gt;&lt;/Cite&gt;&lt;/EndNote&gt;</w:instrText>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27]</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188CEB38" w14:textId="3FEE63DA"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Italy</w:t>
            </w:r>
          </w:p>
        </w:tc>
        <w:tc>
          <w:tcPr>
            <w:tcW w:w="2410" w:type="dxa"/>
            <w:vAlign w:val="bottom"/>
          </w:tcPr>
          <w:p w14:paraId="71287C70" w14:textId="5945828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393ABE43" w14:textId="32BD742D"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42/482</w:t>
            </w:r>
          </w:p>
        </w:tc>
        <w:tc>
          <w:tcPr>
            <w:tcW w:w="1418" w:type="dxa"/>
            <w:vAlign w:val="bottom"/>
          </w:tcPr>
          <w:p w14:paraId="1DA1E7A2" w14:textId="146F54D7"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6.7/14.6</w:t>
            </w:r>
          </w:p>
        </w:tc>
        <w:tc>
          <w:tcPr>
            <w:tcW w:w="2268" w:type="dxa"/>
            <w:vAlign w:val="bottom"/>
          </w:tcPr>
          <w:p w14:paraId="673FFCC7" w14:textId="273993A0"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Hospitalized for COVID-19</w:t>
            </w:r>
          </w:p>
        </w:tc>
        <w:tc>
          <w:tcPr>
            <w:tcW w:w="2409" w:type="dxa"/>
            <w:vAlign w:val="bottom"/>
          </w:tcPr>
          <w:p w14:paraId="2512179B" w14:textId="3421AA9E"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SM-5</w:t>
            </w:r>
          </w:p>
        </w:tc>
      </w:tr>
      <w:tr w:rsidR="00CA6A00" w:rsidRPr="00CA6A00" w14:paraId="27F1EB08" w14:textId="6333347D" w:rsidTr="00393034">
        <w:tc>
          <w:tcPr>
            <w:tcW w:w="2122" w:type="dxa"/>
            <w:vAlign w:val="bottom"/>
          </w:tcPr>
          <w:p w14:paraId="64C83EDD" w14:textId="7B6D01AD"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Tripathy 2014</w:t>
            </w:r>
            <w:r w:rsidR="000E475D" w:rsidRPr="00CA6A00">
              <w:rPr>
                <w:rFonts w:ascii="Times New Roman" w:hAnsi="Times New Roman" w:cs="Times New Roman"/>
                <w:color w:val="000000" w:themeColor="text1"/>
                <w:sz w:val="18"/>
                <w:szCs w:val="18"/>
              </w:rPr>
              <w:fldChar w:fldCharType="begin">
                <w:fldData xml:space="preserve">PEVuZE5vdGU+PENpdGU+PEF1dGhvcj5UcmlwYXRoeTwvQXV0aG9yPjxZZWFyPjIwMTQ8L1llYXI+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UcmlwYXRoeTwvQXV0aG9yPjxZZWFyPjIwMTQ8L1llYXI+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28]</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71207FC5" w14:textId="377986E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India</w:t>
            </w:r>
          </w:p>
        </w:tc>
        <w:tc>
          <w:tcPr>
            <w:tcW w:w="2410" w:type="dxa"/>
            <w:vAlign w:val="bottom"/>
          </w:tcPr>
          <w:p w14:paraId="06D2A075" w14:textId="447BD400"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59624D98" w14:textId="27D4DBAC"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0/29</w:t>
            </w:r>
          </w:p>
        </w:tc>
        <w:tc>
          <w:tcPr>
            <w:tcW w:w="1418" w:type="dxa"/>
            <w:vAlign w:val="bottom"/>
          </w:tcPr>
          <w:p w14:paraId="2B4796B0" w14:textId="0443EF8B"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4.7/8.4</w:t>
            </w:r>
          </w:p>
        </w:tc>
        <w:tc>
          <w:tcPr>
            <w:tcW w:w="2268" w:type="dxa"/>
            <w:vAlign w:val="bottom"/>
          </w:tcPr>
          <w:p w14:paraId="746CA8F0" w14:textId="67B17DA5"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edical surgical ICU</w:t>
            </w:r>
          </w:p>
        </w:tc>
        <w:tc>
          <w:tcPr>
            <w:tcW w:w="2409" w:type="dxa"/>
            <w:vAlign w:val="bottom"/>
          </w:tcPr>
          <w:p w14:paraId="38E1DCC5" w14:textId="0A9B3E00"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ICDSC</w:t>
            </w:r>
          </w:p>
        </w:tc>
      </w:tr>
      <w:tr w:rsidR="00CA6A00" w:rsidRPr="00CA6A00" w14:paraId="5E304010" w14:textId="0D02EE6F" w:rsidTr="00393034">
        <w:tc>
          <w:tcPr>
            <w:tcW w:w="2122" w:type="dxa"/>
            <w:vAlign w:val="bottom"/>
          </w:tcPr>
          <w:p w14:paraId="067CE866" w14:textId="05C1B79C"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Tsai 2012</w:t>
            </w:r>
            <w:r w:rsidR="000E475D"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Tsai&lt;/Author&gt;&lt;Year&gt;2012&lt;/Year&gt;&lt;RecNum&gt;421&lt;/RecNum&gt;&lt;DisplayText&gt;[229]&lt;/DisplayText&gt;&lt;record&gt;&lt;rec-number&gt;421&lt;/rec-number&gt;&lt;foreign-keys&gt;&lt;key app="EN" db-id="sstzwfe08r9xrke295vvts57d2ew5p9sed9p" timestamp="1734569804"&gt;421&lt;/key&gt;&lt;/foreign-keys&gt;&lt;ref-type name="Journal Article"&gt;17&lt;/ref-type&gt;&lt;contributors&gt;&lt;authors&gt;&lt;author&gt;Tsai, M. C.&lt;/author&gt;&lt;author&gt;Weng, H. H.&lt;/author&gt;&lt;author&gt;Chou, S. Y.&lt;/author&gt;&lt;author&gt;Tsai, C. S.&lt;/author&gt;&lt;author&gt;Hung, T. H.&lt;/author&gt;&lt;author&gt;Su, J. A.&lt;/author&gt;&lt;/authors&gt;&lt;/contributors&gt;&lt;auth-address&gt;Department of Psychiatry, Chang Gung Memorial Hospital, Chiayi, Taiwan.&lt;/auth-address&gt;&lt;titles&gt;&lt;title&gt;Three-year mortality of delirium among elderly inpatients in consultation-liaison service&lt;/title&gt;&lt;secondary-title&gt;Gen Hosp Psychiatry&lt;/secondary-title&gt;&lt;/titles&gt;&lt;periodical&gt;&lt;full-title&gt;Gen Hosp Psychiatry&lt;/full-title&gt;&lt;/periodical&gt;&lt;pages&gt;66-71&lt;/pages&gt;&lt;volume&gt;34&lt;/volume&gt;&lt;number&gt;1&lt;/number&gt;&lt;edition&gt;20111104&lt;/edition&gt;&lt;keywords&gt;&lt;keyword&gt;Aged&lt;/keyword&gt;&lt;keyword&gt;Delirium/*mortality&lt;/keyword&gt;&lt;keyword&gt;Female&lt;/keyword&gt;&lt;keyword&gt;Humans&lt;/keyword&gt;&lt;keyword&gt;Male&lt;/keyword&gt;&lt;keyword&gt;Mortality/*trends&lt;/keyword&gt;&lt;keyword&gt;Proportional Hazards Models&lt;/keyword&gt;&lt;keyword&gt;*Referral and Consultation&lt;/keyword&gt;&lt;keyword&gt;Registries&lt;/keyword&gt;&lt;keyword&gt;Taiwan/epidemiology&lt;/keyword&gt;&lt;/keywords&gt;&lt;dates&gt;&lt;year&gt;2012&lt;/year&gt;&lt;pub-dates&gt;&lt;date&gt;Jan-Feb&lt;/date&gt;&lt;/pub-dates&gt;&lt;/dates&gt;&lt;isbn&gt;1873-7714 (Electronic)&amp;#xD;0163-8343 (Linking)&lt;/isbn&gt;&lt;accession-num&gt;22055331&lt;/accession-num&gt;&lt;urls&gt;&lt;related-urls&gt;&lt;url&gt;https://www.ncbi.nlm.nih.gov/pubmed/22055331&lt;/url&gt;&lt;/related-urls&gt;&lt;/urls&gt;&lt;electronic-resource-num&gt;10.1016/j.genhosppsych.2011.09.015&lt;/electronic-resource-num&gt;&lt;remote-database-name&gt;Medline&lt;/remote-database-name&gt;&lt;remote-database-provider&gt;NLM&lt;/remote-database-provider&gt;&lt;/record&gt;&lt;/Cite&gt;&lt;/EndNote&gt;</w:instrText>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29]</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00EC52EC" w14:textId="4C390430"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Taiwan</w:t>
            </w:r>
          </w:p>
        </w:tc>
        <w:tc>
          <w:tcPr>
            <w:tcW w:w="2410" w:type="dxa"/>
            <w:vAlign w:val="bottom"/>
          </w:tcPr>
          <w:p w14:paraId="0535CE40" w14:textId="32ABDFB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7C362EA9" w14:textId="28E06837"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20/294</w:t>
            </w:r>
          </w:p>
        </w:tc>
        <w:tc>
          <w:tcPr>
            <w:tcW w:w="1418" w:type="dxa"/>
            <w:vAlign w:val="bottom"/>
          </w:tcPr>
          <w:p w14:paraId="45A904AF" w14:textId="249CA52D"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4.7/6.4</w:t>
            </w:r>
          </w:p>
        </w:tc>
        <w:tc>
          <w:tcPr>
            <w:tcW w:w="2268" w:type="dxa"/>
            <w:vAlign w:val="bottom"/>
          </w:tcPr>
          <w:p w14:paraId="00258EC3" w14:textId="44F3778C"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sychiatric consultation</w:t>
            </w:r>
          </w:p>
        </w:tc>
        <w:tc>
          <w:tcPr>
            <w:tcW w:w="2409" w:type="dxa"/>
            <w:vAlign w:val="bottom"/>
          </w:tcPr>
          <w:p w14:paraId="794FAA62" w14:textId="00A64E3C"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SM-IV-TR</w:t>
            </w:r>
          </w:p>
        </w:tc>
      </w:tr>
      <w:tr w:rsidR="00CA6A00" w:rsidRPr="00CA6A00" w14:paraId="2EAA085F" w14:textId="1646FBD4" w:rsidTr="00393034">
        <w:tc>
          <w:tcPr>
            <w:tcW w:w="2122" w:type="dxa"/>
            <w:vAlign w:val="bottom"/>
          </w:tcPr>
          <w:p w14:paraId="59A3F902" w14:textId="7DA3084A"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thamalingam 2011</w:t>
            </w:r>
            <w:r w:rsidR="000E475D" w:rsidRPr="00CA6A00">
              <w:rPr>
                <w:rFonts w:ascii="Times New Roman" w:hAnsi="Times New Roman" w:cs="Times New Roman"/>
                <w:color w:val="000000" w:themeColor="text1"/>
                <w:sz w:val="18"/>
                <w:szCs w:val="18"/>
              </w:rPr>
              <w:fldChar w:fldCharType="begin">
                <w:fldData xml:space="preserve">PEVuZE5vdGU+PENpdGU+PEF1dGhvcj5VdGhhbWFsaW5nYW08L0F1dGhvcj48WWVhcj4yMDExPC9Z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VdGhhbWFsaW5nYW08L0F1dGhvcj48WWVhcj4yMDExPC9Z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30]</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0294A89B" w14:textId="42628F1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K</w:t>
            </w:r>
          </w:p>
        </w:tc>
        <w:tc>
          <w:tcPr>
            <w:tcW w:w="2410" w:type="dxa"/>
            <w:vAlign w:val="bottom"/>
          </w:tcPr>
          <w:p w14:paraId="1C1504D9" w14:textId="1535457F"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Retrospective cohort</w:t>
            </w:r>
          </w:p>
        </w:tc>
        <w:tc>
          <w:tcPr>
            <w:tcW w:w="1417" w:type="dxa"/>
            <w:vAlign w:val="bottom"/>
          </w:tcPr>
          <w:p w14:paraId="6D67B7B2" w14:textId="436F9011"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422/461</w:t>
            </w:r>
          </w:p>
        </w:tc>
        <w:tc>
          <w:tcPr>
            <w:tcW w:w="1418" w:type="dxa"/>
            <w:vAlign w:val="bottom"/>
          </w:tcPr>
          <w:p w14:paraId="3EFF27B8" w14:textId="55609859"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9/8</w:t>
            </w:r>
          </w:p>
        </w:tc>
        <w:tc>
          <w:tcPr>
            <w:tcW w:w="2268" w:type="dxa"/>
            <w:vAlign w:val="bottom"/>
          </w:tcPr>
          <w:p w14:paraId="5DA381A7" w14:textId="2959FBC4"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Medical admission unit -cardiac </w:t>
            </w:r>
          </w:p>
        </w:tc>
        <w:tc>
          <w:tcPr>
            <w:tcW w:w="2409" w:type="dxa"/>
            <w:vAlign w:val="bottom"/>
          </w:tcPr>
          <w:p w14:paraId="13F63C6D" w14:textId="07140B2C"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tc>
      </w:tr>
      <w:tr w:rsidR="00CA6A00" w:rsidRPr="00CA6A00" w14:paraId="4D58DC63" w14:textId="7B187E3D" w:rsidTr="00393034">
        <w:tc>
          <w:tcPr>
            <w:tcW w:w="2122" w:type="dxa"/>
            <w:vAlign w:val="bottom"/>
          </w:tcPr>
          <w:p w14:paraId="31C0C6A4" w14:textId="1A7FD09F"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VandenBoogaard 2012</w:t>
            </w:r>
            <w:r w:rsidR="000E475D"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van den Boogaard&lt;/Author&gt;&lt;Year&gt;2012&lt;/Year&gt;&lt;RecNum&gt;423&lt;/RecNum&gt;&lt;DisplayText&gt;[231]&lt;/DisplayText&gt;&lt;record&gt;&lt;rec-number&gt;423&lt;/rec-number&gt;&lt;foreign-keys&gt;&lt;key app="EN" db-id="sstzwfe08r9xrke295vvts57d2ew5p9sed9p" timestamp="1734569811"&gt;423&lt;/key&gt;&lt;/foreign-keys&gt;&lt;ref-type name="Journal Article"&gt;17&lt;/ref-type&gt;&lt;contributors&gt;&lt;authors&gt;&lt;author&gt;van den Boogaard, M.&lt;/author&gt;&lt;author&gt;Schoonhoven, L.&lt;/author&gt;&lt;author&gt;Evers, A. W.&lt;/author&gt;&lt;author&gt;van der Hoeven, J. G.&lt;/author&gt;&lt;author&gt;van Achterberg, T.&lt;/author&gt;&lt;author&gt;Pickkers, P.&lt;/author&gt;&lt;/authors&gt;&lt;/contributors&gt;&lt;auth-address&gt;Department of Intensive Care Medicine, Radboud University Nijmegen Medical Centre, The Netherlands. m.vandenboogaard@ic.umcn.nl&lt;/auth-address&gt;&lt;titles&gt;&lt;title&gt;Delirium in critically ill patients: impact on long-term health-related quality of life and cognitive functioning&lt;/title&gt;&lt;secondary-title&gt;Crit Care Med&lt;/secondary-title&gt;&lt;/titles&gt;&lt;periodical&gt;&lt;full-title&gt;Crit Care Med&lt;/full-title&gt;&lt;/periodical&gt;&lt;pages&gt;112-8&lt;/pages&gt;&lt;volume&gt;40&lt;/volume&gt;&lt;number&gt;1&lt;/number&gt;&lt;keywords&gt;&lt;keyword&gt;Aged&lt;/keyword&gt;&lt;keyword&gt;Aged, 80 and over&lt;/keyword&gt;&lt;keyword&gt;Cognition&lt;/keyword&gt;&lt;keyword&gt;Cognition Disorders/etiology/psychology&lt;/keyword&gt;&lt;keyword&gt;Critical Illness/*psychology&lt;/keyword&gt;&lt;keyword&gt;Delirium/complications/*psychology&lt;/keyword&gt;&lt;keyword&gt;Humans&lt;/keyword&gt;&lt;keyword&gt;Intensive Care Units&lt;/keyword&gt;&lt;keyword&gt;Middle Aged&lt;/keyword&gt;&lt;keyword&gt;Neuropsychological Tests&lt;/keyword&gt;&lt;keyword&gt;Prospective Studies&lt;/keyword&gt;&lt;keyword&gt;Quality of Life/*psychology&lt;/keyword&gt;&lt;/keywords&gt;&lt;dates&gt;&lt;year&gt;2012&lt;/year&gt;&lt;pub-dates&gt;&lt;date&gt;Jan&lt;/date&gt;&lt;/pub-dates&gt;&lt;/dates&gt;&lt;isbn&gt;1530-0293 (Electronic)&amp;#xD;0090-3493 (Linking)&lt;/isbn&gt;&lt;accession-num&gt;21926597&lt;/accession-num&gt;&lt;urls&gt;&lt;related-urls&gt;&lt;url&gt;https://www.ncbi.nlm.nih.gov/pubmed/21926597&lt;/url&gt;&lt;/related-urls&gt;&lt;/urls&gt;&lt;electronic-resource-num&gt;10.1097/CCM.0b013e31822e9fc9&lt;/electronic-resource-num&gt;&lt;remote-database-name&gt;Medline&lt;/remote-database-name&gt;&lt;remote-database-provider&gt;NLM&lt;/remote-database-provider&gt;&lt;/record&gt;&lt;/Cite&gt;&lt;/EndNote&gt;</w:instrText>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31]</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4B913DB5" w14:textId="4FD1B487"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etherlands</w:t>
            </w:r>
          </w:p>
        </w:tc>
        <w:tc>
          <w:tcPr>
            <w:tcW w:w="2410" w:type="dxa"/>
            <w:vAlign w:val="bottom"/>
          </w:tcPr>
          <w:p w14:paraId="1DF92CD3" w14:textId="79673485"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7B395132" w14:textId="5F6B7BE0"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09/306</w:t>
            </w:r>
          </w:p>
        </w:tc>
        <w:tc>
          <w:tcPr>
            <w:tcW w:w="1418" w:type="dxa"/>
            <w:vAlign w:val="bottom"/>
          </w:tcPr>
          <w:p w14:paraId="60ECF45B" w14:textId="77309063"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9.55/20.7</w:t>
            </w:r>
          </w:p>
        </w:tc>
        <w:tc>
          <w:tcPr>
            <w:tcW w:w="2268" w:type="dxa"/>
            <w:vAlign w:val="bottom"/>
          </w:tcPr>
          <w:p w14:paraId="7D67375F" w14:textId="4E4A6583"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ICU</w:t>
            </w:r>
          </w:p>
        </w:tc>
        <w:tc>
          <w:tcPr>
            <w:tcW w:w="2409" w:type="dxa"/>
            <w:vAlign w:val="bottom"/>
          </w:tcPr>
          <w:p w14:paraId="5AFA94B8" w14:textId="6459AFF0"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ICU</w:t>
            </w:r>
          </w:p>
          <w:p w14:paraId="333546CF" w14:textId="5FBF7ACE"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SM-IV</w:t>
            </w:r>
          </w:p>
        </w:tc>
      </w:tr>
      <w:tr w:rsidR="00CA6A00" w:rsidRPr="00CA6A00" w14:paraId="2C263C91" w14:textId="258A58AB" w:rsidTr="00393034">
        <w:tc>
          <w:tcPr>
            <w:tcW w:w="2122" w:type="dxa"/>
            <w:vAlign w:val="bottom"/>
          </w:tcPr>
          <w:p w14:paraId="5B68E397" w14:textId="07DE6D72"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VanderHeijden 2023</w:t>
            </w:r>
            <w:r w:rsidR="000E475D" w:rsidRPr="00CA6A00">
              <w:rPr>
                <w:rFonts w:ascii="Times New Roman" w:hAnsi="Times New Roman" w:cs="Times New Roman"/>
                <w:color w:val="000000" w:themeColor="text1"/>
                <w:sz w:val="18"/>
                <w:szCs w:val="18"/>
              </w:rPr>
              <w:fldChar w:fldCharType="begin">
                <w:fldData xml:space="preserve">PEVuZE5vdGU+PENpdGU+PEF1dGhvcj52YW4gZGVyIEhlaWpkZW48L0F1dGhvcj48WWVhcj4yMDIz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2YW4gZGVyIEhlaWpkZW48L0F1dGhvcj48WWVhcj4yMDIz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32]</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61F00998" w14:textId="6C62324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etherlands</w:t>
            </w:r>
          </w:p>
        </w:tc>
        <w:tc>
          <w:tcPr>
            <w:tcW w:w="2410" w:type="dxa"/>
            <w:vAlign w:val="bottom"/>
          </w:tcPr>
          <w:p w14:paraId="50AD0215" w14:textId="27C3167B"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1835AEC2" w14:textId="44BEC8A1"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651/749</w:t>
            </w:r>
          </w:p>
        </w:tc>
        <w:tc>
          <w:tcPr>
            <w:tcW w:w="1418" w:type="dxa"/>
            <w:vAlign w:val="bottom"/>
          </w:tcPr>
          <w:p w14:paraId="5E7DF4C2" w14:textId="6ED30888"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3.3/12.5</w:t>
            </w:r>
          </w:p>
        </w:tc>
        <w:tc>
          <w:tcPr>
            <w:tcW w:w="2268" w:type="dxa"/>
            <w:vAlign w:val="bottom"/>
          </w:tcPr>
          <w:p w14:paraId="21239DBB" w14:textId="06999B7C"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ICU</w:t>
            </w:r>
          </w:p>
        </w:tc>
        <w:tc>
          <w:tcPr>
            <w:tcW w:w="2409" w:type="dxa"/>
            <w:vAlign w:val="bottom"/>
          </w:tcPr>
          <w:p w14:paraId="78F7B3E6" w14:textId="6B0122A7"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ICU</w:t>
            </w:r>
          </w:p>
        </w:tc>
      </w:tr>
      <w:tr w:rsidR="00CA6A00" w:rsidRPr="00CA6A00" w14:paraId="005B6F99" w14:textId="293FF183" w:rsidTr="00393034">
        <w:tc>
          <w:tcPr>
            <w:tcW w:w="2122" w:type="dxa"/>
            <w:vAlign w:val="bottom"/>
          </w:tcPr>
          <w:p w14:paraId="387E6C6C" w14:textId="11A54182"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VanDerWulp 2019</w:t>
            </w:r>
            <w:r w:rsidR="000E475D" w:rsidRPr="00CA6A00">
              <w:rPr>
                <w:rFonts w:ascii="Times New Roman" w:hAnsi="Times New Roman" w:cs="Times New Roman"/>
                <w:color w:val="000000" w:themeColor="text1"/>
                <w:sz w:val="18"/>
                <w:szCs w:val="18"/>
              </w:rPr>
              <w:fldChar w:fldCharType="begin">
                <w:fldData xml:space="preserve">PEVuZE5vdGU+PENpdGU+PEF1dGhvcj52YW4gZGVyIFd1bHA8L0F1dGhvcj48WWVhcj4yMDE5PC9Z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==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2YW4gZGVyIFd1bHA8L0F1dGhvcj48WWVhcj4yMDE5PC9Z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==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33]</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65124E96" w14:textId="5CD4F8A9"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etherlands</w:t>
            </w:r>
          </w:p>
        </w:tc>
        <w:tc>
          <w:tcPr>
            <w:tcW w:w="2410" w:type="dxa"/>
            <w:vAlign w:val="bottom"/>
          </w:tcPr>
          <w:p w14:paraId="0A5DCB27" w14:textId="409E96A0"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4B4757E8" w14:textId="0DF729E3"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38/365</w:t>
            </w:r>
          </w:p>
        </w:tc>
        <w:tc>
          <w:tcPr>
            <w:tcW w:w="1418" w:type="dxa"/>
            <w:vAlign w:val="bottom"/>
          </w:tcPr>
          <w:p w14:paraId="0B0436BA" w14:textId="070761D9"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9.64/6.68</w:t>
            </w:r>
          </w:p>
        </w:tc>
        <w:tc>
          <w:tcPr>
            <w:tcW w:w="2268" w:type="dxa"/>
            <w:vAlign w:val="bottom"/>
          </w:tcPr>
          <w:p w14:paraId="3BB43013" w14:textId="5423CDC4"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urgery-cardiac</w:t>
            </w:r>
          </w:p>
        </w:tc>
        <w:tc>
          <w:tcPr>
            <w:tcW w:w="2409" w:type="dxa"/>
            <w:vAlign w:val="bottom"/>
          </w:tcPr>
          <w:p w14:paraId="531C652E" w14:textId="153D7E75"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SM-IV</w:t>
            </w:r>
          </w:p>
          <w:p w14:paraId="03627061" w14:textId="77777777"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p w14:paraId="78E58AB7" w14:textId="732918E8"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OS</w:t>
            </w:r>
          </w:p>
        </w:tc>
      </w:tr>
      <w:tr w:rsidR="00CA6A00" w:rsidRPr="00CA6A00" w14:paraId="08DDD2B6" w14:textId="77777777" w:rsidTr="005914A7">
        <w:tc>
          <w:tcPr>
            <w:tcW w:w="2122" w:type="dxa"/>
          </w:tcPr>
          <w:p w14:paraId="0E4DB0A3" w14:textId="292E49A1" w:rsidR="000630CC" w:rsidRPr="00CA6A00" w:rsidRDefault="000630CC" w:rsidP="000630C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van Eijsden 2015</w:t>
            </w:r>
            <w:r w:rsidR="000E475D" w:rsidRPr="00CA6A00">
              <w:rPr>
                <w:rFonts w:ascii="Times New Roman" w:hAnsi="Times New Roman" w:cs="Times New Roman"/>
                <w:color w:val="000000" w:themeColor="text1"/>
                <w:sz w:val="18"/>
                <w:szCs w:val="18"/>
              </w:rPr>
              <w:fldChar w:fldCharType="begin">
                <w:fldData xml:space="preserve">PEVuZE5vdGU+PENpdGU+PEF1dGhvcj52YW4gRWlqc2RlbjwvQXV0aG9yPjxZZWFyPjIwMTU8L1ll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2YW4gRWlqc2RlbjwvQXV0aG9yPjxZZWFyPjIwMTU8L1ll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34]</w:t>
            </w:r>
            <w:r w:rsidR="000E475D" w:rsidRPr="00CA6A00">
              <w:rPr>
                <w:rFonts w:ascii="Times New Roman" w:hAnsi="Times New Roman" w:cs="Times New Roman"/>
                <w:color w:val="000000" w:themeColor="text1"/>
                <w:sz w:val="18"/>
                <w:szCs w:val="18"/>
              </w:rPr>
              <w:fldChar w:fldCharType="end"/>
            </w:r>
          </w:p>
        </w:tc>
        <w:tc>
          <w:tcPr>
            <w:tcW w:w="2126" w:type="dxa"/>
          </w:tcPr>
          <w:p w14:paraId="557E1CE7" w14:textId="459C9043" w:rsidR="000630CC" w:rsidRPr="00CA6A00" w:rsidRDefault="000630CC" w:rsidP="000630C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etherlands</w:t>
            </w:r>
          </w:p>
        </w:tc>
        <w:tc>
          <w:tcPr>
            <w:tcW w:w="2410" w:type="dxa"/>
          </w:tcPr>
          <w:p w14:paraId="6227B2E4" w14:textId="22574291" w:rsidR="000630CC" w:rsidRPr="00CA6A00" w:rsidRDefault="000630CC" w:rsidP="000630C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tcPr>
          <w:p w14:paraId="2806C107" w14:textId="08A1818E" w:rsidR="000630CC" w:rsidRPr="00CA6A00" w:rsidRDefault="000630CC" w:rsidP="000630C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53/39</w:t>
            </w:r>
          </w:p>
        </w:tc>
        <w:tc>
          <w:tcPr>
            <w:tcW w:w="1418" w:type="dxa"/>
          </w:tcPr>
          <w:p w14:paraId="2627E81C" w14:textId="36F3E600" w:rsidR="000630CC" w:rsidRPr="00CA6A00" w:rsidRDefault="000630CC" w:rsidP="000630C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6.35/8.28</w:t>
            </w:r>
          </w:p>
        </w:tc>
        <w:tc>
          <w:tcPr>
            <w:tcW w:w="2268" w:type="dxa"/>
          </w:tcPr>
          <w:p w14:paraId="64004759" w14:textId="45CB576E" w:rsidR="000630CC" w:rsidRPr="00CA6A00" w:rsidRDefault="000630CC" w:rsidP="000630C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Vascular surgical ward</w:t>
            </w:r>
          </w:p>
        </w:tc>
        <w:tc>
          <w:tcPr>
            <w:tcW w:w="2409" w:type="dxa"/>
          </w:tcPr>
          <w:p w14:paraId="79BDFE9D" w14:textId="24E5F11A" w:rsidR="000630CC" w:rsidRPr="00CA6A00" w:rsidRDefault="000630CC" w:rsidP="000630C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OSS</w:t>
            </w:r>
          </w:p>
        </w:tc>
      </w:tr>
      <w:tr w:rsidR="00CA6A00" w:rsidRPr="00CA6A00" w14:paraId="4F6867E4" w14:textId="77777777" w:rsidTr="007651C5">
        <w:tc>
          <w:tcPr>
            <w:tcW w:w="2122" w:type="dxa"/>
            <w:vAlign w:val="bottom"/>
          </w:tcPr>
          <w:p w14:paraId="618C1A05" w14:textId="03803B48" w:rsidR="009B5521" w:rsidRPr="00CA6A00" w:rsidRDefault="009B5521" w:rsidP="009B552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vanRijsbergen 2011</w:t>
            </w:r>
            <w:r w:rsidR="003B27D6" w:rsidRPr="00CA6A00">
              <w:rPr>
                <w:rFonts w:ascii="Times New Roman" w:hAnsi="Times New Roman" w:cs="Times New Roman"/>
                <w:color w:val="000000" w:themeColor="text1"/>
                <w:sz w:val="18"/>
                <w:szCs w:val="18"/>
              </w:rPr>
              <w:fldChar w:fldCharType="begin">
                <w:fldData xml:space="preserve">PEVuZE5vdGU+PENpdGU+PEF1dGhvcj52YW4gUmlqc2JlcmdlbjwvQXV0aG9yPjxZZWFyPjIwMTE8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2YW4gUmlqc2JlcmdlbjwvQXV0aG9yPjxZZWFyPjIwMTE8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3B27D6" w:rsidRPr="00CA6A00">
              <w:rPr>
                <w:rFonts w:ascii="Times New Roman" w:hAnsi="Times New Roman" w:cs="Times New Roman"/>
                <w:color w:val="000000" w:themeColor="text1"/>
                <w:sz w:val="18"/>
                <w:szCs w:val="18"/>
              </w:rPr>
            </w:r>
            <w:r w:rsidR="003B27D6"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35]</w:t>
            </w:r>
            <w:r w:rsidR="003B27D6" w:rsidRPr="00CA6A00">
              <w:rPr>
                <w:rFonts w:ascii="Times New Roman" w:hAnsi="Times New Roman" w:cs="Times New Roman"/>
                <w:color w:val="000000" w:themeColor="text1"/>
                <w:sz w:val="18"/>
                <w:szCs w:val="18"/>
              </w:rPr>
              <w:fldChar w:fldCharType="end"/>
            </w:r>
          </w:p>
        </w:tc>
        <w:tc>
          <w:tcPr>
            <w:tcW w:w="2126" w:type="dxa"/>
            <w:vAlign w:val="bottom"/>
          </w:tcPr>
          <w:p w14:paraId="56CF28E0" w14:textId="692087D1" w:rsidR="009B5521" w:rsidRPr="00CA6A00" w:rsidRDefault="009B5521" w:rsidP="009B552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etherlands</w:t>
            </w:r>
          </w:p>
        </w:tc>
        <w:tc>
          <w:tcPr>
            <w:tcW w:w="2410" w:type="dxa"/>
            <w:vAlign w:val="bottom"/>
          </w:tcPr>
          <w:p w14:paraId="64600B44" w14:textId="200758A2" w:rsidR="009B5521" w:rsidRPr="00CA6A00" w:rsidRDefault="009B5521" w:rsidP="009B552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ested case-control</w:t>
            </w:r>
          </w:p>
        </w:tc>
        <w:tc>
          <w:tcPr>
            <w:tcW w:w="1417" w:type="dxa"/>
            <w:vAlign w:val="bottom"/>
          </w:tcPr>
          <w:p w14:paraId="539D0D23" w14:textId="54E0146B" w:rsidR="009B5521" w:rsidRPr="00CA6A00" w:rsidRDefault="009B5521" w:rsidP="009B552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9/21</w:t>
            </w:r>
          </w:p>
        </w:tc>
        <w:tc>
          <w:tcPr>
            <w:tcW w:w="1418" w:type="dxa"/>
            <w:vAlign w:val="bottom"/>
          </w:tcPr>
          <w:p w14:paraId="4B0DE4F6" w14:textId="337C3758" w:rsidR="009B5521" w:rsidRPr="00CA6A00" w:rsidRDefault="009B5521" w:rsidP="009B552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5.13/NA</w:t>
            </w:r>
          </w:p>
        </w:tc>
        <w:tc>
          <w:tcPr>
            <w:tcW w:w="2268" w:type="dxa"/>
            <w:vAlign w:val="bottom"/>
          </w:tcPr>
          <w:p w14:paraId="6F1584C3" w14:textId="3F640914" w:rsidR="009B5521" w:rsidRPr="00CA6A00" w:rsidRDefault="009B5521" w:rsidP="009B552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troke unit</w:t>
            </w:r>
          </w:p>
        </w:tc>
        <w:tc>
          <w:tcPr>
            <w:tcW w:w="2409" w:type="dxa"/>
            <w:vAlign w:val="bottom"/>
          </w:tcPr>
          <w:p w14:paraId="27930D0D" w14:textId="7BBD237F" w:rsidR="009B5521" w:rsidRPr="00CA6A00" w:rsidRDefault="009B5521" w:rsidP="009B552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tc>
      </w:tr>
      <w:tr w:rsidR="00CA6A00" w:rsidRPr="00CA6A00" w14:paraId="5CE81B9C" w14:textId="6D05FCC3" w:rsidTr="00393034">
        <w:tc>
          <w:tcPr>
            <w:tcW w:w="2122" w:type="dxa"/>
            <w:vAlign w:val="bottom"/>
          </w:tcPr>
          <w:p w14:paraId="0A651006" w14:textId="50B6DDE2"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VanRompaey 2009</w:t>
            </w:r>
            <w:r w:rsidR="000E475D" w:rsidRPr="00CA6A00">
              <w:rPr>
                <w:rFonts w:ascii="Times New Roman" w:hAnsi="Times New Roman" w:cs="Times New Roman"/>
                <w:color w:val="000000" w:themeColor="text1"/>
                <w:sz w:val="18"/>
                <w:szCs w:val="18"/>
              </w:rPr>
              <w:fldChar w:fldCharType="begin">
                <w:fldData xml:space="preserve">PEVuZE5vdGU+PENpdGU+PEF1dGhvcj5WYW4gUm9tcGFleTwvQXV0aG9yPjxZZWFyPjIwMDk8L1ll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WYW4gUm9tcGFleTwvQXV0aG9yPjxZZWFyPjIwMDk8L1ll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36]</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62246635" w14:textId="1A71E2B4"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Belgium</w:t>
            </w:r>
          </w:p>
        </w:tc>
        <w:tc>
          <w:tcPr>
            <w:tcW w:w="2410" w:type="dxa"/>
            <w:vAlign w:val="bottom"/>
          </w:tcPr>
          <w:p w14:paraId="2971E9A7" w14:textId="27045D7D"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121D82D0" w14:textId="5B821155"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6/49</w:t>
            </w:r>
          </w:p>
        </w:tc>
        <w:tc>
          <w:tcPr>
            <w:tcW w:w="1418" w:type="dxa"/>
            <w:vAlign w:val="bottom"/>
          </w:tcPr>
          <w:p w14:paraId="1130228F" w14:textId="0938129D"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2/NA</w:t>
            </w:r>
          </w:p>
        </w:tc>
        <w:tc>
          <w:tcPr>
            <w:tcW w:w="2268" w:type="dxa"/>
            <w:vAlign w:val="bottom"/>
          </w:tcPr>
          <w:p w14:paraId="7EAA75E0" w14:textId="310ACDC1"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ICU</w:t>
            </w:r>
          </w:p>
        </w:tc>
        <w:tc>
          <w:tcPr>
            <w:tcW w:w="2409" w:type="dxa"/>
            <w:vAlign w:val="bottom"/>
          </w:tcPr>
          <w:p w14:paraId="3433EF69" w14:textId="44CCC59C"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NEECHAM Confusion Scale </w:t>
            </w:r>
          </w:p>
          <w:p w14:paraId="7DC7528B" w14:textId="7EC5C8CF"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ICU</w:t>
            </w:r>
          </w:p>
        </w:tc>
      </w:tr>
      <w:tr w:rsidR="00CA6A00" w:rsidRPr="00CA6A00" w14:paraId="30120105" w14:textId="7458828F" w:rsidTr="00393034">
        <w:tc>
          <w:tcPr>
            <w:tcW w:w="2122" w:type="dxa"/>
            <w:vAlign w:val="bottom"/>
          </w:tcPr>
          <w:p w14:paraId="58F22C84" w14:textId="2422A6EB"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Vasunilashorn 2016</w:t>
            </w:r>
            <w:r w:rsidR="000E475D" w:rsidRPr="00CA6A00">
              <w:rPr>
                <w:rFonts w:ascii="Times New Roman" w:hAnsi="Times New Roman" w:cs="Times New Roman"/>
                <w:color w:val="000000" w:themeColor="text1"/>
                <w:sz w:val="18"/>
                <w:szCs w:val="18"/>
              </w:rPr>
              <w:fldChar w:fldCharType="begin">
                <w:fldData xml:space="preserve">PEVuZE5vdGU+PENpdGU+PEF1dGhvcj5WYXN1bmlsYXNob3JuPC9BdXRob3I+PFllYXI+MjAxNjwv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WYXN1bmlsYXNob3JuPC9BdXRob3I+PFllYXI+MjAxNjwv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37]</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5DA2A80E" w14:textId="1326D562"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SA</w:t>
            </w:r>
          </w:p>
        </w:tc>
        <w:tc>
          <w:tcPr>
            <w:tcW w:w="2410" w:type="dxa"/>
            <w:vAlign w:val="bottom"/>
          </w:tcPr>
          <w:p w14:paraId="441614B3" w14:textId="622B6149"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1E24FB49" w14:textId="72BA76BF"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01/884</w:t>
            </w:r>
          </w:p>
        </w:tc>
        <w:tc>
          <w:tcPr>
            <w:tcW w:w="1418" w:type="dxa"/>
            <w:vAlign w:val="bottom"/>
          </w:tcPr>
          <w:p w14:paraId="0BC8D459" w14:textId="68AE61D4"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8.75/NA</w:t>
            </w:r>
          </w:p>
        </w:tc>
        <w:tc>
          <w:tcPr>
            <w:tcW w:w="2268" w:type="dxa"/>
            <w:vAlign w:val="bottom"/>
          </w:tcPr>
          <w:p w14:paraId="32870FFB" w14:textId="173F8D0B"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urgical and medical</w:t>
            </w:r>
          </w:p>
        </w:tc>
        <w:tc>
          <w:tcPr>
            <w:tcW w:w="2409" w:type="dxa"/>
            <w:vAlign w:val="bottom"/>
          </w:tcPr>
          <w:p w14:paraId="76DA3CD4" w14:textId="00135208"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p w14:paraId="0D7B363C" w14:textId="003EB88E"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S</w:t>
            </w:r>
          </w:p>
        </w:tc>
      </w:tr>
      <w:tr w:rsidR="00CA6A00" w:rsidRPr="00CA6A00" w14:paraId="28FBDA2F" w14:textId="3223CB3D" w:rsidTr="00393034">
        <w:tc>
          <w:tcPr>
            <w:tcW w:w="2122" w:type="dxa"/>
            <w:vAlign w:val="bottom"/>
          </w:tcPr>
          <w:p w14:paraId="3DBDF5FB" w14:textId="5756329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Vasunilashorn 2018</w:t>
            </w:r>
            <w:r w:rsidR="000E475D" w:rsidRPr="00CA6A00">
              <w:rPr>
                <w:rFonts w:ascii="Times New Roman" w:hAnsi="Times New Roman" w:cs="Times New Roman"/>
                <w:color w:val="000000" w:themeColor="text1"/>
                <w:sz w:val="18"/>
                <w:szCs w:val="18"/>
              </w:rPr>
              <w:fldChar w:fldCharType="begin">
                <w:fldData xml:space="preserve">PEVuZE5vdGU+PENpdGU+PEF1dGhvcj5WYXN1bmlsYXNob3JuPC9BdXRob3I+PFllYXI+MjAxODwv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WYXN1bmlsYXNob3JuPC9BdXRob3I+PFllYXI+MjAxODwv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38]</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3B927DDE" w14:textId="53D4BC22"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SA</w:t>
            </w:r>
          </w:p>
        </w:tc>
        <w:tc>
          <w:tcPr>
            <w:tcW w:w="2410" w:type="dxa"/>
            <w:vAlign w:val="bottom"/>
          </w:tcPr>
          <w:p w14:paraId="7DF385C3" w14:textId="75CB960E"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025F7B10" w14:textId="133965E2"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40/326</w:t>
            </w:r>
          </w:p>
        </w:tc>
        <w:tc>
          <w:tcPr>
            <w:tcW w:w="1418" w:type="dxa"/>
            <w:vAlign w:val="bottom"/>
          </w:tcPr>
          <w:p w14:paraId="2400B39C" w14:textId="50C9105A"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6.7/5.2</w:t>
            </w:r>
          </w:p>
        </w:tc>
        <w:tc>
          <w:tcPr>
            <w:tcW w:w="2268" w:type="dxa"/>
            <w:vAlign w:val="bottom"/>
          </w:tcPr>
          <w:p w14:paraId="49F73440" w14:textId="72641CC7"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Surgery-non-cardiac </w:t>
            </w:r>
          </w:p>
        </w:tc>
        <w:tc>
          <w:tcPr>
            <w:tcW w:w="2409" w:type="dxa"/>
            <w:vAlign w:val="bottom"/>
          </w:tcPr>
          <w:p w14:paraId="46DF29E8" w14:textId="302904CB"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p w14:paraId="28D4F561" w14:textId="30A9A2A9"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S</w:t>
            </w:r>
          </w:p>
        </w:tc>
      </w:tr>
      <w:tr w:rsidR="00CA6A00" w:rsidRPr="00CA6A00" w14:paraId="57CACE63" w14:textId="519208E2" w:rsidTr="00393034">
        <w:tc>
          <w:tcPr>
            <w:tcW w:w="2122" w:type="dxa"/>
            <w:vAlign w:val="bottom"/>
          </w:tcPr>
          <w:p w14:paraId="58D4645D" w14:textId="2779071B"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Vasunilashorn 2022</w:t>
            </w:r>
            <w:r w:rsidR="000E475D" w:rsidRPr="00CA6A00">
              <w:rPr>
                <w:rFonts w:ascii="Times New Roman" w:hAnsi="Times New Roman" w:cs="Times New Roman"/>
                <w:color w:val="000000" w:themeColor="text1"/>
                <w:sz w:val="18"/>
                <w:szCs w:val="18"/>
              </w:rPr>
              <w:fldChar w:fldCharType="begin">
                <w:fldData xml:space="preserve">PEVuZE5vdGU+PENpdGU+PEF1dGhvcj5WYXN1bmlsYXNob3JuPC9BdXRob3I+PFllYXI+MjAyMjwv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WYXN1bmlsYXNob3JuPC9BdXRob3I+PFllYXI+MjAyMjwv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39]</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671B3453" w14:textId="710BAA37"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SA</w:t>
            </w:r>
          </w:p>
        </w:tc>
        <w:tc>
          <w:tcPr>
            <w:tcW w:w="2410" w:type="dxa"/>
            <w:vAlign w:val="bottom"/>
          </w:tcPr>
          <w:p w14:paraId="19B34D9D" w14:textId="5FF8199D"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0EB54460" w14:textId="18D08E47"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48/204</w:t>
            </w:r>
          </w:p>
        </w:tc>
        <w:tc>
          <w:tcPr>
            <w:tcW w:w="1418" w:type="dxa"/>
            <w:vAlign w:val="bottom"/>
          </w:tcPr>
          <w:p w14:paraId="5B0CBD29" w14:textId="348ED7D3"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9.94/8.11</w:t>
            </w:r>
          </w:p>
        </w:tc>
        <w:tc>
          <w:tcPr>
            <w:tcW w:w="2268" w:type="dxa"/>
            <w:vAlign w:val="bottom"/>
          </w:tcPr>
          <w:p w14:paraId="12C1C722" w14:textId="706B338A"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edical or surgical services</w:t>
            </w:r>
          </w:p>
        </w:tc>
        <w:tc>
          <w:tcPr>
            <w:tcW w:w="2409" w:type="dxa"/>
            <w:vAlign w:val="bottom"/>
          </w:tcPr>
          <w:p w14:paraId="6F488B47" w14:textId="4DB76885"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p w14:paraId="573A5BAC" w14:textId="362500A9"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Medical record </w:t>
            </w:r>
          </w:p>
        </w:tc>
      </w:tr>
      <w:tr w:rsidR="00CA6A00" w:rsidRPr="00CA6A00" w14:paraId="29F1A497" w14:textId="5C34B489" w:rsidTr="00393034">
        <w:tc>
          <w:tcPr>
            <w:tcW w:w="2122" w:type="dxa"/>
            <w:vAlign w:val="bottom"/>
          </w:tcPr>
          <w:p w14:paraId="720DBDFC" w14:textId="42577D99"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Veiga 2012</w:t>
            </w:r>
            <w:r w:rsidR="000E475D"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Veiga&lt;/Author&gt;&lt;Year&gt;2012&lt;/Year&gt;&lt;RecNum&gt;428&lt;/RecNum&gt;&lt;DisplayText&gt;[240]&lt;/DisplayText&gt;&lt;record&gt;&lt;rec-number&gt;428&lt;/rec-number&gt;&lt;foreign-keys&gt;&lt;key app="EN" db-id="sstzwfe08r9xrke295vvts57d2ew5p9sed9p" timestamp="1734569834"&gt;428&lt;/key&gt;&lt;/foreign-keys&gt;&lt;ref-type name="Journal Article"&gt;17&lt;/ref-type&gt;&lt;contributors&gt;&lt;authors&gt;&lt;author&gt;Veiga, D.&lt;/author&gt;&lt;author&gt;Luis, C.&lt;/author&gt;&lt;author&gt;Parente, D.&lt;/author&gt;&lt;author&gt;Fernandes, V.&lt;/author&gt;&lt;author&gt;Botelho, M.&lt;/author&gt;&lt;author&gt;Santos, P.&lt;/author&gt;&lt;author&gt;Abelha, F.&lt;/author&gt;&lt;/authors&gt;&lt;/contributors&gt;&lt;auth-address&gt;Department of Anesthesiology, Centro Hospitalar de Sao Joao, Porto, Portugal.&lt;/auth-address&gt;&lt;titles&gt;&lt;title&gt;Postoperative delirium in intensive care patients: risk factors and outcome&lt;/title&gt;&lt;secondary-title&gt;Rev Bras Anestesiol&lt;/secondary-title&gt;&lt;/titles&gt;&lt;periodical&gt;&lt;full-title&gt;Rev Bras Anestesiol&lt;/full-title&gt;&lt;/periodical&gt;&lt;pages&gt;469-83&lt;/pages&gt;&lt;volume&gt;62&lt;/volume&gt;&lt;number&gt;4&lt;/number&gt;&lt;keywords&gt;&lt;keyword&gt;Aged&lt;/keyword&gt;&lt;keyword&gt;Aged, 80 and over&lt;/keyword&gt;&lt;keyword&gt;*Critical Care&lt;/keyword&gt;&lt;keyword&gt;Delirium/*epidemiology&lt;/keyword&gt;&lt;keyword&gt;Female&lt;/keyword&gt;&lt;keyword&gt;Humans&lt;/keyword&gt;&lt;keyword&gt;Incidence&lt;/keyword&gt;&lt;keyword&gt;Male&lt;/keyword&gt;&lt;keyword&gt;Middle Aged&lt;/keyword&gt;&lt;keyword&gt;Postoperative Complications/*epidemiology&lt;/keyword&gt;&lt;keyword&gt;Prospective Studies&lt;/keyword&gt;&lt;keyword&gt;Risk Factors&lt;/keyword&gt;&lt;/keywords&gt;&lt;dates&gt;&lt;year&gt;2012&lt;/year&gt;&lt;pub-dates&gt;&lt;date&gt;Jul&lt;/date&gt;&lt;/pub-dates&gt;&lt;/dates&gt;&lt;isbn&gt;1806-907X (Electronic)&amp;#xD;0034-7094 (Linking)&lt;/isbn&gt;&lt;accession-num&gt;22793963&lt;/accession-num&gt;&lt;urls&gt;&lt;related-urls&gt;&lt;url&gt;https://www.ncbi.nlm.nih.gov/pubmed/22793963&lt;/url&gt;&lt;/related-urls&gt;&lt;/urls&gt;&lt;electronic-resource-num&gt;10.1016/S0034-7094(12)70146-0&lt;/electronic-resource-num&gt;&lt;remote-database-name&gt;Medline&lt;/remote-database-name&gt;&lt;remote-database-provider&gt;NLM&lt;/remote-database-provider&gt;&lt;/record&gt;&lt;/Cite&gt;&lt;/EndNote&gt;</w:instrText>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40]</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143E658F" w14:textId="0584D5EA"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ortugal</w:t>
            </w:r>
          </w:p>
        </w:tc>
        <w:tc>
          <w:tcPr>
            <w:tcW w:w="2410" w:type="dxa"/>
            <w:vAlign w:val="bottom"/>
          </w:tcPr>
          <w:p w14:paraId="38CADFEA" w14:textId="0B612778"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59FCD9FD" w14:textId="7CD0A255"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413/267</w:t>
            </w:r>
          </w:p>
        </w:tc>
        <w:tc>
          <w:tcPr>
            <w:tcW w:w="1418" w:type="dxa"/>
            <w:vAlign w:val="bottom"/>
          </w:tcPr>
          <w:p w14:paraId="5443B1C6" w14:textId="370A2E29"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4.1/NA</w:t>
            </w:r>
          </w:p>
        </w:tc>
        <w:tc>
          <w:tcPr>
            <w:tcW w:w="2268" w:type="dxa"/>
            <w:vAlign w:val="bottom"/>
          </w:tcPr>
          <w:p w14:paraId="4407E43A" w14:textId="3AF63AA7"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Post-anaesthesia Care Unit </w:t>
            </w:r>
          </w:p>
        </w:tc>
        <w:tc>
          <w:tcPr>
            <w:tcW w:w="2409" w:type="dxa"/>
            <w:vAlign w:val="bottom"/>
          </w:tcPr>
          <w:p w14:paraId="7EA5DB12" w14:textId="076769E0"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ICDSC</w:t>
            </w:r>
          </w:p>
        </w:tc>
      </w:tr>
      <w:tr w:rsidR="00CA6A00" w:rsidRPr="00CA6A00" w14:paraId="48A27E51" w14:textId="2BCA86CD" w:rsidTr="00393034">
        <w:tc>
          <w:tcPr>
            <w:tcW w:w="2122" w:type="dxa"/>
            <w:vAlign w:val="bottom"/>
          </w:tcPr>
          <w:p w14:paraId="36440E65" w14:textId="54BEC362"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Verloo 2016</w:t>
            </w:r>
            <w:r w:rsidR="000E475D" w:rsidRPr="00CA6A00">
              <w:rPr>
                <w:rFonts w:ascii="Times New Roman" w:hAnsi="Times New Roman" w:cs="Times New Roman"/>
                <w:color w:val="000000" w:themeColor="text1"/>
                <w:sz w:val="18"/>
                <w:szCs w:val="18"/>
              </w:rPr>
              <w:fldChar w:fldCharType="begin">
                <w:fldData xml:space="preserve">PEVuZE5vdGU+PENpdGU+PEF1dGhvcj5WZXJsb288L0F1dGhvcj48WWVhcj4yMDE2PC9ZZWFyPjxS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WZXJsb288L0F1dGhvcj48WWVhcj4yMDE2PC9ZZWFyPjxS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41]</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6BE914DA" w14:textId="540F2362"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witzerland</w:t>
            </w:r>
          </w:p>
        </w:tc>
        <w:tc>
          <w:tcPr>
            <w:tcW w:w="2410" w:type="dxa"/>
            <w:vAlign w:val="bottom"/>
          </w:tcPr>
          <w:p w14:paraId="67D1D911" w14:textId="46AEC5C9"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78815456" w14:textId="4F25398E"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40/74</w:t>
            </w:r>
          </w:p>
        </w:tc>
        <w:tc>
          <w:tcPr>
            <w:tcW w:w="1418" w:type="dxa"/>
            <w:vAlign w:val="bottom"/>
          </w:tcPr>
          <w:p w14:paraId="148D6E6A" w14:textId="67D6344E"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3.2/7.2</w:t>
            </w:r>
          </w:p>
        </w:tc>
        <w:tc>
          <w:tcPr>
            <w:tcW w:w="2268" w:type="dxa"/>
            <w:vAlign w:val="bottom"/>
          </w:tcPr>
          <w:p w14:paraId="10D1A610" w14:textId="0E4B8168"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Hospital</w:t>
            </w:r>
          </w:p>
        </w:tc>
        <w:tc>
          <w:tcPr>
            <w:tcW w:w="2409" w:type="dxa"/>
            <w:vAlign w:val="bottom"/>
          </w:tcPr>
          <w:p w14:paraId="037073B0" w14:textId="25555FE3"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tc>
      </w:tr>
      <w:tr w:rsidR="00CA6A00" w:rsidRPr="00CA6A00" w14:paraId="569C6368" w14:textId="11FF648D" w:rsidTr="00393034">
        <w:tc>
          <w:tcPr>
            <w:tcW w:w="2122" w:type="dxa"/>
            <w:vAlign w:val="bottom"/>
          </w:tcPr>
          <w:p w14:paraId="7B590574" w14:textId="60304754"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Vida 2006</w:t>
            </w:r>
            <w:r w:rsidR="000E475D" w:rsidRPr="00CA6A00">
              <w:rPr>
                <w:rFonts w:ascii="Times New Roman" w:hAnsi="Times New Roman" w:cs="Times New Roman"/>
                <w:color w:val="000000" w:themeColor="text1"/>
                <w:sz w:val="18"/>
                <w:szCs w:val="18"/>
              </w:rPr>
              <w:fldChar w:fldCharType="begin">
                <w:fldData xml:space="preserve">PEVuZE5vdGU+PENpdGU+PEF1dGhvcj5WaWRhPC9BdXRob3I+PFllYXI+MjAwNjwvWWVhcj48UmVj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WaWRhPC9BdXRob3I+PFllYXI+MjAwNjwvWWVhcj48UmVj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42]</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21332722" w14:textId="7791410C"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nada</w:t>
            </w:r>
          </w:p>
        </w:tc>
        <w:tc>
          <w:tcPr>
            <w:tcW w:w="2410" w:type="dxa"/>
            <w:vAlign w:val="bottom"/>
          </w:tcPr>
          <w:p w14:paraId="4270FDB9" w14:textId="5E4057B4"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03C268CB" w14:textId="6F81217E"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56/71</w:t>
            </w:r>
          </w:p>
        </w:tc>
        <w:tc>
          <w:tcPr>
            <w:tcW w:w="1418" w:type="dxa"/>
            <w:vAlign w:val="bottom"/>
          </w:tcPr>
          <w:p w14:paraId="543AEB44" w14:textId="4E785053"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8.67/NA</w:t>
            </w:r>
          </w:p>
        </w:tc>
        <w:tc>
          <w:tcPr>
            <w:tcW w:w="2268" w:type="dxa"/>
            <w:vAlign w:val="bottom"/>
          </w:tcPr>
          <w:p w14:paraId="73608064" w14:textId="65BA108D"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ED </w:t>
            </w:r>
          </w:p>
        </w:tc>
        <w:tc>
          <w:tcPr>
            <w:tcW w:w="2409" w:type="dxa"/>
            <w:vAlign w:val="bottom"/>
          </w:tcPr>
          <w:p w14:paraId="720C32BC" w14:textId="574C5311"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tc>
      </w:tr>
      <w:tr w:rsidR="00CA6A00" w:rsidRPr="00CA6A00" w14:paraId="4ECD71F7" w14:textId="286A24DA" w:rsidTr="00393034">
        <w:tc>
          <w:tcPr>
            <w:tcW w:w="2122" w:type="dxa"/>
            <w:vAlign w:val="bottom"/>
          </w:tcPr>
          <w:p w14:paraId="0B3282B4" w14:textId="5224E3F7"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Visser 2015</w:t>
            </w:r>
            <w:r w:rsidR="000E475D" w:rsidRPr="00CA6A00">
              <w:rPr>
                <w:rFonts w:ascii="Times New Roman" w:hAnsi="Times New Roman" w:cs="Times New Roman"/>
                <w:color w:val="000000" w:themeColor="text1"/>
                <w:sz w:val="18"/>
                <w:szCs w:val="18"/>
              </w:rPr>
              <w:fldChar w:fldCharType="begin">
                <w:fldData xml:space="preserve">PEVuZE5vdGU+PENpdGU+PEF1dGhvcj5WaXNzZXI8L0F1dGhvcj48WWVhcj4yMDE1PC9ZZWFyPjxS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WaXNzZXI8L0F1dGhvcj48WWVhcj4yMDE1PC9ZZWFyPjxS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43]</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2BCCF674" w14:textId="1A794FF0"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etherlands</w:t>
            </w:r>
          </w:p>
        </w:tc>
        <w:tc>
          <w:tcPr>
            <w:tcW w:w="2410" w:type="dxa"/>
            <w:vAlign w:val="bottom"/>
          </w:tcPr>
          <w:p w14:paraId="7117896B" w14:textId="4B7940C9"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2EFFC070" w14:textId="49E0D7DC"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56/107</w:t>
            </w:r>
          </w:p>
        </w:tc>
        <w:tc>
          <w:tcPr>
            <w:tcW w:w="1418" w:type="dxa"/>
            <w:vAlign w:val="bottom"/>
          </w:tcPr>
          <w:p w14:paraId="24865830" w14:textId="2DAE086C"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1.64/8.18</w:t>
            </w:r>
          </w:p>
        </w:tc>
        <w:tc>
          <w:tcPr>
            <w:tcW w:w="2268" w:type="dxa"/>
            <w:vAlign w:val="bottom"/>
          </w:tcPr>
          <w:p w14:paraId="50F1F890" w14:textId="665FFEAE"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urgery-cardiac</w:t>
            </w:r>
          </w:p>
        </w:tc>
        <w:tc>
          <w:tcPr>
            <w:tcW w:w="2409" w:type="dxa"/>
            <w:vAlign w:val="bottom"/>
          </w:tcPr>
          <w:p w14:paraId="57DF433A" w14:textId="3638DF7A"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OS</w:t>
            </w:r>
          </w:p>
          <w:p w14:paraId="4BE86441" w14:textId="3EE21400"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SM-IV</w:t>
            </w:r>
          </w:p>
        </w:tc>
      </w:tr>
      <w:tr w:rsidR="00CA6A00" w:rsidRPr="00CA6A00" w14:paraId="7D128C63" w14:textId="53AB52F4" w:rsidTr="00393034">
        <w:tc>
          <w:tcPr>
            <w:tcW w:w="2122" w:type="dxa"/>
            <w:vAlign w:val="bottom"/>
          </w:tcPr>
          <w:p w14:paraId="4E47F27A" w14:textId="0B938F1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Vives-Borrás 2019</w:t>
            </w:r>
            <w:r w:rsidR="000E475D" w:rsidRPr="00CA6A00">
              <w:rPr>
                <w:rFonts w:ascii="Times New Roman" w:hAnsi="Times New Roman" w:cs="Times New Roman"/>
                <w:color w:val="000000" w:themeColor="text1"/>
                <w:sz w:val="18"/>
                <w:szCs w:val="18"/>
              </w:rPr>
              <w:fldChar w:fldCharType="begin">
                <w:fldData xml:space="preserve">PEVuZE5vdGU+PENpdGU+PEF1dGhvcj5WaXZlcy1Cb3JyYXM8L0F1dGhvcj48WWVhcj4yMDE5PC9Z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WaXZlcy1Cb3JyYXM8L0F1dGhvcj48WWVhcj4yMDE5PC9Z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44]</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392E2483" w14:textId="3AFC774A"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pain</w:t>
            </w:r>
          </w:p>
        </w:tc>
        <w:tc>
          <w:tcPr>
            <w:tcW w:w="2410" w:type="dxa"/>
            <w:vAlign w:val="bottom"/>
          </w:tcPr>
          <w:p w14:paraId="3A3B8889" w14:textId="6343681D"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18F1CC89" w14:textId="300FFDC3"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22/205</w:t>
            </w:r>
          </w:p>
        </w:tc>
        <w:tc>
          <w:tcPr>
            <w:tcW w:w="1418" w:type="dxa"/>
            <w:vAlign w:val="bottom"/>
          </w:tcPr>
          <w:p w14:paraId="0F40524E" w14:textId="6C873862"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4.45/3.71</w:t>
            </w:r>
          </w:p>
        </w:tc>
        <w:tc>
          <w:tcPr>
            <w:tcW w:w="2268" w:type="dxa"/>
            <w:vAlign w:val="bottom"/>
          </w:tcPr>
          <w:p w14:paraId="31A22618" w14:textId="0444C8DE"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Medical admission unit -cardiac </w:t>
            </w:r>
          </w:p>
        </w:tc>
        <w:tc>
          <w:tcPr>
            <w:tcW w:w="2409" w:type="dxa"/>
            <w:vAlign w:val="bottom"/>
          </w:tcPr>
          <w:p w14:paraId="7F76F5DF" w14:textId="2FF4A3EE"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p w14:paraId="69D87A72" w14:textId="5741B814"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SM-IV</w:t>
            </w:r>
          </w:p>
        </w:tc>
      </w:tr>
      <w:tr w:rsidR="00CA6A00" w:rsidRPr="00CA6A00" w14:paraId="5C5F31FC" w14:textId="53A59B89" w:rsidTr="00393034">
        <w:tc>
          <w:tcPr>
            <w:tcW w:w="2122" w:type="dxa"/>
            <w:vAlign w:val="bottom"/>
          </w:tcPr>
          <w:p w14:paraId="6FC024E7" w14:textId="2DF7A8D8"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ang 2021</w:t>
            </w:r>
            <w:r w:rsidR="000E475D" w:rsidRPr="00CA6A00">
              <w:rPr>
                <w:rFonts w:ascii="Times New Roman" w:hAnsi="Times New Roman" w:cs="Times New Roman"/>
                <w:color w:val="000000" w:themeColor="text1"/>
                <w:sz w:val="18"/>
                <w:szCs w:val="18"/>
              </w:rPr>
              <w:fldChar w:fldCharType="begin">
                <w:fldData xml:space="preserve">PEVuZE5vdGU+PENpdGU+PEF1dGhvcj5XYW5nPC9BdXRob3I+PFllYXI+MjAyMTwvWWVhcj48UmVj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XYW5nPC9BdXRob3I+PFllYXI+MjAyMTwvWWVhcj48UmVj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45]</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39549F9D" w14:textId="02792834"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hina</w:t>
            </w:r>
          </w:p>
        </w:tc>
        <w:tc>
          <w:tcPr>
            <w:tcW w:w="2410" w:type="dxa"/>
            <w:vAlign w:val="bottom"/>
          </w:tcPr>
          <w:p w14:paraId="7E7C20E0" w14:textId="4E3AEFD7"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7B061F37" w14:textId="054F9570"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27/0</w:t>
            </w:r>
          </w:p>
        </w:tc>
        <w:tc>
          <w:tcPr>
            <w:tcW w:w="1418" w:type="dxa"/>
            <w:vAlign w:val="bottom"/>
          </w:tcPr>
          <w:p w14:paraId="34E88C46" w14:textId="6657532F"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0.6/0.4</w:t>
            </w:r>
          </w:p>
        </w:tc>
        <w:tc>
          <w:tcPr>
            <w:tcW w:w="2268" w:type="dxa"/>
            <w:vAlign w:val="bottom"/>
          </w:tcPr>
          <w:p w14:paraId="585A26AE" w14:textId="290108FF"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Surgery-laryngectomy </w:t>
            </w:r>
          </w:p>
        </w:tc>
        <w:tc>
          <w:tcPr>
            <w:tcW w:w="2409" w:type="dxa"/>
            <w:vAlign w:val="bottom"/>
          </w:tcPr>
          <w:p w14:paraId="07C6416C" w14:textId="78CB012E"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tc>
      </w:tr>
      <w:tr w:rsidR="00CA6A00" w:rsidRPr="00CA6A00" w14:paraId="048E6BA0" w14:textId="4B835D4E" w:rsidTr="00393034">
        <w:tc>
          <w:tcPr>
            <w:tcW w:w="2122" w:type="dxa"/>
            <w:vAlign w:val="bottom"/>
          </w:tcPr>
          <w:p w14:paraId="7618735B" w14:textId="5AE230E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lastRenderedPageBreak/>
              <w:t>Weng 2019</w:t>
            </w:r>
            <w:r w:rsidR="000E475D" w:rsidRPr="00CA6A00">
              <w:rPr>
                <w:rFonts w:ascii="Times New Roman" w:hAnsi="Times New Roman" w:cs="Times New Roman"/>
                <w:color w:val="000000" w:themeColor="text1"/>
                <w:sz w:val="18"/>
                <w:szCs w:val="18"/>
              </w:rPr>
              <w:fldChar w:fldCharType="begin">
                <w:fldData xml:space="preserve">PEVuZE5vdGU+PENpdGU+PEF1dGhvcj5XZW5nPC9BdXRob3I+PFllYXI+MjAxOTwvWWVhcj48UmVj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XZW5nPC9BdXRob3I+PFllYXI+MjAxOTwvWWVhcj48UmVj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46]</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230E63AB" w14:textId="7D080FF4"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Taiwan</w:t>
            </w:r>
          </w:p>
        </w:tc>
        <w:tc>
          <w:tcPr>
            <w:tcW w:w="2410" w:type="dxa"/>
            <w:vAlign w:val="bottom"/>
          </w:tcPr>
          <w:p w14:paraId="7A126977" w14:textId="6DF6A53E"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2F64EBF9" w14:textId="778D851A"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2/87</w:t>
            </w:r>
          </w:p>
        </w:tc>
        <w:tc>
          <w:tcPr>
            <w:tcW w:w="1418" w:type="dxa"/>
            <w:vAlign w:val="bottom"/>
          </w:tcPr>
          <w:p w14:paraId="4DBD7F1B" w14:textId="520410FF"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1.8/7.8</w:t>
            </w:r>
          </w:p>
        </w:tc>
        <w:tc>
          <w:tcPr>
            <w:tcW w:w="2268" w:type="dxa"/>
            <w:vAlign w:val="bottom"/>
          </w:tcPr>
          <w:p w14:paraId="79C20BDE" w14:textId="78B88C0E"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eriatric ward</w:t>
            </w:r>
          </w:p>
        </w:tc>
        <w:tc>
          <w:tcPr>
            <w:tcW w:w="2409" w:type="dxa"/>
            <w:vAlign w:val="bottom"/>
          </w:tcPr>
          <w:p w14:paraId="673DAE95" w14:textId="1EF94C68"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tc>
      </w:tr>
      <w:tr w:rsidR="00CA6A00" w:rsidRPr="00CA6A00" w14:paraId="0E1F298D" w14:textId="1E31298E" w:rsidTr="00393034">
        <w:tc>
          <w:tcPr>
            <w:tcW w:w="2122" w:type="dxa"/>
            <w:vAlign w:val="bottom"/>
          </w:tcPr>
          <w:p w14:paraId="7DB5CEE5" w14:textId="4D9058C8"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hittamore 2014</w:t>
            </w:r>
            <w:r w:rsidR="000E475D" w:rsidRPr="00CA6A00">
              <w:rPr>
                <w:rFonts w:ascii="Times New Roman" w:hAnsi="Times New Roman" w:cs="Times New Roman"/>
                <w:color w:val="000000" w:themeColor="text1"/>
                <w:sz w:val="18"/>
                <w:szCs w:val="18"/>
              </w:rPr>
              <w:fldChar w:fldCharType="begin">
                <w:fldData xml:space="preserve">PEVuZE5vdGU+PENpdGU+PEF1dGhvcj5XaGl0dGFtb3JlPC9BdXRob3I+PFllYXI+MjAxNDwvWWVh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XaGl0dGFtb3JlPC9BdXRob3I+PFllYXI+MjAxNDwvWWVh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47]</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42CF2AD7" w14:textId="39590545"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K</w:t>
            </w:r>
          </w:p>
        </w:tc>
        <w:tc>
          <w:tcPr>
            <w:tcW w:w="2410" w:type="dxa"/>
            <w:vAlign w:val="bottom"/>
          </w:tcPr>
          <w:p w14:paraId="20AB597E" w14:textId="4993CD74"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6894F303" w14:textId="6C2951AE"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5/164</w:t>
            </w:r>
          </w:p>
        </w:tc>
        <w:tc>
          <w:tcPr>
            <w:tcW w:w="1418" w:type="dxa"/>
            <w:vAlign w:val="bottom"/>
          </w:tcPr>
          <w:p w14:paraId="353BBBCB" w14:textId="7772273D"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4/7.45</w:t>
            </w:r>
          </w:p>
        </w:tc>
        <w:tc>
          <w:tcPr>
            <w:tcW w:w="2268" w:type="dxa"/>
            <w:vAlign w:val="bottom"/>
          </w:tcPr>
          <w:p w14:paraId="4FA01E55" w14:textId="2AD0BAF1"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Acute medical care</w:t>
            </w:r>
          </w:p>
        </w:tc>
        <w:tc>
          <w:tcPr>
            <w:tcW w:w="2409" w:type="dxa"/>
            <w:vAlign w:val="bottom"/>
          </w:tcPr>
          <w:p w14:paraId="567E7D32" w14:textId="309BE368"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RS-R-98</w:t>
            </w:r>
          </w:p>
          <w:p w14:paraId="5BA9BB1E" w14:textId="676FCA5F"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SM-IV</w:t>
            </w:r>
          </w:p>
        </w:tc>
      </w:tr>
      <w:tr w:rsidR="00CA6A00" w:rsidRPr="00CA6A00" w14:paraId="7D9D1D03" w14:textId="36019B1D" w:rsidTr="00393034">
        <w:tc>
          <w:tcPr>
            <w:tcW w:w="2122" w:type="dxa"/>
            <w:vAlign w:val="bottom"/>
          </w:tcPr>
          <w:p w14:paraId="072FCC60" w14:textId="2A202662"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itlox 2013</w:t>
            </w:r>
            <w:r w:rsidR="000E475D" w:rsidRPr="00CA6A00">
              <w:rPr>
                <w:rFonts w:ascii="Times New Roman" w:hAnsi="Times New Roman" w:cs="Times New Roman"/>
                <w:color w:val="000000" w:themeColor="text1"/>
                <w:sz w:val="18"/>
                <w:szCs w:val="18"/>
              </w:rPr>
              <w:fldChar w:fldCharType="begin">
                <w:fldData xml:space="preserve">PEVuZE5vdGU+PENpdGU+PEF1dGhvcj5XaXRsb3g8L0F1dGhvcj48WWVhcj4yMDEzPC9ZZWFyPjxS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XaXRsb3g8L0F1dGhvcj48WWVhcj4yMDEzPC9ZZWFyPjxS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48]</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4FC03BB7" w14:textId="695D250B"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etherlands</w:t>
            </w:r>
          </w:p>
        </w:tc>
        <w:tc>
          <w:tcPr>
            <w:tcW w:w="2410" w:type="dxa"/>
            <w:vAlign w:val="bottom"/>
          </w:tcPr>
          <w:p w14:paraId="1CBFC834" w14:textId="497CE589"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04703BE0" w14:textId="4A055377"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2/36</w:t>
            </w:r>
          </w:p>
        </w:tc>
        <w:tc>
          <w:tcPr>
            <w:tcW w:w="1418" w:type="dxa"/>
            <w:vAlign w:val="bottom"/>
          </w:tcPr>
          <w:p w14:paraId="60B5B0B4" w14:textId="60182080"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3.16/NA</w:t>
            </w:r>
          </w:p>
        </w:tc>
        <w:tc>
          <w:tcPr>
            <w:tcW w:w="2268" w:type="dxa"/>
            <w:vAlign w:val="bottom"/>
          </w:tcPr>
          <w:p w14:paraId="3548C94D" w14:textId="3CE63CF5"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Hip fracture surgery</w:t>
            </w:r>
          </w:p>
        </w:tc>
        <w:tc>
          <w:tcPr>
            <w:tcW w:w="2409" w:type="dxa"/>
            <w:vAlign w:val="bottom"/>
          </w:tcPr>
          <w:p w14:paraId="1864E658" w14:textId="177D782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tc>
      </w:tr>
      <w:tr w:rsidR="00CA6A00" w:rsidRPr="00CA6A00" w14:paraId="47C4DDD4" w14:textId="376EED2B" w:rsidTr="00393034">
        <w:tc>
          <w:tcPr>
            <w:tcW w:w="2122" w:type="dxa"/>
            <w:vAlign w:val="bottom"/>
          </w:tcPr>
          <w:p w14:paraId="04D1F500" w14:textId="33ADDD57"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olters 2014</w:t>
            </w:r>
            <w:r w:rsidR="000E475D" w:rsidRPr="00CA6A00">
              <w:rPr>
                <w:rFonts w:ascii="Times New Roman" w:hAnsi="Times New Roman" w:cs="Times New Roman"/>
                <w:color w:val="000000" w:themeColor="text1"/>
                <w:sz w:val="18"/>
                <w:szCs w:val="18"/>
              </w:rPr>
              <w:fldChar w:fldCharType="begin"/>
            </w:r>
            <w:r w:rsidR="00203ADF" w:rsidRPr="00CA6A00">
              <w:rPr>
                <w:rFonts w:ascii="Times New Roman" w:hAnsi="Times New Roman" w:cs="Times New Roman"/>
                <w:color w:val="000000" w:themeColor="text1"/>
                <w:sz w:val="18"/>
                <w:szCs w:val="18"/>
              </w:rPr>
              <w:instrText xml:space="preserve"> ADDIN EN.CITE &lt;EndNote&gt;&lt;Cite&gt;&lt;Author&gt;Wolters&lt;/Author&gt;&lt;Year&gt;2014&lt;/Year&gt;&lt;RecNum&gt;468&lt;/RecNum&gt;&lt;DisplayText&gt;[249]&lt;/DisplayText&gt;&lt;record&gt;&lt;rec-number&gt;468&lt;/rec-number&gt;&lt;foreign-keys&gt;&lt;key app="EN" db-id="sstzwfe08r9xrke295vvts57d2ew5p9sed9p" timestamp="1734572145"&gt;468&lt;/key&gt;&lt;/foreign-keys&gt;&lt;ref-type name="Journal Article"&gt;17&lt;/ref-type&gt;&lt;contributors&gt;&lt;authors&gt;&lt;author&gt;Wolters, Annemiek E&lt;/author&gt;&lt;author&gt;van Dijk, Diederik&lt;/author&gt;&lt;author&gt;Pasma, Wietze&lt;/author&gt;&lt;author&gt;Cremer, Olaf L&lt;/author&gt;&lt;author&gt;Looije, Marjolein F&lt;/author&gt;&lt;author&gt;de Lange, Dylan W&lt;/author&gt;&lt;author&gt;Veldhuijzen, Dieuwke S&lt;/author&gt;&lt;author&gt;Slooter, Arjen JC&lt;/author&gt;&lt;/authors&gt;&lt;/contributors&gt;&lt;titles&gt;&lt;title&gt;Long-term outcome of delirium during intensive care unit stay in survivors of critical illness: a prospective cohort study&lt;/title&gt;&lt;secondary-title&gt;Critical Care&lt;/secondary-title&gt;&lt;/titles&gt;&lt;periodical&gt;&lt;full-title&gt;Critical Care&lt;/full-title&gt;&lt;/periodical&gt;&lt;pages&gt;1-7&lt;/pages&gt;&lt;volume&gt;18&lt;/volume&gt;&lt;dates&gt;&lt;year&gt;2014&lt;/year&gt;&lt;/dates&gt;&lt;urls&gt;&lt;/urls&gt;&lt;/record&gt;&lt;/Cite&gt;&lt;/EndNote&gt;</w:instrText>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49]</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05B0A738" w14:textId="0C862DBF"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etherlands</w:t>
            </w:r>
          </w:p>
        </w:tc>
        <w:tc>
          <w:tcPr>
            <w:tcW w:w="2410" w:type="dxa"/>
            <w:vAlign w:val="bottom"/>
          </w:tcPr>
          <w:p w14:paraId="650BB4E2" w14:textId="2D5B2164"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0D271C05" w14:textId="4C66B57A"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77424</w:t>
            </w:r>
          </w:p>
        </w:tc>
        <w:tc>
          <w:tcPr>
            <w:tcW w:w="1418" w:type="dxa"/>
            <w:vAlign w:val="bottom"/>
          </w:tcPr>
          <w:p w14:paraId="306A9E18" w14:textId="2CB73E17"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59.8/16.5</w:t>
            </w:r>
          </w:p>
        </w:tc>
        <w:tc>
          <w:tcPr>
            <w:tcW w:w="2268" w:type="dxa"/>
            <w:vAlign w:val="bottom"/>
          </w:tcPr>
          <w:p w14:paraId="053FD3FE" w14:textId="681DEAF0"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ICU</w:t>
            </w:r>
          </w:p>
        </w:tc>
        <w:tc>
          <w:tcPr>
            <w:tcW w:w="2409" w:type="dxa"/>
            <w:vAlign w:val="bottom"/>
          </w:tcPr>
          <w:p w14:paraId="2EC0ECD2" w14:textId="437709A5"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ICU</w:t>
            </w:r>
          </w:p>
        </w:tc>
      </w:tr>
      <w:tr w:rsidR="00CA6A00" w:rsidRPr="00CA6A00" w14:paraId="47BA7071" w14:textId="0347FC4D" w:rsidTr="00393034">
        <w:tc>
          <w:tcPr>
            <w:tcW w:w="2122" w:type="dxa"/>
            <w:vAlign w:val="bottom"/>
          </w:tcPr>
          <w:p w14:paraId="7ABBAF64" w14:textId="1DD3A97E"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olters 2017</w:t>
            </w:r>
            <w:r w:rsidR="000E475D" w:rsidRPr="00CA6A00">
              <w:rPr>
                <w:rFonts w:ascii="Times New Roman" w:hAnsi="Times New Roman" w:cs="Times New Roman"/>
                <w:color w:val="000000" w:themeColor="text1"/>
                <w:sz w:val="18"/>
                <w:szCs w:val="18"/>
              </w:rPr>
              <w:fldChar w:fldCharType="begin">
                <w:fldData xml:space="preserve">PEVuZE5vdGU+PENpdGU+PEF1dGhvcj5Xb2x0ZXJzPC9BdXRob3I+PFllYXI+MjAxNzwvWWVhcj48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Xb2x0ZXJzPC9BdXRob3I+PFllYXI+MjAxNzwvWWVhcj48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50]</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0D448E7C" w14:textId="1295C258"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etherlands</w:t>
            </w:r>
          </w:p>
        </w:tc>
        <w:tc>
          <w:tcPr>
            <w:tcW w:w="2410" w:type="dxa"/>
            <w:vAlign w:val="bottom"/>
          </w:tcPr>
          <w:p w14:paraId="1A1AE7F7" w14:textId="1423C0BE"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1541BC0F" w14:textId="01E66273"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22/141</w:t>
            </w:r>
          </w:p>
        </w:tc>
        <w:tc>
          <w:tcPr>
            <w:tcW w:w="1418" w:type="dxa"/>
            <w:vAlign w:val="bottom"/>
          </w:tcPr>
          <w:p w14:paraId="15D85050" w14:textId="7EA35FBA"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A/NA</w:t>
            </w:r>
          </w:p>
        </w:tc>
        <w:tc>
          <w:tcPr>
            <w:tcW w:w="2268" w:type="dxa"/>
            <w:vAlign w:val="bottom"/>
          </w:tcPr>
          <w:p w14:paraId="268DBDC5" w14:textId="2A1676CA"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edical-surgical ICU</w:t>
            </w:r>
          </w:p>
        </w:tc>
        <w:tc>
          <w:tcPr>
            <w:tcW w:w="2409" w:type="dxa"/>
            <w:vAlign w:val="bottom"/>
          </w:tcPr>
          <w:p w14:paraId="2B0F4D46" w14:textId="7B61401A"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ICU</w:t>
            </w:r>
          </w:p>
        </w:tc>
      </w:tr>
      <w:tr w:rsidR="00CA6A00" w:rsidRPr="00CA6A00" w14:paraId="330262D0" w14:textId="34AFF007" w:rsidTr="00393034">
        <w:tc>
          <w:tcPr>
            <w:tcW w:w="2122" w:type="dxa"/>
            <w:vAlign w:val="bottom"/>
          </w:tcPr>
          <w:p w14:paraId="44EDB1E6" w14:textId="6FDE518A"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Zakriya 2004</w:t>
            </w:r>
            <w:r w:rsidR="000E475D" w:rsidRPr="00CA6A00">
              <w:rPr>
                <w:rFonts w:ascii="Times New Roman" w:hAnsi="Times New Roman" w:cs="Times New Roman"/>
                <w:color w:val="000000" w:themeColor="text1"/>
                <w:sz w:val="18"/>
                <w:szCs w:val="18"/>
              </w:rPr>
              <w:fldChar w:fldCharType="begin">
                <w:fldData xml:space="preserve">PEVuZE5vdGU+PENpdGU+PEF1dGhvcj5aYWtyaXlhPC9BdXRob3I+PFllYXI+MjAwNDwvWWVhcj48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aYWtyaXlhPC9BdXRob3I+PFllYXI+MjAwNDwvWWVhcj48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51]</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6DCEA775" w14:textId="164D6829"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SA</w:t>
            </w:r>
          </w:p>
        </w:tc>
        <w:tc>
          <w:tcPr>
            <w:tcW w:w="2410" w:type="dxa"/>
            <w:vAlign w:val="bottom"/>
          </w:tcPr>
          <w:p w14:paraId="2BFB2AB7" w14:textId="0BA80E14"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5DA28805" w14:textId="1FB0E17C"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6/66</w:t>
            </w:r>
          </w:p>
        </w:tc>
        <w:tc>
          <w:tcPr>
            <w:tcW w:w="1418" w:type="dxa"/>
            <w:vAlign w:val="bottom"/>
          </w:tcPr>
          <w:p w14:paraId="3F4903FB" w14:textId="736F9B2A"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8.29/NA</w:t>
            </w:r>
          </w:p>
        </w:tc>
        <w:tc>
          <w:tcPr>
            <w:tcW w:w="2268" w:type="dxa"/>
            <w:vAlign w:val="bottom"/>
          </w:tcPr>
          <w:p w14:paraId="6F2A77B1" w14:textId="07CA4B89"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Surgery-hip fracture </w:t>
            </w:r>
          </w:p>
        </w:tc>
        <w:tc>
          <w:tcPr>
            <w:tcW w:w="2409" w:type="dxa"/>
            <w:vAlign w:val="bottom"/>
          </w:tcPr>
          <w:p w14:paraId="3F9B3A2B" w14:textId="2FBDED70"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tc>
      </w:tr>
      <w:tr w:rsidR="00CA6A00" w:rsidRPr="00CA6A00" w14:paraId="105FFB78" w14:textId="3072B2BE" w:rsidTr="00393034">
        <w:tc>
          <w:tcPr>
            <w:tcW w:w="2122" w:type="dxa"/>
            <w:vAlign w:val="bottom"/>
          </w:tcPr>
          <w:p w14:paraId="0074A755" w14:textId="76C9AFFC"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Ziman 2020</w:t>
            </w:r>
            <w:r w:rsidR="000E475D" w:rsidRPr="00CA6A00">
              <w:rPr>
                <w:rFonts w:ascii="Times New Roman" w:hAnsi="Times New Roman" w:cs="Times New Roman"/>
                <w:color w:val="000000" w:themeColor="text1"/>
                <w:sz w:val="18"/>
                <w:szCs w:val="18"/>
              </w:rPr>
              <w:fldChar w:fldCharType="begin">
                <w:fldData xml:space="preserve">PEVuZE5vdGU+PENpdGU+PEF1dGhvcj5aaW1hbjwvQXV0aG9yPjxZZWFyPjIwMjA8L1llYXI+PFJl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aaW1hbjwvQXV0aG9yPjxZZWFyPjIwMjA8L1llYXI+PFJl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52]</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1644294B" w14:textId="298ED300"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SA</w:t>
            </w:r>
          </w:p>
        </w:tc>
        <w:tc>
          <w:tcPr>
            <w:tcW w:w="2410" w:type="dxa"/>
            <w:vAlign w:val="bottom"/>
          </w:tcPr>
          <w:p w14:paraId="4FF0EBAD" w14:textId="712D0033"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688E317C" w14:textId="637DA0BB"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63/662</w:t>
            </w:r>
          </w:p>
        </w:tc>
        <w:tc>
          <w:tcPr>
            <w:tcW w:w="1418" w:type="dxa"/>
            <w:vAlign w:val="bottom"/>
          </w:tcPr>
          <w:p w14:paraId="320D5E47" w14:textId="5532D318"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2.7/6</w:t>
            </w:r>
          </w:p>
        </w:tc>
        <w:tc>
          <w:tcPr>
            <w:tcW w:w="2268" w:type="dxa"/>
            <w:vAlign w:val="bottom"/>
          </w:tcPr>
          <w:p w14:paraId="45E6A9C7" w14:textId="4F4449E6"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Surgery-non-cardiac </w:t>
            </w:r>
          </w:p>
        </w:tc>
        <w:tc>
          <w:tcPr>
            <w:tcW w:w="2409" w:type="dxa"/>
            <w:vAlign w:val="bottom"/>
          </w:tcPr>
          <w:p w14:paraId="11258C1B" w14:textId="2A2A5820"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tc>
      </w:tr>
      <w:tr w:rsidR="00CA6A00" w:rsidRPr="00CA6A00" w14:paraId="66C66C7E" w14:textId="7DA9B03A" w:rsidTr="00393034">
        <w:tc>
          <w:tcPr>
            <w:tcW w:w="2122" w:type="dxa"/>
            <w:vAlign w:val="bottom"/>
          </w:tcPr>
          <w:p w14:paraId="4D3ED8AD" w14:textId="6B574612"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Zipprich 2020</w:t>
            </w:r>
            <w:r w:rsidR="000E475D" w:rsidRPr="00CA6A00">
              <w:rPr>
                <w:rFonts w:ascii="Times New Roman" w:hAnsi="Times New Roman" w:cs="Times New Roman"/>
                <w:color w:val="000000" w:themeColor="text1"/>
                <w:sz w:val="18"/>
                <w:szCs w:val="18"/>
              </w:rPr>
              <w:fldChar w:fldCharType="begin">
                <w:fldData xml:space="preserve">PEVuZE5vdGU+PENpdGU+PEF1dGhvcj5aaXBwcmljaDwvQXV0aG9yPjxZZWFyPjIwMjA8L1llYXI+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</w:fldData>
              </w:fldChar>
            </w:r>
            <w:r w:rsidR="00203ADF" w:rsidRPr="00CA6A00">
              <w:rPr>
                <w:rFonts w:ascii="Times New Roman" w:hAnsi="Times New Roman" w:cs="Times New Roman"/>
                <w:color w:val="000000" w:themeColor="text1"/>
                <w:sz w:val="18"/>
                <w:szCs w:val="18"/>
              </w:rPr>
              <w:instrText xml:space="preserve"> ADDIN EN.CITE </w:instrText>
            </w:r>
            <w:r w:rsidR="00203ADF" w:rsidRPr="00CA6A00">
              <w:rPr>
                <w:rFonts w:ascii="Times New Roman" w:hAnsi="Times New Roman" w:cs="Times New Roman"/>
                <w:color w:val="000000" w:themeColor="text1"/>
                <w:sz w:val="18"/>
                <w:szCs w:val="18"/>
              </w:rPr>
              <w:fldChar w:fldCharType="begin">
                <w:fldData xml:space="preserve">PEVuZE5vdGU+PENpdGU+PEF1dGhvcj5aaXBwcmljaDwvQXV0aG9yPjxZZWFyPjIwMjA8L1llYXI+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</w:fldData>
              </w:fldChar>
            </w:r>
            <w:r w:rsidR="00203ADF" w:rsidRPr="00CA6A00">
              <w:rPr>
                <w:rFonts w:ascii="Times New Roman" w:hAnsi="Times New Roman" w:cs="Times New Roman"/>
                <w:color w:val="000000" w:themeColor="text1"/>
                <w:sz w:val="18"/>
                <w:szCs w:val="18"/>
              </w:rPr>
              <w:instrText xml:space="preserve"> ADDIN EN.CITE.DATA </w:instrText>
            </w:r>
            <w:r w:rsidR="00203ADF" w:rsidRPr="00CA6A00">
              <w:rPr>
                <w:rFonts w:ascii="Times New Roman" w:hAnsi="Times New Roman" w:cs="Times New Roman"/>
                <w:color w:val="000000" w:themeColor="text1"/>
                <w:sz w:val="18"/>
                <w:szCs w:val="18"/>
              </w:rPr>
            </w:r>
            <w:r w:rsidR="00203ADF" w:rsidRPr="00CA6A00">
              <w:rPr>
                <w:rFonts w:ascii="Times New Roman" w:hAnsi="Times New Roman" w:cs="Times New Roman"/>
                <w:color w:val="000000" w:themeColor="text1"/>
                <w:sz w:val="18"/>
                <w:szCs w:val="18"/>
              </w:rPr>
              <w:fldChar w:fldCharType="end"/>
            </w:r>
            <w:r w:rsidR="000E475D" w:rsidRPr="00CA6A00">
              <w:rPr>
                <w:rFonts w:ascii="Times New Roman" w:hAnsi="Times New Roman" w:cs="Times New Roman"/>
                <w:color w:val="000000" w:themeColor="text1"/>
                <w:sz w:val="18"/>
                <w:szCs w:val="18"/>
              </w:rPr>
            </w:r>
            <w:r w:rsidR="000E475D" w:rsidRPr="00CA6A00">
              <w:rPr>
                <w:rFonts w:ascii="Times New Roman" w:hAnsi="Times New Roman" w:cs="Times New Roman"/>
                <w:color w:val="000000" w:themeColor="text1"/>
                <w:sz w:val="18"/>
                <w:szCs w:val="18"/>
              </w:rPr>
              <w:fldChar w:fldCharType="separate"/>
            </w:r>
            <w:r w:rsidR="00203ADF" w:rsidRPr="00CA6A00">
              <w:rPr>
                <w:rFonts w:ascii="Times New Roman" w:hAnsi="Times New Roman" w:cs="Times New Roman"/>
                <w:noProof/>
                <w:color w:val="000000" w:themeColor="text1"/>
                <w:sz w:val="18"/>
                <w:szCs w:val="18"/>
              </w:rPr>
              <w:t>[253]</w:t>
            </w:r>
            <w:r w:rsidR="000E475D" w:rsidRPr="00CA6A00">
              <w:rPr>
                <w:rFonts w:ascii="Times New Roman" w:hAnsi="Times New Roman" w:cs="Times New Roman"/>
                <w:color w:val="000000" w:themeColor="text1"/>
                <w:sz w:val="18"/>
                <w:szCs w:val="18"/>
              </w:rPr>
              <w:fldChar w:fldCharType="end"/>
            </w:r>
          </w:p>
        </w:tc>
        <w:tc>
          <w:tcPr>
            <w:tcW w:w="2126" w:type="dxa"/>
            <w:vAlign w:val="bottom"/>
          </w:tcPr>
          <w:p w14:paraId="7F0B3385" w14:textId="674164AA"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ermany</w:t>
            </w:r>
          </w:p>
        </w:tc>
        <w:tc>
          <w:tcPr>
            <w:tcW w:w="2410" w:type="dxa"/>
            <w:vAlign w:val="bottom"/>
          </w:tcPr>
          <w:p w14:paraId="6BC46AE0" w14:textId="1530644F"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rospective cohort</w:t>
            </w:r>
          </w:p>
        </w:tc>
        <w:tc>
          <w:tcPr>
            <w:tcW w:w="1417" w:type="dxa"/>
            <w:vAlign w:val="bottom"/>
          </w:tcPr>
          <w:p w14:paraId="6945136D" w14:textId="3DD1E0CF"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88/303</w:t>
            </w:r>
          </w:p>
        </w:tc>
        <w:tc>
          <w:tcPr>
            <w:tcW w:w="1418" w:type="dxa"/>
            <w:vAlign w:val="bottom"/>
          </w:tcPr>
          <w:p w14:paraId="1A0726C6" w14:textId="6A32D307"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4.1/8.4</w:t>
            </w:r>
          </w:p>
        </w:tc>
        <w:tc>
          <w:tcPr>
            <w:tcW w:w="2268" w:type="dxa"/>
            <w:vAlign w:val="bottom"/>
          </w:tcPr>
          <w:p w14:paraId="1F673C2B" w14:textId="1D31053F"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In-patient care, excluding psychiatric wards</w:t>
            </w:r>
          </w:p>
        </w:tc>
        <w:tc>
          <w:tcPr>
            <w:tcW w:w="2409" w:type="dxa"/>
            <w:vAlign w:val="bottom"/>
          </w:tcPr>
          <w:p w14:paraId="1EBF9F31" w14:textId="77777777"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w:t>
            </w:r>
          </w:p>
          <w:p w14:paraId="6F2477FD" w14:textId="384AD46C" w:rsidR="00F129B1" w:rsidRPr="00CA6A00" w:rsidRDefault="00F129B1" w:rsidP="00F129B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M-ICU</w:t>
            </w:r>
          </w:p>
        </w:tc>
      </w:tr>
    </w:tbl>
    <w:p w14:paraId="2C5A008A" w14:textId="273C68CA" w:rsidR="00932E9C" w:rsidRPr="00CA6A00" w:rsidRDefault="00C61F96" w:rsidP="000550DF">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Footnote: </w:t>
      </w:r>
      <w:r w:rsidR="009A1949" w:rsidRPr="00CA6A00">
        <w:rPr>
          <w:rFonts w:ascii="Times New Roman" w:hAnsi="Times New Roman" w:cs="Times New Roman"/>
          <w:color w:val="000000" w:themeColor="text1"/>
          <w:sz w:val="18"/>
          <w:szCs w:val="18"/>
        </w:rPr>
        <w:t>Age</w:t>
      </w:r>
      <w:r w:rsidR="00695EF9" w:rsidRPr="00CA6A00">
        <w:rPr>
          <w:rFonts w:ascii="Times New Roman" w:hAnsi="Times New Roman" w:cs="Times New Roman"/>
          <w:color w:val="000000" w:themeColor="text1"/>
          <w:sz w:val="18"/>
          <w:szCs w:val="18"/>
        </w:rPr>
        <w:t xml:space="preserve">: mean(sd), </w:t>
      </w:r>
      <w:r w:rsidR="00807A84" w:rsidRPr="00CA6A00">
        <w:rPr>
          <w:rFonts w:ascii="Times New Roman" w:hAnsi="Times New Roman" w:cs="Times New Roman"/>
          <w:color w:val="000000" w:themeColor="text1"/>
          <w:sz w:val="18"/>
          <w:szCs w:val="18"/>
        </w:rPr>
        <w:t>may</w:t>
      </w:r>
      <w:r w:rsidR="00695EF9" w:rsidRPr="00CA6A00">
        <w:rPr>
          <w:rFonts w:ascii="Times New Roman" w:hAnsi="Times New Roman" w:cs="Times New Roman"/>
          <w:color w:val="000000" w:themeColor="text1"/>
          <w:sz w:val="18"/>
          <w:szCs w:val="18"/>
        </w:rPr>
        <w:t xml:space="preserve"> be </w:t>
      </w:r>
      <w:r w:rsidR="00F14DEB" w:rsidRPr="00CA6A00">
        <w:rPr>
          <w:rFonts w:ascii="Times New Roman" w:hAnsi="Times New Roman" w:cs="Times New Roman"/>
          <w:color w:val="000000" w:themeColor="text1"/>
          <w:sz w:val="18"/>
          <w:szCs w:val="18"/>
        </w:rPr>
        <w:t xml:space="preserve">less than </w:t>
      </w:r>
      <w:r w:rsidR="00807A84" w:rsidRPr="00CA6A00">
        <w:rPr>
          <w:rFonts w:ascii="Times New Roman" w:hAnsi="Times New Roman" w:cs="Times New Roman"/>
          <w:color w:val="000000" w:themeColor="text1"/>
          <w:sz w:val="18"/>
          <w:szCs w:val="18"/>
        </w:rPr>
        <w:t xml:space="preserve">60 </w:t>
      </w:r>
      <w:r w:rsidR="00F14DEB" w:rsidRPr="00CA6A00">
        <w:rPr>
          <w:rFonts w:ascii="Times New Roman" w:hAnsi="Times New Roman" w:cs="Times New Roman"/>
          <w:color w:val="000000" w:themeColor="text1"/>
          <w:sz w:val="18"/>
          <w:szCs w:val="18"/>
        </w:rPr>
        <w:t xml:space="preserve">when converted from </w:t>
      </w:r>
      <w:r w:rsidRPr="00CA6A00">
        <w:rPr>
          <w:rFonts w:ascii="Times New Roman" w:hAnsi="Times New Roman" w:cs="Times New Roman"/>
          <w:color w:val="000000" w:themeColor="text1"/>
          <w:sz w:val="18"/>
          <w:szCs w:val="18"/>
        </w:rPr>
        <w:t>median (</w:t>
      </w:r>
      <w:r w:rsidR="00F14DEB" w:rsidRPr="00CA6A00">
        <w:rPr>
          <w:rFonts w:ascii="Times New Roman" w:hAnsi="Times New Roman" w:cs="Times New Roman"/>
          <w:color w:val="000000" w:themeColor="text1"/>
          <w:sz w:val="18"/>
          <w:szCs w:val="18"/>
        </w:rPr>
        <w:t>IQR) to mean(sd)</w:t>
      </w:r>
      <w:r w:rsidRPr="00CA6A00">
        <w:rPr>
          <w:rFonts w:ascii="Times New Roman" w:hAnsi="Times New Roman" w:cs="Times New Roman"/>
          <w:color w:val="000000" w:themeColor="text1"/>
          <w:sz w:val="18"/>
          <w:szCs w:val="18"/>
        </w:rPr>
        <w:t xml:space="preserve">. ED: </w:t>
      </w:r>
    </w:p>
    <w:p w14:paraId="64791348" w14:textId="77777777" w:rsidR="005E6ACD" w:rsidRPr="004D7898" w:rsidRDefault="005E6ACD" w:rsidP="000550DF">
      <w:pPr>
        <w:rPr>
          <w:rFonts w:ascii="Times New Roman" w:hAnsi="Times New Roman" w:cs="Times New Roman"/>
          <w:color w:val="000000" w:themeColor="text1"/>
          <w:sz w:val="24"/>
          <w:szCs w:val="24"/>
        </w:rPr>
      </w:pPr>
    </w:p>
    <w:p w14:paraId="69EEB1DC" w14:textId="3F9E3A37" w:rsidR="000550DF" w:rsidRPr="004D7898" w:rsidRDefault="00932E9C" w:rsidP="00EC5491">
      <w:pPr>
        <w:pStyle w:val="Heading1"/>
        <w:rPr>
          <w:rFonts w:ascii="Times New Roman" w:hAnsi="Times New Roman" w:cs="Times New Roman"/>
          <w:color w:val="000000" w:themeColor="text1"/>
          <w:sz w:val="24"/>
          <w:szCs w:val="24"/>
        </w:rPr>
      </w:pPr>
      <w:bookmarkStart w:id="6" w:name="_Toc190266391"/>
      <w:r w:rsidRPr="004D7898">
        <w:rPr>
          <w:rFonts w:ascii="Times New Roman" w:hAnsi="Times New Roman" w:cs="Times New Roman"/>
          <w:color w:val="000000" w:themeColor="text1"/>
          <w:sz w:val="24"/>
          <w:szCs w:val="24"/>
        </w:rPr>
        <w:t>Table S</w:t>
      </w:r>
      <w:r w:rsidR="001E4D50" w:rsidRPr="004D7898">
        <w:rPr>
          <w:rFonts w:ascii="Times New Roman" w:hAnsi="Times New Roman" w:cs="Times New Roman"/>
          <w:color w:val="000000" w:themeColor="text1"/>
          <w:sz w:val="24"/>
          <w:szCs w:val="24"/>
        </w:rPr>
        <w:t>6</w:t>
      </w:r>
      <w:r w:rsidRPr="004D7898">
        <w:rPr>
          <w:rFonts w:ascii="Times New Roman" w:hAnsi="Times New Roman" w:cs="Times New Roman"/>
          <w:color w:val="000000" w:themeColor="text1"/>
          <w:sz w:val="24"/>
          <w:szCs w:val="24"/>
        </w:rPr>
        <w:t xml:space="preserve">. </w:t>
      </w:r>
      <w:r w:rsidR="000550DF" w:rsidRPr="004D7898">
        <w:rPr>
          <w:rFonts w:ascii="Times New Roman" w:hAnsi="Times New Roman" w:cs="Times New Roman"/>
          <w:color w:val="000000" w:themeColor="text1"/>
          <w:sz w:val="24"/>
          <w:szCs w:val="24"/>
        </w:rPr>
        <w:t xml:space="preserve">Summary of included studies on </w:t>
      </w:r>
      <w:r w:rsidR="00AE17FA" w:rsidRPr="004D7898">
        <w:rPr>
          <w:rFonts w:ascii="Times New Roman" w:hAnsi="Times New Roman" w:cs="Times New Roman"/>
          <w:color w:val="000000" w:themeColor="text1"/>
          <w:sz w:val="24"/>
          <w:szCs w:val="24"/>
        </w:rPr>
        <w:t>l</w:t>
      </w:r>
      <w:r w:rsidR="00AE17FA" w:rsidRPr="004D7898">
        <w:rPr>
          <w:rFonts w:ascii="Times New Roman" w:hAnsi="Times New Roman" w:cs="Times New Roman"/>
          <w:color w:val="000000" w:themeColor="text1"/>
          <w:sz w:val="24"/>
          <w:szCs w:val="24"/>
        </w:rPr>
        <w:t>ong-term clinical outcomes of delirium after hospital discharge</w:t>
      </w:r>
      <w:bookmarkEnd w:id="6"/>
    </w:p>
    <w:tbl>
      <w:tblPr>
        <w:tblStyle w:val="TableGrid"/>
        <w:tblW w:w="12879" w:type="dxa"/>
        <w:tblLook w:val="04A0" w:firstRow="1" w:lastRow="0" w:firstColumn="1" w:lastColumn="0" w:noHBand="0" w:noVBand="1"/>
      </w:tblPr>
      <w:tblGrid>
        <w:gridCol w:w="1943"/>
        <w:gridCol w:w="1275"/>
        <w:gridCol w:w="1340"/>
        <w:gridCol w:w="1273"/>
        <w:gridCol w:w="950"/>
        <w:gridCol w:w="991"/>
        <w:gridCol w:w="991"/>
        <w:gridCol w:w="913"/>
        <w:gridCol w:w="1219"/>
        <w:gridCol w:w="972"/>
        <w:gridCol w:w="1012"/>
      </w:tblGrid>
      <w:tr w:rsidR="00413CE5" w:rsidRPr="00CA6A00" w14:paraId="0C1AD27F" w14:textId="77777777" w:rsidTr="007C206C">
        <w:trPr>
          <w:trHeight w:val="258"/>
        </w:trPr>
        <w:tc>
          <w:tcPr>
            <w:tcW w:w="1943" w:type="dxa"/>
            <w:vMerge w:val="restart"/>
          </w:tcPr>
          <w:p w14:paraId="4509411C"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linical outcomes</w:t>
            </w:r>
          </w:p>
        </w:tc>
        <w:tc>
          <w:tcPr>
            <w:tcW w:w="1275" w:type="dxa"/>
            <w:vMerge w:val="restart"/>
          </w:tcPr>
          <w:p w14:paraId="0F13BA3F"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Assessment </w:t>
            </w:r>
          </w:p>
        </w:tc>
        <w:tc>
          <w:tcPr>
            <w:tcW w:w="1340" w:type="dxa"/>
            <w:vMerge w:val="restart"/>
          </w:tcPr>
          <w:p w14:paraId="02DCCC05"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Outcome </w:t>
            </w:r>
          </w:p>
        </w:tc>
        <w:tc>
          <w:tcPr>
            <w:tcW w:w="1273" w:type="dxa"/>
            <w:vMerge w:val="restart"/>
          </w:tcPr>
          <w:p w14:paraId="6B8B9A14"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Data type </w:t>
            </w:r>
          </w:p>
        </w:tc>
        <w:tc>
          <w:tcPr>
            <w:tcW w:w="950" w:type="dxa"/>
            <w:vMerge w:val="restart"/>
          </w:tcPr>
          <w:p w14:paraId="65A2EF4C"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Total number of studies</w:t>
            </w:r>
          </w:p>
        </w:tc>
        <w:tc>
          <w:tcPr>
            <w:tcW w:w="1982" w:type="dxa"/>
            <w:gridSpan w:val="2"/>
          </w:tcPr>
          <w:p w14:paraId="36C31518"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ollow-up sample</w:t>
            </w:r>
          </w:p>
        </w:tc>
        <w:tc>
          <w:tcPr>
            <w:tcW w:w="913" w:type="dxa"/>
            <w:vMerge w:val="restart"/>
          </w:tcPr>
          <w:p w14:paraId="750D156E"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Total sample size</w:t>
            </w:r>
          </w:p>
        </w:tc>
        <w:tc>
          <w:tcPr>
            <w:tcW w:w="3203" w:type="dxa"/>
            <w:gridSpan w:val="3"/>
          </w:tcPr>
          <w:p w14:paraId="11FC0364"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ollow-up duration</w:t>
            </w:r>
          </w:p>
        </w:tc>
      </w:tr>
      <w:tr w:rsidR="00413CE5" w:rsidRPr="00CA6A00" w14:paraId="76AEF8C9" w14:textId="77777777" w:rsidTr="007C206C">
        <w:trPr>
          <w:trHeight w:val="137"/>
        </w:trPr>
        <w:tc>
          <w:tcPr>
            <w:tcW w:w="1943" w:type="dxa"/>
            <w:vMerge/>
          </w:tcPr>
          <w:p w14:paraId="7C0A0A54" w14:textId="77777777" w:rsidR="00997C7E" w:rsidRPr="00CA6A00" w:rsidRDefault="00997C7E" w:rsidP="007C206C">
            <w:pPr>
              <w:rPr>
                <w:rFonts w:ascii="Times New Roman" w:hAnsi="Times New Roman" w:cs="Times New Roman"/>
                <w:color w:val="000000" w:themeColor="text1"/>
                <w:sz w:val="18"/>
                <w:szCs w:val="18"/>
              </w:rPr>
            </w:pPr>
          </w:p>
        </w:tc>
        <w:tc>
          <w:tcPr>
            <w:tcW w:w="1275" w:type="dxa"/>
            <w:vMerge/>
          </w:tcPr>
          <w:p w14:paraId="283B4190" w14:textId="77777777" w:rsidR="00997C7E" w:rsidRPr="00CA6A00" w:rsidRDefault="00997C7E" w:rsidP="007C206C">
            <w:pPr>
              <w:rPr>
                <w:rFonts w:ascii="Times New Roman" w:hAnsi="Times New Roman" w:cs="Times New Roman"/>
                <w:color w:val="000000" w:themeColor="text1"/>
                <w:sz w:val="18"/>
                <w:szCs w:val="18"/>
              </w:rPr>
            </w:pPr>
          </w:p>
        </w:tc>
        <w:tc>
          <w:tcPr>
            <w:tcW w:w="1340" w:type="dxa"/>
            <w:vMerge/>
          </w:tcPr>
          <w:p w14:paraId="044EED56" w14:textId="77777777" w:rsidR="00997C7E" w:rsidRPr="00CA6A00" w:rsidRDefault="00997C7E" w:rsidP="007C206C">
            <w:pPr>
              <w:rPr>
                <w:rFonts w:ascii="Times New Roman" w:hAnsi="Times New Roman" w:cs="Times New Roman"/>
                <w:color w:val="000000" w:themeColor="text1"/>
                <w:sz w:val="18"/>
                <w:szCs w:val="18"/>
              </w:rPr>
            </w:pPr>
          </w:p>
        </w:tc>
        <w:tc>
          <w:tcPr>
            <w:tcW w:w="1273" w:type="dxa"/>
            <w:vMerge/>
          </w:tcPr>
          <w:p w14:paraId="62F39C4F" w14:textId="77777777" w:rsidR="00997C7E" w:rsidRPr="00CA6A00" w:rsidRDefault="00997C7E" w:rsidP="007C206C">
            <w:pPr>
              <w:rPr>
                <w:rFonts w:ascii="Times New Roman" w:hAnsi="Times New Roman" w:cs="Times New Roman"/>
                <w:color w:val="000000" w:themeColor="text1"/>
                <w:sz w:val="18"/>
                <w:szCs w:val="18"/>
              </w:rPr>
            </w:pPr>
          </w:p>
        </w:tc>
        <w:tc>
          <w:tcPr>
            <w:tcW w:w="950" w:type="dxa"/>
            <w:vMerge/>
          </w:tcPr>
          <w:p w14:paraId="36C07903" w14:textId="77777777" w:rsidR="00997C7E" w:rsidRPr="00CA6A00" w:rsidRDefault="00997C7E" w:rsidP="007C206C">
            <w:pPr>
              <w:rPr>
                <w:rFonts w:ascii="Times New Roman" w:hAnsi="Times New Roman" w:cs="Times New Roman"/>
                <w:color w:val="000000" w:themeColor="text1"/>
                <w:sz w:val="18"/>
                <w:szCs w:val="18"/>
              </w:rPr>
            </w:pPr>
          </w:p>
        </w:tc>
        <w:tc>
          <w:tcPr>
            <w:tcW w:w="991" w:type="dxa"/>
          </w:tcPr>
          <w:p w14:paraId="10EF3AAA"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elirium</w:t>
            </w:r>
          </w:p>
        </w:tc>
        <w:tc>
          <w:tcPr>
            <w:tcW w:w="991" w:type="dxa"/>
          </w:tcPr>
          <w:p w14:paraId="44AA45AD"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o-delirium</w:t>
            </w:r>
          </w:p>
        </w:tc>
        <w:tc>
          <w:tcPr>
            <w:tcW w:w="913" w:type="dxa"/>
            <w:vMerge/>
          </w:tcPr>
          <w:p w14:paraId="533FE759" w14:textId="77777777" w:rsidR="00997C7E" w:rsidRPr="00CA6A00" w:rsidRDefault="00997C7E" w:rsidP="007C206C">
            <w:pPr>
              <w:rPr>
                <w:rFonts w:ascii="Times New Roman" w:hAnsi="Times New Roman" w:cs="Times New Roman"/>
                <w:color w:val="000000" w:themeColor="text1"/>
                <w:sz w:val="18"/>
                <w:szCs w:val="18"/>
              </w:rPr>
            </w:pPr>
          </w:p>
        </w:tc>
        <w:tc>
          <w:tcPr>
            <w:tcW w:w="1219" w:type="dxa"/>
          </w:tcPr>
          <w:p w14:paraId="559B1194"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Average duration (month)</w:t>
            </w:r>
          </w:p>
        </w:tc>
        <w:tc>
          <w:tcPr>
            <w:tcW w:w="972" w:type="dxa"/>
          </w:tcPr>
          <w:p w14:paraId="38FE4936"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in</w:t>
            </w:r>
          </w:p>
          <w:p w14:paraId="0E4B6C6B"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onth)</w:t>
            </w:r>
          </w:p>
        </w:tc>
        <w:tc>
          <w:tcPr>
            <w:tcW w:w="1012" w:type="dxa"/>
          </w:tcPr>
          <w:p w14:paraId="7E8B0980"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ax</w:t>
            </w:r>
          </w:p>
          <w:p w14:paraId="36F88264"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onth)</w:t>
            </w:r>
          </w:p>
        </w:tc>
      </w:tr>
      <w:tr w:rsidR="00413CE5" w:rsidRPr="00CA6A00" w14:paraId="63BEEC4D" w14:textId="77777777" w:rsidTr="007C206C">
        <w:trPr>
          <w:trHeight w:val="258"/>
        </w:trPr>
        <w:tc>
          <w:tcPr>
            <w:tcW w:w="1943" w:type="dxa"/>
            <w:vMerge w:val="restart"/>
          </w:tcPr>
          <w:p w14:paraId="318B3BA5"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gnition</w:t>
            </w:r>
          </w:p>
        </w:tc>
        <w:tc>
          <w:tcPr>
            <w:tcW w:w="1275" w:type="dxa"/>
            <w:vMerge w:val="restart"/>
          </w:tcPr>
          <w:p w14:paraId="457BEFE6"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Objective </w:t>
            </w:r>
          </w:p>
        </w:tc>
        <w:tc>
          <w:tcPr>
            <w:tcW w:w="1340" w:type="dxa"/>
            <w:vMerge w:val="restart"/>
          </w:tcPr>
          <w:p w14:paraId="3EAF24EB"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Change </w:t>
            </w:r>
          </w:p>
        </w:tc>
        <w:tc>
          <w:tcPr>
            <w:tcW w:w="1273" w:type="dxa"/>
          </w:tcPr>
          <w:p w14:paraId="60282775"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tegorical</w:t>
            </w:r>
          </w:p>
        </w:tc>
        <w:tc>
          <w:tcPr>
            <w:tcW w:w="950" w:type="dxa"/>
          </w:tcPr>
          <w:p w14:paraId="7F7E9668"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w:t>
            </w:r>
          </w:p>
        </w:tc>
        <w:tc>
          <w:tcPr>
            <w:tcW w:w="991" w:type="dxa"/>
          </w:tcPr>
          <w:p w14:paraId="365D0AFE"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405</w:t>
            </w:r>
          </w:p>
        </w:tc>
        <w:tc>
          <w:tcPr>
            <w:tcW w:w="991" w:type="dxa"/>
          </w:tcPr>
          <w:p w14:paraId="2A7B8BD0"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383</w:t>
            </w:r>
          </w:p>
        </w:tc>
        <w:tc>
          <w:tcPr>
            <w:tcW w:w="913" w:type="dxa"/>
          </w:tcPr>
          <w:p w14:paraId="60AF86B9"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788</w:t>
            </w:r>
          </w:p>
        </w:tc>
        <w:tc>
          <w:tcPr>
            <w:tcW w:w="1219" w:type="dxa"/>
          </w:tcPr>
          <w:p w14:paraId="48D05115"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4.45</w:t>
            </w:r>
          </w:p>
        </w:tc>
        <w:tc>
          <w:tcPr>
            <w:tcW w:w="972" w:type="dxa"/>
          </w:tcPr>
          <w:p w14:paraId="7AC35F5A"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w:t>
            </w:r>
          </w:p>
        </w:tc>
        <w:tc>
          <w:tcPr>
            <w:tcW w:w="1012" w:type="dxa"/>
          </w:tcPr>
          <w:p w14:paraId="342DFFE6"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2</w:t>
            </w:r>
          </w:p>
        </w:tc>
      </w:tr>
      <w:tr w:rsidR="00413CE5" w:rsidRPr="00CA6A00" w14:paraId="39BA1EE3" w14:textId="77777777" w:rsidTr="007C206C">
        <w:trPr>
          <w:trHeight w:val="137"/>
        </w:trPr>
        <w:tc>
          <w:tcPr>
            <w:tcW w:w="1943" w:type="dxa"/>
            <w:vMerge/>
            <w:vAlign w:val="bottom"/>
          </w:tcPr>
          <w:p w14:paraId="2E7C2655" w14:textId="77777777" w:rsidR="00997C7E" w:rsidRPr="00CA6A00" w:rsidRDefault="00997C7E" w:rsidP="007C206C">
            <w:pPr>
              <w:rPr>
                <w:rFonts w:ascii="Times New Roman" w:hAnsi="Times New Roman" w:cs="Times New Roman"/>
                <w:color w:val="000000" w:themeColor="text1"/>
                <w:sz w:val="18"/>
                <w:szCs w:val="18"/>
              </w:rPr>
            </w:pPr>
          </w:p>
        </w:tc>
        <w:tc>
          <w:tcPr>
            <w:tcW w:w="1275" w:type="dxa"/>
            <w:vMerge/>
          </w:tcPr>
          <w:p w14:paraId="6BD754FB" w14:textId="77777777" w:rsidR="00997C7E" w:rsidRPr="00CA6A00" w:rsidRDefault="00997C7E" w:rsidP="007C206C">
            <w:pPr>
              <w:rPr>
                <w:rFonts w:ascii="Times New Roman" w:hAnsi="Times New Roman" w:cs="Times New Roman"/>
                <w:color w:val="000000" w:themeColor="text1"/>
                <w:sz w:val="18"/>
                <w:szCs w:val="18"/>
              </w:rPr>
            </w:pPr>
          </w:p>
        </w:tc>
        <w:tc>
          <w:tcPr>
            <w:tcW w:w="1340" w:type="dxa"/>
            <w:vMerge/>
          </w:tcPr>
          <w:p w14:paraId="3EE413AD" w14:textId="77777777" w:rsidR="00997C7E" w:rsidRPr="00CA6A00" w:rsidRDefault="00997C7E" w:rsidP="007C206C">
            <w:pPr>
              <w:rPr>
                <w:rFonts w:ascii="Times New Roman" w:hAnsi="Times New Roman" w:cs="Times New Roman"/>
                <w:color w:val="000000" w:themeColor="text1"/>
                <w:sz w:val="18"/>
                <w:szCs w:val="18"/>
              </w:rPr>
            </w:pPr>
          </w:p>
        </w:tc>
        <w:tc>
          <w:tcPr>
            <w:tcW w:w="1273" w:type="dxa"/>
          </w:tcPr>
          <w:p w14:paraId="4ED39C4E"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ntinuous</w:t>
            </w:r>
          </w:p>
        </w:tc>
        <w:tc>
          <w:tcPr>
            <w:tcW w:w="950" w:type="dxa"/>
          </w:tcPr>
          <w:p w14:paraId="2720289D"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3</w:t>
            </w:r>
          </w:p>
        </w:tc>
        <w:tc>
          <w:tcPr>
            <w:tcW w:w="991" w:type="dxa"/>
          </w:tcPr>
          <w:p w14:paraId="17C2E56E"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25</w:t>
            </w:r>
          </w:p>
        </w:tc>
        <w:tc>
          <w:tcPr>
            <w:tcW w:w="991" w:type="dxa"/>
          </w:tcPr>
          <w:p w14:paraId="2AE870FF"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881</w:t>
            </w:r>
          </w:p>
        </w:tc>
        <w:tc>
          <w:tcPr>
            <w:tcW w:w="913" w:type="dxa"/>
          </w:tcPr>
          <w:p w14:paraId="3243BDC8"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706</w:t>
            </w:r>
          </w:p>
        </w:tc>
        <w:tc>
          <w:tcPr>
            <w:tcW w:w="1219" w:type="dxa"/>
          </w:tcPr>
          <w:p w14:paraId="6BD45EA5"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1.82</w:t>
            </w:r>
          </w:p>
        </w:tc>
        <w:tc>
          <w:tcPr>
            <w:tcW w:w="972" w:type="dxa"/>
          </w:tcPr>
          <w:p w14:paraId="4D3FDA99"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w:t>
            </w:r>
          </w:p>
        </w:tc>
        <w:tc>
          <w:tcPr>
            <w:tcW w:w="1012" w:type="dxa"/>
          </w:tcPr>
          <w:p w14:paraId="25B206C3"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2</w:t>
            </w:r>
          </w:p>
        </w:tc>
      </w:tr>
      <w:tr w:rsidR="00413CE5" w:rsidRPr="00CA6A00" w14:paraId="3360830D" w14:textId="77777777" w:rsidTr="007C206C">
        <w:trPr>
          <w:trHeight w:val="137"/>
        </w:trPr>
        <w:tc>
          <w:tcPr>
            <w:tcW w:w="1943" w:type="dxa"/>
            <w:vMerge/>
            <w:vAlign w:val="bottom"/>
          </w:tcPr>
          <w:p w14:paraId="343FBF36" w14:textId="77777777" w:rsidR="00997C7E" w:rsidRPr="00CA6A00" w:rsidRDefault="00997C7E" w:rsidP="007C206C">
            <w:pPr>
              <w:rPr>
                <w:rFonts w:ascii="Times New Roman" w:hAnsi="Times New Roman" w:cs="Times New Roman"/>
                <w:color w:val="000000" w:themeColor="text1"/>
                <w:sz w:val="18"/>
                <w:szCs w:val="18"/>
              </w:rPr>
            </w:pPr>
          </w:p>
        </w:tc>
        <w:tc>
          <w:tcPr>
            <w:tcW w:w="1275" w:type="dxa"/>
            <w:vMerge/>
          </w:tcPr>
          <w:p w14:paraId="0C973ECE" w14:textId="77777777" w:rsidR="00997C7E" w:rsidRPr="00CA6A00" w:rsidRDefault="00997C7E" w:rsidP="007C206C">
            <w:pPr>
              <w:rPr>
                <w:rFonts w:ascii="Times New Roman" w:hAnsi="Times New Roman" w:cs="Times New Roman"/>
                <w:color w:val="000000" w:themeColor="text1"/>
                <w:sz w:val="18"/>
                <w:szCs w:val="18"/>
              </w:rPr>
            </w:pPr>
          </w:p>
        </w:tc>
        <w:tc>
          <w:tcPr>
            <w:tcW w:w="1340" w:type="dxa"/>
            <w:vMerge w:val="restart"/>
          </w:tcPr>
          <w:p w14:paraId="2151238E"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Performance </w:t>
            </w:r>
          </w:p>
        </w:tc>
        <w:tc>
          <w:tcPr>
            <w:tcW w:w="1273" w:type="dxa"/>
          </w:tcPr>
          <w:p w14:paraId="40CDB356"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tegorical</w:t>
            </w:r>
          </w:p>
        </w:tc>
        <w:tc>
          <w:tcPr>
            <w:tcW w:w="950" w:type="dxa"/>
          </w:tcPr>
          <w:p w14:paraId="2E65BF4A"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0</w:t>
            </w:r>
          </w:p>
        </w:tc>
        <w:tc>
          <w:tcPr>
            <w:tcW w:w="991" w:type="dxa"/>
          </w:tcPr>
          <w:p w14:paraId="10683395"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20</w:t>
            </w:r>
          </w:p>
        </w:tc>
        <w:tc>
          <w:tcPr>
            <w:tcW w:w="991" w:type="dxa"/>
          </w:tcPr>
          <w:p w14:paraId="088F895D"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085</w:t>
            </w:r>
          </w:p>
        </w:tc>
        <w:tc>
          <w:tcPr>
            <w:tcW w:w="913" w:type="dxa"/>
          </w:tcPr>
          <w:p w14:paraId="05956B0A"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905</w:t>
            </w:r>
          </w:p>
        </w:tc>
        <w:tc>
          <w:tcPr>
            <w:tcW w:w="1219" w:type="dxa"/>
          </w:tcPr>
          <w:p w14:paraId="5037FF3A"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3.48</w:t>
            </w:r>
          </w:p>
        </w:tc>
        <w:tc>
          <w:tcPr>
            <w:tcW w:w="972" w:type="dxa"/>
          </w:tcPr>
          <w:p w14:paraId="0F472E70"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67</w:t>
            </w:r>
          </w:p>
        </w:tc>
        <w:tc>
          <w:tcPr>
            <w:tcW w:w="1012" w:type="dxa"/>
          </w:tcPr>
          <w:p w14:paraId="38CD3469"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8</w:t>
            </w:r>
          </w:p>
        </w:tc>
      </w:tr>
      <w:tr w:rsidR="00413CE5" w:rsidRPr="00CA6A00" w14:paraId="6824AEE3" w14:textId="77777777" w:rsidTr="007C206C">
        <w:trPr>
          <w:trHeight w:val="137"/>
        </w:trPr>
        <w:tc>
          <w:tcPr>
            <w:tcW w:w="1943" w:type="dxa"/>
            <w:vMerge/>
            <w:vAlign w:val="bottom"/>
          </w:tcPr>
          <w:p w14:paraId="18905A93" w14:textId="77777777" w:rsidR="00997C7E" w:rsidRPr="00CA6A00" w:rsidRDefault="00997C7E" w:rsidP="007C206C">
            <w:pPr>
              <w:rPr>
                <w:rFonts w:ascii="Times New Roman" w:hAnsi="Times New Roman" w:cs="Times New Roman"/>
                <w:color w:val="000000" w:themeColor="text1"/>
                <w:sz w:val="18"/>
                <w:szCs w:val="18"/>
              </w:rPr>
            </w:pPr>
          </w:p>
        </w:tc>
        <w:tc>
          <w:tcPr>
            <w:tcW w:w="1275" w:type="dxa"/>
            <w:vMerge/>
          </w:tcPr>
          <w:p w14:paraId="74EF6C80" w14:textId="77777777" w:rsidR="00997C7E" w:rsidRPr="00CA6A00" w:rsidRDefault="00997C7E" w:rsidP="007C206C">
            <w:pPr>
              <w:rPr>
                <w:rFonts w:ascii="Times New Roman" w:hAnsi="Times New Roman" w:cs="Times New Roman"/>
                <w:color w:val="000000" w:themeColor="text1"/>
                <w:sz w:val="18"/>
                <w:szCs w:val="18"/>
              </w:rPr>
            </w:pPr>
          </w:p>
        </w:tc>
        <w:tc>
          <w:tcPr>
            <w:tcW w:w="1340" w:type="dxa"/>
            <w:vMerge/>
          </w:tcPr>
          <w:p w14:paraId="2022660F" w14:textId="77777777" w:rsidR="00997C7E" w:rsidRPr="00CA6A00" w:rsidRDefault="00997C7E" w:rsidP="007C206C">
            <w:pPr>
              <w:rPr>
                <w:rFonts w:ascii="Times New Roman" w:hAnsi="Times New Roman" w:cs="Times New Roman"/>
                <w:color w:val="000000" w:themeColor="text1"/>
                <w:sz w:val="18"/>
                <w:szCs w:val="18"/>
              </w:rPr>
            </w:pPr>
          </w:p>
        </w:tc>
        <w:tc>
          <w:tcPr>
            <w:tcW w:w="1273" w:type="dxa"/>
          </w:tcPr>
          <w:p w14:paraId="62B21527"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ntinuous</w:t>
            </w:r>
          </w:p>
        </w:tc>
        <w:tc>
          <w:tcPr>
            <w:tcW w:w="950" w:type="dxa"/>
          </w:tcPr>
          <w:p w14:paraId="64E272D9"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6</w:t>
            </w:r>
          </w:p>
        </w:tc>
        <w:tc>
          <w:tcPr>
            <w:tcW w:w="991" w:type="dxa"/>
          </w:tcPr>
          <w:p w14:paraId="5E5CEE6F"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283</w:t>
            </w:r>
          </w:p>
        </w:tc>
        <w:tc>
          <w:tcPr>
            <w:tcW w:w="991" w:type="dxa"/>
          </w:tcPr>
          <w:p w14:paraId="2E33FEFA"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4318</w:t>
            </w:r>
          </w:p>
        </w:tc>
        <w:tc>
          <w:tcPr>
            <w:tcW w:w="913" w:type="dxa"/>
          </w:tcPr>
          <w:p w14:paraId="1BC990D1"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601</w:t>
            </w:r>
          </w:p>
        </w:tc>
        <w:tc>
          <w:tcPr>
            <w:tcW w:w="1219" w:type="dxa"/>
          </w:tcPr>
          <w:p w14:paraId="1EC56D28"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3.83</w:t>
            </w:r>
          </w:p>
        </w:tc>
        <w:tc>
          <w:tcPr>
            <w:tcW w:w="972" w:type="dxa"/>
          </w:tcPr>
          <w:p w14:paraId="16F95919"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67</w:t>
            </w:r>
          </w:p>
        </w:tc>
        <w:tc>
          <w:tcPr>
            <w:tcW w:w="1012" w:type="dxa"/>
          </w:tcPr>
          <w:p w14:paraId="76DBC515"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2</w:t>
            </w:r>
          </w:p>
        </w:tc>
      </w:tr>
      <w:tr w:rsidR="00413CE5" w:rsidRPr="00CA6A00" w14:paraId="4AA1D595" w14:textId="77777777" w:rsidTr="007C206C">
        <w:trPr>
          <w:trHeight w:val="137"/>
        </w:trPr>
        <w:tc>
          <w:tcPr>
            <w:tcW w:w="1943" w:type="dxa"/>
            <w:vMerge/>
            <w:vAlign w:val="bottom"/>
          </w:tcPr>
          <w:p w14:paraId="625628D5" w14:textId="77777777" w:rsidR="00997C7E" w:rsidRPr="00CA6A00" w:rsidRDefault="00997C7E" w:rsidP="007C206C">
            <w:pPr>
              <w:rPr>
                <w:rFonts w:ascii="Times New Roman" w:hAnsi="Times New Roman" w:cs="Times New Roman"/>
                <w:color w:val="000000" w:themeColor="text1"/>
                <w:sz w:val="18"/>
                <w:szCs w:val="18"/>
              </w:rPr>
            </w:pPr>
          </w:p>
        </w:tc>
        <w:tc>
          <w:tcPr>
            <w:tcW w:w="1275" w:type="dxa"/>
            <w:vMerge/>
          </w:tcPr>
          <w:p w14:paraId="1E696293" w14:textId="77777777" w:rsidR="00997C7E" w:rsidRPr="00CA6A00" w:rsidRDefault="00997C7E" w:rsidP="007C206C">
            <w:pPr>
              <w:rPr>
                <w:rFonts w:ascii="Times New Roman" w:hAnsi="Times New Roman" w:cs="Times New Roman"/>
                <w:color w:val="000000" w:themeColor="text1"/>
                <w:sz w:val="18"/>
                <w:szCs w:val="18"/>
              </w:rPr>
            </w:pPr>
          </w:p>
        </w:tc>
        <w:tc>
          <w:tcPr>
            <w:tcW w:w="1340" w:type="dxa"/>
            <w:vMerge w:val="restart"/>
          </w:tcPr>
          <w:p w14:paraId="4BF76A28"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Performance </w:t>
            </w:r>
          </w:p>
        </w:tc>
        <w:tc>
          <w:tcPr>
            <w:tcW w:w="1273" w:type="dxa"/>
          </w:tcPr>
          <w:p w14:paraId="6DB068AE"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tegorical</w:t>
            </w:r>
          </w:p>
        </w:tc>
        <w:tc>
          <w:tcPr>
            <w:tcW w:w="950" w:type="dxa"/>
          </w:tcPr>
          <w:p w14:paraId="23ACC77C"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5</w:t>
            </w:r>
          </w:p>
        </w:tc>
        <w:tc>
          <w:tcPr>
            <w:tcW w:w="991" w:type="dxa"/>
          </w:tcPr>
          <w:p w14:paraId="366DA5A8"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38</w:t>
            </w:r>
          </w:p>
        </w:tc>
        <w:tc>
          <w:tcPr>
            <w:tcW w:w="991" w:type="dxa"/>
          </w:tcPr>
          <w:p w14:paraId="2778EE0E"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651</w:t>
            </w:r>
          </w:p>
        </w:tc>
        <w:tc>
          <w:tcPr>
            <w:tcW w:w="913" w:type="dxa"/>
          </w:tcPr>
          <w:p w14:paraId="655168A0"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489</w:t>
            </w:r>
          </w:p>
        </w:tc>
        <w:tc>
          <w:tcPr>
            <w:tcW w:w="1219" w:type="dxa"/>
          </w:tcPr>
          <w:p w14:paraId="7F279E49"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7.73</w:t>
            </w:r>
          </w:p>
        </w:tc>
        <w:tc>
          <w:tcPr>
            <w:tcW w:w="972" w:type="dxa"/>
          </w:tcPr>
          <w:p w14:paraId="2DF04065"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w:t>
            </w:r>
          </w:p>
        </w:tc>
        <w:tc>
          <w:tcPr>
            <w:tcW w:w="1012" w:type="dxa"/>
          </w:tcPr>
          <w:p w14:paraId="74E32F7D"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6</w:t>
            </w:r>
          </w:p>
        </w:tc>
      </w:tr>
      <w:tr w:rsidR="00413CE5" w:rsidRPr="00CA6A00" w14:paraId="3CE70D51" w14:textId="77777777" w:rsidTr="007C206C">
        <w:trPr>
          <w:trHeight w:val="137"/>
        </w:trPr>
        <w:tc>
          <w:tcPr>
            <w:tcW w:w="1943" w:type="dxa"/>
            <w:vMerge/>
            <w:vAlign w:val="bottom"/>
          </w:tcPr>
          <w:p w14:paraId="3D8B82AE" w14:textId="77777777" w:rsidR="00997C7E" w:rsidRPr="00CA6A00" w:rsidRDefault="00997C7E" w:rsidP="007C206C">
            <w:pPr>
              <w:rPr>
                <w:rFonts w:ascii="Times New Roman" w:hAnsi="Times New Roman" w:cs="Times New Roman"/>
                <w:color w:val="000000" w:themeColor="text1"/>
                <w:sz w:val="18"/>
                <w:szCs w:val="18"/>
              </w:rPr>
            </w:pPr>
          </w:p>
        </w:tc>
        <w:tc>
          <w:tcPr>
            <w:tcW w:w="1275" w:type="dxa"/>
            <w:vMerge/>
          </w:tcPr>
          <w:p w14:paraId="2C2126FA" w14:textId="77777777" w:rsidR="00997C7E" w:rsidRPr="00CA6A00" w:rsidRDefault="00997C7E" w:rsidP="007C206C">
            <w:pPr>
              <w:rPr>
                <w:rFonts w:ascii="Times New Roman" w:hAnsi="Times New Roman" w:cs="Times New Roman"/>
                <w:color w:val="000000" w:themeColor="text1"/>
                <w:sz w:val="18"/>
                <w:szCs w:val="18"/>
              </w:rPr>
            </w:pPr>
          </w:p>
        </w:tc>
        <w:tc>
          <w:tcPr>
            <w:tcW w:w="1340" w:type="dxa"/>
            <w:vMerge/>
          </w:tcPr>
          <w:p w14:paraId="0EE10F87" w14:textId="77777777" w:rsidR="00997C7E" w:rsidRPr="00CA6A00" w:rsidRDefault="00997C7E" w:rsidP="007C206C">
            <w:pPr>
              <w:rPr>
                <w:rFonts w:ascii="Times New Roman" w:hAnsi="Times New Roman" w:cs="Times New Roman"/>
                <w:color w:val="000000" w:themeColor="text1"/>
                <w:sz w:val="18"/>
                <w:szCs w:val="18"/>
              </w:rPr>
            </w:pPr>
          </w:p>
        </w:tc>
        <w:tc>
          <w:tcPr>
            <w:tcW w:w="1273" w:type="dxa"/>
          </w:tcPr>
          <w:p w14:paraId="6B1D6530"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ntinuous</w:t>
            </w:r>
          </w:p>
        </w:tc>
        <w:tc>
          <w:tcPr>
            <w:tcW w:w="950" w:type="dxa"/>
          </w:tcPr>
          <w:p w14:paraId="61BFD6A6"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w:t>
            </w:r>
          </w:p>
        </w:tc>
        <w:tc>
          <w:tcPr>
            <w:tcW w:w="991" w:type="dxa"/>
          </w:tcPr>
          <w:p w14:paraId="179A9405"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599</w:t>
            </w:r>
          </w:p>
        </w:tc>
        <w:tc>
          <w:tcPr>
            <w:tcW w:w="991" w:type="dxa"/>
          </w:tcPr>
          <w:p w14:paraId="202D4502"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398</w:t>
            </w:r>
          </w:p>
        </w:tc>
        <w:tc>
          <w:tcPr>
            <w:tcW w:w="913" w:type="dxa"/>
          </w:tcPr>
          <w:p w14:paraId="03BD1241"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997</w:t>
            </w:r>
          </w:p>
        </w:tc>
        <w:tc>
          <w:tcPr>
            <w:tcW w:w="1219" w:type="dxa"/>
          </w:tcPr>
          <w:p w14:paraId="077207C1"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46</w:t>
            </w:r>
          </w:p>
        </w:tc>
        <w:tc>
          <w:tcPr>
            <w:tcW w:w="972" w:type="dxa"/>
          </w:tcPr>
          <w:p w14:paraId="3CA03D2C"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w:t>
            </w:r>
          </w:p>
        </w:tc>
        <w:tc>
          <w:tcPr>
            <w:tcW w:w="1012" w:type="dxa"/>
          </w:tcPr>
          <w:p w14:paraId="6A579474"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8</w:t>
            </w:r>
          </w:p>
        </w:tc>
      </w:tr>
      <w:tr w:rsidR="00413CE5" w:rsidRPr="00CA6A00" w14:paraId="1C861DC5" w14:textId="77777777" w:rsidTr="007C206C">
        <w:trPr>
          <w:trHeight w:val="243"/>
        </w:trPr>
        <w:tc>
          <w:tcPr>
            <w:tcW w:w="1943" w:type="dxa"/>
            <w:vMerge/>
          </w:tcPr>
          <w:p w14:paraId="06F6BAD7" w14:textId="77777777" w:rsidR="00997C7E" w:rsidRPr="00CA6A00" w:rsidRDefault="00997C7E" w:rsidP="007C206C">
            <w:pPr>
              <w:rPr>
                <w:rFonts w:ascii="Times New Roman" w:hAnsi="Times New Roman" w:cs="Times New Roman"/>
                <w:color w:val="000000" w:themeColor="text1"/>
                <w:sz w:val="18"/>
                <w:szCs w:val="18"/>
              </w:rPr>
            </w:pPr>
          </w:p>
        </w:tc>
        <w:tc>
          <w:tcPr>
            <w:tcW w:w="1275" w:type="dxa"/>
          </w:tcPr>
          <w:p w14:paraId="426A787C" w14:textId="77777777" w:rsidR="00997C7E" w:rsidRPr="00CA6A00" w:rsidRDefault="00997C7E" w:rsidP="007C206C">
            <w:pPr>
              <w:rPr>
                <w:rFonts w:ascii="Times New Roman" w:hAnsi="Times New Roman" w:cs="Times New Roman"/>
                <w:color w:val="000000" w:themeColor="text1"/>
                <w:sz w:val="18"/>
                <w:szCs w:val="18"/>
              </w:rPr>
            </w:pPr>
          </w:p>
        </w:tc>
        <w:tc>
          <w:tcPr>
            <w:tcW w:w="2613" w:type="dxa"/>
            <w:gridSpan w:val="2"/>
            <w:vAlign w:val="bottom"/>
          </w:tcPr>
          <w:p w14:paraId="099D1799"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Total </w:t>
            </w:r>
          </w:p>
        </w:tc>
        <w:tc>
          <w:tcPr>
            <w:tcW w:w="950" w:type="dxa"/>
          </w:tcPr>
          <w:p w14:paraId="6A9F074B"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2</w:t>
            </w:r>
          </w:p>
        </w:tc>
        <w:tc>
          <w:tcPr>
            <w:tcW w:w="991" w:type="dxa"/>
          </w:tcPr>
          <w:p w14:paraId="71E7C9B8"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4923</w:t>
            </w:r>
          </w:p>
        </w:tc>
        <w:tc>
          <w:tcPr>
            <w:tcW w:w="991" w:type="dxa"/>
          </w:tcPr>
          <w:p w14:paraId="64329340"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2071</w:t>
            </w:r>
          </w:p>
        </w:tc>
        <w:tc>
          <w:tcPr>
            <w:tcW w:w="913" w:type="dxa"/>
          </w:tcPr>
          <w:p w14:paraId="0347DE63"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6994</w:t>
            </w:r>
          </w:p>
        </w:tc>
        <w:tc>
          <w:tcPr>
            <w:tcW w:w="1219" w:type="dxa"/>
          </w:tcPr>
          <w:p w14:paraId="772B3129" w14:textId="77777777" w:rsidR="00997C7E" w:rsidRPr="00CA6A00" w:rsidRDefault="00997C7E" w:rsidP="007C206C">
            <w:pPr>
              <w:rPr>
                <w:rFonts w:ascii="Times New Roman" w:hAnsi="Times New Roman" w:cs="Times New Roman"/>
                <w:color w:val="000000" w:themeColor="text1"/>
                <w:sz w:val="18"/>
                <w:szCs w:val="18"/>
              </w:rPr>
            </w:pPr>
          </w:p>
        </w:tc>
        <w:tc>
          <w:tcPr>
            <w:tcW w:w="972" w:type="dxa"/>
          </w:tcPr>
          <w:p w14:paraId="4F09F0C0" w14:textId="77777777" w:rsidR="00997C7E" w:rsidRPr="00CA6A00" w:rsidRDefault="00997C7E" w:rsidP="007C206C">
            <w:pPr>
              <w:rPr>
                <w:rFonts w:ascii="Times New Roman" w:hAnsi="Times New Roman" w:cs="Times New Roman"/>
                <w:color w:val="000000" w:themeColor="text1"/>
                <w:sz w:val="18"/>
                <w:szCs w:val="18"/>
              </w:rPr>
            </w:pPr>
          </w:p>
        </w:tc>
        <w:tc>
          <w:tcPr>
            <w:tcW w:w="1012" w:type="dxa"/>
          </w:tcPr>
          <w:p w14:paraId="4B65D416" w14:textId="77777777" w:rsidR="00997C7E" w:rsidRPr="00CA6A00" w:rsidRDefault="00997C7E" w:rsidP="007C206C">
            <w:pPr>
              <w:rPr>
                <w:rFonts w:ascii="Times New Roman" w:hAnsi="Times New Roman" w:cs="Times New Roman"/>
                <w:color w:val="000000" w:themeColor="text1"/>
                <w:sz w:val="18"/>
                <w:szCs w:val="18"/>
              </w:rPr>
            </w:pPr>
          </w:p>
        </w:tc>
      </w:tr>
      <w:tr w:rsidR="00413CE5" w:rsidRPr="00CA6A00" w14:paraId="1F0ECE25" w14:textId="77777777" w:rsidTr="007C206C">
        <w:trPr>
          <w:trHeight w:val="258"/>
        </w:trPr>
        <w:tc>
          <w:tcPr>
            <w:tcW w:w="1943" w:type="dxa"/>
            <w:vMerge w:val="restart"/>
            <w:vAlign w:val="bottom"/>
          </w:tcPr>
          <w:p w14:paraId="6030D6DF"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unctional outcome</w:t>
            </w:r>
          </w:p>
        </w:tc>
        <w:tc>
          <w:tcPr>
            <w:tcW w:w="1275" w:type="dxa"/>
            <w:vMerge w:val="restart"/>
          </w:tcPr>
          <w:p w14:paraId="4CB00DB7" w14:textId="77777777" w:rsidR="00997C7E" w:rsidRPr="00CA6A00" w:rsidRDefault="00997C7E" w:rsidP="007C206C">
            <w:pPr>
              <w:rPr>
                <w:rFonts w:ascii="Times New Roman" w:hAnsi="Times New Roman" w:cs="Times New Roman"/>
                <w:color w:val="000000" w:themeColor="text1"/>
                <w:sz w:val="18"/>
                <w:szCs w:val="18"/>
              </w:rPr>
            </w:pPr>
          </w:p>
        </w:tc>
        <w:tc>
          <w:tcPr>
            <w:tcW w:w="1340" w:type="dxa"/>
            <w:vMerge w:val="restart"/>
          </w:tcPr>
          <w:p w14:paraId="190B041E"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hange</w:t>
            </w:r>
          </w:p>
        </w:tc>
        <w:tc>
          <w:tcPr>
            <w:tcW w:w="1273" w:type="dxa"/>
          </w:tcPr>
          <w:p w14:paraId="56A9B62F"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tegorical</w:t>
            </w:r>
          </w:p>
        </w:tc>
        <w:tc>
          <w:tcPr>
            <w:tcW w:w="950" w:type="dxa"/>
          </w:tcPr>
          <w:p w14:paraId="47BF0742"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3</w:t>
            </w:r>
          </w:p>
        </w:tc>
        <w:tc>
          <w:tcPr>
            <w:tcW w:w="991" w:type="dxa"/>
          </w:tcPr>
          <w:p w14:paraId="0686552F"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973</w:t>
            </w:r>
          </w:p>
        </w:tc>
        <w:tc>
          <w:tcPr>
            <w:tcW w:w="991" w:type="dxa"/>
          </w:tcPr>
          <w:p w14:paraId="6A7E9642"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5867</w:t>
            </w:r>
          </w:p>
        </w:tc>
        <w:tc>
          <w:tcPr>
            <w:tcW w:w="913" w:type="dxa"/>
          </w:tcPr>
          <w:p w14:paraId="155745EF"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840</w:t>
            </w:r>
          </w:p>
        </w:tc>
        <w:tc>
          <w:tcPr>
            <w:tcW w:w="1219" w:type="dxa"/>
          </w:tcPr>
          <w:p w14:paraId="5022A123"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74</w:t>
            </w:r>
          </w:p>
        </w:tc>
        <w:tc>
          <w:tcPr>
            <w:tcW w:w="972" w:type="dxa"/>
          </w:tcPr>
          <w:p w14:paraId="5B8CA836"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w:t>
            </w:r>
          </w:p>
        </w:tc>
        <w:tc>
          <w:tcPr>
            <w:tcW w:w="1012" w:type="dxa"/>
          </w:tcPr>
          <w:p w14:paraId="3E1DFA0E"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48</w:t>
            </w:r>
          </w:p>
        </w:tc>
      </w:tr>
      <w:tr w:rsidR="00413CE5" w:rsidRPr="00CA6A00" w14:paraId="6CE89959" w14:textId="77777777" w:rsidTr="007C206C">
        <w:trPr>
          <w:trHeight w:val="137"/>
        </w:trPr>
        <w:tc>
          <w:tcPr>
            <w:tcW w:w="1943" w:type="dxa"/>
            <w:vMerge/>
            <w:vAlign w:val="bottom"/>
          </w:tcPr>
          <w:p w14:paraId="160719DE" w14:textId="77777777" w:rsidR="00997C7E" w:rsidRPr="00CA6A00" w:rsidRDefault="00997C7E" w:rsidP="007C206C">
            <w:pPr>
              <w:rPr>
                <w:rFonts w:ascii="Times New Roman" w:hAnsi="Times New Roman" w:cs="Times New Roman"/>
                <w:color w:val="000000" w:themeColor="text1"/>
                <w:sz w:val="18"/>
                <w:szCs w:val="18"/>
              </w:rPr>
            </w:pPr>
          </w:p>
        </w:tc>
        <w:tc>
          <w:tcPr>
            <w:tcW w:w="1275" w:type="dxa"/>
            <w:vMerge/>
          </w:tcPr>
          <w:p w14:paraId="29780482" w14:textId="77777777" w:rsidR="00997C7E" w:rsidRPr="00CA6A00" w:rsidRDefault="00997C7E" w:rsidP="007C206C">
            <w:pPr>
              <w:rPr>
                <w:rFonts w:ascii="Times New Roman" w:hAnsi="Times New Roman" w:cs="Times New Roman"/>
                <w:color w:val="000000" w:themeColor="text1"/>
                <w:sz w:val="18"/>
                <w:szCs w:val="18"/>
              </w:rPr>
            </w:pPr>
          </w:p>
        </w:tc>
        <w:tc>
          <w:tcPr>
            <w:tcW w:w="1340" w:type="dxa"/>
            <w:vMerge/>
          </w:tcPr>
          <w:p w14:paraId="7C51C52A" w14:textId="77777777" w:rsidR="00997C7E" w:rsidRPr="00CA6A00" w:rsidRDefault="00997C7E" w:rsidP="007C206C">
            <w:pPr>
              <w:rPr>
                <w:rFonts w:ascii="Times New Roman" w:hAnsi="Times New Roman" w:cs="Times New Roman"/>
                <w:color w:val="000000" w:themeColor="text1"/>
                <w:sz w:val="18"/>
                <w:szCs w:val="18"/>
              </w:rPr>
            </w:pPr>
          </w:p>
        </w:tc>
        <w:tc>
          <w:tcPr>
            <w:tcW w:w="1273" w:type="dxa"/>
          </w:tcPr>
          <w:p w14:paraId="6805E992"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ntinuous</w:t>
            </w:r>
          </w:p>
        </w:tc>
        <w:tc>
          <w:tcPr>
            <w:tcW w:w="950" w:type="dxa"/>
          </w:tcPr>
          <w:p w14:paraId="45DE760F"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0</w:t>
            </w:r>
          </w:p>
        </w:tc>
        <w:tc>
          <w:tcPr>
            <w:tcW w:w="991" w:type="dxa"/>
          </w:tcPr>
          <w:p w14:paraId="0263E622"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57</w:t>
            </w:r>
          </w:p>
        </w:tc>
        <w:tc>
          <w:tcPr>
            <w:tcW w:w="991" w:type="dxa"/>
          </w:tcPr>
          <w:p w14:paraId="4D80612B"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005</w:t>
            </w:r>
          </w:p>
        </w:tc>
        <w:tc>
          <w:tcPr>
            <w:tcW w:w="913" w:type="dxa"/>
          </w:tcPr>
          <w:p w14:paraId="511C9F04"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362</w:t>
            </w:r>
          </w:p>
        </w:tc>
        <w:tc>
          <w:tcPr>
            <w:tcW w:w="1219" w:type="dxa"/>
          </w:tcPr>
          <w:p w14:paraId="520D389D"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20</w:t>
            </w:r>
          </w:p>
        </w:tc>
        <w:tc>
          <w:tcPr>
            <w:tcW w:w="972" w:type="dxa"/>
          </w:tcPr>
          <w:p w14:paraId="6041C8E8"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w:t>
            </w:r>
          </w:p>
        </w:tc>
        <w:tc>
          <w:tcPr>
            <w:tcW w:w="1012" w:type="dxa"/>
          </w:tcPr>
          <w:p w14:paraId="56C55F5F"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6</w:t>
            </w:r>
          </w:p>
        </w:tc>
      </w:tr>
      <w:tr w:rsidR="00413CE5" w:rsidRPr="00CA6A00" w14:paraId="541C4B95" w14:textId="77777777" w:rsidTr="007C206C">
        <w:trPr>
          <w:trHeight w:val="137"/>
        </w:trPr>
        <w:tc>
          <w:tcPr>
            <w:tcW w:w="1943" w:type="dxa"/>
            <w:vMerge/>
            <w:vAlign w:val="bottom"/>
          </w:tcPr>
          <w:p w14:paraId="324FE35E" w14:textId="77777777" w:rsidR="00997C7E" w:rsidRPr="00CA6A00" w:rsidRDefault="00997C7E" w:rsidP="007C206C">
            <w:pPr>
              <w:rPr>
                <w:rFonts w:ascii="Times New Roman" w:hAnsi="Times New Roman" w:cs="Times New Roman"/>
                <w:color w:val="000000" w:themeColor="text1"/>
                <w:sz w:val="18"/>
                <w:szCs w:val="18"/>
              </w:rPr>
            </w:pPr>
          </w:p>
        </w:tc>
        <w:tc>
          <w:tcPr>
            <w:tcW w:w="1275" w:type="dxa"/>
            <w:vMerge/>
          </w:tcPr>
          <w:p w14:paraId="3DD266B0" w14:textId="77777777" w:rsidR="00997C7E" w:rsidRPr="00CA6A00" w:rsidRDefault="00997C7E" w:rsidP="007C206C">
            <w:pPr>
              <w:rPr>
                <w:rFonts w:ascii="Times New Roman" w:hAnsi="Times New Roman" w:cs="Times New Roman"/>
                <w:color w:val="000000" w:themeColor="text1"/>
                <w:sz w:val="18"/>
                <w:szCs w:val="18"/>
              </w:rPr>
            </w:pPr>
          </w:p>
        </w:tc>
        <w:tc>
          <w:tcPr>
            <w:tcW w:w="1340" w:type="dxa"/>
            <w:vMerge w:val="restart"/>
          </w:tcPr>
          <w:p w14:paraId="4BBA4A19"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Performance </w:t>
            </w:r>
          </w:p>
        </w:tc>
        <w:tc>
          <w:tcPr>
            <w:tcW w:w="1273" w:type="dxa"/>
          </w:tcPr>
          <w:p w14:paraId="44B98AF5"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tegorical</w:t>
            </w:r>
          </w:p>
        </w:tc>
        <w:tc>
          <w:tcPr>
            <w:tcW w:w="950" w:type="dxa"/>
          </w:tcPr>
          <w:p w14:paraId="1D14A5BC"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7</w:t>
            </w:r>
          </w:p>
        </w:tc>
        <w:tc>
          <w:tcPr>
            <w:tcW w:w="991" w:type="dxa"/>
          </w:tcPr>
          <w:p w14:paraId="3C26D0C6"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942</w:t>
            </w:r>
          </w:p>
        </w:tc>
        <w:tc>
          <w:tcPr>
            <w:tcW w:w="991" w:type="dxa"/>
          </w:tcPr>
          <w:p w14:paraId="38240D9A"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3478</w:t>
            </w:r>
          </w:p>
        </w:tc>
        <w:tc>
          <w:tcPr>
            <w:tcW w:w="913" w:type="dxa"/>
          </w:tcPr>
          <w:p w14:paraId="5A2AA655"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6420</w:t>
            </w:r>
          </w:p>
        </w:tc>
        <w:tc>
          <w:tcPr>
            <w:tcW w:w="1219" w:type="dxa"/>
          </w:tcPr>
          <w:p w14:paraId="313BFF78"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95</w:t>
            </w:r>
          </w:p>
        </w:tc>
        <w:tc>
          <w:tcPr>
            <w:tcW w:w="972" w:type="dxa"/>
          </w:tcPr>
          <w:p w14:paraId="65C46A58"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67</w:t>
            </w:r>
          </w:p>
        </w:tc>
        <w:tc>
          <w:tcPr>
            <w:tcW w:w="1012" w:type="dxa"/>
          </w:tcPr>
          <w:p w14:paraId="3B30A44F"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0</w:t>
            </w:r>
          </w:p>
        </w:tc>
      </w:tr>
      <w:tr w:rsidR="00413CE5" w:rsidRPr="00CA6A00" w14:paraId="580A2DD1" w14:textId="77777777" w:rsidTr="007C206C">
        <w:trPr>
          <w:trHeight w:val="137"/>
        </w:trPr>
        <w:tc>
          <w:tcPr>
            <w:tcW w:w="1943" w:type="dxa"/>
            <w:vMerge/>
            <w:vAlign w:val="bottom"/>
          </w:tcPr>
          <w:p w14:paraId="5C8C67A6" w14:textId="77777777" w:rsidR="00997C7E" w:rsidRPr="00CA6A00" w:rsidRDefault="00997C7E" w:rsidP="007C206C">
            <w:pPr>
              <w:rPr>
                <w:rFonts w:ascii="Times New Roman" w:hAnsi="Times New Roman" w:cs="Times New Roman"/>
                <w:color w:val="000000" w:themeColor="text1"/>
                <w:sz w:val="18"/>
                <w:szCs w:val="18"/>
              </w:rPr>
            </w:pPr>
          </w:p>
        </w:tc>
        <w:tc>
          <w:tcPr>
            <w:tcW w:w="1275" w:type="dxa"/>
            <w:vMerge/>
          </w:tcPr>
          <w:p w14:paraId="117120F3" w14:textId="77777777" w:rsidR="00997C7E" w:rsidRPr="00CA6A00" w:rsidRDefault="00997C7E" w:rsidP="007C206C">
            <w:pPr>
              <w:rPr>
                <w:rFonts w:ascii="Times New Roman" w:hAnsi="Times New Roman" w:cs="Times New Roman"/>
                <w:color w:val="000000" w:themeColor="text1"/>
                <w:sz w:val="18"/>
                <w:szCs w:val="18"/>
              </w:rPr>
            </w:pPr>
          </w:p>
        </w:tc>
        <w:tc>
          <w:tcPr>
            <w:tcW w:w="1340" w:type="dxa"/>
            <w:vMerge/>
          </w:tcPr>
          <w:p w14:paraId="3C09D55B" w14:textId="77777777" w:rsidR="00997C7E" w:rsidRPr="00CA6A00" w:rsidRDefault="00997C7E" w:rsidP="007C206C">
            <w:pPr>
              <w:rPr>
                <w:rFonts w:ascii="Times New Roman" w:hAnsi="Times New Roman" w:cs="Times New Roman"/>
                <w:color w:val="000000" w:themeColor="text1"/>
                <w:sz w:val="18"/>
                <w:szCs w:val="18"/>
              </w:rPr>
            </w:pPr>
          </w:p>
        </w:tc>
        <w:tc>
          <w:tcPr>
            <w:tcW w:w="1273" w:type="dxa"/>
          </w:tcPr>
          <w:p w14:paraId="604ADE0C"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ntinuous</w:t>
            </w:r>
          </w:p>
        </w:tc>
        <w:tc>
          <w:tcPr>
            <w:tcW w:w="950" w:type="dxa"/>
          </w:tcPr>
          <w:p w14:paraId="333551F8"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7</w:t>
            </w:r>
          </w:p>
        </w:tc>
        <w:tc>
          <w:tcPr>
            <w:tcW w:w="991" w:type="dxa"/>
          </w:tcPr>
          <w:p w14:paraId="1F96683E"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498</w:t>
            </w:r>
          </w:p>
        </w:tc>
        <w:tc>
          <w:tcPr>
            <w:tcW w:w="991" w:type="dxa"/>
          </w:tcPr>
          <w:p w14:paraId="6829E17F"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631</w:t>
            </w:r>
          </w:p>
        </w:tc>
        <w:tc>
          <w:tcPr>
            <w:tcW w:w="913" w:type="dxa"/>
          </w:tcPr>
          <w:p w14:paraId="29BCB036"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9129</w:t>
            </w:r>
          </w:p>
        </w:tc>
        <w:tc>
          <w:tcPr>
            <w:tcW w:w="1219" w:type="dxa"/>
          </w:tcPr>
          <w:p w14:paraId="46C0D0BF"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87</w:t>
            </w:r>
          </w:p>
        </w:tc>
        <w:tc>
          <w:tcPr>
            <w:tcW w:w="972" w:type="dxa"/>
          </w:tcPr>
          <w:p w14:paraId="6E151403"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67</w:t>
            </w:r>
          </w:p>
        </w:tc>
        <w:tc>
          <w:tcPr>
            <w:tcW w:w="1012" w:type="dxa"/>
          </w:tcPr>
          <w:p w14:paraId="39ADB51F"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0</w:t>
            </w:r>
          </w:p>
        </w:tc>
      </w:tr>
      <w:tr w:rsidR="00413CE5" w:rsidRPr="00CA6A00" w14:paraId="3DB0A3DA" w14:textId="77777777" w:rsidTr="007C206C">
        <w:trPr>
          <w:trHeight w:val="258"/>
        </w:trPr>
        <w:tc>
          <w:tcPr>
            <w:tcW w:w="1943" w:type="dxa"/>
            <w:vMerge/>
          </w:tcPr>
          <w:p w14:paraId="198C96AD" w14:textId="77777777" w:rsidR="00997C7E" w:rsidRPr="00CA6A00" w:rsidRDefault="00997C7E" w:rsidP="007C206C">
            <w:pPr>
              <w:rPr>
                <w:rFonts w:ascii="Times New Roman" w:hAnsi="Times New Roman" w:cs="Times New Roman"/>
                <w:color w:val="000000" w:themeColor="text1"/>
                <w:sz w:val="18"/>
                <w:szCs w:val="18"/>
              </w:rPr>
            </w:pPr>
          </w:p>
        </w:tc>
        <w:tc>
          <w:tcPr>
            <w:tcW w:w="1275" w:type="dxa"/>
            <w:vMerge/>
          </w:tcPr>
          <w:p w14:paraId="417D25F7" w14:textId="77777777" w:rsidR="00997C7E" w:rsidRPr="00CA6A00" w:rsidRDefault="00997C7E" w:rsidP="007C206C">
            <w:pPr>
              <w:rPr>
                <w:rFonts w:ascii="Times New Roman" w:hAnsi="Times New Roman" w:cs="Times New Roman"/>
                <w:color w:val="000000" w:themeColor="text1"/>
                <w:sz w:val="18"/>
                <w:szCs w:val="18"/>
              </w:rPr>
            </w:pPr>
          </w:p>
        </w:tc>
        <w:tc>
          <w:tcPr>
            <w:tcW w:w="2613" w:type="dxa"/>
            <w:gridSpan w:val="2"/>
            <w:vAlign w:val="bottom"/>
          </w:tcPr>
          <w:p w14:paraId="79265AA1"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Total </w:t>
            </w:r>
          </w:p>
        </w:tc>
        <w:tc>
          <w:tcPr>
            <w:tcW w:w="950" w:type="dxa"/>
          </w:tcPr>
          <w:p w14:paraId="4F6FD3E4"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0</w:t>
            </w:r>
          </w:p>
        </w:tc>
        <w:tc>
          <w:tcPr>
            <w:tcW w:w="991" w:type="dxa"/>
          </w:tcPr>
          <w:p w14:paraId="10209FFB"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171</w:t>
            </w:r>
          </w:p>
        </w:tc>
        <w:tc>
          <w:tcPr>
            <w:tcW w:w="991" w:type="dxa"/>
          </w:tcPr>
          <w:p w14:paraId="4EA624F8"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4615</w:t>
            </w:r>
          </w:p>
        </w:tc>
        <w:tc>
          <w:tcPr>
            <w:tcW w:w="913" w:type="dxa"/>
          </w:tcPr>
          <w:p w14:paraId="56E50E31"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40786</w:t>
            </w:r>
          </w:p>
        </w:tc>
        <w:tc>
          <w:tcPr>
            <w:tcW w:w="1219" w:type="dxa"/>
          </w:tcPr>
          <w:p w14:paraId="2C5E4E4F" w14:textId="77777777" w:rsidR="00997C7E" w:rsidRPr="00CA6A00" w:rsidRDefault="00997C7E" w:rsidP="007C206C">
            <w:pPr>
              <w:rPr>
                <w:rFonts w:ascii="Times New Roman" w:hAnsi="Times New Roman" w:cs="Times New Roman"/>
                <w:color w:val="000000" w:themeColor="text1"/>
                <w:sz w:val="18"/>
                <w:szCs w:val="18"/>
              </w:rPr>
            </w:pPr>
          </w:p>
        </w:tc>
        <w:tc>
          <w:tcPr>
            <w:tcW w:w="972" w:type="dxa"/>
          </w:tcPr>
          <w:p w14:paraId="38EF04BE" w14:textId="77777777" w:rsidR="00997C7E" w:rsidRPr="00CA6A00" w:rsidRDefault="00997C7E" w:rsidP="007C206C">
            <w:pPr>
              <w:rPr>
                <w:rFonts w:ascii="Times New Roman" w:hAnsi="Times New Roman" w:cs="Times New Roman"/>
                <w:color w:val="000000" w:themeColor="text1"/>
                <w:sz w:val="18"/>
                <w:szCs w:val="18"/>
              </w:rPr>
            </w:pPr>
          </w:p>
        </w:tc>
        <w:tc>
          <w:tcPr>
            <w:tcW w:w="1012" w:type="dxa"/>
          </w:tcPr>
          <w:p w14:paraId="4495B0E9" w14:textId="77777777" w:rsidR="00997C7E" w:rsidRPr="00CA6A00" w:rsidRDefault="00997C7E" w:rsidP="007C206C">
            <w:pPr>
              <w:rPr>
                <w:rFonts w:ascii="Times New Roman" w:hAnsi="Times New Roman" w:cs="Times New Roman"/>
                <w:color w:val="000000" w:themeColor="text1"/>
                <w:sz w:val="18"/>
                <w:szCs w:val="18"/>
              </w:rPr>
            </w:pPr>
          </w:p>
        </w:tc>
      </w:tr>
      <w:tr w:rsidR="00413CE5" w:rsidRPr="00CA6A00" w14:paraId="638DBB7F" w14:textId="77777777" w:rsidTr="007C206C">
        <w:trPr>
          <w:trHeight w:val="243"/>
        </w:trPr>
        <w:tc>
          <w:tcPr>
            <w:tcW w:w="1943" w:type="dxa"/>
            <w:vMerge w:val="restart"/>
            <w:vAlign w:val="bottom"/>
          </w:tcPr>
          <w:p w14:paraId="3C8AA76E"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Quality of life </w:t>
            </w:r>
          </w:p>
        </w:tc>
        <w:tc>
          <w:tcPr>
            <w:tcW w:w="1275" w:type="dxa"/>
            <w:vMerge w:val="restart"/>
          </w:tcPr>
          <w:p w14:paraId="2E45FA82" w14:textId="77777777" w:rsidR="00997C7E" w:rsidRPr="00CA6A00" w:rsidRDefault="00997C7E" w:rsidP="007C206C">
            <w:pPr>
              <w:rPr>
                <w:rFonts w:ascii="Times New Roman" w:hAnsi="Times New Roman" w:cs="Times New Roman"/>
                <w:color w:val="000000" w:themeColor="text1"/>
                <w:sz w:val="18"/>
                <w:szCs w:val="18"/>
              </w:rPr>
            </w:pPr>
          </w:p>
        </w:tc>
        <w:tc>
          <w:tcPr>
            <w:tcW w:w="1340" w:type="dxa"/>
            <w:vMerge w:val="restart"/>
          </w:tcPr>
          <w:p w14:paraId="4DA81502" w14:textId="77777777" w:rsidR="00997C7E" w:rsidRPr="00CA6A00" w:rsidRDefault="00997C7E" w:rsidP="007C206C">
            <w:pPr>
              <w:rPr>
                <w:rFonts w:ascii="Times New Roman" w:hAnsi="Times New Roman" w:cs="Times New Roman"/>
                <w:color w:val="000000" w:themeColor="text1"/>
                <w:sz w:val="18"/>
                <w:szCs w:val="18"/>
              </w:rPr>
            </w:pPr>
          </w:p>
        </w:tc>
        <w:tc>
          <w:tcPr>
            <w:tcW w:w="1273" w:type="dxa"/>
          </w:tcPr>
          <w:p w14:paraId="443AC804"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tegorical</w:t>
            </w:r>
          </w:p>
        </w:tc>
        <w:tc>
          <w:tcPr>
            <w:tcW w:w="950" w:type="dxa"/>
          </w:tcPr>
          <w:p w14:paraId="1E181693"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4</w:t>
            </w:r>
          </w:p>
        </w:tc>
        <w:tc>
          <w:tcPr>
            <w:tcW w:w="991" w:type="dxa"/>
          </w:tcPr>
          <w:p w14:paraId="1D26C611"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74</w:t>
            </w:r>
          </w:p>
        </w:tc>
        <w:tc>
          <w:tcPr>
            <w:tcW w:w="991" w:type="dxa"/>
          </w:tcPr>
          <w:p w14:paraId="73894AA5"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496</w:t>
            </w:r>
          </w:p>
        </w:tc>
        <w:tc>
          <w:tcPr>
            <w:tcW w:w="913" w:type="dxa"/>
          </w:tcPr>
          <w:p w14:paraId="75019F4A"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170</w:t>
            </w:r>
          </w:p>
        </w:tc>
        <w:tc>
          <w:tcPr>
            <w:tcW w:w="1219" w:type="dxa"/>
          </w:tcPr>
          <w:p w14:paraId="5A48C3C1"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5.4 </w:t>
            </w:r>
          </w:p>
        </w:tc>
        <w:tc>
          <w:tcPr>
            <w:tcW w:w="972" w:type="dxa"/>
          </w:tcPr>
          <w:p w14:paraId="348AB647"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w:t>
            </w:r>
          </w:p>
        </w:tc>
        <w:tc>
          <w:tcPr>
            <w:tcW w:w="1012" w:type="dxa"/>
          </w:tcPr>
          <w:p w14:paraId="487FA29A"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2</w:t>
            </w:r>
          </w:p>
        </w:tc>
      </w:tr>
      <w:tr w:rsidR="00413CE5" w:rsidRPr="00CA6A00" w14:paraId="2198642B" w14:textId="77777777" w:rsidTr="007C206C">
        <w:trPr>
          <w:trHeight w:val="137"/>
        </w:trPr>
        <w:tc>
          <w:tcPr>
            <w:tcW w:w="1943" w:type="dxa"/>
            <w:vMerge/>
            <w:vAlign w:val="bottom"/>
          </w:tcPr>
          <w:p w14:paraId="4F5ED0E6" w14:textId="77777777" w:rsidR="00997C7E" w:rsidRPr="00CA6A00" w:rsidRDefault="00997C7E" w:rsidP="007C206C">
            <w:pPr>
              <w:rPr>
                <w:rFonts w:ascii="Times New Roman" w:hAnsi="Times New Roman" w:cs="Times New Roman"/>
                <w:color w:val="000000" w:themeColor="text1"/>
                <w:sz w:val="18"/>
                <w:szCs w:val="18"/>
              </w:rPr>
            </w:pPr>
          </w:p>
        </w:tc>
        <w:tc>
          <w:tcPr>
            <w:tcW w:w="1275" w:type="dxa"/>
            <w:vMerge/>
          </w:tcPr>
          <w:p w14:paraId="0380F8A0" w14:textId="77777777" w:rsidR="00997C7E" w:rsidRPr="00CA6A00" w:rsidRDefault="00997C7E" w:rsidP="007C206C">
            <w:pPr>
              <w:rPr>
                <w:rFonts w:ascii="Times New Roman" w:hAnsi="Times New Roman" w:cs="Times New Roman"/>
                <w:color w:val="000000" w:themeColor="text1"/>
                <w:sz w:val="18"/>
                <w:szCs w:val="18"/>
              </w:rPr>
            </w:pPr>
          </w:p>
        </w:tc>
        <w:tc>
          <w:tcPr>
            <w:tcW w:w="1340" w:type="dxa"/>
            <w:vMerge/>
          </w:tcPr>
          <w:p w14:paraId="05CEC947" w14:textId="77777777" w:rsidR="00997C7E" w:rsidRPr="00CA6A00" w:rsidRDefault="00997C7E" w:rsidP="007C206C">
            <w:pPr>
              <w:rPr>
                <w:rFonts w:ascii="Times New Roman" w:hAnsi="Times New Roman" w:cs="Times New Roman"/>
                <w:color w:val="000000" w:themeColor="text1"/>
                <w:sz w:val="18"/>
                <w:szCs w:val="18"/>
              </w:rPr>
            </w:pPr>
          </w:p>
        </w:tc>
        <w:tc>
          <w:tcPr>
            <w:tcW w:w="1273" w:type="dxa"/>
          </w:tcPr>
          <w:p w14:paraId="690C5047"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ntinuous</w:t>
            </w:r>
          </w:p>
        </w:tc>
        <w:tc>
          <w:tcPr>
            <w:tcW w:w="950" w:type="dxa"/>
          </w:tcPr>
          <w:p w14:paraId="1870A96F"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2</w:t>
            </w:r>
          </w:p>
        </w:tc>
        <w:tc>
          <w:tcPr>
            <w:tcW w:w="991" w:type="dxa"/>
          </w:tcPr>
          <w:p w14:paraId="3520C18B"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248</w:t>
            </w:r>
          </w:p>
        </w:tc>
        <w:tc>
          <w:tcPr>
            <w:tcW w:w="991" w:type="dxa"/>
          </w:tcPr>
          <w:p w14:paraId="44ADD081"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5422</w:t>
            </w:r>
          </w:p>
        </w:tc>
        <w:tc>
          <w:tcPr>
            <w:tcW w:w="913" w:type="dxa"/>
          </w:tcPr>
          <w:p w14:paraId="5B24CAFD"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670</w:t>
            </w:r>
          </w:p>
        </w:tc>
        <w:tc>
          <w:tcPr>
            <w:tcW w:w="1219" w:type="dxa"/>
          </w:tcPr>
          <w:p w14:paraId="2D8C3BDB"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02</w:t>
            </w:r>
          </w:p>
        </w:tc>
        <w:tc>
          <w:tcPr>
            <w:tcW w:w="972" w:type="dxa"/>
          </w:tcPr>
          <w:p w14:paraId="77E10245"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w:t>
            </w:r>
          </w:p>
        </w:tc>
        <w:tc>
          <w:tcPr>
            <w:tcW w:w="1012" w:type="dxa"/>
          </w:tcPr>
          <w:p w14:paraId="0E20F65F"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6</w:t>
            </w:r>
          </w:p>
        </w:tc>
      </w:tr>
      <w:tr w:rsidR="00413CE5" w:rsidRPr="00CA6A00" w14:paraId="5A8BA86C" w14:textId="77777777" w:rsidTr="007C206C">
        <w:trPr>
          <w:trHeight w:val="243"/>
        </w:trPr>
        <w:tc>
          <w:tcPr>
            <w:tcW w:w="1943" w:type="dxa"/>
            <w:vMerge/>
          </w:tcPr>
          <w:p w14:paraId="6E478E4D" w14:textId="77777777" w:rsidR="00997C7E" w:rsidRPr="00CA6A00" w:rsidRDefault="00997C7E" w:rsidP="007C206C">
            <w:pPr>
              <w:rPr>
                <w:rFonts w:ascii="Times New Roman" w:hAnsi="Times New Roman" w:cs="Times New Roman"/>
                <w:color w:val="000000" w:themeColor="text1"/>
                <w:sz w:val="18"/>
                <w:szCs w:val="18"/>
              </w:rPr>
            </w:pPr>
          </w:p>
        </w:tc>
        <w:tc>
          <w:tcPr>
            <w:tcW w:w="1275" w:type="dxa"/>
            <w:vMerge/>
          </w:tcPr>
          <w:p w14:paraId="4A2B0128" w14:textId="77777777" w:rsidR="00997C7E" w:rsidRPr="00CA6A00" w:rsidRDefault="00997C7E" w:rsidP="007C206C">
            <w:pPr>
              <w:rPr>
                <w:rFonts w:ascii="Times New Roman" w:hAnsi="Times New Roman" w:cs="Times New Roman"/>
                <w:color w:val="000000" w:themeColor="text1"/>
                <w:sz w:val="18"/>
                <w:szCs w:val="18"/>
              </w:rPr>
            </w:pPr>
          </w:p>
        </w:tc>
        <w:tc>
          <w:tcPr>
            <w:tcW w:w="2613" w:type="dxa"/>
            <w:gridSpan w:val="2"/>
            <w:vAlign w:val="bottom"/>
          </w:tcPr>
          <w:p w14:paraId="6ED825A2"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Total </w:t>
            </w:r>
          </w:p>
        </w:tc>
        <w:tc>
          <w:tcPr>
            <w:tcW w:w="950" w:type="dxa"/>
          </w:tcPr>
          <w:p w14:paraId="7528AA57"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4</w:t>
            </w:r>
          </w:p>
        </w:tc>
        <w:tc>
          <w:tcPr>
            <w:tcW w:w="991" w:type="dxa"/>
          </w:tcPr>
          <w:p w14:paraId="341BBA6D"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300</w:t>
            </w:r>
          </w:p>
        </w:tc>
        <w:tc>
          <w:tcPr>
            <w:tcW w:w="991" w:type="dxa"/>
          </w:tcPr>
          <w:p w14:paraId="26CBB3F4"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5890</w:t>
            </w:r>
          </w:p>
        </w:tc>
        <w:tc>
          <w:tcPr>
            <w:tcW w:w="913" w:type="dxa"/>
          </w:tcPr>
          <w:p w14:paraId="6FC34EA3"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190</w:t>
            </w:r>
          </w:p>
        </w:tc>
        <w:tc>
          <w:tcPr>
            <w:tcW w:w="1219" w:type="dxa"/>
          </w:tcPr>
          <w:p w14:paraId="32ACA97E" w14:textId="77777777" w:rsidR="00997C7E" w:rsidRPr="00CA6A00" w:rsidRDefault="00997C7E" w:rsidP="007C206C">
            <w:pPr>
              <w:rPr>
                <w:rFonts w:ascii="Times New Roman" w:hAnsi="Times New Roman" w:cs="Times New Roman"/>
                <w:color w:val="000000" w:themeColor="text1"/>
                <w:sz w:val="18"/>
                <w:szCs w:val="18"/>
              </w:rPr>
            </w:pPr>
          </w:p>
        </w:tc>
        <w:tc>
          <w:tcPr>
            <w:tcW w:w="972" w:type="dxa"/>
          </w:tcPr>
          <w:p w14:paraId="24EF1E5E" w14:textId="77777777" w:rsidR="00997C7E" w:rsidRPr="00CA6A00" w:rsidRDefault="00997C7E" w:rsidP="007C206C">
            <w:pPr>
              <w:rPr>
                <w:rFonts w:ascii="Times New Roman" w:hAnsi="Times New Roman" w:cs="Times New Roman"/>
                <w:color w:val="000000" w:themeColor="text1"/>
                <w:sz w:val="18"/>
                <w:szCs w:val="18"/>
              </w:rPr>
            </w:pPr>
          </w:p>
        </w:tc>
        <w:tc>
          <w:tcPr>
            <w:tcW w:w="1012" w:type="dxa"/>
          </w:tcPr>
          <w:p w14:paraId="046CBC97" w14:textId="77777777" w:rsidR="00997C7E" w:rsidRPr="00CA6A00" w:rsidRDefault="00997C7E" w:rsidP="007C206C">
            <w:pPr>
              <w:rPr>
                <w:rFonts w:ascii="Times New Roman" w:hAnsi="Times New Roman" w:cs="Times New Roman"/>
                <w:color w:val="000000" w:themeColor="text1"/>
                <w:sz w:val="18"/>
                <w:szCs w:val="18"/>
              </w:rPr>
            </w:pPr>
          </w:p>
        </w:tc>
      </w:tr>
      <w:tr w:rsidR="00413CE5" w:rsidRPr="00CA6A00" w14:paraId="3EABB86C" w14:textId="77777777" w:rsidTr="007C206C">
        <w:trPr>
          <w:trHeight w:val="258"/>
        </w:trPr>
        <w:tc>
          <w:tcPr>
            <w:tcW w:w="1943" w:type="dxa"/>
            <w:vMerge w:val="restart"/>
            <w:vAlign w:val="bottom"/>
          </w:tcPr>
          <w:p w14:paraId="3AC92096"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Mental health </w:t>
            </w:r>
          </w:p>
        </w:tc>
        <w:tc>
          <w:tcPr>
            <w:tcW w:w="1275" w:type="dxa"/>
            <w:vMerge w:val="restart"/>
          </w:tcPr>
          <w:p w14:paraId="50F3DCCE" w14:textId="77777777" w:rsidR="00997C7E" w:rsidRPr="00CA6A00" w:rsidRDefault="00997C7E" w:rsidP="007C206C">
            <w:pPr>
              <w:rPr>
                <w:rFonts w:ascii="Times New Roman" w:hAnsi="Times New Roman" w:cs="Times New Roman"/>
                <w:color w:val="000000" w:themeColor="text1"/>
                <w:sz w:val="18"/>
                <w:szCs w:val="18"/>
              </w:rPr>
            </w:pPr>
          </w:p>
        </w:tc>
        <w:tc>
          <w:tcPr>
            <w:tcW w:w="1340" w:type="dxa"/>
            <w:vMerge w:val="restart"/>
          </w:tcPr>
          <w:p w14:paraId="366A9B29" w14:textId="77777777" w:rsidR="00997C7E" w:rsidRPr="00CA6A00" w:rsidRDefault="00997C7E" w:rsidP="007C206C">
            <w:pPr>
              <w:rPr>
                <w:rFonts w:ascii="Times New Roman" w:hAnsi="Times New Roman" w:cs="Times New Roman"/>
                <w:color w:val="000000" w:themeColor="text1"/>
                <w:sz w:val="18"/>
                <w:szCs w:val="18"/>
              </w:rPr>
            </w:pPr>
          </w:p>
        </w:tc>
        <w:tc>
          <w:tcPr>
            <w:tcW w:w="1273" w:type="dxa"/>
          </w:tcPr>
          <w:p w14:paraId="32CF42F2"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tegorical</w:t>
            </w:r>
          </w:p>
        </w:tc>
        <w:tc>
          <w:tcPr>
            <w:tcW w:w="950" w:type="dxa"/>
          </w:tcPr>
          <w:p w14:paraId="54480997"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4</w:t>
            </w:r>
          </w:p>
        </w:tc>
        <w:tc>
          <w:tcPr>
            <w:tcW w:w="991" w:type="dxa"/>
          </w:tcPr>
          <w:p w14:paraId="6AA4D13A"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196</w:t>
            </w:r>
          </w:p>
        </w:tc>
        <w:tc>
          <w:tcPr>
            <w:tcW w:w="991" w:type="dxa"/>
          </w:tcPr>
          <w:p w14:paraId="4FFB8313"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5701</w:t>
            </w:r>
          </w:p>
        </w:tc>
        <w:tc>
          <w:tcPr>
            <w:tcW w:w="913" w:type="dxa"/>
          </w:tcPr>
          <w:p w14:paraId="7EE0440B"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897</w:t>
            </w:r>
          </w:p>
        </w:tc>
        <w:tc>
          <w:tcPr>
            <w:tcW w:w="1219" w:type="dxa"/>
          </w:tcPr>
          <w:p w14:paraId="7C9F5985"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8.65 </w:t>
            </w:r>
          </w:p>
        </w:tc>
        <w:tc>
          <w:tcPr>
            <w:tcW w:w="972" w:type="dxa"/>
          </w:tcPr>
          <w:p w14:paraId="083A4984"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67</w:t>
            </w:r>
          </w:p>
        </w:tc>
        <w:tc>
          <w:tcPr>
            <w:tcW w:w="1012" w:type="dxa"/>
          </w:tcPr>
          <w:p w14:paraId="3F230CB8"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6</w:t>
            </w:r>
          </w:p>
        </w:tc>
      </w:tr>
      <w:tr w:rsidR="00413CE5" w:rsidRPr="00CA6A00" w14:paraId="49D005B4" w14:textId="77777777" w:rsidTr="007C206C">
        <w:trPr>
          <w:trHeight w:val="137"/>
        </w:trPr>
        <w:tc>
          <w:tcPr>
            <w:tcW w:w="1943" w:type="dxa"/>
            <w:vMerge/>
            <w:vAlign w:val="bottom"/>
          </w:tcPr>
          <w:p w14:paraId="5CCEEF4F" w14:textId="77777777" w:rsidR="00997C7E" w:rsidRPr="00CA6A00" w:rsidRDefault="00997C7E" w:rsidP="007C206C">
            <w:pPr>
              <w:rPr>
                <w:rFonts w:ascii="Times New Roman" w:hAnsi="Times New Roman" w:cs="Times New Roman"/>
                <w:color w:val="000000" w:themeColor="text1"/>
                <w:sz w:val="18"/>
                <w:szCs w:val="18"/>
              </w:rPr>
            </w:pPr>
          </w:p>
        </w:tc>
        <w:tc>
          <w:tcPr>
            <w:tcW w:w="1275" w:type="dxa"/>
            <w:vMerge/>
          </w:tcPr>
          <w:p w14:paraId="09BF8F02" w14:textId="77777777" w:rsidR="00997C7E" w:rsidRPr="00CA6A00" w:rsidRDefault="00997C7E" w:rsidP="007C206C">
            <w:pPr>
              <w:rPr>
                <w:rFonts w:ascii="Times New Roman" w:hAnsi="Times New Roman" w:cs="Times New Roman"/>
                <w:color w:val="000000" w:themeColor="text1"/>
                <w:sz w:val="18"/>
                <w:szCs w:val="18"/>
              </w:rPr>
            </w:pPr>
          </w:p>
        </w:tc>
        <w:tc>
          <w:tcPr>
            <w:tcW w:w="1340" w:type="dxa"/>
            <w:vMerge/>
          </w:tcPr>
          <w:p w14:paraId="14DDE305" w14:textId="77777777" w:rsidR="00997C7E" w:rsidRPr="00CA6A00" w:rsidRDefault="00997C7E" w:rsidP="007C206C">
            <w:pPr>
              <w:rPr>
                <w:rFonts w:ascii="Times New Roman" w:hAnsi="Times New Roman" w:cs="Times New Roman"/>
                <w:color w:val="000000" w:themeColor="text1"/>
                <w:sz w:val="18"/>
                <w:szCs w:val="18"/>
              </w:rPr>
            </w:pPr>
          </w:p>
        </w:tc>
        <w:tc>
          <w:tcPr>
            <w:tcW w:w="1273" w:type="dxa"/>
          </w:tcPr>
          <w:p w14:paraId="1F5AFF80"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ntinuous</w:t>
            </w:r>
          </w:p>
        </w:tc>
        <w:tc>
          <w:tcPr>
            <w:tcW w:w="950" w:type="dxa"/>
          </w:tcPr>
          <w:p w14:paraId="01088C53"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1</w:t>
            </w:r>
          </w:p>
        </w:tc>
        <w:tc>
          <w:tcPr>
            <w:tcW w:w="991" w:type="dxa"/>
          </w:tcPr>
          <w:p w14:paraId="3FFBEFD2"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488</w:t>
            </w:r>
          </w:p>
        </w:tc>
        <w:tc>
          <w:tcPr>
            <w:tcW w:w="991" w:type="dxa"/>
          </w:tcPr>
          <w:p w14:paraId="3F2C1073"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99</w:t>
            </w:r>
          </w:p>
        </w:tc>
        <w:tc>
          <w:tcPr>
            <w:tcW w:w="913" w:type="dxa"/>
          </w:tcPr>
          <w:p w14:paraId="187FE3D2"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387</w:t>
            </w:r>
          </w:p>
        </w:tc>
        <w:tc>
          <w:tcPr>
            <w:tcW w:w="1219" w:type="dxa"/>
          </w:tcPr>
          <w:p w14:paraId="7D53B32C"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10.80 </w:t>
            </w:r>
          </w:p>
        </w:tc>
        <w:tc>
          <w:tcPr>
            <w:tcW w:w="972" w:type="dxa"/>
          </w:tcPr>
          <w:p w14:paraId="0F0D8E8E"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w:t>
            </w:r>
          </w:p>
        </w:tc>
        <w:tc>
          <w:tcPr>
            <w:tcW w:w="1012" w:type="dxa"/>
          </w:tcPr>
          <w:p w14:paraId="1622A2E6"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6</w:t>
            </w:r>
          </w:p>
        </w:tc>
      </w:tr>
      <w:tr w:rsidR="00413CE5" w:rsidRPr="00CA6A00" w14:paraId="1B394FF9" w14:textId="77777777" w:rsidTr="007C206C">
        <w:trPr>
          <w:trHeight w:val="258"/>
        </w:trPr>
        <w:tc>
          <w:tcPr>
            <w:tcW w:w="1943" w:type="dxa"/>
            <w:vMerge/>
          </w:tcPr>
          <w:p w14:paraId="4C77B46A" w14:textId="77777777" w:rsidR="00997C7E" w:rsidRPr="00CA6A00" w:rsidRDefault="00997C7E" w:rsidP="007C206C">
            <w:pPr>
              <w:rPr>
                <w:rFonts w:ascii="Times New Roman" w:hAnsi="Times New Roman" w:cs="Times New Roman"/>
                <w:color w:val="000000" w:themeColor="text1"/>
                <w:sz w:val="18"/>
                <w:szCs w:val="18"/>
              </w:rPr>
            </w:pPr>
          </w:p>
        </w:tc>
        <w:tc>
          <w:tcPr>
            <w:tcW w:w="1275" w:type="dxa"/>
            <w:vMerge/>
          </w:tcPr>
          <w:p w14:paraId="2751212C" w14:textId="77777777" w:rsidR="00997C7E" w:rsidRPr="00CA6A00" w:rsidRDefault="00997C7E" w:rsidP="007C206C">
            <w:pPr>
              <w:rPr>
                <w:rFonts w:ascii="Times New Roman" w:hAnsi="Times New Roman" w:cs="Times New Roman"/>
                <w:color w:val="000000" w:themeColor="text1"/>
                <w:sz w:val="18"/>
                <w:szCs w:val="18"/>
              </w:rPr>
            </w:pPr>
          </w:p>
        </w:tc>
        <w:tc>
          <w:tcPr>
            <w:tcW w:w="2613" w:type="dxa"/>
            <w:gridSpan w:val="2"/>
            <w:vAlign w:val="bottom"/>
          </w:tcPr>
          <w:p w14:paraId="6E726694"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Total </w:t>
            </w:r>
          </w:p>
        </w:tc>
        <w:tc>
          <w:tcPr>
            <w:tcW w:w="950" w:type="dxa"/>
          </w:tcPr>
          <w:p w14:paraId="35D6348D"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19 </w:t>
            </w:r>
          </w:p>
        </w:tc>
        <w:tc>
          <w:tcPr>
            <w:tcW w:w="991" w:type="dxa"/>
          </w:tcPr>
          <w:p w14:paraId="75AAD791"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333</w:t>
            </w:r>
          </w:p>
        </w:tc>
        <w:tc>
          <w:tcPr>
            <w:tcW w:w="991" w:type="dxa"/>
          </w:tcPr>
          <w:p w14:paraId="361CC76B"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219</w:t>
            </w:r>
          </w:p>
        </w:tc>
        <w:tc>
          <w:tcPr>
            <w:tcW w:w="913" w:type="dxa"/>
          </w:tcPr>
          <w:p w14:paraId="091B2386"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9552</w:t>
            </w:r>
          </w:p>
        </w:tc>
        <w:tc>
          <w:tcPr>
            <w:tcW w:w="1219" w:type="dxa"/>
          </w:tcPr>
          <w:p w14:paraId="712E8260" w14:textId="77777777" w:rsidR="00997C7E" w:rsidRPr="00CA6A00" w:rsidRDefault="00997C7E" w:rsidP="007C206C">
            <w:pPr>
              <w:rPr>
                <w:rFonts w:ascii="Times New Roman" w:hAnsi="Times New Roman" w:cs="Times New Roman"/>
                <w:color w:val="000000" w:themeColor="text1"/>
                <w:sz w:val="18"/>
                <w:szCs w:val="18"/>
              </w:rPr>
            </w:pPr>
          </w:p>
        </w:tc>
        <w:tc>
          <w:tcPr>
            <w:tcW w:w="972" w:type="dxa"/>
          </w:tcPr>
          <w:p w14:paraId="204C8DA5" w14:textId="77777777" w:rsidR="00997C7E" w:rsidRPr="00CA6A00" w:rsidRDefault="00997C7E" w:rsidP="007C206C">
            <w:pPr>
              <w:rPr>
                <w:rFonts w:ascii="Times New Roman" w:hAnsi="Times New Roman" w:cs="Times New Roman"/>
                <w:color w:val="000000" w:themeColor="text1"/>
                <w:sz w:val="18"/>
                <w:szCs w:val="18"/>
              </w:rPr>
            </w:pPr>
          </w:p>
        </w:tc>
        <w:tc>
          <w:tcPr>
            <w:tcW w:w="1012" w:type="dxa"/>
          </w:tcPr>
          <w:p w14:paraId="33E2B4A8" w14:textId="77777777" w:rsidR="00997C7E" w:rsidRPr="00CA6A00" w:rsidRDefault="00997C7E" w:rsidP="007C206C">
            <w:pPr>
              <w:rPr>
                <w:rFonts w:ascii="Times New Roman" w:hAnsi="Times New Roman" w:cs="Times New Roman"/>
                <w:color w:val="000000" w:themeColor="text1"/>
                <w:sz w:val="18"/>
                <w:szCs w:val="18"/>
              </w:rPr>
            </w:pPr>
          </w:p>
        </w:tc>
      </w:tr>
      <w:tr w:rsidR="00413CE5" w:rsidRPr="00CA6A00" w14:paraId="4C053E9D" w14:textId="77777777" w:rsidTr="007C206C">
        <w:trPr>
          <w:trHeight w:val="258"/>
        </w:trPr>
        <w:tc>
          <w:tcPr>
            <w:tcW w:w="1943" w:type="dxa"/>
            <w:vAlign w:val="bottom"/>
          </w:tcPr>
          <w:p w14:paraId="00BDCD1E"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lastRenderedPageBreak/>
              <w:t>Dementia</w:t>
            </w:r>
          </w:p>
        </w:tc>
        <w:tc>
          <w:tcPr>
            <w:tcW w:w="2615" w:type="dxa"/>
            <w:gridSpan w:val="2"/>
          </w:tcPr>
          <w:p w14:paraId="0C729A38" w14:textId="77777777" w:rsidR="00997C7E" w:rsidRPr="00CA6A00" w:rsidRDefault="00997C7E" w:rsidP="007C206C">
            <w:pPr>
              <w:rPr>
                <w:rFonts w:ascii="Times New Roman" w:hAnsi="Times New Roman" w:cs="Times New Roman"/>
                <w:color w:val="000000" w:themeColor="text1"/>
                <w:sz w:val="18"/>
                <w:szCs w:val="18"/>
              </w:rPr>
            </w:pPr>
          </w:p>
        </w:tc>
        <w:tc>
          <w:tcPr>
            <w:tcW w:w="1273" w:type="dxa"/>
          </w:tcPr>
          <w:p w14:paraId="2393112A"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tegorical</w:t>
            </w:r>
          </w:p>
        </w:tc>
        <w:tc>
          <w:tcPr>
            <w:tcW w:w="950" w:type="dxa"/>
          </w:tcPr>
          <w:p w14:paraId="5C064DC9"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23 </w:t>
            </w:r>
          </w:p>
        </w:tc>
        <w:tc>
          <w:tcPr>
            <w:tcW w:w="991" w:type="dxa"/>
          </w:tcPr>
          <w:p w14:paraId="78E31230"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033</w:t>
            </w:r>
          </w:p>
        </w:tc>
        <w:tc>
          <w:tcPr>
            <w:tcW w:w="991" w:type="dxa"/>
          </w:tcPr>
          <w:p w14:paraId="3A3DAED4"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627</w:t>
            </w:r>
          </w:p>
        </w:tc>
        <w:tc>
          <w:tcPr>
            <w:tcW w:w="913" w:type="dxa"/>
          </w:tcPr>
          <w:p w14:paraId="6B68CA5D"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0660</w:t>
            </w:r>
          </w:p>
        </w:tc>
        <w:tc>
          <w:tcPr>
            <w:tcW w:w="1219" w:type="dxa"/>
          </w:tcPr>
          <w:p w14:paraId="2E283956"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4.05</w:t>
            </w:r>
          </w:p>
        </w:tc>
        <w:tc>
          <w:tcPr>
            <w:tcW w:w="972" w:type="dxa"/>
          </w:tcPr>
          <w:p w14:paraId="582C7347"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w:t>
            </w:r>
          </w:p>
        </w:tc>
        <w:tc>
          <w:tcPr>
            <w:tcW w:w="1012" w:type="dxa"/>
          </w:tcPr>
          <w:p w14:paraId="3C4F5F3B"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120 </w:t>
            </w:r>
          </w:p>
        </w:tc>
      </w:tr>
      <w:tr w:rsidR="00413CE5" w:rsidRPr="00CA6A00" w14:paraId="11FCA461" w14:textId="77777777" w:rsidTr="007C206C">
        <w:trPr>
          <w:trHeight w:val="516"/>
        </w:trPr>
        <w:tc>
          <w:tcPr>
            <w:tcW w:w="1943" w:type="dxa"/>
            <w:vAlign w:val="bottom"/>
          </w:tcPr>
          <w:p w14:paraId="003FE142"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Readmission</w:t>
            </w:r>
          </w:p>
        </w:tc>
        <w:tc>
          <w:tcPr>
            <w:tcW w:w="2615" w:type="dxa"/>
            <w:gridSpan w:val="2"/>
          </w:tcPr>
          <w:p w14:paraId="2DB15ABF" w14:textId="77777777" w:rsidR="00997C7E" w:rsidRPr="00CA6A00" w:rsidRDefault="00997C7E" w:rsidP="007C206C">
            <w:pPr>
              <w:rPr>
                <w:rFonts w:ascii="Times New Roman" w:hAnsi="Times New Roman" w:cs="Times New Roman"/>
                <w:color w:val="000000" w:themeColor="text1"/>
                <w:sz w:val="18"/>
                <w:szCs w:val="18"/>
              </w:rPr>
            </w:pPr>
          </w:p>
        </w:tc>
        <w:tc>
          <w:tcPr>
            <w:tcW w:w="1273" w:type="dxa"/>
          </w:tcPr>
          <w:p w14:paraId="07F32CF4"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tegorical</w:t>
            </w:r>
          </w:p>
        </w:tc>
        <w:tc>
          <w:tcPr>
            <w:tcW w:w="950" w:type="dxa"/>
          </w:tcPr>
          <w:p w14:paraId="17104D28"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1</w:t>
            </w:r>
          </w:p>
        </w:tc>
        <w:tc>
          <w:tcPr>
            <w:tcW w:w="991" w:type="dxa"/>
          </w:tcPr>
          <w:p w14:paraId="676CBA11"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617</w:t>
            </w:r>
          </w:p>
        </w:tc>
        <w:tc>
          <w:tcPr>
            <w:tcW w:w="991" w:type="dxa"/>
          </w:tcPr>
          <w:p w14:paraId="512B0367"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470</w:t>
            </w:r>
          </w:p>
        </w:tc>
        <w:tc>
          <w:tcPr>
            <w:tcW w:w="913" w:type="dxa"/>
          </w:tcPr>
          <w:p w14:paraId="7A2E6F77"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1087</w:t>
            </w:r>
          </w:p>
        </w:tc>
        <w:tc>
          <w:tcPr>
            <w:tcW w:w="1219" w:type="dxa"/>
          </w:tcPr>
          <w:p w14:paraId="62771B65"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4.21</w:t>
            </w:r>
          </w:p>
        </w:tc>
        <w:tc>
          <w:tcPr>
            <w:tcW w:w="972" w:type="dxa"/>
          </w:tcPr>
          <w:p w14:paraId="0E62D294"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1 </w:t>
            </w:r>
          </w:p>
        </w:tc>
        <w:tc>
          <w:tcPr>
            <w:tcW w:w="1012" w:type="dxa"/>
          </w:tcPr>
          <w:p w14:paraId="003525ED"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8</w:t>
            </w:r>
          </w:p>
        </w:tc>
      </w:tr>
      <w:tr w:rsidR="00413CE5" w:rsidRPr="00CA6A00" w14:paraId="6298F0AC" w14:textId="77777777" w:rsidTr="007C206C">
        <w:trPr>
          <w:trHeight w:val="258"/>
        </w:trPr>
        <w:tc>
          <w:tcPr>
            <w:tcW w:w="1943" w:type="dxa"/>
            <w:vAlign w:val="bottom"/>
          </w:tcPr>
          <w:p w14:paraId="243AE852"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Institutionalisation </w:t>
            </w:r>
          </w:p>
        </w:tc>
        <w:tc>
          <w:tcPr>
            <w:tcW w:w="2615" w:type="dxa"/>
            <w:gridSpan w:val="2"/>
          </w:tcPr>
          <w:p w14:paraId="02EF53C9" w14:textId="77777777" w:rsidR="00997C7E" w:rsidRPr="00CA6A00" w:rsidRDefault="00997C7E" w:rsidP="007C206C">
            <w:pPr>
              <w:rPr>
                <w:rFonts w:ascii="Times New Roman" w:hAnsi="Times New Roman" w:cs="Times New Roman"/>
                <w:color w:val="000000" w:themeColor="text1"/>
                <w:sz w:val="18"/>
                <w:szCs w:val="18"/>
              </w:rPr>
            </w:pPr>
          </w:p>
        </w:tc>
        <w:tc>
          <w:tcPr>
            <w:tcW w:w="1273" w:type="dxa"/>
          </w:tcPr>
          <w:p w14:paraId="326E0257"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tegorical</w:t>
            </w:r>
          </w:p>
        </w:tc>
        <w:tc>
          <w:tcPr>
            <w:tcW w:w="950" w:type="dxa"/>
          </w:tcPr>
          <w:p w14:paraId="415C7F8D"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29 </w:t>
            </w:r>
          </w:p>
        </w:tc>
        <w:tc>
          <w:tcPr>
            <w:tcW w:w="991" w:type="dxa"/>
          </w:tcPr>
          <w:p w14:paraId="14961AB1"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990</w:t>
            </w:r>
          </w:p>
        </w:tc>
        <w:tc>
          <w:tcPr>
            <w:tcW w:w="991" w:type="dxa"/>
          </w:tcPr>
          <w:p w14:paraId="5D8AC34D"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4104</w:t>
            </w:r>
          </w:p>
        </w:tc>
        <w:tc>
          <w:tcPr>
            <w:tcW w:w="913" w:type="dxa"/>
          </w:tcPr>
          <w:p w14:paraId="2F735A5C"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7094</w:t>
            </w:r>
          </w:p>
        </w:tc>
        <w:tc>
          <w:tcPr>
            <w:tcW w:w="1219" w:type="dxa"/>
          </w:tcPr>
          <w:p w14:paraId="775E38C9"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3.12</w:t>
            </w:r>
          </w:p>
        </w:tc>
        <w:tc>
          <w:tcPr>
            <w:tcW w:w="972" w:type="dxa"/>
          </w:tcPr>
          <w:p w14:paraId="74B56E27"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1 </w:t>
            </w:r>
          </w:p>
        </w:tc>
        <w:tc>
          <w:tcPr>
            <w:tcW w:w="1012" w:type="dxa"/>
          </w:tcPr>
          <w:p w14:paraId="6F4FC72D"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60 </w:t>
            </w:r>
          </w:p>
        </w:tc>
      </w:tr>
      <w:tr w:rsidR="00413CE5" w:rsidRPr="00CA6A00" w14:paraId="21DC6E25" w14:textId="77777777" w:rsidTr="007C206C">
        <w:trPr>
          <w:trHeight w:val="516"/>
        </w:trPr>
        <w:tc>
          <w:tcPr>
            <w:tcW w:w="1943" w:type="dxa"/>
            <w:vAlign w:val="bottom"/>
          </w:tcPr>
          <w:p w14:paraId="2055E2E8"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ortality</w:t>
            </w:r>
          </w:p>
        </w:tc>
        <w:tc>
          <w:tcPr>
            <w:tcW w:w="2615" w:type="dxa"/>
            <w:gridSpan w:val="2"/>
          </w:tcPr>
          <w:p w14:paraId="19EEB1C1" w14:textId="77777777" w:rsidR="00997C7E" w:rsidRPr="00CA6A00" w:rsidRDefault="00997C7E" w:rsidP="007C206C">
            <w:pPr>
              <w:rPr>
                <w:rFonts w:ascii="Times New Roman" w:hAnsi="Times New Roman" w:cs="Times New Roman"/>
                <w:color w:val="000000" w:themeColor="text1"/>
                <w:sz w:val="18"/>
                <w:szCs w:val="18"/>
              </w:rPr>
            </w:pPr>
          </w:p>
        </w:tc>
        <w:tc>
          <w:tcPr>
            <w:tcW w:w="1273" w:type="dxa"/>
          </w:tcPr>
          <w:p w14:paraId="7525F9EC"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tegorical</w:t>
            </w:r>
          </w:p>
        </w:tc>
        <w:tc>
          <w:tcPr>
            <w:tcW w:w="950" w:type="dxa"/>
          </w:tcPr>
          <w:p w14:paraId="4CF1D782"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65</w:t>
            </w:r>
          </w:p>
        </w:tc>
        <w:tc>
          <w:tcPr>
            <w:tcW w:w="991" w:type="dxa"/>
          </w:tcPr>
          <w:p w14:paraId="74E56AF8"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9079</w:t>
            </w:r>
          </w:p>
        </w:tc>
        <w:tc>
          <w:tcPr>
            <w:tcW w:w="991" w:type="dxa"/>
          </w:tcPr>
          <w:p w14:paraId="204596A5"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7094</w:t>
            </w:r>
          </w:p>
        </w:tc>
        <w:tc>
          <w:tcPr>
            <w:tcW w:w="913" w:type="dxa"/>
          </w:tcPr>
          <w:p w14:paraId="28B0F6CF"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6173</w:t>
            </w:r>
          </w:p>
        </w:tc>
        <w:tc>
          <w:tcPr>
            <w:tcW w:w="1219" w:type="dxa"/>
          </w:tcPr>
          <w:p w14:paraId="27F925E3"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4.19</w:t>
            </w:r>
          </w:p>
        </w:tc>
        <w:tc>
          <w:tcPr>
            <w:tcW w:w="972" w:type="dxa"/>
          </w:tcPr>
          <w:p w14:paraId="1C2F4245"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0.16 </w:t>
            </w:r>
          </w:p>
        </w:tc>
        <w:tc>
          <w:tcPr>
            <w:tcW w:w="1012" w:type="dxa"/>
          </w:tcPr>
          <w:p w14:paraId="5C0E0B82"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168 </w:t>
            </w:r>
          </w:p>
        </w:tc>
      </w:tr>
      <w:tr w:rsidR="00413CE5" w:rsidRPr="00CA6A00" w14:paraId="39E26E6C" w14:textId="77777777" w:rsidTr="007C206C">
        <w:trPr>
          <w:trHeight w:val="258"/>
        </w:trPr>
        <w:tc>
          <w:tcPr>
            <w:tcW w:w="1943" w:type="dxa"/>
          </w:tcPr>
          <w:p w14:paraId="207A34D8"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Total (follow-up)</w:t>
            </w:r>
          </w:p>
        </w:tc>
        <w:tc>
          <w:tcPr>
            <w:tcW w:w="2615" w:type="dxa"/>
            <w:gridSpan w:val="2"/>
            <w:vMerge w:val="restart"/>
          </w:tcPr>
          <w:p w14:paraId="0B4A0D2D" w14:textId="77777777" w:rsidR="00997C7E" w:rsidRPr="00CA6A00" w:rsidRDefault="00997C7E" w:rsidP="007C206C">
            <w:pPr>
              <w:rPr>
                <w:rFonts w:ascii="Times New Roman" w:hAnsi="Times New Roman" w:cs="Times New Roman"/>
                <w:color w:val="000000" w:themeColor="text1"/>
                <w:sz w:val="18"/>
                <w:szCs w:val="18"/>
              </w:rPr>
            </w:pPr>
          </w:p>
        </w:tc>
        <w:tc>
          <w:tcPr>
            <w:tcW w:w="1273" w:type="dxa"/>
            <w:vMerge w:val="restart"/>
          </w:tcPr>
          <w:p w14:paraId="32E82E7F" w14:textId="77777777" w:rsidR="00997C7E" w:rsidRPr="00CA6A00" w:rsidRDefault="00997C7E" w:rsidP="007C206C">
            <w:pPr>
              <w:rPr>
                <w:rFonts w:ascii="Times New Roman" w:hAnsi="Times New Roman" w:cs="Times New Roman"/>
                <w:color w:val="000000" w:themeColor="text1"/>
                <w:sz w:val="18"/>
                <w:szCs w:val="18"/>
              </w:rPr>
            </w:pPr>
          </w:p>
        </w:tc>
        <w:tc>
          <w:tcPr>
            <w:tcW w:w="950" w:type="dxa"/>
            <w:shd w:val="clear" w:color="auto" w:fill="auto"/>
          </w:tcPr>
          <w:p w14:paraId="104C8BFE"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53</w:t>
            </w:r>
          </w:p>
        </w:tc>
        <w:tc>
          <w:tcPr>
            <w:tcW w:w="991" w:type="dxa"/>
            <w:shd w:val="clear" w:color="auto" w:fill="auto"/>
          </w:tcPr>
          <w:p w14:paraId="63A3382F"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9814</w:t>
            </w:r>
          </w:p>
        </w:tc>
        <w:tc>
          <w:tcPr>
            <w:tcW w:w="991" w:type="dxa"/>
            <w:shd w:val="clear" w:color="auto" w:fill="auto"/>
          </w:tcPr>
          <w:p w14:paraId="07AF43A9"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07583</w:t>
            </w:r>
          </w:p>
        </w:tc>
        <w:tc>
          <w:tcPr>
            <w:tcW w:w="913" w:type="dxa"/>
            <w:shd w:val="clear" w:color="auto" w:fill="auto"/>
          </w:tcPr>
          <w:p w14:paraId="69C3630A"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37397</w:t>
            </w:r>
          </w:p>
        </w:tc>
        <w:tc>
          <w:tcPr>
            <w:tcW w:w="3203" w:type="dxa"/>
            <w:gridSpan w:val="3"/>
            <w:vMerge w:val="restart"/>
          </w:tcPr>
          <w:p w14:paraId="07BB5CC4" w14:textId="77777777" w:rsidR="00997C7E" w:rsidRPr="00CA6A00" w:rsidRDefault="00997C7E" w:rsidP="007C206C">
            <w:pPr>
              <w:rPr>
                <w:rFonts w:ascii="Times New Roman" w:hAnsi="Times New Roman" w:cs="Times New Roman"/>
                <w:color w:val="000000" w:themeColor="text1"/>
                <w:sz w:val="18"/>
                <w:szCs w:val="18"/>
              </w:rPr>
            </w:pPr>
          </w:p>
        </w:tc>
      </w:tr>
      <w:tr w:rsidR="00413CE5" w:rsidRPr="00CA6A00" w14:paraId="01FD6F62" w14:textId="77777777" w:rsidTr="007C206C">
        <w:trPr>
          <w:trHeight w:val="243"/>
        </w:trPr>
        <w:tc>
          <w:tcPr>
            <w:tcW w:w="1943" w:type="dxa"/>
          </w:tcPr>
          <w:p w14:paraId="3EB2E6F2"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Total (baseline)</w:t>
            </w:r>
          </w:p>
        </w:tc>
        <w:tc>
          <w:tcPr>
            <w:tcW w:w="2615" w:type="dxa"/>
            <w:gridSpan w:val="2"/>
            <w:vMerge/>
          </w:tcPr>
          <w:p w14:paraId="7052B737" w14:textId="77777777" w:rsidR="00997C7E" w:rsidRPr="00CA6A00" w:rsidRDefault="00997C7E" w:rsidP="007C206C">
            <w:pPr>
              <w:rPr>
                <w:rFonts w:ascii="Times New Roman" w:hAnsi="Times New Roman" w:cs="Times New Roman"/>
                <w:color w:val="000000" w:themeColor="text1"/>
                <w:sz w:val="18"/>
                <w:szCs w:val="18"/>
              </w:rPr>
            </w:pPr>
          </w:p>
        </w:tc>
        <w:tc>
          <w:tcPr>
            <w:tcW w:w="1273" w:type="dxa"/>
            <w:vMerge/>
          </w:tcPr>
          <w:p w14:paraId="304BA900" w14:textId="77777777" w:rsidR="00997C7E" w:rsidRPr="00CA6A00" w:rsidRDefault="00997C7E" w:rsidP="007C206C">
            <w:pPr>
              <w:rPr>
                <w:rFonts w:ascii="Times New Roman" w:hAnsi="Times New Roman" w:cs="Times New Roman"/>
                <w:color w:val="000000" w:themeColor="text1"/>
                <w:sz w:val="18"/>
                <w:szCs w:val="18"/>
              </w:rPr>
            </w:pPr>
          </w:p>
        </w:tc>
        <w:tc>
          <w:tcPr>
            <w:tcW w:w="950" w:type="dxa"/>
            <w:shd w:val="clear" w:color="auto" w:fill="auto"/>
          </w:tcPr>
          <w:p w14:paraId="619F2DC1"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53</w:t>
            </w:r>
          </w:p>
        </w:tc>
        <w:tc>
          <w:tcPr>
            <w:tcW w:w="991" w:type="dxa"/>
            <w:shd w:val="clear" w:color="auto" w:fill="auto"/>
          </w:tcPr>
          <w:p w14:paraId="32AB2D44"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6489</w:t>
            </w:r>
          </w:p>
        </w:tc>
        <w:tc>
          <w:tcPr>
            <w:tcW w:w="991" w:type="dxa"/>
            <w:shd w:val="clear" w:color="auto" w:fill="auto"/>
          </w:tcPr>
          <w:p w14:paraId="6BF44F9C"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60902</w:t>
            </w:r>
          </w:p>
        </w:tc>
        <w:tc>
          <w:tcPr>
            <w:tcW w:w="913" w:type="dxa"/>
            <w:shd w:val="clear" w:color="auto" w:fill="auto"/>
          </w:tcPr>
          <w:p w14:paraId="169EFF92" w14:textId="77777777" w:rsidR="00997C7E" w:rsidRPr="00CA6A00" w:rsidRDefault="00997C7E"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97391</w:t>
            </w:r>
          </w:p>
        </w:tc>
        <w:tc>
          <w:tcPr>
            <w:tcW w:w="3203" w:type="dxa"/>
            <w:gridSpan w:val="3"/>
            <w:vMerge/>
          </w:tcPr>
          <w:p w14:paraId="6CBF4D17" w14:textId="77777777" w:rsidR="00997C7E" w:rsidRPr="00CA6A00" w:rsidRDefault="00997C7E" w:rsidP="007C206C">
            <w:pPr>
              <w:rPr>
                <w:rFonts w:ascii="Times New Roman" w:hAnsi="Times New Roman" w:cs="Times New Roman"/>
                <w:color w:val="000000" w:themeColor="text1"/>
                <w:sz w:val="18"/>
                <w:szCs w:val="18"/>
              </w:rPr>
            </w:pPr>
          </w:p>
        </w:tc>
      </w:tr>
    </w:tbl>
    <w:p w14:paraId="0D9F0756" w14:textId="77777777" w:rsidR="00C22751" w:rsidRPr="00CA6A00" w:rsidRDefault="00C22751" w:rsidP="000550DF">
      <w:pPr>
        <w:rPr>
          <w:rFonts w:ascii="Times New Roman" w:hAnsi="Times New Roman" w:cs="Times New Roman"/>
          <w:color w:val="000000" w:themeColor="text1"/>
          <w:sz w:val="18"/>
          <w:szCs w:val="18"/>
        </w:rPr>
      </w:pPr>
    </w:p>
    <w:p w14:paraId="72F4B3B4" w14:textId="7E2C895F" w:rsidR="000550DF" w:rsidRPr="00CA6A00" w:rsidRDefault="000550DF" w:rsidP="000550DF">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B. the total numbers is different because a single paper could report more than one outcome</w:t>
      </w:r>
    </w:p>
    <w:p w14:paraId="13663421" w14:textId="341C0D88" w:rsidR="00B45843" w:rsidRPr="004D7898" w:rsidRDefault="00B45843" w:rsidP="006B11A0">
      <w:pPr>
        <w:pStyle w:val="Heading1"/>
        <w:rPr>
          <w:rFonts w:ascii="Times New Roman" w:hAnsi="Times New Roman" w:cs="Times New Roman"/>
          <w:color w:val="000000" w:themeColor="text1"/>
          <w:sz w:val="24"/>
          <w:szCs w:val="24"/>
        </w:rPr>
      </w:pPr>
      <w:bookmarkStart w:id="7" w:name="_Toc190266392"/>
      <w:r w:rsidRPr="004D7898">
        <w:rPr>
          <w:rFonts w:ascii="Times New Roman" w:hAnsi="Times New Roman" w:cs="Times New Roman"/>
          <w:color w:val="000000" w:themeColor="text1"/>
          <w:sz w:val="24"/>
          <w:szCs w:val="24"/>
        </w:rPr>
        <w:t xml:space="preserve">Table </w:t>
      </w:r>
      <w:r w:rsidR="002D225D" w:rsidRPr="004D7898">
        <w:rPr>
          <w:rFonts w:ascii="Times New Roman" w:hAnsi="Times New Roman" w:cs="Times New Roman"/>
          <w:color w:val="000000" w:themeColor="text1"/>
          <w:sz w:val="24"/>
          <w:szCs w:val="24"/>
        </w:rPr>
        <w:t>S</w:t>
      </w:r>
      <w:r w:rsidR="001E4D50" w:rsidRPr="004D7898">
        <w:rPr>
          <w:rFonts w:ascii="Times New Roman" w:hAnsi="Times New Roman" w:cs="Times New Roman"/>
          <w:color w:val="000000" w:themeColor="text1"/>
          <w:sz w:val="24"/>
          <w:szCs w:val="24"/>
        </w:rPr>
        <w:t>7</w:t>
      </w:r>
      <w:r w:rsidRPr="004D7898">
        <w:rPr>
          <w:rFonts w:ascii="Times New Roman" w:hAnsi="Times New Roman" w:cs="Times New Roman"/>
          <w:color w:val="000000" w:themeColor="text1"/>
          <w:sz w:val="24"/>
          <w:szCs w:val="24"/>
        </w:rPr>
        <w:t xml:space="preserve">. Follow-up time analysis for </w:t>
      </w:r>
      <w:r w:rsidR="0071420B" w:rsidRPr="004D7898">
        <w:rPr>
          <w:rFonts w:ascii="Times New Roman" w:hAnsi="Times New Roman" w:cs="Times New Roman"/>
          <w:color w:val="000000" w:themeColor="text1"/>
          <w:sz w:val="24"/>
          <w:szCs w:val="24"/>
        </w:rPr>
        <w:t>long-term clinical outcomes of delirium after hospital discharge</w:t>
      </w:r>
      <w:r w:rsidRPr="004D7898">
        <w:rPr>
          <w:rFonts w:ascii="Times New Roman" w:hAnsi="Times New Roman" w:cs="Times New Roman"/>
          <w:color w:val="000000" w:themeColor="text1"/>
          <w:sz w:val="24"/>
          <w:szCs w:val="24"/>
        </w:rPr>
        <w:t>: Categorical data results</w:t>
      </w:r>
      <w:bookmarkEnd w:id="7"/>
      <w:r w:rsidRPr="004D7898">
        <w:rPr>
          <w:rFonts w:ascii="Times New Roman" w:hAnsi="Times New Roman" w:cs="Times New Roman"/>
          <w:color w:val="000000" w:themeColor="text1"/>
          <w:sz w:val="24"/>
          <w:szCs w:val="24"/>
        </w:rPr>
        <w:t xml:space="preserve"> </w:t>
      </w:r>
    </w:p>
    <w:tbl>
      <w:tblPr>
        <w:tblStyle w:val="TableGrid"/>
        <w:tblpPr w:leftFromText="180" w:rightFromText="180" w:vertAnchor="text" w:tblpY="1"/>
        <w:tblOverlap w:val="never"/>
        <w:tblW w:w="13887" w:type="dxa"/>
        <w:tblLayout w:type="fixed"/>
        <w:tblLook w:val="04A0" w:firstRow="1" w:lastRow="0" w:firstColumn="1" w:lastColumn="0" w:noHBand="0" w:noVBand="1"/>
      </w:tblPr>
      <w:tblGrid>
        <w:gridCol w:w="2122"/>
        <w:gridCol w:w="3543"/>
        <w:gridCol w:w="1701"/>
        <w:gridCol w:w="1134"/>
        <w:gridCol w:w="1701"/>
        <w:gridCol w:w="1276"/>
        <w:gridCol w:w="992"/>
        <w:gridCol w:w="1418"/>
      </w:tblGrid>
      <w:tr w:rsidR="00CA6A00" w:rsidRPr="00CA6A00" w14:paraId="01891A14" w14:textId="77777777" w:rsidTr="007C206C">
        <w:tc>
          <w:tcPr>
            <w:tcW w:w="2122" w:type="dxa"/>
          </w:tcPr>
          <w:p w14:paraId="402FAED6" w14:textId="77777777" w:rsidR="00CE2E52" w:rsidRPr="00CA6A00" w:rsidRDefault="00CE2E52" w:rsidP="007C206C">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Clinical outcome</w:t>
            </w:r>
          </w:p>
        </w:tc>
        <w:tc>
          <w:tcPr>
            <w:tcW w:w="3543" w:type="dxa"/>
          </w:tcPr>
          <w:p w14:paraId="00532B40" w14:textId="77777777" w:rsidR="00CE2E52" w:rsidRPr="00CA6A00" w:rsidRDefault="00CE2E52" w:rsidP="007C206C">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Sub-group</w:t>
            </w:r>
          </w:p>
          <w:p w14:paraId="11AEF21F" w14:textId="77777777" w:rsidR="00CE2E52" w:rsidRPr="00CA6A00" w:rsidRDefault="00CE2E52" w:rsidP="007C206C">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 xml:space="preserve">(number of studies) </w:t>
            </w:r>
          </w:p>
        </w:tc>
        <w:tc>
          <w:tcPr>
            <w:tcW w:w="1701" w:type="dxa"/>
          </w:tcPr>
          <w:p w14:paraId="7F8B47C1" w14:textId="77777777" w:rsidR="00CE2E52" w:rsidRPr="00CA6A00" w:rsidRDefault="00CE2E52" w:rsidP="007C206C">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Timepoint</w:t>
            </w:r>
          </w:p>
        </w:tc>
        <w:tc>
          <w:tcPr>
            <w:tcW w:w="1134" w:type="dxa"/>
          </w:tcPr>
          <w:p w14:paraId="1D4CC409" w14:textId="77777777" w:rsidR="00CE2E52" w:rsidRPr="00CA6A00" w:rsidRDefault="00CE2E52" w:rsidP="007C206C">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OR</w:t>
            </w:r>
          </w:p>
        </w:tc>
        <w:tc>
          <w:tcPr>
            <w:tcW w:w="1701" w:type="dxa"/>
          </w:tcPr>
          <w:p w14:paraId="2509622A" w14:textId="77777777" w:rsidR="00CE2E52" w:rsidRPr="00CA6A00" w:rsidRDefault="00CE2E52" w:rsidP="007C206C">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95% CI</w:t>
            </w:r>
          </w:p>
        </w:tc>
        <w:tc>
          <w:tcPr>
            <w:tcW w:w="1276" w:type="dxa"/>
          </w:tcPr>
          <w:p w14:paraId="7407B760" w14:textId="77777777" w:rsidR="00CE2E52" w:rsidRPr="00CA6A00" w:rsidRDefault="00CE2E52" w:rsidP="007C206C">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p-value</w:t>
            </w:r>
          </w:p>
        </w:tc>
        <w:tc>
          <w:tcPr>
            <w:tcW w:w="992" w:type="dxa"/>
          </w:tcPr>
          <w:p w14:paraId="6712E113" w14:textId="77777777" w:rsidR="00CE2E52" w:rsidRPr="00CA6A00" w:rsidRDefault="00CE2E52" w:rsidP="007C206C">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 xml:space="preserve">I² </w:t>
            </w:r>
            <w:r w:rsidRPr="00CA6A00">
              <w:rPr>
                <w:rFonts w:ascii="Times New Roman" w:hAnsi="Times New Roman" w:cs="Times New Roman"/>
                <w:color w:val="000000" w:themeColor="text1"/>
                <w:sz w:val="18"/>
                <w:szCs w:val="18"/>
              </w:rPr>
              <w:t>(%)</w:t>
            </w:r>
          </w:p>
        </w:tc>
        <w:tc>
          <w:tcPr>
            <w:tcW w:w="1418" w:type="dxa"/>
          </w:tcPr>
          <w:p w14:paraId="5A5171D7" w14:textId="77777777" w:rsidR="00CE2E52" w:rsidRPr="00CA6A00" w:rsidRDefault="00CE2E52" w:rsidP="007C206C">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 xml:space="preserve">τ² </w:t>
            </w:r>
          </w:p>
        </w:tc>
      </w:tr>
      <w:tr w:rsidR="00CA6A00" w:rsidRPr="00CA6A00" w14:paraId="011D94A6" w14:textId="77777777" w:rsidTr="007C206C">
        <w:tc>
          <w:tcPr>
            <w:tcW w:w="2122" w:type="dxa"/>
            <w:vMerge w:val="restart"/>
          </w:tcPr>
          <w:p w14:paraId="03BA23FF"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gnition</w:t>
            </w:r>
          </w:p>
        </w:tc>
        <w:tc>
          <w:tcPr>
            <w:tcW w:w="11765" w:type="dxa"/>
            <w:gridSpan w:val="7"/>
          </w:tcPr>
          <w:p w14:paraId="17039FFE" w14:textId="77777777" w:rsidR="00CE2E52" w:rsidRPr="00CA6A00" w:rsidRDefault="00CE2E52" w:rsidP="007C206C">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Objective cognition measure</w:t>
            </w:r>
          </w:p>
        </w:tc>
      </w:tr>
      <w:tr w:rsidR="00CA6A00" w:rsidRPr="00CA6A00" w14:paraId="1D03E3DF" w14:textId="77777777" w:rsidTr="007C206C">
        <w:tc>
          <w:tcPr>
            <w:tcW w:w="2122" w:type="dxa"/>
            <w:vMerge/>
            <w:shd w:val="clear" w:color="auto" w:fill="auto"/>
          </w:tcPr>
          <w:p w14:paraId="66DC4F71" w14:textId="77777777" w:rsidR="00CE2E52" w:rsidRPr="00CA6A00" w:rsidRDefault="00CE2E52" w:rsidP="007C206C">
            <w:pPr>
              <w:rPr>
                <w:rFonts w:ascii="Times New Roman" w:hAnsi="Times New Roman" w:cs="Times New Roman"/>
                <w:color w:val="000000" w:themeColor="text1"/>
                <w:sz w:val="18"/>
                <w:szCs w:val="18"/>
              </w:rPr>
            </w:pPr>
          </w:p>
        </w:tc>
        <w:tc>
          <w:tcPr>
            <w:tcW w:w="3543" w:type="dxa"/>
            <w:shd w:val="clear" w:color="auto" w:fill="auto"/>
          </w:tcPr>
          <w:p w14:paraId="2CE09BB8"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gnitive change (n=7)</w:t>
            </w:r>
          </w:p>
        </w:tc>
        <w:tc>
          <w:tcPr>
            <w:tcW w:w="1701" w:type="dxa"/>
            <w:shd w:val="clear" w:color="auto" w:fill="auto"/>
          </w:tcPr>
          <w:p w14:paraId="3FC2A80D"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llapsed</w:t>
            </w:r>
          </w:p>
        </w:tc>
        <w:tc>
          <w:tcPr>
            <w:tcW w:w="1134" w:type="dxa"/>
            <w:shd w:val="clear" w:color="auto" w:fill="auto"/>
          </w:tcPr>
          <w:p w14:paraId="29B5DC22"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575</w:t>
            </w:r>
          </w:p>
        </w:tc>
        <w:tc>
          <w:tcPr>
            <w:tcW w:w="1701" w:type="dxa"/>
            <w:shd w:val="clear" w:color="auto" w:fill="auto"/>
          </w:tcPr>
          <w:p w14:paraId="40CABCEC"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227–2.022</w:t>
            </w:r>
          </w:p>
        </w:tc>
        <w:tc>
          <w:tcPr>
            <w:tcW w:w="1276" w:type="dxa"/>
            <w:shd w:val="clear" w:color="auto" w:fill="auto"/>
          </w:tcPr>
          <w:p w14:paraId="3CBE88E5"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0.001</w:t>
            </w:r>
          </w:p>
        </w:tc>
        <w:tc>
          <w:tcPr>
            <w:tcW w:w="992" w:type="dxa"/>
            <w:shd w:val="clear" w:color="auto" w:fill="auto"/>
          </w:tcPr>
          <w:p w14:paraId="749686E4"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3.0</w:t>
            </w:r>
          </w:p>
        </w:tc>
        <w:tc>
          <w:tcPr>
            <w:tcW w:w="1418" w:type="dxa"/>
            <w:shd w:val="clear" w:color="auto" w:fill="auto"/>
          </w:tcPr>
          <w:p w14:paraId="4DC1C087"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24</w:t>
            </w:r>
          </w:p>
        </w:tc>
      </w:tr>
      <w:tr w:rsidR="00CA6A00" w:rsidRPr="00CA6A00" w14:paraId="4451361C" w14:textId="77777777" w:rsidTr="007C206C">
        <w:tc>
          <w:tcPr>
            <w:tcW w:w="2122" w:type="dxa"/>
            <w:vMerge/>
          </w:tcPr>
          <w:p w14:paraId="394999E9" w14:textId="77777777" w:rsidR="00CE2E52" w:rsidRPr="00CA6A00" w:rsidRDefault="00CE2E52" w:rsidP="007C206C">
            <w:pPr>
              <w:rPr>
                <w:rFonts w:ascii="Times New Roman" w:hAnsi="Times New Roman" w:cs="Times New Roman"/>
                <w:color w:val="000000" w:themeColor="text1"/>
                <w:sz w:val="18"/>
                <w:szCs w:val="18"/>
              </w:rPr>
            </w:pPr>
          </w:p>
        </w:tc>
        <w:tc>
          <w:tcPr>
            <w:tcW w:w="3543" w:type="dxa"/>
          </w:tcPr>
          <w:p w14:paraId="57A24673"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gnitive change (n=7)</w:t>
            </w:r>
          </w:p>
        </w:tc>
        <w:tc>
          <w:tcPr>
            <w:tcW w:w="1701" w:type="dxa"/>
          </w:tcPr>
          <w:p w14:paraId="07759C92"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 months</w:t>
            </w:r>
          </w:p>
        </w:tc>
        <w:tc>
          <w:tcPr>
            <w:tcW w:w="1134" w:type="dxa"/>
          </w:tcPr>
          <w:p w14:paraId="46044B01"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551</w:t>
            </w:r>
          </w:p>
        </w:tc>
        <w:tc>
          <w:tcPr>
            <w:tcW w:w="1701" w:type="dxa"/>
          </w:tcPr>
          <w:p w14:paraId="2DBE4785"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232–1.953</w:t>
            </w:r>
          </w:p>
        </w:tc>
        <w:tc>
          <w:tcPr>
            <w:tcW w:w="1276" w:type="dxa"/>
          </w:tcPr>
          <w:p w14:paraId="77CA9134"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0.001</w:t>
            </w:r>
          </w:p>
        </w:tc>
        <w:tc>
          <w:tcPr>
            <w:tcW w:w="992" w:type="dxa"/>
          </w:tcPr>
          <w:p w14:paraId="31317A91"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1.9</w:t>
            </w:r>
          </w:p>
        </w:tc>
        <w:tc>
          <w:tcPr>
            <w:tcW w:w="1418" w:type="dxa"/>
          </w:tcPr>
          <w:p w14:paraId="5237DE1F"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13</w:t>
            </w:r>
          </w:p>
        </w:tc>
      </w:tr>
      <w:tr w:rsidR="00CA6A00" w:rsidRPr="00CA6A00" w14:paraId="3949324A" w14:textId="77777777" w:rsidTr="007C206C">
        <w:tc>
          <w:tcPr>
            <w:tcW w:w="2122" w:type="dxa"/>
            <w:vMerge/>
          </w:tcPr>
          <w:p w14:paraId="7A95AAC2" w14:textId="77777777" w:rsidR="00CE2E52" w:rsidRPr="00CA6A00" w:rsidRDefault="00CE2E52" w:rsidP="007C206C">
            <w:pPr>
              <w:rPr>
                <w:rFonts w:ascii="Times New Roman" w:hAnsi="Times New Roman" w:cs="Times New Roman"/>
                <w:color w:val="000000" w:themeColor="text1"/>
                <w:sz w:val="18"/>
                <w:szCs w:val="18"/>
              </w:rPr>
            </w:pPr>
          </w:p>
        </w:tc>
        <w:tc>
          <w:tcPr>
            <w:tcW w:w="3543" w:type="dxa"/>
          </w:tcPr>
          <w:p w14:paraId="5AC4C578"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gnitive performance (n=10)</w:t>
            </w:r>
          </w:p>
        </w:tc>
        <w:tc>
          <w:tcPr>
            <w:tcW w:w="1701" w:type="dxa"/>
          </w:tcPr>
          <w:p w14:paraId="49D86323"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llapsed</w:t>
            </w:r>
          </w:p>
        </w:tc>
        <w:tc>
          <w:tcPr>
            <w:tcW w:w="1134" w:type="dxa"/>
          </w:tcPr>
          <w:p w14:paraId="0D6007B1"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437</w:t>
            </w:r>
          </w:p>
        </w:tc>
        <w:tc>
          <w:tcPr>
            <w:tcW w:w="1701" w:type="dxa"/>
          </w:tcPr>
          <w:p w14:paraId="3813B9D6"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575–3.883</w:t>
            </w:r>
          </w:p>
        </w:tc>
        <w:tc>
          <w:tcPr>
            <w:tcW w:w="1276" w:type="dxa"/>
          </w:tcPr>
          <w:p w14:paraId="67CD2AD8"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0.001</w:t>
            </w:r>
          </w:p>
        </w:tc>
        <w:tc>
          <w:tcPr>
            <w:tcW w:w="992" w:type="dxa"/>
          </w:tcPr>
          <w:p w14:paraId="44F19415"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2.2</w:t>
            </w:r>
          </w:p>
        </w:tc>
        <w:tc>
          <w:tcPr>
            <w:tcW w:w="1418" w:type="dxa"/>
          </w:tcPr>
          <w:p w14:paraId="02CACDE3"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355</w:t>
            </w:r>
          </w:p>
        </w:tc>
      </w:tr>
      <w:tr w:rsidR="00CA6A00" w:rsidRPr="00CA6A00" w14:paraId="1D46124E" w14:textId="77777777" w:rsidTr="007C206C">
        <w:tc>
          <w:tcPr>
            <w:tcW w:w="2122" w:type="dxa"/>
            <w:vMerge/>
          </w:tcPr>
          <w:p w14:paraId="481B1CE6" w14:textId="77777777" w:rsidR="00CE2E52" w:rsidRPr="00CA6A00" w:rsidRDefault="00CE2E52" w:rsidP="007C206C">
            <w:pPr>
              <w:rPr>
                <w:rFonts w:ascii="Times New Roman" w:hAnsi="Times New Roman" w:cs="Times New Roman"/>
                <w:color w:val="000000" w:themeColor="text1"/>
                <w:sz w:val="18"/>
                <w:szCs w:val="18"/>
              </w:rPr>
            </w:pPr>
          </w:p>
        </w:tc>
        <w:tc>
          <w:tcPr>
            <w:tcW w:w="3543" w:type="dxa"/>
          </w:tcPr>
          <w:p w14:paraId="53307021"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gnitive performance (n=5)</w:t>
            </w:r>
          </w:p>
        </w:tc>
        <w:tc>
          <w:tcPr>
            <w:tcW w:w="1701" w:type="dxa"/>
          </w:tcPr>
          <w:p w14:paraId="044A9442"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 months</w:t>
            </w:r>
          </w:p>
        </w:tc>
        <w:tc>
          <w:tcPr>
            <w:tcW w:w="1134" w:type="dxa"/>
          </w:tcPr>
          <w:p w14:paraId="3C265B87"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789</w:t>
            </w:r>
          </w:p>
        </w:tc>
        <w:tc>
          <w:tcPr>
            <w:tcW w:w="1701" w:type="dxa"/>
          </w:tcPr>
          <w:p w14:paraId="269222AF"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028–3.114</w:t>
            </w:r>
          </w:p>
        </w:tc>
        <w:tc>
          <w:tcPr>
            <w:tcW w:w="1276" w:type="dxa"/>
          </w:tcPr>
          <w:p w14:paraId="4F4968D8"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40</w:t>
            </w:r>
          </w:p>
        </w:tc>
        <w:tc>
          <w:tcPr>
            <w:tcW w:w="992" w:type="dxa"/>
          </w:tcPr>
          <w:p w14:paraId="4E47F511"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56.4</w:t>
            </w:r>
          </w:p>
        </w:tc>
        <w:tc>
          <w:tcPr>
            <w:tcW w:w="1418" w:type="dxa"/>
          </w:tcPr>
          <w:p w14:paraId="39917BC5"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216</w:t>
            </w:r>
          </w:p>
        </w:tc>
      </w:tr>
      <w:tr w:rsidR="00CA6A00" w:rsidRPr="00CA6A00" w14:paraId="6EFEA640" w14:textId="77777777" w:rsidTr="007C206C">
        <w:tc>
          <w:tcPr>
            <w:tcW w:w="2122" w:type="dxa"/>
            <w:vMerge/>
          </w:tcPr>
          <w:p w14:paraId="2438F6BB" w14:textId="77777777" w:rsidR="00CE2E52" w:rsidRPr="00CA6A00" w:rsidRDefault="00CE2E52" w:rsidP="007C206C">
            <w:pPr>
              <w:rPr>
                <w:rFonts w:ascii="Times New Roman" w:hAnsi="Times New Roman" w:cs="Times New Roman"/>
                <w:color w:val="000000" w:themeColor="text1"/>
                <w:sz w:val="18"/>
                <w:szCs w:val="18"/>
              </w:rPr>
            </w:pPr>
          </w:p>
        </w:tc>
        <w:tc>
          <w:tcPr>
            <w:tcW w:w="3543" w:type="dxa"/>
          </w:tcPr>
          <w:p w14:paraId="385E26D8"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gnitive performance (n=6)</w:t>
            </w:r>
          </w:p>
        </w:tc>
        <w:tc>
          <w:tcPr>
            <w:tcW w:w="1701" w:type="dxa"/>
          </w:tcPr>
          <w:p w14:paraId="0F050E2E"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gt;6–12 months </w:t>
            </w:r>
          </w:p>
        </w:tc>
        <w:tc>
          <w:tcPr>
            <w:tcW w:w="1134" w:type="dxa"/>
          </w:tcPr>
          <w:p w14:paraId="4FFDA8CB"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050</w:t>
            </w:r>
          </w:p>
        </w:tc>
        <w:tc>
          <w:tcPr>
            <w:tcW w:w="1701" w:type="dxa"/>
          </w:tcPr>
          <w:p w14:paraId="5141426C"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558–5.974</w:t>
            </w:r>
          </w:p>
        </w:tc>
        <w:tc>
          <w:tcPr>
            <w:tcW w:w="1276" w:type="dxa"/>
          </w:tcPr>
          <w:p w14:paraId="4F9DF86F"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01</w:t>
            </w:r>
          </w:p>
        </w:tc>
        <w:tc>
          <w:tcPr>
            <w:tcW w:w="992" w:type="dxa"/>
          </w:tcPr>
          <w:p w14:paraId="7A5093EF"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5.4</w:t>
            </w:r>
          </w:p>
        </w:tc>
        <w:tc>
          <w:tcPr>
            <w:tcW w:w="1418" w:type="dxa"/>
          </w:tcPr>
          <w:p w14:paraId="00484152"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512</w:t>
            </w:r>
          </w:p>
        </w:tc>
      </w:tr>
      <w:tr w:rsidR="00CA6A00" w:rsidRPr="00CA6A00" w14:paraId="275BEF13" w14:textId="77777777" w:rsidTr="007C206C">
        <w:tc>
          <w:tcPr>
            <w:tcW w:w="2122" w:type="dxa"/>
            <w:vMerge/>
          </w:tcPr>
          <w:p w14:paraId="3A3CDFAF" w14:textId="77777777" w:rsidR="00CE2E52" w:rsidRPr="00CA6A00" w:rsidRDefault="00CE2E52" w:rsidP="007C206C">
            <w:pPr>
              <w:rPr>
                <w:rFonts w:ascii="Times New Roman" w:hAnsi="Times New Roman" w:cs="Times New Roman"/>
                <w:color w:val="000000" w:themeColor="text1"/>
                <w:sz w:val="18"/>
                <w:szCs w:val="18"/>
              </w:rPr>
            </w:pPr>
          </w:p>
        </w:tc>
        <w:tc>
          <w:tcPr>
            <w:tcW w:w="3543" w:type="dxa"/>
          </w:tcPr>
          <w:p w14:paraId="4C5E1D28"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gnitive performance (n=3)</w:t>
            </w:r>
          </w:p>
        </w:tc>
        <w:tc>
          <w:tcPr>
            <w:tcW w:w="1701" w:type="dxa"/>
          </w:tcPr>
          <w:p w14:paraId="5191668A"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t;12 months</w:t>
            </w:r>
          </w:p>
        </w:tc>
        <w:tc>
          <w:tcPr>
            <w:tcW w:w="1134" w:type="dxa"/>
          </w:tcPr>
          <w:p w14:paraId="5217A242"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395</w:t>
            </w:r>
          </w:p>
        </w:tc>
        <w:tc>
          <w:tcPr>
            <w:tcW w:w="1701" w:type="dxa"/>
          </w:tcPr>
          <w:p w14:paraId="6FB8ADEB"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303–23.748</w:t>
            </w:r>
          </w:p>
        </w:tc>
        <w:tc>
          <w:tcPr>
            <w:tcW w:w="1276" w:type="dxa"/>
          </w:tcPr>
          <w:p w14:paraId="1AF4F873"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01</w:t>
            </w:r>
          </w:p>
        </w:tc>
        <w:tc>
          <w:tcPr>
            <w:tcW w:w="992" w:type="dxa"/>
          </w:tcPr>
          <w:p w14:paraId="42EC12CB"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7.6</w:t>
            </w:r>
          </w:p>
        </w:tc>
        <w:tc>
          <w:tcPr>
            <w:tcW w:w="1418" w:type="dxa"/>
          </w:tcPr>
          <w:p w14:paraId="7599C65E"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803</w:t>
            </w:r>
          </w:p>
        </w:tc>
      </w:tr>
      <w:tr w:rsidR="00CA6A00" w:rsidRPr="00CA6A00" w14:paraId="122B11AB" w14:textId="77777777" w:rsidTr="007C206C">
        <w:tc>
          <w:tcPr>
            <w:tcW w:w="2122" w:type="dxa"/>
            <w:vMerge/>
          </w:tcPr>
          <w:p w14:paraId="0CEF672D" w14:textId="77777777" w:rsidR="00CE2E52" w:rsidRPr="00CA6A00" w:rsidRDefault="00CE2E52" w:rsidP="007C206C">
            <w:pPr>
              <w:rPr>
                <w:rFonts w:ascii="Times New Roman" w:hAnsi="Times New Roman" w:cs="Times New Roman"/>
                <w:color w:val="000000" w:themeColor="text1"/>
                <w:sz w:val="18"/>
                <w:szCs w:val="18"/>
              </w:rPr>
            </w:pPr>
          </w:p>
        </w:tc>
        <w:tc>
          <w:tcPr>
            <w:tcW w:w="11765" w:type="dxa"/>
            <w:gridSpan w:val="7"/>
          </w:tcPr>
          <w:p w14:paraId="5755D076" w14:textId="77777777" w:rsidR="00CE2E52" w:rsidRPr="00CA6A00" w:rsidRDefault="00CE2E52" w:rsidP="007C206C">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Subjective cognition measure</w:t>
            </w:r>
          </w:p>
        </w:tc>
      </w:tr>
      <w:tr w:rsidR="00CA6A00" w:rsidRPr="00CA6A00" w14:paraId="64479FBC" w14:textId="77777777" w:rsidTr="007C206C">
        <w:tc>
          <w:tcPr>
            <w:tcW w:w="2122" w:type="dxa"/>
            <w:vMerge/>
          </w:tcPr>
          <w:p w14:paraId="19517596" w14:textId="77777777" w:rsidR="00CE2E52" w:rsidRPr="00CA6A00" w:rsidRDefault="00CE2E52" w:rsidP="007C206C">
            <w:pPr>
              <w:rPr>
                <w:rFonts w:ascii="Times New Roman" w:hAnsi="Times New Roman" w:cs="Times New Roman"/>
                <w:color w:val="000000" w:themeColor="text1"/>
                <w:sz w:val="18"/>
                <w:szCs w:val="18"/>
              </w:rPr>
            </w:pPr>
          </w:p>
        </w:tc>
        <w:tc>
          <w:tcPr>
            <w:tcW w:w="3543" w:type="dxa"/>
          </w:tcPr>
          <w:p w14:paraId="6518B243"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gnitive performance (n=5)</w:t>
            </w:r>
          </w:p>
        </w:tc>
        <w:tc>
          <w:tcPr>
            <w:tcW w:w="1701" w:type="dxa"/>
          </w:tcPr>
          <w:p w14:paraId="7F7BAC12"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llapsed</w:t>
            </w:r>
          </w:p>
        </w:tc>
        <w:tc>
          <w:tcPr>
            <w:tcW w:w="1134" w:type="dxa"/>
          </w:tcPr>
          <w:p w14:paraId="468538C8"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107</w:t>
            </w:r>
          </w:p>
        </w:tc>
        <w:tc>
          <w:tcPr>
            <w:tcW w:w="1701" w:type="dxa"/>
          </w:tcPr>
          <w:p w14:paraId="7FE02F70"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031–4.306</w:t>
            </w:r>
          </w:p>
        </w:tc>
        <w:tc>
          <w:tcPr>
            <w:tcW w:w="1276" w:type="dxa"/>
          </w:tcPr>
          <w:p w14:paraId="5688D346"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41</w:t>
            </w:r>
          </w:p>
        </w:tc>
        <w:tc>
          <w:tcPr>
            <w:tcW w:w="992" w:type="dxa"/>
          </w:tcPr>
          <w:p w14:paraId="5A1DFA5F"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6.6</w:t>
            </w:r>
          </w:p>
        </w:tc>
        <w:tc>
          <w:tcPr>
            <w:tcW w:w="1418" w:type="dxa"/>
          </w:tcPr>
          <w:p w14:paraId="4B1AF576"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537</w:t>
            </w:r>
          </w:p>
        </w:tc>
      </w:tr>
      <w:tr w:rsidR="00CA6A00" w:rsidRPr="00CA6A00" w14:paraId="44F76F4A" w14:textId="77777777" w:rsidTr="007C206C">
        <w:tc>
          <w:tcPr>
            <w:tcW w:w="2122" w:type="dxa"/>
            <w:vMerge/>
          </w:tcPr>
          <w:p w14:paraId="2AC7D068" w14:textId="77777777" w:rsidR="00CE2E52" w:rsidRPr="00CA6A00" w:rsidRDefault="00CE2E52" w:rsidP="007C206C">
            <w:pPr>
              <w:rPr>
                <w:rFonts w:ascii="Times New Roman" w:hAnsi="Times New Roman" w:cs="Times New Roman"/>
                <w:color w:val="000000" w:themeColor="text1"/>
                <w:sz w:val="18"/>
                <w:szCs w:val="18"/>
              </w:rPr>
            </w:pPr>
          </w:p>
        </w:tc>
        <w:tc>
          <w:tcPr>
            <w:tcW w:w="3543" w:type="dxa"/>
          </w:tcPr>
          <w:p w14:paraId="4E92E8D7"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gnitive performance (n=2)</w:t>
            </w:r>
          </w:p>
        </w:tc>
        <w:tc>
          <w:tcPr>
            <w:tcW w:w="1701" w:type="dxa"/>
          </w:tcPr>
          <w:p w14:paraId="74FB6FBF"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 months</w:t>
            </w:r>
          </w:p>
        </w:tc>
        <w:tc>
          <w:tcPr>
            <w:tcW w:w="1134" w:type="dxa"/>
          </w:tcPr>
          <w:p w14:paraId="6CFAE4F3"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017</w:t>
            </w:r>
          </w:p>
        </w:tc>
        <w:tc>
          <w:tcPr>
            <w:tcW w:w="1701" w:type="dxa"/>
          </w:tcPr>
          <w:p w14:paraId="702E3423"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089–3.735</w:t>
            </w:r>
          </w:p>
        </w:tc>
        <w:tc>
          <w:tcPr>
            <w:tcW w:w="1276" w:type="dxa"/>
          </w:tcPr>
          <w:p w14:paraId="37931847"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26</w:t>
            </w:r>
          </w:p>
        </w:tc>
        <w:tc>
          <w:tcPr>
            <w:tcW w:w="992" w:type="dxa"/>
          </w:tcPr>
          <w:p w14:paraId="2117357C"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8</w:t>
            </w:r>
          </w:p>
        </w:tc>
        <w:tc>
          <w:tcPr>
            <w:tcW w:w="1418" w:type="dxa"/>
          </w:tcPr>
          <w:p w14:paraId="126B99C9"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04</w:t>
            </w:r>
          </w:p>
        </w:tc>
      </w:tr>
      <w:tr w:rsidR="00CA6A00" w:rsidRPr="00CA6A00" w14:paraId="2A5F5735" w14:textId="77777777" w:rsidTr="007C206C">
        <w:tc>
          <w:tcPr>
            <w:tcW w:w="2122" w:type="dxa"/>
            <w:vMerge/>
          </w:tcPr>
          <w:p w14:paraId="6375375B" w14:textId="77777777" w:rsidR="00CE2E52" w:rsidRPr="00CA6A00" w:rsidRDefault="00CE2E52" w:rsidP="007C206C">
            <w:pPr>
              <w:rPr>
                <w:rFonts w:ascii="Times New Roman" w:hAnsi="Times New Roman" w:cs="Times New Roman"/>
                <w:color w:val="000000" w:themeColor="text1"/>
                <w:sz w:val="18"/>
                <w:szCs w:val="18"/>
              </w:rPr>
            </w:pPr>
          </w:p>
        </w:tc>
        <w:tc>
          <w:tcPr>
            <w:tcW w:w="3543" w:type="dxa"/>
          </w:tcPr>
          <w:p w14:paraId="22D99738"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gnitive performance (n=2)</w:t>
            </w:r>
          </w:p>
        </w:tc>
        <w:tc>
          <w:tcPr>
            <w:tcW w:w="1701" w:type="dxa"/>
          </w:tcPr>
          <w:p w14:paraId="108B0E2C"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gt;6–12 months </w:t>
            </w:r>
          </w:p>
        </w:tc>
        <w:tc>
          <w:tcPr>
            <w:tcW w:w="1134" w:type="dxa"/>
          </w:tcPr>
          <w:p w14:paraId="41AB64C2"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865</w:t>
            </w:r>
          </w:p>
        </w:tc>
        <w:tc>
          <w:tcPr>
            <w:tcW w:w="1701" w:type="dxa"/>
          </w:tcPr>
          <w:p w14:paraId="674537D9"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138–3.057</w:t>
            </w:r>
          </w:p>
        </w:tc>
        <w:tc>
          <w:tcPr>
            <w:tcW w:w="1276" w:type="dxa"/>
          </w:tcPr>
          <w:p w14:paraId="657C63B6"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13</w:t>
            </w:r>
          </w:p>
        </w:tc>
        <w:tc>
          <w:tcPr>
            <w:tcW w:w="992" w:type="dxa"/>
          </w:tcPr>
          <w:p w14:paraId="700A1BD3"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4.2</w:t>
            </w:r>
          </w:p>
        </w:tc>
        <w:tc>
          <w:tcPr>
            <w:tcW w:w="1418" w:type="dxa"/>
          </w:tcPr>
          <w:p w14:paraId="4EDA5E45"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82</w:t>
            </w:r>
          </w:p>
        </w:tc>
      </w:tr>
      <w:tr w:rsidR="00CA6A00" w:rsidRPr="00CA6A00" w14:paraId="1BACB5DC" w14:textId="77777777" w:rsidTr="007C206C">
        <w:tc>
          <w:tcPr>
            <w:tcW w:w="2122" w:type="dxa"/>
            <w:vMerge w:val="restart"/>
          </w:tcPr>
          <w:p w14:paraId="26A15370"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unctional outcome</w:t>
            </w:r>
          </w:p>
        </w:tc>
        <w:tc>
          <w:tcPr>
            <w:tcW w:w="3543" w:type="dxa"/>
          </w:tcPr>
          <w:p w14:paraId="160AB898"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unctional change (n=23)</w:t>
            </w:r>
          </w:p>
        </w:tc>
        <w:tc>
          <w:tcPr>
            <w:tcW w:w="1701" w:type="dxa"/>
          </w:tcPr>
          <w:p w14:paraId="34586EF2"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llapsed</w:t>
            </w:r>
          </w:p>
        </w:tc>
        <w:tc>
          <w:tcPr>
            <w:tcW w:w="1134" w:type="dxa"/>
          </w:tcPr>
          <w:p w14:paraId="3FA4F795"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038</w:t>
            </w:r>
          </w:p>
        </w:tc>
        <w:tc>
          <w:tcPr>
            <w:tcW w:w="1701" w:type="dxa"/>
          </w:tcPr>
          <w:p w14:paraId="36BAD56A"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742–2.384</w:t>
            </w:r>
          </w:p>
        </w:tc>
        <w:tc>
          <w:tcPr>
            <w:tcW w:w="1276" w:type="dxa"/>
          </w:tcPr>
          <w:p w14:paraId="389A0585"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0.001</w:t>
            </w:r>
          </w:p>
        </w:tc>
        <w:tc>
          <w:tcPr>
            <w:tcW w:w="992" w:type="dxa"/>
          </w:tcPr>
          <w:p w14:paraId="07D29A22"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0.1</w:t>
            </w:r>
          </w:p>
        </w:tc>
        <w:tc>
          <w:tcPr>
            <w:tcW w:w="1418" w:type="dxa"/>
          </w:tcPr>
          <w:p w14:paraId="356FC386"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28</w:t>
            </w:r>
          </w:p>
        </w:tc>
      </w:tr>
      <w:tr w:rsidR="00CA6A00" w:rsidRPr="00CA6A00" w14:paraId="3DC6CF42" w14:textId="77777777" w:rsidTr="007C206C">
        <w:tc>
          <w:tcPr>
            <w:tcW w:w="2122" w:type="dxa"/>
            <w:vMerge/>
          </w:tcPr>
          <w:p w14:paraId="4BC98C04" w14:textId="77777777" w:rsidR="00CE2E52" w:rsidRPr="00CA6A00" w:rsidRDefault="00CE2E52" w:rsidP="007C206C">
            <w:pPr>
              <w:rPr>
                <w:rFonts w:ascii="Times New Roman" w:hAnsi="Times New Roman" w:cs="Times New Roman"/>
                <w:color w:val="000000" w:themeColor="text1"/>
                <w:sz w:val="18"/>
                <w:szCs w:val="18"/>
              </w:rPr>
            </w:pPr>
          </w:p>
        </w:tc>
        <w:tc>
          <w:tcPr>
            <w:tcW w:w="3543" w:type="dxa"/>
          </w:tcPr>
          <w:p w14:paraId="0E0D6028"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unctional change (n=17)</w:t>
            </w:r>
          </w:p>
        </w:tc>
        <w:tc>
          <w:tcPr>
            <w:tcW w:w="1701" w:type="dxa"/>
          </w:tcPr>
          <w:p w14:paraId="322E84D2"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 months</w:t>
            </w:r>
          </w:p>
        </w:tc>
        <w:tc>
          <w:tcPr>
            <w:tcW w:w="1134" w:type="dxa"/>
          </w:tcPr>
          <w:p w14:paraId="3DAA3F29"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894</w:t>
            </w:r>
          </w:p>
        </w:tc>
        <w:tc>
          <w:tcPr>
            <w:tcW w:w="1701" w:type="dxa"/>
          </w:tcPr>
          <w:p w14:paraId="4745DDB0"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564–2.293</w:t>
            </w:r>
          </w:p>
        </w:tc>
        <w:tc>
          <w:tcPr>
            <w:tcW w:w="1276" w:type="dxa"/>
          </w:tcPr>
          <w:p w14:paraId="5E5681F3"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0.001</w:t>
            </w:r>
          </w:p>
        </w:tc>
        <w:tc>
          <w:tcPr>
            <w:tcW w:w="992" w:type="dxa"/>
          </w:tcPr>
          <w:p w14:paraId="37C43F63"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8.0</w:t>
            </w:r>
          </w:p>
        </w:tc>
        <w:tc>
          <w:tcPr>
            <w:tcW w:w="1418" w:type="dxa"/>
          </w:tcPr>
          <w:p w14:paraId="7EC09952"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42</w:t>
            </w:r>
          </w:p>
        </w:tc>
      </w:tr>
      <w:tr w:rsidR="00CA6A00" w:rsidRPr="00CA6A00" w14:paraId="7C1930A8" w14:textId="77777777" w:rsidTr="007C206C">
        <w:tc>
          <w:tcPr>
            <w:tcW w:w="2122" w:type="dxa"/>
            <w:vMerge/>
          </w:tcPr>
          <w:p w14:paraId="0F09E32F" w14:textId="77777777" w:rsidR="00CE2E52" w:rsidRPr="00CA6A00" w:rsidRDefault="00CE2E52" w:rsidP="007C206C">
            <w:pPr>
              <w:rPr>
                <w:rFonts w:ascii="Times New Roman" w:hAnsi="Times New Roman" w:cs="Times New Roman"/>
                <w:color w:val="000000" w:themeColor="text1"/>
                <w:sz w:val="18"/>
                <w:szCs w:val="18"/>
              </w:rPr>
            </w:pPr>
          </w:p>
        </w:tc>
        <w:tc>
          <w:tcPr>
            <w:tcW w:w="3543" w:type="dxa"/>
          </w:tcPr>
          <w:p w14:paraId="095D2B23"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unctional change (n=5)</w:t>
            </w:r>
          </w:p>
        </w:tc>
        <w:tc>
          <w:tcPr>
            <w:tcW w:w="1701" w:type="dxa"/>
          </w:tcPr>
          <w:p w14:paraId="564CA5DF"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gt;6–12 months </w:t>
            </w:r>
          </w:p>
        </w:tc>
        <w:tc>
          <w:tcPr>
            <w:tcW w:w="1134" w:type="dxa"/>
          </w:tcPr>
          <w:p w14:paraId="558432C7"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734</w:t>
            </w:r>
          </w:p>
        </w:tc>
        <w:tc>
          <w:tcPr>
            <w:tcW w:w="1701" w:type="dxa"/>
          </w:tcPr>
          <w:p w14:paraId="4B9CE32B"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015–3.709</w:t>
            </w:r>
          </w:p>
        </w:tc>
        <w:tc>
          <w:tcPr>
            <w:tcW w:w="1276" w:type="dxa"/>
          </w:tcPr>
          <w:p w14:paraId="5CC3D185"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0.001</w:t>
            </w:r>
          </w:p>
        </w:tc>
        <w:tc>
          <w:tcPr>
            <w:tcW w:w="992" w:type="dxa"/>
          </w:tcPr>
          <w:p w14:paraId="5F49C08B"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w:t>
            </w:r>
          </w:p>
        </w:tc>
        <w:tc>
          <w:tcPr>
            <w:tcW w:w="1418" w:type="dxa"/>
          </w:tcPr>
          <w:p w14:paraId="2B6C7D8C"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00</w:t>
            </w:r>
          </w:p>
        </w:tc>
      </w:tr>
      <w:tr w:rsidR="00CA6A00" w:rsidRPr="00CA6A00" w14:paraId="7907ECFC" w14:textId="77777777" w:rsidTr="007C206C">
        <w:tc>
          <w:tcPr>
            <w:tcW w:w="2122" w:type="dxa"/>
            <w:vMerge/>
          </w:tcPr>
          <w:p w14:paraId="6D6CA433" w14:textId="77777777" w:rsidR="00CE2E52" w:rsidRPr="00CA6A00" w:rsidRDefault="00CE2E52" w:rsidP="007C206C">
            <w:pPr>
              <w:rPr>
                <w:rFonts w:ascii="Times New Roman" w:hAnsi="Times New Roman" w:cs="Times New Roman"/>
                <w:color w:val="000000" w:themeColor="text1"/>
                <w:sz w:val="18"/>
                <w:szCs w:val="18"/>
              </w:rPr>
            </w:pPr>
          </w:p>
        </w:tc>
        <w:tc>
          <w:tcPr>
            <w:tcW w:w="3543" w:type="dxa"/>
          </w:tcPr>
          <w:p w14:paraId="7BE42C70"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unctional change (n=2)</w:t>
            </w:r>
          </w:p>
        </w:tc>
        <w:tc>
          <w:tcPr>
            <w:tcW w:w="1701" w:type="dxa"/>
          </w:tcPr>
          <w:p w14:paraId="7B89C4E3"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t;12 months</w:t>
            </w:r>
          </w:p>
        </w:tc>
        <w:tc>
          <w:tcPr>
            <w:tcW w:w="1134" w:type="dxa"/>
          </w:tcPr>
          <w:p w14:paraId="6F533093"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558</w:t>
            </w:r>
          </w:p>
        </w:tc>
        <w:tc>
          <w:tcPr>
            <w:tcW w:w="1701" w:type="dxa"/>
          </w:tcPr>
          <w:p w14:paraId="657B57D5"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590–4.115</w:t>
            </w:r>
          </w:p>
        </w:tc>
        <w:tc>
          <w:tcPr>
            <w:tcW w:w="1276" w:type="dxa"/>
          </w:tcPr>
          <w:p w14:paraId="47E57DE4"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371</w:t>
            </w:r>
          </w:p>
        </w:tc>
        <w:tc>
          <w:tcPr>
            <w:tcW w:w="992" w:type="dxa"/>
          </w:tcPr>
          <w:p w14:paraId="4A1B62CD"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w:t>
            </w:r>
          </w:p>
        </w:tc>
        <w:tc>
          <w:tcPr>
            <w:tcW w:w="1418" w:type="dxa"/>
          </w:tcPr>
          <w:p w14:paraId="17AA3D8C"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00</w:t>
            </w:r>
          </w:p>
        </w:tc>
      </w:tr>
      <w:tr w:rsidR="00CA6A00" w:rsidRPr="00CA6A00" w14:paraId="2CFD91CD" w14:textId="77777777" w:rsidTr="007C206C">
        <w:tc>
          <w:tcPr>
            <w:tcW w:w="2122" w:type="dxa"/>
            <w:vMerge/>
          </w:tcPr>
          <w:p w14:paraId="401B8A8A" w14:textId="77777777" w:rsidR="00CE2E52" w:rsidRPr="00CA6A00" w:rsidRDefault="00CE2E52" w:rsidP="007C206C">
            <w:pPr>
              <w:rPr>
                <w:rFonts w:ascii="Times New Roman" w:hAnsi="Times New Roman" w:cs="Times New Roman"/>
                <w:color w:val="000000" w:themeColor="text1"/>
                <w:sz w:val="18"/>
                <w:szCs w:val="18"/>
              </w:rPr>
            </w:pPr>
          </w:p>
        </w:tc>
        <w:tc>
          <w:tcPr>
            <w:tcW w:w="3543" w:type="dxa"/>
          </w:tcPr>
          <w:p w14:paraId="7B9EA7DF"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unctional performance (n=27)</w:t>
            </w:r>
          </w:p>
        </w:tc>
        <w:tc>
          <w:tcPr>
            <w:tcW w:w="1701" w:type="dxa"/>
          </w:tcPr>
          <w:p w14:paraId="109B0AC1"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llapsed</w:t>
            </w:r>
          </w:p>
        </w:tc>
        <w:tc>
          <w:tcPr>
            <w:tcW w:w="1134" w:type="dxa"/>
          </w:tcPr>
          <w:p w14:paraId="26F84197"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187</w:t>
            </w:r>
          </w:p>
        </w:tc>
        <w:tc>
          <w:tcPr>
            <w:tcW w:w="1701" w:type="dxa"/>
          </w:tcPr>
          <w:p w14:paraId="1CF90F88"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687–2.836</w:t>
            </w:r>
          </w:p>
        </w:tc>
        <w:tc>
          <w:tcPr>
            <w:tcW w:w="1276" w:type="dxa"/>
          </w:tcPr>
          <w:p w14:paraId="19D5876F"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0.001</w:t>
            </w:r>
          </w:p>
        </w:tc>
        <w:tc>
          <w:tcPr>
            <w:tcW w:w="992" w:type="dxa"/>
          </w:tcPr>
          <w:p w14:paraId="2FB97B8D"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90.8</w:t>
            </w:r>
          </w:p>
        </w:tc>
        <w:tc>
          <w:tcPr>
            <w:tcW w:w="1418" w:type="dxa"/>
          </w:tcPr>
          <w:p w14:paraId="79C59BF9"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363</w:t>
            </w:r>
          </w:p>
        </w:tc>
      </w:tr>
      <w:tr w:rsidR="00CA6A00" w:rsidRPr="00CA6A00" w14:paraId="1C347DC6" w14:textId="77777777" w:rsidTr="007C206C">
        <w:tc>
          <w:tcPr>
            <w:tcW w:w="2122" w:type="dxa"/>
            <w:vMerge/>
          </w:tcPr>
          <w:p w14:paraId="16CF2025" w14:textId="77777777" w:rsidR="00CE2E52" w:rsidRPr="00CA6A00" w:rsidRDefault="00CE2E52" w:rsidP="007C206C">
            <w:pPr>
              <w:rPr>
                <w:rFonts w:ascii="Times New Roman" w:hAnsi="Times New Roman" w:cs="Times New Roman"/>
                <w:color w:val="000000" w:themeColor="text1"/>
                <w:sz w:val="18"/>
                <w:szCs w:val="18"/>
              </w:rPr>
            </w:pPr>
          </w:p>
        </w:tc>
        <w:tc>
          <w:tcPr>
            <w:tcW w:w="3543" w:type="dxa"/>
          </w:tcPr>
          <w:p w14:paraId="2310E789"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unctional performance (n=16)</w:t>
            </w:r>
          </w:p>
        </w:tc>
        <w:tc>
          <w:tcPr>
            <w:tcW w:w="1701" w:type="dxa"/>
          </w:tcPr>
          <w:p w14:paraId="5A8F402B"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 months</w:t>
            </w:r>
          </w:p>
        </w:tc>
        <w:tc>
          <w:tcPr>
            <w:tcW w:w="1134" w:type="dxa"/>
          </w:tcPr>
          <w:p w14:paraId="449DA3D0"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560</w:t>
            </w:r>
          </w:p>
        </w:tc>
        <w:tc>
          <w:tcPr>
            <w:tcW w:w="1701" w:type="dxa"/>
          </w:tcPr>
          <w:p w14:paraId="6EA23581"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175–2.070</w:t>
            </w:r>
          </w:p>
        </w:tc>
        <w:tc>
          <w:tcPr>
            <w:tcW w:w="1276" w:type="dxa"/>
          </w:tcPr>
          <w:p w14:paraId="5FEB98FC"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02</w:t>
            </w:r>
          </w:p>
        </w:tc>
        <w:tc>
          <w:tcPr>
            <w:tcW w:w="992" w:type="dxa"/>
          </w:tcPr>
          <w:p w14:paraId="6C58F6F4"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6.5</w:t>
            </w:r>
          </w:p>
        </w:tc>
        <w:tc>
          <w:tcPr>
            <w:tcW w:w="1418" w:type="dxa"/>
          </w:tcPr>
          <w:p w14:paraId="2C06CEB3"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227</w:t>
            </w:r>
          </w:p>
        </w:tc>
      </w:tr>
      <w:tr w:rsidR="00CA6A00" w:rsidRPr="00CA6A00" w14:paraId="4F1DBAD2" w14:textId="77777777" w:rsidTr="007C206C">
        <w:tc>
          <w:tcPr>
            <w:tcW w:w="2122" w:type="dxa"/>
            <w:vMerge/>
          </w:tcPr>
          <w:p w14:paraId="24C9D91E" w14:textId="77777777" w:rsidR="00CE2E52" w:rsidRPr="00CA6A00" w:rsidRDefault="00CE2E52" w:rsidP="007C206C">
            <w:pPr>
              <w:rPr>
                <w:rFonts w:ascii="Times New Roman" w:hAnsi="Times New Roman" w:cs="Times New Roman"/>
                <w:color w:val="000000" w:themeColor="text1"/>
                <w:sz w:val="18"/>
                <w:szCs w:val="18"/>
              </w:rPr>
            </w:pPr>
          </w:p>
        </w:tc>
        <w:tc>
          <w:tcPr>
            <w:tcW w:w="3543" w:type="dxa"/>
          </w:tcPr>
          <w:p w14:paraId="6E9B129C"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unctional performance (n=8)</w:t>
            </w:r>
          </w:p>
        </w:tc>
        <w:tc>
          <w:tcPr>
            <w:tcW w:w="1701" w:type="dxa"/>
          </w:tcPr>
          <w:p w14:paraId="4E25EC26"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gt;6–12 months </w:t>
            </w:r>
          </w:p>
        </w:tc>
        <w:tc>
          <w:tcPr>
            <w:tcW w:w="1134" w:type="dxa"/>
          </w:tcPr>
          <w:p w14:paraId="1FE142DA"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318</w:t>
            </w:r>
          </w:p>
        </w:tc>
        <w:tc>
          <w:tcPr>
            <w:tcW w:w="1701" w:type="dxa"/>
          </w:tcPr>
          <w:p w14:paraId="1FCE5EE4"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674–3.210</w:t>
            </w:r>
          </w:p>
        </w:tc>
        <w:tc>
          <w:tcPr>
            <w:tcW w:w="1276" w:type="dxa"/>
          </w:tcPr>
          <w:p w14:paraId="4B1B256C"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0.001</w:t>
            </w:r>
          </w:p>
        </w:tc>
        <w:tc>
          <w:tcPr>
            <w:tcW w:w="992" w:type="dxa"/>
          </w:tcPr>
          <w:p w14:paraId="6B777CD8"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5.0</w:t>
            </w:r>
          </w:p>
        </w:tc>
        <w:tc>
          <w:tcPr>
            <w:tcW w:w="1418" w:type="dxa"/>
          </w:tcPr>
          <w:p w14:paraId="61FD57CA"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127</w:t>
            </w:r>
          </w:p>
        </w:tc>
      </w:tr>
      <w:tr w:rsidR="00CA6A00" w:rsidRPr="00CA6A00" w14:paraId="71457E4F" w14:textId="77777777" w:rsidTr="007C206C">
        <w:tc>
          <w:tcPr>
            <w:tcW w:w="2122" w:type="dxa"/>
            <w:vMerge/>
          </w:tcPr>
          <w:p w14:paraId="4294ED58" w14:textId="77777777" w:rsidR="00CE2E52" w:rsidRPr="00CA6A00" w:rsidRDefault="00CE2E52" w:rsidP="007C206C">
            <w:pPr>
              <w:rPr>
                <w:rFonts w:ascii="Times New Roman" w:hAnsi="Times New Roman" w:cs="Times New Roman"/>
                <w:color w:val="000000" w:themeColor="text1"/>
                <w:sz w:val="18"/>
                <w:szCs w:val="18"/>
              </w:rPr>
            </w:pPr>
          </w:p>
        </w:tc>
        <w:tc>
          <w:tcPr>
            <w:tcW w:w="3543" w:type="dxa"/>
          </w:tcPr>
          <w:p w14:paraId="666227C0"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unctional performance (n=7)</w:t>
            </w:r>
          </w:p>
        </w:tc>
        <w:tc>
          <w:tcPr>
            <w:tcW w:w="1701" w:type="dxa"/>
          </w:tcPr>
          <w:p w14:paraId="5E9BE856"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t;12 months</w:t>
            </w:r>
          </w:p>
        </w:tc>
        <w:tc>
          <w:tcPr>
            <w:tcW w:w="1134" w:type="dxa"/>
          </w:tcPr>
          <w:p w14:paraId="1E2D0130"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4.077</w:t>
            </w:r>
          </w:p>
        </w:tc>
        <w:tc>
          <w:tcPr>
            <w:tcW w:w="1701" w:type="dxa"/>
          </w:tcPr>
          <w:p w14:paraId="3F934F07"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680–9.894</w:t>
            </w:r>
          </w:p>
        </w:tc>
        <w:tc>
          <w:tcPr>
            <w:tcW w:w="1276" w:type="dxa"/>
          </w:tcPr>
          <w:p w14:paraId="114B890D"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02</w:t>
            </w:r>
          </w:p>
        </w:tc>
        <w:tc>
          <w:tcPr>
            <w:tcW w:w="992" w:type="dxa"/>
          </w:tcPr>
          <w:p w14:paraId="19D57278"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9.3</w:t>
            </w:r>
          </w:p>
        </w:tc>
        <w:tc>
          <w:tcPr>
            <w:tcW w:w="1418" w:type="dxa"/>
          </w:tcPr>
          <w:p w14:paraId="2C9528A8"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250</w:t>
            </w:r>
          </w:p>
        </w:tc>
      </w:tr>
      <w:tr w:rsidR="00CA6A00" w:rsidRPr="00CA6A00" w14:paraId="18AD0792" w14:textId="77777777" w:rsidTr="007C206C">
        <w:tc>
          <w:tcPr>
            <w:tcW w:w="2122" w:type="dxa"/>
            <w:vMerge/>
          </w:tcPr>
          <w:p w14:paraId="120B8F45" w14:textId="77777777" w:rsidR="00CE2E52" w:rsidRPr="00CA6A00" w:rsidRDefault="00CE2E52" w:rsidP="007C206C">
            <w:pPr>
              <w:rPr>
                <w:rFonts w:ascii="Times New Roman" w:hAnsi="Times New Roman" w:cs="Times New Roman"/>
                <w:color w:val="000000" w:themeColor="text1"/>
                <w:sz w:val="18"/>
                <w:szCs w:val="18"/>
              </w:rPr>
            </w:pPr>
          </w:p>
        </w:tc>
        <w:tc>
          <w:tcPr>
            <w:tcW w:w="3543" w:type="dxa"/>
          </w:tcPr>
          <w:p w14:paraId="6083F333"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railty(n=4)</w:t>
            </w:r>
          </w:p>
        </w:tc>
        <w:tc>
          <w:tcPr>
            <w:tcW w:w="1701" w:type="dxa"/>
          </w:tcPr>
          <w:p w14:paraId="4115E104"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llapsed</w:t>
            </w:r>
          </w:p>
        </w:tc>
        <w:tc>
          <w:tcPr>
            <w:tcW w:w="1134" w:type="dxa"/>
          </w:tcPr>
          <w:p w14:paraId="7F662918"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547</w:t>
            </w:r>
          </w:p>
        </w:tc>
        <w:tc>
          <w:tcPr>
            <w:tcW w:w="1701" w:type="dxa"/>
          </w:tcPr>
          <w:p w14:paraId="0D438B56"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862–7.528</w:t>
            </w:r>
          </w:p>
        </w:tc>
        <w:tc>
          <w:tcPr>
            <w:tcW w:w="1276" w:type="dxa"/>
          </w:tcPr>
          <w:p w14:paraId="73452167"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91</w:t>
            </w:r>
          </w:p>
        </w:tc>
        <w:tc>
          <w:tcPr>
            <w:tcW w:w="992" w:type="dxa"/>
          </w:tcPr>
          <w:p w14:paraId="3E1F7157"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93.4</w:t>
            </w:r>
          </w:p>
        </w:tc>
        <w:tc>
          <w:tcPr>
            <w:tcW w:w="1418" w:type="dxa"/>
          </w:tcPr>
          <w:p w14:paraId="574BF96F"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078</w:t>
            </w:r>
          </w:p>
        </w:tc>
      </w:tr>
      <w:tr w:rsidR="00CA6A00" w:rsidRPr="00CA6A00" w14:paraId="2A2D1B3D" w14:textId="77777777" w:rsidTr="007C206C">
        <w:tc>
          <w:tcPr>
            <w:tcW w:w="2122" w:type="dxa"/>
            <w:vMerge/>
          </w:tcPr>
          <w:p w14:paraId="41082343" w14:textId="77777777" w:rsidR="00CE2E52" w:rsidRPr="00CA6A00" w:rsidRDefault="00CE2E52" w:rsidP="007C206C">
            <w:pPr>
              <w:rPr>
                <w:rFonts w:ascii="Times New Roman" w:hAnsi="Times New Roman" w:cs="Times New Roman"/>
                <w:color w:val="000000" w:themeColor="text1"/>
                <w:sz w:val="18"/>
                <w:szCs w:val="18"/>
              </w:rPr>
            </w:pPr>
          </w:p>
        </w:tc>
        <w:tc>
          <w:tcPr>
            <w:tcW w:w="3543" w:type="dxa"/>
          </w:tcPr>
          <w:p w14:paraId="703D9628"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alls (n=2)</w:t>
            </w:r>
          </w:p>
        </w:tc>
        <w:tc>
          <w:tcPr>
            <w:tcW w:w="1701" w:type="dxa"/>
          </w:tcPr>
          <w:p w14:paraId="05B66E0D"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llapsed</w:t>
            </w:r>
          </w:p>
        </w:tc>
        <w:tc>
          <w:tcPr>
            <w:tcW w:w="1134" w:type="dxa"/>
          </w:tcPr>
          <w:p w14:paraId="42A8A364"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692</w:t>
            </w:r>
          </w:p>
        </w:tc>
        <w:tc>
          <w:tcPr>
            <w:tcW w:w="1701" w:type="dxa"/>
          </w:tcPr>
          <w:p w14:paraId="5A9115C8"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343–1.397</w:t>
            </w:r>
          </w:p>
        </w:tc>
        <w:tc>
          <w:tcPr>
            <w:tcW w:w="1276" w:type="dxa"/>
          </w:tcPr>
          <w:p w14:paraId="0AFD8D6D"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305</w:t>
            </w:r>
          </w:p>
        </w:tc>
        <w:tc>
          <w:tcPr>
            <w:tcW w:w="992" w:type="dxa"/>
          </w:tcPr>
          <w:p w14:paraId="3C273410"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w:t>
            </w:r>
          </w:p>
        </w:tc>
        <w:tc>
          <w:tcPr>
            <w:tcW w:w="1418" w:type="dxa"/>
          </w:tcPr>
          <w:p w14:paraId="47051CC2"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00</w:t>
            </w:r>
          </w:p>
        </w:tc>
      </w:tr>
      <w:tr w:rsidR="00CA6A00" w:rsidRPr="00CA6A00" w14:paraId="38870272" w14:textId="77777777" w:rsidTr="007C206C">
        <w:tc>
          <w:tcPr>
            <w:tcW w:w="2122" w:type="dxa"/>
            <w:vMerge w:val="restart"/>
          </w:tcPr>
          <w:p w14:paraId="1F7AC80E" w14:textId="77777777" w:rsidR="00CE2E52" w:rsidRPr="00CA6A00" w:rsidRDefault="00CE2E52" w:rsidP="007C206C">
            <w:pPr>
              <w:rPr>
                <w:rFonts w:ascii="Times New Roman" w:hAnsi="Times New Roman" w:cs="Times New Roman"/>
                <w:color w:val="000000" w:themeColor="text1"/>
                <w:kern w:val="0"/>
                <w:sz w:val="18"/>
                <w:szCs w:val="18"/>
                <w14:ligatures w14:val="none"/>
              </w:rPr>
            </w:pPr>
            <w:r w:rsidRPr="00CA6A00">
              <w:rPr>
                <w:rFonts w:ascii="Times New Roman" w:hAnsi="Times New Roman" w:cs="Times New Roman"/>
                <w:color w:val="000000" w:themeColor="text1"/>
                <w:kern w:val="0"/>
                <w:sz w:val="18"/>
                <w:szCs w:val="18"/>
                <w14:ligatures w14:val="none"/>
              </w:rPr>
              <w:t>Quality of life</w:t>
            </w:r>
          </w:p>
          <w:p w14:paraId="44599335" w14:textId="77777777" w:rsidR="00CE2E52" w:rsidRPr="00CA6A00" w:rsidRDefault="00CE2E52" w:rsidP="007C206C">
            <w:pPr>
              <w:rPr>
                <w:rFonts w:ascii="Times New Roman" w:hAnsi="Times New Roman" w:cs="Times New Roman"/>
                <w:color w:val="000000" w:themeColor="text1"/>
                <w:sz w:val="18"/>
                <w:szCs w:val="18"/>
              </w:rPr>
            </w:pPr>
          </w:p>
        </w:tc>
        <w:tc>
          <w:tcPr>
            <w:tcW w:w="3543" w:type="dxa"/>
          </w:tcPr>
          <w:p w14:paraId="3B713517"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oor quality of life (n=4)</w:t>
            </w:r>
          </w:p>
        </w:tc>
        <w:tc>
          <w:tcPr>
            <w:tcW w:w="1701" w:type="dxa"/>
          </w:tcPr>
          <w:p w14:paraId="010E8F39"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llapsed</w:t>
            </w:r>
          </w:p>
        </w:tc>
        <w:tc>
          <w:tcPr>
            <w:tcW w:w="1134" w:type="dxa"/>
          </w:tcPr>
          <w:p w14:paraId="26992559"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kern w:val="0"/>
                <w:sz w:val="18"/>
                <w:szCs w:val="18"/>
                <w14:ligatures w14:val="none"/>
              </w:rPr>
              <w:t>2.131</w:t>
            </w:r>
          </w:p>
        </w:tc>
        <w:tc>
          <w:tcPr>
            <w:tcW w:w="1701" w:type="dxa"/>
          </w:tcPr>
          <w:p w14:paraId="5C3A7E2E" w14:textId="7F77D814"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kern w:val="0"/>
                <w:sz w:val="18"/>
                <w:szCs w:val="18"/>
                <w14:ligatures w14:val="none"/>
              </w:rPr>
              <w:t>1.693</w:t>
            </w:r>
            <w:r w:rsidRPr="00CA6A00">
              <w:rPr>
                <w:rFonts w:ascii="Times New Roman" w:hAnsi="Times New Roman" w:cs="Times New Roman"/>
                <w:color w:val="000000" w:themeColor="text1"/>
                <w:sz w:val="18"/>
                <w:szCs w:val="18"/>
              </w:rPr>
              <w:t>–</w:t>
            </w:r>
            <w:r w:rsidRPr="00CA6A00">
              <w:rPr>
                <w:rFonts w:ascii="Times New Roman" w:hAnsi="Times New Roman" w:cs="Times New Roman"/>
                <w:color w:val="000000" w:themeColor="text1"/>
                <w:kern w:val="0"/>
                <w:sz w:val="18"/>
                <w:szCs w:val="18"/>
                <w14:ligatures w14:val="none"/>
              </w:rPr>
              <w:t>2.682</w:t>
            </w:r>
          </w:p>
        </w:tc>
        <w:tc>
          <w:tcPr>
            <w:tcW w:w="1276" w:type="dxa"/>
          </w:tcPr>
          <w:p w14:paraId="4B078E8D"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 0.001</w:t>
            </w:r>
          </w:p>
        </w:tc>
        <w:tc>
          <w:tcPr>
            <w:tcW w:w="992" w:type="dxa"/>
          </w:tcPr>
          <w:p w14:paraId="7BF4A5AA"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w:t>
            </w:r>
          </w:p>
        </w:tc>
        <w:tc>
          <w:tcPr>
            <w:tcW w:w="1418" w:type="dxa"/>
          </w:tcPr>
          <w:p w14:paraId="738460EB"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0</w:t>
            </w:r>
          </w:p>
        </w:tc>
      </w:tr>
      <w:tr w:rsidR="00CA6A00" w:rsidRPr="00CA6A00" w14:paraId="4B490A17" w14:textId="77777777" w:rsidTr="007C206C">
        <w:tc>
          <w:tcPr>
            <w:tcW w:w="2122" w:type="dxa"/>
            <w:vMerge/>
          </w:tcPr>
          <w:p w14:paraId="2E75989F" w14:textId="77777777" w:rsidR="00CE2E52" w:rsidRPr="00CA6A00" w:rsidRDefault="00CE2E52" w:rsidP="007C206C">
            <w:pPr>
              <w:rPr>
                <w:rFonts w:ascii="Times New Roman" w:hAnsi="Times New Roman" w:cs="Times New Roman"/>
                <w:color w:val="000000" w:themeColor="text1"/>
                <w:sz w:val="18"/>
                <w:szCs w:val="18"/>
              </w:rPr>
            </w:pPr>
          </w:p>
        </w:tc>
        <w:tc>
          <w:tcPr>
            <w:tcW w:w="3543" w:type="dxa"/>
          </w:tcPr>
          <w:p w14:paraId="706CD0FE"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oor quality of life (n=3)</w:t>
            </w:r>
          </w:p>
        </w:tc>
        <w:tc>
          <w:tcPr>
            <w:tcW w:w="1701" w:type="dxa"/>
          </w:tcPr>
          <w:p w14:paraId="199A9A2F"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 months</w:t>
            </w:r>
          </w:p>
        </w:tc>
        <w:tc>
          <w:tcPr>
            <w:tcW w:w="1134" w:type="dxa"/>
          </w:tcPr>
          <w:p w14:paraId="5B19C4EE"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kern w:val="0"/>
                <w:sz w:val="18"/>
                <w:szCs w:val="18"/>
                <w14:ligatures w14:val="none"/>
              </w:rPr>
              <w:t>1.804</w:t>
            </w:r>
          </w:p>
        </w:tc>
        <w:tc>
          <w:tcPr>
            <w:tcW w:w="1701" w:type="dxa"/>
          </w:tcPr>
          <w:p w14:paraId="06A4BFB9" w14:textId="33A96A22"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kern w:val="0"/>
                <w:sz w:val="18"/>
                <w:szCs w:val="18"/>
                <w14:ligatures w14:val="none"/>
              </w:rPr>
              <w:t>1.237</w:t>
            </w:r>
            <w:r w:rsidRPr="00CA6A00">
              <w:rPr>
                <w:rFonts w:ascii="Times New Roman" w:hAnsi="Times New Roman" w:cs="Times New Roman"/>
                <w:color w:val="000000" w:themeColor="text1"/>
                <w:sz w:val="18"/>
                <w:szCs w:val="18"/>
              </w:rPr>
              <w:t>–</w:t>
            </w:r>
            <w:r w:rsidRPr="00CA6A00">
              <w:rPr>
                <w:rFonts w:ascii="Times New Roman" w:hAnsi="Times New Roman" w:cs="Times New Roman"/>
                <w:color w:val="000000" w:themeColor="text1"/>
                <w:kern w:val="0"/>
                <w:sz w:val="18"/>
                <w:szCs w:val="18"/>
                <w14:ligatures w14:val="none"/>
              </w:rPr>
              <w:t>2.631</w:t>
            </w:r>
          </w:p>
        </w:tc>
        <w:tc>
          <w:tcPr>
            <w:tcW w:w="1276" w:type="dxa"/>
          </w:tcPr>
          <w:p w14:paraId="795BC6D7"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kern w:val="0"/>
                <w:sz w:val="18"/>
                <w:szCs w:val="18"/>
                <w14:ligatures w14:val="none"/>
              </w:rPr>
              <w:t>0.002</w:t>
            </w:r>
          </w:p>
        </w:tc>
        <w:tc>
          <w:tcPr>
            <w:tcW w:w="992" w:type="dxa"/>
          </w:tcPr>
          <w:p w14:paraId="50E80D81"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w:t>
            </w:r>
          </w:p>
        </w:tc>
        <w:tc>
          <w:tcPr>
            <w:tcW w:w="1418" w:type="dxa"/>
          </w:tcPr>
          <w:p w14:paraId="715B012D"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0</w:t>
            </w:r>
          </w:p>
        </w:tc>
      </w:tr>
      <w:tr w:rsidR="00CA6A00" w:rsidRPr="00CA6A00" w14:paraId="163AEB72" w14:textId="77777777" w:rsidTr="007C206C">
        <w:tc>
          <w:tcPr>
            <w:tcW w:w="2122" w:type="dxa"/>
            <w:vMerge w:val="restart"/>
          </w:tcPr>
          <w:p w14:paraId="4C15002D"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ental health</w:t>
            </w:r>
          </w:p>
        </w:tc>
        <w:tc>
          <w:tcPr>
            <w:tcW w:w="3543" w:type="dxa"/>
          </w:tcPr>
          <w:p w14:paraId="5CB4A6CC"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oor mental health (n=14)</w:t>
            </w:r>
          </w:p>
        </w:tc>
        <w:tc>
          <w:tcPr>
            <w:tcW w:w="1701" w:type="dxa"/>
          </w:tcPr>
          <w:p w14:paraId="196FC1E5"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llapsed</w:t>
            </w:r>
          </w:p>
        </w:tc>
        <w:tc>
          <w:tcPr>
            <w:tcW w:w="1134" w:type="dxa"/>
          </w:tcPr>
          <w:p w14:paraId="6F6E233D"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kern w:val="0"/>
                <w:sz w:val="18"/>
                <w:szCs w:val="18"/>
                <w14:ligatures w14:val="none"/>
              </w:rPr>
              <w:t>1.687</w:t>
            </w:r>
          </w:p>
        </w:tc>
        <w:tc>
          <w:tcPr>
            <w:tcW w:w="1701" w:type="dxa"/>
          </w:tcPr>
          <w:p w14:paraId="6F4ACC13"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kern w:val="0"/>
                <w:sz w:val="18"/>
                <w:szCs w:val="18"/>
                <w14:ligatures w14:val="none"/>
              </w:rPr>
              <w:t>1.308</w:t>
            </w:r>
            <w:r w:rsidRPr="00CA6A00">
              <w:rPr>
                <w:rFonts w:ascii="Times New Roman" w:hAnsi="Times New Roman" w:cs="Times New Roman"/>
                <w:color w:val="000000" w:themeColor="text1"/>
                <w:sz w:val="18"/>
                <w:szCs w:val="18"/>
              </w:rPr>
              <w:t>–</w:t>
            </w:r>
            <w:r w:rsidRPr="00CA6A00">
              <w:rPr>
                <w:rFonts w:ascii="Times New Roman" w:hAnsi="Times New Roman" w:cs="Times New Roman"/>
                <w:color w:val="000000" w:themeColor="text1"/>
                <w:kern w:val="0"/>
                <w:sz w:val="18"/>
                <w:szCs w:val="18"/>
                <w14:ligatures w14:val="none"/>
              </w:rPr>
              <w:t>2.175</w:t>
            </w:r>
          </w:p>
        </w:tc>
        <w:tc>
          <w:tcPr>
            <w:tcW w:w="1276" w:type="dxa"/>
          </w:tcPr>
          <w:p w14:paraId="2383EAEB"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 0.001</w:t>
            </w:r>
          </w:p>
        </w:tc>
        <w:tc>
          <w:tcPr>
            <w:tcW w:w="992" w:type="dxa"/>
          </w:tcPr>
          <w:p w14:paraId="16D7F026"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9.7</w:t>
            </w:r>
          </w:p>
        </w:tc>
        <w:tc>
          <w:tcPr>
            <w:tcW w:w="1418" w:type="dxa"/>
          </w:tcPr>
          <w:p w14:paraId="75248CD0"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161</w:t>
            </w:r>
          </w:p>
        </w:tc>
      </w:tr>
      <w:tr w:rsidR="00CA6A00" w:rsidRPr="00CA6A00" w14:paraId="795D3390" w14:textId="77777777" w:rsidTr="007C206C">
        <w:tc>
          <w:tcPr>
            <w:tcW w:w="2122" w:type="dxa"/>
            <w:vMerge/>
          </w:tcPr>
          <w:p w14:paraId="6D672CD5" w14:textId="77777777" w:rsidR="00CE2E52" w:rsidRPr="00CA6A00" w:rsidRDefault="00CE2E52" w:rsidP="007C206C">
            <w:pPr>
              <w:rPr>
                <w:rFonts w:ascii="Times New Roman" w:hAnsi="Times New Roman" w:cs="Times New Roman"/>
                <w:color w:val="000000" w:themeColor="text1"/>
                <w:sz w:val="18"/>
                <w:szCs w:val="18"/>
              </w:rPr>
            </w:pPr>
          </w:p>
        </w:tc>
        <w:tc>
          <w:tcPr>
            <w:tcW w:w="3543" w:type="dxa"/>
          </w:tcPr>
          <w:p w14:paraId="2A2FDEF7"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leep related problems (n=3)</w:t>
            </w:r>
          </w:p>
        </w:tc>
        <w:tc>
          <w:tcPr>
            <w:tcW w:w="1701" w:type="dxa"/>
          </w:tcPr>
          <w:p w14:paraId="09897FAD"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llapsed</w:t>
            </w:r>
          </w:p>
        </w:tc>
        <w:tc>
          <w:tcPr>
            <w:tcW w:w="1134" w:type="dxa"/>
          </w:tcPr>
          <w:p w14:paraId="7AF3D06F"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724</w:t>
            </w:r>
          </w:p>
        </w:tc>
        <w:tc>
          <w:tcPr>
            <w:tcW w:w="1701" w:type="dxa"/>
          </w:tcPr>
          <w:p w14:paraId="76902230" w14:textId="3D65EFE1"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105–6.176</w:t>
            </w:r>
          </w:p>
        </w:tc>
        <w:tc>
          <w:tcPr>
            <w:tcW w:w="1276" w:type="dxa"/>
          </w:tcPr>
          <w:p w14:paraId="127C92FC"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30</w:t>
            </w:r>
          </w:p>
        </w:tc>
        <w:tc>
          <w:tcPr>
            <w:tcW w:w="992" w:type="dxa"/>
          </w:tcPr>
          <w:p w14:paraId="501F97A6"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9.7</w:t>
            </w:r>
          </w:p>
        </w:tc>
        <w:tc>
          <w:tcPr>
            <w:tcW w:w="1418" w:type="dxa"/>
          </w:tcPr>
          <w:p w14:paraId="6709ADCB"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442</w:t>
            </w:r>
          </w:p>
        </w:tc>
      </w:tr>
      <w:tr w:rsidR="00CA6A00" w:rsidRPr="00CA6A00" w14:paraId="303852E1" w14:textId="77777777" w:rsidTr="007C206C">
        <w:tc>
          <w:tcPr>
            <w:tcW w:w="2122" w:type="dxa"/>
            <w:vMerge/>
          </w:tcPr>
          <w:p w14:paraId="07900DF5" w14:textId="77777777" w:rsidR="00CE2E52" w:rsidRPr="00CA6A00" w:rsidRDefault="00CE2E52" w:rsidP="007C206C">
            <w:pPr>
              <w:rPr>
                <w:rFonts w:ascii="Times New Roman" w:hAnsi="Times New Roman" w:cs="Times New Roman"/>
                <w:color w:val="000000" w:themeColor="text1"/>
                <w:sz w:val="18"/>
                <w:szCs w:val="18"/>
              </w:rPr>
            </w:pPr>
          </w:p>
        </w:tc>
        <w:tc>
          <w:tcPr>
            <w:tcW w:w="3543" w:type="dxa"/>
          </w:tcPr>
          <w:p w14:paraId="3C74202F"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epression/ depressive disorders (n=10)</w:t>
            </w:r>
          </w:p>
        </w:tc>
        <w:tc>
          <w:tcPr>
            <w:tcW w:w="1701" w:type="dxa"/>
          </w:tcPr>
          <w:p w14:paraId="4E037D0C"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llapsed</w:t>
            </w:r>
          </w:p>
        </w:tc>
        <w:tc>
          <w:tcPr>
            <w:tcW w:w="1134" w:type="dxa"/>
          </w:tcPr>
          <w:p w14:paraId="76E10441"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656</w:t>
            </w:r>
          </w:p>
        </w:tc>
        <w:tc>
          <w:tcPr>
            <w:tcW w:w="1701" w:type="dxa"/>
          </w:tcPr>
          <w:p w14:paraId="316D3C15"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246–2.200</w:t>
            </w:r>
          </w:p>
        </w:tc>
        <w:tc>
          <w:tcPr>
            <w:tcW w:w="1276" w:type="dxa"/>
          </w:tcPr>
          <w:p w14:paraId="46A6BEE1"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 0.001</w:t>
            </w:r>
          </w:p>
        </w:tc>
        <w:tc>
          <w:tcPr>
            <w:tcW w:w="992" w:type="dxa"/>
          </w:tcPr>
          <w:p w14:paraId="05F5A1FF"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5.5</w:t>
            </w:r>
          </w:p>
        </w:tc>
        <w:tc>
          <w:tcPr>
            <w:tcW w:w="1418" w:type="dxa"/>
          </w:tcPr>
          <w:p w14:paraId="3B546876"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107</w:t>
            </w:r>
          </w:p>
        </w:tc>
      </w:tr>
      <w:tr w:rsidR="00CA6A00" w:rsidRPr="00CA6A00" w14:paraId="7C1FDF26" w14:textId="77777777" w:rsidTr="007C206C">
        <w:tc>
          <w:tcPr>
            <w:tcW w:w="2122" w:type="dxa"/>
            <w:vMerge/>
          </w:tcPr>
          <w:p w14:paraId="7BD05DAC" w14:textId="77777777" w:rsidR="00CE2E52" w:rsidRPr="00CA6A00" w:rsidRDefault="00CE2E52" w:rsidP="007C206C">
            <w:pPr>
              <w:rPr>
                <w:rFonts w:ascii="Times New Roman" w:hAnsi="Times New Roman" w:cs="Times New Roman"/>
                <w:color w:val="000000" w:themeColor="text1"/>
                <w:sz w:val="18"/>
                <w:szCs w:val="18"/>
              </w:rPr>
            </w:pPr>
          </w:p>
        </w:tc>
        <w:tc>
          <w:tcPr>
            <w:tcW w:w="3543" w:type="dxa"/>
          </w:tcPr>
          <w:p w14:paraId="03A68AD2"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Anxiety/anxiety disorders (n=6)</w:t>
            </w:r>
          </w:p>
        </w:tc>
        <w:tc>
          <w:tcPr>
            <w:tcW w:w="1701" w:type="dxa"/>
          </w:tcPr>
          <w:p w14:paraId="27284D2B"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llapsed</w:t>
            </w:r>
          </w:p>
        </w:tc>
        <w:tc>
          <w:tcPr>
            <w:tcW w:w="1134" w:type="dxa"/>
          </w:tcPr>
          <w:p w14:paraId="50252AE9"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600</w:t>
            </w:r>
          </w:p>
        </w:tc>
        <w:tc>
          <w:tcPr>
            <w:tcW w:w="1701" w:type="dxa"/>
          </w:tcPr>
          <w:p w14:paraId="3CEC00A4"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211–2.114</w:t>
            </w:r>
          </w:p>
        </w:tc>
        <w:tc>
          <w:tcPr>
            <w:tcW w:w="1276" w:type="dxa"/>
          </w:tcPr>
          <w:p w14:paraId="44E15ECE"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01</w:t>
            </w:r>
          </w:p>
        </w:tc>
        <w:tc>
          <w:tcPr>
            <w:tcW w:w="992" w:type="dxa"/>
          </w:tcPr>
          <w:p w14:paraId="14FEECC4"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41.8</w:t>
            </w:r>
          </w:p>
        </w:tc>
        <w:tc>
          <w:tcPr>
            <w:tcW w:w="1418" w:type="dxa"/>
          </w:tcPr>
          <w:p w14:paraId="12CDCC36"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41</w:t>
            </w:r>
          </w:p>
        </w:tc>
      </w:tr>
      <w:tr w:rsidR="00CA6A00" w:rsidRPr="00CA6A00" w14:paraId="75056106" w14:textId="77777777" w:rsidTr="007C206C">
        <w:tc>
          <w:tcPr>
            <w:tcW w:w="2122" w:type="dxa"/>
            <w:vMerge/>
          </w:tcPr>
          <w:p w14:paraId="6DC0A319" w14:textId="77777777" w:rsidR="00CE2E52" w:rsidRPr="00CA6A00" w:rsidRDefault="00CE2E52" w:rsidP="007C206C">
            <w:pPr>
              <w:rPr>
                <w:rFonts w:ascii="Times New Roman" w:hAnsi="Times New Roman" w:cs="Times New Roman"/>
                <w:color w:val="000000" w:themeColor="text1"/>
                <w:sz w:val="18"/>
                <w:szCs w:val="18"/>
              </w:rPr>
            </w:pPr>
          </w:p>
        </w:tc>
        <w:tc>
          <w:tcPr>
            <w:tcW w:w="3543" w:type="dxa"/>
          </w:tcPr>
          <w:p w14:paraId="123DDE4F"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ost-traumatic stress/post-traumatic stress disorder (PTSD) (n=7)</w:t>
            </w:r>
          </w:p>
        </w:tc>
        <w:tc>
          <w:tcPr>
            <w:tcW w:w="1701" w:type="dxa"/>
          </w:tcPr>
          <w:p w14:paraId="6A8649A6"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llapsed</w:t>
            </w:r>
          </w:p>
        </w:tc>
        <w:tc>
          <w:tcPr>
            <w:tcW w:w="1134" w:type="dxa"/>
          </w:tcPr>
          <w:p w14:paraId="3CC4540D"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406</w:t>
            </w:r>
          </w:p>
        </w:tc>
        <w:tc>
          <w:tcPr>
            <w:tcW w:w="1701" w:type="dxa"/>
          </w:tcPr>
          <w:p w14:paraId="52D93C08"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085–1.823</w:t>
            </w:r>
          </w:p>
        </w:tc>
        <w:tc>
          <w:tcPr>
            <w:tcW w:w="1276" w:type="dxa"/>
          </w:tcPr>
          <w:p w14:paraId="72E0D96B"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10</w:t>
            </w:r>
          </w:p>
        </w:tc>
        <w:tc>
          <w:tcPr>
            <w:tcW w:w="992" w:type="dxa"/>
          </w:tcPr>
          <w:p w14:paraId="3701C7E5"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0.4</w:t>
            </w:r>
          </w:p>
        </w:tc>
        <w:tc>
          <w:tcPr>
            <w:tcW w:w="1418" w:type="dxa"/>
          </w:tcPr>
          <w:p w14:paraId="5A5E76EE"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36</w:t>
            </w:r>
          </w:p>
        </w:tc>
      </w:tr>
      <w:tr w:rsidR="00CA6A00" w:rsidRPr="00CA6A00" w14:paraId="0C3BC586" w14:textId="77777777" w:rsidTr="007C206C">
        <w:tc>
          <w:tcPr>
            <w:tcW w:w="2122" w:type="dxa"/>
            <w:vMerge/>
          </w:tcPr>
          <w:p w14:paraId="6A6817D7" w14:textId="77777777" w:rsidR="00CE2E52" w:rsidRPr="00CA6A00" w:rsidRDefault="00CE2E52" w:rsidP="007C206C">
            <w:pPr>
              <w:rPr>
                <w:rFonts w:ascii="Times New Roman" w:hAnsi="Times New Roman" w:cs="Times New Roman"/>
                <w:color w:val="000000" w:themeColor="text1"/>
                <w:sz w:val="18"/>
                <w:szCs w:val="18"/>
              </w:rPr>
            </w:pPr>
          </w:p>
        </w:tc>
        <w:tc>
          <w:tcPr>
            <w:tcW w:w="3543" w:type="dxa"/>
          </w:tcPr>
          <w:p w14:paraId="36678C44"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oor mental health (n=11)</w:t>
            </w:r>
          </w:p>
        </w:tc>
        <w:tc>
          <w:tcPr>
            <w:tcW w:w="1701" w:type="dxa"/>
          </w:tcPr>
          <w:p w14:paraId="3D7CDB87"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 months</w:t>
            </w:r>
          </w:p>
        </w:tc>
        <w:tc>
          <w:tcPr>
            <w:tcW w:w="1134" w:type="dxa"/>
          </w:tcPr>
          <w:p w14:paraId="79FEA72D"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572</w:t>
            </w:r>
          </w:p>
        </w:tc>
        <w:tc>
          <w:tcPr>
            <w:tcW w:w="1701" w:type="dxa"/>
          </w:tcPr>
          <w:p w14:paraId="39606115"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202–2.057</w:t>
            </w:r>
          </w:p>
        </w:tc>
        <w:tc>
          <w:tcPr>
            <w:tcW w:w="1276" w:type="dxa"/>
          </w:tcPr>
          <w:p w14:paraId="417946A9"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01</w:t>
            </w:r>
          </w:p>
        </w:tc>
        <w:tc>
          <w:tcPr>
            <w:tcW w:w="992" w:type="dxa"/>
          </w:tcPr>
          <w:p w14:paraId="649887AD"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54.8</w:t>
            </w:r>
          </w:p>
        </w:tc>
        <w:tc>
          <w:tcPr>
            <w:tcW w:w="1418" w:type="dxa"/>
          </w:tcPr>
          <w:p w14:paraId="4A99E039"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100</w:t>
            </w:r>
          </w:p>
        </w:tc>
      </w:tr>
      <w:tr w:rsidR="00CA6A00" w:rsidRPr="00CA6A00" w14:paraId="03E54E78" w14:textId="77777777" w:rsidTr="007C206C">
        <w:tc>
          <w:tcPr>
            <w:tcW w:w="2122" w:type="dxa"/>
            <w:vMerge/>
          </w:tcPr>
          <w:p w14:paraId="6C155ED9" w14:textId="77777777" w:rsidR="00CE2E52" w:rsidRPr="00CA6A00" w:rsidRDefault="00CE2E52" w:rsidP="007C206C">
            <w:pPr>
              <w:rPr>
                <w:rFonts w:ascii="Times New Roman" w:hAnsi="Times New Roman" w:cs="Times New Roman"/>
                <w:color w:val="000000" w:themeColor="text1"/>
                <w:sz w:val="18"/>
                <w:szCs w:val="18"/>
              </w:rPr>
            </w:pPr>
          </w:p>
        </w:tc>
        <w:tc>
          <w:tcPr>
            <w:tcW w:w="3543" w:type="dxa"/>
          </w:tcPr>
          <w:p w14:paraId="0AE49B61"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oor mental health (n=6)</w:t>
            </w:r>
          </w:p>
        </w:tc>
        <w:tc>
          <w:tcPr>
            <w:tcW w:w="1701" w:type="dxa"/>
          </w:tcPr>
          <w:p w14:paraId="7F29851E"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gt;6–12 months </w:t>
            </w:r>
          </w:p>
        </w:tc>
        <w:tc>
          <w:tcPr>
            <w:tcW w:w="1134" w:type="dxa"/>
          </w:tcPr>
          <w:p w14:paraId="76E4C888"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663</w:t>
            </w:r>
          </w:p>
        </w:tc>
        <w:tc>
          <w:tcPr>
            <w:tcW w:w="1701" w:type="dxa"/>
          </w:tcPr>
          <w:p w14:paraId="41EDF454"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189–2.327</w:t>
            </w:r>
          </w:p>
        </w:tc>
        <w:tc>
          <w:tcPr>
            <w:tcW w:w="1276" w:type="dxa"/>
          </w:tcPr>
          <w:p w14:paraId="60C31C25"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03</w:t>
            </w:r>
          </w:p>
        </w:tc>
        <w:tc>
          <w:tcPr>
            <w:tcW w:w="992" w:type="dxa"/>
          </w:tcPr>
          <w:p w14:paraId="381BAB48"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2.4</w:t>
            </w:r>
          </w:p>
        </w:tc>
        <w:tc>
          <w:tcPr>
            <w:tcW w:w="1418" w:type="dxa"/>
          </w:tcPr>
          <w:p w14:paraId="1886BBF4"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104</w:t>
            </w:r>
          </w:p>
        </w:tc>
      </w:tr>
      <w:tr w:rsidR="00CA6A00" w:rsidRPr="00CA6A00" w14:paraId="028EA3DA" w14:textId="77777777" w:rsidTr="007C206C">
        <w:tc>
          <w:tcPr>
            <w:tcW w:w="2122" w:type="dxa"/>
            <w:vMerge/>
          </w:tcPr>
          <w:p w14:paraId="0F00085F" w14:textId="77777777" w:rsidR="00CE2E52" w:rsidRPr="00CA6A00" w:rsidRDefault="00CE2E52" w:rsidP="007C206C">
            <w:pPr>
              <w:rPr>
                <w:rFonts w:ascii="Times New Roman" w:hAnsi="Times New Roman" w:cs="Times New Roman"/>
                <w:color w:val="000000" w:themeColor="text1"/>
                <w:sz w:val="18"/>
                <w:szCs w:val="18"/>
              </w:rPr>
            </w:pPr>
          </w:p>
        </w:tc>
        <w:tc>
          <w:tcPr>
            <w:tcW w:w="3543" w:type="dxa"/>
          </w:tcPr>
          <w:p w14:paraId="0F4DCF86"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oor mental health (n=2)</w:t>
            </w:r>
          </w:p>
        </w:tc>
        <w:tc>
          <w:tcPr>
            <w:tcW w:w="1701" w:type="dxa"/>
          </w:tcPr>
          <w:p w14:paraId="371F0532"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t;12 months</w:t>
            </w:r>
          </w:p>
        </w:tc>
        <w:tc>
          <w:tcPr>
            <w:tcW w:w="1134" w:type="dxa"/>
          </w:tcPr>
          <w:p w14:paraId="3C172DE0"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4.574</w:t>
            </w:r>
          </w:p>
        </w:tc>
        <w:tc>
          <w:tcPr>
            <w:tcW w:w="1701" w:type="dxa"/>
          </w:tcPr>
          <w:p w14:paraId="6047B4A1"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851–7.340</w:t>
            </w:r>
          </w:p>
        </w:tc>
        <w:tc>
          <w:tcPr>
            <w:tcW w:w="1276" w:type="dxa"/>
          </w:tcPr>
          <w:p w14:paraId="39E95E8E"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01</w:t>
            </w:r>
          </w:p>
        </w:tc>
        <w:tc>
          <w:tcPr>
            <w:tcW w:w="992" w:type="dxa"/>
          </w:tcPr>
          <w:p w14:paraId="48DD2DCD"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w:t>
            </w:r>
          </w:p>
        </w:tc>
        <w:tc>
          <w:tcPr>
            <w:tcW w:w="1418" w:type="dxa"/>
          </w:tcPr>
          <w:p w14:paraId="6832DE7F"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0</w:t>
            </w:r>
          </w:p>
        </w:tc>
      </w:tr>
      <w:tr w:rsidR="00CA6A00" w:rsidRPr="00CA6A00" w14:paraId="40F8BA04" w14:textId="77777777" w:rsidTr="007C206C">
        <w:tc>
          <w:tcPr>
            <w:tcW w:w="2122" w:type="dxa"/>
            <w:vMerge w:val="restart"/>
          </w:tcPr>
          <w:p w14:paraId="3530A362"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kern w:val="0"/>
                <w:sz w:val="18"/>
                <w:szCs w:val="18"/>
                <w14:ligatures w14:val="none"/>
              </w:rPr>
              <w:t>Dementia</w:t>
            </w:r>
          </w:p>
        </w:tc>
        <w:tc>
          <w:tcPr>
            <w:tcW w:w="3543" w:type="dxa"/>
          </w:tcPr>
          <w:p w14:paraId="25F8C17E"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kern w:val="0"/>
                <w:sz w:val="18"/>
                <w:szCs w:val="18"/>
                <w14:ligatures w14:val="none"/>
              </w:rPr>
              <w:t>Dementia (n=23)</w:t>
            </w:r>
          </w:p>
        </w:tc>
        <w:tc>
          <w:tcPr>
            <w:tcW w:w="1701" w:type="dxa"/>
          </w:tcPr>
          <w:p w14:paraId="5323D5EA"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llapsed</w:t>
            </w:r>
          </w:p>
        </w:tc>
        <w:tc>
          <w:tcPr>
            <w:tcW w:w="1134" w:type="dxa"/>
          </w:tcPr>
          <w:p w14:paraId="20D2555D"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kern w:val="0"/>
                <w:sz w:val="18"/>
                <w:szCs w:val="18"/>
                <w14:ligatures w14:val="none"/>
              </w:rPr>
              <w:t>5.373</w:t>
            </w:r>
          </w:p>
        </w:tc>
        <w:tc>
          <w:tcPr>
            <w:tcW w:w="1701" w:type="dxa"/>
          </w:tcPr>
          <w:p w14:paraId="4021A514"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kern w:val="0"/>
                <w:sz w:val="18"/>
                <w:szCs w:val="18"/>
                <w14:ligatures w14:val="none"/>
              </w:rPr>
              <w:t>3.307–8.732</w:t>
            </w:r>
          </w:p>
        </w:tc>
        <w:tc>
          <w:tcPr>
            <w:tcW w:w="1276" w:type="dxa"/>
          </w:tcPr>
          <w:p w14:paraId="65C6D75D"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 0.001</w:t>
            </w:r>
          </w:p>
        </w:tc>
        <w:tc>
          <w:tcPr>
            <w:tcW w:w="992" w:type="dxa"/>
          </w:tcPr>
          <w:p w14:paraId="18410898"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kern w:val="0"/>
                <w:sz w:val="18"/>
                <w:szCs w:val="18"/>
                <w14:ligatures w14:val="none"/>
              </w:rPr>
              <w:t>88.2</w:t>
            </w:r>
          </w:p>
        </w:tc>
        <w:tc>
          <w:tcPr>
            <w:tcW w:w="1418" w:type="dxa"/>
          </w:tcPr>
          <w:p w14:paraId="11F361B9"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kern w:val="0"/>
                <w:sz w:val="18"/>
                <w:szCs w:val="18"/>
                <w14:ligatures w14:val="none"/>
              </w:rPr>
              <w:t>1.112</w:t>
            </w:r>
          </w:p>
        </w:tc>
      </w:tr>
      <w:tr w:rsidR="00CA6A00" w:rsidRPr="00CA6A00" w14:paraId="1A3FF682" w14:textId="77777777" w:rsidTr="007C206C">
        <w:tc>
          <w:tcPr>
            <w:tcW w:w="2122" w:type="dxa"/>
            <w:vMerge/>
          </w:tcPr>
          <w:p w14:paraId="2105140E" w14:textId="77777777" w:rsidR="00CE2E52" w:rsidRPr="00CA6A00" w:rsidRDefault="00CE2E52" w:rsidP="007C206C">
            <w:pPr>
              <w:rPr>
                <w:rFonts w:ascii="Times New Roman" w:hAnsi="Times New Roman" w:cs="Times New Roman"/>
                <w:color w:val="000000" w:themeColor="text1"/>
                <w:sz w:val="18"/>
                <w:szCs w:val="18"/>
              </w:rPr>
            </w:pPr>
          </w:p>
        </w:tc>
        <w:tc>
          <w:tcPr>
            <w:tcW w:w="3543" w:type="dxa"/>
          </w:tcPr>
          <w:p w14:paraId="5ADF2670"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kern w:val="0"/>
                <w:sz w:val="18"/>
                <w:szCs w:val="18"/>
                <w14:ligatures w14:val="none"/>
              </w:rPr>
              <w:t>Dementia (n=6)</w:t>
            </w:r>
          </w:p>
        </w:tc>
        <w:tc>
          <w:tcPr>
            <w:tcW w:w="1701" w:type="dxa"/>
          </w:tcPr>
          <w:p w14:paraId="3DD29039"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 months</w:t>
            </w:r>
          </w:p>
        </w:tc>
        <w:tc>
          <w:tcPr>
            <w:tcW w:w="1134" w:type="dxa"/>
          </w:tcPr>
          <w:p w14:paraId="51F3A602"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5.603</w:t>
            </w:r>
          </w:p>
        </w:tc>
        <w:tc>
          <w:tcPr>
            <w:tcW w:w="1701" w:type="dxa"/>
          </w:tcPr>
          <w:p w14:paraId="0B3489A0"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716–11.557</w:t>
            </w:r>
          </w:p>
        </w:tc>
        <w:tc>
          <w:tcPr>
            <w:tcW w:w="1276" w:type="dxa"/>
          </w:tcPr>
          <w:p w14:paraId="79906C01"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 0.001</w:t>
            </w:r>
          </w:p>
        </w:tc>
        <w:tc>
          <w:tcPr>
            <w:tcW w:w="992" w:type="dxa"/>
          </w:tcPr>
          <w:p w14:paraId="348C5B00"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0.6</w:t>
            </w:r>
          </w:p>
        </w:tc>
        <w:tc>
          <w:tcPr>
            <w:tcW w:w="1418" w:type="dxa"/>
          </w:tcPr>
          <w:p w14:paraId="078BD390"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169</w:t>
            </w:r>
          </w:p>
        </w:tc>
      </w:tr>
      <w:tr w:rsidR="00CA6A00" w:rsidRPr="00CA6A00" w14:paraId="36BB2247" w14:textId="77777777" w:rsidTr="007C206C">
        <w:tc>
          <w:tcPr>
            <w:tcW w:w="2122" w:type="dxa"/>
            <w:vMerge/>
          </w:tcPr>
          <w:p w14:paraId="22E09FBC" w14:textId="77777777" w:rsidR="00CE2E52" w:rsidRPr="00CA6A00" w:rsidRDefault="00CE2E52" w:rsidP="007C206C">
            <w:pPr>
              <w:rPr>
                <w:rFonts w:ascii="Times New Roman" w:hAnsi="Times New Roman" w:cs="Times New Roman"/>
                <w:color w:val="000000" w:themeColor="text1"/>
                <w:sz w:val="18"/>
                <w:szCs w:val="18"/>
              </w:rPr>
            </w:pPr>
          </w:p>
        </w:tc>
        <w:tc>
          <w:tcPr>
            <w:tcW w:w="3543" w:type="dxa"/>
          </w:tcPr>
          <w:p w14:paraId="1E5CC637"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kern w:val="0"/>
                <w:sz w:val="18"/>
                <w:szCs w:val="18"/>
                <w14:ligatures w14:val="none"/>
              </w:rPr>
              <w:t>Dementia (n=9)</w:t>
            </w:r>
          </w:p>
        </w:tc>
        <w:tc>
          <w:tcPr>
            <w:tcW w:w="1701" w:type="dxa"/>
          </w:tcPr>
          <w:p w14:paraId="682CFA6E"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gt;6–12 months </w:t>
            </w:r>
          </w:p>
        </w:tc>
        <w:tc>
          <w:tcPr>
            <w:tcW w:w="1134" w:type="dxa"/>
          </w:tcPr>
          <w:p w14:paraId="20902E9F"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4.089</w:t>
            </w:r>
          </w:p>
        </w:tc>
        <w:tc>
          <w:tcPr>
            <w:tcW w:w="1701" w:type="dxa"/>
          </w:tcPr>
          <w:p w14:paraId="56594960"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926–8.681</w:t>
            </w:r>
          </w:p>
        </w:tc>
        <w:tc>
          <w:tcPr>
            <w:tcW w:w="1276" w:type="dxa"/>
          </w:tcPr>
          <w:p w14:paraId="3A60C9E2"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 0.001</w:t>
            </w:r>
          </w:p>
        </w:tc>
        <w:tc>
          <w:tcPr>
            <w:tcW w:w="992" w:type="dxa"/>
          </w:tcPr>
          <w:p w14:paraId="2E2DAD0F"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4.1</w:t>
            </w:r>
          </w:p>
        </w:tc>
        <w:tc>
          <w:tcPr>
            <w:tcW w:w="1418" w:type="dxa"/>
          </w:tcPr>
          <w:p w14:paraId="2954D6A4"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926</w:t>
            </w:r>
          </w:p>
        </w:tc>
      </w:tr>
      <w:tr w:rsidR="00CA6A00" w:rsidRPr="00CA6A00" w14:paraId="443023BC" w14:textId="77777777" w:rsidTr="007C206C">
        <w:tc>
          <w:tcPr>
            <w:tcW w:w="2122" w:type="dxa"/>
            <w:vMerge/>
          </w:tcPr>
          <w:p w14:paraId="441EC952" w14:textId="77777777" w:rsidR="00CE2E52" w:rsidRPr="00CA6A00" w:rsidRDefault="00CE2E52" w:rsidP="007C206C">
            <w:pPr>
              <w:rPr>
                <w:rFonts w:ascii="Times New Roman" w:hAnsi="Times New Roman" w:cs="Times New Roman"/>
                <w:color w:val="000000" w:themeColor="text1"/>
                <w:sz w:val="18"/>
                <w:szCs w:val="18"/>
              </w:rPr>
            </w:pPr>
          </w:p>
        </w:tc>
        <w:tc>
          <w:tcPr>
            <w:tcW w:w="3543" w:type="dxa"/>
          </w:tcPr>
          <w:p w14:paraId="6C1E2C39"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kern w:val="0"/>
                <w:sz w:val="18"/>
                <w:szCs w:val="18"/>
                <w14:ligatures w14:val="none"/>
              </w:rPr>
              <w:t>Dementia (n=12)</w:t>
            </w:r>
          </w:p>
        </w:tc>
        <w:tc>
          <w:tcPr>
            <w:tcW w:w="1701" w:type="dxa"/>
          </w:tcPr>
          <w:p w14:paraId="5C9373F3"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t;12 months</w:t>
            </w:r>
          </w:p>
        </w:tc>
        <w:tc>
          <w:tcPr>
            <w:tcW w:w="1134" w:type="dxa"/>
          </w:tcPr>
          <w:p w14:paraId="1FD42B30"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5.189</w:t>
            </w:r>
          </w:p>
        </w:tc>
        <w:tc>
          <w:tcPr>
            <w:tcW w:w="1701" w:type="dxa"/>
          </w:tcPr>
          <w:p w14:paraId="29899838"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437–11.050</w:t>
            </w:r>
          </w:p>
        </w:tc>
        <w:tc>
          <w:tcPr>
            <w:tcW w:w="1276" w:type="dxa"/>
          </w:tcPr>
          <w:p w14:paraId="1EA176A2"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 0.001</w:t>
            </w:r>
          </w:p>
        </w:tc>
        <w:tc>
          <w:tcPr>
            <w:tcW w:w="992" w:type="dxa"/>
          </w:tcPr>
          <w:p w14:paraId="3350F9F9"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9.8</w:t>
            </w:r>
          </w:p>
        </w:tc>
        <w:tc>
          <w:tcPr>
            <w:tcW w:w="1418" w:type="dxa"/>
          </w:tcPr>
          <w:p w14:paraId="4492861F"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463</w:t>
            </w:r>
          </w:p>
        </w:tc>
      </w:tr>
      <w:tr w:rsidR="00CA6A00" w:rsidRPr="00CA6A00" w14:paraId="1FB6F2F2" w14:textId="77777777" w:rsidTr="007C206C">
        <w:tc>
          <w:tcPr>
            <w:tcW w:w="2122" w:type="dxa"/>
            <w:vMerge w:val="restart"/>
          </w:tcPr>
          <w:p w14:paraId="05D7C049"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Institutionalisation  </w:t>
            </w:r>
          </w:p>
        </w:tc>
        <w:tc>
          <w:tcPr>
            <w:tcW w:w="3543" w:type="dxa"/>
          </w:tcPr>
          <w:p w14:paraId="40F873F5"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Institutionalisation (n=29)</w:t>
            </w:r>
          </w:p>
        </w:tc>
        <w:tc>
          <w:tcPr>
            <w:tcW w:w="1701" w:type="dxa"/>
          </w:tcPr>
          <w:p w14:paraId="168543C4"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llapsed</w:t>
            </w:r>
          </w:p>
        </w:tc>
        <w:tc>
          <w:tcPr>
            <w:tcW w:w="1134" w:type="dxa"/>
          </w:tcPr>
          <w:p w14:paraId="11856DCE"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801</w:t>
            </w:r>
          </w:p>
        </w:tc>
        <w:tc>
          <w:tcPr>
            <w:tcW w:w="1701" w:type="dxa"/>
          </w:tcPr>
          <w:p w14:paraId="46D222C5"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144–3.659</w:t>
            </w:r>
          </w:p>
        </w:tc>
        <w:tc>
          <w:tcPr>
            <w:tcW w:w="1276" w:type="dxa"/>
          </w:tcPr>
          <w:p w14:paraId="068CBC7B"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0.001</w:t>
            </w:r>
          </w:p>
        </w:tc>
        <w:tc>
          <w:tcPr>
            <w:tcW w:w="992" w:type="dxa"/>
          </w:tcPr>
          <w:p w14:paraId="60277726"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4.9</w:t>
            </w:r>
          </w:p>
        </w:tc>
        <w:tc>
          <w:tcPr>
            <w:tcW w:w="1418" w:type="dxa"/>
          </w:tcPr>
          <w:p w14:paraId="6512DD0C"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335</w:t>
            </w:r>
          </w:p>
        </w:tc>
      </w:tr>
      <w:tr w:rsidR="00CA6A00" w:rsidRPr="00CA6A00" w14:paraId="51D65859" w14:textId="77777777" w:rsidTr="007C206C">
        <w:tc>
          <w:tcPr>
            <w:tcW w:w="2122" w:type="dxa"/>
            <w:vMerge/>
          </w:tcPr>
          <w:p w14:paraId="489302BC" w14:textId="77777777" w:rsidR="00CE2E52" w:rsidRPr="00CA6A00" w:rsidRDefault="00CE2E52" w:rsidP="007C206C">
            <w:pPr>
              <w:rPr>
                <w:rFonts w:ascii="Times New Roman" w:hAnsi="Times New Roman" w:cs="Times New Roman"/>
                <w:color w:val="000000" w:themeColor="text1"/>
                <w:sz w:val="18"/>
                <w:szCs w:val="18"/>
              </w:rPr>
            </w:pPr>
          </w:p>
        </w:tc>
        <w:tc>
          <w:tcPr>
            <w:tcW w:w="3543" w:type="dxa"/>
          </w:tcPr>
          <w:p w14:paraId="4ADCB173"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Institutionalisation (n=15)</w:t>
            </w:r>
          </w:p>
        </w:tc>
        <w:tc>
          <w:tcPr>
            <w:tcW w:w="1701" w:type="dxa"/>
          </w:tcPr>
          <w:p w14:paraId="0F9069BD"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 months</w:t>
            </w:r>
          </w:p>
        </w:tc>
        <w:tc>
          <w:tcPr>
            <w:tcW w:w="1134" w:type="dxa"/>
          </w:tcPr>
          <w:p w14:paraId="32352CC9"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kern w:val="0"/>
                <w:sz w:val="18"/>
                <w:szCs w:val="18"/>
                <w14:ligatures w14:val="none"/>
              </w:rPr>
              <w:t>2.729</w:t>
            </w:r>
          </w:p>
        </w:tc>
        <w:tc>
          <w:tcPr>
            <w:tcW w:w="1701" w:type="dxa"/>
          </w:tcPr>
          <w:p w14:paraId="3D03EC8B"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814–4.105</w:t>
            </w:r>
          </w:p>
        </w:tc>
        <w:tc>
          <w:tcPr>
            <w:tcW w:w="1276" w:type="dxa"/>
          </w:tcPr>
          <w:p w14:paraId="5A965BF3"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0.001</w:t>
            </w:r>
          </w:p>
        </w:tc>
        <w:tc>
          <w:tcPr>
            <w:tcW w:w="992" w:type="dxa"/>
          </w:tcPr>
          <w:p w14:paraId="55524FBE"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5.5</w:t>
            </w:r>
          </w:p>
        </w:tc>
        <w:tc>
          <w:tcPr>
            <w:tcW w:w="1418" w:type="dxa"/>
          </w:tcPr>
          <w:p w14:paraId="51CA1D64"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403</w:t>
            </w:r>
          </w:p>
        </w:tc>
      </w:tr>
      <w:tr w:rsidR="00CA6A00" w:rsidRPr="00CA6A00" w14:paraId="4EE7C46F" w14:textId="77777777" w:rsidTr="007C206C">
        <w:tc>
          <w:tcPr>
            <w:tcW w:w="2122" w:type="dxa"/>
            <w:vMerge/>
          </w:tcPr>
          <w:p w14:paraId="27083210" w14:textId="77777777" w:rsidR="00CE2E52" w:rsidRPr="00CA6A00" w:rsidRDefault="00CE2E52" w:rsidP="007C206C">
            <w:pPr>
              <w:rPr>
                <w:rFonts w:ascii="Times New Roman" w:hAnsi="Times New Roman" w:cs="Times New Roman"/>
                <w:color w:val="000000" w:themeColor="text1"/>
                <w:sz w:val="18"/>
                <w:szCs w:val="18"/>
              </w:rPr>
            </w:pPr>
          </w:p>
        </w:tc>
        <w:tc>
          <w:tcPr>
            <w:tcW w:w="3543" w:type="dxa"/>
          </w:tcPr>
          <w:p w14:paraId="00756097"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Institutionalisation (n=12)</w:t>
            </w:r>
          </w:p>
        </w:tc>
        <w:tc>
          <w:tcPr>
            <w:tcW w:w="1701" w:type="dxa"/>
          </w:tcPr>
          <w:p w14:paraId="32072CFD"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gt;6–12 months </w:t>
            </w:r>
          </w:p>
        </w:tc>
        <w:tc>
          <w:tcPr>
            <w:tcW w:w="1134" w:type="dxa"/>
          </w:tcPr>
          <w:p w14:paraId="5855BF3A"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262</w:t>
            </w:r>
          </w:p>
        </w:tc>
        <w:tc>
          <w:tcPr>
            <w:tcW w:w="1701" w:type="dxa"/>
          </w:tcPr>
          <w:p w14:paraId="6C95E6D4"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058–5.171</w:t>
            </w:r>
          </w:p>
        </w:tc>
        <w:tc>
          <w:tcPr>
            <w:tcW w:w="1276" w:type="dxa"/>
          </w:tcPr>
          <w:p w14:paraId="4DC53193"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0.001</w:t>
            </w:r>
          </w:p>
        </w:tc>
        <w:tc>
          <w:tcPr>
            <w:tcW w:w="992" w:type="dxa"/>
          </w:tcPr>
          <w:p w14:paraId="210BB73C"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4.1</w:t>
            </w:r>
          </w:p>
        </w:tc>
        <w:tc>
          <w:tcPr>
            <w:tcW w:w="1418" w:type="dxa"/>
          </w:tcPr>
          <w:p w14:paraId="598142AD"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474</w:t>
            </w:r>
          </w:p>
        </w:tc>
      </w:tr>
      <w:tr w:rsidR="00CA6A00" w:rsidRPr="00CA6A00" w14:paraId="4C2DDA62" w14:textId="77777777" w:rsidTr="007C206C">
        <w:tc>
          <w:tcPr>
            <w:tcW w:w="2122" w:type="dxa"/>
            <w:vMerge/>
          </w:tcPr>
          <w:p w14:paraId="2C67AB25" w14:textId="77777777" w:rsidR="00CE2E52" w:rsidRPr="00CA6A00" w:rsidRDefault="00CE2E52" w:rsidP="007C206C">
            <w:pPr>
              <w:rPr>
                <w:rFonts w:ascii="Times New Roman" w:hAnsi="Times New Roman" w:cs="Times New Roman"/>
                <w:color w:val="000000" w:themeColor="text1"/>
                <w:sz w:val="18"/>
                <w:szCs w:val="18"/>
              </w:rPr>
            </w:pPr>
          </w:p>
        </w:tc>
        <w:tc>
          <w:tcPr>
            <w:tcW w:w="3543" w:type="dxa"/>
          </w:tcPr>
          <w:p w14:paraId="201D7599"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Institutionalisation (n=5)</w:t>
            </w:r>
          </w:p>
        </w:tc>
        <w:tc>
          <w:tcPr>
            <w:tcW w:w="1701" w:type="dxa"/>
          </w:tcPr>
          <w:p w14:paraId="2535292E"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t;12 months</w:t>
            </w:r>
          </w:p>
        </w:tc>
        <w:tc>
          <w:tcPr>
            <w:tcW w:w="1134" w:type="dxa"/>
          </w:tcPr>
          <w:p w14:paraId="03797ED7"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570</w:t>
            </w:r>
          </w:p>
        </w:tc>
        <w:tc>
          <w:tcPr>
            <w:tcW w:w="1701" w:type="dxa"/>
          </w:tcPr>
          <w:p w14:paraId="6703A943"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612–4.097</w:t>
            </w:r>
          </w:p>
        </w:tc>
        <w:tc>
          <w:tcPr>
            <w:tcW w:w="1276" w:type="dxa"/>
          </w:tcPr>
          <w:p w14:paraId="12816129"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 0.001</w:t>
            </w:r>
          </w:p>
        </w:tc>
        <w:tc>
          <w:tcPr>
            <w:tcW w:w="992" w:type="dxa"/>
          </w:tcPr>
          <w:p w14:paraId="08791201"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50.7</w:t>
            </w:r>
          </w:p>
        </w:tc>
        <w:tc>
          <w:tcPr>
            <w:tcW w:w="1418" w:type="dxa"/>
          </w:tcPr>
          <w:p w14:paraId="27B45501"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135</w:t>
            </w:r>
          </w:p>
        </w:tc>
      </w:tr>
      <w:tr w:rsidR="00CA6A00" w:rsidRPr="00CA6A00" w14:paraId="07567BCF" w14:textId="77777777" w:rsidTr="007C206C">
        <w:tc>
          <w:tcPr>
            <w:tcW w:w="2122" w:type="dxa"/>
            <w:vMerge w:val="restart"/>
          </w:tcPr>
          <w:p w14:paraId="161FC556" w14:textId="77777777" w:rsidR="00CE2E52" w:rsidRPr="00CA6A00" w:rsidRDefault="00CE2E52" w:rsidP="007C206C">
            <w:pPr>
              <w:rPr>
                <w:rFonts w:ascii="Times New Roman" w:hAnsi="Times New Roman" w:cs="Times New Roman"/>
                <w:color w:val="000000" w:themeColor="text1"/>
                <w:sz w:val="18"/>
                <w:szCs w:val="18"/>
              </w:rPr>
            </w:pPr>
            <w:bookmarkStart w:id="8" w:name="_Hlk184632074"/>
            <w:r w:rsidRPr="00CA6A00">
              <w:rPr>
                <w:rFonts w:ascii="Times New Roman" w:hAnsi="Times New Roman" w:cs="Times New Roman"/>
                <w:color w:val="000000" w:themeColor="text1"/>
                <w:sz w:val="18"/>
                <w:szCs w:val="18"/>
              </w:rPr>
              <w:t>Readmission/revisit</w:t>
            </w:r>
            <w:bookmarkEnd w:id="8"/>
          </w:p>
        </w:tc>
        <w:tc>
          <w:tcPr>
            <w:tcW w:w="3543" w:type="dxa"/>
          </w:tcPr>
          <w:p w14:paraId="5BE21EA6"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Readmission/revisit (n=31)</w:t>
            </w:r>
          </w:p>
        </w:tc>
        <w:tc>
          <w:tcPr>
            <w:tcW w:w="1701" w:type="dxa"/>
          </w:tcPr>
          <w:p w14:paraId="0CBEBF2B"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llapsed</w:t>
            </w:r>
          </w:p>
        </w:tc>
        <w:tc>
          <w:tcPr>
            <w:tcW w:w="1134" w:type="dxa"/>
          </w:tcPr>
          <w:p w14:paraId="0CB88793"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699</w:t>
            </w:r>
          </w:p>
        </w:tc>
        <w:tc>
          <w:tcPr>
            <w:tcW w:w="1701" w:type="dxa"/>
          </w:tcPr>
          <w:p w14:paraId="1E35D9A9"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395–2.070</w:t>
            </w:r>
          </w:p>
        </w:tc>
        <w:tc>
          <w:tcPr>
            <w:tcW w:w="1276" w:type="dxa"/>
          </w:tcPr>
          <w:p w14:paraId="12EBF845"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 0.001</w:t>
            </w:r>
          </w:p>
        </w:tc>
        <w:tc>
          <w:tcPr>
            <w:tcW w:w="992" w:type="dxa"/>
          </w:tcPr>
          <w:p w14:paraId="01A03AAC"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6.4</w:t>
            </w:r>
          </w:p>
        </w:tc>
        <w:tc>
          <w:tcPr>
            <w:tcW w:w="1418" w:type="dxa"/>
          </w:tcPr>
          <w:p w14:paraId="7AF79686"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163</w:t>
            </w:r>
          </w:p>
        </w:tc>
      </w:tr>
      <w:tr w:rsidR="00CA6A00" w:rsidRPr="00CA6A00" w14:paraId="14E9AD78" w14:textId="77777777" w:rsidTr="007C206C">
        <w:tc>
          <w:tcPr>
            <w:tcW w:w="2122" w:type="dxa"/>
            <w:vMerge/>
          </w:tcPr>
          <w:p w14:paraId="1BD86D39" w14:textId="77777777" w:rsidR="00CE2E52" w:rsidRPr="00CA6A00" w:rsidRDefault="00CE2E52" w:rsidP="007C206C">
            <w:pPr>
              <w:rPr>
                <w:rFonts w:ascii="Times New Roman" w:hAnsi="Times New Roman" w:cs="Times New Roman"/>
                <w:color w:val="000000" w:themeColor="text1"/>
                <w:sz w:val="18"/>
                <w:szCs w:val="18"/>
              </w:rPr>
            </w:pPr>
          </w:p>
        </w:tc>
        <w:tc>
          <w:tcPr>
            <w:tcW w:w="3543" w:type="dxa"/>
          </w:tcPr>
          <w:p w14:paraId="58E2DFF3"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Readmission/revisit (n=29)</w:t>
            </w:r>
          </w:p>
        </w:tc>
        <w:tc>
          <w:tcPr>
            <w:tcW w:w="1701" w:type="dxa"/>
          </w:tcPr>
          <w:p w14:paraId="12B6489E"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 months</w:t>
            </w:r>
          </w:p>
        </w:tc>
        <w:tc>
          <w:tcPr>
            <w:tcW w:w="1134" w:type="dxa"/>
          </w:tcPr>
          <w:p w14:paraId="760C98FB"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734</w:t>
            </w:r>
          </w:p>
        </w:tc>
        <w:tc>
          <w:tcPr>
            <w:tcW w:w="1701" w:type="dxa"/>
          </w:tcPr>
          <w:p w14:paraId="5C55CF3E"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387–2.168</w:t>
            </w:r>
          </w:p>
        </w:tc>
        <w:tc>
          <w:tcPr>
            <w:tcW w:w="1276" w:type="dxa"/>
          </w:tcPr>
          <w:p w14:paraId="62FC5351"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 0.001</w:t>
            </w:r>
          </w:p>
        </w:tc>
        <w:tc>
          <w:tcPr>
            <w:tcW w:w="992" w:type="dxa"/>
          </w:tcPr>
          <w:p w14:paraId="05152372"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7.3</w:t>
            </w:r>
          </w:p>
        </w:tc>
        <w:tc>
          <w:tcPr>
            <w:tcW w:w="1418" w:type="dxa"/>
          </w:tcPr>
          <w:p w14:paraId="16FD77CD"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203</w:t>
            </w:r>
          </w:p>
        </w:tc>
      </w:tr>
      <w:tr w:rsidR="00CA6A00" w:rsidRPr="00CA6A00" w14:paraId="4CB89EB0" w14:textId="77777777" w:rsidTr="007C206C">
        <w:tc>
          <w:tcPr>
            <w:tcW w:w="2122" w:type="dxa"/>
            <w:vMerge/>
          </w:tcPr>
          <w:p w14:paraId="63B09EB2" w14:textId="77777777" w:rsidR="00CE2E52" w:rsidRPr="00CA6A00" w:rsidRDefault="00CE2E52" w:rsidP="007C206C">
            <w:pPr>
              <w:rPr>
                <w:rFonts w:ascii="Times New Roman" w:hAnsi="Times New Roman" w:cs="Times New Roman"/>
                <w:color w:val="000000" w:themeColor="text1"/>
                <w:sz w:val="18"/>
                <w:szCs w:val="18"/>
              </w:rPr>
            </w:pPr>
          </w:p>
        </w:tc>
        <w:tc>
          <w:tcPr>
            <w:tcW w:w="3543" w:type="dxa"/>
          </w:tcPr>
          <w:p w14:paraId="09C50528"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Readmission/revisit (n=4)</w:t>
            </w:r>
          </w:p>
        </w:tc>
        <w:tc>
          <w:tcPr>
            <w:tcW w:w="1701" w:type="dxa"/>
          </w:tcPr>
          <w:p w14:paraId="666397FC"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t;6–12 months</w:t>
            </w:r>
          </w:p>
        </w:tc>
        <w:tc>
          <w:tcPr>
            <w:tcW w:w="1134" w:type="dxa"/>
          </w:tcPr>
          <w:p w14:paraId="15CA9131"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612</w:t>
            </w:r>
          </w:p>
        </w:tc>
        <w:tc>
          <w:tcPr>
            <w:tcW w:w="1701" w:type="dxa"/>
          </w:tcPr>
          <w:p w14:paraId="1730B4D5"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291–2.014</w:t>
            </w:r>
          </w:p>
        </w:tc>
        <w:tc>
          <w:tcPr>
            <w:tcW w:w="1276" w:type="dxa"/>
          </w:tcPr>
          <w:p w14:paraId="4296136A"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 0.001</w:t>
            </w:r>
          </w:p>
        </w:tc>
        <w:tc>
          <w:tcPr>
            <w:tcW w:w="992" w:type="dxa"/>
          </w:tcPr>
          <w:p w14:paraId="1273A0A7"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w:t>
            </w:r>
          </w:p>
        </w:tc>
        <w:tc>
          <w:tcPr>
            <w:tcW w:w="1418" w:type="dxa"/>
          </w:tcPr>
          <w:p w14:paraId="78E6E3A8"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00</w:t>
            </w:r>
          </w:p>
        </w:tc>
      </w:tr>
      <w:tr w:rsidR="00CA6A00" w:rsidRPr="00CA6A00" w14:paraId="09C4AAB0" w14:textId="77777777" w:rsidTr="007C206C">
        <w:tc>
          <w:tcPr>
            <w:tcW w:w="2122" w:type="dxa"/>
            <w:vMerge w:val="restart"/>
          </w:tcPr>
          <w:p w14:paraId="61ACAD1D"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ortality</w:t>
            </w:r>
          </w:p>
        </w:tc>
        <w:tc>
          <w:tcPr>
            <w:tcW w:w="3543" w:type="dxa"/>
          </w:tcPr>
          <w:p w14:paraId="387A0FF2"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ortality (n=165)</w:t>
            </w:r>
          </w:p>
        </w:tc>
        <w:tc>
          <w:tcPr>
            <w:tcW w:w="1701" w:type="dxa"/>
          </w:tcPr>
          <w:p w14:paraId="3DC28BA9"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llapsed</w:t>
            </w:r>
          </w:p>
        </w:tc>
        <w:tc>
          <w:tcPr>
            <w:tcW w:w="1134" w:type="dxa"/>
          </w:tcPr>
          <w:p w14:paraId="6B749694"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548</w:t>
            </w:r>
          </w:p>
        </w:tc>
        <w:tc>
          <w:tcPr>
            <w:tcW w:w="1701" w:type="dxa"/>
          </w:tcPr>
          <w:p w14:paraId="72C190D7"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339–2.776</w:t>
            </w:r>
          </w:p>
        </w:tc>
        <w:tc>
          <w:tcPr>
            <w:tcW w:w="1276" w:type="dxa"/>
          </w:tcPr>
          <w:p w14:paraId="06DE89A9"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 0.001</w:t>
            </w:r>
          </w:p>
        </w:tc>
        <w:tc>
          <w:tcPr>
            <w:tcW w:w="992" w:type="dxa"/>
          </w:tcPr>
          <w:p w14:paraId="2253CE1F"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2.4</w:t>
            </w:r>
          </w:p>
        </w:tc>
        <w:tc>
          <w:tcPr>
            <w:tcW w:w="1418" w:type="dxa"/>
          </w:tcPr>
          <w:p w14:paraId="041737CF"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190</w:t>
            </w:r>
          </w:p>
        </w:tc>
      </w:tr>
      <w:tr w:rsidR="00CA6A00" w:rsidRPr="00CA6A00" w14:paraId="5C4938DC" w14:textId="77777777" w:rsidTr="007C206C">
        <w:tc>
          <w:tcPr>
            <w:tcW w:w="2122" w:type="dxa"/>
            <w:vMerge/>
          </w:tcPr>
          <w:p w14:paraId="58D4D50A" w14:textId="77777777" w:rsidR="00CE2E52" w:rsidRPr="00CA6A00" w:rsidRDefault="00CE2E52" w:rsidP="007C206C">
            <w:pPr>
              <w:rPr>
                <w:rFonts w:ascii="Times New Roman" w:hAnsi="Times New Roman" w:cs="Times New Roman"/>
                <w:color w:val="000000" w:themeColor="text1"/>
                <w:sz w:val="18"/>
                <w:szCs w:val="18"/>
              </w:rPr>
            </w:pPr>
          </w:p>
        </w:tc>
        <w:tc>
          <w:tcPr>
            <w:tcW w:w="3543" w:type="dxa"/>
          </w:tcPr>
          <w:p w14:paraId="77FDB5D3"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ortality (n=103)</w:t>
            </w:r>
          </w:p>
        </w:tc>
        <w:tc>
          <w:tcPr>
            <w:tcW w:w="1701" w:type="dxa"/>
          </w:tcPr>
          <w:p w14:paraId="5B354DA5"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 months</w:t>
            </w:r>
          </w:p>
        </w:tc>
        <w:tc>
          <w:tcPr>
            <w:tcW w:w="1134" w:type="dxa"/>
          </w:tcPr>
          <w:p w14:paraId="26F0A5A9"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934</w:t>
            </w:r>
          </w:p>
        </w:tc>
        <w:tc>
          <w:tcPr>
            <w:tcW w:w="1701" w:type="dxa"/>
          </w:tcPr>
          <w:p w14:paraId="790FFB64"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609–3.299</w:t>
            </w:r>
          </w:p>
        </w:tc>
        <w:tc>
          <w:tcPr>
            <w:tcW w:w="1276" w:type="dxa"/>
          </w:tcPr>
          <w:p w14:paraId="752C119A"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 0.001</w:t>
            </w:r>
          </w:p>
        </w:tc>
        <w:tc>
          <w:tcPr>
            <w:tcW w:w="992" w:type="dxa"/>
          </w:tcPr>
          <w:p w14:paraId="36AC3EE7"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3.4</w:t>
            </w:r>
          </w:p>
        </w:tc>
        <w:tc>
          <w:tcPr>
            <w:tcW w:w="1418" w:type="dxa"/>
          </w:tcPr>
          <w:p w14:paraId="08F5E46F"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186</w:t>
            </w:r>
          </w:p>
        </w:tc>
      </w:tr>
      <w:tr w:rsidR="00CA6A00" w:rsidRPr="00CA6A00" w14:paraId="33DE14D6" w14:textId="77777777" w:rsidTr="007C206C">
        <w:tc>
          <w:tcPr>
            <w:tcW w:w="2122" w:type="dxa"/>
            <w:vMerge/>
          </w:tcPr>
          <w:p w14:paraId="00173527" w14:textId="77777777" w:rsidR="00CE2E52" w:rsidRPr="00CA6A00" w:rsidRDefault="00CE2E52" w:rsidP="007C206C">
            <w:pPr>
              <w:rPr>
                <w:rFonts w:ascii="Times New Roman" w:hAnsi="Times New Roman" w:cs="Times New Roman"/>
                <w:color w:val="000000" w:themeColor="text1"/>
                <w:sz w:val="18"/>
                <w:szCs w:val="18"/>
              </w:rPr>
            </w:pPr>
          </w:p>
        </w:tc>
        <w:tc>
          <w:tcPr>
            <w:tcW w:w="3543" w:type="dxa"/>
          </w:tcPr>
          <w:p w14:paraId="155EDBDB"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ortality (n=75)</w:t>
            </w:r>
          </w:p>
        </w:tc>
        <w:tc>
          <w:tcPr>
            <w:tcW w:w="1701" w:type="dxa"/>
          </w:tcPr>
          <w:p w14:paraId="73252D5C"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gt;6–12 months </w:t>
            </w:r>
          </w:p>
        </w:tc>
        <w:tc>
          <w:tcPr>
            <w:tcW w:w="1134" w:type="dxa"/>
          </w:tcPr>
          <w:p w14:paraId="744A10E2"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384</w:t>
            </w:r>
          </w:p>
        </w:tc>
        <w:tc>
          <w:tcPr>
            <w:tcW w:w="1701" w:type="dxa"/>
          </w:tcPr>
          <w:p w14:paraId="58769C78"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117–2.685</w:t>
            </w:r>
          </w:p>
        </w:tc>
        <w:tc>
          <w:tcPr>
            <w:tcW w:w="1276" w:type="dxa"/>
          </w:tcPr>
          <w:p w14:paraId="595D96DC"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 0.001</w:t>
            </w:r>
          </w:p>
        </w:tc>
        <w:tc>
          <w:tcPr>
            <w:tcW w:w="992" w:type="dxa"/>
          </w:tcPr>
          <w:p w14:paraId="76716C02"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3.9</w:t>
            </w:r>
          </w:p>
        </w:tc>
        <w:tc>
          <w:tcPr>
            <w:tcW w:w="1418" w:type="dxa"/>
          </w:tcPr>
          <w:p w14:paraId="78496CC1"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161</w:t>
            </w:r>
          </w:p>
        </w:tc>
      </w:tr>
      <w:tr w:rsidR="00CA6A00" w:rsidRPr="00CA6A00" w14:paraId="09772782" w14:textId="77777777" w:rsidTr="007C206C">
        <w:tc>
          <w:tcPr>
            <w:tcW w:w="2122" w:type="dxa"/>
            <w:vMerge/>
          </w:tcPr>
          <w:p w14:paraId="69D21ECC" w14:textId="77777777" w:rsidR="00CE2E52" w:rsidRPr="00CA6A00" w:rsidRDefault="00CE2E52" w:rsidP="007C206C">
            <w:pPr>
              <w:rPr>
                <w:rFonts w:ascii="Times New Roman" w:hAnsi="Times New Roman" w:cs="Times New Roman"/>
                <w:color w:val="000000" w:themeColor="text1"/>
                <w:sz w:val="18"/>
                <w:szCs w:val="18"/>
              </w:rPr>
            </w:pPr>
          </w:p>
        </w:tc>
        <w:tc>
          <w:tcPr>
            <w:tcW w:w="3543" w:type="dxa"/>
          </w:tcPr>
          <w:p w14:paraId="3CF455C5"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ortality (n=42)</w:t>
            </w:r>
          </w:p>
        </w:tc>
        <w:tc>
          <w:tcPr>
            <w:tcW w:w="1701" w:type="dxa"/>
          </w:tcPr>
          <w:p w14:paraId="048B425C"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t;12 months</w:t>
            </w:r>
          </w:p>
        </w:tc>
        <w:tc>
          <w:tcPr>
            <w:tcW w:w="1134" w:type="dxa"/>
          </w:tcPr>
          <w:p w14:paraId="6D7D6417"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022</w:t>
            </w:r>
          </w:p>
        </w:tc>
        <w:tc>
          <w:tcPr>
            <w:tcW w:w="1701" w:type="dxa"/>
          </w:tcPr>
          <w:p w14:paraId="7E75A7AF"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675–2.441</w:t>
            </w:r>
          </w:p>
        </w:tc>
        <w:tc>
          <w:tcPr>
            <w:tcW w:w="1276" w:type="dxa"/>
          </w:tcPr>
          <w:p w14:paraId="02AEE2FB"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 0.001</w:t>
            </w:r>
          </w:p>
        </w:tc>
        <w:tc>
          <w:tcPr>
            <w:tcW w:w="992" w:type="dxa"/>
          </w:tcPr>
          <w:p w14:paraId="0A467B26"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4.9</w:t>
            </w:r>
          </w:p>
        </w:tc>
        <w:tc>
          <w:tcPr>
            <w:tcW w:w="1418" w:type="dxa"/>
          </w:tcPr>
          <w:p w14:paraId="4CEF0A9E" w14:textId="77777777" w:rsidR="00CE2E52" w:rsidRPr="00CA6A00" w:rsidRDefault="00CE2E52"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260</w:t>
            </w:r>
          </w:p>
        </w:tc>
      </w:tr>
    </w:tbl>
    <w:p w14:paraId="09F207DD" w14:textId="77777777" w:rsidR="007B7041" w:rsidRPr="00CA6A00" w:rsidRDefault="007B7041" w:rsidP="007B704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Footnote: Categorical data cognitive change is cognitive decline vs no cognitive decline results. Categorical data functional change is functional decline vs no functional decline results. </w:t>
      </w:r>
    </w:p>
    <w:p w14:paraId="25244F33" w14:textId="77777777" w:rsidR="007B7041" w:rsidRPr="00CA6A00" w:rsidRDefault="007B7041" w:rsidP="007B704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tegorical data cognitive performance is cognitive impairment vs no cognitive impairment results. Categorical data functional performance is functional impairment vs no functional impairment results</w:t>
      </w:r>
    </w:p>
    <w:p w14:paraId="496AC626" w14:textId="7C5A3CF1" w:rsidR="00B45843" w:rsidRPr="00CA6A00" w:rsidRDefault="007B7041" w:rsidP="00B45843">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ata presented &lt; 6 months, &gt;6–12 months and &gt; 12 months when available for 2 or more studies.</w:t>
      </w:r>
    </w:p>
    <w:p w14:paraId="20407BD2" w14:textId="071CBBD6" w:rsidR="00B45843" w:rsidRPr="004D7898" w:rsidRDefault="00B45843" w:rsidP="006B11A0">
      <w:pPr>
        <w:pStyle w:val="Heading1"/>
        <w:rPr>
          <w:rFonts w:ascii="Times New Roman" w:hAnsi="Times New Roman" w:cs="Times New Roman"/>
          <w:color w:val="000000" w:themeColor="text1"/>
          <w:sz w:val="24"/>
          <w:szCs w:val="24"/>
        </w:rPr>
      </w:pPr>
      <w:bookmarkStart w:id="9" w:name="_Toc190266393"/>
      <w:r w:rsidRPr="004D7898">
        <w:rPr>
          <w:rFonts w:ascii="Times New Roman" w:hAnsi="Times New Roman" w:cs="Times New Roman"/>
          <w:color w:val="000000" w:themeColor="text1"/>
          <w:sz w:val="24"/>
          <w:szCs w:val="24"/>
        </w:rPr>
        <w:t xml:space="preserve">Table </w:t>
      </w:r>
      <w:r w:rsidR="001E4D50" w:rsidRPr="004D7898">
        <w:rPr>
          <w:rFonts w:ascii="Times New Roman" w:hAnsi="Times New Roman" w:cs="Times New Roman"/>
          <w:color w:val="000000" w:themeColor="text1"/>
          <w:sz w:val="24"/>
          <w:szCs w:val="24"/>
        </w:rPr>
        <w:t>S8</w:t>
      </w:r>
      <w:r w:rsidRPr="004D7898">
        <w:rPr>
          <w:rFonts w:ascii="Times New Roman" w:hAnsi="Times New Roman" w:cs="Times New Roman"/>
          <w:color w:val="000000" w:themeColor="text1"/>
          <w:sz w:val="24"/>
          <w:szCs w:val="24"/>
        </w:rPr>
        <w:t xml:space="preserve">. Follow-up time analysis for </w:t>
      </w:r>
      <w:r w:rsidR="0071420B" w:rsidRPr="004D7898">
        <w:rPr>
          <w:rFonts w:ascii="Times New Roman" w:hAnsi="Times New Roman" w:cs="Times New Roman"/>
          <w:color w:val="000000" w:themeColor="text1"/>
          <w:sz w:val="24"/>
          <w:szCs w:val="24"/>
        </w:rPr>
        <w:t>long-term clinical outcomes of delirium after hospital discharge</w:t>
      </w:r>
      <w:r w:rsidRPr="004D7898">
        <w:rPr>
          <w:rFonts w:ascii="Times New Roman" w:hAnsi="Times New Roman" w:cs="Times New Roman"/>
          <w:color w:val="000000" w:themeColor="text1"/>
          <w:sz w:val="24"/>
          <w:szCs w:val="24"/>
        </w:rPr>
        <w:t>. Continuous data results</w:t>
      </w:r>
      <w:bookmarkEnd w:id="9"/>
      <w:r w:rsidRPr="004D7898">
        <w:rPr>
          <w:rFonts w:ascii="Times New Roman" w:hAnsi="Times New Roman" w:cs="Times New Roman"/>
          <w:color w:val="000000" w:themeColor="text1"/>
          <w:sz w:val="24"/>
          <w:szCs w:val="24"/>
        </w:rPr>
        <w:t xml:space="preserve"> </w:t>
      </w:r>
    </w:p>
    <w:tbl>
      <w:tblPr>
        <w:tblStyle w:val="TableGrid"/>
        <w:tblpPr w:leftFromText="180" w:rightFromText="180" w:vertAnchor="text" w:tblpY="1"/>
        <w:tblOverlap w:val="never"/>
        <w:tblW w:w="13887" w:type="dxa"/>
        <w:tblLook w:val="04A0" w:firstRow="1" w:lastRow="0" w:firstColumn="1" w:lastColumn="0" w:noHBand="0" w:noVBand="1"/>
      </w:tblPr>
      <w:tblGrid>
        <w:gridCol w:w="2263"/>
        <w:gridCol w:w="3261"/>
        <w:gridCol w:w="1701"/>
        <w:gridCol w:w="1275"/>
        <w:gridCol w:w="1701"/>
        <w:gridCol w:w="1276"/>
        <w:gridCol w:w="992"/>
        <w:gridCol w:w="1418"/>
      </w:tblGrid>
      <w:tr w:rsidR="00413CE5" w:rsidRPr="00CA6A00" w14:paraId="7F5E4CBA" w14:textId="77777777" w:rsidTr="007C206C">
        <w:tc>
          <w:tcPr>
            <w:tcW w:w="2263" w:type="dxa"/>
          </w:tcPr>
          <w:p w14:paraId="355C7E8A" w14:textId="77777777" w:rsidR="00255D81" w:rsidRPr="00CA6A00" w:rsidRDefault="00255D81" w:rsidP="007C206C">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Clinical outcome</w:t>
            </w:r>
          </w:p>
        </w:tc>
        <w:tc>
          <w:tcPr>
            <w:tcW w:w="3261" w:type="dxa"/>
          </w:tcPr>
          <w:p w14:paraId="386F3D90" w14:textId="77777777" w:rsidR="00255D81" w:rsidRPr="00CA6A00" w:rsidRDefault="00255D81" w:rsidP="007C206C">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Sub-group</w:t>
            </w:r>
          </w:p>
          <w:p w14:paraId="1E999774" w14:textId="77777777" w:rsidR="00255D81" w:rsidRPr="00CA6A00" w:rsidRDefault="00255D81" w:rsidP="007C206C">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 xml:space="preserve">(number of studies) </w:t>
            </w:r>
          </w:p>
        </w:tc>
        <w:tc>
          <w:tcPr>
            <w:tcW w:w="1701" w:type="dxa"/>
          </w:tcPr>
          <w:p w14:paraId="05540454" w14:textId="77777777" w:rsidR="00255D81" w:rsidRPr="00CA6A00" w:rsidRDefault="00255D81" w:rsidP="007C206C">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Timepoint</w:t>
            </w:r>
          </w:p>
        </w:tc>
        <w:tc>
          <w:tcPr>
            <w:tcW w:w="1275" w:type="dxa"/>
          </w:tcPr>
          <w:p w14:paraId="0336AD10" w14:textId="77777777" w:rsidR="00255D81" w:rsidRPr="00CA6A00" w:rsidRDefault="00255D81" w:rsidP="007C206C">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 xml:space="preserve">Hedges's g </w:t>
            </w:r>
          </w:p>
        </w:tc>
        <w:tc>
          <w:tcPr>
            <w:tcW w:w="1701" w:type="dxa"/>
          </w:tcPr>
          <w:p w14:paraId="6399E82C" w14:textId="77777777" w:rsidR="00255D81" w:rsidRPr="00CA6A00" w:rsidRDefault="00255D81" w:rsidP="007C206C">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95% CI</w:t>
            </w:r>
          </w:p>
        </w:tc>
        <w:tc>
          <w:tcPr>
            <w:tcW w:w="1276" w:type="dxa"/>
          </w:tcPr>
          <w:p w14:paraId="226CC405" w14:textId="77777777" w:rsidR="00255D81" w:rsidRPr="00CA6A00" w:rsidRDefault="00255D81" w:rsidP="007C206C">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p-value</w:t>
            </w:r>
          </w:p>
        </w:tc>
        <w:tc>
          <w:tcPr>
            <w:tcW w:w="992" w:type="dxa"/>
          </w:tcPr>
          <w:p w14:paraId="41A8AABD" w14:textId="77777777" w:rsidR="00255D81" w:rsidRPr="00CA6A00" w:rsidRDefault="00255D81" w:rsidP="007C206C">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 xml:space="preserve">I² </w:t>
            </w:r>
            <w:r w:rsidRPr="00CA6A00">
              <w:rPr>
                <w:rFonts w:ascii="Times New Roman" w:hAnsi="Times New Roman" w:cs="Times New Roman"/>
                <w:color w:val="000000" w:themeColor="text1"/>
                <w:sz w:val="18"/>
                <w:szCs w:val="18"/>
              </w:rPr>
              <w:t>(%)</w:t>
            </w:r>
          </w:p>
        </w:tc>
        <w:tc>
          <w:tcPr>
            <w:tcW w:w="1418" w:type="dxa"/>
          </w:tcPr>
          <w:p w14:paraId="7EAAF3F7" w14:textId="77777777" w:rsidR="00255D81" w:rsidRPr="00CA6A00" w:rsidRDefault="00255D81" w:rsidP="007C206C">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 xml:space="preserve">τ² </w:t>
            </w:r>
          </w:p>
        </w:tc>
      </w:tr>
      <w:tr w:rsidR="00413CE5" w:rsidRPr="00CA6A00" w14:paraId="31FD38E6" w14:textId="77777777" w:rsidTr="007C206C">
        <w:tc>
          <w:tcPr>
            <w:tcW w:w="2263" w:type="dxa"/>
            <w:vMerge w:val="restart"/>
          </w:tcPr>
          <w:p w14:paraId="5FB28177"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gnition</w:t>
            </w:r>
          </w:p>
        </w:tc>
        <w:tc>
          <w:tcPr>
            <w:tcW w:w="11624" w:type="dxa"/>
            <w:gridSpan w:val="7"/>
          </w:tcPr>
          <w:p w14:paraId="5E1DA2D9"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b/>
                <w:bCs/>
                <w:color w:val="000000" w:themeColor="text1"/>
                <w:sz w:val="18"/>
                <w:szCs w:val="18"/>
              </w:rPr>
              <w:t>Objective cognitive measure</w:t>
            </w:r>
          </w:p>
        </w:tc>
      </w:tr>
      <w:tr w:rsidR="00413CE5" w:rsidRPr="00CA6A00" w14:paraId="6AB3F090" w14:textId="77777777" w:rsidTr="007C206C">
        <w:tc>
          <w:tcPr>
            <w:tcW w:w="2263" w:type="dxa"/>
            <w:vMerge/>
          </w:tcPr>
          <w:p w14:paraId="5A7C8FC4" w14:textId="77777777" w:rsidR="00255D81" w:rsidRPr="00CA6A00" w:rsidRDefault="00255D81" w:rsidP="007C206C">
            <w:pPr>
              <w:rPr>
                <w:rFonts w:ascii="Times New Roman" w:hAnsi="Times New Roman" w:cs="Times New Roman"/>
                <w:color w:val="000000" w:themeColor="text1"/>
                <w:sz w:val="18"/>
                <w:szCs w:val="18"/>
              </w:rPr>
            </w:pPr>
          </w:p>
        </w:tc>
        <w:tc>
          <w:tcPr>
            <w:tcW w:w="3261" w:type="dxa"/>
          </w:tcPr>
          <w:p w14:paraId="77A44597"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gnitive change (n=13)</w:t>
            </w:r>
          </w:p>
        </w:tc>
        <w:tc>
          <w:tcPr>
            <w:tcW w:w="1701" w:type="dxa"/>
          </w:tcPr>
          <w:p w14:paraId="740EA791"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llapsed</w:t>
            </w:r>
          </w:p>
        </w:tc>
        <w:tc>
          <w:tcPr>
            <w:tcW w:w="1275" w:type="dxa"/>
          </w:tcPr>
          <w:p w14:paraId="713F4D4D"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192</w:t>
            </w:r>
          </w:p>
        </w:tc>
        <w:tc>
          <w:tcPr>
            <w:tcW w:w="1701" w:type="dxa"/>
          </w:tcPr>
          <w:p w14:paraId="248564E8"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285– -0.099</w:t>
            </w:r>
          </w:p>
        </w:tc>
        <w:tc>
          <w:tcPr>
            <w:tcW w:w="1276" w:type="dxa"/>
          </w:tcPr>
          <w:p w14:paraId="2C7CDB58"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0.001</w:t>
            </w:r>
          </w:p>
        </w:tc>
        <w:tc>
          <w:tcPr>
            <w:tcW w:w="992" w:type="dxa"/>
          </w:tcPr>
          <w:p w14:paraId="4CF78840"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3.1</w:t>
            </w:r>
          </w:p>
        </w:tc>
        <w:tc>
          <w:tcPr>
            <w:tcW w:w="1418" w:type="dxa"/>
          </w:tcPr>
          <w:p w14:paraId="4F32CB74"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17</w:t>
            </w:r>
          </w:p>
        </w:tc>
      </w:tr>
      <w:tr w:rsidR="00413CE5" w:rsidRPr="00CA6A00" w14:paraId="1802335C" w14:textId="77777777" w:rsidTr="007C206C">
        <w:tc>
          <w:tcPr>
            <w:tcW w:w="2263" w:type="dxa"/>
            <w:vMerge/>
          </w:tcPr>
          <w:p w14:paraId="1420B2D6" w14:textId="77777777" w:rsidR="00255D81" w:rsidRPr="00CA6A00" w:rsidRDefault="00255D81" w:rsidP="007C206C">
            <w:pPr>
              <w:rPr>
                <w:rFonts w:ascii="Times New Roman" w:hAnsi="Times New Roman" w:cs="Times New Roman"/>
                <w:color w:val="000000" w:themeColor="text1"/>
                <w:sz w:val="18"/>
                <w:szCs w:val="18"/>
              </w:rPr>
            </w:pPr>
          </w:p>
        </w:tc>
        <w:tc>
          <w:tcPr>
            <w:tcW w:w="3261" w:type="dxa"/>
          </w:tcPr>
          <w:p w14:paraId="45796C25"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gnitive change (n=9)</w:t>
            </w:r>
          </w:p>
        </w:tc>
        <w:tc>
          <w:tcPr>
            <w:tcW w:w="1701" w:type="dxa"/>
          </w:tcPr>
          <w:p w14:paraId="5E36AE51"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 months</w:t>
            </w:r>
          </w:p>
        </w:tc>
        <w:tc>
          <w:tcPr>
            <w:tcW w:w="1275" w:type="dxa"/>
          </w:tcPr>
          <w:p w14:paraId="72CA4253"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158</w:t>
            </w:r>
          </w:p>
        </w:tc>
        <w:tc>
          <w:tcPr>
            <w:tcW w:w="1701" w:type="dxa"/>
          </w:tcPr>
          <w:p w14:paraId="545F4F61"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258– -0.058</w:t>
            </w:r>
          </w:p>
        </w:tc>
        <w:tc>
          <w:tcPr>
            <w:tcW w:w="1276" w:type="dxa"/>
          </w:tcPr>
          <w:p w14:paraId="6775255C"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02</w:t>
            </w:r>
          </w:p>
        </w:tc>
        <w:tc>
          <w:tcPr>
            <w:tcW w:w="992" w:type="dxa"/>
          </w:tcPr>
          <w:p w14:paraId="1427348F"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52.5</w:t>
            </w:r>
          </w:p>
        </w:tc>
        <w:tc>
          <w:tcPr>
            <w:tcW w:w="1418" w:type="dxa"/>
          </w:tcPr>
          <w:p w14:paraId="3F180846"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11</w:t>
            </w:r>
          </w:p>
        </w:tc>
      </w:tr>
      <w:tr w:rsidR="00413CE5" w:rsidRPr="00CA6A00" w14:paraId="7FFB31C6" w14:textId="77777777" w:rsidTr="007C206C">
        <w:tc>
          <w:tcPr>
            <w:tcW w:w="2263" w:type="dxa"/>
            <w:vMerge/>
          </w:tcPr>
          <w:p w14:paraId="2779004E" w14:textId="77777777" w:rsidR="00255D81" w:rsidRPr="00CA6A00" w:rsidRDefault="00255D81" w:rsidP="007C206C">
            <w:pPr>
              <w:rPr>
                <w:rFonts w:ascii="Times New Roman" w:hAnsi="Times New Roman" w:cs="Times New Roman"/>
                <w:color w:val="000000" w:themeColor="text1"/>
                <w:sz w:val="18"/>
                <w:szCs w:val="18"/>
              </w:rPr>
            </w:pPr>
          </w:p>
        </w:tc>
        <w:tc>
          <w:tcPr>
            <w:tcW w:w="3261" w:type="dxa"/>
          </w:tcPr>
          <w:p w14:paraId="680D666F"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gnitive change (n=5)</w:t>
            </w:r>
          </w:p>
        </w:tc>
        <w:tc>
          <w:tcPr>
            <w:tcW w:w="1701" w:type="dxa"/>
          </w:tcPr>
          <w:p w14:paraId="651F8FB5"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gt;6–12 months </w:t>
            </w:r>
          </w:p>
        </w:tc>
        <w:tc>
          <w:tcPr>
            <w:tcW w:w="1275" w:type="dxa"/>
          </w:tcPr>
          <w:p w14:paraId="06D8F55D"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52</w:t>
            </w:r>
          </w:p>
        </w:tc>
        <w:tc>
          <w:tcPr>
            <w:tcW w:w="1701" w:type="dxa"/>
          </w:tcPr>
          <w:p w14:paraId="4C49A5C2"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254– 0.150</w:t>
            </w:r>
          </w:p>
        </w:tc>
        <w:tc>
          <w:tcPr>
            <w:tcW w:w="1276" w:type="dxa"/>
          </w:tcPr>
          <w:p w14:paraId="4068ED6D"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613</w:t>
            </w:r>
          </w:p>
        </w:tc>
        <w:tc>
          <w:tcPr>
            <w:tcW w:w="992" w:type="dxa"/>
          </w:tcPr>
          <w:p w14:paraId="1469424C"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1.0</w:t>
            </w:r>
          </w:p>
        </w:tc>
        <w:tc>
          <w:tcPr>
            <w:tcW w:w="1418" w:type="dxa"/>
          </w:tcPr>
          <w:p w14:paraId="25210CF7"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35</w:t>
            </w:r>
          </w:p>
        </w:tc>
      </w:tr>
      <w:tr w:rsidR="00413CE5" w:rsidRPr="00CA6A00" w14:paraId="0392695F" w14:textId="77777777" w:rsidTr="007C206C">
        <w:tc>
          <w:tcPr>
            <w:tcW w:w="2263" w:type="dxa"/>
            <w:vMerge/>
          </w:tcPr>
          <w:p w14:paraId="62B17529" w14:textId="77777777" w:rsidR="00255D81" w:rsidRPr="00CA6A00" w:rsidRDefault="00255D81" w:rsidP="007C206C">
            <w:pPr>
              <w:rPr>
                <w:rFonts w:ascii="Times New Roman" w:hAnsi="Times New Roman" w:cs="Times New Roman"/>
                <w:color w:val="000000" w:themeColor="text1"/>
                <w:sz w:val="18"/>
                <w:szCs w:val="18"/>
              </w:rPr>
            </w:pPr>
          </w:p>
        </w:tc>
        <w:tc>
          <w:tcPr>
            <w:tcW w:w="3261" w:type="dxa"/>
          </w:tcPr>
          <w:p w14:paraId="4CE88607"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gnitive change (n=4)</w:t>
            </w:r>
          </w:p>
        </w:tc>
        <w:tc>
          <w:tcPr>
            <w:tcW w:w="1701" w:type="dxa"/>
          </w:tcPr>
          <w:p w14:paraId="0F6A961C"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t;12 months</w:t>
            </w:r>
          </w:p>
        </w:tc>
        <w:tc>
          <w:tcPr>
            <w:tcW w:w="1275" w:type="dxa"/>
          </w:tcPr>
          <w:p w14:paraId="070D624D"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154</w:t>
            </w:r>
          </w:p>
        </w:tc>
        <w:tc>
          <w:tcPr>
            <w:tcW w:w="1701" w:type="dxa"/>
          </w:tcPr>
          <w:p w14:paraId="2780EB4E"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302– -0.006</w:t>
            </w:r>
          </w:p>
        </w:tc>
        <w:tc>
          <w:tcPr>
            <w:tcW w:w="1276" w:type="dxa"/>
          </w:tcPr>
          <w:p w14:paraId="17CFE62E"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42</w:t>
            </w:r>
          </w:p>
        </w:tc>
        <w:tc>
          <w:tcPr>
            <w:tcW w:w="992" w:type="dxa"/>
          </w:tcPr>
          <w:p w14:paraId="1DBE3A32"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3.5</w:t>
            </w:r>
          </w:p>
        </w:tc>
        <w:tc>
          <w:tcPr>
            <w:tcW w:w="1418" w:type="dxa"/>
          </w:tcPr>
          <w:p w14:paraId="25CB4E95"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15</w:t>
            </w:r>
          </w:p>
        </w:tc>
      </w:tr>
      <w:tr w:rsidR="00413CE5" w:rsidRPr="00CA6A00" w14:paraId="0EDF7801" w14:textId="77777777" w:rsidTr="007C206C">
        <w:tc>
          <w:tcPr>
            <w:tcW w:w="2263" w:type="dxa"/>
            <w:vMerge/>
          </w:tcPr>
          <w:p w14:paraId="22E120AE" w14:textId="77777777" w:rsidR="00255D81" w:rsidRPr="00CA6A00" w:rsidRDefault="00255D81" w:rsidP="007C206C">
            <w:pPr>
              <w:rPr>
                <w:rFonts w:ascii="Times New Roman" w:hAnsi="Times New Roman" w:cs="Times New Roman"/>
                <w:color w:val="000000" w:themeColor="text1"/>
                <w:sz w:val="18"/>
                <w:szCs w:val="18"/>
              </w:rPr>
            </w:pPr>
          </w:p>
        </w:tc>
        <w:tc>
          <w:tcPr>
            <w:tcW w:w="3261" w:type="dxa"/>
          </w:tcPr>
          <w:p w14:paraId="31AF6B69"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gnitive performance (n=36)</w:t>
            </w:r>
          </w:p>
        </w:tc>
        <w:tc>
          <w:tcPr>
            <w:tcW w:w="1701" w:type="dxa"/>
          </w:tcPr>
          <w:p w14:paraId="31B85777"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llapsed</w:t>
            </w:r>
          </w:p>
        </w:tc>
        <w:tc>
          <w:tcPr>
            <w:tcW w:w="1275" w:type="dxa"/>
          </w:tcPr>
          <w:p w14:paraId="08002C2D"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689</w:t>
            </w:r>
          </w:p>
        </w:tc>
        <w:tc>
          <w:tcPr>
            <w:tcW w:w="1701" w:type="dxa"/>
          </w:tcPr>
          <w:p w14:paraId="09AB79D1"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822– -0.555</w:t>
            </w:r>
          </w:p>
        </w:tc>
        <w:tc>
          <w:tcPr>
            <w:tcW w:w="1276" w:type="dxa"/>
          </w:tcPr>
          <w:p w14:paraId="126CF4A3"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0.001</w:t>
            </w:r>
          </w:p>
        </w:tc>
        <w:tc>
          <w:tcPr>
            <w:tcW w:w="992" w:type="dxa"/>
          </w:tcPr>
          <w:p w14:paraId="78F1BD0B"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94.7</w:t>
            </w:r>
          </w:p>
        </w:tc>
        <w:tc>
          <w:tcPr>
            <w:tcW w:w="1418" w:type="dxa"/>
          </w:tcPr>
          <w:p w14:paraId="6CEE5929"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141</w:t>
            </w:r>
          </w:p>
        </w:tc>
      </w:tr>
      <w:tr w:rsidR="00413CE5" w:rsidRPr="00CA6A00" w14:paraId="30E1535F" w14:textId="77777777" w:rsidTr="007C206C">
        <w:tc>
          <w:tcPr>
            <w:tcW w:w="2263" w:type="dxa"/>
            <w:vMerge/>
          </w:tcPr>
          <w:p w14:paraId="2E0B6674" w14:textId="77777777" w:rsidR="00255D81" w:rsidRPr="00CA6A00" w:rsidRDefault="00255D81" w:rsidP="007C206C">
            <w:pPr>
              <w:rPr>
                <w:rFonts w:ascii="Times New Roman" w:hAnsi="Times New Roman" w:cs="Times New Roman"/>
                <w:color w:val="000000" w:themeColor="text1"/>
                <w:sz w:val="18"/>
                <w:szCs w:val="18"/>
              </w:rPr>
            </w:pPr>
          </w:p>
        </w:tc>
        <w:tc>
          <w:tcPr>
            <w:tcW w:w="3261" w:type="dxa"/>
          </w:tcPr>
          <w:p w14:paraId="06662A70"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gnitive performance (n=28)</w:t>
            </w:r>
          </w:p>
        </w:tc>
        <w:tc>
          <w:tcPr>
            <w:tcW w:w="1701" w:type="dxa"/>
          </w:tcPr>
          <w:p w14:paraId="1876CA4E"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 months</w:t>
            </w:r>
          </w:p>
        </w:tc>
        <w:tc>
          <w:tcPr>
            <w:tcW w:w="1275" w:type="dxa"/>
          </w:tcPr>
          <w:p w14:paraId="203BCDFB"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657</w:t>
            </w:r>
          </w:p>
        </w:tc>
        <w:tc>
          <w:tcPr>
            <w:tcW w:w="1701" w:type="dxa"/>
          </w:tcPr>
          <w:p w14:paraId="3159E024"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810– -0.505</w:t>
            </w:r>
          </w:p>
        </w:tc>
        <w:tc>
          <w:tcPr>
            <w:tcW w:w="1276" w:type="dxa"/>
          </w:tcPr>
          <w:p w14:paraId="5FF88344"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0.001</w:t>
            </w:r>
          </w:p>
        </w:tc>
        <w:tc>
          <w:tcPr>
            <w:tcW w:w="992" w:type="dxa"/>
          </w:tcPr>
          <w:p w14:paraId="5BD0BEC3"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91.5</w:t>
            </w:r>
          </w:p>
        </w:tc>
        <w:tc>
          <w:tcPr>
            <w:tcW w:w="1418" w:type="dxa"/>
          </w:tcPr>
          <w:p w14:paraId="723330BA"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136</w:t>
            </w:r>
          </w:p>
        </w:tc>
      </w:tr>
      <w:tr w:rsidR="00413CE5" w:rsidRPr="00CA6A00" w14:paraId="7D1514F8" w14:textId="77777777" w:rsidTr="007C206C">
        <w:tc>
          <w:tcPr>
            <w:tcW w:w="2263" w:type="dxa"/>
            <w:vMerge/>
          </w:tcPr>
          <w:p w14:paraId="4F482A78" w14:textId="77777777" w:rsidR="00255D81" w:rsidRPr="00CA6A00" w:rsidRDefault="00255D81" w:rsidP="007C206C">
            <w:pPr>
              <w:rPr>
                <w:rFonts w:ascii="Times New Roman" w:hAnsi="Times New Roman" w:cs="Times New Roman"/>
                <w:color w:val="000000" w:themeColor="text1"/>
                <w:sz w:val="18"/>
                <w:szCs w:val="18"/>
              </w:rPr>
            </w:pPr>
          </w:p>
        </w:tc>
        <w:tc>
          <w:tcPr>
            <w:tcW w:w="3261" w:type="dxa"/>
          </w:tcPr>
          <w:p w14:paraId="1E9217F6"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gnitive performance (n=17)</w:t>
            </w:r>
          </w:p>
        </w:tc>
        <w:tc>
          <w:tcPr>
            <w:tcW w:w="1701" w:type="dxa"/>
          </w:tcPr>
          <w:p w14:paraId="65ADEE17"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gt;6–12 months </w:t>
            </w:r>
          </w:p>
        </w:tc>
        <w:tc>
          <w:tcPr>
            <w:tcW w:w="1275" w:type="dxa"/>
          </w:tcPr>
          <w:p w14:paraId="5C93CB42"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601</w:t>
            </w:r>
          </w:p>
        </w:tc>
        <w:tc>
          <w:tcPr>
            <w:tcW w:w="1701" w:type="dxa"/>
          </w:tcPr>
          <w:p w14:paraId="2CE99A30"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790– -0.411</w:t>
            </w:r>
          </w:p>
        </w:tc>
        <w:tc>
          <w:tcPr>
            <w:tcW w:w="1276" w:type="dxa"/>
          </w:tcPr>
          <w:p w14:paraId="18CCFCE8"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0.001</w:t>
            </w:r>
          </w:p>
        </w:tc>
        <w:tc>
          <w:tcPr>
            <w:tcW w:w="992" w:type="dxa"/>
          </w:tcPr>
          <w:p w14:paraId="0B0EFF1D"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8.2</w:t>
            </w:r>
          </w:p>
        </w:tc>
        <w:tc>
          <w:tcPr>
            <w:tcW w:w="1418" w:type="dxa"/>
          </w:tcPr>
          <w:p w14:paraId="595DC32A"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127</w:t>
            </w:r>
          </w:p>
        </w:tc>
      </w:tr>
      <w:tr w:rsidR="00413CE5" w:rsidRPr="00CA6A00" w14:paraId="470BD811" w14:textId="77777777" w:rsidTr="007C206C">
        <w:tc>
          <w:tcPr>
            <w:tcW w:w="2263" w:type="dxa"/>
            <w:vMerge/>
          </w:tcPr>
          <w:p w14:paraId="2CD271D2" w14:textId="77777777" w:rsidR="00255D81" w:rsidRPr="00CA6A00" w:rsidRDefault="00255D81" w:rsidP="007C206C">
            <w:pPr>
              <w:rPr>
                <w:rFonts w:ascii="Times New Roman" w:hAnsi="Times New Roman" w:cs="Times New Roman"/>
                <w:color w:val="000000" w:themeColor="text1"/>
                <w:sz w:val="18"/>
                <w:szCs w:val="18"/>
              </w:rPr>
            </w:pPr>
          </w:p>
        </w:tc>
        <w:tc>
          <w:tcPr>
            <w:tcW w:w="3261" w:type="dxa"/>
          </w:tcPr>
          <w:p w14:paraId="2065455B"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gnitive performance (n=10)</w:t>
            </w:r>
          </w:p>
        </w:tc>
        <w:tc>
          <w:tcPr>
            <w:tcW w:w="1701" w:type="dxa"/>
          </w:tcPr>
          <w:p w14:paraId="68227325"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t;12 months</w:t>
            </w:r>
          </w:p>
        </w:tc>
        <w:tc>
          <w:tcPr>
            <w:tcW w:w="1275" w:type="dxa"/>
          </w:tcPr>
          <w:p w14:paraId="0CA85066"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782</w:t>
            </w:r>
          </w:p>
        </w:tc>
        <w:tc>
          <w:tcPr>
            <w:tcW w:w="1701" w:type="dxa"/>
          </w:tcPr>
          <w:p w14:paraId="3021197F"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104– -0.460</w:t>
            </w:r>
          </w:p>
        </w:tc>
        <w:tc>
          <w:tcPr>
            <w:tcW w:w="1276" w:type="dxa"/>
          </w:tcPr>
          <w:p w14:paraId="00DBD8B5"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0.001</w:t>
            </w:r>
          </w:p>
        </w:tc>
        <w:tc>
          <w:tcPr>
            <w:tcW w:w="992" w:type="dxa"/>
          </w:tcPr>
          <w:p w14:paraId="0D155ABE"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96.9</w:t>
            </w:r>
          </w:p>
        </w:tc>
        <w:tc>
          <w:tcPr>
            <w:tcW w:w="1418" w:type="dxa"/>
          </w:tcPr>
          <w:p w14:paraId="0746ED57"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242</w:t>
            </w:r>
          </w:p>
        </w:tc>
      </w:tr>
      <w:tr w:rsidR="00413CE5" w:rsidRPr="00CA6A00" w14:paraId="7F5F8F51" w14:textId="77777777" w:rsidTr="007C206C">
        <w:tc>
          <w:tcPr>
            <w:tcW w:w="2263" w:type="dxa"/>
            <w:vMerge/>
          </w:tcPr>
          <w:p w14:paraId="2C6CE1E0" w14:textId="77777777" w:rsidR="00255D81" w:rsidRPr="00CA6A00" w:rsidRDefault="00255D81" w:rsidP="007C206C">
            <w:pPr>
              <w:rPr>
                <w:rFonts w:ascii="Times New Roman" w:hAnsi="Times New Roman" w:cs="Times New Roman"/>
                <w:color w:val="000000" w:themeColor="text1"/>
                <w:sz w:val="18"/>
                <w:szCs w:val="18"/>
              </w:rPr>
            </w:pPr>
          </w:p>
        </w:tc>
        <w:tc>
          <w:tcPr>
            <w:tcW w:w="11624" w:type="dxa"/>
            <w:gridSpan w:val="7"/>
          </w:tcPr>
          <w:p w14:paraId="68221A80" w14:textId="77777777" w:rsidR="00255D81" w:rsidRPr="00CA6A00" w:rsidRDefault="00255D81" w:rsidP="007C206C">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Subjective cognitive measure</w:t>
            </w:r>
          </w:p>
        </w:tc>
      </w:tr>
      <w:tr w:rsidR="00413CE5" w:rsidRPr="00CA6A00" w14:paraId="5852154C" w14:textId="77777777" w:rsidTr="007C206C">
        <w:tc>
          <w:tcPr>
            <w:tcW w:w="2263" w:type="dxa"/>
            <w:vMerge/>
          </w:tcPr>
          <w:p w14:paraId="100A0912" w14:textId="77777777" w:rsidR="00255D81" w:rsidRPr="00CA6A00" w:rsidRDefault="00255D81" w:rsidP="007C206C">
            <w:pPr>
              <w:rPr>
                <w:rFonts w:ascii="Times New Roman" w:hAnsi="Times New Roman" w:cs="Times New Roman"/>
                <w:color w:val="000000" w:themeColor="text1"/>
                <w:sz w:val="18"/>
                <w:szCs w:val="18"/>
              </w:rPr>
            </w:pPr>
          </w:p>
        </w:tc>
        <w:tc>
          <w:tcPr>
            <w:tcW w:w="3261" w:type="dxa"/>
          </w:tcPr>
          <w:p w14:paraId="6C0AA7B7"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gnitive performance (n=7)</w:t>
            </w:r>
          </w:p>
        </w:tc>
        <w:tc>
          <w:tcPr>
            <w:tcW w:w="1701" w:type="dxa"/>
          </w:tcPr>
          <w:p w14:paraId="6FD10FD0"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llapsed</w:t>
            </w:r>
          </w:p>
        </w:tc>
        <w:tc>
          <w:tcPr>
            <w:tcW w:w="1275" w:type="dxa"/>
          </w:tcPr>
          <w:p w14:paraId="425893FA"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191</w:t>
            </w:r>
          </w:p>
        </w:tc>
        <w:tc>
          <w:tcPr>
            <w:tcW w:w="1701" w:type="dxa"/>
          </w:tcPr>
          <w:p w14:paraId="5B31A992"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336– -0.046</w:t>
            </w:r>
          </w:p>
        </w:tc>
        <w:tc>
          <w:tcPr>
            <w:tcW w:w="1276" w:type="dxa"/>
          </w:tcPr>
          <w:p w14:paraId="1B433862"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10</w:t>
            </w:r>
          </w:p>
        </w:tc>
        <w:tc>
          <w:tcPr>
            <w:tcW w:w="992" w:type="dxa"/>
          </w:tcPr>
          <w:p w14:paraId="7CD6C21E"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2.6</w:t>
            </w:r>
          </w:p>
        </w:tc>
        <w:tc>
          <w:tcPr>
            <w:tcW w:w="1418" w:type="dxa"/>
          </w:tcPr>
          <w:p w14:paraId="55E1F3C8"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25</w:t>
            </w:r>
          </w:p>
        </w:tc>
      </w:tr>
      <w:tr w:rsidR="00413CE5" w:rsidRPr="00CA6A00" w14:paraId="3A994C6F" w14:textId="77777777" w:rsidTr="007C206C">
        <w:tc>
          <w:tcPr>
            <w:tcW w:w="2263" w:type="dxa"/>
            <w:vMerge/>
          </w:tcPr>
          <w:p w14:paraId="6007F60D" w14:textId="77777777" w:rsidR="00255D81" w:rsidRPr="00CA6A00" w:rsidRDefault="00255D81" w:rsidP="007C206C">
            <w:pPr>
              <w:rPr>
                <w:rFonts w:ascii="Times New Roman" w:hAnsi="Times New Roman" w:cs="Times New Roman"/>
                <w:color w:val="000000" w:themeColor="text1"/>
                <w:sz w:val="18"/>
                <w:szCs w:val="18"/>
              </w:rPr>
            </w:pPr>
          </w:p>
        </w:tc>
        <w:tc>
          <w:tcPr>
            <w:tcW w:w="3261" w:type="dxa"/>
          </w:tcPr>
          <w:p w14:paraId="2C772AB7"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gnitive performance (n=5)</w:t>
            </w:r>
          </w:p>
        </w:tc>
        <w:tc>
          <w:tcPr>
            <w:tcW w:w="1701" w:type="dxa"/>
          </w:tcPr>
          <w:p w14:paraId="72AE67B9"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 months</w:t>
            </w:r>
          </w:p>
        </w:tc>
        <w:tc>
          <w:tcPr>
            <w:tcW w:w="1275" w:type="dxa"/>
          </w:tcPr>
          <w:p w14:paraId="27CE1BB8"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254</w:t>
            </w:r>
          </w:p>
        </w:tc>
        <w:tc>
          <w:tcPr>
            <w:tcW w:w="1701" w:type="dxa"/>
          </w:tcPr>
          <w:p w14:paraId="290A30E5"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405– -0.103</w:t>
            </w:r>
          </w:p>
        </w:tc>
        <w:tc>
          <w:tcPr>
            <w:tcW w:w="1276" w:type="dxa"/>
          </w:tcPr>
          <w:p w14:paraId="07028CDF"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01</w:t>
            </w:r>
          </w:p>
        </w:tc>
        <w:tc>
          <w:tcPr>
            <w:tcW w:w="992" w:type="dxa"/>
          </w:tcPr>
          <w:p w14:paraId="07E30C06"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48.2</w:t>
            </w:r>
          </w:p>
        </w:tc>
        <w:tc>
          <w:tcPr>
            <w:tcW w:w="1418" w:type="dxa"/>
          </w:tcPr>
          <w:p w14:paraId="2C5100D2"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14</w:t>
            </w:r>
          </w:p>
        </w:tc>
      </w:tr>
      <w:tr w:rsidR="00413CE5" w:rsidRPr="00CA6A00" w14:paraId="27A952A9" w14:textId="77777777" w:rsidTr="007C206C">
        <w:tc>
          <w:tcPr>
            <w:tcW w:w="2263" w:type="dxa"/>
            <w:vMerge w:val="restart"/>
          </w:tcPr>
          <w:p w14:paraId="2616177E"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unctional outcome</w:t>
            </w:r>
          </w:p>
        </w:tc>
        <w:tc>
          <w:tcPr>
            <w:tcW w:w="3261" w:type="dxa"/>
          </w:tcPr>
          <w:p w14:paraId="388FF618"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unctional change (n=10)</w:t>
            </w:r>
          </w:p>
        </w:tc>
        <w:tc>
          <w:tcPr>
            <w:tcW w:w="1701" w:type="dxa"/>
          </w:tcPr>
          <w:p w14:paraId="05E0CED7"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llapsed</w:t>
            </w:r>
          </w:p>
        </w:tc>
        <w:tc>
          <w:tcPr>
            <w:tcW w:w="1275" w:type="dxa"/>
          </w:tcPr>
          <w:p w14:paraId="1C6BB299"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432</w:t>
            </w:r>
          </w:p>
        </w:tc>
        <w:tc>
          <w:tcPr>
            <w:tcW w:w="1701" w:type="dxa"/>
          </w:tcPr>
          <w:p w14:paraId="6AAF5CAA"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694– -0.170</w:t>
            </w:r>
          </w:p>
        </w:tc>
        <w:tc>
          <w:tcPr>
            <w:tcW w:w="1276" w:type="dxa"/>
          </w:tcPr>
          <w:p w14:paraId="6482D1BA"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01</w:t>
            </w:r>
          </w:p>
        </w:tc>
        <w:tc>
          <w:tcPr>
            <w:tcW w:w="992" w:type="dxa"/>
          </w:tcPr>
          <w:p w14:paraId="09B4C2F6"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7.3</w:t>
            </w:r>
          </w:p>
        </w:tc>
        <w:tc>
          <w:tcPr>
            <w:tcW w:w="1418" w:type="dxa"/>
          </w:tcPr>
          <w:p w14:paraId="76A80A8A"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143</w:t>
            </w:r>
          </w:p>
        </w:tc>
      </w:tr>
      <w:tr w:rsidR="00413CE5" w:rsidRPr="00CA6A00" w14:paraId="3E6D6FE9" w14:textId="77777777" w:rsidTr="007C206C">
        <w:tc>
          <w:tcPr>
            <w:tcW w:w="2263" w:type="dxa"/>
            <w:vMerge/>
          </w:tcPr>
          <w:p w14:paraId="25D4E10F" w14:textId="77777777" w:rsidR="00255D81" w:rsidRPr="00CA6A00" w:rsidRDefault="00255D81" w:rsidP="007C206C">
            <w:pPr>
              <w:rPr>
                <w:rFonts w:ascii="Times New Roman" w:hAnsi="Times New Roman" w:cs="Times New Roman"/>
                <w:color w:val="000000" w:themeColor="text1"/>
                <w:sz w:val="18"/>
                <w:szCs w:val="18"/>
              </w:rPr>
            </w:pPr>
          </w:p>
        </w:tc>
        <w:tc>
          <w:tcPr>
            <w:tcW w:w="3261" w:type="dxa"/>
          </w:tcPr>
          <w:p w14:paraId="72CAB0BF"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unctional change (n=7)</w:t>
            </w:r>
          </w:p>
        </w:tc>
        <w:tc>
          <w:tcPr>
            <w:tcW w:w="1701" w:type="dxa"/>
          </w:tcPr>
          <w:p w14:paraId="64EB8758"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 months</w:t>
            </w:r>
          </w:p>
        </w:tc>
        <w:tc>
          <w:tcPr>
            <w:tcW w:w="1275" w:type="dxa"/>
          </w:tcPr>
          <w:p w14:paraId="3AB433D4"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433</w:t>
            </w:r>
          </w:p>
        </w:tc>
        <w:tc>
          <w:tcPr>
            <w:tcW w:w="1701" w:type="dxa"/>
          </w:tcPr>
          <w:p w14:paraId="2E352555"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764– -0.102</w:t>
            </w:r>
          </w:p>
        </w:tc>
        <w:tc>
          <w:tcPr>
            <w:tcW w:w="1276" w:type="dxa"/>
          </w:tcPr>
          <w:p w14:paraId="47E5F523"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10</w:t>
            </w:r>
          </w:p>
        </w:tc>
        <w:tc>
          <w:tcPr>
            <w:tcW w:w="992" w:type="dxa"/>
          </w:tcPr>
          <w:p w14:paraId="5BFA0F96"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90.3</w:t>
            </w:r>
          </w:p>
        </w:tc>
        <w:tc>
          <w:tcPr>
            <w:tcW w:w="1418" w:type="dxa"/>
          </w:tcPr>
          <w:p w14:paraId="2334DF76"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172</w:t>
            </w:r>
          </w:p>
        </w:tc>
      </w:tr>
      <w:tr w:rsidR="00413CE5" w:rsidRPr="00CA6A00" w14:paraId="528CAFAD" w14:textId="77777777" w:rsidTr="007C206C">
        <w:tc>
          <w:tcPr>
            <w:tcW w:w="2263" w:type="dxa"/>
            <w:vMerge/>
          </w:tcPr>
          <w:p w14:paraId="076B0069" w14:textId="77777777" w:rsidR="00255D81" w:rsidRPr="00CA6A00" w:rsidRDefault="00255D81" w:rsidP="007C206C">
            <w:pPr>
              <w:rPr>
                <w:rFonts w:ascii="Times New Roman" w:hAnsi="Times New Roman" w:cs="Times New Roman"/>
                <w:color w:val="000000" w:themeColor="text1"/>
                <w:sz w:val="18"/>
                <w:szCs w:val="18"/>
              </w:rPr>
            </w:pPr>
          </w:p>
        </w:tc>
        <w:tc>
          <w:tcPr>
            <w:tcW w:w="3261" w:type="dxa"/>
          </w:tcPr>
          <w:p w14:paraId="2EFB698D"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unctional change (n=2)</w:t>
            </w:r>
          </w:p>
        </w:tc>
        <w:tc>
          <w:tcPr>
            <w:tcW w:w="1701" w:type="dxa"/>
          </w:tcPr>
          <w:p w14:paraId="7E0D22E8"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t;12 months</w:t>
            </w:r>
          </w:p>
        </w:tc>
        <w:tc>
          <w:tcPr>
            <w:tcW w:w="1275" w:type="dxa"/>
          </w:tcPr>
          <w:p w14:paraId="59011292"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279</w:t>
            </w:r>
          </w:p>
        </w:tc>
        <w:tc>
          <w:tcPr>
            <w:tcW w:w="1701" w:type="dxa"/>
          </w:tcPr>
          <w:p w14:paraId="19324149"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887– 0.329</w:t>
            </w:r>
          </w:p>
        </w:tc>
        <w:tc>
          <w:tcPr>
            <w:tcW w:w="1276" w:type="dxa"/>
          </w:tcPr>
          <w:p w14:paraId="37FF439E"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368</w:t>
            </w:r>
          </w:p>
        </w:tc>
        <w:tc>
          <w:tcPr>
            <w:tcW w:w="992" w:type="dxa"/>
          </w:tcPr>
          <w:p w14:paraId="56D1E3C8"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6.7</w:t>
            </w:r>
          </w:p>
        </w:tc>
        <w:tc>
          <w:tcPr>
            <w:tcW w:w="1418" w:type="dxa"/>
          </w:tcPr>
          <w:p w14:paraId="4D1C5243"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149</w:t>
            </w:r>
          </w:p>
        </w:tc>
      </w:tr>
      <w:tr w:rsidR="00413CE5" w:rsidRPr="00CA6A00" w14:paraId="715BADB4" w14:textId="77777777" w:rsidTr="007C206C">
        <w:tc>
          <w:tcPr>
            <w:tcW w:w="2263" w:type="dxa"/>
            <w:vMerge/>
          </w:tcPr>
          <w:p w14:paraId="7A3C69CB" w14:textId="77777777" w:rsidR="00255D81" w:rsidRPr="00CA6A00" w:rsidRDefault="00255D81" w:rsidP="007C206C">
            <w:pPr>
              <w:rPr>
                <w:rFonts w:ascii="Times New Roman" w:hAnsi="Times New Roman" w:cs="Times New Roman"/>
                <w:color w:val="000000" w:themeColor="text1"/>
                <w:sz w:val="18"/>
                <w:szCs w:val="18"/>
              </w:rPr>
            </w:pPr>
          </w:p>
        </w:tc>
        <w:tc>
          <w:tcPr>
            <w:tcW w:w="3261" w:type="dxa"/>
          </w:tcPr>
          <w:p w14:paraId="7AB38ACD"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unctional performance (n=37)</w:t>
            </w:r>
          </w:p>
        </w:tc>
        <w:tc>
          <w:tcPr>
            <w:tcW w:w="1701" w:type="dxa"/>
          </w:tcPr>
          <w:p w14:paraId="54E0D6A1"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llapsed</w:t>
            </w:r>
          </w:p>
        </w:tc>
        <w:tc>
          <w:tcPr>
            <w:tcW w:w="1275" w:type="dxa"/>
          </w:tcPr>
          <w:p w14:paraId="5096B794"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616</w:t>
            </w:r>
          </w:p>
        </w:tc>
        <w:tc>
          <w:tcPr>
            <w:tcW w:w="1701" w:type="dxa"/>
          </w:tcPr>
          <w:p w14:paraId="410D817B"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827– -0.405</w:t>
            </w:r>
          </w:p>
        </w:tc>
        <w:tc>
          <w:tcPr>
            <w:tcW w:w="1276" w:type="dxa"/>
          </w:tcPr>
          <w:p w14:paraId="3E2D27EC"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0.001</w:t>
            </w:r>
          </w:p>
        </w:tc>
        <w:tc>
          <w:tcPr>
            <w:tcW w:w="992" w:type="dxa"/>
          </w:tcPr>
          <w:p w14:paraId="65615336"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97.7</w:t>
            </w:r>
          </w:p>
        </w:tc>
        <w:tc>
          <w:tcPr>
            <w:tcW w:w="1418" w:type="dxa"/>
          </w:tcPr>
          <w:p w14:paraId="61C22D96"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404</w:t>
            </w:r>
          </w:p>
        </w:tc>
      </w:tr>
      <w:tr w:rsidR="00413CE5" w:rsidRPr="00CA6A00" w14:paraId="42D76451" w14:textId="77777777" w:rsidTr="007C206C">
        <w:tc>
          <w:tcPr>
            <w:tcW w:w="2263" w:type="dxa"/>
            <w:vMerge/>
          </w:tcPr>
          <w:p w14:paraId="6523C6E7" w14:textId="77777777" w:rsidR="00255D81" w:rsidRPr="00CA6A00" w:rsidRDefault="00255D81" w:rsidP="007C206C">
            <w:pPr>
              <w:rPr>
                <w:rFonts w:ascii="Times New Roman" w:hAnsi="Times New Roman" w:cs="Times New Roman"/>
                <w:color w:val="000000" w:themeColor="text1"/>
                <w:sz w:val="18"/>
                <w:szCs w:val="18"/>
              </w:rPr>
            </w:pPr>
          </w:p>
        </w:tc>
        <w:tc>
          <w:tcPr>
            <w:tcW w:w="3261" w:type="dxa"/>
          </w:tcPr>
          <w:p w14:paraId="28927724"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unctional performance (n=30)</w:t>
            </w:r>
          </w:p>
        </w:tc>
        <w:tc>
          <w:tcPr>
            <w:tcW w:w="1701" w:type="dxa"/>
          </w:tcPr>
          <w:p w14:paraId="15F17726"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 months</w:t>
            </w:r>
          </w:p>
        </w:tc>
        <w:tc>
          <w:tcPr>
            <w:tcW w:w="1275" w:type="dxa"/>
          </w:tcPr>
          <w:p w14:paraId="6B74A2D3"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608</w:t>
            </w:r>
          </w:p>
        </w:tc>
        <w:tc>
          <w:tcPr>
            <w:tcW w:w="1701" w:type="dxa"/>
          </w:tcPr>
          <w:p w14:paraId="7497776E"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866– -0.349</w:t>
            </w:r>
          </w:p>
        </w:tc>
        <w:tc>
          <w:tcPr>
            <w:tcW w:w="1276" w:type="dxa"/>
          </w:tcPr>
          <w:p w14:paraId="71CD9DAF"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0.001</w:t>
            </w:r>
          </w:p>
        </w:tc>
        <w:tc>
          <w:tcPr>
            <w:tcW w:w="992" w:type="dxa"/>
          </w:tcPr>
          <w:p w14:paraId="782743F9"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97.6</w:t>
            </w:r>
          </w:p>
        </w:tc>
        <w:tc>
          <w:tcPr>
            <w:tcW w:w="1418" w:type="dxa"/>
          </w:tcPr>
          <w:p w14:paraId="15679BF9"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502</w:t>
            </w:r>
          </w:p>
        </w:tc>
      </w:tr>
      <w:tr w:rsidR="00413CE5" w:rsidRPr="00CA6A00" w14:paraId="243609AC" w14:textId="77777777" w:rsidTr="007C206C">
        <w:tc>
          <w:tcPr>
            <w:tcW w:w="2263" w:type="dxa"/>
            <w:vMerge/>
          </w:tcPr>
          <w:p w14:paraId="5C304E7E" w14:textId="77777777" w:rsidR="00255D81" w:rsidRPr="00CA6A00" w:rsidRDefault="00255D81" w:rsidP="007C206C">
            <w:pPr>
              <w:rPr>
                <w:rFonts w:ascii="Times New Roman" w:hAnsi="Times New Roman" w:cs="Times New Roman"/>
                <w:color w:val="000000" w:themeColor="text1"/>
                <w:sz w:val="18"/>
                <w:szCs w:val="18"/>
              </w:rPr>
            </w:pPr>
          </w:p>
        </w:tc>
        <w:tc>
          <w:tcPr>
            <w:tcW w:w="3261" w:type="dxa"/>
          </w:tcPr>
          <w:p w14:paraId="44401429"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unctional performance (n=13)</w:t>
            </w:r>
          </w:p>
        </w:tc>
        <w:tc>
          <w:tcPr>
            <w:tcW w:w="1701" w:type="dxa"/>
          </w:tcPr>
          <w:p w14:paraId="6952414F"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gt;6–12 months </w:t>
            </w:r>
          </w:p>
        </w:tc>
        <w:tc>
          <w:tcPr>
            <w:tcW w:w="1275" w:type="dxa"/>
          </w:tcPr>
          <w:p w14:paraId="13A05A6E"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581</w:t>
            </w:r>
          </w:p>
        </w:tc>
        <w:tc>
          <w:tcPr>
            <w:tcW w:w="1701" w:type="dxa"/>
          </w:tcPr>
          <w:p w14:paraId="09B9E290"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892– -0.270</w:t>
            </w:r>
          </w:p>
        </w:tc>
        <w:tc>
          <w:tcPr>
            <w:tcW w:w="1276" w:type="dxa"/>
          </w:tcPr>
          <w:p w14:paraId="3B35756C"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0.001</w:t>
            </w:r>
          </w:p>
        </w:tc>
        <w:tc>
          <w:tcPr>
            <w:tcW w:w="992" w:type="dxa"/>
          </w:tcPr>
          <w:p w14:paraId="0CE6722D"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95.6</w:t>
            </w:r>
          </w:p>
        </w:tc>
        <w:tc>
          <w:tcPr>
            <w:tcW w:w="1418" w:type="dxa"/>
          </w:tcPr>
          <w:p w14:paraId="7FB6D5D3"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297</w:t>
            </w:r>
          </w:p>
        </w:tc>
      </w:tr>
      <w:tr w:rsidR="00413CE5" w:rsidRPr="00CA6A00" w14:paraId="1C42B87D" w14:textId="77777777" w:rsidTr="007C206C">
        <w:tc>
          <w:tcPr>
            <w:tcW w:w="2263" w:type="dxa"/>
            <w:vMerge/>
          </w:tcPr>
          <w:p w14:paraId="481DD570" w14:textId="77777777" w:rsidR="00255D81" w:rsidRPr="00CA6A00" w:rsidRDefault="00255D81" w:rsidP="007C206C">
            <w:pPr>
              <w:rPr>
                <w:rFonts w:ascii="Times New Roman" w:hAnsi="Times New Roman" w:cs="Times New Roman"/>
                <w:color w:val="000000" w:themeColor="text1"/>
                <w:sz w:val="18"/>
                <w:szCs w:val="18"/>
              </w:rPr>
            </w:pPr>
          </w:p>
        </w:tc>
        <w:tc>
          <w:tcPr>
            <w:tcW w:w="3261" w:type="dxa"/>
          </w:tcPr>
          <w:p w14:paraId="3B920E3E"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unctional performance (n=7)</w:t>
            </w:r>
          </w:p>
        </w:tc>
        <w:tc>
          <w:tcPr>
            <w:tcW w:w="1701" w:type="dxa"/>
          </w:tcPr>
          <w:p w14:paraId="6D393138"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t;12 months</w:t>
            </w:r>
          </w:p>
        </w:tc>
        <w:tc>
          <w:tcPr>
            <w:tcW w:w="1275" w:type="dxa"/>
          </w:tcPr>
          <w:p w14:paraId="4622233C"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544</w:t>
            </w:r>
          </w:p>
        </w:tc>
        <w:tc>
          <w:tcPr>
            <w:tcW w:w="1701" w:type="dxa"/>
          </w:tcPr>
          <w:p w14:paraId="26AE923C"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851– -0.237</w:t>
            </w:r>
          </w:p>
        </w:tc>
        <w:tc>
          <w:tcPr>
            <w:tcW w:w="1276" w:type="dxa"/>
          </w:tcPr>
          <w:p w14:paraId="122CCEAF"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01</w:t>
            </w:r>
          </w:p>
        </w:tc>
        <w:tc>
          <w:tcPr>
            <w:tcW w:w="992" w:type="dxa"/>
          </w:tcPr>
          <w:p w14:paraId="5C01BC9B"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92.2</w:t>
            </w:r>
          </w:p>
        </w:tc>
        <w:tc>
          <w:tcPr>
            <w:tcW w:w="1418" w:type="dxa"/>
          </w:tcPr>
          <w:p w14:paraId="49AD6684"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144</w:t>
            </w:r>
          </w:p>
        </w:tc>
      </w:tr>
      <w:tr w:rsidR="00413CE5" w:rsidRPr="00CA6A00" w14:paraId="6B75ED54" w14:textId="77777777" w:rsidTr="007C206C">
        <w:tc>
          <w:tcPr>
            <w:tcW w:w="2263" w:type="dxa"/>
            <w:vMerge w:val="restart"/>
          </w:tcPr>
          <w:p w14:paraId="46AC416B" w14:textId="77777777" w:rsidR="00255D81" w:rsidRPr="00CA6A00" w:rsidRDefault="00255D81" w:rsidP="007C206C">
            <w:pPr>
              <w:rPr>
                <w:rFonts w:ascii="Times New Roman" w:hAnsi="Times New Roman" w:cs="Times New Roman"/>
                <w:color w:val="000000" w:themeColor="text1"/>
                <w:kern w:val="0"/>
                <w:sz w:val="18"/>
                <w:szCs w:val="18"/>
                <w14:ligatures w14:val="none"/>
              </w:rPr>
            </w:pPr>
            <w:r w:rsidRPr="00CA6A00">
              <w:rPr>
                <w:rFonts w:ascii="Times New Roman" w:hAnsi="Times New Roman" w:cs="Times New Roman"/>
                <w:color w:val="000000" w:themeColor="text1"/>
                <w:kern w:val="0"/>
                <w:sz w:val="18"/>
                <w:szCs w:val="18"/>
                <w14:ligatures w14:val="none"/>
              </w:rPr>
              <w:t>Quality of life</w:t>
            </w:r>
          </w:p>
          <w:p w14:paraId="59566D94" w14:textId="77777777" w:rsidR="00255D81" w:rsidRPr="00CA6A00" w:rsidRDefault="00255D81" w:rsidP="007C206C">
            <w:pPr>
              <w:rPr>
                <w:rFonts w:ascii="Times New Roman" w:hAnsi="Times New Roman" w:cs="Times New Roman"/>
                <w:color w:val="000000" w:themeColor="text1"/>
                <w:sz w:val="18"/>
                <w:szCs w:val="18"/>
              </w:rPr>
            </w:pPr>
          </w:p>
        </w:tc>
        <w:tc>
          <w:tcPr>
            <w:tcW w:w="3261" w:type="dxa"/>
          </w:tcPr>
          <w:p w14:paraId="63B69A16"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oor quality of life (n=22)</w:t>
            </w:r>
          </w:p>
        </w:tc>
        <w:tc>
          <w:tcPr>
            <w:tcW w:w="1701" w:type="dxa"/>
          </w:tcPr>
          <w:p w14:paraId="6F42173B"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llapsed</w:t>
            </w:r>
          </w:p>
        </w:tc>
        <w:tc>
          <w:tcPr>
            <w:tcW w:w="1275" w:type="dxa"/>
          </w:tcPr>
          <w:p w14:paraId="55821916"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kern w:val="0"/>
                <w:sz w:val="18"/>
                <w:szCs w:val="18"/>
                <w14:ligatures w14:val="none"/>
              </w:rPr>
              <w:t>-0.443</w:t>
            </w:r>
          </w:p>
        </w:tc>
        <w:tc>
          <w:tcPr>
            <w:tcW w:w="1701" w:type="dxa"/>
          </w:tcPr>
          <w:p w14:paraId="7B093522"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kern w:val="0"/>
                <w:sz w:val="18"/>
                <w:szCs w:val="18"/>
                <w14:ligatures w14:val="none"/>
              </w:rPr>
              <w:t>-0.563</w:t>
            </w:r>
            <w:r w:rsidRPr="00CA6A00">
              <w:rPr>
                <w:rFonts w:ascii="Times New Roman" w:hAnsi="Times New Roman" w:cs="Times New Roman"/>
                <w:color w:val="000000" w:themeColor="text1"/>
                <w:sz w:val="18"/>
                <w:szCs w:val="18"/>
              </w:rPr>
              <w:t>–</w:t>
            </w:r>
            <w:r w:rsidRPr="00CA6A00">
              <w:rPr>
                <w:rFonts w:ascii="Times New Roman" w:hAnsi="Times New Roman" w:cs="Times New Roman"/>
                <w:color w:val="000000" w:themeColor="text1"/>
                <w:kern w:val="0"/>
                <w:sz w:val="18"/>
                <w:szCs w:val="18"/>
                <w14:ligatures w14:val="none"/>
              </w:rPr>
              <w:t xml:space="preserve"> -0.323</w:t>
            </w:r>
          </w:p>
        </w:tc>
        <w:tc>
          <w:tcPr>
            <w:tcW w:w="1276" w:type="dxa"/>
          </w:tcPr>
          <w:p w14:paraId="2B4858E2"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0.001</w:t>
            </w:r>
          </w:p>
        </w:tc>
        <w:tc>
          <w:tcPr>
            <w:tcW w:w="992" w:type="dxa"/>
          </w:tcPr>
          <w:p w14:paraId="11868F93"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93.6</w:t>
            </w:r>
          </w:p>
        </w:tc>
        <w:tc>
          <w:tcPr>
            <w:tcW w:w="1418" w:type="dxa"/>
          </w:tcPr>
          <w:p w14:paraId="723EBA17"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68</w:t>
            </w:r>
          </w:p>
        </w:tc>
      </w:tr>
      <w:tr w:rsidR="00413CE5" w:rsidRPr="00CA6A00" w14:paraId="251B6DD8" w14:textId="77777777" w:rsidTr="007C206C">
        <w:tc>
          <w:tcPr>
            <w:tcW w:w="2263" w:type="dxa"/>
            <w:vMerge/>
          </w:tcPr>
          <w:p w14:paraId="261E9BCA" w14:textId="77777777" w:rsidR="00255D81" w:rsidRPr="00CA6A00" w:rsidRDefault="00255D81" w:rsidP="007C206C">
            <w:pPr>
              <w:rPr>
                <w:rFonts w:ascii="Times New Roman" w:hAnsi="Times New Roman" w:cs="Times New Roman"/>
                <w:color w:val="000000" w:themeColor="text1"/>
                <w:sz w:val="18"/>
                <w:szCs w:val="18"/>
              </w:rPr>
            </w:pPr>
          </w:p>
        </w:tc>
        <w:tc>
          <w:tcPr>
            <w:tcW w:w="3261" w:type="dxa"/>
          </w:tcPr>
          <w:p w14:paraId="7F4B59FD"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oor quality of life (n=14)</w:t>
            </w:r>
          </w:p>
        </w:tc>
        <w:tc>
          <w:tcPr>
            <w:tcW w:w="1701" w:type="dxa"/>
          </w:tcPr>
          <w:p w14:paraId="08C8354D"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 months</w:t>
            </w:r>
          </w:p>
        </w:tc>
        <w:tc>
          <w:tcPr>
            <w:tcW w:w="1275" w:type="dxa"/>
          </w:tcPr>
          <w:p w14:paraId="03B17E27"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kern w:val="0"/>
                <w:sz w:val="18"/>
                <w:szCs w:val="18"/>
                <w14:ligatures w14:val="none"/>
              </w:rPr>
              <w:t>-0.331</w:t>
            </w:r>
          </w:p>
        </w:tc>
        <w:tc>
          <w:tcPr>
            <w:tcW w:w="1701" w:type="dxa"/>
          </w:tcPr>
          <w:p w14:paraId="4B4153F7"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kern w:val="0"/>
                <w:sz w:val="18"/>
                <w:szCs w:val="18"/>
                <w14:ligatures w14:val="none"/>
              </w:rPr>
              <w:t>-0.465</w:t>
            </w:r>
            <w:r w:rsidRPr="00CA6A00">
              <w:rPr>
                <w:rFonts w:ascii="Times New Roman" w:hAnsi="Times New Roman" w:cs="Times New Roman"/>
                <w:color w:val="000000" w:themeColor="text1"/>
                <w:sz w:val="18"/>
                <w:szCs w:val="18"/>
              </w:rPr>
              <w:t>–</w:t>
            </w:r>
            <w:r w:rsidRPr="00CA6A00">
              <w:rPr>
                <w:rFonts w:ascii="Times New Roman" w:hAnsi="Times New Roman" w:cs="Times New Roman"/>
                <w:color w:val="000000" w:themeColor="text1"/>
                <w:kern w:val="0"/>
                <w:sz w:val="18"/>
                <w:szCs w:val="18"/>
                <w14:ligatures w14:val="none"/>
              </w:rPr>
              <w:t xml:space="preserve"> -0.196</w:t>
            </w:r>
          </w:p>
        </w:tc>
        <w:tc>
          <w:tcPr>
            <w:tcW w:w="1276" w:type="dxa"/>
          </w:tcPr>
          <w:p w14:paraId="243F149B"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0.001</w:t>
            </w:r>
          </w:p>
        </w:tc>
        <w:tc>
          <w:tcPr>
            <w:tcW w:w="992" w:type="dxa"/>
          </w:tcPr>
          <w:p w14:paraId="23064B0A"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8.8</w:t>
            </w:r>
          </w:p>
        </w:tc>
        <w:tc>
          <w:tcPr>
            <w:tcW w:w="1418" w:type="dxa"/>
          </w:tcPr>
          <w:p w14:paraId="4379721C"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51</w:t>
            </w:r>
          </w:p>
        </w:tc>
      </w:tr>
      <w:tr w:rsidR="00413CE5" w:rsidRPr="00CA6A00" w14:paraId="1563AC53" w14:textId="77777777" w:rsidTr="007C206C">
        <w:tc>
          <w:tcPr>
            <w:tcW w:w="2263" w:type="dxa"/>
            <w:vMerge/>
          </w:tcPr>
          <w:p w14:paraId="2851D0DC" w14:textId="77777777" w:rsidR="00255D81" w:rsidRPr="00CA6A00" w:rsidRDefault="00255D81" w:rsidP="007C206C">
            <w:pPr>
              <w:rPr>
                <w:rFonts w:ascii="Times New Roman" w:hAnsi="Times New Roman" w:cs="Times New Roman"/>
                <w:color w:val="000000" w:themeColor="text1"/>
                <w:sz w:val="18"/>
                <w:szCs w:val="18"/>
              </w:rPr>
            </w:pPr>
          </w:p>
        </w:tc>
        <w:tc>
          <w:tcPr>
            <w:tcW w:w="3261" w:type="dxa"/>
          </w:tcPr>
          <w:p w14:paraId="65C65625"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oor quality of life (n=8)</w:t>
            </w:r>
          </w:p>
        </w:tc>
        <w:tc>
          <w:tcPr>
            <w:tcW w:w="1701" w:type="dxa"/>
          </w:tcPr>
          <w:p w14:paraId="04E3BB90"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gt;6–12 months </w:t>
            </w:r>
          </w:p>
        </w:tc>
        <w:tc>
          <w:tcPr>
            <w:tcW w:w="1275" w:type="dxa"/>
          </w:tcPr>
          <w:p w14:paraId="2F9F28EE"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419</w:t>
            </w:r>
          </w:p>
        </w:tc>
        <w:tc>
          <w:tcPr>
            <w:tcW w:w="1701" w:type="dxa"/>
          </w:tcPr>
          <w:p w14:paraId="07F1ECFC"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613– -0.225</w:t>
            </w:r>
          </w:p>
        </w:tc>
        <w:tc>
          <w:tcPr>
            <w:tcW w:w="1276" w:type="dxa"/>
          </w:tcPr>
          <w:p w14:paraId="671D2DB3"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0.001</w:t>
            </w:r>
          </w:p>
        </w:tc>
        <w:tc>
          <w:tcPr>
            <w:tcW w:w="992" w:type="dxa"/>
          </w:tcPr>
          <w:p w14:paraId="656F2808"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9.5</w:t>
            </w:r>
          </w:p>
        </w:tc>
        <w:tc>
          <w:tcPr>
            <w:tcW w:w="1418" w:type="dxa"/>
          </w:tcPr>
          <w:p w14:paraId="745FAC58"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62</w:t>
            </w:r>
          </w:p>
        </w:tc>
      </w:tr>
      <w:tr w:rsidR="00413CE5" w:rsidRPr="00CA6A00" w14:paraId="0448551E" w14:textId="77777777" w:rsidTr="007C206C">
        <w:tc>
          <w:tcPr>
            <w:tcW w:w="2263" w:type="dxa"/>
            <w:vMerge/>
          </w:tcPr>
          <w:p w14:paraId="2BD6A579" w14:textId="77777777" w:rsidR="00255D81" w:rsidRPr="00CA6A00" w:rsidRDefault="00255D81" w:rsidP="007C206C">
            <w:pPr>
              <w:rPr>
                <w:rFonts w:ascii="Times New Roman" w:hAnsi="Times New Roman" w:cs="Times New Roman"/>
                <w:color w:val="000000" w:themeColor="text1"/>
                <w:sz w:val="18"/>
                <w:szCs w:val="18"/>
              </w:rPr>
            </w:pPr>
          </w:p>
        </w:tc>
        <w:tc>
          <w:tcPr>
            <w:tcW w:w="3261" w:type="dxa"/>
          </w:tcPr>
          <w:p w14:paraId="6496EB12"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oor quality of life (n=2)</w:t>
            </w:r>
          </w:p>
        </w:tc>
        <w:tc>
          <w:tcPr>
            <w:tcW w:w="1701" w:type="dxa"/>
          </w:tcPr>
          <w:p w14:paraId="0CC502C2"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t;12 months</w:t>
            </w:r>
          </w:p>
        </w:tc>
        <w:tc>
          <w:tcPr>
            <w:tcW w:w="1275" w:type="dxa"/>
          </w:tcPr>
          <w:p w14:paraId="7D07918F"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448</w:t>
            </w:r>
          </w:p>
        </w:tc>
        <w:tc>
          <w:tcPr>
            <w:tcW w:w="1701" w:type="dxa"/>
          </w:tcPr>
          <w:p w14:paraId="266806EC"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905– 0.008</w:t>
            </w:r>
          </w:p>
        </w:tc>
        <w:tc>
          <w:tcPr>
            <w:tcW w:w="1276" w:type="dxa"/>
          </w:tcPr>
          <w:p w14:paraId="7FDE5BD4"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54</w:t>
            </w:r>
          </w:p>
        </w:tc>
        <w:tc>
          <w:tcPr>
            <w:tcW w:w="992" w:type="dxa"/>
          </w:tcPr>
          <w:p w14:paraId="1075DAE4"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7.5</w:t>
            </w:r>
          </w:p>
        </w:tc>
        <w:tc>
          <w:tcPr>
            <w:tcW w:w="1418" w:type="dxa"/>
          </w:tcPr>
          <w:p w14:paraId="145B0E82"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96</w:t>
            </w:r>
          </w:p>
        </w:tc>
      </w:tr>
      <w:tr w:rsidR="00413CE5" w:rsidRPr="00CA6A00" w14:paraId="69F6ACAE" w14:textId="77777777" w:rsidTr="007C206C">
        <w:tc>
          <w:tcPr>
            <w:tcW w:w="2263" w:type="dxa"/>
            <w:vMerge/>
          </w:tcPr>
          <w:p w14:paraId="65F602BD" w14:textId="77777777" w:rsidR="00255D81" w:rsidRPr="00CA6A00" w:rsidRDefault="00255D81" w:rsidP="007C206C">
            <w:pPr>
              <w:rPr>
                <w:rFonts w:ascii="Times New Roman" w:hAnsi="Times New Roman" w:cs="Times New Roman"/>
                <w:color w:val="000000" w:themeColor="text1"/>
                <w:sz w:val="18"/>
                <w:szCs w:val="18"/>
              </w:rPr>
            </w:pPr>
          </w:p>
        </w:tc>
        <w:tc>
          <w:tcPr>
            <w:tcW w:w="3261" w:type="dxa"/>
          </w:tcPr>
          <w:p w14:paraId="29D3F842"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oor quality of life: physical (n=5)</w:t>
            </w:r>
          </w:p>
        </w:tc>
        <w:tc>
          <w:tcPr>
            <w:tcW w:w="1701" w:type="dxa"/>
          </w:tcPr>
          <w:p w14:paraId="43E7CF86"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llapsed</w:t>
            </w:r>
          </w:p>
        </w:tc>
        <w:tc>
          <w:tcPr>
            <w:tcW w:w="1275" w:type="dxa"/>
          </w:tcPr>
          <w:p w14:paraId="2F110F76"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kern w:val="0"/>
                <w:sz w:val="18"/>
                <w:szCs w:val="18"/>
                <w14:ligatures w14:val="none"/>
              </w:rPr>
              <w:t>-0.242</w:t>
            </w:r>
          </w:p>
        </w:tc>
        <w:tc>
          <w:tcPr>
            <w:tcW w:w="1701" w:type="dxa"/>
          </w:tcPr>
          <w:p w14:paraId="3C8AFC28"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kern w:val="0"/>
                <w:sz w:val="18"/>
                <w:szCs w:val="18"/>
                <w14:ligatures w14:val="none"/>
              </w:rPr>
              <w:t>-0.367</w:t>
            </w:r>
            <w:r w:rsidRPr="00CA6A00">
              <w:rPr>
                <w:rFonts w:ascii="Times New Roman" w:hAnsi="Times New Roman" w:cs="Times New Roman"/>
                <w:color w:val="000000" w:themeColor="text1"/>
                <w:sz w:val="18"/>
                <w:szCs w:val="18"/>
              </w:rPr>
              <w:t>–</w:t>
            </w:r>
            <w:r w:rsidRPr="00CA6A00">
              <w:rPr>
                <w:rFonts w:ascii="Times New Roman" w:hAnsi="Times New Roman" w:cs="Times New Roman"/>
                <w:color w:val="000000" w:themeColor="text1"/>
                <w:kern w:val="0"/>
                <w:sz w:val="18"/>
                <w:szCs w:val="18"/>
                <w14:ligatures w14:val="none"/>
              </w:rPr>
              <w:t xml:space="preserve"> -0.117</w:t>
            </w:r>
          </w:p>
        </w:tc>
        <w:tc>
          <w:tcPr>
            <w:tcW w:w="1276" w:type="dxa"/>
          </w:tcPr>
          <w:p w14:paraId="3AF85FA7"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0.001</w:t>
            </w:r>
          </w:p>
        </w:tc>
        <w:tc>
          <w:tcPr>
            <w:tcW w:w="992" w:type="dxa"/>
          </w:tcPr>
          <w:p w14:paraId="657A4A54"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48.5</w:t>
            </w:r>
          </w:p>
        </w:tc>
        <w:tc>
          <w:tcPr>
            <w:tcW w:w="1418" w:type="dxa"/>
          </w:tcPr>
          <w:p w14:paraId="1F826F5B"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10</w:t>
            </w:r>
          </w:p>
        </w:tc>
      </w:tr>
      <w:tr w:rsidR="00413CE5" w:rsidRPr="00CA6A00" w14:paraId="3512E7B5" w14:textId="77777777" w:rsidTr="007C206C">
        <w:tc>
          <w:tcPr>
            <w:tcW w:w="2263" w:type="dxa"/>
            <w:vMerge/>
          </w:tcPr>
          <w:p w14:paraId="374B7903" w14:textId="77777777" w:rsidR="00255D81" w:rsidRPr="00CA6A00" w:rsidRDefault="00255D81" w:rsidP="007C206C">
            <w:pPr>
              <w:rPr>
                <w:rFonts w:ascii="Times New Roman" w:hAnsi="Times New Roman" w:cs="Times New Roman"/>
                <w:color w:val="000000" w:themeColor="text1"/>
                <w:sz w:val="18"/>
                <w:szCs w:val="18"/>
              </w:rPr>
            </w:pPr>
          </w:p>
        </w:tc>
        <w:tc>
          <w:tcPr>
            <w:tcW w:w="3261" w:type="dxa"/>
          </w:tcPr>
          <w:p w14:paraId="656E2DD9"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oor quality of life: mental (n=5)</w:t>
            </w:r>
          </w:p>
        </w:tc>
        <w:tc>
          <w:tcPr>
            <w:tcW w:w="1701" w:type="dxa"/>
          </w:tcPr>
          <w:p w14:paraId="4EE1BBCB"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llapsed</w:t>
            </w:r>
          </w:p>
        </w:tc>
        <w:tc>
          <w:tcPr>
            <w:tcW w:w="1275" w:type="dxa"/>
          </w:tcPr>
          <w:p w14:paraId="44EE2C0B"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kern w:val="0"/>
                <w:sz w:val="18"/>
                <w:szCs w:val="18"/>
                <w14:ligatures w14:val="none"/>
              </w:rPr>
              <w:t>-0.191</w:t>
            </w:r>
          </w:p>
        </w:tc>
        <w:tc>
          <w:tcPr>
            <w:tcW w:w="1701" w:type="dxa"/>
          </w:tcPr>
          <w:p w14:paraId="001C7EE9"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kern w:val="0"/>
                <w:sz w:val="18"/>
                <w:szCs w:val="18"/>
                <w14:ligatures w14:val="none"/>
              </w:rPr>
              <w:t>-0.266– -0.115</w:t>
            </w:r>
          </w:p>
        </w:tc>
        <w:tc>
          <w:tcPr>
            <w:tcW w:w="1276" w:type="dxa"/>
          </w:tcPr>
          <w:p w14:paraId="603D6D1C"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0.001</w:t>
            </w:r>
          </w:p>
        </w:tc>
        <w:tc>
          <w:tcPr>
            <w:tcW w:w="992" w:type="dxa"/>
          </w:tcPr>
          <w:p w14:paraId="2F8FBB6B"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w:t>
            </w:r>
          </w:p>
        </w:tc>
        <w:tc>
          <w:tcPr>
            <w:tcW w:w="1418" w:type="dxa"/>
          </w:tcPr>
          <w:p w14:paraId="3815BD7B"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0</w:t>
            </w:r>
          </w:p>
        </w:tc>
      </w:tr>
      <w:tr w:rsidR="00413CE5" w:rsidRPr="00CA6A00" w14:paraId="598E30D3" w14:textId="77777777" w:rsidTr="007C206C">
        <w:tc>
          <w:tcPr>
            <w:tcW w:w="2263" w:type="dxa"/>
            <w:vMerge/>
          </w:tcPr>
          <w:p w14:paraId="314FE44B" w14:textId="77777777" w:rsidR="00255D81" w:rsidRPr="00CA6A00" w:rsidRDefault="00255D81" w:rsidP="007C206C">
            <w:pPr>
              <w:rPr>
                <w:rFonts w:ascii="Times New Roman" w:hAnsi="Times New Roman" w:cs="Times New Roman"/>
                <w:color w:val="000000" w:themeColor="text1"/>
                <w:sz w:val="18"/>
                <w:szCs w:val="18"/>
              </w:rPr>
            </w:pPr>
          </w:p>
        </w:tc>
        <w:tc>
          <w:tcPr>
            <w:tcW w:w="3261" w:type="dxa"/>
          </w:tcPr>
          <w:p w14:paraId="60F5ED68"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oor quality of life: role physical (n=5)</w:t>
            </w:r>
          </w:p>
        </w:tc>
        <w:tc>
          <w:tcPr>
            <w:tcW w:w="1701" w:type="dxa"/>
          </w:tcPr>
          <w:p w14:paraId="55A198A7"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llapsed</w:t>
            </w:r>
          </w:p>
        </w:tc>
        <w:tc>
          <w:tcPr>
            <w:tcW w:w="1275" w:type="dxa"/>
          </w:tcPr>
          <w:p w14:paraId="336A31C2"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351</w:t>
            </w:r>
          </w:p>
        </w:tc>
        <w:tc>
          <w:tcPr>
            <w:tcW w:w="1701" w:type="dxa"/>
          </w:tcPr>
          <w:p w14:paraId="0C03B952"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629– -0.073</w:t>
            </w:r>
          </w:p>
        </w:tc>
        <w:tc>
          <w:tcPr>
            <w:tcW w:w="1276" w:type="dxa"/>
          </w:tcPr>
          <w:p w14:paraId="05E92A1A"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13</w:t>
            </w:r>
          </w:p>
        </w:tc>
        <w:tc>
          <w:tcPr>
            <w:tcW w:w="992" w:type="dxa"/>
          </w:tcPr>
          <w:p w14:paraId="5D00DA78"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9.6</w:t>
            </w:r>
          </w:p>
        </w:tc>
        <w:tc>
          <w:tcPr>
            <w:tcW w:w="1418" w:type="dxa"/>
          </w:tcPr>
          <w:p w14:paraId="04CA2230"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68</w:t>
            </w:r>
          </w:p>
        </w:tc>
      </w:tr>
      <w:tr w:rsidR="00413CE5" w:rsidRPr="00CA6A00" w14:paraId="0611D38F" w14:textId="77777777" w:rsidTr="007C206C">
        <w:tc>
          <w:tcPr>
            <w:tcW w:w="2263" w:type="dxa"/>
            <w:vMerge/>
          </w:tcPr>
          <w:p w14:paraId="3EF400FE" w14:textId="77777777" w:rsidR="00255D81" w:rsidRPr="00CA6A00" w:rsidRDefault="00255D81" w:rsidP="007C206C">
            <w:pPr>
              <w:rPr>
                <w:rFonts w:ascii="Times New Roman" w:hAnsi="Times New Roman" w:cs="Times New Roman"/>
                <w:color w:val="000000" w:themeColor="text1"/>
                <w:sz w:val="18"/>
                <w:szCs w:val="18"/>
              </w:rPr>
            </w:pPr>
          </w:p>
        </w:tc>
        <w:tc>
          <w:tcPr>
            <w:tcW w:w="3261" w:type="dxa"/>
          </w:tcPr>
          <w:p w14:paraId="31D6F128"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oor quality of life: physical functioning (n=8)</w:t>
            </w:r>
          </w:p>
        </w:tc>
        <w:tc>
          <w:tcPr>
            <w:tcW w:w="1701" w:type="dxa"/>
          </w:tcPr>
          <w:p w14:paraId="1DEE600E"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llapsed</w:t>
            </w:r>
          </w:p>
        </w:tc>
        <w:tc>
          <w:tcPr>
            <w:tcW w:w="1275" w:type="dxa"/>
          </w:tcPr>
          <w:p w14:paraId="5CE7A85D"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619</w:t>
            </w:r>
          </w:p>
        </w:tc>
        <w:tc>
          <w:tcPr>
            <w:tcW w:w="1701" w:type="dxa"/>
          </w:tcPr>
          <w:p w14:paraId="3E32E93A"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934– -0.304</w:t>
            </w:r>
          </w:p>
        </w:tc>
        <w:tc>
          <w:tcPr>
            <w:tcW w:w="1276" w:type="dxa"/>
          </w:tcPr>
          <w:p w14:paraId="422A300F"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0.001</w:t>
            </w:r>
          </w:p>
        </w:tc>
        <w:tc>
          <w:tcPr>
            <w:tcW w:w="992" w:type="dxa"/>
          </w:tcPr>
          <w:p w14:paraId="67828F0E"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7.7</w:t>
            </w:r>
          </w:p>
        </w:tc>
        <w:tc>
          <w:tcPr>
            <w:tcW w:w="1418" w:type="dxa"/>
          </w:tcPr>
          <w:p w14:paraId="16B70399"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159</w:t>
            </w:r>
          </w:p>
        </w:tc>
      </w:tr>
      <w:tr w:rsidR="00413CE5" w:rsidRPr="00CA6A00" w14:paraId="6A4EED36" w14:textId="77777777" w:rsidTr="007C206C">
        <w:tc>
          <w:tcPr>
            <w:tcW w:w="2263" w:type="dxa"/>
            <w:vMerge/>
          </w:tcPr>
          <w:p w14:paraId="74EDD9A8" w14:textId="77777777" w:rsidR="00255D81" w:rsidRPr="00CA6A00" w:rsidRDefault="00255D81" w:rsidP="007C206C">
            <w:pPr>
              <w:rPr>
                <w:rFonts w:ascii="Times New Roman" w:hAnsi="Times New Roman" w:cs="Times New Roman"/>
                <w:color w:val="000000" w:themeColor="text1"/>
                <w:sz w:val="18"/>
                <w:szCs w:val="18"/>
              </w:rPr>
            </w:pPr>
          </w:p>
        </w:tc>
        <w:tc>
          <w:tcPr>
            <w:tcW w:w="3261" w:type="dxa"/>
          </w:tcPr>
          <w:p w14:paraId="63C3F186"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oor quality of life: vitality (n=6)</w:t>
            </w:r>
          </w:p>
        </w:tc>
        <w:tc>
          <w:tcPr>
            <w:tcW w:w="1701" w:type="dxa"/>
          </w:tcPr>
          <w:p w14:paraId="6F15864E"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llapsed</w:t>
            </w:r>
          </w:p>
        </w:tc>
        <w:tc>
          <w:tcPr>
            <w:tcW w:w="1275" w:type="dxa"/>
          </w:tcPr>
          <w:p w14:paraId="27CE5C5E"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231</w:t>
            </w:r>
          </w:p>
        </w:tc>
        <w:tc>
          <w:tcPr>
            <w:tcW w:w="1701" w:type="dxa"/>
          </w:tcPr>
          <w:p w14:paraId="32BA49B5"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424– -0.037</w:t>
            </w:r>
          </w:p>
        </w:tc>
        <w:tc>
          <w:tcPr>
            <w:tcW w:w="1276" w:type="dxa"/>
          </w:tcPr>
          <w:p w14:paraId="2FAA6A24"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20</w:t>
            </w:r>
          </w:p>
        </w:tc>
        <w:tc>
          <w:tcPr>
            <w:tcW w:w="992" w:type="dxa"/>
          </w:tcPr>
          <w:p w14:paraId="37B6A233"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5.4</w:t>
            </w:r>
          </w:p>
        </w:tc>
        <w:tc>
          <w:tcPr>
            <w:tcW w:w="1418" w:type="dxa"/>
          </w:tcPr>
          <w:p w14:paraId="74793E10"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34</w:t>
            </w:r>
          </w:p>
        </w:tc>
      </w:tr>
      <w:tr w:rsidR="00413CE5" w:rsidRPr="00CA6A00" w14:paraId="5ACCDF06" w14:textId="77777777" w:rsidTr="007C206C">
        <w:tc>
          <w:tcPr>
            <w:tcW w:w="2263" w:type="dxa"/>
            <w:vMerge/>
          </w:tcPr>
          <w:p w14:paraId="70EF2521" w14:textId="77777777" w:rsidR="00255D81" w:rsidRPr="00CA6A00" w:rsidRDefault="00255D81" w:rsidP="007C206C">
            <w:pPr>
              <w:rPr>
                <w:rFonts w:ascii="Times New Roman" w:hAnsi="Times New Roman" w:cs="Times New Roman"/>
                <w:color w:val="000000" w:themeColor="text1"/>
                <w:sz w:val="18"/>
                <w:szCs w:val="18"/>
              </w:rPr>
            </w:pPr>
          </w:p>
        </w:tc>
        <w:tc>
          <w:tcPr>
            <w:tcW w:w="3261" w:type="dxa"/>
          </w:tcPr>
          <w:p w14:paraId="21704E23"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oor quality of life: social functioning (n=9)</w:t>
            </w:r>
          </w:p>
        </w:tc>
        <w:tc>
          <w:tcPr>
            <w:tcW w:w="1701" w:type="dxa"/>
          </w:tcPr>
          <w:p w14:paraId="6C7264F6"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llapsed</w:t>
            </w:r>
          </w:p>
        </w:tc>
        <w:tc>
          <w:tcPr>
            <w:tcW w:w="1275" w:type="dxa"/>
          </w:tcPr>
          <w:p w14:paraId="7B981FCF"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588</w:t>
            </w:r>
          </w:p>
        </w:tc>
        <w:tc>
          <w:tcPr>
            <w:tcW w:w="1701" w:type="dxa"/>
          </w:tcPr>
          <w:p w14:paraId="16093E84"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888– -0.289</w:t>
            </w:r>
          </w:p>
        </w:tc>
        <w:tc>
          <w:tcPr>
            <w:tcW w:w="1276" w:type="dxa"/>
          </w:tcPr>
          <w:p w14:paraId="7BAFFA3C"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0.001</w:t>
            </w:r>
          </w:p>
        </w:tc>
        <w:tc>
          <w:tcPr>
            <w:tcW w:w="992" w:type="dxa"/>
          </w:tcPr>
          <w:p w14:paraId="291FB70D"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7.6</w:t>
            </w:r>
          </w:p>
        </w:tc>
        <w:tc>
          <w:tcPr>
            <w:tcW w:w="1418" w:type="dxa"/>
          </w:tcPr>
          <w:p w14:paraId="40BE2CE3"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163</w:t>
            </w:r>
          </w:p>
        </w:tc>
      </w:tr>
      <w:tr w:rsidR="00413CE5" w:rsidRPr="00CA6A00" w14:paraId="37D28B66" w14:textId="77777777" w:rsidTr="007C206C">
        <w:tc>
          <w:tcPr>
            <w:tcW w:w="2263" w:type="dxa"/>
            <w:vMerge/>
          </w:tcPr>
          <w:p w14:paraId="0094CBDD" w14:textId="77777777" w:rsidR="00255D81" w:rsidRPr="00CA6A00" w:rsidRDefault="00255D81" w:rsidP="007C206C">
            <w:pPr>
              <w:rPr>
                <w:rFonts w:ascii="Times New Roman" w:hAnsi="Times New Roman" w:cs="Times New Roman"/>
                <w:color w:val="000000" w:themeColor="text1"/>
                <w:sz w:val="18"/>
                <w:szCs w:val="18"/>
              </w:rPr>
            </w:pPr>
          </w:p>
        </w:tc>
        <w:tc>
          <w:tcPr>
            <w:tcW w:w="3261" w:type="dxa"/>
          </w:tcPr>
          <w:p w14:paraId="675D993A"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oor quality of life: general health (n=7)</w:t>
            </w:r>
          </w:p>
        </w:tc>
        <w:tc>
          <w:tcPr>
            <w:tcW w:w="1701" w:type="dxa"/>
          </w:tcPr>
          <w:p w14:paraId="0CCC2BE7"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llapsed</w:t>
            </w:r>
          </w:p>
        </w:tc>
        <w:tc>
          <w:tcPr>
            <w:tcW w:w="1275" w:type="dxa"/>
          </w:tcPr>
          <w:p w14:paraId="0FBCF617"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332</w:t>
            </w:r>
          </w:p>
        </w:tc>
        <w:tc>
          <w:tcPr>
            <w:tcW w:w="1701" w:type="dxa"/>
          </w:tcPr>
          <w:p w14:paraId="5F399A88"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619– -0.045</w:t>
            </w:r>
          </w:p>
        </w:tc>
        <w:tc>
          <w:tcPr>
            <w:tcW w:w="1276" w:type="dxa"/>
          </w:tcPr>
          <w:p w14:paraId="3FEA4CDE"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23</w:t>
            </w:r>
          </w:p>
        </w:tc>
        <w:tc>
          <w:tcPr>
            <w:tcW w:w="992" w:type="dxa"/>
          </w:tcPr>
          <w:p w14:paraId="1A93A4FC"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4.0</w:t>
            </w:r>
          </w:p>
        </w:tc>
        <w:tc>
          <w:tcPr>
            <w:tcW w:w="1418" w:type="dxa"/>
          </w:tcPr>
          <w:p w14:paraId="2D2D2433"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110</w:t>
            </w:r>
          </w:p>
        </w:tc>
      </w:tr>
      <w:tr w:rsidR="00413CE5" w:rsidRPr="00CA6A00" w14:paraId="6E8B343B" w14:textId="77777777" w:rsidTr="007C206C">
        <w:tc>
          <w:tcPr>
            <w:tcW w:w="2263" w:type="dxa"/>
            <w:vMerge/>
          </w:tcPr>
          <w:p w14:paraId="233A9DDA" w14:textId="77777777" w:rsidR="00255D81" w:rsidRPr="00CA6A00" w:rsidRDefault="00255D81" w:rsidP="007C206C">
            <w:pPr>
              <w:rPr>
                <w:rFonts w:ascii="Times New Roman" w:hAnsi="Times New Roman" w:cs="Times New Roman"/>
                <w:color w:val="000000" w:themeColor="text1"/>
                <w:sz w:val="18"/>
                <w:szCs w:val="18"/>
              </w:rPr>
            </w:pPr>
          </w:p>
        </w:tc>
        <w:tc>
          <w:tcPr>
            <w:tcW w:w="3261" w:type="dxa"/>
          </w:tcPr>
          <w:p w14:paraId="1AC666D9"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Poor quality of life: </w:t>
            </w:r>
            <w:r w:rsidRPr="00CA6A00">
              <w:rPr>
                <w:rFonts w:ascii="Times New Roman" w:hAnsi="Times New Roman" w:cs="Times New Roman"/>
                <w:color w:val="000000" w:themeColor="text1"/>
                <w:kern w:val="0"/>
                <w:sz w:val="18"/>
                <w:szCs w:val="18"/>
                <w14:ligatures w14:val="none"/>
              </w:rPr>
              <w:t xml:space="preserve">role emotional </w:t>
            </w:r>
            <w:r w:rsidRPr="00CA6A00">
              <w:rPr>
                <w:rFonts w:ascii="Times New Roman" w:hAnsi="Times New Roman" w:cs="Times New Roman"/>
                <w:color w:val="000000" w:themeColor="text1"/>
                <w:sz w:val="18"/>
                <w:szCs w:val="18"/>
              </w:rPr>
              <w:t>(n=6)</w:t>
            </w:r>
          </w:p>
        </w:tc>
        <w:tc>
          <w:tcPr>
            <w:tcW w:w="1701" w:type="dxa"/>
          </w:tcPr>
          <w:p w14:paraId="48646494"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llapsed</w:t>
            </w:r>
          </w:p>
        </w:tc>
        <w:tc>
          <w:tcPr>
            <w:tcW w:w="1275" w:type="dxa"/>
          </w:tcPr>
          <w:p w14:paraId="4E73621F"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kern w:val="0"/>
                <w:sz w:val="18"/>
                <w:szCs w:val="18"/>
                <w14:ligatures w14:val="none"/>
              </w:rPr>
              <w:t>-0.129</w:t>
            </w:r>
          </w:p>
        </w:tc>
        <w:tc>
          <w:tcPr>
            <w:tcW w:w="1701" w:type="dxa"/>
          </w:tcPr>
          <w:p w14:paraId="3B882FBB"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kern w:val="0"/>
                <w:sz w:val="18"/>
                <w:szCs w:val="18"/>
                <w14:ligatures w14:val="none"/>
              </w:rPr>
              <w:t>-0.275</w:t>
            </w:r>
            <w:r w:rsidRPr="00CA6A00">
              <w:rPr>
                <w:rFonts w:ascii="Times New Roman" w:hAnsi="Times New Roman" w:cs="Times New Roman"/>
                <w:color w:val="000000" w:themeColor="text1"/>
                <w:sz w:val="18"/>
                <w:szCs w:val="18"/>
              </w:rPr>
              <w:t>–</w:t>
            </w:r>
            <w:r w:rsidRPr="00CA6A00">
              <w:rPr>
                <w:rFonts w:ascii="Times New Roman" w:hAnsi="Times New Roman" w:cs="Times New Roman"/>
                <w:color w:val="000000" w:themeColor="text1"/>
                <w:kern w:val="0"/>
                <w:sz w:val="18"/>
                <w:szCs w:val="18"/>
                <w14:ligatures w14:val="none"/>
              </w:rPr>
              <w:t xml:space="preserve"> 0.017</w:t>
            </w:r>
          </w:p>
        </w:tc>
        <w:tc>
          <w:tcPr>
            <w:tcW w:w="1276" w:type="dxa"/>
          </w:tcPr>
          <w:p w14:paraId="729BE50F"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kern w:val="0"/>
                <w:sz w:val="18"/>
                <w:szCs w:val="18"/>
                <w14:ligatures w14:val="none"/>
              </w:rPr>
              <w:t>0.084</w:t>
            </w:r>
          </w:p>
        </w:tc>
        <w:tc>
          <w:tcPr>
            <w:tcW w:w="992" w:type="dxa"/>
          </w:tcPr>
          <w:p w14:paraId="61AF5F44"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9.4</w:t>
            </w:r>
          </w:p>
        </w:tc>
        <w:tc>
          <w:tcPr>
            <w:tcW w:w="1418" w:type="dxa"/>
          </w:tcPr>
          <w:p w14:paraId="1FE6A66C"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12</w:t>
            </w:r>
          </w:p>
        </w:tc>
      </w:tr>
      <w:tr w:rsidR="00413CE5" w:rsidRPr="00CA6A00" w14:paraId="2B5EF8E6" w14:textId="77777777" w:rsidTr="007C206C">
        <w:tc>
          <w:tcPr>
            <w:tcW w:w="2263" w:type="dxa"/>
            <w:vMerge/>
          </w:tcPr>
          <w:p w14:paraId="6D5FA1B5" w14:textId="77777777" w:rsidR="00255D81" w:rsidRPr="00CA6A00" w:rsidRDefault="00255D81" w:rsidP="007C206C">
            <w:pPr>
              <w:rPr>
                <w:rFonts w:ascii="Times New Roman" w:hAnsi="Times New Roman" w:cs="Times New Roman"/>
                <w:color w:val="000000" w:themeColor="text1"/>
                <w:sz w:val="18"/>
                <w:szCs w:val="18"/>
              </w:rPr>
            </w:pPr>
          </w:p>
        </w:tc>
        <w:tc>
          <w:tcPr>
            <w:tcW w:w="3261" w:type="dxa"/>
          </w:tcPr>
          <w:p w14:paraId="08CB9AB6"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oor quality of life: bodily pain (n=5)</w:t>
            </w:r>
          </w:p>
        </w:tc>
        <w:tc>
          <w:tcPr>
            <w:tcW w:w="1701" w:type="dxa"/>
          </w:tcPr>
          <w:p w14:paraId="05FAF8A2"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llapsed</w:t>
            </w:r>
          </w:p>
        </w:tc>
        <w:tc>
          <w:tcPr>
            <w:tcW w:w="1275" w:type="dxa"/>
          </w:tcPr>
          <w:p w14:paraId="08212164"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48</w:t>
            </w:r>
          </w:p>
        </w:tc>
        <w:tc>
          <w:tcPr>
            <w:tcW w:w="1701" w:type="dxa"/>
          </w:tcPr>
          <w:p w14:paraId="7A0AB831"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182– 0.087</w:t>
            </w:r>
          </w:p>
        </w:tc>
        <w:tc>
          <w:tcPr>
            <w:tcW w:w="1276" w:type="dxa"/>
          </w:tcPr>
          <w:p w14:paraId="084918DB"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488</w:t>
            </w:r>
          </w:p>
        </w:tc>
        <w:tc>
          <w:tcPr>
            <w:tcW w:w="992" w:type="dxa"/>
          </w:tcPr>
          <w:p w14:paraId="774B3025"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3.6</w:t>
            </w:r>
          </w:p>
        </w:tc>
        <w:tc>
          <w:tcPr>
            <w:tcW w:w="1418" w:type="dxa"/>
          </w:tcPr>
          <w:p w14:paraId="1A82EA30"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08</w:t>
            </w:r>
          </w:p>
        </w:tc>
      </w:tr>
      <w:tr w:rsidR="00413CE5" w:rsidRPr="00CA6A00" w14:paraId="03427731" w14:textId="77777777" w:rsidTr="007C206C">
        <w:tc>
          <w:tcPr>
            <w:tcW w:w="2263" w:type="dxa"/>
            <w:vMerge/>
          </w:tcPr>
          <w:p w14:paraId="757F51A3" w14:textId="77777777" w:rsidR="00255D81" w:rsidRPr="00CA6A00" w:rsidRDefault="00255D81" w:rsidP="007C206C">
            <w:pPr>
              <w:rPr>
                <w:rFonts w:ascii="Times New Roman" w:hAnsi="Times New Roman" w:cs="Times New Roman"/>
                <w:color w:val="000000" w:themeColor="text1"/>
                <w:sz w:val="18"/>
                <w:szCs w:val="18"/>
              </w:rPr>
            </w:pPr>
          </w:p>
        </w:tc>
        <w:tc>
          <w:tcPr>
            <w:tcW w:w="3261" w:type="dxa"/>
          </w:tcPr>
          <w:p w14:paraId="306BE25C"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oor quality of life: mental health (n=6)</w:t>
            </w:r>
          </w:p>
        </w:tc>
        <w:tc>
          <w:tcPr>
            <w:tcW w:w="1701" w:type="dxa"/>
          </w:tcPr>
          <w:p w14:paraId="35D7BEE9"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llapsed</w:t>
            </w:r>
          </w:p>
        </w:tc>
        <w:tc>
          <w:tcPr>
            <w:tcW w:w="1275" w:type="dxa"/>
          </w:tcPr>
          <w:p w14:paraId="30C3C22B"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178</w:t>
            </w:r>
          </w:p>
        </w:tc>
        <w:tc>
          <w:tcPr>
            <w:tcW w:w="1701" w:type="dxa"/>
          </w:tcPr>
          <w:p w14:paraId="60FCB712"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428– 0.072</w:t>
            </w:r>
          </w:p>
        </w:tc>
        <w:tc>
          <w:tcPr>
            <w:tcW w:w="1276" w:type="dxa"/>
          </w:tcPr>
          <w:p w14:paraId="5A082A5E"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162</w:t>
            </w:r>
          </w:p>
        </w:tc>
        <w:tc>
          <w:tcPr>
            <w:tcW w:w="992" w:type="dxa"/>
          </w:tcPr>
          <w:p w14:paraId="064E4985"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0.1</w:t>
            </w:r>
          </w:p>
        </w:tc>
        <w:tc>
          <w:tcPr>
            <w:tcW w:w="1418" w:type="dxa"/>
          </w:tcPr>
          <w:p w14:paraId="04671FFA"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62</w:t>
            </w:r>
          </w:p>
        </w:tc>
      </w:tr>
      <w:tr w:rsidR="00413CE5" w:rsidRPr="00CA6A00" w14:paraId="64EEB0F5" w14:textId="77777777" w:rsidTr="007C206C">
        <w:tc>
          <w:tcPr>
            <w:tcW w:w="2263" w:type="dxa"/>
            <w:vMerge w:val="restart"/>
          </w:tcPr>
          <w:p w14:paraId="27E33D36"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ental health</w:t>
            </w:r>
          </w:p>
        </w:tc>
        <w:tc>
          <w:tcPr>
            <w:tcW w:w="3261" w:type="dxa"/>
          </w:tcPr>
          <w:p w14:paraId="53B0131D"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oor mental health (n=11)</w:t>
            </w:r>
          </w:p>
        </w:tc>
        <w:tc>
          <w:tcPr>
            <w:tcW w:w="1701" w:type="dxa"/>
          </w:tcPr>
          <w:p w14:paraId="24DA2FDB"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llapsed</w:t>
            </w:r>
          </w:p>
        </w:tc>
        <w:tc>
          <w:tcPr>
            <w:tcW w:w="1275" w:type="dxa"/>
          </w:tcPr>
          <w:p w14:paraId="616AA2BF"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kern w:val="0"/>
                <w:sz w:val="18"/>
                <w:szCs w:val="18"/>
                <w14:ligatures w14:val="none"/>
              </w:rPr>
              <w:t>-0.328</w:t>
            </w:r>
          </w:p>
        </w:tc>
        <w:tc>
          <w:tcPr>
            <w:tcW w:w="1701" w:type="dxa"/>
          </w:tcPr>
          <w:p w14:paraId="52F27072"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kern w:val="0"/>
                <w:sz w:val="18"/>
                <w:szCs w:val="18"/>
                <w14:ligatures w14:val="none"/>
              </w:rPr>
              <w:t>-0.488</w:t>
            </w:r>
            <w:r w:rsidRPr="00CA6A00">
              <w:rPr>
                <w:rFonts w:ascii="Times New Roman" w:hAnsi="Times New Roman" w:cs="Times New Roman"/>
                <w:color w:val="000000" w:themeColor="text1"/>
                <w:sz w:val="18"/>
                <w:szCs w:val="18"/>
              </w:rPr>
              <w:t>–</w:t>
            </w:r>
            <w:r w:rsidRPr="00CA6A00">
              <w:rPr>
                <w:rFonts w:ascii="Times New Roman" w:hAnsi="Times New Roman" w:cs="Times New Roman"/>
                <w:color w:val="000000" w:themeColor="text1"/>
                <w:kern w:val="0"/>
                <w:sz w:val="18"/>
                <w:szCs w:val="18"/>
                <w14:ligatures w14:val="none"/>
              </w:rPr>
              <w:t xml:space="preserve"> -0.168</w:t>
            </w:r>
          </w:p>
        </w:tc>
        <w:tc>
          <w:tcPr>
            <w:tcW w:w="1276" w:type="dxa"/>
          </w:tcPr>
          <w:p w14:paraId="39D0B74E"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0.001</w:t>
            </w:r>
          </w:p>
        </w:tc>
        <w:tc>
          <w:tcPr>
            <w:tcW w:w="992" w:type="dxa"/>
          </w:tcPr>
          <w:p w14:paraId="171508C6"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6.1</w:t>
            </w:r>
          </w:p>
        </w:tc>
        <w:tc>
          <w:tcPr>
            <w:tcW w:w="1418" w:type="dxa"/>
          </w:tcPr>
          <w:p w14:paraId="1CFE5AD0"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50</w:t>
            </w:r>
          </w:p>
        </w:tc>
      </w:tr>
      <w:tr w:rsidR="00413CE5" w:rsidRPr="00CA6A00" w14:paraId="056F18D4" w14:textId="77777777" w:rsidTr="007C206C">
        <w:tc>
          <w:tcPr>
            <w:tcW w:w="2263" w:type="dxa"/>
            <w:vMerge/>
          </w:tcPr>
          <w:p w14:paraId="34078736" w14:textId="77777777" w:rsidR="00255D81" w:rsidRPr="00CA6A00" w:rsidRDefault="00255D81" w:rsidP="007C206C">
            <w:pPr>
              <w:rPr>
                <w:rFonts w:ascii="Times New Roman" w:hAnsi="Times New Roman" w:cs="Times New Roman"/>
                <w:color w:val="000000" w:themeColor="text1"/>
                <w:sz w:val="18"/>
                <w:szCs w:val="18"/>
              </w:rPr>
            </w:pPr>
          </w:p>
        </w:tc>
        <w:tc>
          <w:tcPr>
            <w:tcW w:w="3261" w:type="dxa"/>
          </w:tcPr>
          <w:p w14:paraId="1FDB0526"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epression/depressive disorders (n=9)</w:t>
            </w:r>
          </w:p>
        </w:tc>
        <w:tc>
          <w:tcPr>
            <w:tcW w:w="1701" w:type="dxa"/>
          </w:tcPr>
          <w:p w14:paraId="3061572D"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llapsed</w:t>
            </w:r>
          </w:p>
        </w:tc>
        <w:tc>
          <w:tcPr>
            <w:tcW w:w="1275" w:type="dxa"/>
          </w:tcPr>
          <w:p w14:paraId="215A210E"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354</w:t>
            </w:r>
          </w:p>
        </w:tc>
        <w:tc>
          <w:tcPr>
            <w:tcW w:w="1701" w:type="dxa"/>
          </w:tcPr>
          <w:p w14:paraId="19B2E969"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576– -0.133</w:t>
            </w:r>
          </w:p>
        </w:tc>
        <w:tc>
          <w:tcPr>
            <w:tcW w:w="1276" w:type="dxa"/>
          </w:tcPr>
          <w:p w14:paraId="7FB11404"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02</w:t>
            </w:r>
          </w:p>
        </w:tc>
        <w:tc>
          <w:tcPr>
            <w:tcW w:w="992" w:type="dxa"/>
          </w:tcPr>
          <w:p w14:paraId="4759EA78"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0.7</w:t>
            </w:r>
          </w:p>
        </w:tc>
        <w:tc>
          <w:tcPr>
            <w:tcW w:w="1418" w:type="dxa"/>
          </w:tcPr>
          <w:p w14:paraId="5F84D1BD"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72</w:t>
            </w:r>
          </w:p>
        </w:tc>
      </w:tr>
      <w:tr w:rsidR="00413CE5" w:rsidRPr="00CA6A00" w14:paraId="4593E81A" w14:textId="77777777" w:rsidTr="007C206C">
        <w:tc>
          <w:tcPr>
            <w:tcW w:w="2263" w:type="dxa"/>
            <w:vMerge/>
          </w:tcPr>
          <w:p w14:paraId="12183657" w14:textId="77777777" w:rsidR="00255D81" w:rsidRPr="00CA6A00" w:rsidRDefault="00255D81" w:rsidP="007C206C">
            <w:pPr>
              <w:rPr>
                <w:rFonts w:ascii="Times New Roman" w:hAnsi="Times New Roman" w:cs="Times New Roman"/>
                <w:color w:val="000000" w:themeColor="text1"/>
                <w:sz w:val="18"/>
                <w:szCs w:val="18"/>
              </w:rPr>
            </w:pPr>
          </w:p>
        </w:tc>
        <w:tc>
          <w:tcPr>
            <w:tcW w:w="3261" w:type="dxa"/>
          </w:tcPr>
          <w:p w14:paraId="45E9595C"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kern w:val="0"/>
                <w:sz w:val="18"/>
                <w:szCs w:val="18"/>
                <w14:ligatures w14:val="none"/>
              </w:rPr>
              <w:t>Anxiety/ anxiety disorders (n=5)</w:t>
            </w:r>
          </w:p>
        </w:tc>
        <w:tc>
          <w:tcPr>
            <w:tcW w:w="1701" w:type="dxa"/>
          </w:tcPr>
          <w:p w14:paraId="2415E947"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llapsed</w:t>
            </w:r>
          </w:p>
        </w:tc>
        <w:tc>
          <w:tcPr>
            <w:tcW w:w="1275" w:type="dxa"/>
          </w:tcPr>
          <w:p w14:paraId="77A30DE0"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kern w:val="0"/>
                <w:sz w:val="18"/>
                <w:szCs w:val="18"/>
                <w14:ligatures w14:val="none"/>
              </w:rPr>
              <w:t>-0.270</w:t>
            </w:r>
          </w:p>
        </w:tc>
        <w:tc>
          <w:tcPr>
            <w:tcW w:w="1701" w:type="dxa"/>
          </w:tcPr>
          <w:p w14:paraId="45583659"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kern w:val="0"/>
                <w:sz w:val="18"/>
                <w:szCs w:val="18"/>
                <w14:ligatures w14:val="none"/>
              </w:rPr>
              <w:t>-0.520</w:t>
            </w:r>
            <w:r w:rsidRPr="00CA6A00">
              <w:rPr>
                <w:rFonts w:ascii="Times New Roman" w:hAnsi="Times New Roman" w:cs="Times New Roman"/>
                <w:color w:val="000000" w:themeColor="text1"/>
                <w:sz w:val="18"/>
                <w:szCs w:val="18"/>
              </w:rPr>
              <w:t>–</w:t>
            </w:r>
            <w:r w:rsidRPr="00CA6A00">
              <w:rPr>
                <w:rFonts w:ascii="Times New Roman" w:hAnsi="Times New Roman" w:cs="Times New Roman"/>
                <w:color w:val="000000" w:themeColor="text1"/>
                <w:kern w:val="0"/>
                <w:sz w:val="18"/>
                <w:szCs w:val="18"/>
                <w14:ligatures w14:val="none"/>
              </w:rPr>
              <w:t xml:space="preserve"> -0.021</w:t>
            </w:r>
          </w:p>
        </w:tc>
        <w:tc>
          <w:tcPr>
            <w:tcW w:w="1276" w:type="dxa"/>
          </w:tcPr>
          <w:p w14:paraId="6429C46E"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kern w:val="0"/>
                <w:sz w:val="18"/>
                <w:szCs w:val="18"/>
                <w14:ligatures w14:val="none"/>
              </w:rPr>
              <w:t>0.034</w:t>
            </w:r>
          </w:p>
        </w:tc>
        <w:tc>
          <w:tcPr>
            <w:tcW w:w="992" w:type="dxa"/>
          </w:tcPr>
          <w:p w14:paraId="31619078"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1.9</w:t>
            </w:r>
          </w:p>
        </w:tc>
        <w:tc>
          <w:tcPr>
            <w:tcW w:w="1418" w:type="dxa"/>
          </w:tcPr>
          <w:p w14:paraId="06F023A3"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47</w:t>
            </w:r>
          </w:p>
        </w:tc>
      </w:tr>
      <w:tr w:rsidR="00413CE5" w:rsidRPr="00CA6A00" w14:paraId="120EFA6C" w14:textId="77777777" w:rsidTr="007C206C">
        <w:tc>
          <w:tcPr>
            <w:tcW w:w="2263" w:type="dxa"/>
            <w:vMerge/>
          </w:tcPr>
          <w:p w14:paraId="563BF6A6" w14:textId="77777777" w:rsidR="00255D81" w:rsidRPr="00CA6A00" w:rsidRDefault="00255D81" w:rsidP="007C206C">
            <w:pPr>
              <w:rPr>
                <w:rFonts w:ascii="Times New Roman" w:hAnsi="Times New Roman" w:cs="Times New Roman"/>
                <w:color w:val="000000" w:themeColor="text1"/>
                <w:sz w:val="18"/>
                <w:szCs w:val="18"/>
              </w:rPr>
            </w:pPr>
          </w:p>
        </w:tc>
        <w:tc>
          <w:tcPr>
            <w:tcW w:w="3261" w:type="dxa"/>
          </w:tcPr>
          <w:p w14:paraId="557229E7"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ost-traumatic stress/post-traumatic stress disorder (PTSD) (n=4)</w:t>
            </w:r>
          </w:p>
        </w:tc>
        <w:tc>
          <w:tcPr>
            <w:tcW w:w="1701" w:type="dxa"/>
          </w:tcPr>
          <w:p w14:paraId="17BE5677"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llapsed</w:t>
            </w:r>
          </w:p>
        </w:tc>
        <w:tc>
          <w:tcPr>
            <w:tcW w:w="1275" w:type="dxa"/>
          </w:tcPr>
          <w:p w14:paraId="7C07DB02"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135</w:t>
            </w:r>
          </w:p>
        </w:tc>
        <w:tc>
          <w:tcPr>
            <w:tcW w:w="1701" w:type="dxa"/>
          </w:tcPr>
          <w:p w14:paraId="5469DC61"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289– -0.018</w:t>
            </w:r>
          </w:p>
        </w:tc>
        <w:tc>
          <w:tcPr>
            <w:tcW w:w="1276" w:type="dxa"/>
          </w:tcPr>
          <w:p w14:paraId="7C384A6E"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84</w:t>
            </w:r>
          </w:p>
        </w:tc>
        <w:tc>
          <w:tcPr>
            <w:tcW w:w="992" w:type="dxa"/>
          </w:tcPr>
          <w:p w14:paraId="168C4BF5"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4</w:t>
            </w:r>
          </w:p>
        </w:tc>
        <w:tc>
          <w:tcPr>
            <w:tcW w:w="1418" w:type="dxa"/>
          </w:tcPr>
          <w:p w14:paraId="1F4AC25C"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02</w:t>
            </w:r>
          </w:p>
        </w:tc>
      </w:tr>
      <w:tr w:rsidR="00413CE5" w:rsidRPr="00CA6A00" w14:paraId="68A4439B" w14:textId="77777777" w:rsidTr="007C206C">
        <w:tc>
          <w:tcPr>
            <w:tcW w:w="2263" w:type="dxa"/>
            <w:vMerge/>
          </w:tcPr>
          <w:p w14:paraId="63A9C125" w14:textId="77777777" w:rsidR="00255D81" w:rsidRPr="00CA6A00" w:rsidRDefault="00255D81" w:rsidP="007C206C">
            <w:pPr>
              <w:rPr>
                <w:rFonts w:ascii="Times New Roman" w:hAnsi="Times New Roman" w:cs="Times New Roman"/>
                <w:color w:val="000000" w:themeColor="text1"/>
                <w:sz w:val="18"/>
                <w:szCs w:val="18"/>
              </w:rPr>
            </w:pPr>
          </w:p>
        </w:tc>
        <w:tc>
          <w:tcPr>
            <w:tcW w:w="3261" w:type="dxa"/>
          </w:tcPr>
          <w:p w14:paraId="0263A653"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Other mental/behavioural symptoms (n=3)</w:t>
            </w:r>
          </w:p>
        </w:tc>
        <w:tc>
          <w:tcPr>
            <w:tcW w:w="1701" w:type="dxa"/>
          </w:tcPr>
          <w:p w14:paraId="43F0779F"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llapsed</w:t>
            </w:r>
          </w:p>
        </w:tc>
        <w:tc>
          <w:tcPr>
            <w:tcW w:w="1275" w:type="dxa"/>
          </w:tcPr>
          <w:p w14:paraId="7B29F4D0"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317</w:t>
            </w:r>
          </w:p>
        </w:tc>
        <w:tc>
          <w:tcPr>
            <w:tcW w:w="1701" w:type="dxa"/>
          </w:tcPr>
          <w:p w14:paraId="13A1CF8B"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519– -0.115</w:t>
            </w:r>
          </w:p>
        </w:tc>
        <w:tc>
          <w:tcPr>
            <w:tcW w:w="1276" w:type="dxa"/>
          </w:tcPr>
          <w:p w14:paraId="41A3C443"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02</w:t>
            </w:r>
          </w:p>
        </w:tc>
        <w:tc>
          <w:tcPr>
            <w:tcW w:w="992" w:type="dxa"/>
          </w:tcPr>
          <w:p w14:paraId="42AD2418"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w:t>
            </w:r>
          </w:p>
        </w:tc>
        <w:tc>
          <w:tcPr>
            <w:tcW w:w="1418" w:type="dxa"/>
          </w:tcPr>
          <w:p w14:paraId="074E79D3"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0</w:t>
            </w:r>
          </w:p>
        </w:tc>
      </w:tr>
      <w:tr w:rsidR="00413CE5" w:rsidRPr="00CA6A00" w14:paraId="4084D9DF" w14:textId="77777777" w:rsidTr="007C206C">
        <w:tc>
          <w:tcPr>
            <w:tcW w:w="2263" w:type="dxa"/>
            <w:vMerge/>
          </w:tcPr>
          <w:p w14:paraId="00C274BE" w14:textId="77777777" w:rsidR="00255D81" w:rsidRPr="00CA6A00" w:rsidRDefault="00255D81" w:rsidP="007C206C">
            <w:pPr>
              <w:rPr>
                <w:rFonts w:ascii="Times New Roman" w:hAnsi="Times New Roman" w:cs="Times New Roman"/>
                <w:color w:val="000000" w:themeColor="text1"/>
                <w:sz w:val="18"/>
                <w:szCs w:val="18"/>
              </w:rPr>
            </w:pPr>
          </w:p>
        </w:tc>
        <w:tc>
          <w:tcPr>
            <w:tcW w:w="3261" w:type="dxa"/>
          </w:tcPr>
          <w:p w14:paraId="3F0551EC"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oor mental health (n=10)</w:t>
            </w:r>
          </w:p>
        </w:tc>
        <w:tc>
          <w:tcPr>
            <w:tcW w:w="1701" w:type="dxa"/>
          </w:tcPr>
          <w:p w14:paraId="4A24ADB7"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 months</w:t>
            </w:r>
          </w:p>
        </w:tc>
        <w:tc>
          <w:tcPr>
            <w:tcW w:w="1275" w:type="dxa"/>
          </w:tcPr>
          <w:p w14:paraId="7C2928C2"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kern w:val="0"/>
                <w:sz w:val="18"/>
                <w:szCs w:val="18"/>
                <w14:ligatures w14:val="none"/>
              </w:rPr>
              <w:t>-0.313</w:t>
            </w:r>
          </w:p>
        </w:tc>
        <w:tc>
          <w:tcPr>
            <w:tcW w:w="1701" w:type="dxa"/>
          </w:tcPr>
          <w:p w14:paraId="520D8E2A"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kern w:val="0"/>
                <w:sz w:val="18"/>
                <w:szCs w:val="18"/>
                <w14:ligatures w14:val="none"/>
              </w:rPr>
              <w:t>0.493</w:t>
            </w:r>
            <w:r w:rsidRPr="00CA6A00">
              <w:rPr>
                <w:rFonts w:ascii="Times New Roman" w:hAnsi="Times New Roman" w:cs="Times New Roman"/>
                <w:color w:val="000000" w:themeColor="text1"/>
                <w:sz w:val="18"/>
                <w:szCs w:val="18"/>
              </w:rPr>
              <w:t>–</w:t>
            </w:r>
            <w:r w:rsidRPr="00CA6A00">
              <w:rPr>
                <w:rFonts w:ascii="Times New Roman" w:hAnsi="Times New Roman" w:cs="Times New Roman"/>
                <w:color w:val="000000" w:themeColor="text1"/>
                <w:kern w:val="0"/>
                <w:sz w:val="18"/>
                <w:szCs w:val="18"/>
                <w14:ligatures w14:val="none"/>
              </w:rPr>
              <w:t xml:space="preserve"> -0.133</w:t>
            </w:r>
          </w:p>
        </w:tc>
        <w:tc>
          <w:tcPr>
            <w:tcW w:w="1276" w:type="dxa"/>
          </w:tcPr>
          <w:p w14:paraId="6D13CC7A"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kern w:val="0"/>
                <w:sz w:val="18"/>
                <w:szCs w:val="18"/>
                <w14:ligatures w14:val="none"/>
              </w:rPr>
              <w:t>0.001</w:t>
            </w:r>
          </w:p>
        </w:tc>
        <w:tc>
          <w:tcPr>
            <w:tcW w:w="992" w:type="dxa"/>
          </w:tcPr>
          <w:p w14:paraId="2B9861C0"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1.8</w:t>
            </w:r>
          </w:p>
        </w:tc>
        <w:tc>
          <w:tcPr>
            <w:tcW w:w="1418" w:type="dxa"/>
          </w:tcPr>
          <w:p w14:paraId="0FEADF4A"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52</w:t>
            </w:r>
          </w:p>
        </w:tc>
      </w:tr>
      <w:tr w:rsidR="00413CE5" w:rsidRPr="00CA6A00" w14:paraId="09A1E0E7" w14:textId="77777777" w:rsidTr="007C206C">
        <w:tc>
          <w:tcPr>
            <w:tcW w:w="2263" w:type="dxa"/>
            <w:vMerge/>
          </w:tcPr>
          <w:p w14:paraId="43A71E7F" w14:textId="77777777" w:rsidR="00255D81" w:rsidRPr="00CA6A00" w:rsidRDefault="00255D81" w:rsidP="007C206C">
            <w:pPr>
              <w:rPr>
                <w:rFonts w:ascii="Times New Roman" w:hAnsi="Times New Roman" w:cs="Times New Roman"/>
                <w:color w:val="000000" w:themeColor="text1"/>
                <w:sz w:val="18"/>
                <w:szCs w:val="18"/>
              </w:rPr>
            </w:pPr>
          </w:p>
        </w:tc>
        <w:tc>
          <w:tcPr>
            <w:tcW w:w="3261" w:type="dxa"/>
          </w:tcPr>
          <w:p w14:paraId="7D49C9D8"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oor mental health (n=5)</w:t>
            </w:r>
          </w:p>
        </w:tc>
        <w:tc>
          <w:tcPr>
            <w:tcW w:w="1701" w:type="dxa"/>
          </w:tcPr>
          <w:p w14:paraId="12D17043"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gt;6–12 months </w:t>
            </w:r>
          </w:p>
        </w:tc>
        <w:tc>
          <w:tcPr>
            <w:tcW w:w="1275" w:type="dxa"/>
          </w:tcPr>
          <w:p w14:paraId="07CC7982"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411</w:t>
            </w:r>
          </w:p>
        </w:tc>
        <w:tc>
          <w:tcPr>
            <w:tcW w:w="1701" w:type="dxa"/>
          </w:tcPr>
          <w:p w14:paraId="4A5E286C"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650– -0.173</w:t>
            </w:r>
          </w:p>
        </w:tc>
        <w:tc>
          <w:tcPr>
            <w:tcW w:w="1276" w:type="dxa"/>
          </w:tcPr>
          <w:p w14:paraId="194199EB"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01</w:t>
            </w:r>
          </w:p>
        </w:tc>
        <w:tc>
          <w:tcPr>
            <w:tcW w:w="992" w:type="dxa"/>
          </w:tcPr>
          <w:p w14:paraId="04BA8851"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4.1</w:t>
            </w:r>
          </w:p>
        </w:tc>
        <w:tc>
          <w:tcPr>
            <w:tcW w:w="1418" w:type="dxa"/>
          </w:tcPr>
          <w:p w14:paraId="030C4AE5"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18</w:t>
            </w:r>
          </w:p>
        </w:tc>
      </w:tr>
      <w:tr w:rsidR="00413CE5" w:rsidRPr="00CA6A00" w14:paraId="5947CA6A" w14:textId="77777777" w:rsidTr="007C206C">
        <w:tc>
          <w:tcPr>
            <w:tcW w:w="2263" w:type="dxa"/>
            <w:vMerge/>
          </w:tcPr>
          <w:p w14:paraId="223DA9C1" w14:textId="77777777" w:rsidR="00255D81" w:rsidRPr="00CA6A00" w:rsidRDefault="00255D81" w:rsidP="007C206C">
            <w:pPr>
              <w:rPr>
                <w:rFonts w:ascii="Times New Roman" w:hAnsi="Times New Roman" w:cs="Times New Roman"/>
                <w:color w:val="000000" w:themeColor="text1"/>
                <w:sz w:val="18"/>
                <w:szCs w:val="18"/>
              </w:rPr>
            </w:pPr>
          </w:p>
        </w:tc>
        <w:tc>
          <w:tcPr>
            <w:tcW w:w="3261" w:type="dxa"/>
          </w:tcPr>
          <w:p w14:paraId="32A6258D"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oor mental health (n=2)</w:t>
            </w:r>
          </w:p>
        </w:tc>
        <w:tc>
          <w:tcPr>
            <w:tcW w:w="1701" w:type="dxa"/>
          </w:tcPr>
          <w:p w14:paraId="2AFB51A7"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t;12 months</w:t>
            </w:r>
          </w:p>
        </w:tc>
        <w:tc>
          <w:tcPr>
            <w:tcW w:w="1275" w:type="dxa"/>
          </w:tcPr>
          <w:p w14:paraId="06783113"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460</w:t>
            </w:r>
          </w:p>
        </w:tc>
        <w:tc>
          <w:tcPr>
            <w:tcW w:w="1701" w:type="dxa"/>
          </w:tcPr>
          <w:p w14:paraId="4BFF66FA"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726– -0.194</w:t>
            </w:r>
          </w:p>
        </w:tc>
        <w:tc>
          <w:tcPr>
            <w:tcW w:w="1276" w:type="dxa"/>
          </w:tcPr>
          <w:p w14:paraId="201E6871"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01</w:t>
            </w:r>
          </w:p>
        </w:tc>
        <w:tc>
          <w:tcPr>
            <w:tcW w:w="992" w:type="dxa"/>
          </w:tcPr>
          <w:p w14:paraId="49996A27"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w:t>
            </w:r>
          </w:p>
        </w:tc>
        <w:tc>
          <w:tcPr>
            <w:tcW w:w="1418" w:type="dxa"/>
          </w:tcPr>
          <w:p w14:paraId="1D8A2F5D" w14:textId="77777777" w:rsidR="00255D81" w:rsidRPr="00CA6A00" w:rsidRDefault="00255D81"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00</w:t>
            </w:r>
          </w:p>
        </w:tc>
      </w:tr>
    </w:tbl>
    <w:p w14:paraId="3F76C4F0" w14:textId="77777777" w:rsidR="00566BBA" w:rsidRPr="00CA6A00" w:rsidRDefault="00566BBA" w:rsidP="004D7898">
      <w:pPr>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ootnote: Continuous data cognitive change is a change from the baseline results. Continuous data functional change is a change from the baseline results</w:t>
      </w:r>
    </w:p>
    <w:p w14:paraId="4A6E0F37" w14:textId="77777777" w:rsidR="00566BBA" w:rsidRPr="00CA6A00" w:rsidRDefault="00566BBA" w:rsidP="004D7898">
      <w:pPr>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ntinuous data cognitive performance is a score at follow-up results. Continuous data functional performance is a score at follow-up results</w:t>
      </w:r>
    </w:p>
    <w:p w14:paraId="7B4A9DA0" w14:textId="77777777" w:rsidR="00566BBA" w:rsidRPr="00CA6A00" w:rsidRDefault="00566BBA" w:rsidP="004D7898">
      <w:pPr>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Data presented </w:t>
      </w:r>
      <w:r w:rsidRPr="00CA6A00">
        <w:rPr>
          <w:rFonts w:ascii="Times New Roman" w:hAnsi="Times New Roman" w:cs="Times New Roman"/>
          <w:color w:val="000000" w:themeColor="text1"/>
          <w:sz w:val="18"/>
          <w:szCs w:val="18"/>
          <w:u w:val="single"/>
        </w:rPr>
        <w:t>&lt;</w:t>
      </w:r>
      <w:r w:rsidRPr="00CA6A00">
        <w:rPr>
          <w:rFonts w:ascii="Times New Roman" w:hAnsi="Times New Roman" w:cs="Times New Roman"/>
          <w:color w:val="000000" w:themeColor="text1"/>
          <w:sz w:val="18"/>
          <w:szCs w:val="18"/>
        </w:rPr>
        <w:t xml:space="preserve"> 6 months, &gt;6–12 months and &gt; 12 months when available for 2 or more studies.</w:t>
      </w:r>
    </w:p>
    <w:p w14:paraId="1DD68B7D" w14:textId="77777777" w:rsidR="00F6012E" w:rsidRPr="00CA6A00" w:rsidRDefault="00F6012E" w:rsidP="004D7898">
      <w:pPr>
        <w:spacing w:after="0"/>
        <w:rPr>
          <w:rFonts w:ascii="Times New Roman" w:hAnsi="Times New Roman" w:cs="Times New Roman"/>
          <w:b/>
          <w:bCs/>
          <w:color w:val="000000" w:themeColor="text1"/>
          <w:sz w:val="18"/>
          <w:szCs w:val="18"/>
        </w:rPr>
      </w:pPr>
    </w:p>
    <w:p w14:paraId="2EC9E266" w14:textId="624C3C4B" w:rsidR="00F6012E" w:rsidRPr="004D7898" w:rsidRDefault="00F6012E" w:rsidP="004D7898">
      <w:pPr>
        <w:pStyle w:val="Heading1"/>
        <w:rPr>
          <w:rFonts w:ascii="Times New Roman" w:hAnsi="Times New Roman" w:cs="Times New Roman"/>
          <w:color w:val="000000" w:themeColor="text1"/>
          <w:sz w:val="24"/>
          <w:szCs w:val="24"/>
        </w:rPr>
      </w:pPr>
      <w:bookmarkStart w:id="10" w:name="_Toc190266394"/>
      <w:r w:rsidRPr="004D7898">
        <w:rPr>
          <w:rFonts w:ascii="Times New Roman" w:hAnsi="Times New Roman" w:cs="Times New Roman"/>
          <w:color w:val="000000" w:themeColor="text1"/>
          <w:sz w:val="24"/>
          <w:szCs w:val="24"/>
        </w:rPr>
        <w:lastRenderedPageBreak/>
        <w:t>Table</w:t>
      </w:r>
      <w:r w:rsidR="001E4D50" w:rsidRPr="004D7898">
        <w:rPr>
          <w:rFonts w:ascii="Times New Roman" w:hAnsi="Times New Roman" w:cs="Times New Roman"/>
          <w:color w:val="000000" w:themeColor="text1"/>
          <w:sz w:val="24"/>
          <w:szCs w:val="24"/>
        </w:rPr>
        <w:t xml:space="preserve"> S9</w:t>
      </w:r>
      <w:r w:rsidRPr="004D7898">
        <w:rPr>
          <w:rFonts w:ascii="Times New Roman" w:hAnsi="Times New Roman" w:cs="Times New Roman"/>
          <w:color w:val="000000" w:themeColor="text1"/>
          <w:sz w:val="24"/>
          <w:szCs w:val="24"/>
        </w:rPr>
        <w:t xml:space="preserve">. Forest plots for </w:t>
      </w:r>
      <w:r w:rsidR="0071420B" w:rsidRPr="004D7898">
        <w:rPr>
          <w:rFonts w:ascii="Times New Roman" w:hAnsi="Times New Roman" w:cs="Times New Roman"/>
          <w:color w:val="000000" w:themeColor="text1"/>
          <w:sz w:val="24"/>
          <w:szCs w:val="24"/>
        </w:rPr>
        <w:t>long-term clinical outcomes of delirium after hospital discharge</w:t>
      </w:r>
      <w:bookmarkEnd w:id="10"/>
    </w:p>
    <w:tbl>
      <w:tblPr>
        <w:tblStyle w:val="TableGrid"/>
        <w:tblW w:w="15304" w:type="dxa"/>
        <w:tblLayout w:type="fixed"/>
        <w:tblLook w:val="04A0" w:firstRow="1" w:lastRow="0" w:firstColumn="1" w:lastColumn="0" w:noHBand="0" w:noVBand="1"/>
      </w:tblPr>
      <w:tblGrid>
        <w:gridCol w:w="1430"/>
        <w:gridCol w:w="710"/>
        <w:gridCol w:w="1257"/>
        <w:gridCol w:w="11907"/>
      </w:tblGrid>
      <w:tr w:rsidR="00CA6A00" w:rsidRPr="00CA6A00" w14:paraId="0C4137A1" w14:textId="77777777" w:rsidTr="00D973BE">
        <w:trPr>
          <w:tblHeader/>
        </w:trPr>
        <w:tc>
          <w:tcPr>
            <w:tcW w:w="1430" w:type="dxa"/>
          </w:tcPr>
          <w:p w14:paraId="11FF2452" w14:textId="77777777" w:rsidR="00F6012E" w:rsidRPr="00CA6A00" w:rsidRDefault="00F6012E" w:rsidP="00C62B08">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Clinical outcomes</w:t>
            </w:r>
          </w:p>
        </w:tc>
        <w:tc>
          <w:tcPr>
            <w:tcW w:w="710" w:type="dxa"/>
          </w:tcPr>
          <w:p w14:paraId="04211949" w14:textId="77777777" w:rsidR="00F6012E" w:rsidRPr="00CA6A00" w:rsidRDefault="00F6012E" w:rsidP="00C62B08">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Data type</w:t>
            </w:r>
          </w:p>
        </w:tc>
        <w:tc>
          <w:tcPr>
            <w:tcW w:w="1257" w:type="dxa"/>
          </w:tcPr>
          <w:p w14:paraId="04D3C18B" w14:textId="77777777" w:rsidR="00F6012E" w:rsidRPr="00CA6A00" w:rsidRDefault="00F6012E" w:rsidP="00C62B08">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Timepoints</w:t>
            </w:r>
          </w:p>
        </w:tc>
        <w:tc>
          <w:tcPr>
            <w:tcW w:w="11907" w:type="dxa"/>
          </w:tcPr>
          <w:p w14:paraId="4AB49191" w14:textId="77777777" w:rsidR="00F6012E" w:rsidRPr="00CA6A00" w:rsidRDefault="00F6012E" w:rsidP="00C62B08">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Forest Plot</w:t>
            </w:r>
          </w:p>
        </w:tc>
      </w:tr>
      <w:tr w:rsidR="00CA6A00" w:rsidRPr="00CA6A00" w14:paraId="58E00C8E" w14:textId="77777777" w:rsidTr="00C62B08">
        <w:tc>
          <w:tcPr>
            <w:tcW w:w="1430" w:type="dxa"/>
          </w:tcPr>
          <w:p w14:paraId="3CFFC7B2" w14:textId="42C27B37" w:rsidR="00F6012E" w:rsidRPr="00CA6A00" w:rsidRDefault="00A72F52" w:rsidP="00C62B08">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Objective cognition</w:t>
            </w:r>
            <w:r w:rsidR="0094368A" w:rsidRPr="00CA6A00">
              <w:rPr>
                <w:rFonts w:ascii="Times New Roman" w:hAnsi="Times New Roman" w:cs="Times New Roman"/>
                <w:b/>
                <w:bCs/>
                <w:color w:val="000000" w:themeColor="text1"/>
                <w:sz w:val="18"/>
                <w:szCs w:val="18"/>
              </w:rPr>
              <w:t xml:space="preserve"> (change)</w:t>
            </w:r>
          </w:p>
        </w:tc>
        <w:tc>
          <w:tcPr>
            <w:tcW w:w="710" w:type="dxa"/>
          </w:tcPr>
          <w:p w14:paraId="3B9CD7F3" w14:textId="77777777" w:rsidR="00F6012E" w:rsidRPr="00CA6A00" w:rsidRDefault="00F6012E" w:rsidP="00C62B0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t</w:t>
            </w:r>
          </w:p>
        </w:tc>
        <w:tc>
          <w:tcPr>
            <w:tcW w:w="1257" w:type="dxa"/>
          </w:tcPr>
          <w:p w14:paraId="0B15486B" w14:textId="77777777" w:rsidR="00F6012E" w:rsidRPr="00CA6A00" w:rsidRDefault="00F6012E" w:rsidP="00C62B0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llapsed</w:t>
            </w:r>
          </w:p>
        </w:tc>
        <w:tc>
          <w:tcPr>
            <w:tcW w:w="11907" w:type="dxa"/>
          </w:tcPr>
          <w:p w14:paraId="4A87DAC1" w14:textId="787234D2" w:rsidR="00F6012E" w:rsidRPr="00CA6A00" w:rsidRDefault="002F342A" w:rsidP="00C62B08">
            <w:pPr>
              <w:rPr>
                <w:rFonts w:ascii="Times New Roman" w:hAnsi="Times New Roman" w:cs="Times New Roman"/>
                <w:b/>
                <w:bCs/>
                <w:color w:val="000000" w:themeColor="text1"/>
                <w:sz w:val="18"/>
                <w:szCs w:val="18"/>
              </w:rPr>
            </w:pPr>
            <w:r w:rsidRPr="00CA6A00">
              <w:rPr>
                <w:rFonts w:ascii="Times New Roman" w:hAnsi="Times New Roman" w:cs="Times New Roman"/>
                <w:b/>
                <w:bCs/>
                <w:noProof/>
                <w:color w:val="000000" w:themeColor="text1"/>
                <w:sz w:val="18"/>
                <w:szCs w:val="18"/>
              </w:rPr>
              <w:drawing>
                <wp:inline distT="0" distB="0" distL="0" distR="0" wp14:anchorId="506166AE" wp14:editId="43AD0DEF">
                  <wp:extent cx="7423785" cy="2086610"/>
                  <wp:effectExtent l="0" t="0" r="5715" b="8890"/>
                  <wp:docPr id="2255465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546587" name=""/>
                          <pic:cNvPicPr/>
                        </pic:nvPicPr>
                        <pic:blipFill>
                          <a:blip r:embed="rId10"/>
                          <a:stretch>
                            <a:fillRect/>
                          </a:stretch>
                        </pic:blipFill>
                        <pic:spPr>
                          <a:xfrm>
                            <a:off x="0" y="0"/>
                            <a:ext cx="7423785" cy="2086610"/>
                          </a:xfrm>
                          <a:prstGeom prst="rect">
                            <a:avLst/>
                          </a:prstGeom>
                        </pic:spPr>
                      </pic:pic>
                    </a:graphicData>
                  </a:graphic>
                </wp:inline>
              </w:drawing>
            </w:r>
          </w:p>
        </w:tc>
      </w:tr>
      <w:tr w:rsidR="00CA6A00" w:rsidRPr="00CA6A00" w14:paraId="607D912A" w14:textId="77777777" w:rsidTr="00C62B08">
        <w:tc>
          <w:tcPr>
            <w:tcW w:w="1430" w:type="dxa"/>
          </w:tcPr>
          <w:p w14:paraId="264E99C0" w14:textId="2B10DE77" w:rsidR="00F6012E" w:rsidRPr="00CA6A00" w:rsidRDefault="00BC273D" w:rsidP="00C62B08">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Objective cognition (change)</w:t>
            </w:r>
          </w:p>
        </w:tc>
        <w:tc>
          <w:tcPr>
            <w:tcW w:w="710" w:type="dxa"/>
          </w:tcPr>
          <w:p w14:paraId="306D1F63" w14:textId="77777777" w:rsidR="00F6012E" w:rsidRPr="00CA6A00" w:rsidRDefault="00F6012E" w:rsidP="00C62B0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t</w:t>
            </w:r>
          </w:p>
        </w:tc>
        <w:tc>
          <w:tcPr>
            <w:tcW w:w="1257" w:type="dxa"/>
          </w:tcPr>
          <w:p w14:paraId="6559DB20" w14:textId="77777777" w:rsidR="00F6012E" w:rsidRPr="00CA6A00" w:rsidRDefault="00F6012E" w:rsidP="00C62B08">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6 months</w:t>
            </w:r>
          </w:p>
        </w:tc>
        <w:tc>
          <w:tcPr>
            <w:tcW w:w="11907" w:type="dxa"/>
          </w:tcPr>
          <w:p w14:paraId="43384360" w14:textId="50F8E42E" w:rsidR="00F6012E" w:rsidRPr="00CA6A00" w:rsidRDefault="00783963" w:rsidP="00C62B08">
            <w:pPr>
              <w:rPr>
                <w:rFonts w:ascii="Times New Roman" w:hAnsi="Times New Roman" w:cs="Times New Roman"/>
                <w:b/>
                <w:bCs/>
                <w:color w:val="000000" w:themeColor="text1"/>
                <w:sz w:val="18"/>
                <w:szCs w:val="18"/>
              </w:rPr>
            </w:pPr>
            <w:r w:rsidRPr="00CA6A00">
              <w:rPr>
                <w:rFonts w:ascii="Times New Roman" w:hAnsi="Times New Roman" w:cs="Times New Roman"/>
                <w:b/>
                <w:bCs/>
                <w:noProof/>
                <w:color w:val="000000" w:themeColor="text1"/>
                <w:sz w:val="18"/>
                <w:szCs w:val="18"/>
              </w:rPr>
              <w:drawing>
                <wp:inline distT="0" distB="0" distL="0" distR="0" wp14:anchorId="775687AF" wp14:editId="4DA02FA5">
                  <wp:extent cx="7423785" cy="2049780"/>
                  <wp:effectExtent l="0" t="0" r="5715" b="7620"/>
                  <wp:docPr id="21142047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4204781" name=""/>
                          <pic:cNvPicPr/>
                        </pic:nvPicPr>
                        <pic:blipFill>
                          <a:blip r:embed="rId11"/>
                          <a:stretch>
                            <a:fillRect/>
                          </a:stretch>
                        </pic:blipFill>
                        <pic:spPr>
                          <a:xfrm>
                            <a:off x="0" y="0"/>
                            <a:ext cx="7423785" cy="2049780"/>
                          </a:xfrm>
                          <a:prstGeom prst="rect">
                            <a:avLst/>
                          </a:prstGeom>
                        </pic:spPr>
                      </pic:pic>
                    </a:graphicData>
                  </a:graphic>
                </wp:inline>
              </w:drawing>
            </w:r>
          </w:p>
        </w:tc>
      </w:tr>
      <w:tr w:rsidR="00CA6A00" w:rsidRPr="00CA6A00" w14:paraId="29EAF659" w14:textId="77777777" w:rsidTr="00C62B08">
        <w:trPr>
          <w:trHeight w:val="3676"/>
        </w:trPr>
        <w:tc>
          <w:tcPr>
            <w:tcW w:w="1430" w:type="dxa"/>
          </w:tcPr>
          <w:p w14:paraId="4C36E98D" w14:textId="69508557" w:rsidR="00F6012E" w:rsidRPr="00CA6A00" w:rsidRDefault="00BC273D" w:rsidP="00C62B08">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lastRenderedPageBreak/>
              <w:t>Objective cognition (change)</w:t>
            </w:r>
          </w:p>
        </w:tc>
        <w:tc>
          <w:tcPr>
            <w:tcW w:w="710" w:type="dxa"/>
          </w:tcPr>
          <w:p w14:paraId="71AA9246" w14:textId="392FE1A2" w:rsidR="00F6012E" w:rsidRPr="00CA6A00" w:rsidRDefault="00F6012E" w:rsidP="00C62B0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w:t>
            </w:r>
            <w:r w:rsidR="008E60C2" w:rsidRPr="00CA6A00">
              <w:rPr>
                <w:rFonts w:ascii="Times New Roman" w:hAnsi="Times New Roman" w:cs="Times New Roman"/>
                <w:color w:val="000000" w:themeColor="text1"/>
                <w:sz w:val="18"/>
                <w:szCs w:val="18"/>
              </w:rPr>
              <w:t>on</w:t>
            </w:r>
          </w:p>
        </w:tc>
        <w:tc>
          <w:tcPr>
            <w:tcW w:w="1257" w:type="dxa"/>
          </w:tcPr>
          <w:p w14:paraId="37BA6F48" w14:textId="17D8D322" w:rsidR="00F6012E" w:rsidRPr="00CA6A00" w:rsidRDefault="008E60C2" w:rsidP="00C62B08">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Collapsed</w:t>
            </w:r>
          </w:p>
        </w:tc>
        <w:tc>
          <w:tcPr>
            <w:tcW w:w="11907" w:type="dxa"/>
          </w:tcPr>
          <w:p w14:paraId="064BEDB5" w14:textId="09FB89F5" w:rsidR="00F6012E" w:rsidRPr="00CA6A00" w:rsidRDefault="00C36D1C" w:rsidP="00C62B08">
            <w:pPr>
              <w:rPr>
                <w:rFonts w:ascii="Times New Roman" w:hAnsi="Times New Roman" w:cs="Times New Roman"/>
                <w:b/>
                <w:bCs/>
                <w:color w:val="000000" w:themeColor="text1"/>
                <w:sz w:val="18"/>
                <w:szCs w:val="18"/>
              </w:rPr>
            </w:pPr>
            <w:r w:rsidRPr="00CA6A00">
              <w:rPr>
                <w:rFonts w:ascii="Times New Roman" w:hAnsi="Times New Roman" w:cs="Times New Roman"/>
                <w:b/>
                <w:bCs/>
                <w:noProof/>
                <w:color w:val="000000" w:themeColor="text1"/>
                <w:sz w:val="18"/>
                <w:szCs w:val="18"/>
              </w:rPr>
              <w:drawing>
                <wp:inline distT="0" distB="0" distL="0" distR="0" wp14:anchorId="11E82C09" wp14:editId="1EE983BA">
                  <wp:extent cx="7423785" cy="2581275"/>
                  <wp:effectExtent l="0" t="0" r="5715" b="9525"/>
                  <wp:docPr id="17022789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2278969" name=""/>
                          <pic:cNvPicPr/>
                        </pic:nvPicPr>
                        <pic:blipFill>
                          <a:blip r:embed="rId12"/>
                          <a:stretch>
                            <a:fillRect/>
                          </a:stretch>
                        </pic:blipFill>
                        <pic:spPr>
                          <a:xfrm>
                            <a:off x="0" y="0"/>
                            <a:ext cx="7423785" cy="2581275"/>
                          </a:xfrm>
                          <a:prstGeom prst="rect">
                            <a:avLst/>
                          </a:prstGeom>
                        </pic:spPr>
                      </pic:pic>
                    </a:graphicData>
                  </a:graphic>
                </wp:inline>
              </w:drawing>
            </w:r>
          </w:p>
        </w:tc>
      </w:tr>
      <w:tr w:rsidR="00CA6A00" w:rsidRPr="00CA6A00" w14:paraId="067C9722" w14:textId="77777777" w:rsidTr="00C62B08">
        <w:trPr>
          <w:trHeight w:val="3676"/>
        </w:trPr>
        <w:tc>
          <w:tcPr>
            <w:tcW w:w="1430" w:type="dxa"/>
          </w:tcPr>
          <w:p w14:paraId="629DD291" w14:textId="4CAD6390" w:rsidR="008E60C2" w:rsidRPr="00CA6A00" w:rsidRDefault="008E60C2" w:rsidP="008E60C2">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Objective cognition (change)</w:t>
            </w:r>
          </w:p>
        </w:tc>
        <w:tc>
          <w:tcPr>
            <w:tcW w:w="710" w:type="dxa"/>
          </w:tcPr>
          <w:p w14:paraId="5BA40314" w14:textId="0EA845A7" w:rsidR="008E60C2" w:rsidRPr="00CA6A00" w:rsidRDefault="008E60C2" w:rsidP="008E60C2">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n</w:t>
            </w:r>
          </w:p>
        </w:tc>
        <w:tc>
          <w:tcPr>
            <w:tcW w:w="1257" w:type="dxa"/>
          </w:tcPr>
          <w:p w14:paraId="3E170084" w14:textId="291378F5" w:rsidR="008E60C2" w:rsidRPr="00CA6A00" w:rsidRDefault="008E60C2" w:rsidP="008E60C2">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 months</w:t>
            </w:r>
          </w:p>
        </w:tc>
        <w:tc>
          <w:tcPr>
            <w:tcW w:w="11907" w:type="dxa"/>
          </w:tcPr>
          <w:p w14:paraId="137B9129" w14:textId="7C3C46BB" w:rsidR="008E60C2" w:rsidRPr="00CA6A00" w:rsidRDefault="00AC1737" w:rsidP="008E60C2">
            <w:pPr>
              <w:rPr>
                <w:rFonts w:ascii="Times New Roman" w:hAnsi="Times New Roman" w:cs="Times New Roman"/>
                <w:b/>
                <w:bCs/>
                <w:color w:val="000000" w:themeColor="text1"/>
                <w:sz w:val="18"/>
                <w:szCs w:val="18"/>
              </w:rPr>
            </w:pPr>
            <w:r w:rsidRPr="00CA6A00">
              <w:rPr>
                <w:rFonts w:ascii="Times New Roman" w:hAnsi="Times New Roman" w:cs="Times New Roman"/>
                <w:b/>
                <w:bCs/>
                <w:noProof/>
                <w:color w:val="000000" w:themeColor="text1"/>
                <w:sz w:val="18"/>
                <w:szCs w:val="18"/>
              </w:rPr>
              <w:drawing>
                <wp:inline distT="0" distB="0" distL="0" distR="0" wp14:anchorId="2F7277F2" wp14:editId="1354E97A">
                  <wp:extent cx="7423785" cy="2257425"/>
                  <wp:effectExtent l="0" t="0" r="5715" b="9525"/>
                  <wp:docPr id="10053939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5393911" name=""/>
                          <pic:cNvPicPr/>
                        </pic:nvPicPr>
                        <pic:blipFill>
                          <a:blip r:embed="rId13"/>
                          <a:stretch>
                            <a:fillRect/>
                          </a:stretch>
                        </pic:blipFill>
                        <pic:spPr>
                          <a:xfrm>
                            <a:off x="0" y="0"/>
                            <a:ext cx="7423785" cy="2257425"/>
                          </a:xfrm>
                          <a:prstGeom prst="rect">
                            <a:avLst/>
                          </a:prstGeom>
                        </pic:spPr>
                      </pic:pic>
                    </a:graphicData>
                  </a:graphic>
                </wp:inline>
              </w:drawing>
            </w:r>
          </w:p>
        </w:tc>
      </w:tr>
      <w:tr w:rsidR="00CA6A00" w:rsidRPr="00CA6A00" w14:paraId="76C569DA" w14:textId="77777777" w:rsidTr="00C62B08">
        <w:trPr>
          <w:trHeight w:val="3676"/>
        </w:trPr>
        <w:tc>
          <w:tcPr>
            <w:tcW w:w="1430" w:type="dxa"/>
          </w:tcPr>
          <w:p w14:paraId="685EBD61" w14:textId="0332FE50" w:rsidR="008E60C2" w:rsidRPr="00CA6A00" w:rsidRDefault="00C72CDF" w:rsidP="008E60C2">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lastRenderedPageBreak/>
              <w:t>Objective cognition (change)</w:t>
            </w:r>
          </w:p>
        </w:tc>
        <w:tc>
          <w:tcPr>
            <w:tcW w:w="710" w:type="dxa"/>
          </w:tcPr>
          <w:p w14:paraId="15941898" w14:textId="3E9E1BFA" w:rsidR="008E60C2" w:rsidRPr="00CA6A00" w:rsidRDefault="009504F9" w:rsidP="008E60C2">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n</w:t>
            </w:r>
          </w:p>
        </w:tc>
        <w:tc>
          <w:tcPr>
            <w:tcW w:w="1257" w:type="dxa"/>
          </w:tcPr>
          <w:p w14:paraId="6D803756" w14:textId="2C305607" w:rsidR="008E60C2" w:rsidRPr="00CA6A00" w:rsidRDefault="008E60C2" w:rsidP="008E60C2">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gt;6-12 months </w:t>
            </w:r>
          </w:p>
        </w:tc>
        <w:tc>
          <w:tcPr>
            <w:tcW w:w="11907" w:type="dxa"/>
          </w:tcPr>
          <w:p w14:paraId="6AD7E051" w14:textId="2B837885" w:rsidR="008E60C2" w:rsidRPr="00CA6A00" w:rsidRDefault="00C72CDF" w:rsidP="008E60C2">
            <w:pPr>
              <w:rPr>
                <w:rFonts w:ascii="Times New Roman" w:hAnsi="Times New Roman" w:cs="Times New Roman"/>
                <w:b/>
                <w:bCs/>
                <w:color w:val="000000" w:themeColor="text1"/>
                <w:sz w:val="18"/>
                <w:szCs w:val="18"/>
              </w:rPr>
            </w:pPr>
            <w:r w:rsidRPr="00CA6A00">
              <w:rPr>
                <w:rFonts w:ascii="Times New Roman" w:hAnsi="Times New Roman" w:cs="Times New Roman"/>
                <w:b/>
                <w:bCs/>
                <w:noProof/>
                <w:color w:val="000000" w:themeColor="text1"/>
                <w:sz w:val="18"/>
                <w:szCs w:val="18"/>
              </w:rPr>
              <w:drawing>
                <wp:inline distT="0" distB="0" distL="0" distR="0" wp14:anchorId="6DB3439B" wp14:editId="6FB49500">
                  <wp:extent cx="7423785" cy="1885950"/>
                  <wp:effectExtent l="0" t="0" r="5715" b="0"/>
                  <wp:docPr id="179459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45913" name=""/>
                          <pic:cNvPicPr/>
                        </pic:nvPicPr>
                        <pic:blipFill>
                          <a:blip r:embed="rId14"/>
                          <a:stretch>
                            <a:fillRect/>
                          </a:stretch>
                        </pic:blipFill>
                        <pic:spPr>
                          <a:xfrm>
                            <a:off x="0" y="0"/>
                            <a:ext cx="7423785" cy="1885950"/>
                          </a:xfrm>
                          <a:prstGeom prst="rect">
                            <a:avLst/>
                          </a:prstGeom>
                        </pic:spPr>
                      </pic:pic>
                    </a:graphicData>
                  </a:graphic>
                </wp:inline>
              </w:drawing>
            </w:r>
          </w:p>
        </w:tc>
      </w:tr>
      <w:tr w:rsidR="00CA6A00" w:rsidRPr="00CA6A00" w14:paraId="6A5B43FE" w14:textId="77777777" w:rsidTr="00C62B08">
        <w:trPr>
          <w:trHeight w:val="2820"/>
        </w:trPr>
        <w:tc>
          <w:tcPr>
            <w:tcW w:w="1430" w:type="dxa"/>
          </w:tcPr>
          <w:p w14:paraId="35F973A6" w14:textId="292DA4C0" w:rsidR="008E60C2" w:rsidRPr="00CA6A00" w:rsidRDefault="008E60C2" w:rsidP="008E60C2">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Objective cognition (change)</w:t>
            </w:r>
          </w:p>
        </w:tc>
        <w:tc>
          <w:tcPr>
            <w:tcW w:w="710" w:type="dxa"/>
          </w:tcPr>
          <w:p w14:paraId="3DD66D70" w14:textId="6B6AF790" w:rsidR="008E60C2" w:rsidRPr="00CA6A00" w:rsidRDefault="009504F9" w:rsidP="008E60C2">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n</w:t>
            </w:r>
          </w:p>
        </w:tc>
        <w:tc>
          <w:tcPr>
            <w:tcW w:w="1257" w:type="dxa"/>
          </w:tcPr>
          <w:p w14:paraId="66313C20" w14:textId="77777777" w:rsidR="008E60C2" w:rsidRPr="00CA6A00" w:rsidRDefault="008E60C2" w:rsidP="008E60C2">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t;12 months</w:t>
            </w:r>
          </w:p>
        </w:tc>
        <w:tc>
          <w:tcPr>
            <w:tcW w:w="11907" w:type="dxa"/>
          </w:tcPr>
          <w:p w14:paraId="09DC7AAF" w14:textId="21F4B4C5" w:rsidR="008E60C2" w:rsidRPr="00CA6A00" w:rsidRDefault="006554D1" w:rsidP="008E60C2">
            <w:pPr>
              <w:rPr>
                <w:rFonts w:ascii="Times New Roman" w:hAnsi="Times New Roman" w:cs="Times New Roman"/>
                <w:b/>
                <w:bCs/>
                <w:color w:val="000000" w:themeColor="text1"/>
                <w:sz w:val="18"/>
                <w:szCs w:val="18"/>
              </w:rPr>
            </w:pPr>
            <w:r w:rsidRPr="00CA6A00">
              <w:rPr>
                <w:rFonts w:ascii="Times New Roman" w:hAnsi="Times New Roman" w:cs="Times New Roman"/>
                <w:b/>
                <w:bCs/>
                <w:noProof/>
                <w:color w:val="000000" w:themeColor="text1"/>
                <w:sz w:val="18"/>
                <w:szCs w:val="18"/>
              </w:rPr>
              <w:drawing>
                <wp:inline distT="0" distB="0" distL="0" distR="0" wp14:anchorId="43C7BD69" wp14:editId="227E7FA3">
                  <wp:extent cx="7423785" cy="1695450"/>
                  <wp:effectExtent l="0" t="0" r="5715" b="0"/>
                  <wp:docPr id="7342417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241702" name=""/>
                          <pic:cNvPicPr/>
                        </pic:nvPicPr>
                        <pic:blipFill>
                          <a:blip r:embed="rId15"/>
                          <a:stretch>
                            <a:fillRect/>
                          </a:stretch>
                        </pic:blipFill>
                        <pic:spPr>
                          <a:xfrm>
                            <a:off x="0" y="0"/>
                            <a:ext cx="7423785" cy="1695450"/>
                          </a:xfrm>
                          <a:prstGeom prst="rect">
                            <a:avLst/>
                          </a:prstGeom>
                        </pic:spPr>
                      </pic:pic>
                    </a:graphicData>
                  </a:graphic>
                </wp:inline>
              </w:drawing>
            </w:r>
          </w:p>
        </w:tc>
      </w:tr>
      <w:tr w:rsidR="00CA6A00" w:rsidRPr="00CA6A00" w14:paraId="285BDF9C" w14:textId="77777777" w:rsidTr="00C62B08">
        <w:tc>
          <w:tcPr>
            <w:tcW w:w="1430" w:type="dxa"/>
          </w:tcPr>
          <w:p w14:paraId="1C5CADF2" w14:textId="77777777" w:rsidR="008E60C2" w:rsidRPr="00CA6A00" w:rsidRDefault="005B6172" w:rsidP="008E60C2">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lastRenderedPageBreak/>
              <w:t>Objective cognition</w:t>
            </w:r>
          </w:p>
          <w:p w14:paraId="4A4C5EDC" w14:textId="0CC4B500" w:rsidR="005B6172" w:rsidRPr="00CA6A00" w:rsidRDefault="005B6172" w:rsidP="008E60C2">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performance)</w:t>
            </w:r>
          </w:p>
        </w:tc>
        <w:tc>
          <w:tcPr>
            <w:tcW w:w="710" w:type="dxa"/>
          </w:tcPr>
          <w:p w14:paraId="6EDFF3DD" w14:textId="77777777" w:rsidR="008E60C2" w:rsidRPr="00CA6A00" w:rsidRDefault="008E60C2" w:rsidP="008E60C2">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t</w:t>
            </w:r>
          </w:p>
        </w:tc>
        <w:tc>
          <w:tcPr>
            <w:tcW w:w="1257" w:type="dxa"/>
          </w:tcPr>
          <w:p w14:paraId="209B4C3D" w14:textId="77777777" w:rsidR="008E60C2" w:rsidRPr="00CA6A00" w:rsidRDefault="008E60C2" w:rsidP="008E60C2">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llapsed</w:t>
            </w:r>
          </w:p>
        </w:tc>
        <w:tc>
          <w:tcPr>
            <w:tcW w:w="11907" w:type="dxa"/>
          </w:tcPr>
          <w:p w14:paraId="00C889D2" w14:textId="65B0648F" w:rsidR="008E60C2" w:rsidRPr="00CA6A00" w:rsidRDefault="00D86BEB" w:rsidP="008E60C2">
            <w:pPr>
              <w:rPr>
                <w:rFonts w:ascii="Times New Roman" w:hAnsi="Times New Roman" w:cs="Times New Roman"/>
                <w:b/>
                <w:bCs/>
                <w:color w:val="000000" w:themeColor="text1"/>
                <w:sz w:val="18"/>
                <w:szCs w:val="18"/>
              </w:rPr>
            </w:pPr>
            <w:r w:rsidRPr="00CA6A00">
              <w:rPr>
                <w:rFonts w:ascii="Times New Roman" w:hAnsi="Times New Roman" w:cs="Times New Roman"/>
                <w:b/>
                <w:bCs/>
                <w:noProof/>
                <w:color w:val="000000" w:themeColor="text1"/>
                <w:sz w:val="18"/>
                <w:szCs w:val="18"/>
              </w:rPr>
              <w:drawing>
                <wp:inline distT="0" distB="0" distL="0" distR="0" wp14:anchorId="3B0E9E30" wp14:editId="3AD761EB">
                  <wp:extent cx="7423785" cy="2228850"/>
                  <wp:effectExtent l="0" t="0" r="5715" b="0"/>
                  <wp:docPr id="5379968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996818" name=""/>
                          <pic:cNvPicPr/>
                        </pic:nvPicPr>
                        <pic:blipFill>
                          <a:blip r:embed="rId16"/>
                          <a:stretch>
                            <a:fillRect/>
                          </a:stretch>
                        </pic:blipFill>
                        <pic:spPr>
                          <a:xfrm>
                            <a:off x="0" y="0"/>
                            <a:ext cx="7423785" cy="2228850"/>
                          </a:xfrm>
                          <a:prstGeom prst="rect">
                            <a:avLst/>
                          </a:prstGeom>
                        </pic:spPr>
                      </pic:pic>
                    </a:graphicData>
                  </a:graphic>
                </wp:inline>
              </w:drawing>
            </w:r>
          </w:p>
        </w:tc>
      </w:tr>
      <w:tr w:rsidR="00CA6A00" w:rsidRPr="00CA6A00" w14:paraId="6826D30F" w14:textId="77777777" w:rsidTr="00C62B08">
        <w:trPr>
          <w:trHeight w:val="2117"/>
        </w:trPr>
        <w:tc>
          <w:tcPr>
            <w:tcW w:w="1430" w:type="dxa"/>
          </w:tcPr>
          <w:p w14:paraId="56640499" w14:textId="77777777" w:rsidR="008E4CD1" w:rsidRPr="00CA6A00" w:rsidRDefault="008E4CD1" w:rsidP="008E4CD1">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Objective cognition</w:t>
            </w:r>
          </w:p>
          <w:p w14:paraId="679E1E7D" w14:textId="561152A6" w:rsidR="008E4CD1" w:rsidRPr="00CA6A00" w:rsidRDefault="008E4CD1" w:rsidP="008E4CD1">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performance)</w:t>
            </w:r>
          </w:p>
        </w:tc>
        <w:tc>
          <w:tcPr>
            <w:tcW w:w="710" w:type="dxa"/>
          </w:tcPr>
          <w:p w14:paraId="38049D4E" w14:textId="1D132AC7" w:rsidR="008E4CD1" w:rsidRPr="00CA6A00" w:rsidRDefault="008E4CD1" w:rsidP="008E4CD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t</w:t>
            </w:r>
          </w:p>
        </w:tc>
        <w:tc>
          <w:tcPr>
            <w:tcW w:w="1257" w:type="dxa"/>
          </w:tcPr>
          <w:p w14:paraId="24138D1C" w14:textId="77777777" w:rsidR="008E4CD1" w:rsidRPr="00CA6A00" w:rsidRDefault="008E4CD1" w:rsidP="008E4CD1">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6 months</w:t>
            </w:r>
          </w:p>
        </w:tc>
        <w:tc>
          <w:tcPr>
            <w:tcW w:w="11907" w:type="dxa"/>
          </w:tcPr>
          <w:p w14:paraId="1D19217F" w14:textId="3B35CBBD" w:rsidR="008E4CD1" w:rsidRPr="00CA6A00" w:rsidRDefault="00B746FD" w:rsidP="008E4CD1">
            <w:pPr>
              <w:rPr>
                <w:rFonts w:ascii="Times New Roman" w:hAnsi="Times New Roman" w:cs="Times New Roman"/>
                <w:b/>
                <w:bCs/>
                <w:color w:val="000000" w:themeColor="text1"/>
                <w:sz w:val="18"/>
                <w:szCs w:val="18"/>
              </w:rPr>
            </w:pPr>
            <w:r w:rsidRPr="00CA6A00">
              <w:rPr>
                <w:rFonts w:ascii="Times New Roman" w:hAnsi="Times New Roman" w:cs="Times New Roman"/>
                <w:b/>
                <w:bCs/>
                <w:noProof/>
                <w:color w:val="000000" w:themeColor="text1"/>
                <w:sz w:val="18"/>
                <w:szCs w:val="18"/>
              </w:rPr>
              <w:drawing>
                <wp:inline distT="0" distB="0" distL="0" distR="0" wp14:anchorId="19D5D938" wp14:editId="3BFAFEBA">
                  <wp:extent cx="7423785" cy="1670050"/>
                  <wp:effectExtent l="0" t="0" r="5715" b="6350"/>
                  <wp:docPr id="5156093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609301" name=""/>
                          <pic:cNvPicPr/>
                        </pic:nvPicPr>
                        <pic:blipFill>
                          <a:blip r:embed="rId17"/>
                          <a:stretch>
                            <a:fillRect/>
                          </a:stretch>
                        </pic:blipFill>
                        <pic:spPr>
                          <a:xfrm>
                            <a:off x="0" y="0"/>
                            <a:ext cx="7423785" cy="1670050"/>
                          </a:xfrm>
                          <a:prstGeom prst="rect">
                            <a:avLst/>
                          </a:prstGeom>
                        </pic:spPr>
                      </pic:pic>
                    </a:graphicData>
                  </a:graphic>
                </wp:inline>
              </w:drawing>
            </w:r>
          </w:p>
        </w:tc>
      </w:tr>
      <w:tr w:rsidR="00CA6A00" w:rsidRPr="00CA6A00" w14:paraId="65806C53" w14:textId="77777777" w:rsidTr="00C62B08">
        <w:tc>
          <w:tcPr>
            <w:tcW w:w="1430" w:type="dxa"/>
          </w:tcPr>
          <w:p w14:paraId="400423F9" w14:textId="77777777" w:rsidR="008E4CD1" w:rsidRPr="00CA6A00" w:rsidRDefault="008E4CD1" w:rsidP="008E4CD1">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lastRenderedPageBreak/>
              <w:t>Objective cognition</w:t>
            </w:r>
          </w:p>
          <w:p w14:paraId="347BE30E" w14:textId="79E4D707" w:rsidR="008E4CD1" w:rsidRPr="00CA6A00" w:rsidRDefault="008E4CD1" w:rsidP="008E4CD1">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performance)</w:t>
            </w:r>
          </w:p>
        </w:tc>
        <w:tc>
          <w:tcPr>
            <w:tcW w:w="710" w:type="dxa"/>
          </w:tcPr>
          <w:p w14:paraId="0FC26C8D" w14:textId="14E3E29A" w:rsidR="008E4CD1" w:rsidRPr="00CA6A00" w:rsidRDefault="008E4CD1" w:rsidP="008E4CD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t</w:t>
            </w:r>
          </w:p>
        </w:tc>
        <w:tc>
          <w:tcPr>
            <w:tcW w:w="1257" w:type="dxa"/>
          </w:tcPr>
          <w:p w14:paraId="30CB163F" w14:textId="2CE77997" w:rsidR="008E4CD1" w:rsidRPr="00CA6A00" w:rsidRDefault="008E4CD1" w:rsidP="008E4CD1">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 xml:space="preserve">&gt;6-12 months </w:t>
            </w:r>
          </w:p>
        </w:tc>
        <w:tc>
          <w:tcPr>
            <w:tcW w:w="11907" w:type="dxa"/>
          </w:tcPr>
          <w:p w14:paraId="7A212B20" w14:textId="0543CB4A" w:rsidR="008E4CD1" w:rsidRPr="00CA6A00" w:rsidRDefault="008D3A53" w:rsidP="008E4CD1">
            <w:pPr>
              <w:rPr>
                <w:rFonts w:ascii="Times New Roman" w:hAnsi="Times New Roman" w:cs="Times New Roman"/>
                <w:b/>
                <w:bCs/>
                <w:color w:val="000000" w:themeColor="text1"/>
                <w:sz w:val="18"/>
                <w:szCs w:val="18"/>
              </w:rPr>
            </w:pPr>
            <w:r w:rsidRPr="00CA6A00">
              <w:rPr>
                <w:rFonts w:ascii="Times New Roman" w:hAnsi="Times New Roman" w:cs="Times New Roman"/>
                <w:b/>
                <w:bCs/>
                <w:noProof/>
                <w:color w:val="000000" w:themeColor="text1"/>
                <w:sz w:val="18"/>
                <w:szCs w:val="18"/>
              </w:rPr>
              <w:drawing>
                <wp:inline distT="0" distB="0" distL="0" distR="0" wp14:anchorId="14DA8E28" wp14:editId="1F8C57D2">
                  <wp:extent cx="7423785" cy="1855470"/>
                  <wp:effectExtent l="0" t="0" r="5715" b="0"/>
                  <wp:docPr id="377177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17718" name=""/>
                          <pic:cNvPicPr/>
                        </pic:nvPicPr>
                        <pic:blipFill>
                          <a:blip r:embed="rId18"/>
                          <a:stretch>
                            <a:fillRect/>
                          </a:stretch>
                        </pic:blipFill>
                        <pic:spPr>
                          <a:xfrm>
                            <a:off x="0" y="0"/>
                            <a:ext cx="7423785" cy="1855470"/>
                          </a:xfrm>
                          <a:prstGeom prst="rect">
                            <a:avLst/>
                          </a:prstGeom>
                        </pic:spPr>
                      </pic:pic>
                    </a:graphicData>
                  </a:graphic>
                </wp:inline>
              </w:drawing>
            </w:r>
          </w:p>
        </w:tc>
      </w:tr>
      <w:tr w:rsidR="00CA6A00" w:rsidRPr="00CA6A00" w14:paraId="4ABEF811" w14:textId="77777777" w:rsidTr="00C62B08">
        <w:tc>
          <w:tcPr>
            <w:tcW w:w="1430" w:type="dxa"/>
          </w:tcPr>
          <w:p w14:paraId="2791C8BB" w14:textId="77777777" w:rsidR="008E4CD1" w:rsidRPr="00CA6A00" w:rsidRDefault="008E4CD1" w:rsidP="008E4CD1">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Objective cognition</w:t>
            </w:r>
          </w:p>
          <w:p w14:paraId="64506CCC" w14:textId="1ECE6F80" w:rsidR="008E4CD1" w:rsidRPr="00CA6A00" w:rsidRDefault="008E4CD1" w:rsidP="008E4CD1">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performance)</w:t>
            </w:r>
          </w:p>
        </w:tc>
        <w:tc>
          <w:tcPr>
            <w:tcW w:w="710" w:type="dxa"/>
          </w:tcPr>
          <w:p w14:paraId="7C6AC458" w14:textId="70983280" w:rsidR="008E4CD1" w:rsidRPr="00CA6A00" w:rsidRDefault="008E4CD1" w:rsidP="008E4CD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t</w:t>
            </w:r>
          </w:p>
        </w:tc>
        <w:tc>
          <w:tcPr>
            <w:tcW w:w="1257" w:type="dxa"/>
          </w:tcPr>
          <w:p w14:paraId="26FB55F0" w14:textId="25156CF2" w:rsidR="008E4CD1" w:rsidRPr="00CA6A00" w:rsidRDefault="008E4CD1" w:rsidP="008E4CD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t;12 months</w:t>
            </w:r>
          </w:p>
        </w:tc>
        <w:tc>
          <w:tcPr>
            <w:tcW w:w="11907" w:type="dxa"/>
          </w:tcPr>
          <w:p w14:paraId="131C964E" w14:textId="3CB6CDDB" w:rsidR="008E4CD1" w:rsidRPr="00CA6A00" w:rsidRDefault="00873C92" w:rsidP="008E4CD1">
            <w:pPr>
              <w:rPr>
                <w:rFonts w:ascii="Times New Roman" w:hAnsi="Times New Roman" w:cs="Times New Roman"/>
                <w:b/>
                <w:bCs/>
                <w:color w:val="000000" w:themeColor="text1"/>
                <w:sz w:val="18"/>
                <w:szCs w:val="18"/>
              </w:rPr>
            </w:pPr>
            <w:r w:rsidRPr="00CA6A00">
              <w:rPr>
                <w:rFonts w:ascii="Times New Roman" w:hAnsi="Times New Roman" w:cs="Times New Roman"/>
                <w:b/>
                <w:bCs/>
                <w:noProof/>
                <w:color w:val="000000" w:themeColor="text1"/>
                <w:sz w:val="18"/>
                <w:szCs w:val="18"/>
              </w:rPr>
              <w:drawing>
                <wp:inline distT="0" distB="0" distL="0" distR="0" wp14:anchorId="4C0426CB" wp14:editId="56512A96">
                  <wp:extent cx="7423785" cy="1209040"/>
                  <wp:effectExtent l="0" t="0" r="5715" b="0"/>
                  <wp:docPr id="1583315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331516" name=""/>
                          <pic:cNvPicPr/>
                        </pic:nvPicPr>
                        <pic:blipFill>
                          <a:blip r:embed="rId19"/>
                          <a:stretch>
                            <a:fillRect/>
                          </a:stretch>
                        </pic:blipFill>
                        <pic:spPr>
                          <a:xfrm>
                            <a:off x="0" y="0"/>
                            <a:ext cx="7423785" cy="1209040"/>
                          </a:xfrm>
                          <a:prstGeom prst="rect">
                            <a:avLst/>
                          </a:prstGeom>
                        </pic:spPr>
                      </pic:pic>
                    </a:graphicData>
                  </a:graphic>
                </wp:inline>
              </w:drawing>
            </w:r>
          </w:p>
        </w:tc>
      </w:tr>
      <w:tr w:rsidR="00CA6A00" w:rsidRPr="00CA6A00" w14:paraId="42689CC5" w14:textId="77777777" w:rsidTr="00C62B08">
        <w:trPr>
          <w:trHeight w:val="5661"/>
        </w:trPr>
        <w:tc>
          <w:tcPr>
            <w:tcW w:w="1430" w:type="dxa"/>
          </w:tcPr>
          <w:p w14:paraId="1395AFB1" w14:textId="77777777" w:rsidR="008C0ED2" w:rsidRPr="00CA6A00" w:rsidRDefault="008C0ED2" w:rsidP="008C0ED2">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lastRenderedPageBreak/>
              <w:t>Objective cognition</w:t>
            </w:r>
          </w:p>
          <w:p w14:paraId="0AC8962E" w14:textId="7081E640" w:rsidR="008E4CD1" w:rsidRPr="00CA6A00" w:rsidRDefault="008C0ED2" w:rsidP="008C0ED2">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performance)</w:t>
            </w:r>
          </w:p>
        </w:tc>
        <w:tc>
          <w:tcPr>
            <w:tcW w:w="710" w:type="dxa"/>
          </w:tcPr>
          <w:p w14:paraId="4C361703" w14:textId="77777777" w:rsidR="008E4CD1" w:rsidRPr="00CA6A00" w:rsidRDefault="008E4CD1" w:rsidP="008E4CD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n</w:t>
            </w:r>
          </w:p>
        </w:tc>
        <w:tc>
          <w:tcPr>
            <w:tcW w:w="1257" w:type="dxa"/>
          </w:tcPr>
          <w:p w14:paraId="521D9FB0" w14:textId="77777777" w:rsidR="008E4CD1" w:rsidRPr="00CA6A00" w:rsidRDefault="008E4CD1" w:rsidP="008E4CD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llapsed</w:t>
            </w:r>
          </w:p>
        </w:tc>
        <w:tc>
          <w:tcPr>
            <w:tcW w:w="11907" w:type="dxa"/>
          </w:tcPr>
          <w:p w14:paraId="5583F55C" w14:textId="7781219A" w:rsidR="008E4CD1" w:rsidRPr="00CA6A00" w:rsidRDefault="00071B2C" w:rsidP="008E4CD1">
            <w:pPr>
              <w:rPr>
                <w:rFonts w:ascii="Times New Roman" w:hAnsi="Times New Roman" w:cs="Times New Roman"/>
                <w:b/>
                <w:bCs/>
                <w:color w:val="000000" w:themeColor="text1"/>
                <w:sz w:val="18"/>
                <w:szCs w:val="18"/>
              </w:rPr>
            </w:pPr>
            <w:r w:rsidRPr="00CA6A00">
              <w:rPr>
                <w:rFonts w:ascii="Times New Roman" w:hAnsi="Times New Roman" w:cs="Times New Roman"/>
                <w:b/>
                <w:bCs/>
                <w:noProof/>
                <w:color w:val="000000" w:themeColor="text1"/>
                <w:sz w:val="18"/>
                <w:szCs w:val="18"/>
              </w:rPr>
              <w:drawing>
                <wp:inline distT="0" distB="0" distL="0" distR="0" wp14:anchorId="2FF2FA98" wp14:editId="1784778E">
                  <wp:extent cx="7423785" cy="4234815"/>
                  <wp:effectExtent l="0" t="0" r="5715" b="0"/>
                  <wp:docPr id="6736808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3680846" name=""/>
                          <pic:cNvPicPr/>
                        </pic:nvPicPr>
                        <pic:blipFill>
                          <a:blip r:embed="rId20"/>
                          <a:stretch>
                            <a:fillRect/>
                          </a:stretch>
                        </pic:blipFill>
                        <pic:spPr>
                          <a:xfrm>
                            <a:off x="0" y="0"/>
                            <a:ext cx="7423785" cy="4234815"/>
                          </a:xfrm>
                          <a:prstGeom prst="rect">
                            <a:avLst/>
                          </a:prstGeom>
                        </pic:spPr>
                      </pic:pic>
                    </a:graphicData>
                  </a:graphic>
                </wp:inline>
              </w:drawing>
            </w:r>
          </w:p>
        </w:tc>
      </w:tr>
      <w:tr w:rsidR="00CA6A00" w:rsidRPr="00CA6A00" w14:paraId="11751864" w14:textId="77777777" w:rsidTr="00C62B08">
        <w:tc>
          <w:tcPr>
            <w:tcW w:w="1430" w:type="dxa"/>
          </w:tcPr>
          <w:p w14:paraId="023B6B68" w14:textId="77777777" w:rsidR="008C0ED2" w:rsidRPr="00CA6A00" w:rsidRDefault="008C0ED2" w:rsidP="008C0ED2">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lastRenderedPageBreak/>
              <w:t>Objective cognition</w:t>
            </w:r>
          </w:p>
          <w:p w14:paraId="4252FCF2" w14:textId="3C9429E8" w:rsidR="008E4CD1" w:rsidRPr="00CA6A00" w:rsidRDefault="008C0ED2" w:rsidP="008C0ED2">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performance)</w:t>
            </w:r>
          </w:p>
        </w:tc>
        <w:tc>
          <w:tcPr>
            <w:tcW w:w="710" w:type="dxa"/>
          </w:tcPr>
          <w:p w14:paraId="04BE9F6B" w14:textId="77777777" w:rsidR="008E4CD1" w:rsidRPr="00CA6A00" w:rsidRDefault="008E4CD1" w:rsidP="008E4CD1">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Con</w:t>
            </w:r>
          </w:p>
        </w:tc>
        <w:tc>
          <w:tcPr>
            <w:tcW w:w="1257" w:type="dxa"/>
          </w:tcPr>
          <w:p w14:paraId="1FF674A2" w14:textId="77777777" w:rsidR="008E4CD1" w:rsidRPr="00CA6A00" w:rsidRDefault="008E4CD1" w:rsidP="008E4CD1">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6 months</w:t>
            </w:r>
          </w:p>
        </w:tc>
        <w:tc>
          <w:tcPr>
            <w:tcW w:w="11907" w:type="dxa"/>
          </w:tcPr>
          <w:p w14:paraId="4CE53D7F" w14:textId="4CF4AF52" w:rsidR="008E4CD1" w:rsidRPr="00CA6A00" w:rsidRDefault="002F2F0D" w:rsidP="008E4CD1">
            <w:pPr>
              <w:rPr>
                <w:rFonts w:ascii="Times New Roman" w:hAnsi="Times New Roman" w:cs="Times New Roman"/>
                <w:b/>
                <w:bCs/>
                <w:color w:val="000000" w:themeColor="text1"/>
                <w:sz w:val="18"/>
                <w:szCs w:val="18"/>
              </w:rPr>
            </w:pPr>
            <w:r w:rsidRPr="00CA6A00">
              <w:rPr>
                <w:rFonts w:ascii="Times New Roman" w:hAnsi="Times New Roman" w:cs="Times New Roman"/>
                <w:b/>
                <w:bCs/>
                <w:noProof/>
                <w:color w:val="000000" w:themeColor="text1"/>
                <w:sz w:val="18"/>
                <w:szCs w:val="18"/>
              </w:rPr>
              <w:drawing>
                <wp:inline distT="0" distB="0" distL="0" distR="0" wp14:anchorId="61F6A7F1" wp14:editId="4E95A982">
                  <wp:extent cx="7423785" cy="3462020"/>
                  <wp:effectExtent l="0" t="0" r="5715" b="5080"/>
                  <wp:docPr id="5467956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6795616" name=""/>
                          <pic:cNvPicPr/>
                        </pic:nvPicPr>
                        <pic:blipFill>
                          <a:blip r:embed="rId21"/>
                          <a:stretch>
                            <a:fillRect/>
                          </a:stretch>
                        </pic:blipFill>
                        <pic:spPr>
                          <a:xfrm>
                            <a:off x="0" y="0"/>
                            <a:ext cx="7423785" cy="3462020"/>
                          </a:xfrm>
                          <a:prstGeom prst="rect">
                            <a:avLst/>
                          </a:prstGeom>
                        </pic:spPr>
                      </pic:pic>
                    </a:graphicData>
                  </a:graphic>
                </wp:inline>
              </w:drawing>
            </w:r>
          </w:p>
        </w:tc>
      </w:tr>
      <w:tr w:rsidR="00CA6A00" w:rsidRPr="00CA6A00" w14:paraId="0A337EB5" w14:textId="77777777" w:rsidTr="00C62B08">
        <w:tc>
          <w:tcPr>
            <w:tcW w:w="1430" w:type="dxa"/>
          </w:tcPr>
          <w:p w14:paraId="5AFF3921" w14:textId="77777777" w:rsidR="008C0ED2" w:rsidRPr="00CA6A00" w:rsidRDefault="008C0ED2" w:rsidP="008C0ED2">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lastRenderedPageBreak/>
              <w:t>Objective cognition</w:t>
            </w:r>
          </w:p>
          <w:p w14:paraId="54357358" w14:textId="0C3FA04D" w:rsidR="008E4CD1" w:rsidRPr="00CA6A00" w:rsidRDefault="008C0ED2" w:rsidP="008C0ED2">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performance)</w:t>
            </w:r>
          </w:p>
        </w:tc>
        <w:tc>
          <w:tcPr>
            <w:tcW w:w="710" w:type="dxa"/>
          </w:tcPr>
          <w:p w14:paraId="2196C798" w14:textId="77777777" w:rsidR="008E4CD1" w:rsidRPr="00CA6A00" w:rsidRDefault="008E4CD1" w:rsidP="008E4CD1">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Con</w:t>
            </w:r>
          </w:p>
        </w:tc>
        <w:tc>
          <w:tcPr>
            <w:tcW w:w="1257" w:type="dxa"/>
          </w:tcPr>
          <w:p w14:paraId="3073D6C8" w14:textId="782FF41A" w:rsidR="008E4CD1" w:rsidRPr="00CA6A00" w:rsidRDefault="008C0ED2" w:rsidP="008E4CD1">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t;</w:t>
            </w:r>
            <w:r w:rsidR="008E4CD1" w:rsidRPr="00CA6A00">
              <w:rPr>
                <w:rFonts w:ascii="Times New Roman" w:hAnsi="Times New Roman" w:cs="Times New Roman"/>
                <w:color w:val="000000" w:themeColor="text1"/>
                <w:sz w:val="18"/>
                <w:szCs w:val="18"/>
              </w:rPr>
              <w:t xml:space="preserve">6-12 months </w:t>
            </w:r>
          </w:p>
        </w:tc>
        <w:tc>
          <w:tcPr>
            <w:tcW w:w="11907" w:type="dxa"/>
          </w:tcPr>
          <w:p w14:paraId="670371D9" w14:textId="08C6CBAC" w:rsidR="008E4CD1" w:rsidRPr="00CA6A00" w:rsidRDefault="002B55C2" w:rsidP="008E4CD1">
            <w:pPr>
              <w:rPr>
                <w:rFonts w:ascii="Times New Roman" w:hAnsi="Times New Roman" w:cs="Times New Roman"/>
                <w:b/>
                <w:bCs/>
                <w:color w:val="000000" w:themeColor="text1"/>
                <w:sz w:val="18"/>
                <w:szCs w:val="18"/>
              </w:rPr>
            </w:pPr>
            <w:r w:rsidRPr="00CA6A00">
              <w:rPr>
                <w:rFonts w:ascii="Times New Roman" w:hAnsi="Times New Roman" w:cs="Times New Roman"/>
                <w:b/>
                <w:bCs/>
                <w:noProof/>
                <w:color w:val="000000" w:themeColor="text1"/>
                <w:sz w:val="18"/>
                <w:szCs w:val="18"/>
              </w:rPr>
              <w:drawing>
                <wp:inline distT="0" distB="0" distL="0" distR="0" wp14:anchorId="4D803F1B" wp14:editId="4C01BC6F">
                  <wp:extent cx="7423785" cy="2374265"/>
                  <wp:effectExtent l="0" t="0" r="5715" b="6985"/>
                  <wp:docPr id="7367843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784338" name=""/>
                          <pic:cNvPicPr/>
                        </pic:nvPicPr>
                        <pic:blipFill>
                          <a:blip r:embed="rId22"/>
                          <a:stretch>
                            <a:fillRect/>
                          </a:stretch>
                        </pic:blipFill>
                        <pic:spPr>
                          <a:xfrm>
                            <a:off x="0" y="0"/>
                            <a:ext cx="7423785" cy="2374265"/>
                          </a:xfrm>
                          <a:prstGeom prst="rect">
                            <a:avLst/>
                          </a:prstGeom>
                        </pic:spPr>
                      </pic:pic>
                    </a:graphicData>
                  </a:graphic>
                </wp:inline>
              </w:drawing>
            </w:r>
          </w:p>
        </w:tc>
      </w:tr>
      <w:tr w:rsidR="00CA6A00" w:rsidRPr="00CA6A00" w14:paraId="30ADBF5E" w14:textId="77777777" w:rsidTr="00544E9F">
        <w:trPr>
          <w:trHeight w:val="3043"/>
        </w:trPr>
        <w:tc>
          <w:tcPr>
            <w:tcW w:w="1430" w:type="dxa"/>
          </w:tcPr>
          <w:p w14:paraId="7165FE9F" w14:textId="77777777" w:rsidR="008C0ED2" w:rsidRPr="00CA6A00" w:rsidRDefault="008C0ED2" w:rsidP="008C0ED2">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Objective cognition</w:t>
            </w:r>
          </w:p>
          <w:p w14:paraId="7490964E" w14:textId="70E617DD" w:rsidR="008E4CD1" w:rsidRPr="00CA6A00" w:rsidRDefault="008C0ED2" w:rsidP="008C0ED2">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performance)</w:t>
            </w:r>
          </w:p>
        </w:tc>
        <w:tc>
          <w:tcPr>
            <w:tcW w:w="710" w:type="dxa"/>
          </w:tcPr>
          <w:p w14:paraId="69E32326" w14:textId="77777777" w:rsidR="008E4CD1" w:rsidRPr="00CA6A00" w:rsidRDefault="008E4CD1" w:rsidP="008E4CD1">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Con</w:t>
            </w:r>
          </w:p>
        </w:tc>
        <w:tc>
          <w:tcPr>
            <w:tcW w:w="1257" w:type="dxa"/>
          </w:tcPr>
          <w:p w14:paraId="49C84989" w14:textId="77777777" w:rsidR="008E4CD1" w:rsidRPr="00CA6A00" w:rsidRDefault="008E4CD1" w:rsidP="008E4CD1">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t;12 months</w:t>
            </w:r>
          </w:p>
        </w:tc>
        <w:tc>
          <w:tcPr>
            <w:tcW w:w="11907" w:type="dxa"/>
          </w:tcPr>
          <w:p w14:paraId="23B9F9B8" w14:textId="79A638BE" w:rsidR="008E4CD1" w:rsidRPr="00CA6A00" w:rsidRDefault="00797AFF" w:rsidP="008E4CD1">
            <w:pPr>
              <w:rPr>
                <w:rFonts w:ascii="Times New Roman" w:hAnsi="Times New Roman" w:cs="Times New Roman"/>
                <w:b/>
                <w:bCs/>
                <w:color w:val="000000" w:themeColor="text1"/>
                <w:sz w:val="18"/>
                <w:szCs w:val="18"/>
              </w:rPr>
            </w:pPr>
            <w:r w:rsidRPr="00CA6A00">
              <w:rPr>
                <w:rFonts w:ascii="Times New Roman" w:hAnsi="Times New Roman" w:cs="Times New Roman"/>
                <w:b/>
                <w:bCs/>
                <w:noProof/>
                <w:color w:val="000000" w:themeColor="text1"/>
                <w:sz w:val="18"/>
                <w:szCs w:val="18"/>
              </w:rPr>
              <w:drawing>
                <wp:inline distT="0" distB="0" distL="0" distR="0" wp14:anchorId="78DBC05D" wp14:editId="57B92509">
                  <wp:extent cx="7423785" cy="1895475"/>
                  <wp:effectExtent l="0" t="0" r="5715" b="9525"/>
                  <wp:docPr id="19309852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0985293" name=""/>
                          <pic:cNvPicPr/>
                        </pic:nvPicPr>
                        <pic:blipFill>
                          <a:blip r:embed="rId23"/>
                          <a:stretch>
                            <a:fillRect/>
                          </a:stretch>
                        </pic:blipFill>
                        <pic:spPr>
                          <a:xfrm>
                            <a:off x="0" y="0"/>
                            <a:ext cx="7423785" cy="1895475"/>
                          </a:xfrm>
                          <a:prstGeom prst="rect">
                            <a:avLst/>
                          </a:prstGeom>
                        </pic:spPr>
                      </pic:pic>
                    </a:graphicData>
                  </a:graphic>
                </wp:inline>
              </w:drawing>
            </w:r>
          </w:p>
        </w:tc>
      </w:tr>
      <w:tr w:rsidR="00CA6A00" w:rsidRPr="00CA6A00" w14:paraId="6D1674AE" w14:textId="77777777" w:rsidTr="00C62B08">
        <w:tc>
          <w:tcPr>
            <w:tcW w:w="1430" w:type="dxa"/>
          </w:tcPr>
          <w:p w14:paraId="1D809D82" w14:textId="77777777" w:rsidR="008E4CD1" w:rsidRPr="00CA6A00" w:rsidRDefault="00600F0D" w:rsidP="008E4CD1">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lastRenderedPageBreak/>
              <w:t xml:space="preserve">Subjective </w:t>
            </w:r>
            <w:r w:rsidR="00522BCB" w:rsidRPr="00CA6A00">
              <w:rPr>
                <w:rFonts w:ascii="Times New Roman" w:hAnsi="Times New Roman" w:cs="Times New Roman"/>
                <w:b/>
                <w:bCs/>
                <w:color w:val="000000" w:themeColor="text1"/>
                <w:sz w:val="18"/>
                <w:szCs w:val="18"/>
              </w:rPr>
              <w:t>cognition</w:t>
            </w:r>
          </w:p>
          <w:p w14:paraId="1493437B" w14:textId="3DCBCA6C" w:rsidR="00522BCB" w:rsidRPr="00CA6A00" w:rsidRDefault="00522BCB" w:rsidP="008E4CD1">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performance)</w:t>
            </w:r>
          </w:p>
        </w:tc>
        <w:tc>
          <w:tcPr>
            <w:tcW w:w="710" w:type="dxa"/>
          </w:tcPr>
          <w:p w14:paraId="7090805A" w14:textId="2E41242D" w:rsidR="008E4CD1" w:rsidRPr="00CA6A00" w:rsidRDefault="008E4CD1" w:rsidP="008E4CD1">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C</w:t>
            </w:r>
            <w:r w:rsidR="004B21D7" w:rsidRPr="00CA6A00">
              <w:rPr>
                <w:rFonts w:ascii="Times New Roman" w:hAnsi="Times New Roman" w:cs="Times New Roman"/>
                <w:color w:val="000000" w:themeColor="text1"/>
                <w:sz w:val="18"/>
                <w:szCs w:val="18"/>
              </w:rPr>
              <w:t>at</w:t>
            </w:r>
          </w:p>
        </w:tc>
        <w:tc>
          <w:tcPr>
            <w:tcW w:w="1257" w:type="dxa"/>
          </w:tcPr>
          <w:p w14:paraId="7298DF26" w14:textId="77777777" w:rsidR="008E4CD1" w:rsidRPr="00CA6A00" w:rsidRDefault="008E4CD1" w:rsidP="008E4CD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llapsed</w:t>
            </w:r>
          </w:p>
        </w:tc>
        <w:tc>
          <w:tcPr>
            <w:tcW w:w="11907" w:type="dxa"/>
          </w:tcPr>
          <w:p w14:paraId="6DB5A8B7" w14:textId="0319AA28" w:rsidR="008E4CD1" w:rsidRPr="00CA6A00" w:rsidRDefault="002908FA" w:rsidP="008E4CD1">
            <w:pPr>
              <w:rPr>
                <w:rFonts w:ascii="Times New Roman" w:hAnsi="Times New Roman" w:cs="Times New Roman"/>
                <w:b/>
                <w:bCs/>
                <w:color w:val="000000" w:themeColor="text1"/>
                <w:sz w:val="18"/>
                <w:szCs w:val="18"/>
              </w:rPr>
            </w:pPr>
            <w:r w:rsidRPr="00CA6A00">
              <w:rPr>
                <w:rFonts w:ascii="Times New Roman" w:hAnsi="Times New Roman" w:cs="Times New Roman"/>
                <w:b/>
                <w:bCs/>
                <w:noProof/>
                <w:color w:val="000000" w:themeColor="text1"/>
                <w:sz w:val="18"/>
                <w:szCs w:val="18"/>
              </w:rPr>
              <w:drawing>
                <wp:inline distT="0" distB="0" distL="0" distR="0" wp14:anchorId="0AA17343" wp14:editId="6ECF83B1">
                  <wp:extent cx="7423785" cy="1574800"/>
                  <wp:effectExtent l="0" t="0" r="5715" b="6350"/>
                  <wp:docPr id="9223968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2396852" name=""/>
                          <pic:cNvPicPr/>
                        </pic:nvPicPr>
                        <pic:blipFill>
                          <a:blip r:embed="rId24"/>
                          <a:stretch>
                            <a:fillRect/>
                          </a:stretch>
                        </pic:blipFill>
                        <pic:spPr>
                          <a:xfrm>
                            <a:off x="0" y="0"/>
                            <a:ext cx="7423785" cy="1574800"/>
                          </a:xfrm>
                          <a:prstGeom prst="rect">
                            <a:avLst/>
                          </a:prstGeom>
                        </pic:spPr>
                      </pic:pic>
                    </a:graphicData>
                  </a:graphic>
                </wp:inline>
              </w:drawing>
            </w:r>
          </w:p>
        </w:tc>
      </w:tr>
      <w:tr w:rsidR="00CA6A00" w:rsidRPr="00CA6A00" w14:paraId="20B5A697" w14:textId="77777777" w:rsidTr="00EA1844">
        <w:trPr>
          <w:trHeight w:val="2315"/>
        </w:trPr>
        <w:tc>
          <w:tcPr>
            <w:tcW w:w="1430" w:type="dxa"/>
          </w:tcPr>
          <w:p w14:paraId="188F0FF4" w14:textId="77777777" w:rsidR="00522BCB" w:rsidRPr="00CA6A00" w:rsidRDefault="00522BCB" w:rsidP="00522BCB">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Subjective cognition</w:t>
            </w:r>
          </w:p>
          <w:p w14:paraId="11872F53" w14:textId="4363BBC3" w:rsidR="008E4CD1" w:rsidRPr="00CA6A00" w:rsidRDefault="00522BCB" w:rsidP="00522BCB">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performance)</w:t>
            </w:r>
          </w:p>
        </w:tc>
        <w:tc>
          <w:tcPr>
            <w:tcW w:w="710" w:type="dxa"/>
          </w:tcPr>
          <w:p w14:paraId="0A2F3D3A" w14:textId="5D1BB179" w:rsidR="008E4CD1" w:rsidRPr="00CA6A00" w:rsidRDefault="00C8794A" w:rsidP="008E4CD1">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Cat</w:t>
            </w:r>
          </w:p>
        </w:tc>
        <w:tc>
          <w:tcPr>
            <w:tcW w:w="1257" w:type="dxa"/>
          </w:tcPr>
          <w:p w14:paraId="514C84C7" w14:textId="77777777" w:rsidR="008E4CD1" w:rsidRPr="00CA6A00" w:rsidRDefault="008E4CD1" w:rsidP="008E4CD1">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6 months</w:t>
            </w:r>
          </w:p>
        </w:tc>
        <w:tc>
          <w:tcPr>
            <w:tcW w:w="11907" w:type="dxa"/>
          </w:tcPr>
          <w:p w14:paraId="7F8EB4A9" w14:textId="13CC338D" w:rsidR="008E4CD1" w:rsidRPr="00CA6A00" w:rsidRDefault="00EA1844" w:rsidP="008E4CD1">
            <w:pPr>
              <w:rPr>
                <w:rFonts w:ascii="Times New Roman" w:hAnsi="Times New Roman" w:cs="Times New Roman"/>
                <w:b/>
                <w:bCs/>
                <w:color w:val="000000" w:themeColor="text1"/>
                <w:sz w:val="18"/>
                <w:szCs w:val="18"/>
              </w:rPr>
            </w:pPr>
            <w:r w:rsidRPr="00CA6A00">
              <w:rPr>
                <w:rFonts w:ascii="Times New Roman" w:hAnsi="Times New Roman" w:cs="Times New Roman"/>
                <w:b/>
                <w:bCs/>
                <w:noProof/>
                <w:color w:val="000000" w:themeColor="text1"/>
                <w:sz w:val="18"/>
                <w:szCs w:val="18"/>
              </w:rPr>
              <w:drawing>
                <wp:inline distT="0" distB="0" distL="0" distR="0" wp14:anchorId="1BE25E49" wp14:editId="5647DF3D">
                  <wp:extent cx="7423785" cy="1353820"/>
                  <wp:effectExtent l="0" t="0" r="5715" b="0"/>
                  <wp:docPr id="6566233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623376" name=""/>
                          <pic:cNvPicPr/>
                        </pic:nvPicPr>
                        <pic:blipFill>
                          <a:blip r:embed="rId25"/>
                          <a:stretch>
                            <a:fillRect/>
                          </a:stretch>
                        </pic:blipFill>
                        <pic:spPr>
                          <a:xfrm>
                            <a:off x="0" y="0"/>
                            <a:ext cx="7423785" cy="1353820"/>
                          </a:xfrm>
                          <a:prstGeom prst="rect">
                            <a:avLst/>
                          </a:prstGeom>
                        </pic:spPr>
                      </pic:pic>
                    </a:graphicData>
                  </a:graphic>
                </wp:inline>
              </w:drawing>
            </w:r>
          </w:p>
        </w:tc>
      </w:tr>
      <w:tr w:rsidR="00CA6A00" w:rsidRPr="00CA6A00" w14:paraId="6548C9AB" w14:textId="77777777" w:rsidTr="007307A9">
        <w:trPr>
          <w:trHeight w:val="2263"/>
        </w:trPr>
        <w:tc>
          <w:tcPr>
            <w:tcW w:w="1430" w:type="dxa"/>
          </w:tcPr>
          <w:p w14:paraId="211E0912" w14:textId="77777777" w:rsidR="00522BCB" w:rsidRPr="00CA6A00" w:rsidRDefault="00522BCB" w:rsidP="00522BCB">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Subjective cognition</w:t>
            </w:r>
          </w:p>
          <w:p w14:paraId="73C4B79C" w14:textId="184EB7FB" w:rsidR="008E4CD1" w:rsidRPr="00CA6A00" w:rsidRDefault="00522BCB" w:rsidP="00522BCB">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performance)</w:t>
            </w:r>
          </w:p>
        </w:tc>
        <w:tc>
          <w:tcPr>
            <w:tcW w:w="710" w:type="dxa"/>
          </w:tcPr>
          <w:p w14:paraId="5CC4C3D2" w14:textId="2C0235CC" w:rsidR="008E4CD1" w:rsidRPr="00CA6A00" w:rsidRDefault="00C8794A" w:rsidP="008E4CD1">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Cat</w:t>
            </w:r>
          </w:p>
        </w:tc>
        <w:tc>
          <w:tcPr>
            <w:tcW w:w="1257" w:type="dxa"/>
          </w:tcPr>
          <w:p w14:paraId="03993BB7" w14:textId="30AE06F2" w:rsidR="008E4CD1" w:rsidRPr="00CA6A00" w:rsidRDefault="00522BCB" w:rsidP="008E4CD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gt;6-12 months </w:t>
            </w:r>
          </w:p>
        </w:tc>
        <w:tc>
          <w:tcPr>
            <w:tcW w:w="11907" w:type="dxa"/>
          </w:tcPr>
          <w:p w14:paraId="28948897" w14:textId="0FF77BEA" w:rsidR="008E4CD1" w:rsidRPr="00CA6A00" w:rsidRDefault="007307A9" w:rsidP="008E4CD1">
            <w:pPr>
              <w:rPr>
                <w:rFonts w:ascii="Times New Roman" w:hAnsi="Times New Roman" w:cs="Times New Roman"/>
                <w:b/>
                <w:bCs/>
                <w:color w:val="000000" w:themeColor="text1"/>
                <w:sz w:val="18"/>
                <w:szCs w:val="18"/>
              </w:rPr>
            </w:pPr>
            <w:r w:rsidRPr="00CA6A00">
              <w:rPr>
                <w:rFonts w:ascii="Times New Roman" w:hAnsi="Times New Roman" w:cs="Times New Roman"/>
                <w:b/>
                <w:bCs/>
                <w:noProof/>
                <w:color w:val="000000" w:themeColor="text1"/>
                <w:sz w:val="18"/>
                <w:szCs w:val="18"/>
              </w:rPr>
              <w:drawing>
                <wp:inline distT="0" distB="0" distL="0" distR="0" wp14:anchorId="24596A1F" wp14:editId="1548DDE3">
                  <wp:extent cx="7423785" cy="1281430"/>
                  <wp:effectExtent l="0" t="0" r="5715" b="0"/>
                  <wp:docPr id="1263350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35026" name=""/>
                          <pic:cNvPicPr/>
                        </pic:nvPicPr>
                        <pic:blipFill>
                          <a:blip r:embed="rId26"/>
                          <a:stretch>
                            <a:fillRect/>
                          </a:stretch>
                        </pic:blipFill>
                        <pic:spPr>
                          <a:xfrm>
                            <a:off x="0" y="0"/>
                            <a:ext cx="7423785" cy="1281430"/>
                          </a:xfrm>
                          <a:prstGeom prst="rect">
                            <a:avLst/>
                          </a:prstGeom>
                        </pic:spPr>
                      </pic:pic>
                    </a:graphicData>
                  </a:graphic>
                </wp:inline>
              </w:drawing>
            </w:r>
          </w:p>
        </w:tc>
      </w:tr>
      <w:tr w:rsidR="00CA6A00" w:rsidRPr="00CA6A00" w14:paraId="79E1410A" w14:textId="77777777" w:rsidTr="00C62B08">
        <w:tc>
          <w:tcPr>
            <w:tcW w:w="1430" w:type="dxa"/>
          </w:tcPr>
          <w:p w14:paraId="5C8E13CC" w14:textId="77777777" w:rsidR="00522BCB" w:rsidRPr="00CA6A00" w:rsidRDefault="00522BCB" w:rsidP="00522BCB">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lastRenderedPageBreak/>
              <w:t>Subjective cognition</w:t>
            </w:r>
          </w:p>
          <w:p w14:paraId="346D8388" w14:textId="519A6E85" w:rsidR="008E4CD1" w:rsidRPr="00CA6A00" w:rsidRDefault="00522BCB" w:rsidP="00522BCB">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performance)</w:t>
            </w:r>
          </w:p>
        </w:tc>
        <w:tc>
          <w:tcPr>
            <w:tcW w:w="710" w:type="dxa"/>
          </w:tcPr>
          <w:p w14:paraId="685BCD26" w14:textId="77777777" w:rsidR="008E4CD1" w:rsidRPr="00CA6A00" w:rsidRDefault="008E4CD1" w:rsidP="008E4CD1">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Con</w:t>
            </w:r>
          </w:p>
        </w:tc>
        <w:tc>
          <w:tcPr>
            <w:tcW w:w="1257" w:type="dxa"/>
          </w:tcPr>
          <w:p w14:paraId="24DA155B" w14:textId="38D4F0C6" w:rsidR="008E4CD1" w:rsidRPr="00CA6A00" w:rsidRDefault="00AF6771" w:rsidP="008E4CD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llapsed</w:t>
            </w:r>
          </w:p>
        </w:tc>
        <w:tc>
          <w:tcPr>
            <w:tcW w:w="11907" w:type="dxa"/>
          </w:tcPr>
          <w:p w14:paraId="5D7202C6" w14:textId="108C7A70" w:rsidR="008E4CD1" w:rsidRPr="00CA6A00" w:rsidRDefault="004570FB" w:rsidP="008E4CD1">
            <w:pPr>
              <w:rPr>
                <w:rFonts w:ascii="Times New Roman" w:hAnsi="Times New Roman" w:cs="Times New Roman"/>
                <w:b/>
                <w:bCs/>
                <w:color w:val="000000" w:themeColor="text1"/>
                <w:sz w:val="18"/>
                <w:szCs w:val="18"/>
              </w:rPr>
            </w:pPr>
            <w:r w:rsidRPr="00CA6A00">
              <w:rPr>
                <w:rFonts w:ascii="Times New Roman" w:hAnsi="Times New Roman" w:cs="Times New Roman"/>
                <w:b/>
                <w:bCs/>
                <w:noProof/>
                <w:color w:val="000000" w:themeColor="text1"/>
                <w:sz w:val="18"/>
                <w:szCs w:val="18"/>
              </w:rPr>
              <w:drawing>
                <wp:inline distT="0" distB="0" distL="0" distR="0" wp14:anchorId="7841DF9E" wp14:editId="5FD2F8AE">
                  <wp:extent cx="7423785" cy="1819275"/>
                  <wp:effectExtent l="0" t="0" r="5715" b="9525"/>
                  <wp:docPr id="6902984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0298494" name=""/>
                          <pic:cNvPicPr/>
                        </pic:nvPicPr>
                        <pic:blipFill>
                          <a:blip r:embed="rId27"/>
                          <a:stretch>
                            <a:fillRect/>
                          </a:stretch>
                        </pic:blipFill>
                        <pic:spPr>
                          <a:xfrm>
                            <a:off x="0" y="0"/>
                            <a:ext cx="7423785" cy="1819275"/>
                          </a:xfrm>
                          <a:prstGeom prst="rect">
                            <a:avLst/>
                          </a:prstGeom>
                        </pic:spPr>
                      </pic:pic>
                    </a:graphicData>
                  </a:graphic>
                </wp:inline>
              </w:drawing>
            </w:r>
          </w:p>
        </w:tc>
      </w:tr>
      <w:tr w:rsidR="00CA6A00" w:rsidRPr="00CA6A00" w14:paraId="4CB56BFF" w14:textId="77777777" w:rsidTr="0021660C">
        <w:trPr>
          <w:trHeight w:val="2775"/>
        </w:trPr>
        <w:tc>
          <w:tcPr>
            <w:tcW w:w="1430" w:type="dxa"/>
          </w:tcPr>
          <w:p w14:paraId="56FCADFE" w14:textId="77777777" w:rsidR="00AF6771" w:rsidRPr="00CA6A00" w:rsidRDefault="00AF6771" w:rsidP="00AF6771">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Subjective cognition</w:t>
            </w:r>
          </w:p>
          <w:p w14:paraId="5189180A" w14:textId="36ABD219" w:rsidR="008E4CD1" w:rsidRPr="00CA6A00" w:rsidRDefault="00AF6771" w:rsidP="00AF6771">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performance)</w:t>
            </w:r>
          </w:p>
        </w:tc>
        <w:tc>
          <w:tcPr>
            <w:tcW w:w="710" w:type="dxa"/>
          </w:tcPr>
          <w:p w14:paraId="136C17C5" w14:textId="77777777" w:rsidR="008E4CD1" w:rsidRPr="00CA6A00" w:rsidRDefault="008E4CD1" w:rsidP="008E4CD1">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Con</w:t>
            </w:r>
          </w:p>
        </w:tc>
        <w:tc>
          <w:tcPr>
            <w:tcW w:w="1257" w:type="dxa"/>
          </w:tcPr>
          <w:p w14:paraId="34D895C4" w14:textId="6176C72F" w:rsidR="008E4CD1" w:rsidRPr="00CA6A00" w:rsidRDefault="00AF6771" w:rsidP="008E4CD1">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6 months</w:t>
            </w:r>
          </w:p>
        </w:tc>
        <w:tc>
          <w:tcPr>
            <w:tcW w:w="11907" w:type="dxa"/>
          </w:tcPr>
          <w:p w14:paraId="73F658B1" w14:textId="14B076BC" w:rsidR="008E4CD1" w:rsidRPr="00CA6A00" w:rsidRDefault="0021660C" w:rsidP="008E4CD1">
            <w:pPr>
              <w:rPr>
                <w:rFonts w:ascii="Times New Roman" w:hAnsi="Times New Roman" w:cs="Times New Roman"/>
                <w:b/>
                <w:bCs/>
                <w:color w:val="000000" w:themeColor="text1"/>
                <w:sz w:val="18"/>
                <w:szCs w:val="18"/>
              </w:rPr>
            </w:pPr>
            <w:r w:rsidRPr="00CA6A00">
              <w:rPr>
                <w:rFonts w:ascii="Times New Roman" w:hAnsi="Times New Roman" w:cs="Times New Roman"/>
                <w:b/>
                <w:bCs/>
                <w:noProof/>
                <w:color w:val="000000" w:themeColor="text1"/>
                <w:sz w:val="18"/>
                <w:szCs w:val="18"/>
              </w:rPr>
              <w:drawing>
                <wp:inline distT="0" distB="0" distL="0" distR="0" wp14:anchorId="50C7C890" wp14:editId="36ECADBB">
                  <wp:extent cx="7423785" cy="1638300"/>
                  <wp:effectExtent l="0" t="0" r="5715" b="0"/>
                  <wp:docPr id="4011217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1121727" name=""/>
                          <pic:cNvPicPr/>
                        </pic:nvPicPr>
                        <pic:blipFill>
                          <a:blip r:embed="rId28"/>
                          <a:stretch>
                            <a:fillRect/>
                          </a:stretch>
                        </pic:blipFill>
                        <pic:spPr>
                          <a:xfrm>
                            <a:off x="0" y="0"/>
                            <a:ext cx="7423785" cy="1638300"/>
                          </a:xfrm>
                          <a:prstGeom prst="rect">
                            <a:avLst/>
                          </a:prstGeom>
                        </pic:spPr>
                      </pic:pic>
                    </a:graphicData>
                  </a:graphic>
                </wp:inline>
              </w:drawing>
            </w:r>
          </w:p>
        </w:tc>
      </w:tr>
      <w:tr w:rsidR="00CA6A00" w:rsidRPr="00CA6A00" w14:paraId="1B35C03B" w14:textId="77777777" w:rsidTr="00C62B08">
        <w:tc>
          <w:tcPr>
            <w:tcW w:w="1430" w:type="dxa"/>
            <w:vMerge w:val="restart"/>
          </w:tcPr>
          <w:p w14:paraId="6454CCB1" w14:textId="335C803F" w:rsidR="008E4CD1" w:rsidRPr="00CA6A00" w:rsidRDefault="00DF23CB" w:rsidP="008E4CD1">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lastRenderedPageBreak/>
              <w:t>Functional change</w:t>
            </w:r>
          </w:p>
        </w:tc>
        <w:tc>
          <w:tcPr>
            <w:tcW w:w="710" w:type="dxa"/>
            <w:vMerge w:val="restart"/>
          </w:tcPr>
          <w:p w14:paraId="243D84FC" w14:textId="77777777" w:rsidR="008E4CD1" w:rsidRPr="00CA6A00" w:rsidRDefault="008E4CD1" w:rsidP="008E4CD1">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Cat</w:t>
            </w:r>
          </w:p>
        </w:tc>
        <w:tc>
          <w:tcPr>
            <w:tcW w:w="1257" w:type="dxa"/>
          </w:tcPr>
          <w:p w14:paraId="6723737D" w14:textId="77777777" w:rsidR="008E4CD1" w:rsidRPr="00CA6A00" w:rsidRDefault="008E4CD1" w:rsidP="008E4CD1">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Collapsed</w:t>
            </w:r>
          </w:p>
        </w:tc>
        <w:tc>
          <w:tcPr>
            <w:tcW w:w="11907" w:type="dxa"/>
          </w:tcPr>
          <w:p w14:paraId="5612683D" w14:textId="07EFE1CE" w:rsidR="008E4CD1" w:rsidRPr="00CA6A00" w:rsidRDefault="00456F32" w:rsidP="008E4CD1">
            <w:pPr>
              <w:rPr>
                <w:rFonts w:ascii="Times New Roman" w:hAnsi="Times New Roman" w:cs="Times New Roman"/>
                <w:b/>
                <w:bCs/>
                <w:color w:val="000000" w:themeColor="text1"/>
                <w:sz w:val="18"/>
                <w:szCs w:val="18"/>
              </w:rPr>
            </w:pPr>
            <w:r w:rsidRPr="00CA6A00">
              <w:rPr>
                <w:rFonts w:ascii="Times New Roman" w:hAnsi="Times New Roman" w:cs="Times New Roman"/>
                <w:b/>
                <w:bCs/>
                <w:noProof/>
                <w:color w:val="000000" w:themeColor="text1"/>
                <w:sz w:val="18"/>
                <w:szCs w:val="18"/>
              </w:rPr>
              <w:drawing>
                <wp:inline distT="0" distB="0" distL="0" distR="0" wp14:anchorId="18B64786" wp14:editId="23E28F30">
                  <wp:extent cx="7423785" cy="3295650"/>
                  <wp:effectExtent l="0" t="0" r="5715" b="0"/>
                  <wp:docPr id="14937590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759084" name=""/>
                          <pic:cNvPicPr/>
                        </pic:nvPicPr>
                        <pic:blipFill>
                          <a:blip r:embed="rId29"/>
                          <a:stretch>
                            <a:fillRect/>
                          </a:stretch>
                        </pic:blipFill>
                        <pic:spPr>
                          <a:xfrm>
                            <a:off x="0" y="0"/>
                            <a:ext cx="7423785" cy="3295650"/>
                          </a:xfrm>
                          <a:prstGeom prst="rect">
                            <a:avLst/>
                          </a:prstGeom>
                        </pic:spPr>
                      </pic:pic>
                    </a:graphicData>
                  </a:graphic>
                </wp:inline>
              </w:drawing>
            </w:r>
          </w:p>
        </w:tc>
      </w:tr>
      <w:tr w:rsidR="00CA6A00" w:rsidRPr="00CA6A00" w14:paraId="58CD0314" w14:textId="77777777" w:rsidTr="00C62B08">
        <w:tc>
          <w:tcPr>
            <w:tcW w:w="1430" w:type="dxa"/>
            <w:vMerge/>
          </w:tcPr>
          <w:p w14:paraId="781C69A0" w14:textId="77777777" w:rsidR="008E4CD1" w:rsidRPr="00CA6A00" w:rsidRDefault="008E4CD1" w:rsidP="008E4CD1">
            <w:pPr>
              <w:rPr>
                <w:rFonts w:ascii="Times New Roman" w:hAnsi="Times New Roman" w:cs="Times New Roman"/>
                <w:b/>
                <w:bCs/>
                <w:color w:val="000000" w:themeColor="text1"/>
                <w:sz w:val="18"/>
                <w:szCs w:val="18"/>
              </w:rPr>
            </w:pPr>
          </w:p>
        </w:tc>
        <w:tc>
          <w:tcPr>
            <w:tcW w:w="710" w:type="dxa"/>
            <w:vMerge/>
          </w:tcPr>
          <w:p w14:paraId="750D294A" w14:textId="77777777" w:rsidR="008E4CD1" w:rsidRPr="00CA6A00" w:rsidRDefault="008E4CD1" w:rsidP="008E4CD1">
            <w:pPr>
              <w:rPr>
                <w:rFonts w:ascii="Times New Roman" w:hAnsi="Times New Roman" w:cs="Times New Roman"/>
                <w:b/>
                <w:bCs/>
                <w:color w:val="000000" w:themeColor="text1"/>
                <w:sz w:val="18"/>
                <w:szCs w:val="18"/>
              </w:rPr>
            </w:pPr>
          </w:p>
        </w:tc>
        <w:tc>
          <w:tcPr>
            <w:tcW w:w="1257" w:type="dxa"/>
          </w:tcPr>
          <w:p w14:paraId="14F5F9FD" w14:textId="77777777" w:rsidR="008E4CD1" w:rsidRPr="00CA6A00" w:rsidRDefault="008E4CD1" w:rsidP="008E4CD1">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6 months</w:t>
            </w:r>
          </w:p>
        </w:tc>
        <w:tc>
          <w:tcPr>
            <w:tcW w:w="11907" w:type="dxa"/>
          </w:tcPr>
          <w:p w14:paraId="3B842D5C" w14:textId="4B7AA492" w:rsidR="008E4CD1" w:rsidRPr="00CA6A00" w:rsidRDefault="003D2DE8" w:rsidP="008E4CD1">
            <w:pPr>
              <w:rPr>
                <w:rFonts w:ascii="Times New Roman" w:hAnsi="Times New Roman" w:cs="Times New Roman"/>
                <w:b/>
                <w:bCs/>
                <w:color w:val="000000" w:themeColor="text1"/>
                <w:sz w:val="18"/>
                <w:szCs w:val="18"/>
              </w:rPr>
            </w:pPr>
            <w:r w:rsidRPr="00CA6A00">
              <w:rPr>
                <w:rFonts w:ascii="Times New Roman" w:hAnsi="Times New Roman" w:cs="Times New Roman"/>
                <w:b/>
                <w:bCs/>
                <w:noProof/>
                <w:color w:val="000000" w:themeColor="text1"/>
                <w:sz w:val="18"/>
                <w:szCs w:val="18"/>
              </w:rPr>
              <w:drawing>
                <wp:inline distT="0" distB="0" distL="0" distR="0" wp14:anchorId="3B084643" wp14:editId="477C4E48">
                  <wp:extent cx="7423785" cy="2759710"/>
                  <wp:effectExtent l="0" t="0" r="5715" b="2540"/>
                  <wp:docPr id="12220671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2067145" name=""/>
                          <pic:cNvPicPr/>
                        </pic:nvPicPr>
                        <pic:blipFill>
                          <a:blip r:embed="rId30"/>
                          <a:stretch>
                            <a:fillRect/>
                          </a:stretch>
                        </pic:blipFill>
                        <pic:spPr>
                          <a:xfrm>
                            <a:off x="0" y="0"/>
                            <a:ext cx="7423785" cy="2759710"/>
                          </a:xfrm>
                          <a:prstGeom prst="rect">
                            <a:avLst/>
                          </a:prstGeom>
                        </pic:spPr>
                      </pic:pic>
                    </a:graphicData>
                  </a:graphic>
                </wp:inline>
              </w:drawing>
            </w:r>
          </w:p>
        </w:tc>
      </w:tr>
      <w:tr w:rsidR="00CA6A00" w:rsidRPr="00CA6A00" w14:paraId="51467BAB" w14:textId="77777777" w:rsidTr="00C62B08">
        <w:tc>
          <w:tcPr>
            <w:tcW w:w="1430" w:type="dxa"/>
            <w:vMerge/>
          </w:tcPr>
          <w:p w14:paraId="4BFBFC3E" w14:textId="77777777" w:rsidR="008E4CD1" w:rsidRPr="00CA6A00" w:rsidRDefault="008E4CD1" w:rsidP="008E4CD1">
            <w:pPr>
              <w:rPr>
                <w:rFonts w:ascii="Times New Roman" w:hAnsi="Times New Roman" w:cs="Times New Roman"/>
                <w:b/>
                <w:bCs/>
                <w:color w:val="000000" w:themeColor="text1"/>
                <w:sz w:val="18"/>
                <w:szCs w:val="18"/>
              </w:rPr>
            </w:pPr>
          </w:p>
        </w:tc>
        <w:tc>
          <w:tcPr>
            <w:tcW w:w="710" w:type="dxa"/>
            <w:vMerge/>
          </w:tcPr>
          <w:p w14:paraId="1D08B888" w14:textId="77777777" w:rsidR="008E4CD1" w:rsidRPr="00CA6A00" w:rsidRDefault="008E4CD1" w:rsidP="008E4CD1">
            <w:pPr>
              <w:rPr>
                <w:rFonts w:ascii="Times New Roman" w:hAnsi="Times New Roman" w:cs="Times New Roman"/>
                <w:b/>
                <w:bCs/>
                <w:color w:val="000000" w:themeColor="text1"/>
                <w:sz w:val="18"/>
                <w:szCs w:val="18"/>
              </w:rPr>
            </w:pPr>
          </w:p>
        </w:tc>
        <w:tc>
          <w:tcPr>
            <w:tcW w:w="1257" w:type="dxa"/>
          </w:tcPr>
          <w:p w14:paraId="729C035C" w14:textId="03E30D8F" w:rsidR="008E4CD1" w:rsidRPr="00CA6A00" w:rsidRDefault="00C17FB4" w:rsidP="008E4CD1">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t;</w:t>
            </w:r>
            <w:r w:rsidR="008E4CD1" w:rsidRPr="00CA6A00">
              <w:rPr>
                <w:rFonts w:ascii="Times New Roman" w:hAnsi="Times New Roman" w:cs="Times New Roman"/>
                <w:color w:val="000000" w:themeColor="text1"/>
                <w:sz w:val="18"/>
                <w:szCs w:val="18"/>
              </w:rPr>
              <w:t xml:space="preserve">6-12 months </w:t>
            </w:r>
          </w:p>
        </w:tc>
        <w:tc>
          <w:tcPr>
            <w:tcW w:w="11907" w:type="dxa"/>
          </w:tcPr>
          <w:p w14:paraId="6639C4F9" w14:textId="2DCC1625" w:rsidR="008E4CD1" w:rsidRPr="00CA6A00" w:rsidRDefault="00F11513" w:rsidP="008E4CD1">
            <w:pPr>
              <w:rPr>
                <w:rFonts w:ascii="Times New Roman" w:hAnsi="Times New Roman" w:cs="Times New Roman"/>
                <w:b/>
                <w:bCs/>
                <w:color w:val="000000" w:themeColor="text1"/>
                <w:sz w:val="18"/>
                <w:szCs w:val="18"/>
              </w:rPr>
            </w:pPr>
            <w:r w:rsidRPr="00CA6A00">
              <w:rPr>
                <w:rFonts w:ascii="Times New Roman" w:hAnsi="Times New Roman" w:cs="Times New Roman"/>
                <w:b/>
                <w:bCs/>
                <w:noProof/>
                <w:color w:val="000000" w:themeColor="text1"/>
                <w:sz w:val="18"/>
                <w:szCs w:val="18"/>
              </w:rPr>
              <w:drawing>
                <wp:inline distT="0" distB="0" distL="0" distR="0" wp14:anchorId="097A592B" wp14:editId="35BB844A">
                  <wp:extent cx="7423785" cy="1503045"/>
                  <wp:effectExtent l="0" t="0" r="5715" b="1905"/>
                  <wp:docPr id="9655357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5535764" name=""/>
                          <pic:cNvPicPr/>
                        </pic:nvPicPr>
                        <pic:blipFill>
                          <a:blip r:embed="rId31"/>
                          <a:stretch>
                            <a:fillRect/>
                          </a:stretch>
                        </pic:blipFill>
                        <pic:spPr>
                          <a:xfrm>
                            <a:off x="0" y="0"/>
                            <a:ext cx="7423785" cy="1503045"/>
                          </a:xfrm>
                          <a:prstGeom prst="rect">
                            <a:avLst/>
                          </a:prstGeom>
                        </pic:spPr>
                      </pic:pic>
                    </a:graphicData>
                  </a:graphic>
                </wp:inline>
              </w:drawing>
            </w:r>
          </w:p>
        </w:tc>
      </w:tr>
      <w:tr w:rsidR="00CA6A00" w:rsidRPr="00CA6A00" w14:paraId="08FF84B1" w14:textId="77777777" w:rsidTr="00C62B08">
        <w:tc>
          <w:tcPr>
            <w:tcW w:w="1430" w:type="dxa"/>
            <w:vMerge/>
          </w:tcPr>
          <w:p w14:paraId="18032897" w14:textId="77777777" w:rsidR="008E4CD1" w:rsidRPr="00CA6A00" w:rsidRDefault="008E4CD1" w:rsidP="008E4CD1">
            <w:pPr>
              <w:rPr>
                <w:rFonts w:ascii="Times New Roman" w:hAnsi="Times New Roman" w:cs="Times New Roman"/>
                <w:b/>
                <w:bCs/>
                <w:color w:val="000000" w:themeColor="text1"/>
                <w:sz w:val="18"/>
                <w:szCs w:val="18"/>
              </w:rPr>
            </w:pPr>
          </w:p>
        </w:tc>
        <w:tc>
          <w:tcPr>
            <w:tcW w:w="710" w:type="dxa"/>
            <w:vMerge/>
          </w:tcPr>
          <w:p w14:paraId="4C38D7AF" w14:textId="77777777" w:rsidR="008E4CD1" w:rsidRPr="00CA6A00" w:rsidRDefault="008E4CD1" w:rsidP="008E4CD1">
            <w:pPr>
              <w:rPr>
                <w:rFonts w:ascii="Times New Roman" w:hAnsi="Times New Roman" w:cs="Times New Roman"/>
                <w:b/>
                <w:bCs/>
                <w:color w:val="000000" w:themeColor="text1"/>
                <w:sz w:val="18"/>
                <w:szCs w:val="18"/>
              </w:rPr>
            </w:pPr>
          </w:p>
        </w:tc>
        <w:tc>
          <w:tcPr>
            <w:tcW w:w="1257" w:type="dxa"/>
          </w:tcPr>
          <w:p w14:paraId="3BB74292" w14:textId="77777777" w:rsidR="008E4CD1" w:rsidRPr="00CA6A00" w:rsidRDefault="008E4CD1" w:rsidP="008E4CD1">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t;12 months</w:t>
            </w:r>
          </w:p>
        </w:tc>
        <w:tc>
          <w:tcPr>
            <w:tcW w:w="11907" w:type="dxa"/>
          </w:tcPr>
          <w:p w14:paraId="0081A765" w14:textId="39E8762B" w:rsidR="008E4CD1" w:rsidRPr="00CA6A00" w:rsidRDefault="00A5114F" w:rsidP="008E4CD1">
            <w:pPr>
              <w:rPr>
                <w:rFonts w:ascii="Times New Roman" w:hAnsi="Times New Roman" w:cs="Times New Roman"/>
                <w:b/>
                <w:bCs/>
                <w:color w:val="000000" w:themeColor="text1"/>
                <w:sz w:val="18"/>
                <w:szCs w:val="18"/>
              </w:rPr>
            </w:pPr>
            <w:r w:rsidRPr="00CA6A00">
              <w:rPr>
                <w:rFonts w:ascii="Times New Roman" w:hAnsi="Times New Roman" w:cs="Times New Roman"/>
                <w:b/>
                <w:bCs/>
                <w:noProof/>
                <w:color w:val="000000" w:themeColor="text1"/>
                <w:sz w:val="18"/>
                <w:szCs w:val="18"/>
              </w:rPr>
              <w:drawing>
                <wp:inline distT="0" distB="0" distL="0" distR="0" wp14:anchorId="260A3261" wp14:editId="703B7626">
                  <wp:extent cx="7423785" cy="1176020"/>
                  <wp:effectExtent l="0" t="0" r="5715" b="5080"/>
                  <wp:docPr id="9059058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5905855" name=""/>
                          <pic:cNvPicPr/>
                        </pic:nvPicPr>
                        <pic:blipFill>
                          <a:blip r:embed="rId32"/>
                          <a:stretch>
                            <a:fillRect/>
                          </a:stretch>
                        </pic:blipFill>
                        <pic:spPr>
                          <a:xfrm>
                            <a:off x="0" y="0"/>
                            <a:ext cx="7423785" cy="1176020"/>
                          </a:xfrm>
                          <a:prstGeom prst="rect">
                            <a:avLst/>
                          </a:prstGeom>
                        </pic:spPr>
                      </pic:pic>
                    </a:graphicData>
                  </a:graphic>
                </wp:inline>
              </w:drawing>
            </w:r>
          </w:p>
        </w:tc>
      </w:tr>
      <w:tr w:rsidR="00CA6A00" w:rsidRPr="00CA6A00" w14:paraId="58E70856" w14:textId="77777777" w:rsidTr="00C62B08">
        <w:tc>
          <w:tcPr>
            <w:tcW w:w="1430" w:type="dxa"/>
          </w:tcPr>
          <w:p w14:paraId="4D923A37" w14:textId="631821E2" w:rsidR="008E4CD1" w:rsidRPr="00CA6A00" w:rsidRDefault="008E4CD1" w:rsidP="008E4CD1">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 xml:space="preserve">Functional </w:t>
            </w:r>
            <w:r w:rsidR="00643530" w:rsidRPr="00CA6A00">
              <w:rPr>
                <w:rFonts w:ascii="Times New Roman" w:hAnsi="Times New Roman" w:cs="Times New Roman"/>
                <w:b/>
                <w:bCs/>
                <w:color w:val="000000" w:themeColor="text1"/>
                <w:sz w:val="18"/>
                <w:szCs w:val="18"/>
              </w:rPr>
              <w:t>change</w:t>
            </w:r>
            <w:r w:rsidRPr="00CA6A00">
              <w:rPr>
                <w:rFonts w:ascii="Times New Roman" w:hAnsi="Times New Roman" w:cs="Times New Roman"/>
                <w:b/>
                <w:bCs/>
                <w:color w:val="000000" w:themeColor="text1"/>
                <w:sz w:val="18"/>
                <w:szCs w:val="18"/>
              </w:rPr>
              <w:t xml:space="preserve"> </w:t>
            </w:r>
          </w:p>
        </w:tc>
        <w:tc>
          <w:tcPr>
            <w:tcW w:w="710" w:type="dxa"/>
          </w:tcPr>
          <w:p w14:paraId="7DD032FF" w14:textId="30A9A64D" w:rsidR="008E4CD1" w:rsidRPr="00CA6A00" w:rsidRDefault="00643530" w:rsidP="008E4CD1">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Con</w:t>
            </w:r>
          </w:p>
        </w:tc>
        <w:tc>
          <w:tcPr>
            <w:tcW w:w="1257" w:type="dxa"/>
          </w:tcPr>
          <w:p w14:paraId="37414F15" w14:textId="77777777" w:rsidR="008E4CD1" w:rsidRPr="00CA6A00" w:rsidRDefault="008E4CD1" w:rsidP="008E4CD1">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Collapsed</w:t>
            </w:r>
          </w:p>
        </w:tc>
        <w:tc>
          <w:tcPr>
            <w:tcW w:w="11907" w:type="dxa"/>
          </w:tcPr>
          <w:p w14:paraId="5F83A893" w14:textId="732348C1" w:rsidR="008E4CD1" w:rsidRPr="00CA6A00" w:rsidRDefault="007654B3" w:rsidP="008E4CD1">
            <w:pPr>
              <w:rPr>
                <w:rFonts w:ascii="Times New Roman" w:hAnsi="Times New Roman" w:cs="Times New Roman"/>
                <w:b/>
                <w:bCs/>
                <w:color w:val="000000" w:themeColor="text1"/>
                <w:sz w:val="18"/>
                <w:szCs w:val="18"/>
              </w:rPr>
            </w:pPr>
            <w:r w:rsidRPr="00CA6A00">
              <w:rPr>
                <w:rFonts w:ascii="Times New Roman" w:hAnsi="Times New Roman" w:cs="Times New Roman"/>
                <w:b/>
                <w:bCs/>
                <w:noProof/>
                <w:color w:val="000000" w:themeColor="text1"/>
                <w:sz w:val="18"/>
                <w:szCs w:val="18"/>
              </w:rPr>
              <w:drawing>
                <wp:inline distT="0" distB="0" distL="0" distR="0" wp14:anchorId="2BAB18D0" wp14:editId="5DE3B169">
                  <wp:extent cx="7423785" cy="1840230"/>
                  <wp:effectExtent l="0" t="0" r="5715" b="7620"/>
                  <wp:docPr id="477142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7142219" name=""/>
                          <pic:cNvPicPr/>
                        </pic:nvPicPr>
                        <pic:blipFill>
                          <a:blip r:embed="rId33"/>
                          <a:stretch>
                            <a:fillRect/>
                          </a:stretch>
                        </pic:blipFill>
                        <pic:spPr>
                          <a:xfrm>
                            <a:off x="0" y="0"/>
                            <a:ext cx="7423785" cy="1840230"/>
                          </a:xfrm>
                          <a:prstGeom prst="rect">
                            <a:avLst/>
                          </a:prstGeom>
                        </pic:spPr>
                      </pic:pic>
                    </a:graphicData>
                  </a:graphic>
                </wp:inline>
              </w:drawing>
            </w:r>
          </w:p>
        </w:tc>
      </w:tr>
      <w:tr w:rsidR="00CA6A00" w:rsidRPr="00CA6A00" w14:paraId="6255E1B9" w14:textId="77777777" w:rsidTr="00C62B08">
        <w:tc>
          <w:tcPr>
            <w:tcW w:w="1430" w:type="dxa"/>
          </w:tcPr>
          <w:p w14:paraId="3237AB87" w14:textId="77777777" w:rsidR="008E4CD1" w:rsidRPr="00CA6A00" w:rsidRDefault="008E4CD1" w:rsidP="008E4CD1">
            <w:pPr>
              <w:rPr>
                <w:rFonts w:ascii="Times New Roman" w:hAnsi="Times New Roman" w:cs="Times New Roman"/>
                <w:b/>
                <w:bCs/>
                <w:color w:val="000000" w:themeColor="text1"/>
                <w:sz w:val="18"/>
                <w:szCs w:val="18"/>
              </w:rPr>
            </w:pPr>
          </w:p>
        </w:tc>
        <w:tc>
          <w:tcPr>
            <w:tcW w:w="710" w:type="dxa"/>
          </w:tcPr>
          <w:p w14:paraId="1CBC1D2E" w14:textId="77777777" w:rsidR="008E4CD1" w:rsidRPr="00CA6A00" w:rsidRDefault="008E4CD1" w:rsidP="008E4CD1">
            <w:pPr>
              <w:rPr>
                <w:rFonts w:ascii="Times New Roman" w:hAnsi="Times New Roman" w:cs="Times New Roman"/>
                <w:b/>
                <w:bCs/>
                <w:color w:val="000000" w:themeColor="text1"/>
                <w:sz w:val="18"/>
                <w:szCs w:val="18"/>
              </w:rPr>
            </w:pPr>
          </w:p>
        </w:tc>
        <w:tc>
          <w:tcPr>
            <w:tcW w:w="1257" w:type="dxa"/>
          </w:tcPr>
          <w:p w14:paraId="77B83DF5" w14:textId="77777777" w:rsidR="008E4CD1" w:rsidRPr="00CA6A00" w:rsidRDefault="008E4CD1" w:rsidP="008E4CD1">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6 months</w:t>
            </w:r>
          </w:p>
        </w:tc>
        <w:tc>
          <w:tcPr>
            <w:tcW w:w="11907" w:type="dxa"/>
          </w:tcPr>
          <w:p w14:paraId="722DCE72" w14:textId="53E75086" w:rsidR="008E4CD1" w:rsidRPr="00CA6A00" w:rsidRDefault="00B9457C" w:rsidP="008E4CD1">
            <w:pPr>
              <w:rPr>
                <w:rFonts w:ascii="Times New Roman" w:hAnsi="Times New Roman" w:cs="Times New Roman"/>
                <w:b/>
                <w:bCs/>
                <w:color w:val="000000" w:themeColor="text1"/>
                <w:sz w:val="18"/>
                <w:szCs w:val="18"/>
              </w:rPr>
            </w:pPr>
            <w:r w:rsidRPr="00CA6A00">
              <w:rPr>
                <w:rFonts w:ascii="Times New Roman" w:hAnsi="Times New Roman" w:cs="Times New Roman"/>
                <w:b/>
                <w:bCs/>
                <w:noProof/>
                <w:color w:val="000000" w:themeColor="text1"/>
                <w:sz w:val="18"/>
                <w:szCs w:val="18"/>
              </w:rPr>
              <w:drawing>
                <wp:inline distT="0" distB="0" distL="0" distR="0" wp14:anchorId="6C090BA1" wp14:editId="32100F5B">
                  <wp:extent cx="7423785" cy="1556385"/>
                  <wp:effectExtent l="0" t="0" r="5715" b="5715"/>
                  <wp:docPr id="15838546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3854682" name=""/>
                          <pic:cNvPicPr/>
                        </pic:nvPicPr>
                        <pic:blipFill>
                          <a:blip r:embed="rId34"/>
                          <a:stretch>
                            <a:fillRect/>
                          </a:stretch>
                        </pic:blipFill>
                        <pic:spPr>
                          <a:xfrm>
                            <a:off x="0" y="0"/>
                            <a:ext cx="7423785" cy="1556385"/>
                          </a:xfrm>
                          <a:prstGeom prst="rect">
                            <a:avLst/>
                          </a:prstGeom>
                        </pic:spPr>
                      </pic:pic>
                    </a:graphicData>
                  </a:graphic>
                </wp:inline>
              </w:drawing>
            </w:r>
          </w:p>
        </w:tc>
      </w:tr>
      <w:tr w:rsidR="00CA6A00" w:rsidRPr="00CA6A00" w14:paraId="041AE0AB" w14:textId="77777777" w:rsidTr="00802567">
        <w:trPr>
          <w:trHeight w:val="1983"/>
        </w:trPr>
        <w:tc>
          <w:tcPr>
            <w:tcW w:w="1430" w:type="dxa"/>
          </w:tcPr>
          <w:p w14:paraId="26B70316" w14:textId="77777777" w:rsidR="008E4CD1" w:rsidRPr="00CA6A00" w:rsidRDefault="008E4CD1" w:rsidP="008E4CD1">
            <w:pPr>
              <w:rPr>
                <w:rFonts w:ascii="Times New Roman" w:hAnsi="Times New Roman" w:cs="Times New Roman"/>
                <w:b/>
                <w:bCs/>
                <w:color w:val="000000" w:themeColor="text1"/>
                <w:sz w:val="18"/>
                <w:szCs w:val="18"/>
              </w:rPr>
            </w:pPr>
          </w:p>
        </w:tc>
        <w:tc>
          <w:tcPr>
            <w:tcW w:w="710" w:type="dxa"/>
          </w:tcPr>
          <w:p w14:paraId="55FE29F3" w14:textId="77777777" w:rsidR="008E4CD1" w:rsidRPr="00CA6A00" w:rsidRDefault="008E4CD1" w:rsidP="008E4CD1">
            <w:pPr>
              <w:rPr>
                <w:rFonts w:ascii="Times New Roman" w:hAnsi="Times New Roman" w:cs="Times New Roman"/>
                <w:b/>
                <w:bCs/>
                <w:color w:val="000000" w:themeColor="text1"/>
                <w:sz w:val="18"/>
                <w:szCs w:val="18"/>
              </w:rPr>
            </w:pPr>
          </w:p>
        </w:tc>
        <w:tc>
          <w:tcPr>
            <w:tcW w:w="1257" w:type="dxa"/>
          </w:tcPr>
          <w:p w14:paraId="129C29A5" w14:textId="77777777" w:rsidR="008E4CD1" w:rsidRPr="00CA6A00" w:rsidRDefault="008E4CD1" w:rsidP="008E4CD1">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t;12 months</w:t>
            </w:r>
          </w:p>
        </w:tc>
        <w:tc>
          <w:tcPr>
            <w:tcW w:w="11907" w:type="dxa"/>
          </w:tcPr>
          <w:p w14:paraId="0BF654AB" w14:textId="54BBD7E4" w:rsidR="008E4CD1" w:rsidRPr="00CA6A00" w:rsidRDefault="003674B3" w:rsidP="008E4CD1">
            <w:pPr>
              <w:rPr>
                <w:rFonts w:ascii="Times New Roman" w:hAnsi="Times New Roman" w:cs="Times New Roman"/>
                <w:b/>
                <w:bCs/>
                <w:color w:val="000000" w:themeColor="text1"/>
                <w:sz w:val="18"/>
                <w:szCs w:val="18"/>
              </w:rPr>
            </w:pPr>
            <w:r w:rsidRPr="00CA6A00">
              <w:rPr>
                <w:rFonts w:ascii="Times New Roman" w:hAnsi="Times New Roman" w:cs="Times New Roman"/>
                <w:b/>
                <w:bCs/>
                <w:noProof/>
                <w:color w:val="000000" w:themeColor="text1"/>
                <w:sz w:val="18"/>
                <w:szCs w:val="18"/>
              </w:rPr>
              <w:drawing>
                <wp:inline distT="0" distB="0" distL="0" distR="0" wp14:anchorId="45563360" wp14:editId="0400E56D">
                  <wp:extent cx="7423785" cy="942975"/>
                  <wp:effectExtent l="0" t="0" r="5715" b="9525"/>
                  <wp:docPr id="12023433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2343314" name=""/>
                          <pic:cNvPicPr/>
                        </pic:nvPicPr>
                        <pic:blipFill>
                          <a:blip r:embed="rId35"/>
                          <a:stretch>
                            <a:fillRect/>
                          </a:stretch>
                        </pic:blipFill>
                        <pic:spPr>
                          <a:xfrm>
                            <a:off x="0" y="0"/>
                            <a:ext cx="7423785" cy="942975"/>
                          </a:xfrm>
                          <a:prstGeom prst="rect">
                            <a:avLst/>
                          </a:prstGeom>
                        </pic:spPr>
                      </pic:pic>
                    </a:graphicData>
                  </a:graphic>
                </wp:inline>
              </w:drawing>
            </w:r>
          </w:p>
        </w:tc>
      </w:tr>
      <w:tr w:rsidR="00CA6A00" w:rsidRPr="00CA6A00" w14:paraId="7BDD8953" w14:textId="77777777" w:rsidTr="00C62B08">
        <w:tc>
          <w:tcPr>
            <w:tcW w:w="1430" w:type="dxa"/>
            <w:vMerge w:val="restart"/>
          </w:tcPr>
          <w:p w14:paraId="1629AA9C" w14:textId="566CF4E1" w:rsidR="002D71F5" w:rsidRPr="00CA6A00" w:rsidRDefault="002D71F5" w:rsidP="008E4CD1">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 xml:space="preserve">Functional performance </w:t>
            </w:r>
          </w:p>
        </w:tc>
        <w:tc>
          <w:tcPr>
            <w:tcW w:w="710" w:type="dxa"/>
            <w:vMerge w:val="restart"/>
          </w:tcPr>
          <w:p w14:paraId="5782D5C6" w14:textId="2DBB1198" w:rsidR="002D71F5" w:rsidRPr="00CA6A00" w:rsidRDefault="002D71F5" w:rsidP="008E4CD1">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Cat</w:t>
            </w:r>
          </w:p>
        </w:tc>
        <w:tc>
          <w:tcPr>
            <w:tcW w:w="1257" w:type="dxa"/>
          </w:tcPr>
          <w:p w14:paraId="514FE21F" w14:textId="77777777" w:rsidR="002D71F5" w:rsidRPr="00CA6A00" w:rsidRDefault="002D71F5" w:rsidP="008E4CD1">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Collapsed</w:t>
            </w:r>
          </w:p>
        </w:tc>
        <w:tc>
          <w:tcPr>
            <w:tcW w:w="11907" w:type="dxa"/>
          </w:tcPr>
          <w:p w14:paraId="00A2AD43" w14:textId="144E2099" w:rsidR="002D71F5" w:rsidRPr="00CA6A00" w:rsidRDefault="00AD6978" w:rsidP="008E4CD1">
            <w:pPr>
              <w:rPr>
                <w:rFonts w:ascii="Times New Roman" w:hAnsi="Times New Roman" w:cs="Times New Roman"/>
                <w:b/>
                <w:bCs/>
                <w:color w:val="000000" w:themeColor="text1"/>
                <w:sz w:val="18"/>
                <w:szCs w:val="18"/>
              </w:rPr>
            </w:pPr>
            <w:r w:rsidRPr="00CA6A00">
              <w:rPr>
                <w:rFonts w:ascii="Times New Roman" w:hAnsi="Times New Roman" w:cs="Times New Roman"/>
                <w:b/>
                <w:bCs/>
                <w:noProof/>
                <w:color w:val="000000" w:themeColor="text1"/>
                <w:sz w:val="18"/>
                <w:szCs w:val="18"/>
              </w:rPr>
              <w:drawing>
                <wp:inline distT="0" distB="0" distL="0" distR="0" wp14:anchorId="144553F1" wp14:editId="1BFE0E25">
                  <wp:extent cx="7423785" cy="3608070"/>
                  <wp:effectExtent l="0" t="0" r="5715" b="0"/>
                  <wp:docPr id="21049782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4978255" name=""/>
                          <pic:cNvPicPr/>
                        </pic:nvPicPr>
                        <pic:blipFill>
                          <a:blip r:embed="rId36"/>
                          <a:stretch>
                            <a:fillRect/>
                          </a:stretch>
                        </pic:blipFill>
                        <pic:spPr>
                          <a:xfrm>
                            <a:off x="0" y="0"/>
                            <a:ext cx="7423785" cy="3608070"/>
                          </a:xfrm>
                          <a:prstGeom prst="rect">
                            <a:avLst/>
                          </a:prstGeom>
                        </pic:spPr>
                      </pic:pic>
                    </a:graphicData>
                  </a:graphic>
                </wp:inline>
              </w:drawing>
            </w:r>
          </w:p>
        </w:tc>
      </w:tr>
      <w:tr w:rsidR="00CA6A00" w:rsidRPr="00CA6A00" w14:paraId="5997AE73" w14:textId="77777777" w:rsidTr="00C62B08">
        <w:tc>
          <w:tcPr>
            <w:tcW w:w="1430" w:type="dxa"/>
            <w:vMerge/>
          </w:tcPr>
          <w:p w14:paraId="7CEA38E0" w14:textId="77777777" w:rsidR="002D71F5" w:rsidRPr="00CA6A00" w:rsidRDefault="002D71F5" w:rsidP="008E4CD1">
            <w:pPr>
              <w:rPr>
                <w:rFonts w:ascii="Times New Roman" w:hAnsi="Times New Roman" w:cs="Times New Roman"/>
                <w:b/>
                <w:bCs/>
                <w:color w:val="000000" w:themeColor="text1"/>
                <w:sz w:val="18"/>
                <w:szCs w:val="18"/>
              </w:rPr>
            </w:pPr>
          </w:p>
        </w:tc>
        <w:tc>
          <w:tcPr>
            <w:tcW w:w="710" w:type="dxa"/>
            <w:vMerge/>
          </w:tcPr>
          <w:p w14:paraId="4094DB31" w14:textId="77777777" w:rsidR="002D71F5" w:rsidRPr="00CA6A00" w:rsidRDefault="002D71F5" w:rsidP="008E4CD1">
            <w:pPr>
              <w:rPr>
                <w:rFonts w:ascii="Times New Roman" w:hAnsi="Times New Roman" w:cs="Times New Roman"/>
                <w:b/>
                <w:bCs/>
                <w:color w:val="000000" w:themeColor="text1"/>
                <w:sz w:val="18"/>
                <w:szCs w:val="18"/>
              </w:rPr>
            </w:pPr>
          </w:p>
        </w:tc>
        <w:tc>
          <w:tcPr>
            <w:tcW w:w="1257" w:type="dxa"/>
          </w:tcPr>
          <w:p w14:paraId="29A9BD58" w14:textId="77777777" w:rsidR="002D71F5" w:rsidRPr="00CA6A00" w:rsidRDefault="002D71F5" w:rsidP="008E4CD1">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6 months</w:t>
            </w:r>
          </w:p>
        </w:tc>
        <w:tc>
          <w:tcPr>
            <w:tcW w:w="11907" w:type="dxa"/>
          </w:tcPr>
          <w:p w14:paraId="6FD1AAF0" w14:textId="5BBEE7C4" w:rsidR="002D71F5" w:rsidRPr="00CA6A00" w:rsidRDefault="007670D2" w:rsidP="008E4CD1">
            <w:pPr>
              <w:rPr>
                <w:rFonts w:ascii="Times New Roman" w:hAnsi="Times New Roman" w:cs="Times New Roman"/>
                <w:b/>
                <w:bCs/>
                <w:color w:val="000000" w:themeColor="text1"/>
                <w:sz w:val="18"/>
                <w:szCs w:val="18"/>
              </w:rPr>
            </w:pPr>
            <w:r w:rsidRPr="00CA6A00">
              <w:rPr>
                <w:rFonts w:ascii="Times New Roman" w:hAnsi="Times New Roman" w:cs="Times New Roman"/>
                <w:b/>
                <w:bCs/>
                <w:noProof/>
                <w:color w:val="000000" w:themeColor="text1"/>
                <w:sz w:val="18"/>
                <w:szCs w:val="18"/>
              </w:rPr>
              <w:drawing>
                <wp:inline distT="0" distB="0" distL="0" distR="0" wp14:anchorId="45CE21A5" wp14:editId="0FED8FCF">
                  <wp:extent cx="7423785" cy="2877185"/>
                  <wp:effectExtent l="0" t="0" r="5715" b="0"/>
                  <wp:docPr id="770894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089425" name=""/>
                          <pic:cNvPicPr/>
                        </pic:nvPicPr>
                        <pic:blipFill>
                          <a:blip r:embed="rId37"/>
                          <a:stretch>
                            <a:fillRect/>
                          </a:stretch>
                        </pic:blipFill>
                        <pic:spPr>
                          <a:xfrm>
                            <a:off x="0" y="0"/>
                            <a:ext cx="7423785" cy="2877185"/>
                          </a:xfrm>
                          <a:prstGeom prst="rect">
                            <a:avLst/>
                          </a:prstGeom>
                        </pic:spPr>
                      </pic:pic>
                    </a:graphicData>
                  </a:graphic>
                </wp:inline>
              </w:drawing>
            </w:r>
          </w:p>
        </w:tc>
      </w:tr>
      <w:tr w:rsidR="00CA6A00" w:rsidRPr="00CA6A00" w14:paraId="5D3EB59C" w14:textId="77777777" w:rsidTr="00C62B08">
        <w:tc>
          <w:tcPr>
            <w:tcW w:w="1430" w:type="dxa"/>
            <w:vMerge/>
          </w:tcPr>
          <w:p w14:paraId="2B0C55F5" w14:textId="77777777" w:rsidR="002D71F5" w:rsidRPr="00CA6A00" w:rsidRDefault="002D71F5" w:rsidP="008E4CD1">
            <w:pPr>
              <w:rPr>
                <w:rFonts w:ascii="Times New Roman" w:hAnsi="Times New Roman" w:cs="Times New Roman"/>
                <w:b/>
                <w:bCs/>
                <w:color w:val="000000" w:themeColor="text1"/>
                <w:sz w:val="18"/>
                <w:szCs w:val="18"/>
              </w:rPr>
            </w:pPr>
          </w:p>
        </w:tc>
        <w:tc>
          <w:tcPr>
            <w:tcW w:w="710" w:type="dxa"/>
            <w:vMerge/>
          </w:tcPr>
          <w:p w14:paraId="134A6C3A" w14:textId="77777777" w:rsidR="002D71F5" w:rsidRPr="00CA6A00" w:rsidRDefault="002D71F5" w:rsidP="008E4CD1">
            <w:pPr>
              <w:rPr>
                <w:rFonts w:ascii="Times New Roman" w:hAnsi="Times New Roman" w:cs="Times New Roman"/>
                <w:b/>
                <w:bCs/>
                <w:color w:val="000000" w:themeColor="text1"/>
                <w:sz w:val="18"/>
                <w:szCs w:val="18"/>
              </w:rPr>
            </w:pPr>
          </w:p>
        </w:tc>
        <w:tc>
          <w:tcPr>
            <w:tcW w:w="1257" w:type="dxa"/>
          </w:tcPr>
          <w:p w14:paraId="2926A6D7" w14:textId="7CA8458C" w:rsidR="002D71F5" w:rsidRPr="00CA6A00" w:rsidRDefault="002D71F5" w:rsidP="008E4CD1">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 xml:space="preserve">&gt;6-12 months </w:t>
            </w:r>
          </w:p>
        </w:tc>
        <w:tc>
          <w:tcPr>
            <w:tcW w:w="11907" w:type="dxa"/>
          </w:tcPr>
          <w:p w14:paraId="4ADB61AB" w14:textId="5FE17F8E" w:rsidR="002D71F5" w:rsidRPr="00CA6A00" w:rsidRDefault="00773425" w:rsidP="008E4CD1">
            <w:pPr>
              <w:rPr>
                <w:rFonts w:ascii="Times New Roman" w:hAnsi="Times New Roman" w:cs="Times New Roman"/>
                <w:b/>
                <w:bCs/>
                <w:color w:val="000000" w:themeColor="text1"/>
                <w:sz w:val="18"/>
                <w:szCs w:val="18"/>
              </w:rPr>
            </w:pPr>
            <w:r w:rsidRPr="00CA6A00">
              <w:rPr>
                <w:rFonts w:ascii="Times New Roman" w:hAnsi="Times New Roman" w:cs="Times New Roman"/>
                <w:b/>
                <w:bCs/>
                <w:noProof/>
                <w:color w:val="000000" w:themeColor="text1"/>
                <w:sz w:val="18"/>
                <w:szCs w:val="18"/>
              </w:rPr>
              <w:drawing>
                <wp:inline distT="0" distB="0" distL="0" distR="0" wp14:anchorId="68E7580E" wp14:editId="0E29F964">
                  <wp:extent cx="7423785" cy="1958975"/>
                  <wp:effectExtent l="0" t="0" r="5715" b="3175"/>
                  <wp:docPr id="19523349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334908" name=""/>
                          <pic:cNvPicPr/>
                        </pic:nvPicPr>
                        <pic:blipFill>
                          <a:blip r:embed="rId38"/>
                          <a:stretch>
                            <a:fillRect/>
                          </a:stretch>
                        </pic:blipFill>
                        <pic:spPr>
                          <a:xfrm>
                            <a:off x="0" y="0"/>
                            <a:ext cx="7423785" cy="1958975"/>
                          </a:xfrm>
                          <a:prstGeom prst="rect">
                            <a:avLst/>
                          </a:prstGeom>
                        </pic:spPr>
                      </pic:pic>
                    </a:graphicData>
                  </a:graphic>
                </wp:inline>
              </w:drawing>
            </w:r>
          </w:p>
        </w:tc>
      </w:tr>
      <w:tr w:rsidR="00CA6A00" w:rsidRPr="00CA6A00" w14:paraId="78CB4A6E" w14:textId="77777777" w:rsidTr="00C62B08">
        <w:tc>
          <w:tcPr>
            <w:tcW w:w="1430" w:type="dxa"/>
            <w:vMerge/>
          </w:tcPr>
          <w:p w14:paraId="49CA0F5E" w14:textId="77777777" w:rsidR="002D71F5" w:rsidRPr="00CA6A00" w:rsidRDefault="002D71F5" w:rsidP="008E4CD1">
            <w:pPr>
              <w:rPr>
                <w:rFonts w:ascii="Times New Roman" w:hAnsi="Times New Roman" w:cs="Times New Roman"/>
                <w:b/>
                <w:bCs/>
                <w:color w:val="000000" w:themeColor="text1"/>
                <w:sz w:val="18"/>
                <w:szCs w:val="18"/>
              </w:rPr>
            </w:pPr>
          </w:p>
        </w:tc>
        <w:tc>
          <w:tcPr>
            <w:tcW w:w="710" w:type="dxa"/>
            <w:vMerge/>
          </w:tcPr>
          <w:p w14:paraId="67BC5FFD" w14:textId="77777777" w:rsidR="002D71F5" w:rsidRPr="00CA6A00" w:rsidRDefault="002D71F5" w:rsidP="008E4CD1">
            <w:pPr>
              <w:rPr>
                <w:rFonts w:ascii="Times New Roman" w:hAnsi="Times New Roman" w:cs="Times New Roman"/>
                <w:b/>
                <w:bCs/>
                <w:color w:val="000000" w:themeColor="text1"/>
                <w:sz w:val="18"/>
                <w:szCs w:val="18"/>
              </w:rPr>
            </w:pPr>
          </w:p>
        </w:tc>
        <w:tc>
          <w:tcPr>
            <w:tcW w:w="1257" w:type="dxa"/>
          </w:tcPr>
          <w:p w14:paraId="40BB5AC1" w14:textId="77777777" w:rsidR="002D71F5" w:rsidRPr="00CA6A00" w:rsidRDefault="002D71F5" w:rsidP="008E4CD1">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t;12 months</w:t>
            </w:r>
          </w:p>
        </w:tc>
        <w:tc>
          <w:tcPr>
            <w:tcW w:w="11907" w:type="dxa"/>
          </w:tcPr>
          <w:p w14:paraId="6E9582E4" w14:textId="62F4E896" w:rsidR="002D71F5" w:rsidRPr="00CA6A00" w:rsidRDefault="000B66C8" w:rsidP="008E4CD1">
            <w:pPr>
              <w:rPr>
                <w:rFonts w:ascii="Times New Roman" w:hAnsi="Times New Roman" w:cs="Times New Roman"/>
                <w:b/>
                <w:bCs/>
                <w:color w:val="000000" w:themeColor="text1"/>
                <w:sz w:val="18"/>
                <w:szCs w:val="18"/>
              </w:rPr>
            </w:pPr>
            <w:r w:rsidRPr="00CA6A00">
              <w:rPr>
                <w:rFonts w:ascii="Times New Roman" w:hAnsi="Times New Roman" w:cs="Times New Roman"/>
                <w:b/>
                <w:bCs/>
                <w:noProof/>
                <w:color w:val="000000" w:themeColor="text1"/>
                <w:sz w:val="18"/>
                <w:szCs w:val="18"/>
              </w:rPr>
              <w:drawing>
                <wp:inline distT="0" distB="0" distL="0" distR="0" wp14:anchorId="688B9EBA" wp14:editId="4F553669">
                  <wp:extent cx="7423785" cy="1729105"/>
                  <wp:effectExtent l="0" t="0" r="5715" b="4445"/>
                  <wp:docPr id="6738392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3839271" name=""/>
                          <pic:cNvPicPr/>
                        </pic:nvPicPr>
                        <pic:blipFill>
                          <a:blip r:embed="rId39"/>
                          <a:stretch>
                            <a:fillRect/>
                          </a:stretch>
                        </pic:blipFill>
                        <pic:spPr>
                          <a:xfrm>
                            <a:off x="0" y="0"/>
                            <a:ext cx="7423785" cy="1729105"/>
                          </a:xfrm>
                          <a:prstGeom prst="rect">
                            <a:avLst/>
                          </a:prstGeom>
                        </pic:spPr>
                      </pic:pic>
                    </a:graphicData>
                  </a:graphic>
                </wp:inline>
              </w:drawing>
            </w:r>
          </w:p>
        </w:tc>
      </w:tr>
      <w:tr w:rsidR="00CA6A00" w:rsidRPr="00CA6A00" w14:paraId="60CDA591" w14:textId="77777777" w:rsidTr="00C62B08">
        <w:tc>
          <w:tcPr>
            <w:tcW w:w="1430" w:type="dxa"/>
            <w:vMerge w:val="restart"/>
          </w:tcPr>
          <w:p w14:paraId="29F3437E" w14:textId="2E93230A" w:rsidR="008E4CD1" w:rsidRPr="00CA6A00" w:rsidRDefault="001B019E" w:rsidP="008E4CD1">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lastRenderedPageBreak/>
              <w:t xml:space="preserve">Functional performance </w:t>
            </w:r>
          </w:p>
        </w:tc>
        <w:tc>
          <w:tcPr>
            <w:tcW w:w="710" w:type="dxa"/>
            <w:vMerge w:val="restart"/>
          </w:tcPr>
          <w:p w14:paraId="7470F10B" w14:textId="77777777" w:rsidR="008E4CD1" w:rsidRPr="00CA6A00" w:rsidRDefault="008E4CD1" w:rsidP="008E4CD1">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Con</w:t>
            </w:r>
          </w:p>
        </w:tc>
        <w:tc>
          <w:tcPr>
            <w:tcW w:w="1257" w:type="dxa"/>
          </w:tcPr>
          <w:p w14:paraId="2BDC1CA6" w14:textId="77777777" w:rsidR="008E4CD1" w:rsidRPr="00CA6A00" w:rsidRDefault="008E4CD1" w:rsidP="008E4CD1">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Collapsed</w:t>
            </w:r>
          </w:p>
        </w:tc>
        <w:tc>
          <w:tcPr>
            <w:tcW w:w="11907" w:type="dxa"/>
          </w:tcPr>
          <w:p w14:paraId="3643C447" w14:textId="32A11834" w:rsidR="008E4CD1" w:rsidRPr="00CA6A00" w:rsidRDefault="00853290" w:rsidP="008E4CD1">
            <w:pPr>
              <w:rPr>
                <w:rFonts w:ascii="Times New Roman" w:hAnsi="Times New Roman" w:cs="Times New Roman"/>
                <w:b/>
                <w:bCs/>
                <w:color w:val="000000" w:themeColor="text1"/>
                <w:sz w:val="18"/>
                <w:szCs w:val="18"/>
              </w:rPr>
            </w:pPr>
            <w:r w:rsidRPr="00CA6A00">
              <w:rPr>
                <w:rFonts w:ascii="Times New Roman" w:hAnsi="Times New Roman" w:cs="Times New Roman"/>
                <w:b/>
                <w:bCs/>
                <w:noProof/>
                <w:color w:val="000000" w:themeColor="text1"/>
                <w:sz w:val="18"/>
                <w:szCs w:val="18"/>
              </w:rPr>
              <w:drawing>
                <wp:inline distT="0" distB="0" distL="0" distR="0" wp14:anchorId="692A6186" wp14:editId="5176373E">
                  <wp:extent cx="7423785" cy="5305425"/>
                  <wp:effectExtent l="0" t="0" r="5715" b="9525"/>
                  <wp:docPr id="13916442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644217" name=""/>
                          <pic:cNvPicPr/>
                        </pic:nvPicPr>
                        <pic:blipFill>
                          <a:blip r:embed="rId40"/>
                          <a:stretch>
                            <a:fillRect/>
                          </a:stretch>
                        </pic:blipFill>
                        <pic:spPr>
                          <a:xfrm>
                            <a:off x="0" y="0"/>
                            <a:ext cx="7423785" cy="5305425"/>
                          </a:xfrm>
                          <a:prstGeom prst="rect">
                            <a:avLst/>
                          </a:prstGeom>
                        </pic:spPr>
                      </pic:pic>
                    </a:graphicData>
                  </a:graphic>
                </wp:inline>
              </w:drawing>
            </w:r>
          </w:p>
        </w:tc>
      </w:tr>
      <w:tr w:rsidR="00CA6A00" w:rsidRPr="00CA6A00" w14:paraId="60084C0B" w14:textId="77777777" w:rsidTr="00C62B08">
        <w:tc>
          <w:tcPr>
            <w:tcW w:w="1430" w:type="dxa"/>
            <w:vMerge/>
          </w:tcPr>
          <w:p w14:paraId="4C559A58" w14:textId="77777777" w:rsidR="008E4CD1" w:rsidRPr="00CA6A00" w:rsidRDefault="008E4CD1" w:rsidP="008E4CD1">
            <w:pPr>
              <w:rPr>
                <w:rFonts w:ascii="Times New Roman" w:hAnsi="Times New Roman" w:cs="Times New Roman"/>
                <w:b/>
                <w:bCs/>
                <w:color w:val="000000" w:themeColor="text1"/>
                <w:sz w:val="18"/>
                <w:szCs w:val="18"/>
              </w:rPr>
            </w:pPr>
          </w:p>
        </w:tc>
        <w:tc>
          <w:tcPr>
            <w:tcW w:w="710" w:type="dxa"/>
            <w:vMerge/>
          </w:tcPr>
          <w:p w14:paraId="0B0F06AD" w14:textId="77777777" w:rsidR="008E4CD1" w:rsidRPr="00CA6A00" w:rsidRDefault="008E4CD1" w:rsidP="008E4CD1">
            <w:pPr>
              <w:rPr>
                <w:rFonts w:ascii="Times New Roman" w:hAnsi="Times New Roman" w:cs="Times New Roman"/>
                <w:b/>
                <w:bCs/>
                <w:color w:val="000000" w:themeColor="text1"/>
                <w:sz w:val="18"/>
                <w:szCs w:val="18"/>
              </w:rPr>
            </w:pPr>
          </w:p>
        </w:tc>
        <w:tc>
          <w:tcPr>
            <w:tcW w:w="1257" w:type="dxa"/>
          </w:tcPr>
          <w:p w14:paraId="5A7FD31E" w14:textId="77777777" w:rsidR="008E4CD1" w:rsidRPr="00CA6A00" w:rsidRDefault="008E4CD1" w:rsidP="008E4CD1">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6 months</w:t>
            </w:r>
          </w:p>
        </w:tc>
        <w:tc>
          <w:tcPr>
            <w:tcW w:w="11907" w:type="dxa"/>
          </w:tcPr>
          <w:p w14:paraId="74D30F8B" w14:textId="3C84C49B" w:rsidR="008E4CD1" w:rsidRPr="00CA6A00" w:rsidRDefault="00A81E29" w:rsidP="008E4CD1">
            <w:pPr>
              <w:rPr>
                <w:rFonts w:ascii="Times New Roman" w:hAnsi="Times New Roman" w:cs="Times New Roman"/>
                <w:color w:val="000000" w:themeColor="text1"/>
                <w:sz w:val="18"/>
                <w:szCs w:val="18"/>
              </w:rPr>
            </w:pPr>
            <w:r w:rsidRPr="00CA6A00">
              <w:rPr>
                <w:rFonts w:ascii="Times New Roman" w:hAnsi="Times New Roman" w:cs="Times New Roman"/>
                <w:noProof/>
                <w:color w:val="000000" w:themeColor="text1"/>
                <w:sz w:val="18"/>
                <w:szCs w:val="18"/>
              </w:rPr>
              <w:drawing>
                <wp:inline distT="0" distB="0" distL="0" distR="0" wp14:anchorId="4C775389" wp14:editId="4651D789">
                  <wp:extent cx="7423785" cy="4476750"/>
                  <wp:effectExtent l="0" t="0" r="5715" b="0"/>
                  <wp:docPr id="17160916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091667" name=""/>
                          <pic:cNvPicPr/>
                        </pic:nvPicPr>
                        <pic:blipFill>
                          <a:blip r:embed="rId41"/>
                          <a:stretch>
                            <a:fillRect/>
                          </a:stretch>
                        </pic:blipFill>
                        <pic:spPr>
                          <a:xfrm>
                            <a:off x="0" y="0"/>
                            <a:ext cx="7423785" cy="4476750"/>
                          </a:xfrm>
                          <a:prstGeom prst="rect">
                            <a:avLst/>
                          </a:prstGeom>
                        </pic:spPr>
                      </pic:pic>
                    </a:graphicData>
                  </a:graphic>
                </wp:inline>
              </w:drawing>
            </w:r>
          </w:p>
        </w:tc>
      </w:tr>
      <w:tr w:rsidR="00CA6A00" w:rsidRPr="00CA6A00" w14:paraId="7623C9A9" w14:textId="77777777" w:rsidTr="00C62B08">
        <w:tc>
          <w:tcPr>
            <w:tcW w:w="1430" w:type="dxa"/>
            <w:vMerge/>
          </w:tcPr>
          <w:p w14:paraId="395A2846" w14:textId="77777777" w:rsidR="008E4CD1" w:rsidRPr="00CA6A00" w:rsidRDefault="008E4CD1" w:rsidP="008E4CD1">
            <w:pPr>
              <w:rPr>
                <w:rFonts w:ascii="Times New Roman" w:hAnsi="Times New Roman" w:cs="Times New Roman"/>
                <w:b/>
                <w:bCs/>
                <w:color w:val="000000" w:themeColor="text1"/>
                <w:sz w:val="18"/>
                <w:szCs w:val="18"/>
              </w:rPr>
            </w:pPr>
          </w:p>
        </w:tc>
        <w:tc>
          <w:tcPr>
            <w:tcW w:w="710" w:type="dxa"/>
            <w:vMerge/>
          </w:tcPr>
          <w:p w14:paraId="52C7DCF2" w14:textId="77777777" w:rsidR="008E4CD1" w:rsidRPr="00CA6A00" w:rsidRDefault="008E4CD1" w:rsidP="008E4CD1">
            <w:pPr>
              <w:rPr>
                <w:rFonts w:ascii="Times New Roman" w:hAnsi="Times New Roman" w:cs="Times New Roman"/>
                <w:b/>
                <w:bCs/>
                <w:color w:val="000000" w:themeColor="text1"/>
                <w:sz w:val="18"/>
                <w:szCs w:val="18"/>
              </w:rPr>
            </w:pPr>
          </w:p>
        </w:tc>
        <w:tc>
          <w:tcPr>
            <w:tcW w:w="1257" w:type="dxa"/>
          </w:tcPr>
          <w:p w14:paraId="58740FBF" w14:textId="756430B3" w:rsidR="008E4CD1" w:rsidRPr="00CA6A00" w:rsidRDefault="00473604" w:rsidP="008E4CD1">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t;</w:t>
            </w:r>
            <w:r w:rsidR="008E4CD1" w:rsidRPr="00CA6A00">
              <w:rPr>
                <w:rFonts w:ascii="Times New Roman" w:hAnsi="Times New Roman" w:cs="Times New Roman"/>
                <w:color w:val="000000" w:themeColor="text1"/>
                <w:sz w:val="18"/>
                <w:szCs w:val="18"/>
              </w:rPr>
              <w:t xml:space="preserve">6-12 months </w:t>
            </w:r>
          </w:p>
        </w:tc>
        <w:tc>
          <w:tcPr>
            <w:tcW w:w="11907" w:type="dxa"/>
          </w:tcPr>
          <w:p w14:paraId="778CF870" w14:textId="4232F1C0" w:rsidR="008E4CD1" w:rsidRPr="00CA6A00" w:rsidRDefault="004D635D" w:rsidP="008E4CD1">
            <w:pPr>
              <w:rPr>
                <w:rFonts w:ascii="Times New Roman" w:hAnsi="Times New Roman" w:cs="Times New Roman"/>
                <w:color w:val="000000" w:themeColor="text1"/>
                <w:sz w:val="18"/>
                <w:szCs w:val="18"/>
              </w:rPr>
            </w:pPr>
            <w:r w:rsidRPr="00CA6A00">
              <w:rPr>
                <w:rFonts w:ascii="Times New Roman" w:hAnsi="Times New Roman" w:cs="Times New Roman"/>
                <w:noProof/>
                <w:color w:val="000000" w:themeColor="text1"/>
                <w:sz w:val="18"/>
                <w:szCs w:val="18"/>
              </w:rPr>
              <w:drawing>
                <wp:inline distT="0" distB="0" distL="0" distR="0" wp14:anchorId="37711BF5" wp14:editId="5A0D9140">
                  <wp:extent cx="7423785" cy="2390775"/>
                  <wp:effectExtent l="0" t="0" r="5715" b="9525"/>
                  <wp:docPr id="14501697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0169780" name=""/>
                          <pic:cNvPicPr/>
                        </pic:nvPicPr>
                        <pic:blipFill>
                          <a:blip r:embed="rId42"/>
                          <a:stretch>
                            <a:fillRect/>
                          </a:stretch>
                        </pic:blipFill>
                        <pic:spPr>
                          <a:xfrm>
                            <a:off x="0" y="0"/>
                            <a:ext cx="7423785" cy="2390775"/>
                          </a:xfrm>
                          <a:prstGeom prst="rect">
                            <a:avLst/>
                          </a:prstGeom>
                        </pic:spPr>
                      </pic:pic>
                    </a:graphicData>
                  </a:graphic>
                </wp:inline>
              </w:drawing>
            </w:r>
          </w:p>
        </w:tc>
      </w:tr>
      <w:tr w:rsidR="00CA6A00" w:rsidRPr="00CA6A00" w14:paraId="32CABAA9" w14:textId="77777777" w:rsidTr="00617B49">
        <w:trPr>
          <w:trHeight w:val="3014"/>
        </w:trPr>
        <w:tc>
          <w:tcPr>
            <w:tcW w:w="1430" w:type="dxa"/>
            <w:vMerge/>
          </w:tcPr>
          <w:p w14:paraId="55FC44AA" w14:textId="77777777" w:rsidR="008E4CD1" w:rsidRPr="00CA6A00" w:rsidRDefault="008E4CD1" w:rsidP="008E4CD1">
            <w:pPr>
              <w:rPr>
                <w:rFonts w:ascii="Times New Roman" w:hAnsi="Times New Roman" w:cs="Times New Roman"/>
                <w:b/>
                <w:bCs/>
                <w:color w:val="000000" w:themeColor="text1"/>
                <w:sz w:val="18"/>
                <w:szCs w:val="18"/>
              </w:rPr>
            </w:pPr>
          </w:p>
        </w:tc>
        <w:tc>
          <w:tcPr>
            <w:tcW w:w="710" w:type="dxa"/>
            <w:vMerge/>
          </w:tcPr>
          <w:p w14:paraId="49E319BB" w14:textId="77777777" w:rsidR="008E4CD1" w:rsidRPr="00CA6A00" w:rsidRDefault="008E4CD1" w:rsidP="008E4CD1">
            <w:pPr>
              <w:rPr>
                <w:rFonts w:ascii="Times New Roman" w:hAnsi="Times New Roman" w:cs="Times New Roman"/>
                <w:b/>
                <w:bCs/>
                <w:color w:val="000000" w:themeColor="text1"/>
                <w:sz w:val="18"/>
                <w:szCs w:val="18"/>
              </w:rPr>
            </w:pPr>
          </w:p>
        </w:tc>
        <w:tc>
          <w:tcPr>
            <w:tcW w:w="1257" w:type="dxa"/>
          </w:tcPr>
          <w:p w14:paraId="285EEAF5" w14:textId="77777777" w:rsidR="008E4CD1" w:rsidRPr="00CA6A00" w:rsidRDefault="008E4CD1" w:rsidP="008E4CD1">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t;12 months</w:t>
            </w:r>
          </w:p>
        </w:tc>
        <w:tc>
          <w:tcPr>
            <w:tcW w:w="11907" w:type="dxa"/>
          </w:tcPr>
          <w:p w14:paraId="5C68928B" w14:textId="2BD0143F" w:rsidR="008E4CD1" w:rsidRPr="00CA6A00" w:rsidRDefault="00617B49" w:rsidP="008E4CD1">
            <w:pPr>
              <w:rPr>
                <w:rFonts w:ascii="Times New Roman" w:hAnsi="Times New Roman" w:cs="Times New Roman"/>
                <w:color w:val="000000" w:themeColor="text1"/>
                <w:sz w:val="18"/>
                <w:szCs w:val="18"/>
              </w:rPr>
            </w:pPr>
            <w:r w:rsidRPr="00CA6A00">
              <w:rPr>
                <w:rFonts w:ascii="Times New Roman" w:hAnsi="Times New Roman" w:cs="Times New Roman"/>
                <w:noProof/>
                <w:color w:val="000000" w:themeColor="text1"/>
                <w:sz w:val="18"/>
                <w:szCs w:val="18"/>
              </w:rPr>
              <w:drawing>
                <wp:inline distT="0" distB="0" distL="0" distR="0" wp14:anchorId="68A58E20" wp14:editId="03781AE8">
                  <wp:extent cx="7423785" cy="2105025"/>
                  <wp:effectExtent l="0" t="0" r="5715" b="9525"/>
                  <wp:docPr id="10324844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484403" name=""/>
                          <pic:cNvPicPr/>
                        </pic:nvPicPr>
                        <pic:blipFill>
                          <a:blip r:embed="rId43"/>
                          <a:stretch>
                            <a:fillRect/>
                          </a:stretch>
                        </pic:blipFill>
                        <pic:spPr>
                          <a:xfrm>
                            <a:off x="0" y="0"/>
                            <a:ext cx="7423785" cy="2105025"/>
                          </a:xfrm>
                          <a:prstGeom prst="rect">
                            <a:avLst/>
                          </a:prstGeom>
                        </pic:spPr>
                      </pic:pic>
                    </a:graphicData>
                  </a:graphic>
                </wp:inline>
              </w:drawing>
            </w:r>
          </w:p>
        </w:tc>
      </w:tr>
      <w:tr w:rsidR="00CA6A00" w:rsidRPr="00CA6A00" w14:paraId="6D41524C" w14:textId="77777777" w:rsidTr="00C62B08">
        <w:tc>
          <w:tcPr>
            <w:tcW w:w="1430" w:type="dxa"/>
            <w:vMerge w:val="restart"/>
          </w:tcPr>
          <w:p w14:paraId="0C8009B4" w14:textId="77777777" w:rsidR="008E4CD1" w:rsidRPr="00CA6A00" w:rsidRDefault="008E4CD1" w:rsidP="008E4CD1">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lastRenderedPageBreak/>
              <w:t>Quality of life</w:t>
            </w:r>
          </w:p>
        </w:tc>
        <w:tc>
          <w:tcPr>
            <w:tcW w:w="710" w:type="dxa"/>
            <w:vMerge w:val="restart"/>
          </w:tcPr>
          <w:p w14:paraId="2700F0E5" w14:textId="77777777" w:rsidR="008E4CD1" w:rsidRPr="00CA6A00" w:rsidRDefault="008E4CD1" w:rsidP="008E4CD1">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Cat</w:t>
            </w:r>
          </w:p>
        </w:tc>
        <w:tc>
          <w:tcPr>
            <w:tcW w:w="1257" w:type="dxa"/>
          </w:tcPr>
          <w:p w14:paraId="6A264500" w14:textId="77777777" w:rsidR="008E4CD1" w:rsidRPr="00CA6A00" w:rsidRDefault="008E4CD1" w:rsidP="008E4CD1">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Collapsed</w:t>
            </w:r>
          </w:p>
        </w:tc>
        <w:tc>
          <w:tcPr>
            <w:tcW w:w="11907" w:type="dxa"/>
          </w:tcPr>
          <w:p w14:paraId="5931F999" w14:textId="77777777" w:rsidR="008E4CD1" w:rsidRPr="00CA6A00" w:rsidRDefault="008E4CD1" w:rsidP="008E4CD1">
            <w:pPr>
              <w:rPr>
                <w:rFonts w:ascii="Times New Roman" w:hAnsi="Times New Roman" w:cs="Times New Roman"/>
                <w:b/>
                <w:bCs/>
                <w:color w:val="000000" w:themeColor="text1"/>
                <w:sz w:val="18"/>
                <w:szCs w:val="18"/>
              </w:rPr>
            </w:pPr>
            <w:r w:rsidRPr="00CA6A00">
              <w:rPr>
                <w:rFonts w:ascii="Times New Roman" w:hAnsi="Times New Roman" w:cs="Times New Roman"/>
                <w:b/>
                <w:bCs/>
                <w:noProof/>
                <w:color w:val="000000" w:themeColor="text1"/>
                <w:sz w:val="18"/>
                <w:szCs w:val="18"/>
              </w:rPr>
              <w:drawing>
                <wp:inline distT="0" distB="0" distL="0" distR="0" wp14:anchorId="7E627CDD" wp14:editId="235D2458">
                  <wp:extent cx="7423785" cy="1523365"/>
                  <wp:effectExtent l="0" t="0" r="5715" b="635"/>
                  <wp:docPr id="3029489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2948972" name=""/>
                          <pic:cNvPicPr/>
                        </pic:nvPicPr>
                        <pic:blipFill>
                          <a:blip r:embed="rId44"/>
                          <a:stretch>
                            <a:fillRect/>
                          </a:stretch>
                        </pic:blipFill>
                        <pic:spPr>
                          <a:xfrm>
                            <a:off x="0" y="0"/>
                            <a:ext cx="7423785" cy="1523365"/>
                          </a:xfrm>
                          <a:prstGeom prst="rect">
                            <a:avLst/>
                          </a:prstGeom>
                        </pic:spPr>
                      </pic:pic>
                    </a:graphicData>
                  </a:graphic>
                </wp:inline>
              </w:drawing>
            </w:r>
          </w:p>
        </w:tc>
      </w:tr>
      <w:tr w:rsidR="00CA6A00" w:rsidRPr="00CA6A00" w14:paraId="720B8FF7" w14:textId="77777777" w:rsidTr="00472194">
        <w:trPr>
          <w:trHeight w:val="2980"/>
        </w:trPr>
        <w:tc>
          <w:tcPr>
            <w:tcW w:w="1430" w:type="dxa"/>
            <w:vMerge/>
          </w:tcPr>
          <w:p w14:paraId="7DFF2724" w14:textId="77777777" w:rsidR="008E4CD1" w:rsidRPr="00CA6A00" w:rsidRDefault="008E4CD1" w:rsidP="008E4CD1">
            <w:pPr>
              <w:rPr>
                <w:rFonts w:ascii="Times New Roman" w:hAnsi="Times New Roman" w:cs="Times New Roman"/>
                <w:b/>
                <w:bCs/>
                <w:color w:val="000000" w:themeColor="text1"/>
                <w:sz w:val="18"/>
                <w:szCs w:val="18"/>
              </w:rPr>
            </w:pPr>
          </w:p>
        </w:tc>
        <w:tc>
          <w:tcPr>
            <w:tcW w:w="710" w:type="dxa"/>
            <w:vMerge/>
          </w:tcPr>
          <w:p w14:paraId="408D81E5" w14:textId="77777777" w:rsidR="008E4CD1" w:rsidRPr="00CA6A00" w:rsidRDefault="008E4CD1" w:rsidP="008E4CD1">
            <w:pPr>
              <w:rPr>
                <w:rFonts w:ascii="Times New Roman" w:hAnsi="Times New Roman" w:cs="Times New Roman"/>
                <w:b/>
                <w:bCs/>
                <w:color w:val="000000" w:themeColor="text1"/>
                <w:sz w:val="18"/>
                <w:szCs w:val="18"/>
              </w:rPr>
            </w:pPr>
          </w:p>
        </w:tc>
        <w:tc>
          <w:tcPr>
            <w:tcW w:w="1257" w:type="dxa"/>
          </w:tcPr>
          <w:p w14:paraId="0FBD04BD" w14:textId="77777777" w:rsidR="008E4CD1" w:rsidRPr="00CA6A00" w:rsidRDefault="008E4CD1" w:rsidP="008E4CD1">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6 months</w:t>
            </w:r>
          </w:p>
        </w:tc>
        <w:tc>
          <w:tcPr>
            <w:tcW w:w="11907" w:type="dxa"/>
          </w:tcPr>
          <w:p w14:paraId="616B7244" w14:textId="77777777" w:rsidR="008E4CD1" w:rsidRPr="00CA6A00" w:rsidRDefault="008E4CD1" w:rsidP="008E4CD1">
            <w:pPr>
              <w:rPr>
                <w:rFonts w:ascii="Times New Roman" w:hAnsi="Times New Roman" w:cs="Times New Roman"/>
                <w:b/>
                <w:bCs/>
                <w:color w:val="000000" w:themeColor="text1"/>
                <w:sz w:val="18"/>
                <w:szCs w:val="18"/>
              </w:rPr>
            </w:pPr>
            <w:r w:rsidRPr="00CA6A00">
              <w:rPr>
                <w:rFonts w:ascii="Times New Roman" w:hAnsi="Times New Roman" w:cs="Times New Roman"/>
                <w:b/>
                <w:bCs/>
                <w:noProof/>
                <w:color w:val="000000" w:themeColor="text1"/>
                <w:sz w:val="18"/>
                <w:szCs w:val="18"/>
              </w:rPr>
              <w:drawing>
                <wp:inline distT="0" distB="0" distL="0" distR="0" wp14:anchorId="474819C3" wp14:editId="7BC00D9A">
                  <wp:extent cx="7118350" cy="1695450"/>
                  <wp:effectExtent l="0" t="0" r="6350" b="0"/>
                  <wp:docPr id="9960689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068987" name=""/>
                          <pic:cNvPicPr/>
                        </pic:nvPicPr>
                        <pic:blipFill>
                          <a:blip r:embed="rId45"/>
                          <a:stretch>
                            <a:fillRect/>
                          </a:stretch>
                        </pic:blipFill>
                        <pic:spPr>
                          <a:xfrm>
                            <a:off x="0" y="0"/>
                            <a:ext cx="7132356" cy="1698786"/>
                          </a:xfrm>
                          <a:prstGeom prst="rect">
                            <a:avLst/>
                          </a:prstGeom>
                        </pic:spPr>
                      </pic:pic>
                    </a:graphicData>
                  </a:graphic>
                </wp:inline>
              </w:drawing>
            </w:r>
          </w:p>
        </w:tc>
      </w:tr>
      <w:tr w:rsidR="00CA6A00" w:rsidRPr="00CA6A00" w14:paraId="1DE74919" w14:textId="77777777" w:rsidTr="00C62B08">
        <w:tc>
          <w:tcPr>
            <w:tcW w:w="1430" w:type="dxa"/>
            <w:vMerge w:val="restart"/>
          </w:tcPr>
          <w:p w14:paraId="65841259" w14:textId="77777777" w:rsidR="008E4CD1" w:rsidRPr="00CA6A00" w:rsidRDefault="008E4CD1" w:rsidP="008E4CD1">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lastRenderedPageBreak/>
              <w:t>Quality of life</w:t>
            </w:r>
          </w:p>
        </w:tc>
        <w:tc>
          <w:tcPr>
            <w:tcW w:w="710" w:type="dxa"/>
            <w:vMerge w:val="restart"/>
          </w:tcPr>
          <w:p w14:paraId="16C0DBAB" w14:textId="77777777" w:rsidR="008E4CD1" w:rsidRPr="00CA6A00" w:rsidRDefault="008E4CD1" w:rsidP="008E4CD1">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Con</w:t>
            </w:r>
          </w:p>
        </w:tc>
        <w:tc>
          <w:tcPr>
            <w:tcW w:w="1257" w:type="dxa"/>
          </w:tcPr>
          <w:p w14:paraId="7FB7E1D8" w14:textId="77777777" w:rsidR="008E4CD1" w:rsidRPr="00CA6A00" w:rsidRDefault="008E4CD1" w:rsidP="008E4CD1">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Collapsed</w:t>
            </w:r>
          </w:p>
        </w:tc>
        <w:tc>
          <w:tcPr>
            <w:tcW w:w="11907" w:type="dxa"/>
          </w:tcPr>
          <w:p w14:paraId="4C601A8C" w14:textId="77777777" w:rsidR="008E4CD1" w:rsidRPr="00CA6A00" w:rsidRDefault="008E4CD1" w:rsidP="008E4CD1">
            <w:pPr>
              <w:rPr>
                <w:rFonts w:ascii="Times New Roman" w:hAnsi="Times New Roman" w:cs="Times New Roman"/>
                <w:b/>
                <w:bCs/>
                <w:color w:val="000000" w:themeColor="text1"/>
                <w:sz w:val="18"/>
                <w:szCs w:val="18"/>
              </w:rPr>
            </w:pPr>
            <w:r w:rsidRPr="00CA6A00">
              <w:rPr>
                <w:rFonts w:ascii="Times New Roman" w:hAnsi="Times New Roman" w:cs="Times New Roman"/>
                <w:b/>
                <w:bCs/>
                <w:noProof/>
                <w:color w:val="000000" w:themeColor="text1"/>
                <w:sz w:val="18"/>
                <w:szCs w:val="18"/>
              </w:rPr>
              <w:drawing>
                <wp:inline distT="0" distB="0" distL="0" distR="0" wp14:anchorId="110C714F" wp14:editId="25639DB2">
                  <wp:extent cx="7423785" cy="3062605"/>
                  <wp:effectExtent l="0" t="0" r="5715" b="4445"/>
                  <wp:docPr id="16762197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6219734" name=""/>
                          <pic:cNvPicPr/>
                        </pic:nvPicPr>
                        <pic:blipFill>
                          <a:blip r:embed="rId46"/>
                          <a:stretch>
                            <a:fillRect/>
                          </a:stretch>
                        </pic:blipFill>
                        <pic:spPr>
                          <a:xfrm>
                            <a:off x="0" y="0"/>
                            <a:ext cx="7423785" cy="3062605"/>
                          </a:xfrm>
                          <a:prstGeom prst="rect">
                            <a:avLst/>
                          </a:prstGeom>
                        </pic:spPr>
                      </pic:pic>
                    </a:graphicData>
                  </a:graphic>
                </wp:inline>
              </w:drawing>
            </w:r>
          </w:p>
        </w:tc>
      </w:tr>
      <w:tr w:rsidR="00CA6A00" w:rsidRPr="00CA6A00" w14:paraId="71D639B9" w14:textId="77777777" w:rsidTr="00C62B08">
        <w:tc>
          <w:tcPr>
            <w:tcW w:w="1430" w:type="dxa"/>
            <w:vMerge/>
          </w:tcPr>
          <w:p w14:paraId="4CEC0E8F" w14:textId="77777777" w:rsidR="008E4CD1" w:rsidRPr="00CA6A00" w:rsidRDefault="008E4CD1" w:rsidP="008E4CD1">
            <w:pPr>
              <w:rPr>
                <w:rFonts w:ascii="Times New Roman" w:hAnsi="Times New Roman" w:cs="Times New Roman"/>
                <w:b/>
                <w:bCs/>
                <w:color w:val="000000" w:themeColor="text1"/>
                <w:sz w:val="18"/>
                <w:szCs w:val="18"/>
              </w:rPr>
            </w:pPr>
          </w:p>
        </w:tc>
        <w:tc>
          <w:tcPr>
            <w:tcW w:w="710" w:type="dxa"/>
            <w:vMerge/>
          </w:tcPr>
          <w:p w14:paraId="16F772EC" w14:textId="77777777" w:rsidR="008E4CD1" w:rsidRPr="00CA6A00" w:rsidRDefault="008E4CD1" w:rsidP="008E4CD1">
            <w:pPr>
              <w:rPr>
                <w:rFonts w:ascii="Times New Roman" w:hAnsi="Times New Roman" w:cs="Times New Roman"/>
                <w:b/>
                <w:bCs/>
                <w:color w:val="000000" w:themeColor="text1"/>
                <w:sz w:val="18"/>
                <w:szCs w:val="18"/>
              </w:rPr>
            </w:pPr>
          </w:p>
        </w:tc>
        <w:tc>
          <w:tcPr>
            <w:tcW w:w="1257" w:type="dxa"/>
          </w:tcPr>
          <w:p w14:paraId="2E007B96" w14:textId="77777777" w:rsidR="008E4CD1" w:rsidRPr="00CA6A00" w:rsidRDefault="008E4CD1" w:rsidP="008E4CD1">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6 months</w:t>
            </w:r>
          </w:p>
        </w:tc>
        <w:tc>
          <w:tcPr>
            <w:tcW w:w="11907" w:type="dxa"/>
          </w:tcPr>
          <w:p w14:paraId="6391F7A4" w14:textId="77777777" w:rsidR="008E4CD1" w:rsidRPr="00CA6A00" w:rsidRDefault="008E4CD1" w:rsidP="008E4CD1">
            <w:pPr>
              <w:rPr>
                <w:rFonts w:ascii="Times New Roman" w:hAnsi="Times New Roman" w:cs="Times New Roman"/>
                <w:b/>
                <w:bCs/>
                <w:color w:val="000000" w:themeColor="text1"/>
                <w:sz w:val="18"/>
                <w:szCs w:val="18"/>
              </w:rPr>
            </w:pPr>
            <w:r w:rsidRPr="00CA6A00">
              <w:rPr>
                <w:rFonts w:ascii="Times New Roman" w:hAnsi="Times New Roman" w:cs="Times New Roman"/>
                <w:b/>
                <w:bCs/>
                <w:noProof/>
                <w:color w:val="000000" w:themeColor="text1"/>
                <w:sz w:val="18"/>
                <w:szCs w:val="18"/>
              </w:rPr>
              <w:drawing>
                <wp:inline distT="0" distB="0" distL="0" distR="0" wp14:anchorId="79A57FC4" wp14:editId="5D2374B1">
                  <wp:extent cx="7423785" cy="2248535"/>
                  <wp:effectExtent l="0" t="0" r="5715" b="0"/>
                  <wp:docPr id="2124557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55712" name=""/>
                          <pic:cNvPicPr/>
                        </pic:nvPicPr>
                        <pic:blipFill>
                          <a:blip r:embed="rId47"/>
                          <a:stretch>
                            <a:fillRect/>
                          </a:stretch>
                        </pic:blipFill>
                        <pic:spPr>
                          <a:xfrm>
                            <a:off x="0" y="0"/>
                            <a:ext cx="7423785" cy="2248535"/>
                          </a:xfrm>
                          <a:prstGeom prst="rect">
                            <a:avLst/>
                          </a:prstGeom>
                        </pic:spPr>
                      </pic:pic>
                    </a:graphicData>
                  </a:graphic>
                </wp:inline>
              </w:drawing>
            </w:r>
          </w:p>
        </w:tc>
      </w:tr>
      <w:tr w:rsidR="00CA6A00" w:rsidRPr="00CA6A00" w14:paraId="019AA3A8" w14:textId="77777777" w:rsidTr="00C62B08">
        <w:tc>
          <w:tcPr>
            <w:tcW w:w="1430" w:type="dxa"/>
            <w:vMerge/>
          </w:tcPr>
          <w:p w14:paraId="427164AB" w14:textId="77777777" w:rsidR="008E4CD1" w:rsidRPr="00CA6A00" w:rsidRDefault="008E4CD1" w:rsidP="008E4CD1">
            <w:pPr>
              <w:rPr>
                <w:rFonts w:ascii="Times New Roman" w:hAnsi="Times New Roman" w:cs="Times New Roman"/>
                <w:b/>
                <w:bCs/>
                <w:color w:val="000000" w:themeColor="text1"/>
                <w:sz w:val="18"/>
                <w:szCs w:val="18"/>
              </w:rPr>
            </w:pPr>
          </w:p>
        </w:tc>
        <w:tc>
          <w:tcPr>
            <w:tcW w:w="710" w:type="dxa"/>
            <w:vMerge/>
          </w:tcPr>
          <w:p w14:paraId="132FD4B5" w14:textId="77777777" w:rsidR="008E4CD1" w:rsidRPr="00CA6A00" w:rsidRDefault="008E4CD1" w:rsidP="008E4CD1">
            <w:pPr>
              <w:rPr>
                <w:rFonts w:ascii="Times New Roman" w:hAnsi="Times New Roman" w:cs="Times New Roman"/>
                <w:b/>
                <w:bCs/>
                <w:color w:val="000000" w:themeColor="text1"/>
                <w:sz w:val="18"/>
                <w:szCs w:val="18"/>
              </w:rPr>
            </w:pPr>
          </w:p>
        </w:tc>
        <w:tc>
          <w:tcPr>
            <w:tcW w:w="1257" w:type="dxa"/>
          </w:tcPr>
          <w:p w14:paraId="2CFFDC67" w14:textId="641E4D0F" w:rsidR="008E4CD1" w:rsidRPr="00CA6A00" w:rsidRDefault="0020184C" w:rsidP="008E4CD1">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t;</w:t>
            </w:r>
            <w:r w:rsidR="008E4CD1" w:rsidRPr="00CA6A00">
              <w:rPr>
                <w:rFonts w:ascii="Times New Roman" w:hAnsi="Times New Roman" w:cs="Times New Roman"/>
                <w:color w:val="000000" w:themeColor="text1"/>
                <w:sz w:val="18"/>
                <w:szCs w:val="18"/>
              </w:rPr>
              <w:t xml:space="preserve">6-12 months </w:t>
            </w:r>
          </w:p>
        </w:tc>
        <w:tc>
          <w:tcPr>
            <w:tcW w:w="11907" w:type="dxa"/>
          </w:tcPr>
          <w:p w14:paraId="6EB71B2E" w14:textId="77777777" w:rsidR="008E4CD1" w:rsidRPr="00CA6A00" w:rsidRDefault="008E4CD1" w:rsidP="008E4CD1">
            <w:pPr>
              <w:rPr>
                <w:rFonts w:ascii="Times New Roman" w:hAnsi="Times New Roman" w:cs="Times New Roman"/>
                <w:b/>
                <w:bCs/>
                <w:color w:val="000000" w:themeColor="text1"/>
                <w:sz w:val="18"/>
                <w:szCs w:val="18"/>
              </w:rPr>
            </w:pPr>
            <w:r w:rsidRPr="00CA6A00">
              <w:rPr>
                <w:rFonts w:ascii="Times New Roman" w:hAnsi="Times New Roman" w:cs="Times New Roman"/>
                <w:b/>
                <w:bCs/>
                <w:noProof/>
                <w:color w:val="000000" w:themeColor="text1"/>
                <w:sz w:val="18"/>
                <w:szCs w:val="18"/>
              </w:rPr>
              <w:drawing>
                <wp:inline distT="0" distB="0" distL="0" distR="0" wp14:anchorId="3440991F" wp14:editId="2D3F068A">
                  <wp:extent cx="7423785" cy="1600200"/>
                  <wp:effectExtent l="0" t="0" r="5715" b="0"/>
                  <wp:docPr id="9473601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7360183" name=""/>
                          <pic:cNvPicPr/>
                        </pic:nvPicPr>
                        <pic:blipFill>
                          <a:blip r:embed="rId48"/>
                          <a:stretch>
                            <a:fillRect/>
                          </a:stretch>
                        </pic:blipFill>
                        <pic:spPr>
                          <a:xfrm>
                            <a:off x="0" y="0"/>
                            <a:ext cx="7423785" cy="1600200"/>
                          </a:xfrm>
                          <a:prstGeom prst="rect">
                            <a:avLst/>
                          </a:prstGeom>
                        </pic:spPr>
                      </pic:pic>
                    </a:graphicData>
                  </a:graphic>
                </wp:inline>
              </w:drawing>
            </w:r>
          </w:p>
        </w:tc>
      </w:tr>
      <w:tr w:rsidR="00CA6A00" w:rsidRPr="00CA6A00" w14:paraId="768BD2E4" w14:textId="77777777" w:rsidTr="00C62B08">
        <w:tc>
          <w:tcPr>
            <w:tcW w:w="1430" w:type="dxa"/>
            <w:vMerge/>
          </w:tcPr>
          <w:p w14:paraId="248525E5" w14:textId="77777777" w:rsidR="008E4CD1" w:rsidRPr="00CA6A00" w:rsidRDefault="008E4CD1" w:rsidP="008E4CD1">
            <w:pPr>
              <w:rPr>
                <w:rFonts w:ascii="Times New Roman" w:hAnsi="Times New Roman" w:cs="Times New Roman"/>
                <w:b/>
                <w:bCs/>
                <w:color w:val="000000" w:themeColor="text1"/>
                <w:sz w:val="18"/>
                <w:szCs w:val="18"/>
              </w:rPr>
            </w:pPr>
          </w:p>
        </w:tc>
        <w:tc>
          <w:tcPr>
            <w:tcW w:w="710" w:type="dxa"/>
            <w:vMerge/>
          </w:tcPr>
          <w:p w14:paraId="230B8F12" w14:textId="77777777" w:rsidR="008E4CD1" w:rsidRPr="00CA6A00" w:rsidRDefault="008E4CD1" w:rsidP="008E4CD1">
            <w:pPr>
              <w:rPr>
                <w:rFonts w:ascii="Times New Roman" w:hAnsi="Times New Roman" w:cs="Times New Roman"/>
                <w:b/>
                <w:bCs/>
                <w:color w:val="000000" w:themeColor="text1"/>
                <w:sz w:val="18"/>
                <w:szCs w:val="18"/>
              </w:rPr>
            </w:pPr>
          </w:p>
        </w:tc>
        <w:tc>
          <w:tcPr>
            <w:tcW w:w="1257" w:type="dxa"/>
          </w:tcPr>
          <w:p w14:paraId="0D7C7275" w14:textId="77777777" w:rsidR="008E4CD1" w:rsidRPr="00CA6A00" w:rsidRDefault="008E4CD1" w:rsidP="008E4CD1">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t;12 months</w:t>
            </w:r>
          </w:p>
        </w:tc>
        <w:tc>
          <w:tcPr>
            <w:tcW w:w="11907" w:type="dxa"/>
          </w:tcPr>
          <w:p w14:paraId="7A3FA437" w14:textId="77777777" w:rsidR="008E4CD1" w:rsidRPr="00CA6A00" w:rsidRDefault="008E4CD1" w:rsidP="008E4CD1">
            <w:pPr>
              <w:rPr>
                <w:rFonts w:ascii="Times New Roman" w:hAnsi="Times New Roman" w:cs="Times New Roman"/>
                <w:b/>
                <w:bCs/>
                <w:color w:val="000000" w:themeColor="text1"/>
                <w:sz w:val="18"/>
                <w:szCs w:val="18"/>
              </w:rPr>
            </w:pPr>
            <w:r w:rsidRPr="00CA6A00">
              <w:rPr>
                <w:rFonts w:ascii="Times New Roman" w:hAnsi="Times New Roman" w:cs="Times New Roman"/>
                <w:b/>
                <w:bCs/>
                <w:noProof/>
                <w:color w:val="000000" w:themeColor="text1"/>
                <w:sz w:val="18"/>
                <w:szCs w:val="18"/>
              </w:rPr>
              <w:drawing>
                <wp:inline distT="0" distB="0" distL="0" distR="0" wp14:anchorId="65EAB286" wp14:editId="77CFA913">
                  <wp:extent cx="7423785" cy="1014730"/>
                  <wp:effectExtent l="0" t="0" r="5715" b="0"/>
                  <wp:docPr id="1919999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99908" name=""/>
                          <pic:cNvPicPr/>
                        </pic:nvPicPr>
                        <pic:blipFill>
                          <a:blip r:embed="rId49"/>
                          <a:stretch>
                            <a:fillRect/>
                          </a:stretch>
                        </pic:blipFill>
                        <pic:spPr>
                          <a:xfrm>
                            <a:off x="0" y="0"/>
                            <a:ext cx="7423785" cy="1014730"/>
                          </a:xfrm>
                          <a:prstGeom prst="rect">
                            <a:avLst/>
                          </a:prstGeom>
                        </pic:spPr>
                      </pic:pic>
                    </a:graphicData>
                  </a:graphic>
                </wp:inline>
              </w:drawing>
            </w:r>
          </w:p>
        </w:tc>
      </w:tr>
      <w:tr w:rsidR="00CA6A00" w:rsidRPr="00CA6A00" w14:paraId="416C6725" w14:textId="77777777" w:rsidTr="00C62B08">
        <w:tc>
          <w:tcPr>
            <w:tcW w:w="1430" w:type="dxa"/>
            <w:vMerge w:val="restart"/>
          </w:tcPr>
          <w:p w14:paraId="6D2675A1" w14:textId="77777777" w:rsidR="008E4CD1" w:rsidRPr="00CA6A00" w:rsidRDefault="008E4CD1" w:rsidP="008E4CD1">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Mental health</w:t>
            </w:r>
          </w:p>
        </w:tc>
        <w:tc>
          <w:tcPr>
            <w:tcW w:w="710" w:type="dxa"/>
            <w:vMerge w:val="restart"/>
          </w:tcPr>
          <w:p w14:paraId="777B849E" w14:textId="77777777" w:rsidR="008E4CD1" w:rsidRPr="00CA6A00" w:rsidRDefault="008E4CD1" w:rsidP="008E4CD1">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Cat</w:t>
            </w:r>
          </w:p>
        </w:tc>
        <w:tc>
          <w:tcPr>
            <w:tcW w:w="1257" w:type="dxa"/>
          </w:tcPr>
          <w:p w14:paraId="589B873A" w14:textId="77777777" w:rsidR="008E4CD1" w:rsidRPr="00CA6A00" w:rsidRDefault="008E4CD1" w:rsidP="008E4CD1">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Collapsed</w:t>
            </w:r>
          </w:p>
        </w:tc>
        <w:tc>
          <w:tcPr>
            <w:tcW w:w="11907" w:type="dxa"/>
          </w:tcPr>
          <w:p w14:paraId="619F9037" w14:textId="77777777" w:rsidR="008E4CD1" w:rsidRPr="00CA6A00" w:rsidRDefault="008E4CD1" w:rsidP="008E4CD1">
            <w:pPr>
              <w:rPr>
                <w:rFonts w:ascii="Times New Roman" w:hAnsi="Times New Roman" w:cs="Times New Roman"/>
                <w:b/>
                <w:bCs/>
                <w:color w:val="000000" w:themeColor="text1"/>
                <w:sz w:val="18"/>
                <w:szCs w:val="18"/>
              </w:rPr>
            </w:pPr>
            <w:r w:rsidRPr="00CA6A00">
              <w:rPr>
                <w:rFonts w:ascii="Times New Roman" w:hAnsi="Times New Roman" w:cs="Times New Roman"/>
                <w:b/>
                <w:bCs/>
                <w:noProof/>
                <w:color w:val="000000" w:themeColor="text1"/>
                <w:sz w:val="18"/>
                <w:szCs w:val="18"/>
              </w:rPr>
              <w:drawing>
                <wp:inline distT="0" distB="0" distL="0" distR="0" wp14:anchorId="74963B68" wp14:editId="4271E836">
                  <wp:extent cx="7423785" cy="2652395"/>
                  <wp:effectExtent l="0" t="0" r="5715" b="0"/>
                  <wp:docPr id="18103708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370860" name=""/>
                          <pic:cNvPicPr/>
                        </pic:nvPicPr>
                        <pic:blipFill>
                          <a:blip r:embed="rId50"/>
                          <a:stretch>
                            <a:fillRect/>
                          </a:stretch>
                        </pic:blipFill>
                        <pic:spPr>
                          <a:xfrm>
                            <a:off x="0" y="0"/>
                            <a:ext cx="7423785" cy="2652395"/>
                          </a:xfrm>
                          <a:prstGeom prst="rect">
                            <a:avLst/>
                          </a:prstGeom>
                        </pic:spPr>
                      </pic:pic>
                    </a:graphicData>
                  </a:graphic>
                </wp:inline>
              </w:drawing>
            </w:r>
          </w:p>
        </w:tc>
      </w:tr>
      <w:tr w:rsidR="00CA6A00" w:rsidRPr="00CA6A00" w14:paraId="621CD021" w14:textId="77777777" w:rsidTr="00C62B08">
        <w:tc>
          <w:tcPr>
            <w:tcW w:w="1430" w:type="dxa"/>
            <w:vMerge/>
          </w:tcPr>
          <w:p w14:paraId="76BDD61F" w14:textId="77777777" w:rsidR="008E4CD1" w:rsidRPr="00CA6A00" w:rsidRDefault="008E4CD1" w:rsidP="008E4CD1">
            <w:pPr>
              <w:rPr>
                <w:rFonts w:ascii="Times New Roman" w:hAnsi="Times New Roman" w:cs="Times New Roman"/>
                <w:b/>
                <w:bCs/>
                <w:color w:val="000000" w:themeColor="text1"/>
                <w:sz w:val="18"/>
                <w:szCs w:val="18"/>
              </w:rPr>
            </w:pPr>
          </w:p>
        </w:tc>
        <w:tc>
          <w:tcPr>
            <w:tcW w:w="710" w:type="dxa"/>
            <w:vMerge/>
          </w:tcPr>
          <w:p w14:paraId="6BCC61BD" w14:textId="77777777" w:rsidR="008E4CD1" w:rsidRPr="00CA6A00" w:rsidRDefault="008E4CD1" w:rsidP="008E4CD1">
            <w:pPr>
              <w:rPr>
                <w:rFonts w:ascii="Times New Roman" w:hAnsi="Times New Roman" w:cs="Times New Roman"/>
                <w:b/>
                <w:bCs/>
                <w:color w:val="000000" w:themeColor="text1"/>
                <w:sz w:val="18"/>
                <w:szCs w:val="18"/>
              </w:rPr>
            </w:pPr>
          </w:p>
        </w:tc>
        <w:tc>
          <w:tcPr>
            <w:tcW w:w="1257" w:type="dxa"/>
          </w:tcPr>
          <w:p w14:paraId="1ACE80E1" w14:textId="77777777" w:rsidR="008E4CD1" w:rsidRPr="00CA6A00" w:rsidRDefault="008E4CD1" w:rsidP="008E4CD1">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6 months</w:t>
            </w:r>
          </w:p>
        </w:tc>
        <w:tc>
          <w:tcPr>
            <w:tcW w:w="11907" w:type="dxa"/>
          </w:tcPr>
          <w:p w14:paraId="7F32FCE5" w14:textId="77777777" w:rsidR="008E4CD1" w:rsidRPr="00CA6A00" w:rsidRDefault="008E4CD1" w:rsidP="008E4CD1">
            <w:pPr>
              <w:rPr>
                <w:rFonts w:ascii="Times New Roman" w:hAnsi="Times New Roman" w:cs="Times New Roman"/>
                <w:b/>
                <w:bCs/>
                <w:color w:val="000000" w:themeColor="text1"/>
                <w:sz w:val="18"/>
                <w:szCs w:val="18"/>
              </w:rPr>
            </w:pPr>
            <w:r w:rsidRPr="00CA6A00">
              <w:rPr>
                <w:rFonts w:ascii="Times New Roman" w:hAnsi="Times New Roman" w:cs="Times New Roman"/>
                <w:b/>
                <w:bCs/>
                <w:noProof/>
                <w:color w:val="000000" w:themeColor="text1"/>
                <w:sz w:val="18"/>
                <w:szCs w:val="18"/>
              </w:rPr>
              <w:drawing>
                <wp:inline distT="0" distB="0" distL="0" distR="0" wp14:anchorId="26E63AF5" wp14:editId="69708C96">
                  <wp:extent cx="7423785" cy="2347595"/>
                  <wp:effectExtent l="0" t="0" r="5715" b="0"/>
                  <wp:docPr id="18199831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983145" name=""/>
                          <pic:cNvPicPr/>
                        </pic:nvPicPr>
                        <pic:blipFill>
                          <a:blip r:embed="rId51"/>
                          <a:stretch>
                            <a:fillRect/>
                          </a:stretch>
                        </pic:blipFill>
                        <pic:spPr>
                          <a:xfrm>
                            <a:off x="0" y="0"/>
                            <a:ext cx="7423785" cy="2347595"/>
                          </a:xfrm>
                          <a:prstGeom prst="rect">
                            <a:avLst/>
                          </a:prstGeom>
                        </pic:spPr>
                      </pic:pic>
                    </a:graphicData>
                  </a:graphic>
                </wp:inline>
              </w:drawing>
            </w:r>
          </w:p>
        </w:tc>
      </w:tr>
      <w:tr w:rsidR="00CA6A00" w:rsidRPr="00CA6A00" w14:paraId="02DE83D0" w14:textId="77777777" w:rsidTr="00C62B08">
        <w:tc>
          <w:tcPr>
            <w:tcW w:w="1430" w:type="dxa"/>
            <w:vMerge/>
          </w:tcPr>
          <w:p w14:paraId="06697468" w14:textId="77777777" w:rsidR="008E4CD1" w:rsidRPr="00CA6A00" w:rsidRDefault="008E4CD1" w:rsidP="008E4CD1">
            <w:pPr>
              <w:rPr>
                <w:rFonts w:ascii="Times New Roman" w:hAnsi="Times New Roman" w:cs="Times New Roman"/>
                <w:b/>
                <w:bCs/>
                <w:color w:val="000000" w:themeColor="text1"/>
                <w:sz w:val="18"/>
                <w:szCs w:val="18"/>
              </w:rPr>
            </w:pPr>
          </w:p>
        </w:tc>
        <w:tc>
          <w:tcPr>
            <w:tcW w:w="710" w:type="dxa"/>
            <w:vMerge/>
          </w:tcPr>
          <w:p w14:paraId="16A37B45" w14:textId="77777777" w:rsidR="008E4CD1" w:rsidRPr="00CA6A00" w:rsidRDefault="008E4CD1" w:rsidP="008E4CD1">
            <w:pPr>
              <w:rPr>
                <w:rFonts w:ascii="Times New Roman" w:hAnsi="Times New Roman" w:cs="Times New Roman"/>
                <w:b/>
                <w:bCs/>
                <w:color w:val="000000" w:themeColor="text1"/>
                <w:sz w:val="18"/>
                <w:szCs w:val="18"/>
              </w:rPr>
            </w:pPr>
          </w:p>
        </w:tc>
        <w:tc>
          <w:tcPr>
            <w:tcW w:w="1257" w:type="dxa"/>
          </w:tcPr>
          <w:p w14:paraId="18BCD678" w14:textId="797F2F95" w:rsidR="008E4CD1" w:rsidRPr="00CA6A00" w:rsidRDefault="0020184C" w:rsidP="008E4CD1">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t;</w:t>
            </w:r>
            <w:r w:rsidR="008E4CD1" w:rsidRPr="00CA6A00">
              <w:rPr>
                <w:rFonts w:ascii="Times New Roman" w:hAnsi="Times New Roman" w:cs="Times New Roman"/>
                <w:color w:val="000000" w:themeColor="text1"/>
                <w:sz w:val="18"/>
                <w:szCs w:val="18"/>
              </w:rPr>
              <w:t xml:space="preserve">6-12 months </w:t>
            </w:r>
          </w:p>
        </w:tc>
        <w:tc>
          <w:tcPr>
            <w:tcW w:w="11907" w:type="dxa"/>
          </w:tcPr>
          <w:p w14:paraId="1F7C6940" w14:textId="77777777" w:rsidR="008E4CD1" w:rsidRPr="00CA6A00" w:rsidRDefault="008E4CD1" w:rsidP="008E4CD1">
            <w:pPr>
              <w:rPr>
                <w:rFonts w:ascii="Times New Roman" w:hAnsi="Times New Roman" w:cs="Times New Roman"/>
                <w:b/>
                <w:bCs/>
                <w:color w:val="000000" w:themeColor="text1"/>
                <w:sz w:val="18"/>
                <w:szCs w:val="18"/>
              </w:rPr>
            </w:pPr>
            <w:r w:rsidRPr="00CA6A00">
              <w:rPr>
                <w:rFonts w:ascii="Times New Roman" w:hAnsi="Times New Roman" w:cs="Times New Roman"/>
                <w:b/>
                <w:bCs/>
                <w:noProof/>
                <w:color w:val="000000" w:themeColor="text1"/>
                <w:sz w:val="18"/>
                <w:szCs w:val="18"/>
              </w:rPr>
              <w:drawing>
                <wp:inline distT="0" distB="0" distL="0" distR="0" wp14:anchorId="1DCE508E" wp14:editId="0EF506F2">
                  <wp:extent cx="7423785" cy="1712595"/>
                  <wp:effectExtent l="0" t="0" r="5715" b="1905"/>
                  <wp:docPr id="6492325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9232521" name=""/>
                          <pic:cNvPicPr/>
                        </pic:nvPicPr>
                        <pic:blipFill>
                          <a:blip r:embed="rId52"/>
                          <a:stretch>
                            <a:fillRect/>
                          </a:stretch>
                        </pic:blipFill>
                        <pic:spPr>
                          <a:xfrm>
                            <a:off x="0" y="0"/>
                            <a:ext cx="7423785" cy="1712595"/>
                          </a:xfrm>
                          <a:prstGeom prst="rect">
                            <a:avLst/>
                          </a:prstGeom>
                        </pic:spPr>
                      </pic:pic>
                    </a:graphicData>
                  </a:graphic>
                </wp:inline>
              </w:drawing>
            </w:r>
          </w:p>
        </w:tc>
      </w:tr>
      <w:tr w:rsidR="00CA6A00" w:rsidRPr="00CA6A00" w14:paraId="134103B6" w14:textId="77777777" w:rsidTr="00C62B08">
        <w:tc>
          <w:tcPr>
            <w:tcW w:w="1430" w:type="dxa"/>
            <w:vMerge/>
          </w:tcPr>
          <w:p w14:paraId="2D736196" w14:textId="77777777" w:rsidR="008E4CD1" w:rsidRPr="00CA6A00" w:rsidRDefault="008E4CD1" w:rsidP="008E4CD1">
            <w:pPr>
              <w:rPr>
                <w:rFonts w:ascii="Times New Roman" w:hAnsi="Times New Roman" w:cs="Times New Roman"/>
                <w:b/>
                <w:bCs/>
                <w:color w:val="000000" w:themeColor="text1"/>
                <w:sz w:val="18"/>
                <w:szCs w:val="18"/>
              </w:rPr>
            </w:pPr>
          </w:p>
        </w:tc>
        <w:tc>
          <w:tcPr>
            <w:tcW w:w="710" w:type="dxa"/>
            <w:vMerge/>
          </w:tcPr>
          <w:p w14:paraId="3E73729D" w14:textId="77777777" w:rsidR="008E4CD1" w:rsidRPr="00CA6A00" w:rsidRDefault="008E4CD1" w:rsidP="008E4CD1">
            <w:pPr>
              <w:rPr>
                <w:rFonts w:ascii="Times New Roman" w:hAnsi="Times New Roman" w:cs="Times New Roman"/>
                <w:b/>
                <w:bCs/>
                <w:color w:val="000000" w:themeColor="text1"/>
                <w:sz w:val="18"/>
                <w:szCs w:val="18"/>
              </w:rPr>
            </w:pPr>
          </w:p>
        </w:tc>
        <w:tc>
          <w:tcPr>
            <w:tcW w:w="1257" w:type="dxa"/>
          </w:tcPr>
          <w:p w14:paraId="6E00C793" w14:textId="77777777" w:rsidR="008E4CD1" w:rsidRPr="00CA6A00" w:rsidRDefault="008E4CD1" w:rsidP="008E4CD1">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t;12 months</w:t>
            </w:r>
          </w:p>
        </w:tc>
        <w:tc>
          <w:tcPr>
            <w:tcW w:w="11907" w:type="dxa"/>
          </w:tcPr>
          <w:p w14:paraId="2EF54ABD" w14:textId="77777777" w:rsidR="008E4CD1" w:rsidRPr="00CA6A00" w:rsidRDefault="008E4CD1" w:rsidP="008E4CD1">
            <w:pPr>
              <w:rPr>
                <w:rFonts w:ascii="Times New Roman" w:hAnsi="Times New Roman" w:cs="Times New Roman"/>
                <w:b/>
                <w:bCs/>
                <w:color w:val="000000" w:themeColor="text1"/>
                <w:sz w:val="18"/>
                <w:szCs w:val="18"/>
              </w:rPr>
            </w:pPr>
            <w:r w:rsidRPr="00CA6A00">
              <w:rPr>
                <w:rFonts w:ascii="Times New Roman" w:hAnsi="Times New Roman" w:cs="Times New Roman"/>
                <w:b/>
                <w:bCs/>
                <w:noProof/>
                <w:color w:val="000000" w:themeColor="text1"/>
                <w:sz w:val="18"/>
                <w:szCs w:val="18"/>
              </w:rPr>
              <w:drawing>
                <wp:inline distT="0" distB="0" distL="0" distR="0" wp14:anchorId="69181D98" wp14:editId="5D344C73">
                  <wp:extent cx="7423785" cy="1169035"/>
                  <wp:effectExtent l="0" t="0" r="5715" b="0"/>
                  <wp:docPr id="11428950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2895044" name=""/>
                          <pic:cNvPicPr/>
                        </pic:nvPicPr>
                        <pic:blipFill>
                          <a:blip r:embed="rId53"/>
                          <a:stretch>
                            <a:fillRect/>
                          </a:stretch>
                        </pic:blipFill>
                        <pic:spPr>
                          <a:xfrm>
                            <a:off x="0" y="0"/>
                            <a:ext cx="7423785" cy="1169035"/>
                          </a:xfrm>
                          <a:prstGeom prst="rect">
                            <a:avLst/>
                          </a:prstGeom>
                        </pic:spPr>
                      </pic:pic>
                    </a:graphicData>
                  </a:graphic>
                </wp:inline>
              </w:drawing>
            </w:r>
          </w:p>
        </w:tc>
      </w:tr>
      <w:tr w:rsidR="00CA6A00" w:rsidRPr="00CA6A00" w14:paraId="18B6BEFB" w14:textId="77777777" w:rsidTr="00C62B08">
        <w:tc>
          <w:tcPr>
            <w:tcW w:w="1430" w:type="dxa"/>
            <w:vMerge w:val="restart"/>
          </w:tcPr>
          <w:p w14:paraId="403828CC" w14:textId="77777777" w:rsidR="008E4CD1" w:rsidRPr="00CA6A00" w:rsidRDefault="008E4CD1" w:rsidP="008E4CD1">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lastRenderedPageBreak/>
              <w:t>Mental health</w:t>
            </w:r>
          </w:p>
        </w:tc>
        <w:tc>
          <w:tcPr>
            <w:tcW w:w="710" w:type="dxa"/>
            <w:vMerge w:val="restart"/>
          </w:tcPr>
          <w:p w14:paraId="4581DF1E" w14:textId="77777777" w:rsidR="008E4CD1" w:rsidRPr="00CA6A00" w:rsidRDefault="008E4CD1" w:rsidP="008E4CD1">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Con</w:t>
            </w:r>
          </w:p>
        </w:tc>
        <w:tc>
          <w:tcPr>
            <w:tcW w:w="1257" w:type="dxa"/>
          </w:tcPr>
          <w:p w14:paraId="225966E7" w14:textId="77777777" w:rsidR="008E4CD1" w:rsidRPr="00CA6A00" w:rsidRDefault="008E4CD1" w:rsidP="008E4CD1">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Collapsed</w:t>
            </w:r>
          </w:p>
        </w:tc>
        <w:tc>
          <w:tcPr>
            <w:tcW w:w="11907" w:type="dxa"/>
          </w:tcPr>
          <w:p w14:paraId="5ACD8010" w14:textId="77777777" w:rsidR="008E4CD1" w:rsidRPr="00CA6A00" w:rsidRDefault="008E4CD1" w:rsidP="008E4CD1">
            <w:pPr>
              <w:rPr>
                <w:rFonts w:ascii="Times New Roman" w:hAnsi="Times New Roman" w:cs="Times New Roman"/>
                <w:b/>
                <w:bCs/>
                <w:color w:val="000000" w:themeColor="text1"/>
                <w:sz w:val="18"/>
                <w:szCs w:val="18"/>
              </w:rPr>
            </w:pPr>
            <w:r w:rsidRPr="00CA6A00">
              <w:rPr>
                <w:rFonts w:ascii="Times New Roman" w:hAnsi="Times New Roman" w:cs="Times New Roman"/>
                <w:b/>
                <w:bCs/>
                <w:noProof/>
                <w:color w:val="000000" w:themeColor="text1"/>
                <w:sz w:val="18"/>
                <w:szCs w:val="18"/>
              </w:rPr>
              <w:drawing>
                <wp:inline distT="0" distB="0" distL="0" distR="0" wp14:anchorId="3A65B7C3" wp14:editId="6B478177">
                  <wp:extent cx="7423785" cy="1689735"/>
                  <wp:effectExtent l="0" t="0" r="5715" b="5715"/>
                  <wp:docPr id="9491926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9192630" name=""/>
                          <pic:cNvPicPr/>
                        </pic:nvPicPr>
                        <pic:blipFill>
                          <a:blip r:embed="rId54"/>
                          <a:stretch>
                            <a:fillRect/>
                          </a:stretch>
                        </pic:blipFill>
                        <pic:spPr>
                          <a:xfrm>
                            <a:off x="0" y="0"/>
                            <a:ext cx="7423785" cy="1689735"/>
                          </a:xfrm>
                          <a:prstGeom prst="rect">
                            <a:avLst/>
                          </a:prstGeom>
                        </pic:spPr>
                      </pic:pic>
                    </a:graphicData>
                  </a:graphic>
                </wp:inline>
              </w:drawing>
            </w:r>
          </w:p>
        </w:tc>
      </w:tr>
      <w:tr w:rsidR="00CA6A00" w:rsidRPr="00CA6A00" w14:paraId="1233AC75" w14:textId="77777777" w:rsidTr="00C62B08">
        <w:tc>
          <w:tcPr>
            <w:tcW w:w="1430" w:type="dxa"/>
            <w:vMerge/>
          </w:tcPr>
          <w:p w14:paraId="35C95C81" w14:textId="77777777" w:rsidR="008E4CD1" w:rsidRPr="00CA6A00" w:rsidRDefault="008E4CD1" w:rsidP="008E4CD1">
            <w:pPr>
              <w:rPr>
                <w:rFonts w:ascii="Times New Roman" w:hAnsi="Times New Roman" w:cs="Times New Roman"/>
                <w:b/>
                <w:bCs/>
                <w:color w:val="000000" w:themeColor="text1"/>
                <w:sz w:val="18"/>
                <w:szCs w:val="18"/>
              </w:rPr>
            </w:pPr>
          </w:p>
        </w:tc>
        <w:tc>
          <w:tcPr>
            <w:tcW w:w="710" w:type="dxa"/>
            <w:vMerge/>
          </w:tcPr>
          <w:p w14:paraId="08EE98FC" w14:textId="77777777" w:rsidR="008E4CD1" w:rsidRPr="00CA6A00" w:rsidRDefault="008E4CD1" w:rsidP="008E4CD1">
            <w:pPr>
              <w:rPr>
                <w:rFonts w:ascii="Times New Roman" w:hAnsi="Times New Roman" w:cs="Times New Roman"/>
                <w:b/>
                <w:bCs/>
                <w:color w:val="000000" w:themeColor="text1"/>
                <w:sz w:val="18"/>
                <w:szCs w:val="18"/>
              </w:rPr>
            </w:pPr>
          </w:p>
        </w:tc>
        <w:tc>
          <w:tcPr>
            <w:tcW w:w="1257" w:type="dxa"/>
          </w:tcPr>
          <w:p w14:paraId="446FA009" w14:textId="77777777" w:rsidR="008E4CD1" w:rsidRPr="00CA6A00" w:rsidRDefault="008E4CD1" w:rsidP="008E4CD1">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6 months</w:t>
            </w:r>
          </w:p>
        </w:tc>
        <w:tc>
          <w:tcPr>
            <w:tcW w:w="11907" w:type="dxa"/>
          </w:tcPr>
          <w:p w14:paraId="095B64B8" w14:textId="77777777" w:rsidR="008E4CD1" w:rsidRPr="00CA6A00" w:rsidRDefault="008E4CD1" w:rsidP="008E4CD1">
            <w:pPr>
              <w:rPr>
                <w:rFonts w:ascii="Times New Roman" w:hAnsi="Times New Roman" w:cs="Times New Roman"/>
                <w:b/>
                <w:bCs/>
                <w:color w:val="000000" w:themeColor="text1"/>
                <w:sz w:val="18"/>
                <w:szCs w:val="18"/>
              </w:rPr>
            </w:pPr>
            <w:r w:rsidRPr="00CA6A00">
              <w:rPr>
                <w:rFonts w:ascii="Times New Roman" w:hAnsi="Times New Roman" w:cs="Times New Roman"/>
                <w:b/>
                <w:bCs/>
                <w:noProof/>
                <w:color w:val="000000" w:themeColor="text1"/>
                <w:sz w:val="18"/>
                <w:szCs w:val="18"/>
              </w:rPr>
              <w:drawing>
                <wp:inline distT="0" distB="0" distL="0" distR="0" wp14:anchorId="313E92F7" wp14:editId="4898D463">
                  <wp:extent cx="7423785" cy="1607185"/>
                  <wp:effectExtent l="0" t="0" r="5715" b="0"/>
                  <wp:docPr id="18948414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4841436" name=""/>
                          <pic:cNvPicPr/>
                        </pic:nvPicPr>
                        <pic:blipFill>
                          <a:blip r:embed="rId55"/>
                          <a:stretch>
                            <a:fillRect/>
                          </a:stretch>
                        </pic:blipFill>
                        <pic:spPr>
                          <a:xfrm>
                            <a:off x="0" y="0"/>
                            <a:ext cx="7423785" cy="1607185"/>
                          </a:xfrm>
                          <a:prstGeom prst="rect">
                            <a:avLst/>
                          </a:prstGeom>
                        </pic:spPr>
                      </pic:pic>
                    </a:graphicData>
                  </a:graphic>
                </wp:inline>
              </w:drawing>
            </w:r>
          </w:p>
        </w:tc>
      </w:tr>
      <w:tr w:rsidR="00CA6A00" w:rsidRPr="00CA6A00" w14:paraId="42DD4A47" w14:textId="77777777" w:rsidTr="00C62B08">
        <w:tc>
          <w:tcPr>
            <w:tcW w:w="1430" w:type="dxa"/>
            <w:vMerge/>
          </w:tcPr>
          <w:p w14:paraId="636BAE2A" w14:textId="77777777" w:rsidR="008E4CD1" w:rsidRPr="00CA6A00" w:rsidRDefault="008E4CD1" w:rsidP="008E4CD1">
            <w:pPr>
              <w:rPr>
                <w:rFonts w:ascii="Times New Roman" w:hAnsi="Times New Roman" w:cs="Times New Roman"/>
                <w:b/>
                <w:bCs/>
                <w:color w:val="000000" w:themeColor="text1"/>
                <w:sz w:val="18"/>
                <w:szCs w:val="18"/>
              </w:rPr>
            </w:pPr>
          </w:p>
        </w:tc>
        <w:tc>
          <w:tcPr>
            <w:tcW w:w="710" w:type="dxa"/>
            <w:vMerge/>
          </w:tcPr>
          <w:p w14:paraId="35055ACC" w14:textId="77777777" w:rsidR="008E4CD1" w:rsidRPr="00CA6A00" w:rsidRDefault="008E4CD1" w:rsidP="008E4CD1">
            <w:pPr>
              <w:rPr>
                <w:rFonts w:ascii="Times New Roman" w:hAnsi="Times New Roman" w:cs="Times New Roman"/>
                <w:b/>
                <w:bCs/>
                <w:color w:val="000000" w:themeColor="text1"/>
                <w:sz w:val="18"/>
                <w:szCs w:val="18"/>
              </w:rPr>
            </w:pPr>
          </w:p>
        </w:tc>
        <w:tc>
          <w:tcPr>
            <w:tcW w:w="1257" w:type="dxa"/>
          </w:tcPr>
          <w:p w14:paraId="29792046" w14:textId="1F515FFE" w:rsidR="008E4CD1" w:rsidRPr="00CA6A00" w:rsidRDefault="0020184C" w:rsidP="008E4CD1">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t;</w:t>
            </w:r>
            <w:r w:rsidR="008E4CD1" w:rsidRPr="00CA6A00">
              <w:rPr>
                <w:rFonts w:ascii="Times New Roman" w:hAnsi="Times New Roman" w:cs="Times New Roman"/>
                <w:color w:val="000000" w:themeColor="text1"/>
                <w:sz w:val="18"/>
                <w:szCs w:val="18"/>
              </w:rPr>
              <w:t xml:space="preserve">6-12 months </w:t>
            </w:r>
          </w:p>
        </w:tc>
        <w:tc>
          <w:tcPr>
            <w:tcW w:w="11907" w:type="dxa"/>
          </w:tcPr>
          <w:p w14:paraId="26D7E0F1" w14:textId="77777777" w:rsidR="008E4CD1" w:rsidRPr="00CA6A00" w:rsidRDefault="008E4CD1" w:rsidP="008E4CD1">
            <w:pPr>
              <w:rPr>
                <w:rFonts w:ascii="Times New Roman" w:hAnsi="Times New Roman" w:cs="Times New Roman"/>
                <w:b/>
                <w:bCs/>
                <w:color w:val="000000" w:themeColor="text1"/>
                <w:sz w:val="18"/>
                <w:szCs w:val="18"/>
              </w:rPr>
            </w:pPr>
            <w:r w:rsidRPr="00CA6A00">
              <w:rPr>
                <w:rFonts w:ascii="Times New Roman" w:hAnsi="Times New Roman" w:cs="Times New Roman"/>
                <w:b/>
                <w:bCs/>
                <w:noProof/>
                <w:color w:val="000000" w:themeColor="text1"/>
                <w:sz w:val="18"/>
                <w:szCs w:val="18"/>
              </w:rPr>
              <w:drawing>
                <wp:inline distT="0" distB="0" distL="0" distR="0" wp14:anchorId="2A18BED2" wp14:editId="125D4480">
                  <wp:extent cx="7423785" cy="1310640"/>
                  <wp:effectExtent l="0" t="0" r="5715" b="3810"/>
                  <wp:docPr id="16727459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745947" name=""/>
                          <pic:cNvPicPr/>
                        </pic:nvPicPr>
                        <pic:blipFill>
                          <a:blip r:embed="rId56"/>
                          <a:stretch>
                            <a:fillRect/>
                          </a:stretch>
                        </pic:blipFill>
                        <pic:spPr>
                          <a:xfrm>
                            <a:off x="0" y="0"/>
                            <a:ext cx="7423785" cy="1310640"/>
                          </a:xfrm>
                          <a:prstGeom prst="rect">
                            <a:avLst/>
                          </a:prstGeom>
                        </pic:spPr>
                      </pic:pic>
                    </a:graphicData>
                  </a:graphic>
                </wp:inline>
              </w:drawing>
            </w:r>
          </w:p>
        </w:tc>
      </w:tr>
      <w:tr w:rsidR="00CA6A00" w:rsidRPr="00CA6A00" w14:paraId="1C838FF5" w14:textId="77777777" w:rsidTr="00C62B08">
        <w:tc>
          <w:tcPr>
            <w:tcW w:w="1430" w:type="dxa"/>
            <w:vMerge/>
          </w:tcPr>
          <w:p w14:paraId="3E775FA2" w14:textId="77777777" w:rsidR="008E4CD1" w:rsidRPr="00CA6A00" w:rsidRDefault="008E4CD1" w:rsidP="008E4CD1">
            <w:pPr>
              <w:rPr>
                <w:rFonts w:ascii="Times New Roman" w:hAnsi="Times New Roman" w:cs="Times New Roman"/>
                <w:b/>
                <w:bCs/>
                <w:color w:val="000000" w:themeColor="text1"/>
                <w:sz w:val="18"/>
                <w:szCs w:val="18"/>
              </w:rPr>
            </w:pPr>
          </w:p>
        </w:tc>
        <w:tc>
          <w:tcPr>
            <w:tcW w:w="710" w:type="dxa"/>
            <w:vMerge/>
          </w:tcPr>
          <w:p w14:paraId="049C9B87" w14:textId="77777777" w:rsidR="008E4CD1" w:rsidRPr="00CA6A00" w:rsidRDefault="008E4CD1" w:rsidP="008E4CD1">
            <w:pPr>
              <w:rPr>
                <w:rFonts w:ascii="Times New Roman" w:hAnsi="Times New Roman" w:cs="Times New Roman"/>
                <w:b/>
                <w:bCs/>
                <w:color w:val="000000" w:themeColor="text1"/>
                <w:sz w:val="18"/>
                <w:szCs w:val="18"/>
              </w:rPr>
            </w:pPr>
          </w:p>
        </w:tc>
        <w:tc>
          <w:tcPr>
            <w:tcW w:w="1257" w:type="dxa"/>
          </w:tcPr>
          <w:p w14:paraId="07073D13" w14:textId="77777777" w:rsidR="008E4CD1" w:rsidRPr="00CA6A00" w:rsidRDefault="008E4CD1" w:rsidP="008E4CD1">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t;12 months</w:t>
            </w:r>
          </w:p>
        </w:tc>
        <w:tc>
          <w:tcPr>
            <w:tcW w:w="11907" w:type="dxa"/>
          </w:tcPr>
          <w:p w14:paraId="3BBEA9C4" w14:textId="77777777" w:rsidR="008E4CD1" w:rsidRPr="00CA6A00" w:rsidRDefault="008E4CD1" w:rsidP="008E4CD1">
            <w:pPr>
              <w:rPr>
                <w:rFonts w:ascii="Times New Roman" w:hAnsi="Times New Roman" w:cs="Times New Roman"/>
                <w:b/>
                <w:bCs/>
                <w:color w:val="000000" w:themeColor="text1"/>
                <w:sz w:val="18"/>
                <w:szCs w:val="18"/>
              </w:rPr>
            </w:pPr>
            <w:r w:rsidRPr="00CA6A00">
              <w:rPr>
                <w:rFonts w:ascii="Times New Roman" w:hAnsi="Times New Roman" w:cs="Times New Roman"/>
                <w:b/>
                <w:bCs/>
                <w:noProof/>
                <w:color w:val="000000" w:themeColor="text1"/>
                <w:sz w:val="18"/>
                <w:szCs w:val="18"/>
              </w:rPr>
              <w:drawing>
                <wp:inline distT="0" distB="0" distL="0" distR="0" wp14:anchorId="1F199D8C" wp14:editId="34BDBC6E">
                  <wp:extent cx="7423785" cy="983615"/>
                  <wp:effectExtent l="0" t="0" r="5715" b="6985"/>
                  <wp:docPr id="709107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9107162" name=""/>
                          <pic:cNvPicPr/>
                        </pic:nvPicPr>
                        <pic:blipFill>
                          <a:blip r:embed="rId57"/>
                          <a:stretch>
                            <a:fillRect/>
                          </a:stretch>
                        </pic:blipFill>
                        <pic:spPr>
                          <a:xfrm>
                            <a:off x="0" y="0"/>
                            <a:ext cx="7423785" cy="983615"/>
                          </a:xfrm>
                          <a:prstGeom prst="rect">
                            <a:avLst/>
                          </a:prstGeom>
                        </pic:spPr>
                      </pic:pic>
                    </a:graphicData>
                  </a:graphic>
                </wp:inline>
              </w:drawing>
            </w:r>
          </w:p>
        </w:tc>
      </w:tr>
      <w:tr w:rsidR="00CA6A00" w:rsidRPr="00CA6A00" w14:paraId="64ECA0AB" w14:textId="77777777" w:rsidTr="00C62B08">
        <w:tc>
          <w:tcPr>
            <w:tcW w:w="1430" w:type="dxa"/>
            <w:vMerge w:val="restart"/>
          </w:tcPr>
          <w:p w14:paraId="7E3675FA" w14:textId="77777777" w:rsidR="008E4CD1" w:rsidRPr="00CA6A00" w:rsidRDefault="008E4CD1" w:rsidP="008E4CD1">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Dementia</w:t>
            </w:r>
          </w:p>
        </w:tc>
        <w:tc>
          <w:tcPr>
            <w:tcW w:w="710" w:type="dxa"/>
            <w:vMerge w:val="restart"/>
          </w:tcPr>
          <w:p w14:paraId="0A58FF12" w14:textId="77777777" w:rsidR="008E4CD1" w:rsidRPr="00CA6A00" w:rsidRDefault="008E4CD1" w:rsidP="008E4CD1">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Cat</w:t>
            </w:r>
          </w:p>
        </w:tc>
        <w:tc>
          <w:tcPr>
            <w:tcW w:w="1257" w:type="dxa"/>
          </w:tcPr>
          <w:p w14:paraId="133E03C6" w14:textId="77777777" w:rsidR="008E4CD1" w:rsidRPr="00CA6A00" w:rsidRDefault="008E4CD1" w:rsidP="008E4CD1">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Collapsed</w:t>
            </w:r>
          </w:p>
        </w:tc>
        <w:tc>
          <w:tcPr>
            <w:tcW w:w="11907" w:type="dxa"/>
          </w:tcPr>
          <w:p w14:paraId="4D23792D" w14:textId="77777777" w:rsidR="008E4CD1" w:rsidRPr="00CA6A00" w:rsidRDefault="008E4CD1" w:rsidP="008E4CD1">
            <w:pPr>
              <w:rPr>
                <w:rFonts w:ascii="Times New Roman" w:hAnsi="Times New Roman" w:cs="Times New Roman"/>
                <w:b/>
                <w:bCs/>
                <w:color w:val="000000" w:themeColor="text1"/>
                <w:sz w:val="18"/>
                <w:szCs w:val="18"/>
              </w:rPr>
            </w:pPr>
            <w:r w:rsidRPr="00CA6A00">
              <w:rPr>
                <w:rFonts w:ascii="Times New Roman" w:hAnsi="Times New Roman" w:cs="Times New Roman"/>
                <w:b/>
                <w:bCs/>
                <w:noProof/>
                <w:color w:val="000000" w:themeColor="text1"/>
                <w:sz w:val="18"/>
                <w:szCs w:val="18"/>
              </w:rPr>
              <w:drawing>
                <wp:inline distT="0" distB="0" distL="0" distR="0" wp14:anchorId="6DF2A71E" wp14:editId="11021DF7">
                  <wp:extent cx="7423785" cy="3552825"/>
                  <wp:effectExtent l="0" t="0" r="5715" b="9525"/>
                  <wp:docPr id="5460154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6015412" name=""/>
                          <pic:cNvPicPr/>
                        </pic:nvPicPr>
                        <pic:blipFill>
                          <a:blip r:embed="rId58"/>
                          <a:stretch>
                            <a:fillRect/>
                          </a:stretch>
                        </pic:blipFill>
                        <pic:spPr>
                          <a:xfrm>
                            <a:off x="0" y="0"/>
                            <a:ext cx="7423785" cy="3552825"/>
                          </a:xfrm>
                          <a:prstGeom prst="rect">
                            <a:avLst/>
                          </a:prstGeom>
                        </pic:spPr>
                      </pic:pic>
                    </a:graphicData>
                  </a:graphic>
                </wp:inline>
              </w:drawing>
            </w:r>
          </w:p>
        </w:tc>
      </w:tr>
      <w:tr w:rsidR="00CA6A00" w:rsidRPr="00CA6A00" w14:paraId="3285DE1E" w14:textId="77777777" w:rsidTr="00C62B08">
        <w:tc>
          <w:tcPr>
            <w:tcW w:w="1430" w:type="dxa"/>
            <w:vMerge/>
          </w:tcPr>
          <w:p w14:paraId="64DC9A7C" w14:textId="77777777" w:rsidR="008E4CD1" w:rsidRPr="00CA6A00" w:rsidRDefault="008E4CD1" w:rsidP="008E4CD1">
            <w:pPr>
              <w:rPr>
                <w:rFonts w:ascii="Times New Roman" w:hAnsi="Times New Roman" w:cs="Times New Roman"/>
                <w:b/>
                <w:bCs/>
                <w:color w:val="000000" w:themeColor="text1"/>
                <w:sz w:val="18"/>
                <w:szCs w:val="18"/>
              </w:rPr>
            </w:pPr>
          </w:p>
        </w:tc>
        <w:tc>
          <w:tcPr>
            <w:tcW w:w="710" w:type="dxa"/>
            <w:vMerge/>
          </w:tcPr>
          <w:p w14:paraId="7E1F6321" w14:textId="77777777" w:rsidR="008E4CD1" w:rsidRPr="00CA6A00" w:rsidRDefault="008E4CD1" w:rsidP="008E4CD1">
            <w:pPr>
              <w:rPr>
                <w:rFonts w:ascii="Times New Roman" w:hAnsi="Times New Roman" w:cs="Times New Roman"/>
                <w:b/>
                <w:bCs/>
                <w:color w:val="000000" w:themeColor="text1"/>
                <w:sz w:val="18"/>
                <w:szCs w:val="18"/>
              </w:rPr>
            </w:pPr>
          </w:p>
        </w:tc>
        <w:tc>
          <w:tcPr>
            <w:tcW w:w="1257" w:type="dxa"/>
          </w:tcPr>
          <w:p w14:paraId="152AF243" w14:textId="77777777" w:rsidR="008E4CD1" w:rsidRPr="00CA6A00" w:rsidRDefault="008E4CD1" w:rsidP="008E4CD1">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6 months</w:t>
            </w:r>
          </w:p>
        </w:tc>
        <w:tc>
          <w:tcPr>
            <w:tcW w:w="11907" w:type="dxa"/>
          </w:tcPr>
          <w:p w14:paraId="2B9C9ED3" w14:textId="2D0013D0" w:rsidR="008E4CD1" w:rsidRPr="00CA6A00" w:rsidRDefault="008E4CD1" w:rsidP="008E4CD1">
            <w:pPr>
              <w:rPr>
                <w:rFonts w:ascii="Times New Roman" w:hAnsi="Times New Roman" w:cs="Times New Roman"/>
                <w:b/>
                <w:bCs/>
                <w:color w:val="000000" w:themeColor="text1"/>
                <w:sz w:val="18"/>
                <w:szCs w:val="18"/>
              </w:rPr>
            </w:pPr>
            <w:r w:rsidRPr="00CA6A00">
              <w:rPr>
                <w:rFonts w:ascii="Times New Roman" w:hAnsi="Times New Roman" w:cs="Times New Roman"/>
                <w:b/>
                <w:bCs/>
                <w:noProof/>
                <w:color w:val="000000" w:themeColor="text1"/>
                <w:sz w:val="18"/>
                <w:szCs w:val="18"/>
              </w:rPr>
              <w:drawing>
                <wp:inline distT="0" distB="0" distL="0" distR="0" wp14:anchorId="7704D3BF" wp14:editId="0F3C47A4">
                  <wp:extent cx="7423785" cy="1800860"/>
                  <wp:effectExtent l="0" t="0" r="5715" b="8890"/>
                  <wp:docPr id="20051826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5182696" name=""/>
                          <pic:cNvPicPr/>
                        </pic:nvPicPr>
                        <pic:blipFill>
                          <a:blip r:embed="rId59"/>
                          <a:stretch>
                            <a:fillRect/>
                          </a:stretch>
                        </pic:blipFill>
                        <pic:spPr>
                          <a:xfrm>
                            <a:off x="0" y="0"/>
                            <a:ext cx="7423785" cy="1800860"/>
                          </a:xfrm>
                          <a:prstGeom prst="rect">
                            <a:avLst/>
                          </a:prstGeom>
                        </pic:spPr>
                      </pic:pic>
                    </a:graphicData>
                  </a:graphic>
                </wp:inline>
              </w:drawing>
            </w:r>
          </w:p>
        </w:tc>
      </w:tr>
      <w:tr w:rsidR="00CA6A00" w:rsidRPr="00CA6A00" w14:paraId="4054291F" w14:textId="77777777" w:rsidTr="00C62B08">
        <w:tc>
          <w:tcPr>
            <w:tcW w:w="1430" w:type="dxa"/>
            <w:vMerge/>
          </w:tcPr>
          <w:p w14:paraId="54A6FA17" w14:textId="77777777" w:rsidR="008E4CD1" w:rsidRPr="00CA6A00" w:rsidRDefault="008E4CD1" w:rsidP="008E4CD1">
            <w:pPr>
              <w:rPr>
                <w:rFonts w:ascii="Times New Roman" w:hAnsi="Times New Roman" w:cs="Times New Roman"/>
                <w:b/>
                <w:bCs/>
                <w:color w:val="000000" w:themeColor="text1"/>
                <w:sz w:val="18"/>
                <w:szCs w:val="18"/>
              </w:rPr>
            </w:pPr>
          </w:p>
        </w:tc>
        <w:tc>
          <w:tcPr>
            <w:tcW w:w="710" w:type="dxa"/>
            <w:vMerge/>
          </w:tcPr>
          <w:p w14:paraId="24D5325A" w14:textId="77777777" w:rsidR="008E4CD1" w:rsidRPr="00CA6A00" w:rsidRDefault="008E4CD1" w:rsidP="008E4CD1">
            <w:pPr>
              <w:rPr>
                <w:rFonts w:ascii="Times New Roman" w:hAnsi="Times New Roman" w:cs="Times New Roman"/>
                <w:b/>
                <w:bCs/>
                <w:color w:val="000000" w:themeColor="text1"/>
                <w:sz w:val="18"/>
                <w:szCs w:val="18"/>
              </w:rPr>
            </w:pPr>
          </w:p>
        </w:tc>
        <w:tc>
          <w:tcPr>
            <w:tcW w:w="1257" w:type="dxa"/>
          </w:tcPr>
          <w:p w14:paraId="21F9730D" w14:textId="0FDC464E" w:rsidR="008E4CD1" w:rsidRPr="00CA6A00" w:rsidRDefault="0020184C" w:rsidP="008E4CD1">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t;</w:t>
            </w:r>
            <w:r w:rsidR="008E4CD1" w:rsidRPr="00CA6A00">
              <w:rPr>
                <w:rFonts w:ascii="Times New Roman" w:hAnsi="Times New Roman" w:cs="Times New Roman"/>
                <w:color w:val="000000" w:themeColor="text1"/>
                <w:sz w:val="18"/>
                <w:szCs w:val="18"/>
              </w:rPr>
              <w:t xml:space="preserve">6-12 months </w:t>
            </w:r>
          </w:p>
        </w:tc>
        <w:tc>
          <w:tcPr>
            <w:tcW w:w="11907" w:type="dxa"/>
          </w:tcPr>
          <w:p w14:paraId="79BF70B8" w14:textId="14BE18B1" w:rsidR="008E4CD1" w:rsidRPr="00CA6A00" w:rsidRDefault="008E4CD1" w:rsidP="008E4CD1">
            <w:pPr>
              <w:rPr>
                <w:rFonts w:ascii="Times New Roman" w:hAnsi="Times New Roman" w:cs="Times New Roman"/>
                <w:b/>
                <w:bCs/>
                <w:color w:val="000000" w:themeColor="text1"/>
                <w:sz w:val="18"/>
                <w:szCs w:val="18"/>
              </w:rPr>
            </w:pPr>
            <w:r w:rsidRPr="00CA6A00">
              <w:rPr>
                <w:rFonts w:ascii="Times New Roman" w:hAnsi="Times New Roman" w:cs="Times New Roman"/>
                <w:b/>
                <w:bCs/>
                <w:noProof/>
                <w:color w:val="000000" w:themeColor="text1"/>
                <w:sz w:val="18"/>
                <w:szCs w:val="18"/>
              </w:rPr>
              <w:drawing>
                <wp:inline distT="0" distB="0" distL="0" distR="0" wp14:anchorId="5BC6046F" wp14:editId="56A4F0C3">
                  <wp:extent cx="7423785" cy="2029460"/>
                  <wp:effectExtent l="0" t="0" r="5715" b="8890"/>
                  <wp:docPr id="15590175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017547" name=""/>
                          <pic:cNvPicPr/>
                        </pic:nvPicPr>
                        <pic:blipFill>
                          <a:blip r:embed="rId60"/>
                          <a:stretch>
                            <a:fillRect/>
                          </a:stretch>
                        </pic:blipFill>
                        <pic:spPr>
                          <a:xfrm>
                            <a:off x="0" y="0"/>
                            <a:ext cx="7423785" cy="2029460"/>
                          </a:xfrm>
                          <a:prstGeom prst="rect">
                            <a:avLst/>
                          </a:prstGeom>
                        </pic:spPr>
                      </pic:pic>
                    </a:graphicData>
                  </a:graphic>
                </wp:inline>
              </w:drawing>
            </w:r>
          </w:p>
        </w:tc>
      </w:tr>
      <w:tr w:rsidR="00CA6A00" w:rsidRPr="00CA6A00" w14:paraId="172D40DB" w14:textId="77777777" w:rsidTr="00C62B08">
        <w:tc>
          <w:tcPr>
            <w:tcW w:w="1430" w:type="dxa"/>
            <w:vMerge/>
          </w:tcPr>
          <w:p w14:paraId="77BA61DA" w14:textId="77777777" w:rsidR="008E4CD1" w:rsidRPr="00CA6A00" w:rsidRDefault="008E4CD1" w:rsidP="008E4CD1">
            <w:pPr>
              <w:rPr>
                <w:rFonts w:ascii="Times New Roman" w:hAnsi="Times New Roman" w:cs="Times New Roman"/>
                <w:b/>
                <w:bCs/>
                <w:color w:val="000000" w:themeColor="text1"/>
                <w:sz w:val="18"/>
                <w:szCs w:val="18"/>
              </w:rPr>
            </w:pPr>
          </w:p>
        </w:tc>
        <w:tc>
          <w:tcPr>
            <w:tcW w:w="710" w:type="dxa"/>
            <w:vMerge/>
          </w:tcPr>
          <w:p w14:paraId="4448CEFF" w14:textId="77777777" w:rsidR="008E4CD1" w:rsidRPr="00CA6A00" w:rsidRDefault="008E4CD1" w:rsidP="008E4CD1">
            <w:pPr>
              <w:rPr>
                <w:rFonts w:ascii="Times New Roman" w:hAnsi="Times New Roman" w:cs="Times New Roman"/>
                <w:b/>
                <w:bCs/>
                <w:color w:val="000000" w:themeColor="text1"/>
                <w:sz w:val="18"/>
                <w:szCs w:val="18"/>
              </w:rPr>
            </w:pPr>
          </w:p>
        </w:tc>
        <w:tc>
          <w:tcPr>
            <w:tcW w:w="1257" w:type="dxa"/>
          </w:tcPr>
          <w:p w14:paraId="3839EE92" w14:textId="77777777" w:rsidR="008E4CD1" w:rsidRPr="00CA6A00" w:rsidRDefault="008E4CD1" w:rsidP="008E4CD1">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t;12 months</w:t>
            </w:r>
          </w:p>
        </w:tc>
        <w:tc>
          <w:tcPr>
            <w:tcW w:w="11907" w:type="dxa"/>
          </w:tcPr>
          <w:p w14:paraId="21821A07" w14:textId="3D5BA7F6" w:rsidR="008E4CD1" w:rsidRPr="00CA6A00" w:rsidRDefault="008E4CD1" w:rsidP="008E4CD1">
            <w:pPr>
              <w:rPr>
                <w:rFonts w:ascii="Times New Roman" w:hAnsi="Times New Roman" w:cs="Times New Roman"/>
                <w:b/>
                <w:bCs/>
                <w:color w:val="000000" w:themeColor="text1"/>
                <w:sz w:val="18"/>
                <w:szCs w:val="18"/>
              </w:rPr>
            </w:pPr>
            <w:r w:rsidRPr="00CA6A00">
              <w:rPr>
                <w:rFonts w:ascii="Times New Roman" w:hAnsi="Times New Roman" w:cs="Times New Roman"/>
                <w:b/>
                <w:bCs/>
                <w:noProof/>
                <w:color w:val="000000" w:themeColor="text1"/>
                <w:sz w:val="18"/>
                <w:szCs w:val="18"/>
              </w:rPr>
              <w:drawing>
                <wp:inline distT="0" distB="0" distL="0" distR="0" wp14:anchorId="00475C37" wp14:editId="4CA96745">
                  <wp:extent cx="7423785" cy="2520315"/>
                  <wp:effectExtent l="0" t="0" r="5715" b="0"/>
                  <wp:docPr id="12670277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7027717" name=""/>
                          <pic:cNvPicPr/>
                        </pic:nvPicPr>
                        <pic:blipFill>
                          <a:blip r:embed="rId61"/>
                          <a:stretch>
                            <a:fillRect/>
                          </a:stretch>
                        </pic:blipFill>
                        <pic:spPr>
                          <a:xfrm>
                            <a:off x="0" y="0"/>
                            <a:ext cx="7423785" cy="2520315"/>
                          </a:xfrm>
                          <a:prstGeom prst="rect">
                            <a:avLst/>
                          </a:prstGeom>
                        </pic:spPr>
                      </pic:pic>
                    </a:graphicData>
                  </a:graphic>
                </wp:inline>
              </w:drawing>
            </w:r>
          </w:p>
        </w:tc>
      </w:tr>
      <w:tr w:rsidR="00CA6A00" w:rsidRPr="00CA6A00" w14:paraId="466CAF1C" w14:textId="77777777" w:rsidTr="00C62B08">
        <w:tc>
          <w:tcPr>
            <w:tcW w:w="1430" w:type="dxa"/>
            <w:vMerge w:val="restart"/>
          </w:tcPr>
          <w:p w14:paraId="3E1DE1E2" w14:textId="77777777" w:rsidR="008E4CD1" w:rsidRPr="00CA6A00" w:rsidRDefault="008E4CD1" w:rsidP="008E4CD1">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lastRenderedPageBreak/>
              <w:t xml:space="preserve">Institutionalisation </w:t>
            </w:r>
          </w:p>
        </w:tc>
        <w:tc>
          <w:tcPr>
            <w:tcW w:w="710" w:type="dxa"/>
            <w:vMerge w:val="restart"/>
          </w:tcPr>
          <w:p w14:paraId="1B6F6A27" w14:textId="77777777" w:rsidR="008E4CD1" w:rsidRPr="00CA6A00" w:rsidRDefault="008E4CD1" w:rsidP="008E4CD1">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Cat</w:t>
            </w:r>
          </w:p>
        </w:tc>
        <w:tc>
          <w:tcPr>
            <w:tcW w:w="1257" w:type="dxa"/>
          </w:tcPr>
          <w:p w14:paraId="1C4825D9" w14:textId="77777777" w:rsidR="008E4CD1" w:rsidRPr="00CA6A00" w:rsidRDefault="008E4CD1" w:rsidP="008E4CD1">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Collapsed</w:t>
            </w:r>
          </w:p>
        </w:tc>
        <w:tc>
          <w:tcPr>
            <w:tcW w:w="11907" w:type="dxa"/>
          </w:tcPr>
          <w:p w14:paraId="16E0BAD8" w14:textId="77777777" w:rsidR="008E4CD1" w:rsidRPr="00CA6A00" w:rsidRDefault="008E4CD1" w:rsidP="008E4CD1">
            <w:pPr>
              <w:rPr>
                <w:rFonts w:ascii="Times New Roman" w:hAnsi="Times New Roman" w:cs="Times New Roman"/>
                <w:b/>
                <w:bCs/>
                <w:color w:val="000000" w:themeColor="text1"/>
                <w:sz w:val="18"/>
                <w:szCs w:val="18"/>
              </w:rPr>
            </w:pPr>
            <w:r w:rsidRPr="00CA6A00">
              <w:rPr>
                <w:rFonts w:ascii="Times New Roman" w:hAnsi="Times New Roman" w:cs="Times New Roman"/>
                <w:b/>
                <w:bCs/>
                <w:noProof/>
                <w:color w:val="000000" w:themeColor="text1"/>
                <w:sz w:val="18"/>
                <w:szCs w:val="18"/>
              </w:rPr>
              <w:drawing>
                <wp:inline distT="0" distB="0" distL="0" distR="0" wp14:anchorId="1F970A19" wp14:editId="006B1B9C">
                  <wp:extent cx="7423785" cy="4031615"/>
                  <wp:effectExtent l="0" t="0" r="5715" b="6985"/>
                  <wp:docPr id="17043644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4364460" name=""/>
                          <pic:cNvPicPr/>
                        </pic:nvPicPr>
                        <pic:blipFill>
                          <a:blip r:embed="rId62"/>
                          <a:stretch>
                            <a:fillRect/>
                          </a:stretch>
                        </pic:blipFill>
                        <pic:spPr>
                          <a:xfrm>
                            <a:off x="0" y="0"/>
                            <a:ext cx="7423785" cy="4031615"/>
                          </a:xfrm>
                          <a:prstGeom prst="rect">
                            <a:avLst/>
                          </a:prstGeom>
                        </pic:spPr>
                      </pic:pic>
                    </a:graphicData>
                  </a:graphic>
                </wp:inline>
              </w:drawing>
            </w:r>
          </w:p>
        </w:tc>
      </w:tr>
      <w:tr w:rsidR="00CA6A00" w:rsidRPr="00CA6A00" w14:paraId="5C56651A" w14:textId="77777777" w:rsidTr="00C62B08">
        <w:tc>
          <w:tcPr>
            <w:tcW w:w="1430" w:type="dxa"/>
            <w:vMerge/>
          </w:tcPr>
          <w:p w14:paraId="52869951" w14:textId="77777777" w:rsidR="008E4CD1" w:rsidRPr="00CA6A00" w:rsidRDefault="008E4CD1" w:rsidP="008E4CD1">
            <w:pPr>
              <w:rPr>
                <w:rFonts w:ascii="Times New Roman" w:hAnsi="Times New Roman" w:cs="Times New Roman"/>
                <w:b/>
                <w:bCs/>
                <w:color w:val="000000" w:themeColor="text1"/>
                <w:sz w:val="18"/>
                <w:szCs w:val="18"/>
              </w:rPr>
            </w:pPr>
          </w:p>
        </w:tc>
        <w:tc>
          <w:tcPr>
            <w:tcW w:w="710" w:type="dxa"/>
            <w:vMerge/>
          </w:tcPr>
          <w:p w14:paraId="10B49198" w14:textId="77777777" w:rsidR="008E4CD1" w:rsidRPr="00CA6A00" w:rsidRDefault="008E4CD1" w:rsidP="008E4CD1">
            <w:pPr>
              <w:rPr>
                <w:rFonts w:ascii="Times New Roman" w:hAnsi="Times New Roman" w:cs="Times New Roman"/>
                <w:b/>
                <w:bCs/>
                <w:color w:val="000000" w:themeColor="text1"/>
                <w:sz w:val="18"/>
                <w:szCs w:val="18"/>
              </w:rPr>
            </w:pPr>
          </w:p>
        </w:tc>
        <w:tc>
          <w:tcPr>
            <w:tcW w:w="1257" w:type="dxa"/>
          </w:tcPr>
          <w:p w14:paraId="7A422D89" w14:textId="77777777" w:rsidR="008E4CD1" w:rsidRPr="00CA6A00" w:rsidRDefault="008E4CD1" w:rsidP="008E4CD1">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6 months</w:t>
            </w:r>
          </w:p>
        </w:tc>
        <w:tc>
          <w:tcPr>
            <w:tcW w:w="11907" w:type="dxa"/>
          </w:tcPr>
          <w:p w14:paraId="57D9DF3F" w14:textId="77777777" w:rsidR="008E4CD1" w:rsidRPr="00CA6A00" w:rsidRDefault="008E4CD1" w:rsidP="008E4CD1">
            <w:pPr>
              <w:rPr>
                <w:rFonts w:ascii="Times New Roman" w:hAnsi="Times New Roman" w:cs="Times New Roman"/>
                <w:b/>
                <w:bCs/>
                <w:color w:val="000000" w:themeColor="text1"/>
                <w:sz w:val="18"/>
                <w:szCs w:val="18"/>
              </w:rPr>
            </w:pPr>
            <w:r w:rsidRPr="00CA6A00">
              <w:rPr>
                <w:rFonts w:ascii="Times New Roman" w:hAnsi="Times New Roman" w:cs="Times New Roman"/>
                <w:b/>
                <w:bCs/>
                <w:noProof/>
                <w:color w:val="000000" w:themeColor="text1"/>
                <w:sz w:val="18"/>
                <w:szCs w:val="18"/>
              </w:rPr>
              <w:drawing>
                <wp:inline distT="0" distB="0" distL="0" distR="0" wp14:anchorId="280ECE78" wp14:editId="5B139E2C">
                  <wp:extent cx="7423785" cy="2784475"/>
                  <wp:effectExtent l="0" t="0" r="5715" b="0"/>
                  <wp:docPr id="15899142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9914270" name=""/>
                          <pic:cNvPicPr/>
                        </pic:nvPicPr>
                        <pic:blipFill>
                          <a:blip r:embed="rId63"/>
                          <a:stretch>
                            <a:fillRect/>
                          </a:stretch>
                        </pic:blipFill>
                        <pic:spPr>
                          <a:xfrm>
                            <a:off x="0" y="0"/>
                            <a:ext cx="7423785" cy="2784475"/>
                          </a:xfrm>
                          <a:prstGeom prst="rect">
                            <a:avLst/>
                          </a:prstGeom>
                        </pic:spPr>
                      </pic:pic>
                    </a:graphicData>
                  </a:graphic>
                </wp:inline>
              </w:drawing>
            </w:r>
          </w:p>
        </w:tc>
      </w:tr>
      <w:tr w:rsidR="00CA6A00" w:rsidRPr="00CA6A00" w14:paraId="73AA76E6" w14:textId="77777777" w:rsidTr="00C62B08">
        <w:tc>
          <w:tcPr>
            <w:tcW w:w="1430" w:type="dxa"/>
            <w:vMerge/>
          </w:tcPr>
          <w:p w14:paraId="797181E4" w14:textId="77777777" w:rsidR="008E4CD1" w:rsidRPr="00CA6A00" w:rsidRDefault="008E4CD1" w:rsidP="008E4CD1">
            <w:pPr>
              <w:rPr>
                <w:rFonts w:ascii="Times New Roman" w:hAnsi="Times New Roman" w:cs="Times New Roman"/>
                <w:b/>
                <w:bCs/>
                <w:color w:val="000000" w:themeColor="text1"/>
                <w:sz w:val="18"/>
                <w:szCs w:val="18"/>
              </w:rPr>
            </w:pPr>
          </w:p>
        </w:tc>
        <w:tc>
          <w:tcPr>
            <w:tcW w:w="710" w:type="dxa"/>
            <w:vMerge/>
          </w:tcPr>
          <w:p w14:paraId="1290F3CE" w14:textId="77777777" w:rsidR="008E4CD1" w:rsidRPr="00CA6A00" w:rsidRDefault="008E4CD1" w:rsidP="008E4CD1">
            <w:pPr>
              <w:rPr>
                <w:rFonts w:ascii="Times New Roman" w:hAnsi="Times New Roman" w:cs="Times New Roman"/>
                <w:b/>
                <w:bCs/>
                <w:color w:val="000000" w:themeColor="text1"/>
                <w:sz w:val="18"/>
                <w:szCs w:val="18"/>
              </w:rPr>
            </w:pPr>
          </w:p>
        </w:tc>
        <w:tc>
          <w:tcPr>
            <w:tcW w:w="1257" w:type="dxa"/>
          </w:tcPr>
          <w:p w14:paraId="5DE5CF92" w14:textId="1081C633" w:rsidR="008E4CD1" w:rsidRPr="00CA6A00" w:rsidRDefault="0020184C" w:rsidP="008E4CD1">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t;</w:t>
            </w:r>
            <w:r w:rsidR="008E4CD1" w:rsidRPr="00CA6A00">
              <w:rPr>
                <w:rFonts w:ascii="Times New Roman" w:hAnsi="Times New Roman" w:cs="Times New Roman"/>
                <w:color w:val="000000" w:themeColor="text1"/>
                <w:sz w:val="18"/>
                <w:szCs w:val="18"/>
              </w:rPr>
              <w:t xml:space="preserve">6-12 months </w:t>
            </w:r>
          </w:p>
        </w:tc>
        <w:tc>
          <w:tcPr>
            <w:tcW w:w="11907" w:type="dxa"/>
          </w:tcPr>
          <w:p w14:paraId="5458F48C" w14:textId="77777777" w:rsidR="008E4CD1" w:rsidRPr="00CA6A00" w:rsidRDefault="008E4CD1" w:rsidP="008E4CD1">
            <w:pPr>
              <w:rPr>
                <w:rFonts w:ascii="Times New Roman" w:hAnsi="Times New Roman" w:cs="Times New Roman"/>
                <w:b/>
                <w:bCs/>
                <w:color w:val="000000" w:themeColor="text1"/>
                <w:sz w:val="18"/>
                <w:szCs w:val="18"/>
              </w:rPr>
            </w:pPr>
            <w:r w:rsidRPr="00CA6A00">
              <w:rPr>
                <w:rFonts w:ascii="Times New Roman" w:hAnsi="Times New Roman" w:cs="Times New Roman"/>
                <w:b/>
                <w:bCs/>
                <w:noProof/>
                <w:color w:val="000000" w:themeColor="text1"/>
                <w:sz w:val="18"/>
                <w:szCs w:val="18"/>
              </w:rPr>
              <w:drawing>
                <wp:inline distT="0" distB="0" distL="0" distR="0" wp14:anchorId="1AA7D564" wp14:editId="33B21F91">
                  <wp:extent cx="7423785" cy="2406650"/>
                  <wp:effectExtent l="0" t="0" r="5715" b="0"/>
                  <wp:docPr id="12335428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542878" name=""/>
                          <pic:cNvPicPr/>
                        </pic:nvPicPr>
                        <pic:blipFill>
                          <a:blip r:embed="rId64"/>
                          <a:stretch>
                            <a:fillRect/>
                          </a:stretch>
                        </pic:blipFill>
                        <pic:spPr>
                          <a:xfrm>
                            <a:off x="0" y="0"/>
                            <a:ext cx="7423785" cy="2406650"/>
                          </a:xfrm>
                          <a:prstGeom prst="rect">
                            <a:avLst/>
                          </a:prstGeom>
                        </pic:spPr>
                      </pic:pic>
                    </a:graphicData>
                  </a:graphic>
                </wp:inline>
              </w:drawing>
            </w:r>
          </w:p>
        </w:tc>
      </w:tr>
      <w:tr w:rsidR="00CA6A00" w:rsidRPr="00CA6A00" w14:paraId="4AC3EB43" w14:textId="77777777" w:rsidTr="00C62B08">
        <w:trPr>
          <w:trHeight w:val="2400"/>
        </w:trPr>
        <w:tc>
          <w:tcPr>
            <w:tcW w:w="1430" w:type="dxa"/>
            <w:vMerge/>
          </w:tcPr>
          <w:p w14:paraId="6DA03FCD" w14:textId="77777777" w:rsidR="008E4CD1" w:rsidRPr="00CA6A00" w:rsidRDefault="008E4CD1" w:rsidP="008E4CD1">
            <w:pPr>
              <w:rPr>
                <w:rFonts w:ascii="Times New Roman" w:hAnsi="Times New Roman" w:cs="Times New Roman"/>
                <w:b/>
                <w:bCs/>
                <w:color w:val="000000" w:themeColor="text1"/>
                <w:sz w:val="18"/>
                <w:szCs w:val="18"/>
              </w:rPr>
            </w:pPr>
          </w:p>
        </w:tc>
        <w:tc>
          <w:tcPr>
            <w:tcW w:w="710" w:type="dxa"/>
            <w:vMerge/>
          </w:tcPr>
          <w:p w14:paraId="37BC8B31" w14:textId="77777777" w:rsidR="008E4CD1" w:rsidRPr="00CA6A00" w:rsidRDefault="008E4CD1" w:rsidP="008E4CD1">
            <w:pPr>
              <w:rPr>
                <w:rFonts w:ascii="Times New Roman" w:hAnsi="Times New Roman" w:cs="Times New Roman"/>
                <w:b/>
                <w:bCs/>
                <w:color w:val="000000" w:themeColor="text1"/>
                <w:sz w:val="18"/>
                <w:szCs w:val="18"/>
              </w:rPr>
            </w:pPr>
          </w:p>
        </w:tc>
        <w:tc>
          <w:tcPr>
            <w:tcW w:w="1257" w:type="dxa"/>
          </w:tcPr>
          <w:p w14:paraId="5734AA0C" w14:textId="77777777" w:rsidR="008E4CD1" w:rsidRPr="00CA6A00" w:rsidRDefault="008E4CD1" w:rsidP="008E4CD1">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t;12 months</w:t>
            </w:r>
          </w:p>
        </w:tc>
        <w:tc>
          <w:tcPr>
            <w:tcW w:w="11907" w:type="dxa"/>
          </w:tcPr>
          <w:p w14:paraId="1A6C60A2" w14:textId="77777777" w:rsidR="008E4CD1" w:rsidRPr="00CA6A00" w:rsidRDefault="008E4CD1" w:rsidP="008E4CD1">
            <w:pPr>
              <w:rPr>
                <w:rFonts w:ascii="Times New Roman" w:hAnsi="Times New Roman" w:cs="Times New Roman"/>
                <w:b/>
                <w:bCs/>
                <w:color w:val="000000" w:themeColor="text1"/>
                <w:sz w:val="18"/>
                <w:szCs w:val="18"/>
              </w:rPr>
            </w:pPr>
            <w:r w:rsidRPr="00CA6A00">
              <w:rPr>
                <w:rFonts w:ascii="Times New Roman" w:hAnsi="Times New Roman" w:cs="Times New Roman"/>
                <w:b/>
                <w:bCs/>
                <w:noProof/>
                <w:color w:val="000000" w:themeColor="text1"/>
                <w:sz w:val="18"/>
                <w:szCs w:val="18"/>
              </w:rPr>
              <w:drawing>
                <wp:inline distT="0" distB="0" distL="0" distR="0" wp14:anchorId="5371C708" wp14:editId="4EED5113">
                  <wp:extent cx="7309485" cy="1496159"/>
                  <wp:effectExtent l="0" t="0" r="5715" b="8890"/>
                  <wp:docPr id="3316454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645435" name=""/>
                          <pic:cNvPicPr/>
                        </pic:nvPicPr>
                        <pic:blipFill>
                          <a:blip r:embed="rId65"/>
                          <a:stretch>
                            <a:fillRect/>
                          </a:stretch>
                        </pic:blipFill>
                        <pic:spPr>
                          <a:xfrm>
                            <a:off x="0" y="0"/>
                            <a:ext cx="7316398" cy="1497574"/>
                          </a:xfrm>
                          <a:prstGeom prst="rect">
                            <a:avLst/>
                          </a:prstGeom>
                        </pic:spPr>
                      </pic:pic>
                    </a:graphicData>
                  </a:graphic>
                </wp:inline>
              </w:drawing>
            </w:r>
          </w:p>
        </w:tc>
      </w:tr>
      <w:tr w:rsidR="00CA6A00" w:rsidRPr="00CA6A00" w14:paraId="0C61D5A1" w14:textId="77777777" w:rsidTr="00C62B08">
        <w:tc>
          <w:tcPr>
            <w:tcW w:w="1430" w:type="dxa"/>
            <w:vMerge w:val="restart"/>
          </w:tcPr>
          <w:p w14:paraId="59253CF5" w14:textId="77777777" w:rsidR="008E4CD1" w:rsidRPr="00CA6A00" w:rsidRDefault="008E4CD1" w:rsidP="008E4CD1">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lastRenderedPageBreak/>
              <w:t>Readmission/revisit</w:t>
            </w:r>
          </w:p>
        </w:tc>
        <w:tc>
          <w:tcPr>
            <w:tcW w:w="710" w:type="dxa"/>
          </w:tcPr>
          <w:p w14:paraId="04A0781F" w14:textId="77777777" w:rsidR="008E4CD1" w:rsidRPr="00CA6A00" w:rsidRDefault="008E4CD1" w:rsidP="008E4CD1">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Cat</w:t>
            </w:r>
          </w:p>
        </w:tc>
        <w:tc>
          <w:tcPr>
            <w:tcW w:w="1257" w:type="dxa"/>
          </w:tcPr>
          <w:p w14:paraId="1B2CED12" w14:textId="77777777" w:rsidR="008E4CD1" w:rsidRPr="00CA6A00" w:rsidRDefault="008E4CD1" w:rsidP="008E4CD1">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Collapsed</w:t>
            </w:r>
          </w:p>
        </w:tc>
        <w:tc>
          <w:tcPr>
            <w:tcW w:w="11907" w:type="dxa"/>
          </w:tcPr>
          <w:p w14:paraId="258F7AAC" w14:textId="680A7ECC" w:rsidR="008E4CD1" w:rsidRPr="00CA6A00" w:rsidRDefault="008E4CD1" w:rsidP="008E4CD1">
            <w:pPr>
              <w:rPr>
                <w:rFonts w:ascii="Times New Roman" w:hAnsi="Times New Roman" w:cs="Times New Roman"/>
                <w:b/>
                <w:bCs/>
                <w:color w:val="000000" w:themeColor="text1"/>
                <w:sz w:val="18"/>
                <w:szCs w:val="18"/>
              </w:rPr>
            </w:pPr>
            <w:r w:rsidRPr="00CA6A00">
              <w:rPr>
                <w:rFonts w:ascii="Times New Roman" w:hAnsi="Times New Roman" w:cs="Times New Roman"/>
                <w:b/>
                <w:bCs/>
                <w:noProof/>
                <w:color w:val="000000" w:themeColor="text1"/>
                <w:sz w:val="18"/>
                <w:szCs w:val="18"/>
              </w:rPr>
              <w:drawing>
                <wp:inline distT="0" distB="0" distL="0" distR="0" wp14:anchorId="75AF4534" wp14:editId="79785742">
                  <wp:extent cx="7423785" cy="4337685"/>
                  <wp:effectExtent l="0" t="0" r="5715" b="5715"/>
                  <wp:docPr id="10845271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4527125" name=""/>
                          <pic:cNvPicPr/>
                        </pic:nvPicPr>
                        <pic:blipFill>
                          <a:blip r:embed="rId66"/>
                          <a:stretch>
                            <a:fillRect/>
                          </a:stretch>
                        </pic:blipFill>
                        <pic:spPr>
                          <a:xfrm>
                            <a:off x="0" y="0"/>
                            <a:ext cx="7423785" cy="4337685"/>
                          </a:xfrm>
                          <a:prstGeom prst="rect">
                            <a:avLst/>
                          </a:prstGeom>
                        </pic:spPr>
                      </pic:pic>
                    </a:graphicData>
                  </a:graphic>
                </wp:inline>
              </w:drawing>
            </w:r>
          </w:p>
        </w:tc>
      </w:tr>
      <w:tr w:rsidR="00CA6A00" w:rsidRPr="00CA6A00" w14:paraId="386A26AE" w14:textId="77777777" w:rsidTr="00C62B08">
        <w:tc>
          <w:tcPr>
            <w:tcW w:w="1430" w:type="dxa"/>
            <w:vMerge/>
          </w:tcPr>
          <w:p w14:paraId="204D3D5C" w14:textId="77777777" w:rsidR="008E4CD1" w:rsidRPr="00CA6A00" w:rsidRDefault="008E4CD1" w:rsidP="008E4CD1">
            <w:pPr>
              <w:rPr>
                <w:rFonts w:ascii="Times New Roman" w:hAnsi="Times New Roman" w:cs="Times New Roman"/>
                <w:b/>
                <w:bCs/>
                <w:color w:val="000000" w:themeColor="text1"/>
                <w:sz w:val="18"/>
                <w:szCs w:val="18"/>
              </w:rPr>
            </w:pPr>
          </w:p>
        </w:tc>
        <w:tc>
          <w:tcPr>
            <w:tcW w:w="710" w:type="dxa"/>
            <w:vMerge w:val="restart"/>
          </w:tcPr>
          <w:p w14:paraId="4E37AAEB" w14:textId="77777777" w:rsidR="008E4CD1" w:rsidRPr="00CA6A00" w:rsidRDefault="008E4CD1" w:rsidP="008E4CD1">
            <w:pPr>
              <w:rPr>
                <w:rFonts w:ascii="Times New Roman" w:hAnsi="Times New Roman" w:cs="Times New Roman"/>
                <w:b/>
                <w:bCs/>
                <w:color w:val="000000" w:themeColor="text1"/>
                <w:sz w:val="18"/>
                <w:szCs w:val="18"/>
              </w:rPr>
            </w:pPr>
          </w:p>
        </w:tc>
        <w:tc>
          <w:tcPr>
            <w:tcW w:w="1257" w:type="dxa"/>
          </w:tcPr>
          <w:p w14:paraId="48A4D190" w14:textId="77777777" w:rsidR="008E4CD1" w:rsidRPr="00CA6A00" w:rsidRDefault="008E4CD1" w:rsidP="008E4CD1">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6 months</w:t>
            </w:r>
          </w:p>
        </w:tc>
        <w:tc>
          <w:tcPr>
            <w:tcW w:w="11907" w:type="dxa"/>
          </w:tcPr>
          <w:p w14:paraId="76085322" w14:textId="19483944" w:rsidR="008E4CD1" w:rsidRPr="00CA6A00" w:rsidRDefault="008E4CD1" w:rsidP="008E4CD1">
            <w:pPr>
              <w:rPr>
                <w:rFonts w:ascii="Times New Roman" w:hAnsi="Times New Roman" w:cs="Times New Roman"/>
                <w:b/>
                <w:bCs/>
                <w:color w:val="000000" w:themeColor="text1"/>
                <w:sz w:val="18"/>
                <w:szCs w:val="18"/>
              </w:rPr>
            </w:pPr>
            <w:r w:rsidRPr="00CA6A00">
              <w:rPr>
                <w:rFonts w:ascii="Times New Roman" w:hAnsi="Times New Roman" w:cs="Times New Roman"/>
                <w:b/>
                <w:bCs/>
                <w:noProof/>
                <w:color w:val="000000" w:themeColor="text1"/>
                <w:sz w:val="18"/>
                <w:szCs w:val="18"/>
              </w:rPr>
              <w:drawing>
                <wp:inline distT="0" distB="0" distL="0" distR="0" wp14:anchorId="02C9A339" wp14:editId="446D57E7">
                  <wp:extent cx="7423785" cy="4121150"/>
                  <wp:effectExtent l="0" t="0" r="5715" b="0"/>
                  <wp:docPr id="20196845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9684516" name=""/>
                          <pic:cNvPicPr/>
                        </pic:nvPicPr>
                        <pic:blipFill>
                          <a:blip r:embed="rId67"/>
                          <a:stretch>
                            <a:fillRect/>
                          </a:stretch>
                        </pic:blipFill>
                        <pic:spPr>
                          <a:xfrm>
                            <a:off x="0" y="0"/>
                            <a:ext cx="7423785" cy="4121150"/>
                          </a:xfrm>
                          <a:prstGeom prst="rect">
                            <a:avLst/>
                          </a:prstGeom>
                        </pic:spPr>
                      </pic:pic>
                    </a:graphicData>
                  </a:graphic>
                </wp:inline>
              </w:drawing>
            </w:r>
          </w:p>
        </w:tc>
      </w:tr>
      <w:tr w:rsidR="00CA6A00" w:rsidRPr="00CA6A00" w14:paraId="00EB25E7" w14:textId="77777777" w:rsidTr="00C62B08">
        <w:tc>
          <w:tcPr>
            <w:tcW w:w="1430" w:type="dxa"/>
            <w:vMerge/>
          </w:tcPr>
          <w:p w14:paraId="5B5AA744" w14:textId="77777777" w:rsidR="008E4CD1" w:rsidRPr="00CA6A00" w:rsidRDefault="008E4CD1" w:rsidP="008E4CD1">
            <w:pPr>
              <w:rPr>
                <w:rFonts w:ascii="Times New Roman" w:hAnsi="Times New Roman" w:cs="Times New Roman"/>
                <w:b/>
                <w:bCs/>
                <w:color w:val="000000" w:themeColor="text1"/>
                <w:sz w:val="18"/>
                <w:szCs w:val="18"/>
              </w:rPr>
            </w:pPr>
          </w:p>
        </w:tc>
        <w:tc>
          <w:tcPr>
            <w:tcW w:w="710" w:type="dxa"/>
            <w:vMerge/>
          </w:tcPr>
          <w:p w14:paraId="3FCFD589" w14:textId="77777777" w:rsidR="008E4CD1" w:rsidRPr="00CA6A00" w:rsidRDefault="008E4CD1" w:rsidP="008E4CD1">
            <w:pPr>
              <w:rPr>
                <w:rFonts w:ascii="Times New Roman" w:hAnsi="Times New Roman" w:cs="Times New Roman"/>
                <w:b/>
                <w:bCs/>
                <w:color w:val="000000" w:themeColor="text1"/>
                <w:sz w:val="18"/>
                <w:szCs w:val="18"/>
              </w:rPr>
            </w:pPr>
          </w:p>
        </w:tc>
        <w:tc>
          <w:tcPr>
            <w:tcW w:w="1257" w:type="dxa"/>
          </w:tcPr>
          <w:p w14:paraId="233FCFF3" w14:textId="203089C1" w:rsidR="008E4CD1" w:rsidRPr="00CA6A00" w:rsidRDefault="008E4CD1" w:rsidP="008E4CD1">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t;6</w:t>
            </w:r>
            <w:r w:rsidR="009A09E3" w:rsidRPr="00CA6A00">
              <w:rPr>
                <w:rFonts w:ascii="Times New Roman" w:hAnsi="Times New Roman" w:cs="Times New Roman"/>
                <w:color w:val="000000" w:themeColor="text1"/>
                <w:sz w:val="18"/>
                <w:szCs w:val="18"/>
              </w:rPr>
              <w:t>–12</w:t>
            </w:r>
            <w:r w:rsidRPr="00CA6A00">
              <w:rPr>
                <w:rFonts w:ascii="Times New Roman" w:hAnsi="Times New Roman" w:cs="Times New Roman"/>
                <w:color w:val="000000" w:themeColor="text1"/>
                <w:sz w:val="18"/>
                <w:szCs w:val="18"/>
              </w:rPr>
              <w:t xml:space="preserve"> months</w:t>
            </w:r>
          </w:p>
        </w:tc>
        <w:tc>
          <w:tcPr>
            <w:tcW w:w="11907" w:type="dxa"/>
          </w:tcPr>
          <w:p w14:paraId="62195552" w14:textId="00B0943D" w:rsidR="008E4CD1" w:rsidRPr="00CA6A00" w:rsidRDefault="002E5F5F" w:rsidP="008E4CD1">
            <w:pPr>
              <w:rPr>
                <w:rFonts w:ascii="Times New Roman" w:hAnsi="Times New Roman" w:cs="Times New Roman"/>
                <w:b/>
                <w:bCs/>
                <w:color w:val="000000" w:themeColor="text1"/>
                <w:sz w:val="18"/>
                <w:szCs w:val="18"/>
              </w:rPr>
            </w:pPr>
            <w:r w:rsidRPr="00CA6A00">
              <w:rPr>
                <w:rFonts w:ascii="Times New Roman" w:hAnsi="Times New Roman" w:cs="Times New Roman"/>
                <w:b/>
                <w:bCs/>
                <w:noProof/>
                <w:color w:val="000000" w:themeColor="text1"/>
                <w:sz w:val="18"/>
                <w:szCs w:val="18"/>
              </w:rPr>
              <w:drawing>
                <wp:inline distT="0" distB="0" distL="0" distR="0" wp14:anchorId="11338636" wp14:editId="00B072E1">
                  <wp:extent cx="7423785" cy="1527175"/>
                  <wp:effectExtent l="0" t="0" r="5715" b="0"/>
                  <wp:docPr id="16154632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5463228" name=""/>
                          <pic:cNvPicPr/>
                        </pic:nvPicPr>
                        <pic:blipFill>
                          <a:blip r:embed="rId68"/>
                          <a:stretch>
                            <a:fillRect/>
                          </a:stretch>
                        </pic:blipFill>
                        <pic:spPr>
                          <a:xfrm>
                            <a:off x="0" y="0"/>
                            <a:ext cx="7423785" cy="1527175"/>
                          </a:xfrm>
                          <a:prstGeom prst="rect">
                            <a:avLst/>
                          </a:prstGeom>
                        </pic:spPr>
                      </pic:pic>
                    </a:graphicData>
                  </a:graphic>
                </wp:inline>
              </w:drawing>
            </w:r>
          </w:p>
        </w:tc>
      </w:tr>
      <w:tr w:rsidR="00CA6A00" w:rsidRPr="00CA6A00" w14:paraId="7596E7F7" w14:textId="77777777" w:rsidTr="00E54574">
        <w:tc>
          <w:tcPr>
            <w:tcW w:w="1430" w:type="dxa"/>
            <w:vMerge w:val="restart"/>
          </w:tcPr>
          <w:p w14:paraId="5819ACBD" w14:textId="61FBD4F5" w:rsidR="008E4CD1" w:rsidRPr="00CA6A00" w:rsidRDefault="008E4CD1" w:rsidP="008E4CD1">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lastRenderedPageBreak/>
              <w:t>Mortality</w:t>
            </w:r>
          </w:p>
        </w:tc>
        <w:tc>
          <w:tcPr>
            <w:tcW w:w="710" w:type="dxa"/>
            <w:vMerge w:val="restart"/>
          </w:tcPr>
          <w:p w14:paraId="6C04B3BD" w14:textId="0140A9C3" w:rsidR="008E4CD1" w:rsidRPr="00CA6A00" w:rsidRDefault="008E4CD1" w:rsidP="008E4CD1">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Cat</w:t>
            </w:r>
          </w:p>
        </w:tc>
        <w:tc>
          <w:tcPr>
            <w:tcW w:w="1257" w:type="dxa"/>
          </w:tcPr>
          <w:p w14:paraId="0B70403E" w14:textId="28BD3D50" w:rsidR="008E4CD1" w:rsidRPr="00CA6A00" w:rsidRDefault="008E4CD1" w:rsidP="008E4CD1">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Collapsed</w:t>
            </w:r>
          </w:p>
        </w:tc>
        <w:tc>
          <w:tcPr>
            <w:tcW w:w="11907" w:type="dxa"/>
          </w:tcPr>
          <w:p w14:paraId="35C22F21" w14:textId="0797E1B4" w:rsidR="008E4CD1" w:rsidRPr="00CA6A00" w:rsidRDefault="008E4CD1" w:rsidP="008E4CD1">
            <w:pPr>
              <w:rPr>
                <w:rFonts w:ascii="Times New Roman" w:hAnsi="Times New Roman" w:cs="Times New Roman"/>
                <w:b/>
                <w:bCs/>
                <w:color w:val="000000" w:themeColor="text1"/>
                <w:sz w:val="18"/>
                <w:szCs w:val="18"/>
              </w:rPr>
            </w:pPr>
            <w:r w:rsidRPr="00CA6A00">
              <w:rPr>
                <w:rFonts w:ascii="Times New Roman" w:hAnsi="Times New Roman" w:cs="Times New Roman"/>
                <w:noProof/>
                <w:color w:val="000000" w:themeColor="text1"/>
                <w:sz w:val="18"/>
                <w:szCs w:val="18"/>
              </w:rPr>
              <w:drawing>
                <wp:inline distT="0" distB="0" distL="0" distR="0" wp14:anchorId="68BA76AD" wp14:editId="5467C534">
                  <wp:extent cx="7058025" cy="5731510"/>
                  <wp:effectExtent l="0" t="0" r="9525" b="2540"/>
                  <wp:docPr id="2" name="Picture 1">
                    <a:extLst xmlns:a="http://schemas.openxmlformats.org/drawingml/2006/main">
                      <a:ext uri="{FF2B5EF4-FFF2-40B4-BE49-F238E27FC236}">
                        <a16:creationId xmlns:a16="http://schemas.microsoft.com/office/drawing/2014/main" id="{D85BA9C5-5232-3BB0-3F22-BA7E828170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D85BA9C5-5232-3BB0-3F22-BA7E8281701A}"/>
                              </a:ext>
                            </a:extLst>
                          </pic:cNvPr>
                          <pic:cNvPicPr>
                            <a:picLocks noChangeAspect="1"/>
                          </pic:cNvPicPr>
                        </pic:nvPicPr>
                        <pic:blipFill>
                          <a:blip r:embed="rId69"/>
                          <a:stretch>
                            <a:fillRect/>
                          </a:stretch>
                        </pic:blipFill>
                        <pic:spPr>
                          <a:xfrm>
                            <a:off x="0" y="0"/>
                            <a:ext cx="7058025" cy="5731510"/>
                          </a:xfrm>
                          <a:prstGeom prst="rect">
                            <a:avLst/>
                          </a:prstGeom>
                        </pic:spPr>
                      </pic:pic>
                    </a:graphicData>
                  </a:graphic>
                </wp:inline>
              </w:drawing>
            </w:r>
          </w:p>
        </w:tc>
      </w:tr>
      <w:tr w:rsidR="00CA6A00" w:rsidRPr="00CA6A00" w14:paraId="2381C8E6" w14:textId="77777777" w:rsidTr="00E54574">
        <w:tc>
          <w:tcPr>
            <w:tcW w:w="1430" w:type="dxa"/>
            <w:vMerge/>
          </w:tcPr>
          <w:p w14:paraId="71E11EFB" w14:textId="77777777" w:rsidR="008E4CD1" w:rsidRPr="00CA6A00" w:rsidRDefault="008E4CD1" w:rsidP="008E4CD1">
            <w:pPr>
              <w:rPr>
                <w:rFonts w:ascii="Times New Roman" w:hAnsi="Times New Roman" w:cs="Times New Roman"/>
                <w:b/>
                <w:bCs/>
                <w:color w:val="000000" w:themeColor="text1"/>
                <w:sz w:val="18"/>
                <w:szCs w:val="18"/>
              </w:rPr>
            </w:pPr>
          </w:p>
        </w:tc>
        <w:tc>
          <w:tcPr>
            <w:tcW w:w="710" w:type="dxa"/>
            <w:vMerge/>
          </w:tcPr>
          <w:p w14:paraId="646E8149" w14:textId="77777777" w:rsidR="008E4CD1" w:rsidRPr="00CA6A00" w:rsidRDefault="008E4CD1" w:rsidP="008E4CD1">
            <w:pPr>
              <w:rPr>
                <w:rFonts w:ascii="Times New Roman" w:hAnsi="Times New Roman" w:cs="Times New Roman"/>
                <w:b/>
                <w:bCs/>
                <w:color w:val="000000" w:themeColor="text1"/>
                <w:sz w:val="18"/>
                <w:szCs w:val="18"/>
              </w:rPr>
            </w:pPr>
          </w:p>
        </w:tc>
        <w:tc>
          <w:tcPr>
            <w:tcW w:w="1257" w:type="dxa"/>
          </w:tcPr>
          <w:p w14:paraId="7E62C254" w14:textId="426CDA8A" w:rsidR="008E4CD1" w:rsidRPr="00CA6A00" w:rsidRDefault="008E4CD1" w:rsidP="008E4CD1">
            <w:pPr>
              <w:rPr>
                <w:rFonts w:ascii="Times New Roman" w:hAnsi="Times New Roman" w:cs="Times New Roman"/>
                <w:color w:val="000000" w:themeColor="text1"/>
                <w:sz w:val="18"/>
                <w:szCs w:val="18"/>
              </w:rPr>
            </w:pPr>
          </w:p>
        </w:tc>
        <w:tc>
          <w:tcPr>
            <w:tcW w:w="11907" w:type="dxa"/>
          </w:tcPr>
          <w:p w14:paraId="2DC6178A" w14:textId="5EBEDE2E" w:rsidR="008E4CD1" w:rsidRPr="00CA6A00" w:rsidRDefault="008E4CD1" w:rsidP="008E4CD1">
            <w:pPr>
              <w:rPr>
                <w:rFonts w:ascii="Times New Roman" w:hAnsi="Times New Roman" w:cs="Times New Roman"/>
                <w:b/>
                <w:bCs/>
                <w:color w:val="000000" w:themeColor="text1"/>
                <w:sz w:val="18"/>
                <w:szCs w:val="18"/>
              </w:rPr>
            </w:pPr>
            <w:r w:rsidRPr="00CA6A00">
              <w:rPr>
                <w:rFonts w:ascii="Times New Roman" w:hAnsi="Times New Roman" w:cs="Times New Roman"/>
                <w:noProof/>
                <w:color w:val="000000" w:themeColor="text1"/>
                <w:sz w:val="18"/>
                <w:szCs w:val="18"/>
              </w:rPr>
              <w:drawing>
                <wp:inline distT="0" distB="0" distL="0" distR="0" wp14:anchorId="5B5E8092" wp14:editId="53775687">
                  <wp:extent cx="6776085" cy="5731510"/>
                  <wp:effectExtent l="0" t="0" r="5715" b="2540"/>
                  <wp:docPr id="3" name="Picture 2">
                    <a:extLst xmlns:a="http://schemas.openxmlformats.org/drawingml/2006/main">
                      <a:ext uri="{FF2B5EF4-FFF2-40B4-BE49-F238E27FC236}">
                        <a16:creationId xmlns:a16="http://schemas.microsoft.com/office/drawing/2014/main" id="{41DE3E22-A948-5FD9-EC6C-D9B60446D25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41DE3E22-A948-5FD9-EC6C-D9B60446D25E}"/>
                              </a:ext>
                            </a:extLst>
                          </pic:cNvPr>
                          <pic:cNvPicPr>
                            <a:picLocks noChangeAspect="1"/>
                          </pic:cNvPicPr>
                        </pic:nvPicPr>
                        <pic:blipFill>
                          <a:blip r:embed="rId70"/>
                          <a:stretch>
                            <a:fillRect/>
                          </a:stretch>
                        </pic:blipFill>
                        <pic:spPr>
                          <a:xfrm>
                            <a:off x="0" y="0"/>
                            <a:ext cx="6776085" cy="5731510"/>
                          </a:xfrm>
                          <a:prstGeom prst="rect">
                            <a:avLst/>
                          </a:prstGeom>
                        </pic:spPr>
                      </pic:pic>
                    </a:graphicData>
                  </a:graphic>
                </wp:inline>
              </w:drawing>
            </w:r>
          </w:p>
        </w:tc>
      </w:tr>
      <w:tr w:rsidR="00CA6A00" w:rsidRPr="00CA6A00" w14:paraId="32A9DD05" w14:textId="77777777" w:rsidTr="00E54574">
        <w:tc>
          <w:tcPr>
            <w:tcW w:w="1430" w:type="dxa"/>
            <w:vMerge/>
          </w:tcPr>
          <w:p w14:paraId="0E80E23E" w14:textId="77777777" w:rsidR="008E4CD1" w:rsidRPr="00CA6A00" w:rsidRDefault="008E4CD1" w:rsidP="008E4CD1">
            <w:pPr>
              <w:rPr>
                <w:rFonts w:ascii="Times New Roman" w:hAnsi="Times New Roman" w:cs="Times New Roman"/>
                <w:b/>
                <w:bCs/>
                <w:color w:val="000000" w:themeColor="text1"/>
                <w:sz w:val="18"/>
                <w:szCs w:val="18"/>
              </w:rPr>
            </w:pPr>
          </w:p>
        </w:tc>
        <w:tc>
          <w:tcPr>
            <w:tcW w:w="710" w:type="dxa"/>
            <w:vMerge/>
          </w:tcPr>
          <w:p w14:paraId="01741156" w14:textId="77777777" w:rsidR="008E4CD1" w:rsidRPr="00CA6A00" w:rsidRDefault="008E4CD1" w:rsidP="008E4CD1">
            <w:pPr>
              <w:rPr>
                <w:rFonts w:ascii="Times New Roman" w:hAnsi="Times New Roman" w:cs="Times New Roman"/>
                <w:b/>
                <w:bCs/>
                <w:color w:val="000000" w:themeColor="text1"/>
                <w:sz w:val="18"/>
                <w:szCs w:val="18"/>
              </w:rPr>
            </w:pPr>
          </w:p>
        </w:tc>
        <w:tc>
          <w:tcPr>
            <w:tcW w:w="1257" w:type="dxa"/>
          </w:tcPr>
          <w:p w14:paraId="5CC9B52E" w14:textId="59168FC2" w:rsidR="008E4CD1" w:rsidRPr="00CA6A00" w:rsidRDefault="008E4CD1" w:rsidP="008E4CD1">
            <w:pPr>
              <w:rPr>
                <w:rFonts w:ascii="Times New Roman" w:hAnsi="Times New Roman" w:cs="Times New Roman"/>
                <w:color w:val="000000" w:themeColor="text1"/>
                <w:sz w:val="18"/>
                <w:szCs w:val="18"/>
              </w:rPr>
            </w:pPr>
          </w:p>
        </w:tc>
        <w:tc>
          <w:tcPr>
            <w:tcW w:w="11907" w:type="dxa"/>
          </w:tcPr>
          <w:p w14:paraId="4138949B" w14:textId="058BD11C" w:rsidR="008E4CD1" w:rsidRPr="00CA6A00" w:rsidRDefault="008E4CD1" w:rsidP="008E4CD1">
            <w:pPr>
              <w:rPr>
                <w:rFonts w:ascii="Times New Roman" w:hAnsi="Times New Roman" w:cs="Times New Roman"/>
                <w:b/>
                <w:bCs/>
                <w:color w:val="000000" w:themeColor="text1"/>
                <w:sz w:val="18"/>
                <w:szCs w:val="18"/>
              </w:rPr>
            </w:pPr>
            <w:r w:rsidRPr="00CA6A00">
              <w:rPr>
                <w:rFonts w:ascii="Times New Roman" w:hAnsi="Times New Roman" w:cs="Times New Roman"/>
                <w:noProof/>
                <w:color w:val="000000" w:themeColor="text1"/>
                <w:sz w:val="18"/>
                <w:szCs w:val="18"/>
              </w:rPr>
              <w:drawing>
                <wp:inline distT="0" distB="0" distL="0" distR="0" wp14:anchorId="5FE1C0BD" wp14:editId="72ABFAE2">
                  <wp:extent cx="7353300" cy="5731510"/>
                  <wp:effectExtent l="0" t="0" r="0" b="2540"/>
                  <wp:docPr id="1834007920" name="Picture 3">
                    <a:extLst xmlns:a="http://schemas.openxmlformats.org/drawingml/2006/main">
                      <a:ext uri="{FF2B5EF4-FFF2-40B4-BE49-F238E27FC236}">
                        <a16:creationId xmlns:a16="http://schemas.microsoft.com/office/drawing/2014/main" id="{60FFBE76-6D0A-692B-2B5B-A6DB3E3AD90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0FFBE76-6D0A-692B-2B5B-A6DB3E3AD905}"/>
                              </a:ext>
                            </a:extLst>
                          </pic:cNvPr>
                          <pic:cNvPicPr>
                            <a:picLocks noChangeAspect="1"/>
                          </pic:cNvPicPr>
                        </pic:nvPicPr>
                        <pic:blipFill>
                          <a:blip r:embed="rId71"/>
                          <a:stretch>
                            <a:fillRect/>
                          </a:stretch>
                        </pic:blipFill>
                        <pic:spPr>
                          <a:xfrm>
                            <a:off x="0" y="0"/>
                            <a:ext cx="7353300" cy="5731510"/>
                          </a:xfrm>
                          <a:prstGeom prst="rect">
                            <a:avLst/>
                          </a:prstGeom>
                        </pic:spPr>
                      </pic:pic>
                    </a:graphicData>
                  </a:graphic>
                </wp:inline>
              </w:drawing>
            </w:r>
          </w:p>
        </w:tc>
      </w:tr>
      <w:tr w:rsidR="00CA6A00" w:rsidRPr="00CA6A00" w14:paraId="2CE6CA8F" w14:textId="77777777" w:rsidTr="00E54574">
        <w:tc>
          <w:tcPr>
            <w:tcW w:w="1430" w:type="dxa"/>
            <w:vMerge/>
          </w:tcPr>
          <w:p w14:paraId="01CFD11A" w14:textId="77777777" w:rsidR="008E4CD1" w:rsidRPr="00CA6A00" w:rsidRDefault="008E4CD1" w:rsidP="008E4CD1">
            <w:pPr>
              <w:rPr>
                <w:rFonts w:ascii="Times New Roman" w:hAnsi="Times New Roman" w:cs="Times New Roman"/>
                <w:b/>
                <w:bCs/>
                <w:color w:val="000000" w:themeColor="text1"/>
                <w:sz w:val="18"/>
                <w:szCs w:val="18"/>
              </w:rPr>
            </w:pPr>
          </w:p>
        </w:tc>
        <w:tc>
          <w:tcPr>
            <w:tcW w:w="710" w:type="dxa"/>
            <w:vMerge/>
          </w:tcPr>
          <w:p w14:paraId="1C95719E" w14:textId="77777777" w:rsidR="008E4CD1" w:rsidRPr="00CA6A00" w:rsidRDefault="008E4CD1" w:rsidP="008E4CD1">
            <w:pPr>
              <w:rPr>
                <w:rFonts w:ascii="Times New Roman" w:hAnsi="Times New Roman" w:cs="Times New Roman"/>
                <w:b/>
                <w:bCs/>
                <w:color w:val="000000" w:themeColor="text1"/>
                <w:sz w:val="18"/>
                <w:szCs w:val="18"/>
              </w:rPr>
            </w:pPr>
          </w:p>
        </w:tc>
        <w:tc>
          <w:tcPr>
            <w:tcW w:w="1257" w:type="dxa"/>
          </w:tcPr>
          <w:p w14:paraId="2C348375" w14:textId="77777777" w:rsidR="008E4CD1" w:rsidRPr="00CA6A00" w:rsidRDefault="008E4CD1" w:rsidP="008E4CD1">
            <w:pPr>
              <w:rPr>
                <w:rFonts w:ascii="Times New Roman" w:hAnsi="Times New Roman" w:cs="Times New Roman"/>
                <w:color w:val="000000" w:themeColor="text1"/>
                <w:sz w:val="18"/>
                <w:szCs w:val="18"/>
              </w:rPr>
            </w:pPr>
          </w:p>
        </w:tc>
        <w:tc>
          <w:tcPr>
            <w:tcW w:w="11907" w:type="dxa"/>
          </w:tcPr>
          <w:p w14:paraId="75A3EDCD" w14:textId="4A0A3175" w:rsidR="008E4CD1" w:rsidRPr="00CA6A00" w:rsidRDefault="008E4CD1" w:rsidP="008E4CD1">
            <w:pPr>
              <w:rPr>
                <w:rFonts w:ascii="Times New Roman" w:hAnsi="Times New Roman" w:cs="Times New Roman"/>
                <w:b/>
                <w:bCs/>
                <w:color w:val="000000" w:themeColor="text1"/>
                <w:sz w:val="18"/>
                <w:szCs w:val="18"/>
              </w:rPr>
            </w:pPr>
            <w:r w:rsidRPr="00CA6A00">
              <w:rPr>
                <w:rFonts w:ascii="Times New Roman" w:hAnsi="Times New Roman" w:cs="Times New Roman"/>
                <w:noProof/>
                <w:color w:val="000000" w:themeColor="text1"/>
                <w:sz w:val="18"/>
                <w:szCs w:val="18"/>
              </w:rPr>
              <w:drawing>
                <wp:inline distT="0" distB="0" distL="0" distR="0" wp14:anchorId="041823E2" wp14:editId="2D25486E">
                  <wp:extent cx="7423785" cy="2076450"/>
                  <wp:effectExtent l="0" t="0" r="5715" b="0"/>
                  <wp:docPr id="5" name="Picture 4">
                    <a:extLst xmlns:a="http://schemas.openxmlformats.org/drawingml/2006/main">
                      <a:ext uri="{FF2B5EF4-FFF2-40B4-BE49-F238E27FC236}">
                        <a16:creationId xmlns:a16="http://schemas.microsoft.com/office/drawing/2014/main" id="{6D0B416C-4529-4DD9-BEEC-8F76F79C83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6D0B416C-4529-4DD9-BEEC-8F76F79C8355}"/>
                              </a:ext>
                            </a:extLst>
                          </pic:cNvPr>
                          <pic:cNvPicPr>
                            <a:picLocks noChangeAspect="1"/>
                          </pic:cNvPicPr>
                        </pic:nvPicPr>
                        <pic:blipFill>
                          <a:blip r:embed="rId72"/>
                          <a:stretch>
                            <a:fillRect/>
                          </a:stretch>
                        </pic:blipFill>
                        <pic:spPr>
                          <a:xfrm>
                            <a:off x="0" y="0"/>
                            <a:ext cx="7423785" cy="2076450"/>
                          </a:xfrm>
                          <a:prstGeom prst="rect">
                            <a:avLst/>
                          </a:prstGeom>
                        </pic:spPr>
                      </pic:pic>
                    </a:graphicData>
                  </a:graphic>
                </wp:inline>
              </w:drawing>
            </w:r>
          </w:p>
        </w:tc>
      </w:tr>
      <w:tr w:rsidR="00CA6A00" w:rsidRPr="00CA6A00" w14:paraId="253BDD44" w14:textId="77777777" w:rsidTr="00E54574">
        <w:tc>
          <w:tcPr>
            <w:tcW w:w="1430" w:type="dxa"/>
            <w:vMerge/>
          </w:tcPr>
          <w:p w14:paraId="03AA4A0F" w14:textId="77777777" w:rsidR="008E4CD1" w:rsidRPr="00CA6A00" w:rsidRDefault="008E4CD1" w:rsidP="008E4CD1">
            <w:pPr>
              <w:rPr>
                <w:rFonts w:ascii="Times New Roman" w:hAnsi="Times New Roman" w:cs="Times New Roman"/>
                <w:b/>
                <w:bCs/>
                <w:color w:val="000000" w:themeColor="text1"/>
                <w:sz w:val="18"/>
                <w:szCs w:val="18"/>
              </w:rPr>
            </w:pPr>
          </w:p>
        </w:tc>
        <w:tc>
          <w:tcPr>
            <w:tcW w:w="710" w:type="dxa"/>
            <w:vMerge/>
          </w:tcPr>
          <w:p w14:paraId="36E7C38B" w14:textId="77777777" w:rsidR="008E4CD1" w:rsidRPr="00CA6A00" w:rsidRDefault="008E4CD1" w:rsidP="008E4CD1">
            <w:pPr>
              <w:rPr>
                <w:rFonts w:ascii="Times New Roman" w:hAnsi="Times New Roman" w:cs="Times New Roman"/>
                <w:b/>
                <w:bCs/>
                <w:color w:val="000000" w:themeColor="text1"/>
                <w:sz w:val="18"/>
                <w:szCs w:val="18"/>
              </w:rPr>
            </w:pPr>
          </w:p>
        </w:tc>
        <w:tc>
          <w:tcPr>
            <w:tcW w:w="1257" w:type="dxa"/>
          </w:tcPr>
          <w:p w14:paraId="744577C5" w14:textId="5195E90E" w:rsidR="008E4CD1" w:rsidRPr="00CA6A00" w:rsidRDefault="008E4CD1" w:rsidP="008E4CD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 months</w:t>
            </w:r>
          </w:p>
        </w:tc>
        <w:tc>
          <w:tcPr>
            <w:tcW w:w="11907" w:type="dxa"/>
          </w:tcPr>
          <w:p w14:paraId="2810BD53" w14:textId="24EA3D75" w:rsidR="008E4CD1" w:rsidRPr="00CA6A00" w:rsidRDefault="008E4CD1" w:rsidP="008E4CD1">
            <w:pPr>
              <w:rPr>
                <w:rFonts w:ascii="Times New Roman" w:hAnsi="Times New Roman" w:cs="Times New Roman"/>
                <w:b/>
                <w:bCs/>
                <w:color w:val="000000" w:themeColor="text1"/>
                <w:sz w:val="18"/>
                <w:szCs w:val="18"/>
              </w:rPr>
            </w:pPr>
            <w:r w:rsidRPr="00CA6A00">
              <w:rPr>
                <w:rFonts w:ascii="Times New Roman" w:hAnsi="Times New Roman" w:cs="Times New Roman"/>
                <w:noProof/>
                <w:color w:val="000000" w:themeColor="text1"/>
                <w:sz w:val="18"/>
                <w:szCs w:val="18"/>
              </w:rPr>
              <w:drawing>
                <wp:inline distT="0" distB="0" distL="0" distR="0" wp14:anchorId="49448400" wp14:editId="6488CD50">
                  <wp:extent cx="7324725" cy="5731510"/>
                  <wp:effectExtent l="0" t="0" r="9525" b="2540"/>
                  <wp:docPr id="1888076279" name="Picture 1">
                    <a:extLst xmlns:a="http://schemas.openxmlformats.org/drawingml/2006/main">
                      <a:ext uri="{FF2B5EF4-FFF2-40B4-BE49-F238E27FC236}">
                        <a16:creationId xmlns:a16="http://schemas.microsoft.com/office/drawing/2014/main" id="{02095E3E-71FD-B823-8354-924C6E1556D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02095E3E-71FD-B823-8354-924C6E1556DE}"/>
                              </a:ext>
                            </a:extLst>
                          </pic:cNvPr>
                          <pic:cNvPicPr>
                            <a:picLocks noChangeAspect="1"/>
                          </pic:cNvPicPr>
                        </pic:nvPicPr>
                        <pic:blipFill>
                          <a:blip r:embed="rId73"/>
                          <a:stretch>
                            <a:fillRect/>
                          </a:stretch>
                        </pic:blipFill>
                        <pic:spPr>
                          <a:xfrm>
                            <a:off x="0" y="0"/>
                            <a:ext cx="7324725" cy="5731510"/>
                          </a:xfrm>
                          <a:prstGeom prst="rect">
                            <a:avLst/>
                          </a:prstGeom>
                        </pic:spPr>
                      </pic:pic>
                    </a:graphicData>
                  </a:graphic>
                </wp:inline>
              </w:drawing>
            </w:r>
          </w:p>
        </w:tc>
      </w:tr>
      <w:tr w:rsidR="00CA6A00" w:rsidRPr="00CA6A00" w14:paraId="5A8B167A" w14:textId="77777777" w:rsidTr="00E54574">
        <w:tc>
          <w:tcPr>
            <w:tcW w:w="1430" w:type="dxa"/>
            <w:vMerge/>
          </w:tcPr>
          <w:p w14:paraId="392AEF6E" w14:textId="77777777" w:rsidR="008E4CD1" w:rsidRPr="00CA6A00" w:rsidRDefault="008E4CD1" w:rsidP="008E4CD1">
            <w:pPr>
              <w:rPr>
                <w:rFonts w:ascii="Times New Roman" w:hAnsi="Times New Roman" w:cs="Times New Roman"/>
                <w:b/>
                <w:bCs/>
                <w:color w:val="000000" w:themeColor="text1"/>
                <w:sz w:val="18"/>
                <w:szCs w:val="18"/>
              </w:rPr>
            </w:pPr>
          </w:p>
        </w:tc>
        <w:tc>
          <w:tcPr>
            <w:tcW w:w="710" w:type="dxa"/>
            <w:vMerge/>
          </w:tcPr>
          <w:p w14:paraId="3F30256E" w14:textId="77777777" w:rsidR="008E4CD1" w:rsidRPr="00CA6A00" w:rsidRDefault="008E4CD1" w:rsidP="008E4CD1">
            <w:pPr>
              <w:rPr>
                <w:rFonts w:ascii="Times New Roman" w:hAnsi="Times New Roman" w:cs="Times New Roman"/>
                <w:b/>
                <w:bCs/>
                <w:color w:val="000000" w:themeColor="text1"/>
                <w:sz w:val="18"/>
                <w:szCs w:val="18"/>
              </w:rPr>
            </w:pPr>
          </w:p>
        </w:tc>
        <w:tc>
          <w:tcPr>
            <w:tcW w:w="1257" w:type="dxa"/>
          </w:tcPr>
          <w:p w14:paraId="3518B7F7" w14:textId="77777777" w:rsidR="008E4CD1" w:rsidRPr="00CA6A00" w:rsidRDefault="008E4CD1" w:rsidP="008E4CD1">
            <w:pPr>
              <w:rPr>
                <w:rFonts w:ascii="Times New Roman" w:hAnsi="Times New Roman" w:cs="Times New Roman"/>
                <w:color w:val="000000" w:themeColor="text1"/>
                <w:sz w:val="18"/>
                <w:szCs w:val="18"/>
              </w:rPr>
            </w:pPr>
          </w:p>
        </w:tc>
        <w:tc>
          <w:tcPr>
            <w:tcW w:w="11907" w:type="dxa"/>
          </w:tcPr>
          <w:p w14:paraId="105651C1" w14:textId="3B8112AC" w:rsidR="008E4CD1" w:rsidRPr="00CA6A00" w:rsidRDefault="008E4CD1" w:rsidP="008E4CD1">
            <w:pPr>
              <w:rPr>
                <w:rFonts w:ascii="Times New Roman" w:hAnsi="Times New Roman" w:cs="Times New Roman"/>
                <w:b/>
                <w:bCs/>
                <w:color w:val="000000" w:themeColor="text1"/>
                <w:sz w:val="18"/>
                <w:szCs w:val="18"/>
              </w:rPr>
            </w:pPr>
            <w:r w:rsidRPr="00CA6A00">
              <w:rPr>
                <w:rFonts w:ascii="Times New Roman" w:hAnsi="Times New Roman" w:cs="Times New Roman"/>
                <w:noProof/>
                <w:color w:val="000000" w:themeColor="text1"/>
                <w:sz w:val="18"/>
                <w:szCs w:val="18"/>
              </w:rPr>
              <w:drawing>
                <wp:inline distT="0" distB="0" distL="0" distR="0" wp14:anchorId="61B62F1E" wp14:editId="253A7B8D">
                  <wp:extent cx="7400925" cy="5731510"/>
                  <wp:effectExtent l="0" t="0" r="9525" b="2540"/>
                  <wp:docPr id="1282210082" name="Picture 2">
                    <a:extLst xmlns:a="http://schemas.openxmlformats.org/drawingml/2006/main">
                      <a:ext uri="{FF2B5EF4-FFF2-40B4-BE49-F238E27FC236}">
                        <a16:creationId xmlns:a16="http://schemas.microsoft.com/office/drawing/2014/main" id="{5754DF2D-0222-DFBA-61FA-AB1A4B46F92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5754DF2D-0222-DFBA-61FA-AB1A4B46F926}"/>
                              </a:ext>
                            </a:extLst>
                          </pic:cNvPr>
                          <pic:cNvPicPr>
                            <a:picLocks noChangeAspect="1"/>
                          </pic:cNvPicPr>
                        </pic:nvPicPr>
                        <pic:blipFill>
                          <a:blip r:embed="rId74"/>
                          <a:stretch>
                            <a:fillRect/>
                          </a:stretch>
                        </pic:blipFill>
                        <pic:spPr>
                          <a:xfrm>
                            <a:off x="0" y="0"/>
                            <a:ext cx="7400925" cy="5731510"/>
                          </a:xfrm>
                          <a:prstGeom prst="rect">
                            <a:avLst/>
                          </a:prstGeom>
                        </pic:spPr>
                      </pic:pic>
                    </a:graphicData>
                  </a:graphic>
                </wp:inline>
              </w:drawing>
            </w:r>
          </w:p>
        </w:tc>
      </w:tr>
      <w:tr w:rsidR="00CA6A00" w:rsidRPr="00CA6A00" w14:paraId="5EEE624C" w14:textId="77777777" w:rsidTr="00E54574">
        <w:tc>
          <w:tcPr>
            <w:tcW w:w="1430" w:type="dxa"/>
            <w:vMerge/>
          </w:tcPr>
          <w:p w14:paraId="204E7EA9" w14:textId="77777777" w:rsidR="008E4CD1" w:rsidRPr="00CA6A00" w:rsidRDefault="008E4CD1" w:rsidP="008E4CD1">
            <w:pPr>
              <w:rPr>
                <w:rFonts w:ascii="Times New Roman" w:hAnsi="Times New Roman" w:cs="Times New Roman"/>
                <w:b/>
                <w:bCs/>
                <w:color w:val="000000" w:themeColor="text1"/>
                <w:sz w:val="18"/>
                <w:szCs w:val="18"/>
              </w:rPr>
            </w:pPr>
          </w:p>
        </w:tc>
        <w:tc>
          <w:tcPr>
            <w:tcW w:w="710" w:type="dxa"/>
            <w:vMerge/>
          </w:tcPr>
          <w:p w14:paraId="7E5DE9CA" w14:textId="77777777" w:rsidR="008E4CD1" w:rsidRPr="00CA6A00" w:rsidRDefault="008E4CD1" w:rsidP="008E4CD1">
            <w:pPr>
              <w:rPr>
                <w:rFonts w:ascii="Times New Roman" w:hAnsi="Times New Roman" w:cs="Times New Roman"/>
                <w:b/>
                <w:bCs/>
                <w:color w:val="000000" w:themeColor="text1"/>
                <w:sz w:val="18"/>
                <w:szCs w:val="18"/>
              </w:rPr>
            </w:pPr>
          </w:p>
        </w:tc>
        <w:tc>
          <w:tcPr>
            <w:tcW w:w="1257" w:type="dxa"/>
          </w:tcPr>
          <w:p w14:paraId="73DEE6C3" w14:textId="77777777" w:rsidR="008E4CD1" w:rsidRPr="00CA6A00" w:rsidRDefault="008E4CD1" w:rsidP="008E4CD1">
            <w:pPr>
              <w:rPr>
                <w:rFonts w:ascii="Times New Roman" w:hAnsi="Times New Roman" w:cs="Times New Roman"/>
                <w:color w:val="000000" w:themeColor="text1"/>
                <w:sz w:val="18"/>
                <w:szCs w:val="18"/>
              </w:rPr>
            </w:pPr>
          </w:p>
        </w:tc>
        <w:tc>
          <w:tcPr>
            <w:tcW w:w="11907" w:type="dxa"/>
          </w:tcPr>
          <w:p w14:paraId="4947B4C2" w14:textId="687FF219" w:rsidR="008E4CD1" w:rsidRPr="00CA6A00" w:rsidRDefault="008E4CD1" w:rsidP="008E4CD1">
            <w:pPr>
              <w:rPr>
                <w:rFonts w:ascii="Times New Roman" w:hAnsi="Times New Roman" w:cs="Times New Roman"/>
                <w:b/>
                <w:bCs/>
                <w:color w:val="000000" w:themeColor="text1"/>
                <w:sz w:val="18"/>
                <w:szCs w:val="18"/>
              </w:rPr>
            </w:pPr>
            <w:r w:rsidRPr="00CA6A00">
              <w:rPr>
                <w:rFonts w:ascii="Times New Roman" w:hAnsi="Times New Roman" w:cs="Times New Roman"/>
                <w:noProof/>
                <w:color w:val="000000" w:themeColor="text1"/>
                <w:sz w:val="18"/>
                <w:szCs w:val="18"/>
              </w:rPr>
              <w:drawing>
                <wp:inline distT="0" distB="0" distL="0" distR="0" wp14:anchorId="0F779B93" wp14:editId="7A981EDB">
                  <wp:extent cx="7423785" cy="641985"/>
                  <wp:effectExtent l="0" t="0" r="5715" b="5715"/>
                  <wp:docPr id="1274887799" name="Picture 3">
                    <a:extLst xmlns:a="http://schemas.openxmlformats.org/drawingml/2006/main">
                      <a:ext uri="{FF2B5EF4-FFF2-40B4-BE49-F238E27FC236}">
                        <a16:creationId xmlns:a16="http://schemas.microsoft.com/office/drawing/2014/main" id="{0D96F22A-68FB-BEAD-8D03-801F323A62F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D96F22A-68FB-BEAD-8D03-801F323A62FD}"/>
                              </a:ext>
                            </a:extLst>
                          </pic:cNvPr>
                          <pic:cNvPicPr>
                            <a:picLocks noChangeAspect="1"/>
                          </pic:cNvPicPr>
                        </pic:nvPicPr>
                        <pic:blipFill>
                          <a:blip r:embed="rId75"/>
                          <a:stretch>
                            <a:fillRect/>
                          </a:stretch>
                        </pic:blipFill>
                        <pic:spPr>
                          <a:xfrm>
                            <a:off x="0" y="0"/>
                            <a:ext cx="7423785" cy="641985"/>
                          </a:xfrm>
                          <a:prstGeom prst="rect">
                            <a:avLst/>
                          </a:prstGeom>
                        </pic:spPr>
                      </pic:pic>
                    </a:graphicData>
                  </a:graphic>
                </wp:inline>
              </w:drawing>
            </w:r>
          </w:p>
        </w:tc>
      </w:tr>
      <w:tr w:rsidR="00CA6A00" w:rsidRPr="00CA6A00" w14:paraId="0488F750" w14:textId="77777777" w:rsidTr="005B6FA3">
        <w:tc>
          <w:tcPr>
            <w:tcW w:w="1430" w:type="dxa"/>
            <w:vMerge/>
          </w:tcPr>
          <w:p w14:paraId="7AC9F8BE" w14:textId="77777777" w:rsidR="008E4CD1" w:rsidRPr="00CA6A00" w:rsidRDefault="008E4CD1" w:rsidP="008E4CD1">
            <w:pPr>
              <w:rPr>
                <w:rFonts w:ascii="Times New Roman" w:hAnsi="Times New Roman" w:cs="Times New Roman"/>
                <w:b/>
                <w:bCs/>
                <w:color w:val="000000" w:themeColor="text1"/>
                <w:sz w:val="18"/>
                <w:szCs w:val="18"/>
              </w:rPr>
            </w:pPr>
          </w:p>
        </w:tc>
        <w:tc>
          <w:tcPr>
            <w:tcW w:w="710" w:type="dxa"/>
            <w:vMerge/>
          </w:tcPr>
          <w:p w14:paraId="31587DE5" w14:textId="77777777" w:rsidR="008E4CD1" w:rsidRPr="00CA6A00" w:rsidRDefault="008E4CD1" w:rsidP="008E4CD1">
            <w:pPr>
              <w:rPr>
                <w:rFonts w:ascii="Times New Roman" w:hAnsi="Times New Roman" w:cs="Times New Roman"/>
                <w:b/>
                <w:bCs/>
                <w:color w:val="000000" w:themeColor="text1"/>
                <w:sz w:val="18"/>
                <w:szCs w:val="18"/>
              </w:rPr>
            </w:pPr>
          </w:p>
        </w:tc>
        <w:tc>
          <w:tcPr>
            <w:tcW w:w="1257" w:type="dxa"/>
          </w:tcPr>
          <w:p w14:paraId="2AE2912F" w14:textId="5D9D5E47" w:rsidR="008E4CD1" w:rsidRPr="00CA6A00" w:rsidRDefault="0020184C" w:rsidP="008E4CD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t;</w:t>
            </w:r>
            <w:r w:rsidR="008E4CD1" w:rsidRPr="00CA6A00">
              <w:rPr>
                <w:rFonts w:ascii="Times New Roman" w:hAnsi="Times New Roman" w:cs="Times New Roman"/>
                <w:color w:val="000000" w:themeColor="text1"/>
                <w:sz w:val="18"/>
                <w:szCs w:val="18"/>
              </w:rPr>
              <w:t xml:space="preserve">6-12 months </w:t>
            </w:r>
          </w:p>
        </w:tc>
        <w:tc>
          <w:tcPr>
            <w:tcW w:w="11907" w:type="dxa"/>
          </w:tcPr>
          <w:p w14:paraId="50E88D7E" w14:textId="7F5B6CB0" w:rsidR="008E4CD1" w:rsidRPr="00CA6A00" w:rsidRDefault="008E4CD1" w:rsidP="008E4CD1">
            <w:pPr>
              <w:rPr>
                <w:rFonts w:ascii="Times New Roman" w:hAnsi="Times New Roman" w:cs="Times New Roman"/>
                <w:b/>
                <w:bCs/>
                <w:color w:val="000000" w:themeColor="text1"/>
                <w:sz w:val="18"/>
                <w:szCs w:val="18"/>
              </w:rPr>
            </w:pPr>
            <w:r w:rsidRPr="00CA6A00">
              <w:rPr>
                <w:rFonts w:ascii="Times New Roman" w:hAnsi="Times New Roman" w:cs="Times New Roman"/>
                <w:noProof/>
                <w:color w:val="000000" w:themeColor="text1"/>
                <w:sz w:val="18"/>
                <w:szCs w:val="18"/>
              </w:rPr>
              <w:drawing>
                <wp:inline distT="0" distB="0" distL="0" distR="0" wp14:anchorId="7165A31B" wp14:editId="632F36B9">
                  <wp:extent cx="7410450" cy="5731510"/>
                  <wp:effectExtent l="0" t="0" r="0" b="2540"/>
                  <wp:docPr id="706944000" name="Picture 1">
                    <a:extLst xmlns:a="http://schemas.openxmlformats.org/drawingml/2006/main">
                      <a:ext uri="{FF2B5EF4-FFF2-40B4-BE49-F238E27FC236}">
                        <a16:creationId xmlns:a16="http://schemas.microsoft.com/office/drawing/2014/main" id="{45AD77E5-FDF8-6A70-0ABA-8C8D144C34B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45AD77E5-FDF8-6A70-0ABA-8C8D144C34B3}"/>
                              </a:ext>
                            </a:extLst>
                          </pic:cNvPr>
                          <pic:cNvPicPr>
                            <a:picLocks noChangeAspect="1"/>
                          </pic:cNvPicPr>
                        </pic:nvPicPr>
                        <pic:blipFill>
                          <a:blip r:embed="rId76"/>
                          <a:stretch>
                            <a:fillRect/>
                          </a:stretch>
                        </pic:blipFill>
                        <pic:spPr>
                          <a:xfrm>
                            <a:off x="0" y="0"/>
                            <a:ext cx="7410450" cy="5731510"/>
                          </a:xfrm>
                          <a:prstGeom prst="rect">
                            <a:avLst/>
                          </a:prstGeom>
                        </pic:spPr>
                      </pic:pic>
                    </a:graphicData>
                  </a:graphic>
                </wp:inline>
              </w:drawing>
            </w:r>
          </w:p>
        </w:tc>
      </w:tr>
      <w:tr w:rsidR="00CA6A00" w:rsidRPr="00CA6A00" w14:paraId="373E594C" w14:textId="77777777" w:rsidTr="00382E42">
        <w:tc>
          <w:tcPr>
            <w:tcW w:w="1430" w:type="dxa"/>
            <w:vMerge/>
          </w:tcPr>
          <w:p w14:paraId="7EE8ECD0" w14:textId="77777777" w:rsidR="008E4CD1" w:rsidRPr="00CA6A00" w:rsidRDefault="008E4CD1" w:rsidP="008E4CD1">
            <w:pPr>
              <w:rPr>
                <w:rFonts w:ascii="Times New Roman" w:hAnsi="Times New Roman" w:cs="Times New Roman"/>
                <w:b/>
                <w:bCs/>
                <w:color w:val="000000" w:themeColor="text1"/>
                <w:sz w:val="18"/>
                <w:szCs w:val="18"/>
              </w:rPr>
            </w:pPr>
          </w:p>
        </w:tc>
        <w:tc>
          <w:tcPr>
            <w:tcW w:w="710" w:type="dxa"/>
            <w:vMerge/>
          </w:tcPr>
          <w:p w14:paraId="48D1EC8F" w14:textId="77777777" w:rsidR="008E4CD1" w:rsidRPr="00CA6A00" w:rsidRDefault="008E4CD1" w:rsidP="008E4CD1">
            <w:pPr>
              <w:rPr>
                <w:rFonts w:ascii="Times New Roman" w:hAnsi="Times New Roman" w:cs="Times New Roman"/>
                <w:b/>
                <w:bCs/>
                <w:color w:val="000000" w:themeColor="text1"/>
                <w:sz w:val="18"/>
                <w:szCs w:val="18"/>
              </w:rPr>
            </w:pPr>
          </w:p>
        </w:tc>
        <w:tc>
          <w:tcPr>
            <w:tcW w:w="1257" w:type="dxa"/>
          </w:tcPr>
          <w:p w14:paraId="386D13AC" w14:textId="37F12ED2" w:rsidR="008E4CD1" w:rsidRPr="00CA6A00" w:rsidRDefault="008E4CD1" w:rsidP="008E4CD1">
            <w:pPr>
              <w:rPr>
                <w:rFonts w:ascii="Times New Roman" w:hAnsi="Times New Roman" w:cs="Times New Roman"/>
                <w:color w:val="000000" w:themeColor="text1"/>
                <w:sz w:val="18"/>
                <w:szCs w:val="18"/>
              </w:rPr>
            </w:pPr>
          </w:p>
        </w:tc>
        <w:tc>
          <w:tcPr>
            <w:tcW w:w="11907" w:type="dxa"/>
          </w:tcPr>
          <w:p w14:paraId="4B9892A3" w14:textId="41A7E935" w:rsidR="008E4CD1" w:rsidRPr="00CA6A00" w:rsidRDefault="008E4CD1" w:rsidP="008E4CD1">
            <w:pPr>
              <w:rPr>
                <w:rFonts w:ascii="Times New Roman" w:hAnsi="Times New Roman" w:cs="Times New Roman"/>
                <w:noProof/>
                <w:color w:val="000000" w:themeColor="text1"/>
                <w:sz w:val="18"/>
                <w:szCs w:val="18"/>
              </w:rPr>
            </w:pPr>
            <w:r w:rsidRPr="00CA6A00">
              <w:rPr>
                <w:rFonts w:ascii="Times New Roman" w:hAnsi="Times New Roman" w:cs="Times New Roman"/>
                <w:noProof/>
                <w:color w:val="000000" w:themeColor="text1"/>
                <w:sz w:val="18"/>
                <w:szCs w:val="18"/>
              </w:rPr>
              <w:drawing>
                <wp:inline distT="0" distB="0" distL="0" distR="0" wp14:anchorId="61AA7DA7" wp14:editId="64A362FB">
                  <wp:extent cx="7423785" cy="3275330"/>
                  <wp:effectExtent l="0" t="0" r="5715" b="1270"/>
                  <wp:docPr id="1852755564" name="Picture 2">
                    <a:extLst xmlns:a="http://schemas.openxmlformats.org/drawingml/2006/main">
                      <a:ext uri="{FF2B5EF4-FFF2-40B4-BE49-F238E27FC236}">
                        <a16:creationId xmlns:a16="http://schemas.microsoft.com/office/drawing/2014/main" id="{FFFF8844-8830-99B0-D1D9-DC8CF6FA245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FFFF8844-8830-99B0-D1D9-DC8CF6FA245E}"/>
                              </a:ext>
                            </a:extLst>
                          </pic:cNvPr>
                          <pic:cNvPicPr>
                            <a:picLocks noChangeAspect="1"/>
                          </pic:cNvPicPr>
                        </pic:nvPicPr>
                        <pic:blipFill>
                          <a:blip r:embed="rId77"/>
                          <a:stretch>
                            <a:fillRect/>
                          </a:stretch>
                        </pic:blipFill>
                        <pic:spPr>
                          <a:xfrm>
                            <a:off x="0" y="0"/>
                            <a:ext cx="7423785" cy="3275330"/>
                          </a:xfrm>
                          <a:prstGeom prst="rect">
                            <a:avLst/>
                          </a:prstGeom>
                        </pic:spPr>
                      </pic:pic>
                    </a:graphicData>
                  </a:graphic>
                </wp:inline>
              </w:drawing>
            </w:r>
          </w:p>
        </w:tc>
      </w:tr>
      <w:tr w:rsidR="00CA6A00" w:rsidRPr="00CA6A00" w14:paraId="5F2EF394" w14:textId="77777777" w:rsidTr="00382E42">
        <w:tc>
          <w:tcPr>
            <w:tcW w:w="1430" w:type="dxa"/>
          </w:tcPr>
          <w:p w14:paraId="1FFDEFFD" w14:textId="77777777" w:rsidR="008E4CD1" w:rsidRPr="00CA6A00" w:rsidRDefault="008E4CD1" w:rsidP="008E4CD1">
            <w:pPr>
              <w:rPr>
                <w:rFonts w:ascii="Times New Roman" w:hAnsi="Times New Roman" w:cs="Times New Roman"/>
                <w:b/>
                <w:bCs/>
                <w:color w:val="000000" w:themeColor="text1"/>
                <w:sz w:val="18"/>
                <w:szCs w:val="18"/>
              </w:rPr>
            </w:pPr>
          </w:p>
        </w:tc>
        <w:tc>
          <w:tcPr>
            <w:tcW w:w="710" w:type="dxa"/>
          </w:tcPr>
          <w:p w14:paraId="6BEC8178" w14:textId="77777777" w:rsidR="008E4CD1" w:rsidRPr="00CA6A00" w:rsidRDefault="008E4CD1" w:rsidP="008E4CD1">
            <w:pPr>
              <w:rPr>
                <w:rFonts w:ascii="Times New Roman" w:hAnsi="Times New Roman" w:cs="Times New Roman"/>
                <w:b/>
                <w:bCs/>
                <w:color w:val="000000" w:themeColor="text1"/>
                <w:sz w:val="18"/>
                <w:szCs w:val="18"/>
              </w:rPr>
            </w:pPr>
          </w:p>
        </w:tc>
        <w:tc>
          <w:tcPr>
            <w:tcW w:w="1257" w:type="dxa"/>
          </w:tcPr>
          <w:p w14:paraId="6B2FBA26" w14:textId="3A9DF0AD" w:rsidR="008E4CD1" w:rsidRPr="00CA6A00" w:rsidRDefault="008E4CD1" w:rsidP="008E4CD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t;12 months</w:t>
            </w:r>
          </w:p>
        </w:tc>
        <w:tc>
          <w:tcPr>
            <w:tcW w:w="11907" w:type="dxa"/>
          </w:tcPr>
          <w:p w14:paraId="210530D4" w14:textId="53A9792C" w:rsidR="008E4CD1" w:rsidRPr="00CA6A00" w:rsidRDefault="008E4CD1" w:rsidP="008E4CD1">
            <w:pPr>
              <w:rPr>
                <w:rFonts w:ascii="Times New Roman" w:hAnsi="Times New Roman" w:cs="Times New Roman"/>
                <w:noProof/>
                <w:color w:val="000000" w:themeColor="text1"/>
                <w:sz w:val="18"/>
                <w:szCs w:val="18"/>
              </w:rPr>
            </w:pPr>
            <w:r w:rsidRPr="00CA6A00">
              <w:rPr>
                <w:rFonts w:ascii="Times New Roman" w:hAnsi="Times New Roman" w:cs="Times New Roman"/>
                <w:b/>
                <w:bCs/>
                <w:noProof/>
                <w:color w:val="000000" w:themeColor="text1"/>
                <w:sz w:val="18"/>
                <w:szCs w:val="18"/>
              </w:rPr>
              <w:drawing>
                <wp:inline distT="0" distB="0" distL="0" distR="0" wp14:anchorId="279A634E" wp14:editId="68E072C9">
                  <wp:extent cx="7410450" cy="5731510"/>
                  <wp:effectExtent l="0" t="0" r="0" b="2540"/>
                  <wp:docPr id="20041507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4150762" name=""/>
                          <pic:cNvPicPr/>
                        </pic:nvPicPr>
                        <pic:blipFill>
                          <a:blip r:embed="rId78"/>
                          <a:stretch>
                            <a:fillRect/>
                          </a:stretch>
                        </pic:blipFill>
                        <pic:spPr>
                          <a:xfrm>
                            <a:off x="0" y="0"/>
                            <a:ext cx="7410450" cy="5731510"/>
                          </a:xfrm>
                          <a:prstGeom prst="rect">
                            <a:avLst/>
                          </a:prstGeom>
                        </pic:spPr>
                      </pic:pic>
                    </a:graphicData>
                  </a:graphic>
                </wp:inline>
              </w:drawing>
            </w:r>
          </w:p>
        </w:tc>
      </w:tr>
    </w:tbl>
    <w:p w14:paraId="15BFFA80" w14:textId="44A3A0AD" w:rsidR="00AD21A4" w:rsidRPr="004D7898" w:rsidRDefault="00AD21A4" w:rsidP="00E64A64">
      <w:pPr>
        <w:rPr>
          <w:rFonts w:ascii="Times New Roman" w:hAnsi="Times New Roman" w:cs="Times New Roman"/>
          <w:b/>
          <w:bCs/>
          <w:color w:val="000000" w:themeColor="text1"/>
          <w:sz w:val="24"/>
          <w:szCs w:val="24"/>
        </w:rPr>
      </w:pPr>
      <w:r w:rsidRPr="004D7898">
        <w:rPr>
          <w:rFonts w:ascii="Times New Roman" w:hAnsi="Times New Roman" w:cs="Times New Roman"/>
          <w:b/>
          <w:bCs/>
          <w:color w:val="000000" w:themeColor="text1"/>
          <w:sz w:val="24"/>
          <w:szCs w:val="24"/>
        </w:rPr>
        <w:lastRenderedPageBreak/>
        <w:t xml:space="preserve">Sensitivity analyses </w:t>
      </w:r>
    </w:p>
    <w:p w14:paraId="0A39F0E3" w14:textId="7822B8CA" w:rsidR="00E64A64" w:rsidRPr="004D7898" w:rsidRDefault="00E64A64" w:rsidP="00EC5491">
      <w:pPr>
        <w:pStyle w:val="Heading1"/>
        <w:rPr>
          <w:rFonts w:ascii="Times New Roman" w:hAnsi="Times New Roman" w:cs="Times New Roman"/>
          <w:color w:val="000000" w:themeColor="text1"/>
          <w:sz w:val="24"/>
          <w:szCs w:val="24"/>
        </w:rPr>
      </w:pPr>
      <w:bookmarkStart w:id="11" w:name="_Toc190266395"/>
      <w:r w:rsidRPr="004D7898">
        <w:rPr>
          <w:rFonts w:ascii="Times New Roman" w:hAnsi="Times New Roman" w:cs="Times New Roman"/>
          <w:color w:val="000000" w:themeColor="text1"/>
          <w:sz w:val="24"/>
          <w:szCs w:val="24"/>
        </w:rPr>
        <w:t xml:space="preserve">Table </w:t>
      </w:r>
      <w:r w:rsidR="001E4D50" w:rsidRPr="004D7898">
        <w:rPr>
          <w:rFonts w:ascii="Times New Roman" w:hAnsi="Times New Roman" w:cs="Times New Roman"/>
          <w:color w:val="000000" w:themeColor="text1"/>
          <w:sz w:val="24"/>
          <w:szCs w:val="24"/>
        </w:rPr>
        <w:t>S10</w:t>
      </w:r>
      <w:r w:rsidRPr="004D7898">
        <w:rPr>
          <w:rFonts w:ascii="Times New Roman" w:hAnsi="Times New Roman" w:cs="Times New Roman"/>
          <w:color w:val="000000" w:themeColor="text1"/>
          <w:sz w:val="24"/>
          <w:szCs w:val="24"/>
        </w:rPr>
        <w:t>. Covariates adjusted and unadjusted data analys</w:t>
      </w:r>
      <w:r w:rsidR="0056642A" w:rsidRPr="004D7898">
        <w:rPr>
          <w:rFonts w:ascii="Times New Roman" w:hAnsi="Times New Roman" w:cs="Times New Roman"/>
          <w:color w:val="000000" w:themeColor="text1"/>
          <w:sz w:val="24"/>
          <w:szCs w:val="24"/>
        </w:rPr>
        <w:t>e</w:t>
      </w:r>
      <w:r w:rsidRPr="004D7898">
        <w:rPr>
          <w:rFonts w:ascii="Times New Roman" w:hAnsi="Times New Roman" w:cs="Times New Roman"/>
          <w:color w:val="000000" w:themeColor="text1"/>
          <w:sz w:val="24"/>
          <w:szCs w:val="24"/>
        </w:rPr>
        <w:t>s. Categorical data results</w:t>
      </w:r>
      <w:bookmarkEnd w:id="11"/>
      <w:r w:rsidRPr="004D7898">
        <w:rPr>
          <w:rFonts w:ascii="Times New Roman" w:hAnsi="Times New Roman" w:cs="Times New Roman"/>
          <w:color w:val="000000" w:themeColor="text1"/>
          <w:sz w:val="24"/>
          <w:szCs w:val="24"/>
        </w:rPr>
        <w:t xml:space="preserve"> </w:t>
      </w:r>
    </w:p>
    <w:tbl>
      <w:tblPr>
        <w:tblStyle w:val="TableGrid"/>
        <w:tblpPr w:leftFromText="180" w:rightFromText="180" w:vertAnchor="text" w:tblpY="1"/>
        <w:tblOverlap w:val="never"/>
        <w:tblW w:w="13887" w:type="dxa"/>
        <w:tblLayout w:type="fixed"/>
        <w:tblLook w:val="04A0" w:firstRow="1" w:lastRow="0" w:firstColumn="1" w:lastColumn="0" w:noHBand="0" w:noVBand="1"/>
      </w:tblPr>
      <w:tblGrid>
        <w:gridCol w:w="2122"/>
        <w:gridCol w:w="2976"/>
        <w:gridCol w:w="1560"/>
        <w:gridCol w:w="1842"/>
        <w:gridCol w:w="993"/>
        <w:gridCol w:w="1559"/>
        <w:gridCol w:w="992"/>
        <w:gridCol w:w="992"/>
        <w:gridCol w:w="851"/>
      </w:tblGrid>
      <w:tr w:rsidR="00CA6A00" w:rsidRPr="00CA6A00" w14:paraId="386EFB7E" w14:textId="77777777" w:rsidTr="007C206C">
        <w:tc>
          <w:tcPr>
            <w:tcW w:w="2122" w:type="dxa"/>
          </w:tcPr>
          <w:p w14:paraId="41BD49C5" w14:textId="77777777" w:rsidR="002977E8" w:rsidRPr="00CA6A00" w:rsidRDefault="002977E8" w:rsidP="007C206C">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Clinical outcome</w:t>
            </w:r>
          </w:p>
        </w:tc>
        <w:tc>
          <w:tcPr>
            <w:tcW w:w="2976" w:type="dxa"/>
          </w:tcPr>
          <w:p w14:paraId="15C3DEF0" w14:textId="77777777" w:rsidR="002977E8" w:rsidRPr="00CA6A00" w:rsidRDefault="002977E8" w:rsidP="007C206C">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Sub-group</w:t>
            </w:r>
          </w:p>
          <w:p w14:paraId="164C64E6" w14:textId="77777777" w:rsidR="002977E8" w:rsidRPr="00CA6A00" w:rsidRDefault="002977E8" w:rsidP="007C206C">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 xml:space="preserve">(number of studies) </w:t>
            </w:r>
          </w:p>
        </w:tc>
        <w:tc>
          <w:tcPr>
            <w:tcW w:w="1560" w:type="dxa"/>
          </w:tcPr>
          <w:p w14:paraId="0BC77884" w14:textId="77777777" w:rsidR="002977E8" w:rsidRPr="00CA6A00" w:rsidRDefault="002977E8" w:rsidP="007C206C">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Timepoint</w:t>
            </w:r>
          </w:p>
        </w:tc>
        <w:tc>
          <w:tcPr>
            <w:tcW w:w="1842" w:type="dxa"/>
          </w:tcPr>
          <w:p w14:paraId="7E6712D3" w14:textId="77777777" w:rsidR="002977E8" w:rsidRPr="00CA6A00" w:rsidRDefault="002977E8" w:rsidP="007C206C">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 xml:space="preserve">Model adjustment </w:t>
            </w:r>
          </w:p>
        </w:tc>
        <w:tc>
          <w:tcPr>
            <w:tcW w:w="993" w:type="dxa"/>
          </w:tcPr>
          <w:p w14:paraId="534A35AB" w14:textId="77777777" w:rsidR="002977E8" w:rsidRPr="00CA6A00" w:rsidRDefault="002977E8" w:rsidP="007C206C">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OR</w:t>
            </w:r>
          </w:p>
        </w:tc>
        <w:tc>
          <w:tcPr>
            <w:tcW w:w="1559" w:type="dxa"/>
          </w:tcPr>
          <w:p w14:paraId="60F9B544" w14:textId="77777777" w:rsidR="002977E8" w:rsidRPr="00CA6A00" w:rsidRDefault="002977E8" w:rsidP="007C206C">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95% CI</w:t>
            </w:r>
          </w:p>
        </w:tc>
        <w:tc>
          <w:tcPr>
            <w:tcW w:w="992" w:type="dxa"/>
          </w:tcPr>
          <w:p w14:paraId="66ABCADE" w14:textId="77777777" w:rsidR="002977E8" w:rsidRPr="00CA6A00" w:rsidRDefault="002977E8" w:rsidP="007C206C">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p-value</w:t>
            </w:r>
          </w:p>
        </w:tc>
        <w:tc>
          <w:tcPr>
            <w:tcW w:w="992" w:type="dxa"/>
          </w:tcPr>
          <w:p w14:paraId="67928654" w14:textId="77777777" w:rsidR="002977E8" w:rsidRPr="00CA6A00" w:rsidRDefault="002977E8" w:rsidP="007C206C">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 xml:space="preserve">I² </w:t>
            </w:r>
            <w:r w:rsidRPr="00CA6A00">
              <w:rPr>
                <w:rFonts w:ascii="Times New Roman" w:hAnsi="Times New Roman" w:cs="Times New Roman"/>
                <w:color w:val="000000" w:themeColor="text1"/>
                <w:sz w:val="18"/>
                <w:szCs w:val="18"/>
              </w:rPr>
              <w:t>(%)</w:t>
            </w:r>
          </w:p>
        </w:tc>
        <w:tc>
          <w:tcPr>
            <w:tcW w:w="851" w:type="dxa"/>
          </w:tcPr>
          <w:p w14:paraId="7B3842FE" w14:textId="77777777" w:rsidR="002977E8" w:rsidRPr="00CA6A00" w:rsidRDefault="002977E8" w:rsidP="007C206C">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 xml:space="preserve">τ² </w:t>
            </w:r>
          </w:p>
        </w:tc>
      </w:tr>
      <w:tr w:rsidR="00CA6A00" w:rsidRPr="00CA6A00" w14:paraId="65BD8151" w14:textId="77777777" w:rsidTr="007C206C">
        <w:tc>
          <w:tcPr>
            <w:tcW w:w="2122" w:type="dxa"/>
            <w:vMerge w:val="restart"/>
          </w:tcPr>
          <w:p w14:paraId="14B2D5EF"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gnition</w:t>
            </w:r>
          </w:p>
        </w:tc>
        <w:tc>
          <w:tcPr>
            <w:tcW w:w="11765" w:type="dxa"/>
            <w:gridSpan w:val="8"/>
          </w:tcPr>
          <w:p w14:paraId="2BC5FE67"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b/>
                <w:bCs/>
                <w:color w:val="000000" w:themeColor="text1"/>
                <w:sz w:val="18"/>
                <w:szCs w:val="18"/>
              </w:rPr>
              <w:t>Objective cognition measure</w:t>
            </w:r>
          </w:p>
        </w:tc>
      </w:tr>
      <w:tr w:rsidR="00CA6A00" w:rsidRPr="00CA6A00" w14:paraId="484007C4" w14:textId="77777777" w:rsidTr="007C206C">
        <w:tc>
          <w:tcPr>
            <w:tcW w:w="2122" w:type="dxa"/>
            <w:vMerge/>
          </w:tcPr>
          <w:p w14:paraId="321700B4" w14:textId="77777777" w:rsidR="002977E8" w:rsidRPr="00CA6A00" w:rsidRDefault="002977E8" w:rsidP="007C206C">
            <w:pPr>
              <w:rPr>
                <w:rFonts w:ascii="Times New Roman" w:hAnsi="Times New Roman" w:cs="Times New Roman"/>
                <w:color w:val="000000" w:themeColor="text1"/>
                <w:sz w:val="18"/>
                <w:szCs w:val="18"/>
              </w:rPr>
            </w:pPr>
          </w:p>
        </w:tc>
        <w:tc>
          <w:tcPr>
            <w:tcW w:w="2976" w:type="dxa"/>
          </w:tcPr>
          <w:p w14:paraId="3782D208" w14:textId="77777777" w:rsidR="002977E8" w:rsidRPr="00CA6A00" w:rsidRDefault="002977E8" w:rsidP="007C206C">
            <w:pPr>
              <w:rPr>
                <w:rFonts w:ascii="Times New Roman" w:hAnsi="Times New Roman" w:cs="Times New Roman"/>
                <w:color w:val="000000" w:themeColor="text1"/>
                <w:sz w:val="18"/>
                <w:szCs w:val="18"/>
              </w:rPr>
            </w:pPr>
            <w:bookmarkStart w:id="12" w:name="_Hlk189644966"/>
            <w:r w:rsidRPr="00CA6A00">
              <w:rPr>
                <w:rFonts w:ascii="Times New Roman" w:hAnsi="Times New Roman" w:cs="Times New Roman"/>
                <w:color w:val="000000" w:themeColor="text1"/>
                <w:sz w:val="18"/>
                <w:szCs w:val="18"/>
              </w:rPr>
              <w:t xml:space="preserve">Cognitive performance </w:t>
            </w:r>
            <w:bookmarkEnd w:id="12"/>
            <w:r w:rsidRPr="00CA6A00">
              <w:rPr>
                <w:rFonts w:ascii="Times New Roman" w:hAnsi="Times New Roman" w:cs="Times New Roman"/>
                <w:color w:val="000000" w:themeColor="text1"/>
                <w:sz w:val="18"/>
                <w:szCs w:val="18"/>
              </w:rPr>
              <w:t>(n=4)</w:t>
            </w:r>
          </w:p>
        </w:tc>
        <w:tc>
          <w:tcPr>
            <w:tcW w:w="1560" w:type="dxa"/>
          </w:tcPr>
          <w:p w14:paraId="30C0522D"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llapsed</w:t>
            </w:r>
          </w:p>
        </w:tc>
        <w:tc>
          <w:tcPr>
            <w:tcW w:w="1842" w:type="dxa"/>
          </w:tcPr>
          <w:p w14:paraId="5D1D56F2"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Adjusted</w:t>
            </w:r>
          </w:p>
        </w:tc>
        <w:tc>
          <w:tcPr>
            <w:tcW w:w="993" w:type="dxa"/>
          </w:tcPr>
          <w:p w14:paraId="499D7082"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382</w:t>
            </w:r>
          </w:p>
        </w:tc>
        <w:tc>
          <w:tcPr>
            <w:tcW w:w="1559" w:type="dxa"/>
          </w:tcPr>
          <w:p w14:paraId="37F208F6"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154–4.917</w:t>
            </w:r>
          </w:p>
        </w:tc>
        <w:tc>
          <w:tcPr>
            <w:tcW w:w="992" w:type="dxa"/>
          </w:tcPr>
          <w:p w14:paraId="5B4EA81F"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19</w:t>
            </w:r>
          </w:p>
        </w:tc>
        <w:tc>
          <w:tcPr>
            <w:tcW w:w="992" w:type="dxa"/>
          </w:tcPr>
          <w:p w14:paraId="73949688"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7.9</w:t>
            </w:r>
          </w:p>
        </w:tc>
        <w:tc>
          <w:tcPr>
            <w:tcW w:w="851" w:type="dxa"/>
          </w:tcPr>
          <w:p w14:paraId="265FE77A"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353</w:t>
            </w:r>
          </w:p>
        </w:tc>
      </w:tr>
      <w:tr w:rsidR="00CA6A00" w:rsidRPr="00CA6A00" w14:paraId="644D9335" w14:textId="77777777" w:rsidTr="007C206C">
        <w:tc>
          <w:tcPr>
            <w:tcW w:w="2122" w:type="dxa"/>
            <w:vMerge/>
          </w:tcPr>
          <w:p w14:paraId="5B76B8E0" w14:textId="77777777" w:rsidR="002977E8" w:rsidRPr="00CA6A00" w:rsidRDefault="002977E8" w:rsidP="007C206C">
            <w:pPr>
              <w:rPr>
                <w:rFonts w:ascii="Times New Roman" w:hAnsi="Times New Roman" w:cs="Times New Roman"/>
                <w:color w:val="000000" w:themeColor="text1"/>
                <w:sz w:val="18"/>
                <w:szCs w:val="18"/>
              </w:rPr>
            </w:pPr>
          </w:p>
        </w:tc>
        <w:tc>
          <w:tcPr>
            <w:tcW w:w="2976" w:type="dxa"/>
          </w:tcPr>
          <w:p w14:paraId="749F5EEF"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gnitive performance (n=3)</w:t>
            </w:r>
          </w:p>
        </w:tc>
        <w:tc>
          <w:tcPr>
            <w:tcW w:w="1560" w:type="dxa"/>
          </w:tcPr>
          <w:p w14:paraId="2109F6CE"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 months</w:t>
            </w:r>
          </w:p>
        </w:tc>
        <w:tc>
          <w:tcPr>
            <w:tcW w:w="1842" w:type="dxa"/>
          </w:tcPr>
          <w:p w14:paraId="164DF99B"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Adjusted</w:t>
            </w:r>
          </w:p>
        </w:tc>
        <w:tc>
          <w:tcPr>
            <w:tcW w:w="993" w:type="dxa"/>
          </w:tcPr>
          <w:p w14:paraId="486D6EB3"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058</w:t>
            </w:r>
          </w:p>
        </w:tc>
        <w:tc>
          <w:tcPr>
            <w:tcW w:w="1559" w:type="dxa"/>
          </w:tcPr>
          <w:p w14:paraId="293C9621"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927–4.569</w:t>
            </w:r>
          </w:p>
        </w:tc>
        <w:tc>
          <w:tcPr>
            <w:tcW w:w="992" w:type="dxa"/>
          </w:tcPr>
          <w:p w14:paraId="1458464F"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76</w:t>
            </w:r>
          </w:p>
        </w:tc>
        <w:tc>
          <w:tcPr>
            <w:tcW w:w="992" w:type="dxa"/>
          </w:tcPr>
          <w:p w14:paraId="198E01C5"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5.7</w:t>
            </w:r>
          </w:p>
        </w:tc>
        <w:tc>
          <w:tcPr>
            <w:tcW w:w="851" w:type="dxa"/>
          </w:tcPr>
          <w:p w14:paraId="77E69776"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374</w:t>
            </w:r>
          </w:p>
        </w:tc>
      </w:tr>
      <w:tr w:rsidR="00CA6A00" w:rsidRPr="00CA6A00" w14:paraId="33CAA356" w14:textId="77777777" w:rsidTr="007C206C">
        <w:tc>
          <w:tcPr>
            <w:tcW w:w="2122" w:type="dxa"/>
            <w:vMerge/>
          </w:tcPr>
          <w:p w14:paraId="0F155683" w14:textId="77777777" w:rsidR="002977E8" w:rsidRPr="00CA6A00" w:rsidRDefault="002977E8" w:rsidP="007C206C">
            <w:pPr>
              <w:rPr>
                <w:rFonts w:ascii="Times New Roman" w:hAnsi="Times New Roman" w:cs="Times New Roman"/>
                <w:color w:val="000000" w:themeColor="text1"/>
                <w:sz w:val="18"/>
                <w:szCs w:val="18"/>
              </w:rPr>
            </w:pPr>
          </w:p>
        </w:tc>
        <w:tc>
          <w:tcPr>
            <w:tcW w:w="2976" w:type="dxa"/>
          </w:tcPr>
          <w:p w14:paraId="40A4958A"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gnitive performance (n=3)</w:t>
            </w:r>
          </w:p>
        </w:tc>
        <w:tc>
          <w:tcPr>
            <w:tcW w:w="1560" w:type="dxa"/>
          </w:tcPr>
          <w:p w14:paraId="0509A095"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gt;6–12 months </w:t>
            </w:r>
          </w:p>
        </w:tc>
        <w:tc>
          <w:tcPr>
            <w:tcW w:w="1842" w:type="dxa"/>
          </w:tcPr>
          <w:p w14:paraId="5D62389D"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Adjusted</w:t>
            </w:r>
          </w:p>
        </w:tc>
        <w:tc>
          <w:tcPr>
            <w:tcW w:w="993" w:type="dxa"/>
          </w:tcPr>
          <w:p w14:paraId="1C22B9A0"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4.079</w:t>
            </w:r>
          </w:p>
        </w:tc>
        <w:tc>
          <w:tcPr>
            <w:tcW w:w="1559" w:type="dxa"/>
          </w:tcPr>
          <w:p w14:paraId="7B37F9C0"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365–7.035</w:t>
            </w:r>
          </w:p>
        </w:tc>
        <w:tc>
          <w:tcPr>
            <w:tcW w:w="992" w:type="dxa"/>
          </w:tcPr>
          <w:p w14:paraId="2D7537A8"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0.001</w:t>
            </w:r>
          </w:p>
        </w:tc>
        <w:tc>
          <w:tcPr>
            <w:tcW w:w="992" w:type="dxa"/>
          </w:tcPr>
          <w:p w14:paraId="04E4FA15"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w:t>
            </w:r>
          </w:p>
        </w:tc>
        <w:tc>
          <w:tcPr>
            <w:tcW w:w="851" w:type="dxa"/>
          </w:tcPr>
          <w:p w14:paraId="5F5AA722"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00</w:t>
            </w:r>
          </w:p>
        </w:tc>
      </w:tr>
      <w:tr w:rsidR="00CA6A00" w:rsidRPr="00CA6A00" w14:paraId="5960460D" w14:textId="77777777" w:rsidTr="007C206C">
        <w:tc>
          <w:tcPr>
            <w:tcW w:w="2122" w:type="dxa"/>
            <w:vMerge/>
          </w:tcPr>
          <w:p w14:paraId="7FE8E7DD" w14:textId="77777777" w:rsidR="002977E8" w:rsidRPr="00CA6A00" w:rsidRDefault="002977E8" w:rsidP="007C206C">
            <w:pPr>
              <w:rPr>
                <w:rFonts w:ascii="Times New Roman" w:hAnsi="Times New Roman" w:cs="Times New Roman"/>
                <w:color w:val="000000" w:themeColor="text1"/>
                <w:sz w:val="18"/>
                <w:szCs w:val="18"/>
              </w:rPr>
            </w:pPr>
          </w:p>
        </w:tc>
        <w:tc>
          <w:tcPr>
            <w:tcW w:w="2976" w:type="dxa"/>
          </w:tcPr>
          <w:p w14:paraId="25141062"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gnitive performance (n=2)</w:t>
            </w:r>
          </w:p>
        </w:tc>
        <w:tc>
          <w:tcPr>
            <w:tcW w:w="1560" w:type="dxa"/>
          </w:tcPr>
          <w:p w14:paraId="0DC54643"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t;12 months</w:t>
            </w:r>
          </w:p>
        </w:tc>
        <w:tc>
          <w:tcPr>
            <w:tcW w:w="1842" w:type="dxa"/>
          </w:tcPr>
          <w:p w14:paraId="642536D4"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Adjusted</w:t>
            </w:r>
          </w:p>
        </w:tc>
        <w:tc>
          <w:tcPr>
            <w:tcW w:w="993" w:type="dxa"/>
          </w:tcPr>
          <w:p w14:paraId="02B54F97"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2.590</w:t>
            </w:r>
          </w:p>
        </w:tc>
        <w:tc>
          <w:tcPr>
            <w:tcW w:w="1559" w:type="dxa"/>
          </w:tcPr>
          <w:p w14:paraId="00BB0EE7"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934–40.299</w:t>
            </w:r>
          </w:p>
        </w:tc>
        <w:tc>
          <w:tcPr>
            <w:tcW w:w="992" w:type="dxa"/>
          </w:tcPr>
          <w:p w14:paraId="23376C7E"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0.001</w:t>
            </w:r>
          </w:p>
        </w:tc>
        <w:tc>
          <w:tcPr>
            <w:tcW w:w="992" w:type="dxa"/>
          </w:tcPr>
          <w:p w14:paraId="2049ED92"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45.0</w:t>
            </w:r>
          </w:p>
        </w:tc>
        <w:tc>
          <w:tcPr>
            <w:tcW w:w="851" w:type="dxa"/>
          </w:tcPr>
          <w:p w14:paraId="4F2BAB87"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327</w:t>
            </w:r>
          </w:p>
        </w:tc>
      </w:tr>
      <w:tr w:rsidR="00CA6A00" w:rsidRPr="00CA6A00" w14:paraId="134C013A" w14:textId="77777777" w:rsidTr="007C206C">
        <w:tc>
          <w:tcPr>
            <w:tcW w:w="2122" w:type="dxa"/>
            <w:vMerge/>
          </w:tcPr>
          <w:p w14:paraId="5D6C475F" w14:textId="77777777" w:rsidR="002977E8" w:rsidRPr="00CA6A00" w:rsidRDefault="002977E8" w:rsidP="007C206C">
            <w:pPr>
              <w:rPr>
                <w:rFonts w:ascii="Times New Roman" w:hAnsi="Times New Roman" w:cs="Times New Roman"/>
                <w:color w:val="000000" w:themeColor="text1"/>
                <w:sz w:val="18"/>
                <w:szCs w:val="18"/>
              </w:rPr>
            </w:pPr>
          </w:p>
        </w:tc>
        <w:tc>
          <w:tcPr>
            <w:tcW w:w="2976" w:type="dxa"/>
          </w:tcPr>
          <w:p w14:paraId="1DFB01DF"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gnitive performance (n=6)</w:t>
            </w:r>
          </w:p>
        </w:tc>
        <w:tc>
          <w:tcPr>
            <w:tcW w:w="1560" w:type="dxa"/>
          </w:tcPr>
          <w:p w14:paraId="4183933D"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llapsed</w:t>
            </w:r>
          </w:p>
        </w:tc>
        <w:tc>
          <w:tcPr>
            <w:tcW w:w="1842" w:type="dxa"/>
          </w:tcPr>
          <w:p w14:paraId="6FB47315"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nadjusted</w:t>
            </w:r>
          </w:p>
        </w:tc>
        <w:tc>
          <w:tcPr>
            <w:tcW w:w="993" w:type="dxa"/>
          </w:tcPr>
          <w:p w14:paraId="78AFEA5B"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518</w:t>
            </w:r>
          </w:p>
        </w:tc>
        <w:tc>
          <w:tcPr>
            <w:tcW w:w="1559" w:type="dxa"/>
          </w:tcPr>
          <w:p w14:paraId="0FBE9D79"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350–4.697</w:t>
            </w:r>
          </w:p>
        </w:tc>
        <w:tc>
          <w:tcPr>
            <w:tcW w:w="992" w:type="dxa"/>
          </w:tcPr>
          <w:p w14:paraId="1EABDA8A"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04</w:t>
            </w:r>
          </w:p>
        </w:tc>
        <w:tc>
          <w:tcPr>
            <w:tcW w:w="992" w:type="dxa"/>
          </w:tcPr>
          <w:p w14:paraId="41EBA0B9"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7.0</w:t>
            </w:r>
          </w:p>
        </w:tc>
        <w:tc>
          <w:tcPr>
            <w:tcW w:w="851" w:type="dxa"/>
          </w:tcPr>
          <w:p w14:paraId="0781A2B7"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440</w:t>
            </w:r>
          </w:p>
        </w:tc>
      </w:tr>
      <w:tr w:rsidR="00CA6A00" w:rsidRPr="00CA6A00" w14:paraId="4BFD18FF" w14:textId="77777777" w:rsidTr="007C206C">
        <w:tc>
          <w:tcPr>
            <w:tcW w:w="2122" w:type="dxa"/>
            <w:vMerge/>
          </w:tcPr>
          <w:p w14:paraId="65D7D121" w14:textId="77777777" w:rsidR="002977E8" w:rsidRPr="00CA6A00" w:rsidRDefault="002977E8" w:rsidP="007C206C">
            <w:pPr>
              <w:rPr>
                <w:rFonts w:ascii="Times New Roman" w:hAnsi="Times New Roman" w:cs="Times New Roman"/>
                <w:color w:val="000000" w:themeColor="text1"/>
                <w:sz w:val="18"/>
                <w:szCs w:val="18"/>
              </w:rPr>
            </w:pPr>
          </w:p>
        </w:tc>
        <w:tc>
          <w:tcPr>
            <w:tcW w:w="2976" w:type="dxa"/>
          </w:tcPr>
          <w:p w14:paraId="237ECEA2"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gnitive performance (n=2)</w:t>
            </w:r>
          </w:p>
        </w:tc>
        <w:tc>
          <w:tcPr>
            <w:tcW w:w="1560" w:type="dxa"/>
          </w:tcPr>
          <w:p w14:paraId="52C9E90E"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 months</w:t>
            </w:r>
          </w:p>
        </w:tc>
        <w:tc>
          <w:tcPr>
            <w:tcW w:w="1842" w:type="dxa"/>
          </w:tcPr>
          <w:p w14:paraId="26FE8D83"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nadjusted</w:t>
            </w:r>
          </w:p>
        </w:tc>
        <w:tc>
          <w:tcPr>
            <w:tcW w:w="993" w:type="dxa"/>
          </w:tcPr>
          <w:p w14:paraId="0E87A2C0"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277</w:t>
            </w:r>
          </w:p>
        </w:tc>
        <w:tc>
          <w:tcPr>
            <w:tcW w:w="1559" w:type="dxa"/>
          </w:tcPr>
          <w:p w14:paraId="047B5028"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578–2.820</w:t>
            </w:r>
          </w:p>
        </w:tc>
        <w:tc>
          <w:tcPr>
            <w:tcW w:w="992" w:type="dxa"/>
          </w:tcPr>
          <w:p w14:paraId="09BECF0C"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545</w:t>
            </w:r>
          </w:p>
        </w:tc>
        <w:tc>
          <w:tcPr>
            <w:tcW w:w="992" w:type="dxa"/>
          </w:tcPr>
          <w:p w14:paraId="7819C1E5"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w:t>
            </w:r>
          </w:p>
        </w:tc>
        <w:tc>
          <w:tcPr>
            <w:tcW w:w="851" w:type="dxa"/>
          </w:tcPr>
          <w:p w14:paraId="0F30536C"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00</w:t>
            </w:r>
          </w:p>
        </w:tc>
      </w:tr>
      <w:tr w:rsidR="00CA6A00" w:rsidRPr="00CA6A00" w14:paraId="52A1D59C" w14:textId="77777777" w:rsidTr="007C206C">
        <w:tc>
          <w:tcPr>
            <w:tcW w:w="2122" w:type="dxa"/>
            <w:vMerge/>
          </w:tcPr>
          <w:p w14:paraId="47B4C268" w14:textId="77777777" w:rsidR="002977E8" w:rsidRPr="00CA6A00" w:rsidRDefault="002977E8" w:rsidP="007C206C">
            <w:pPr>
              <w:rPr>
                <w:rFonts w:ascii="Times New Roman" w:hAnsi="Times New Roman" w:cs="Times New Roman"/>
                <w:color w:val="000000" w:themeColor="text1"/>
                <w:sz w:val="18"/>
                <w:szCs w:val="18"/>
              </w:rPr>
            </w:pPr>
          </w:p>
        </w:tc>
        <w:tc>
          <w:tcPr>
            <w:tcW w:w="2976" w:type="dxa"/>
          </w:tcPr>
          <w:p w14:paraId="7C92EC77"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gnitive performance (n=4)</w:t>
            </w:r>
          </w:p>
        </w:tc>
        <w:tc>
          <w:tcPr>
            <w:tcW w:w="1560" w:type="dxa"/>
          </w:tcPr>
          <w:p w14:paraId="2B868585"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gt;6–12 months </w:t>
            </w:r>
          </w:p>
        </w:tc>
        <w:tc>
          <w:tcPr>
            <w:tcW w:w="1842" w:type="dxa"/>
          </w:tcPr>
          <w:p w14:paraId="62BD158F"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nadjusted</w:t>
            </w:r>
          </w:p>
        </w:tc>
        <w:tc>
          <w:tcPr>
            <w:tcW w:w="993" w:type="dxa"/>
          </w:tcPr>
          <w:p w14:paraId="0AF0EB6A"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422</w:t>
            </w:r>
          </w:p>
        </w:tc>
        <w:tc>
          <w:tcPr>
            <w:tcW w:w="1559" w:type="dxa"/>
          </w:tcPr>
          <w:p w14:paraId="5783FA87"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928–6.319</w:t>
            </w:r>
          </w:p>
        </w:tc>
        <w:tc>
          <w:tcPr>
            <w:tcW w:w="992" w:type="dxa"/>
          </w:tcPr>
          <w:p w14:paraId="7D2EEFA5"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71</w:t>
            </w:r>
          </w:p>
        </w:tc>
        <w:tc>
          <w:tcPr>
            <w:tcW w:w="992" w:type="dxa"/>
          </w:tcPr>
          <w:p w14:paraId="0CAC8EA5"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3.1</w:t>
            </w:r>
          </w:p>
        </w:tc>
        <w:tc>
          <w:tcPr>
            <w:tcW w:w="851" w:type="dxa"/>
          </w:tcPr>
          <w:p w14:paraId="52E9139A"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774</w:t>
            </w:r>
          </w:p>
        </w:tc>
      </w:tr>
      <w:tr w:rsidR="00CA6A00" w:rsidRPr="00CA6A00" w14:paraId="138B2F59" w14:textId="77777777" w:rsidTr="007C206C">
        <w:tc>
          <w:tcPr>
            <w:tcW w:w="2122" w:type="dxa"/>
            <w:vMerge w:val="restart"/>
          </w:tcPr>
          <w:p w14:paraId="258C9345"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unctional outcome</w:t>
            </w:r>
          </w:p>
        </w:tc>
        <w:tc>
          <w:tcPr>
            <w:tcW w:w="2976" w:type="dxa"/>
          </w:tcPr>
          <w:p w14:paraId="1CFA907D"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unctional change (n=6)</w:t>
            </w:r>
          </w:p>
        </w:tc>
        <w:tc>
          <w:tcPr>
            <w:tcW w:w="1560" w:type="dxa"/>
          </w:tcPr>
          <w:p w14:paraId="5385DDC1"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llapsed</w:t>
            </w:r>
          </w:p>
        </w:tc>
        <w:tc>
          <w:tcPr>
            <w:tcW w:w="1842" w:type="dxa"/>
          </w:tcPr>
          <w:p w14:paraId="519926DB"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Adjusted</w:t>
            </w:r>
          </w:p>
        </w:tc>
        <w:tc>
          <w:tcPr>
            <w:tcW w:w="993" w:type="dxa"/>
          </w:tcPr>
          <w:p w14:paraId="7B746F0E"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312</w:t>
            </w:r>
          </w:p>
        </w:tc>
        <w:tc>
          <w:tcPr>
            <w:tcW w:w="1559" w:type="dxa"/>
          </w:tcPr>
          <w:p w14:paraId="3CD56193"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706–3.133</w:t>
            </w:r>
          </w:p>
        </w:tc>
        <w:tc>
          <w:tcPr>
            <w:tcW w:w="992" w:type="dxa"/>
          </w:tcPr>
          <w:p w14:paraId="610D170C"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0.001</w:t>
            </w:r>
          </w:p>
        </w:tc>
        <w:tc>
          <w:tcPr>
            <w:tcW w:w="992" w:type="dxa"/>
          </w:tcPr>
          <w:p w14:paraId="4E3A0E9C"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w:t>
            </w:r>
          </w:p>
        </w:tc>
        <w:tc>
          <w:tcPr>
            <w:tcW w:w="851" w:type="dxa"/>
          </w:tcPr>
          <w:p w14:paraId="244F5C0D"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00</w:t>
            </w:r>
          </w:p>
        </w:tc>
      </w:tr>
      <w:tr w:rsidR="00CA6A00" w:rsidRPr="00CA6A00" w14:paraId="35A37A80" w14:textId="77777777" w:rsidTr="007C206C">
        <w:tc>
          <w:tcPr>
            <w:tcW w:w="2122" w:type="dxa"/>
            <w:vMerge/>
          </w:tcPr>
          <w:p w14:paraId="5DA42DE4" w14:textId="77777777" w:rsidR="002977E8" w:rsidRPr="00CA6A00" w:rsidRDefault="002977E8" w:rsidP="007C206C">
            <w:pPr>
              <w:rPr>
                <w:rFonts w:ascii="Times New Roman" w:hAnsi="Times New Roman" w:cs="Times New Roman"/>
                <w:color w:val="000000" w:themeColor="text1"/>
                <w:sz w:val="18"/>
                <w:szCs w:val="18"/>
              </w:rPr>
            </w:pPr>
          </w:p>
        </w:tc>
        <w:tc>
          <w:tcPr>
            <w:tcW w:w="2976" w:type="dxa"/>
          </w:tcPr>
          <w:p w14:paraId="7E816562"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unctional change (n=4)</w:t>
            </w:r>
          </w:p>
        </w:tc>
        <w:tc>
          <w:tcPr>
            <w:tcW w:w="1560" w:type="dxa"/>
          </w:tcPr>
          <w:p w14:paraId="451B4D79"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 months</w:t>
            </w:r>
          </w:p>
        </w:tc>
        <w:tc>
          <w:tcPr>
            <w:tcW w:w="1842" w:type="dxa"/>
          </w:tcPr>
          <w:p w14:paraId="4377F1F3"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Adjusted</w:t>
            </w:r>
          </w:p>
        </w:tc>
        <w:tc>
          <w:tcPr>
            <w:tcW w:w="993" w:type="dxa"/>
          </w:tcPr>
          <w:p w14:paraId="6B89CCB1"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204</w:t>
            </w:r>
          </w:p>
        </w:tc>
        <w:tc>
          <w:tcPr>
            <w:tcW w:w="1559" w:type="dxa"/>
          </w:tcPr>
          <w:p w14:paraId="207EA534"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526–3.183</w:t>
            </w:r>
          </w:p>
        </w:tc>
        <w:tc>
          <w:tcPr>
            <w:tcW w:w="992" w:type="dxa"/>
          </w:tcPr>
          <w:p w14:paraId="35947BF5"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0.001</w:t>
            </w:r>
          </w:p>
        </w:tc>
        <w:tc>
          <w:tcPr>
            <w:tcW w:w="992" w:type="dxa"/>
          </w:tcPr>
          <w:p w14:paraId="1C642519"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w:t>
            </w:r>
          </w:p>
        </w:tc>
        <w:tc>
          <w:tcPr>
            <w:tcW w:w="851" w:type="dxa"/>
          </w:tcPr>
          <w:p w14:paraId="48EFE14F"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00</w:t>
            </w:r>
          </w:p>
        </w:tc>
      </w:tr>
      <w:tr w:rsidR="00CA6A00" w:rsidRPr="00CA6A00" w14:paraId="31E0FCE8" w14:textId="77777777" w:rsidTr="007C206C">
        <w:tc>
          <w:tcPr>
            <w:tcW w:w="2122" w:type="dxa"/>
            <w:vMerge/>
          </w:tcPr>
          <w:p w14:paraId="5B9F626E" w14:textId="77777777" w:rsidR="002977E8" w:rsidRPr="00CA6A00" w:rsidRDefault="002977E8" w:rsidP="007C206C">
            <w:pPr>
              <w:rPr>
                <w:rFonts w:ascii="Times New Roman" w:hAnsi="Times New Roman" w:cs="Times New Roman"/>
                <w:color w:val="000000" w:themeColor="text1"/>
                <w:sz w:val="18"/>
                <w:szCs w:val="18"/>
              </w:rPr>
            </w:pPr>
          </w:p>
        </w:tc>
        <w:tc>
          <w:tcPr>
            <w:tcW w:w="2976" w:type="dxa"/>
          </w:tcPr>
          <w:p w14:paraId="0C8FFF50"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unctional change (n=19)</w:t>
            </w:r>
          </w:p>
        </w:tc>
        <w:tc>
          <w:tcPr>
            <w:tcW w:w="1560" w:type="dxa"/>
          </w:tcPr>
          <w:p w14:paraId="0B426261"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llapsed</w:t>
            </w:r>
          </w:p>
        </w:tc>
        <w:tc>
          <w:tcPr>
            <w:tcW w:w="1842" w:type="dxa"/>
          </w:tcPr>
          <w:p w14:paraId="0CC4CD34"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nadjusted</w:t>
            </w:r>
          </w:p>
        </w:tc>
        <w:tc>
          <w:tcPr>
            <w:tcW w:w="993" w:type="dxa"/>
          </w:tcPr>
          <w:p w14:paraId="7500EC93"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942</w:t>
            </w:r>
          </w:p>
        </w:tc>
        <w:tc>
          <w:tcPr>
            <w:tcW w:w="1559" w:type="dxa"/>
          </w:tcPr>
          <w:p w14:paraId="3F80B572"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608–2.346</w:t>
            </w:r>
          </w:p>
        </w:tc>
        <w:tc>
          <w:tcPr>
            <w:tcW w:w="992" w:type="dxa"/>
          </w:tcPr>
          <w:p w14:paraId="47BD9B93"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0.001</w:t>
            </w:r>
          </w:p>
        </w:tc>
        <w:tc>
          <w:tcPr>
            <w:tcW w:w="992" w:type="dxa"/>
          </w:tcPr>
          <w:p w14:paraId="500622FA"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0.6</w:t>
            </w:r>
          </w:p>
        </w:tc>
        <w:tc>
          <w:tcPr>
            <w:tcW w:w="851" w:type="dxa"/>
          </w:tcPr>
          <w:p w14:paraId="1678C317"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48</w:t>
            </w:r>
          </w:p>
        </w:tc>
      </w:tr>
      <w:tr w:rsidR="00CA6A00" w:rsidRPr="00CA6A00" w14:paraId="712D26AF" w14:textId="77777777" w:rsidTr="007C206C">
        <w:trPr>
          <w:trHeight w:val="70"/>
        </w:trPr>
        <w:tc>
          <w:tcPr>
            <w:tcW w:w="2122" w:type="dxa"/>
            <w:vMerge/>
          </w:tcPr>
          <w:p w14:paraId="1F5328EC" w14:textId="77777777" w:rsidR="002977E8" w:rsidRPr="00CA6A00" w:rsidRDefault="002977E8" w:rsidP="007C206C">
            <w:pPr>
              <w:rPr>
                <w:rFonts w:ascii="Times New Roman" w:hAnsi="Times New Roman" w:cs="Times New Roman"/>
                <w:color w:val="000000" w:themeColor="text1"/>
                <w:sz w:val="18"/>
                <w:szCs w:val="18"/>
              </w:rPr>
            </w:pPr>
          </w:p>
        </w:tc>
        <w:tc>
          <w:tcPr>
            <w:tcW w:w="2976" w:type="dxa"/>
          </w:tcPr>
          <w:p w14:paraId="5455BB00"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unctional change (n=14)</w:t>
            </w:r>
          </w:p>
        </w:tc>
        <w:tc>
          <w:tcPr>
            <w:tcW w:w="1560" w:type="dxa"/>
          </w:tcPr>
          <w:p w14:paraId="77F3E3F6"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 months</w:t>
            </w:r>
          </w:p>
        </w:tc>
        <w:tc>
          <w:tcPr>
            <w:tcW w:w="1842" w:type="dxa"/>
          </w:tcPr>
          <w:p w14:paraId="627D42F6"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nadjusted</w:t>
            </w:r>
          </w:p>
        </w:tc>
        <w:tc>
          <w:tcPr>
            <w:tcW w:w="993" w:type="dxa"/>
          </w:tcPr>
          <w:p w14:paraId="7A7EB519"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811</w:t>
            </w:r>
          </w:p>
        </w:tc>
        <w:tc>
          <w:tcPr>
            <w:tcW w:w="1559" w:type="dxa"/>
          </w:tcPr>
          <w:p w14:paraId="69F68933"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448–2.266</w:t>
            </w:r>
          </w:p>
        </w:tc>
        <w:tc>
          <w:tcPr>
            <w:tcW w:w="992" w:type="dxa"/>
          </w:tcPr>
          <w:p w14:paraId="31FA52F4"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0.001</w:t>
            </w:r>
          </w:p>
        </w:tc>
        <w:tc>
          <w:tcPr>
            <w:tcW w:w="992" w:type="dxa"/>
          </w:tcPr>
          <w:p w14:paraId="6B4D23EB"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6.9</w:t>
            </w:r>
          </w:p>
        </w:tc>
        <w:tc>
          <w:tcPr>
            <w:tcW w:w="851" w:type="dxa"/>
          </w:tcPr>
          <w:p w14:paraId="0967E0F1"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61</w:t>
            </w:r>
          </w:p>
        </w:tc>
      </w:tr>
      <w:tr w:rsidR="00CA6A00" w:rsidRPr="00CA6A00" w14:paraId="7AE09526" w14:textId="77777777" w:rsidTr="007C206C">
        <w:tc>
          <w:tcPr>
            <w:tcW w:w="2122" w:type="dxa"/>
            <w:vMerge/>
          </w:tcPr>
          <w:p w14:paraId="6C31FD0F" w14:textId="77777777" w:rsidR="002977E8" w:rsidRPr="00CA6A00" w:rsidRDefault="002977E8" w:rsidP="007C206C">
            <w:pPr>
              <w:rPr>
                <w:rFonts w:ascii="Times New Roman" w:hAnsi="Times New Roman" w:cs="Times New Roman"/>
                <w:color w:val="000000" w:themeColor="text1"/>
                <w:sz w:val="18"/>
                <w:szCs w:val="18"/>
              </w:rPr>
            </w:pPr>
          </w:p>
        </w:tc>
        <w:tc>
          <w:tcPr>
            <w:tcW w:w="2976" w:type="dxa"/>
          </w:tcPr>
          <w:p w14:paraId="54C62175"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unctional change (n=4)</w:t>
            </w:r>
          </w:p>
        </w:tc>
        <w:tc>
          <w:tcPr>
            <w:tcW w:w="1560" w:type="dxa"/>
          </w:tcPr>
          <w:p w14:paraId="4FFE6CD4"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gt;6–12 months </w:t>
            </w:r>
          </w:p>
        </w:tc>
        <w:tc>
          <w:tcPr>
            <w:tcW w:w="1842" w:type="dxa"/>
          </w:tcPr>
          <w:p w14:paraId="6EA1ED5C"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nadjusted</w:t>
            </w:r>
          </w:p>
        </w:tc>
        <w:tc>
          <w:tcPr>
            <w:tcW w:w="993" w:type="dxa"/>
          </w:tcPr>
          <w:p w14:paraId="551BD549"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805</w:t>
            </w:r>
          </w:p>
        </w:tc>
        <w:tc>
          <w:tcPr>
            <w:tcW w:w="1559" w:type="dxa"/>
          </w:tcPr>
          <w:p w14:paraId="27D23CE5"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024–3.886</w:t>
            </w:r>
          </w:p>
        </w:tc>
        <w:tc>
          <w:tcPr>
            <w:tcW w:w="992" w:type="dxa"/>
          </w:tcPr>
          <w:p w14:paraId="4776DBD5"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0.001</w:t>
            </w:r>
          </w:p>
        </w:tc>
        <w:tc>
          <w:tcPr>
            <w:tcW w:w="992" w:type="dxa"/>
          </w:tcPr>
          <w:p w14:paraId="35DC4E86"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w:t>
            </w:r>
          </w:p>
        </w:tc>
        <w:tc>
          <w:tcPr>
            <w:tcW w:w="851" w:type="dxa"/>
          </w:tcPr>
          <w:p w14:paraId="5FBD43D8"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00</w:t>
            </w:r>
          </w:p>
        </w:tc>
      </w:tr>
      <w:tr w:rsidR="00CA6A00" w:rsidRPr="00CA6A00" w14:paraId="34B970A0" w14:textId="77777777" w:rsidTr="007C206C">
        <w:tc>
          <w:tcPr>
            <w:tcW w:w="2122" w:type="dxa"/>
            <w:vMerge/>
          </w:tcPr>
          <w:p w14:paraId="14C6D149" w14:textId="77777777" w:rsidR="002977E8" w:rsidRPr="00CA6A00" w:rsidRDefault="002977E8" w:rsidP="007C206C">
            <w:pPr>
              <w:rPr>
                <w:rFonts w:ascii="Times New Roman" w:hAnsi="Times New Roman" w:cs="Times New Roman"/>
                <w:color w:val="000000" w:themeColor="text1"/>
                <w:sz w:val="18"/>
                <w:szCs w:val="18"/>
              </w:rPr>
            </w:pPr>
          </w:p>
        </w:tc>
        <w:tc>
          <w:tcPr>
            <w:tcW w:w="2976" w:type="dxa"/>
          </w:tcPr>
          <w:p w14:paraId="2A57A860"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unctional change (n=2)</w:t>
            </w:r>
          </w:p>
        </w:tc>
        <w:tc>
          <w:tcPr>
            <w:tcW w:w="1560" w:type="dxa"/>
          </w:tcPr>
          <w:p w14:paraId="7FE32FF5"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t;12 months</w:t>
            </w:r>
          </w:p>
        </w:tc>
        <w:tc>
          <w:tcPr>
            <w:tcW w:w="1842" w:type="dxa"/>
          </w:tcPr>
          <w:p w14:paraId="49B3B5FA"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nadjusted</w:t>
            </w:r>
          </w:p>
        </w:tc>
        <w:tc>
          <w:tcPr>
            <w:tcW w:w="993" w:type="dxa"/>
          </w:tcPr>
          <w:p w14:paraId="0E5907EC"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558</w:t>
            </w:r>
          </w:p>
        </w:tc>
        <w:tc>
          <w:tcPr>
            <w:tcW w:w="1559" w:type="dxa"/>
          </w:tcPr>
          <w:p w14:paraId="0891A2E2"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590–4.115</w:t>
            </w:r>
          </w:p>
        </w:tc>
        <w:tc>
          <w:tcPr>
            <w:tcW w:w="992" w:type="dxa"/>
          </w:tcPr>
          <w:p w14:paraId="562269C7"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371</w:t>
            </w:r>
          </w:p>
        </w:tc>
        <w:tc>
          <w:tcPr>
            <w:tcW w:w="992" w:type="dxa"/>
          </w:tcPr>
          <w:p w14:paraId="0140E18C"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w:t>
            </w:r>
          </w:p>
        </w:tc>
        <w:tc>
          <w:tcPr>
            <w:tcW w:w="851" w:type="dxa"/>
          </w:tcPr>
          <w:p w14:paraId="31195AB4"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00</w:t>
            </w:r>
          </w:p>
        </w:tc>
      </w:tr>
      <w:tr w:rsidR="00CA6A00" w:rsidRPr="00CA6A00" w14:paraId="653ADBC4" w14:textId="77777777" w:rsidTr="007C206C">
        <w:tc>
          <w:tcPr>
            <w:tcW w:w="2122" w:type="dxa"/>
            <w:vMerge/>
          </w:tcPr>
          <w:p w14:paraId="4922892C" w14:textId="77777777" w:rsidR="002977E8" w:rsidRPr="00CA6A00" w:rsidRDefault="002977E8" w:rsidP="007C206C">
            <w:pPr>
              <w:rPr>
                <w:rFonts w:ascii="Times New Roman" w:hAnsi="Times New Roman" w:cs="Times New Roman"/>
                <w:color w:val="000000" w:themeColor="text1"/>
                <w:sz w:val="18"/>
                <w:szCs w:val="18"/>
              </w:rPr>
            </w:pPr>
          </w:p>
        </w:tc>
        <w:tc>
          <w:tcPr>
            <w:tcW w:w="2976" w:type="dxa"/>
          </w:tcPr>
          <w:p w14:paraId="4CF5336A"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unctional performance (n=13)</w:t>
            </w:r>
          </w:p>
        </w:tc>
        <w:tc>
          <w:tcPr>
            <w:tcW w:w="1560" w:type="dxa"/>
          </w:tcPr>
          <w:p w14:paraId="75C2442B"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llapsed</w:t>
            </w:r>
          </w:p>
        </w:tc>
        <w:tc>
          <w:tcPr>
            <w:tcW w:w="1842" w:type="dxa"/>
          </w:tcPr>
          <w:p w14:paraId="38BE1D95"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Adjusted</w:t>
            </w:r>
          </w:p>
        </w:tc>
        <w:tc>
          <w:tcPr>
            <w:tcW w:w="993" w:type="dxa"/>
          </w:tcPr>
          <w:p w14:paraId="7081AF9F"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017</w:t>
            </w:r>
          </w:p>
        </w:tc>
        <w:tc>
          <w:tcPr>
            <w:tcW w:w="1559" w:type="dxa"/>
          </w:tcPr>
          <w:p w14:paraId="3A3B6671"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675–2.456</w:t>
            </w:r>
          </w:p>
        </w:tc>
        <w:tc>
          <w:tcPr>
            <w:tcW w:w="992" w:type="dxa"/>
          </w:tcPr>
          <w:p w14:paraId="13D5C450"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0.001</w:t>
            </w:r>
          </w:p>
        </w:tc>
        <w:tc>
          <w:tcPr>
            <w:tcW w:w="992" w:type="dxa"/>
          </w:tcPr>
          <w:p w14:paraId="0AD8DA94"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49.7</w:t>
            </w:r>
          </w:p>
        </w:tc>
        <w:tc>
          <w:tcPr>
            <w:tcW w:w="851" w:type="dxa"/>
          </w:tcPr>
          <w:p w14:paraId="3C460501"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46</w:t>
            </w:r>
          </w:p>
        </w:tc>
      </w:tr>
      <w:tr w:rsidR="00CA6A00" w:rsidRPr="00CA6A00" w14:paraId="307F7B08" w14:textId="77777777" w:rsidTr="007C206C">
        <w:tc>
          <w:tcPr>
            <w:tcW w:w="2122" w:type="dxa"/>
            <w:vMerge/>
          </w:tcPr>
          <w:p w14:paraId="1E0DD754" w14:textId="77777777" w:rsidR="002977E8" w:rsidRPr="00CA6A00" w:rsidRDefault="002977E8" w:rsidP="007C206C">
            <w:pPr>
              <w:rPr>
                <w:rFonts w:ascii="Times New Roman" w:hAnsi="Times New Roman" w:cs="Times New Roman"/>
                <w:color w:val="000000" w:themeColor="text1"/>
                <w:sz w:val="18"/>
                <w:szCs w:val="18"/>
              </w:rPr>
            </w:pPr>
          </w:p>
        </w:tc>
        <w:tc>
          <w:tcPr>
            <w:tcW w:w="2976" w:type="dxa"/>
          </w:tcPr>
          <w:p w14:paraId="140A854A"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unctional performance (n=8)</w:t>
            </w:r>
          </w:p>
        </w:tc>
        <w:tc>
          <w:tcPr>
            <w:tcW w:w="1560" w:type="dxa"/>
          </w:tcPr>
          <w:p w14:paraId="72A81E34"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 months</w:t>
            </w:r>
          </w:p>
        </w:tc>
        <w:tc>
          <w:tcPr>
            <w:tcW w:w="1842" w:type="dxa"/>
          </w:tcPr>
          <w:p w14:paraId="369BA52E"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Adjusted</w:t>
            </w:r>
          </w:p>
        </w:tc>
        <w:tc>
          <w:tcPr>
            <w:tcW w:w="993" w:type="dxa"/>
          </w:tcPr>
          <w:p w14:paraId="0C1CABF5"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757</w:t>
            </w:r>
          </w:p>
        </w:tc>
        <w:tc>
          <w:tcPr>
            <w:tcW w:w="1559" w:type="dxa"/>
          </w:tcPr>
          <w:p w14:paraId="42FD8C1A"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470–2.099</w:t>
            </w:r>
          </w:p>
        </w:tc>
        <w:tc>
          <w:tcPr>
            <w:tcW w:w="992" w:type="dxa"/>
          </w:tcPr>
          <w:p w14:paraId="13F4A0D5"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0.001</w:t>
            </w:r>
          </w:p>
        </w:tc>
        <w:tc>
          <w:tcPr>
            <w:tcW w:w="992" w:type="dxa"/>
          </w:tcPr>
          <w:p w14:paraId="2ACAC79F"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6.6</w:t>
            </w:r>
          </w:p>
        </w:tc>
        <w:tc>
          <w:tcPr>
            <w:tcW w:w="851" w:type="dxa"/>
          </w:tcPr>
          <w:p w14:paraId="4058FA1A"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15</w:t>
            </w:r>
          </w:p>
        </w:tc>
      </w:tr>
      <w:tr w:rsidR="00CA6A00" w:rsidRPr="00CA6A00" w14:paraId="43549922" w14:textId="77777777" w:rsidTr="007C206C">
        <w:tc>
          <w:tcPr>
            <w:tcW w:w="2122" w:type="dxa"/>
            <w:vMerge/>
          </w:tcPr>
          <w:p w14:paraId="259FB59A" w14:textId="77777777" w:rsidR="002977E8" w:rsidRPr="00CA6A00" w:rsidRDefault="002977E8" w:rsidP="007C206C">
            <w:pPr>
              <w:rPr>
                <w:rFonts w:ascii="Times New Roman" w:hAnsi="Times New Roman" w:cs="Times New Roman"/>
                <w:color w:val="000000" w:themeColor="text1"/>
                <w:sz w:val="18"/>
                <w:szCs w:val="18"/>
              </w:rPr>
            </w:pPr>
          </w:p>
        </w:tc>
        <w:tc>
          <w:tcPr>
            <w:tcW w:w="2976" w:type="dxa"/>
          </w:tcPr>
          <w:p w14:paraId="7B06AAA9"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unctional performance (n=5)</w:t>
            </w:r>
          </w:p>
        </w:tc>
        <w:tc>
          <w:tcPr>
            <w:tcW w:w="1560" w:type="dxa"/>
          </w:tcPr>
          <w:p w14:paraId="49CE0DCE"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gt;6–12 months </w:t>
            </w:r>
          </w:p>
        </w:tc>
        <w:tc>
          <w:tcPr>
            <w:tcW w:w="1842" w:type="dxa"/>
          </w:tcPr>
          <w:p w14:paraId="00F46DC8"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Adjusted</w:t>
            </w:r>
          </w:p>
        </w:tc>
        <w:tc>
          <w:tcPr>
            <w:tcW w:w="993" w:type="dxa"/>
          </w:tcPr>
          <w:p w14:paraId="3C24523F"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176</w:t>
            </w:r>
          </w:p>
        </w:tc>
        <w:tc>
          <w:tcPr>
            <w:tcW w:w="1559" w:type="dxa"/>
          </w:tcPr>
          <w:p w14:paraId="58740464"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387–3.413</w:t>
            </w:r>
          </w:p>
        </w:tc>
        <w:tc>
          <w:tcPr>
            <w:tcW w:w="992" w:type="dxa"/>
          </w:tcPr>
          <w:p w14:paraId="75D95CE5"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01</w:t>
            </w:r>
          </w:p>
        </w:tc>
        <w:tc>
          <w:tcPr>
            <w:tcW w:w="992" w:type="dxa"/>
          </w:tcPr>
          <w:p w14:paraId="2ECDC4F6"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54.6</w:t>
            </w:r>
          </w:p>
        </w:tc>
        <w:tc>
          <w:tcPr>
            <w:tcW w:w="851" w:type="dxa"/>
          </w:tcPr>
          <w:p w14:paraId="2709F04E"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122</w:t>
            </w:r>
          </w:p>
        </w:tc>
      </w:tr>
      <w:tr w:rsidR="00CA6A00" w:rsidRPr="00CA6A00" w14:paraId="15602197" w14:textId="77777777" w:rsidTr="007C206C">
        <w:tc>
          <w:tcPr>
            <w:tcW w:w="2122" w:type="dxa"/>
            <w:vMerge/>
          </w:tcPr>
          <w:p w14:paraId="1F837B0E" w14:textId="77777777" w:rsidR="002977E8" w:rsidRPr="00CA6A00" w:rsidRDefault="002977E8" w:rsidP="007C206C">
            <w:pPr>
              <w:rPr>
                <w:rFonts w:ascii="Times New Roman" w:hAnsi="Times New Roman" w:cs="Times New Roman"/>
                <w:color w:val="000000" w:themeColor="text1"/>
                <w:sz w:val="18"/>
                <w:szCs w:val="18"/>
              </w:rPr>
            </w:pPr>
          </w:p>
        </w:tc>
        <w:tc>
          <w:tcPr>
            <w:tcW w:w="2976" w:type="dxa"/>
          </w:tcPr>
          <w:p w14:paraId="1214896D"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unctional performance (n=3)</w:t>
            </w:r>
          </w:p>
        </w:tc>
        <w:tc>
          <w:tcPr>
            <w:tcW w:w="1560" w:type="dxa"/>
          </w:tcPr>
          <w:p w14:paraId="38E8DD0F"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t;12 months</w:t>
            </w:r>
          </w:p>
        </w:tc>
        <w:tc>
          <w:tcPr>
            <w:tcW w:w="1842" w:type="dxa"/>
          </w:tcPr>
          <w:p w14:paraId="587566B5"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Adjusted</w:t>
            </w:r>
          </w:p>
        </w:tc>
        <w:tc>
          <w:tcPr>
            <w:tcW w:w="993" w:type="dxa"/>
          </w:tcPr>
          <w:p w14:paraId="2AF21AED"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893</w:t>
            </w:r>
          </w:p>
        </w:tc>
        <w:tc>
          <w:tcPr>
            <w:tcW w:w="1559" w:type="dxa"/>
          </w:tcPr>
          <w:p w14:paraId="24FFC287"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692–4.945</w:t>
            </w:r>
          </w:p>
        </w:tc>
        <w:tc>
          <w:tcPr>
            <w:tcW w:w="992" w:type="dxa"/>
          </w:tcPr>
          <w:p w14:paraId="02D67303"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0.001</w:t>
            </w:r>
          </w:p>
        </w:tc>
        <w:tc>
          <w:tcPr>
            <w:tcW w:w="992" w:type="dxa"/>
          </w:tcPr>
          <w:p w14:paraId="7806F5E1"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w:t>
            </w:r>
          </w:p>
        </w:tc>
        <w:tc>
          <w:tcPr>
            <w:tcW w:w="851" w:type="dxa"/>
          </w:tcPr>
          <w:p w14:paraId="3E13B6FF"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00</w:t>
            </w:r>
          </w:p>
        </w:tc>
      </w:tr>
      <w:tr w:rsidR="00CA6A00" w:rsidRPr="00CA6A00" w14:paraId="65245BD1" w14:textId="77777777" w:rsidTr="007C206C">
        <w:tc>
          <w:tcPr>
            <w:tcW w:w="2122" w:type="dxa"/>
            <w:vMerge/>
          </w:tcPr>
          <w:p w14:paraId="23F5663D" w14:textId="77777777" w:rsidR="002977E8" w:rsidRPr="00CA6A00" w:rsidRDefault="002977E8" w:rsidP="007C206C">
            <w:pPr>
              <w:rPr>
                <w:rFonts w:ascii="Times New Roman" w:hAnsi="Times New Roman" w:cs="Times New Roman"/>
                <w:color w:val="000000" w:themeColor="text1"/>
                <w:sz w:val="18"/>
                <w:szCs w:val="18"/>
              </w:rPr>
            </w:pPr>
          </w:p>
        </w:tc>
        <w:tc>
          <w:tcPr>
            <w:tcW w:w="2976" w:type="dxa"/>
          </w:tcPr>
          <w:p w14:paraId="185FF779"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unctional performance (n=15)</w:t>
            </w:r>
          </w:p>
        </w:tc>
        <w:tc>
          <w:tcPr>
            <w:tcW w:w="1560" w:type="dxa"/>
          </w:tcPr>
          <w:p w14:paraId="34A5911C"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llapsed</w:t>
            </w:r>
          </w:p>
        </w:tc>
        <w:tc>
          <w:tcPr>
            <w:tcW w:w="1842" w:type="dxa"/>
          </w:tcPr>
          <w:p w14:paraId="4EBCA2D5"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nadjusted</w:t>
            </w:r>
          </w:p>
        </w:tc>
        <w:tc>
          <w:tcPr>
            <w:tcW w:w="993" w:type="dxa"/>
          </w:tcPr>
          <w:p w14:paraId="35BFA00B"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180</w:t>
            </w:r>
          </w:p>
        </w:tc>
        <w:tc>
          <w:tcPr>
            <w:tcW w:w="1559" w:type="dxa"/>
          </w:tcPr>
          <w:p w14:paraId="136B9799"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396–3.404</w:t>
            </w:r>
          </w:p>
        </w:tc>
        <w:tc>
          <w:tcPr>
            <w:tcW w:w="992" w:type="dxa"/>
          </w:tcPr>
          <w:p w14:paraId="21A374A4"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01</w:t>
            </w:r>
          </w:p>
        </w:tc>
        <w:tc>
          <w:tcPr>
            <w:tcW w:w="992" w:type="dxa"/>
          </w:tcPr>
          <w:p w14:paraId="16BE89ED"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94.5</w:t>
            </w:r>
          </w:p>
        </w:tc>
        <w:tc>
          <w:tcPr>
            <w:tcW w:w="851" w:type="dxa"/>
          </w:tcPr>
          <w:p w14:paraId="26BE147A"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666</w:t>
            </w:r>
          </w:p>
        </w:tc>
      </w:tr>
      <w:tr w:rsidR="00CA6A00" w:rsidRPr="00CA6A00" w14:paraId="3B3421CE" w14:textId="77777777" w:rsidTr="007C206C">
        <w:tc>
          <w:tcPr>
            <w:tcW w:w="2122" w:type="dxa"/>
            <w:vMerge/>
          </w:tcPr>
          <w:p w14:paraId="3EE3566A" w14:textId="77777777" w:rsidR="002977E8" w:rsidRPr="00CA6A00" w:rsidRDefault="002977E8" w:rsidP="007C206C">
            <w:pPr>
              <w:rPr>
                <w:rFonts w:ascii="Times New Roman" w:hAnsi="Times New Roman" w:cs="Times New Roman"/>
                <w:color w:val="000000" w:themeColor="text1"/>
                <w:sz w:val="18"/>
                <w:szCs w:val="18"/>
              </w:rPr>
            </w:pPr>
          </w:p>
        </w:tc>
        <w:tc>
          <w:tcPr>
            <w:tcW w:w="2976" w:type="dxa"/>
          </w:tcPr>
          <w:p w14:paraId="3276F328"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unctional performance (n=8)</w:t>
            </w:r>
          </w:p>
        </w:tc>
        <w:tc>
          <w:tcPr>
            <w:tcW w:w="1560" w:type="dxa"/>
          </w:tcPr>
          <w:p w14:paraId="185B066C"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 months</w:t>
            </w:r>
          </w:p>
        </w:tc>
        <w:tc>
          <w:tcPr>
            <w:tcW w:w="1842" w:type="dxa"/>
          </w:tcPr>
          <w:p w14:paraId="77121C3F"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nadjusted</w:t>
            </w:r>
          </w:p>
        </w:tc>
        <w:tc>
          <w:tcPr>
            <w:tcW w:w="993" w:type="dxa"/>
          </w:tcPr>
          <w:p w14:paraId="0CD293E0"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362</w:t>
            </w:r>
          </w:p>
        </w:tc>
        <w:tc>
          <w:tcPr>
            <w:tcW w:w="1559" w:type="dxa"/>
          </w:tcPr>
          <w:p w14:paraId="057FBCF0"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823–2.254</w:t>
            </w:r>
          </w:p>
        </w:tc>
        <w:tc>
          <w:tcPr>
            <w:tcW w:w="992" w:type="dxa"/>
          </w:tcPr>
          <w:p w14:paraId="107FFE62"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230</w:t>
            </w:r>
          </w:p>
        </w:tc>
        <w:tc>
          <w:tcPr>
            <w:tcW w:w="992" w:type="dxa"/>
          </w:tcPr>
          <w:p w14:paraId="194EBC1D"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91.3</w:t>
            </w:r>
          </w:p>
        </w:tc>
        <w:tc>
          <w:tcPr>
            <w:tcW w:w="851" w:type="dxa"/>
          </w:tcPr>
          <w:p w14:paraId="7C935516"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420</w:t>
            </w:r>
          </w:p>
        </w:tc>
      </w:tr>
      <w:tr w:rsidR="00CA6A00" w:rsidRPr="00CA6A00" w14:paraId="26EC6576" w14:textId="77777777" w:rsidTr="007C206C">
        <w:tc>
          <w:tcPr>
            <w:tcW w:w="2122" w:type="dxa"/>
            <w:vMerge/>
          </w:tcPr>
          <w:p w14:paraId="5A01BC91" w14:textId="77777777" w:rsidR="002977E8" w:rsidRPr="00CA6A00" w:rsidRDefault="002977E8" w:rsidP="007C206C">
            <w:pPr>
              <w:rPr>
                <w:rFonts w:ascii="Times New Roman" w:hAnsi="Times New Roman" w:cs="Times New Roman"/>
                <w:color w:val="000000" w:themeColor="text1"/>
                <w:sz w:val="18"/>
                <w:szCs w:val="18"/>
              </w:rPr>
            </w:pPr>
          </w:p>
        </w:tc>
        <w:tc>
          <w:tcPr>
            <w:tcW w:w="2976" w:type="dxa"/>
          </w:tcPr>
          <w:p w14:paraId="0FABF3A0"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unctional performance (n=3)</w:t>
            </w:r>
          </w:p>
        </w:tc>
        <w:tc>
          <w:tcPr>
            <w:tcW w:w="1560" w:type="dxa"/>
          </w:tcPr>
          <w:p w14:paraId="52ADF8A5"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gt;6–12 months </w:t>
            </w:r>
          </w:p>
        </w:tc>
        <w:tc>
          <w:tcPr>
            <w:tcW w:w="1842" w:type="dxa"/>
          </w:tcPr>
          <w:p w14:paraId="7728C2A1"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nadjusted</w:t>
            </w:r>
          </w:p>
        </w:tc>
        <w:tc>
          <w:tcPr>
            <w:tcW w:w="993" w:type="dxa"/>
          </w:tcPr>
          <w:p w14:paraId="71BFA1E2"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466</w:t>
            </w:r>
          </w:p>
        </w:tc>
        <w:tc>
          <w:tcPr>
            <w:tcW w:w="1559" w:type="dxa"/>
          </w:tcPr>
          <w:p w14:paraId="5FB23DA1"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330–4.573</w:t>
            </w:r>
          </w:p>
        </w:tc>
        <w:tc>
          <w:tcPr>
            <w:tcW w:w="992" w:type="dxa"/>
          </w:tcPr>
          <w:p w14:paraId="53F3444B"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04</w:t>
            </w:r>
          </w:p>
        </w:tc>
        <w:tc>
          <w:tcPr>
            <w:tcW w:w="992" w:type="dxa"/>
          </w:tcPr>
          <w:p w14:paraId="368FE649"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9.5</w:t>
            </w:r>
          </w:p>
        </w:tc>
        <w:tc>
          <w:tcPr>
            <w:tcW w:w="851" w:type="dxa"/>
          </w:tcPr>
          <w:p w14:paraId="49824DB8"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252</w:t>
            </w:r>
          </w:p>
        </w:tc>
      </w:tr>
      <w:tr w:rsidR="00CA6A00" w:rsidRPr="00CA6A00" w14:paraId="3B6C1199" w14:textId="77777777" w:rsidTr="007C206C">
        <w:tc>
          <w:tcPr>
            <w:tcW w:w="2122" w:type="dxa"/>
            <w:vMerge/>
          </w:tcPr>
          <w:p w14:paraId="55FD1CA2" w14:textId="77777777" w:rsidR="002977E8" w:rsidRPr="00CA6A00" w:rsidRDefault="002977E8" w:rsidP="007C206C">
            <w:pPr>
              <w:rPr>
                <w:rFonts w:ascii="Times New Roman" w:hAnsi="Times New Roman" w:cs="Times New Roman"/>
                <w:color w:val="000000" w:themeColor="text1"/>
                <w:sz w:val="18"/>
                <w:szCs w:val="18"/>
              </w:rPr>
            </w:pPr>
          </w:p>
        </w:tc>
        <w:tc>
          <w:tcPr>
            <w:tcW w:w="2976" w:type="dxa"/>
          </w:tcPr>
          <w:p w14:paraId="6A40589A"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unctional performance (n=3)</w:t>
            </w:r>
          </w:p>
        </w:tc>
        <w:tc>
          <w:tcPr>
            <w:tcW w:w="1560" w:type="dxa"/>
          </w:tcPr>
          <w:p w14:paraId="4193FF69"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t;12 months</w:t>
            </w:r>
          </w:p>
        </w:tc>
        <w:tc>
          <w:tcPr>
            <w:tcW w:w="1842" w:type="dxa"/>
          </w:tcPr>
          <w:p w14:paraId="65BA3576"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nadjusted</w:t>
            </w:r>
          </w:p>
        </w:tc>
        <w:tc>
          <w:tcPr>
            <w:tcW w:w="993" w:type="dxa"/>
          </w:tcPr>
          <w:p w14:paraId="33A1D34C"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4.270</w:t>
            </w:r>
          </w:p>
        </w:tc>
        <w:tc>
          <w:tcPr>
            <w:tcW w:w="1559" w:type="dxa"/>
          </w:tcPr>
          <w:p w14:paraId="6233E5DF"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293–14.099</w:t>
            </w:r>
          </w:p>
        </w:tc>
        <w:tc>
          <w:tcPr>
            <w:tcW w:w="992" w:type="dxa"/>
          </w:tcPr>
          <w:p w14:paraId="7C067EFD"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17</w:t>
            </w:r>
          </w:p>
        </w:tc>
        <w:tc>
          <w:tcPr>
            <w:tcW w:w="992" w:type="dxa"/>
          </w:tcPr>
          <w:p w14:paraId="2042AE17"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91.8</w:t>
            </w:r>
          </w:p>
        </w:tc>
        <w:tc>
          <w:tcPr>
            <w:tcW w:w="851" w:type="dxa"/>
          </w:tcPr>
          <w:p w14:paraId="391D7DB3"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690</w:t>
            </w:r>
          </w:p>
        </w:tc>
      </w:tr>
      <w:tr w:rsidR="00CA6A00" w:rsidRPr="00CA6A00" w14:paraId="55623B5A" w14:textId="77777777" w:rsidTr="007C206C">
        <w:tc>
          <w:tcPr>
            <w:tcW w:w="2122" w:type="dxa"/>
            <w:vMerge w:val="restart"/>
          </w:tcPr>
          <w:p w14:paraId="3BEBDEB1" w14:textId="77777777" w:rsidR="002977E8" w:rsidRPr="00CA6A00" w:rsidRDefault="002977E8" w:rsidP="007C206C">
            <w:pPr>
              <w:rPr>
                <w:rFonts w:ascii="Times New Roman" w:hAnsi="Times New Roman" w:cs="Times New Roman"/>
                <w:color w:val="000000" w:themeColor="text1"/>
                <w:kern w:val="0"/>
                <w:sz w:val="18"/>
                <w:szCs w:val="18"/>
                <w14:ligatures w14:val="none"/>
              </w:rPr>
            </w:pPr>
            <w:r w:rsidRPr="00CA6A00">
              <w:rPr>
                <w:rFonts w:ascii="Times New Roman" w:hAnsi="Times New Roman" w:cs="Times New Roman"/>
                <w:color w:val="000000" w:themeColor="text1"/>
                <w:kern w:val="0"/>
                <w:sz w:val="18"/>
                <w:szCs w:val="18"/>
                <w14:ligatures w14:val="none"/>
              </w:rPr>
              <w:t>Quality of life</w:t>
            </w:r>
          </w:p>
          <w:p w14:paraId="62CB0A69" w14:textId="77777777" w:rsidR="002977E8" w:rsidRPr="00CA6A00" w:rsidRDefault="002977E8" w:rsidP="007C206C">
            <w:pPr>
              <w:rPr>
                <w:rFonts w:ascii="Times New Roman" w:hAnsi="Times New Roman" w:cs="Times New Roman"/>
                <w:color w:val="000000" w:themeColor="text1"/>
                <w:sz w:val="18"/>
                <w:szCs w:val="18"/>
              </w:rPr>
            </w:pPr>
          </w:p>
        </w:tc>
        <w:tc>
          <w:tcPr>
            <w:tcW w:w="2976" w:type="dxa"/>
          </w:tcPr>
          <w:p w14:paraId="225B3D61"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oor quality of life (n=4)</w:t>
            </w:r>
          </w:p>
        </w:tc>
        <w:tc>
          <w:tcPr>
            <w:tcW w:w="1560" w:type="dxa"/>
          </w:tcPr>
          <w:p w14:paraId="214E86E9"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llapsed</w:t>
            </w:r>
          </w:p>
        </w:tc>
        <w:tc>
          <w:tcPr>
            <w:tcW w:w="1842" w:type="dxa"/>
          </w:tcPr>
          <w:p w14:paraId="5C9A55DC"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nadjusted</w:t>
            </w:r>
          </w:p>
        </w:tc>
        <w:tc>
          <w:tcPr>
            <w:tcW w:w="993" w:type="dxa"/>
          </w:tcPr>
          <w:p w14:paraId="27DCC21F"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131</w:t>
            </w:r>
          </w:p>
        </w:tc>
        <w:tc>
          <w:tcPr>
            <w:tcW w:w="1559" w:type="dxa"/>
          </w:tcPr>
          <w:p w14:paraId="5B0FFA00"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693–2.682</w:t>
            </w:r>
          </w:p>
        </w:tc>
        <w:tc>
          <w:tcPr>
            <w:tcW w:w="992" w:type="dxa"/>
          </w:tcPr>
          <w:p w14:paraId="0EF6AA92"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0.001</w:t>
            </w:r>
          </w:p>
        </w:tc>
        <w:tc>
          <w:tcPr>
            <w:tcW w:w="992" w:type="dxa"/>
          </w:tcPr>
          <w:p w14:paraId="27FA4AFA"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w:t>
            </w:r>
          </w:p>
        </w:tc>
        <w:tc>
          <w:tcPr>
            <w:tcW w:w="851" w:type="dxa"/>
          </w:tcPr>
          <w:p w14:paraId="481B2B8A"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00</w:t>
            </w:r>
          </w:p>
        </w:tc>
      </w:tr>
      <w:tr w:rsidR="00CA6A00" w:rsidRPr="00CA6A00" w14:paraId="1EB0768B" w14:textId="77777777" w:rsidTr="007C206C">
        <w:tc>
          <w:tcPr>
            <w:tcW w:w="2122" w:type="dxa"/>
            <w:vMerge/>
          </w:tcPr>
          <w:p w14:paraId="348BCCF4" w14:textId="77777777" w:rsidR="002977E8" w:rsidRPr="00CA6A00" w:rsidRDefault="002977E8" w:rsidP="007C206C">
            <w:pPr>
              <w:rPr>
                <w:rFonts w:ascii="Times New Roman" w:hAnsi="Times New Roman" w:cs="Times New Roman"/>
                <w:color w:val="000000" w:themeColor="text1"/>
                <w:sz w:val="18"/>
                <w:szCs w:val="18"/>
              </w:rPr>
            </w:pPr>
          </w:p>
        </w:tc>
        <w:tc>
          <w:tcPr>
            <w:tcW w:w="2976" w:type="dxa"/>
          </w:tcPr>
          <w:p w14:paraId="72427DA3"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oor quality of life (n=3)</w:t>
            </w:r>
          </w:p>
        </w:tc>
        <w:tc>
          <w:tcPr>
            <w:tcW w:w="1560" w:type="dxa"/>
          </w:tcPr>
          <w:p w14:paraId="7BDABD9D"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 months</w:t>
            </w:r>
          </w:p>
        </w:tc>
        <w:tc>
          <w:tcPr>
            <w:tcW w:w="1842" w:type="dxa"/>
          </w:tcPr>
          <w:p w14:paraId="11A9235A"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nadjusted</w:t>
            </w:r>
          </w:p>
        </w:tc>
        <w:tc>
          <w:tcPr>
            <w:tcW w:w="993" w:type="dxa"/>
          </w:tcPr>
          <w:p w14:paraId="20BDFC27"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804</w:t>
            </w:r>
          </w:p>
        </w:tc>
        <w:tc>
          <w:tcPr>
            <w:tcW w:w="1559" w:type="dxa"/>
          </w:tcPr>
          <w:p w14:paraId="337F3072"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237–2.631</w:t>
            </w:r>
          </w:p>
        </w:tc>
        <w:tc>
          <w:tcPr>
            <w:tcW w:w="992" w:type="dxa"/>
          </w:tcPr>
          <w:p w14:paraId="31725BCF"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02</w:t>
            </w:r>
          </w:p>
        </w:tc>
        <w:tc>
          <w:tcPr>
            <w:tcW w:w="992" w:type="dxa"/>
          </w:tcPr>
          <w:p w14:paraId="0B38D83D"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w:t>
            </w:r>
          </w:p>
        </w:tc>
        <w:tc>
          <w:tcPr>
            <w:tcW w:w="851" w:type="dxa"/>
          </w:tcPr>
          <w:p w14:paraId="1ECC4CF1"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00</w:t>
            </w:r>
          </w:p>
        </w:tc>
      </w:tr>
      <w:tr w:rsidR="00CA6A00" w:rsidRPr="00CA6A00" w14:paraId="1A1ECF91" w14:textId="77777777" w:rsidTr="007C206C">
        <w:tc>
          <w:tcPr>
            <w:tcW w:w="2122" w:type="dxa"/>
            <w:vMerge w:val="restart"/>
          </w:tcPr>
          <w:p w14:paraId="72C086CA"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ental health</w:t>
            </w:r>
          </w:p>
        </w:tc>
        <w:tc>
          <w:tcPr>
            <w:tcW w:w="2976" w:type="dxa"/>
          </w:tcPr>
          <w:p w14:paraId="5EFFDA7C"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oor mental health (n=8)</w:t>
            </w:r>
          </w:p>
        </w:tc>
        <w:tc>
          <w:tcPr>
            <w:tcW w:w="1560" w:type="dxa"/>
          </w:tcPr>
          <w:p w14:paraId="186D9E7E"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llapsed</w:t>
            </w:r>
          </w:p>
        </w:tc>
        <w:tc>
          <w:tcPr>
            <w:tcW w:w="1842" w:type="dxa"/>
          </w:tcPr>
          <w:p w14:paraId="4065FA47"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Adjusted</w:t>
            </w:r>
          </w:p>
        </w:tc>
        <w:tc>
          <w:tcPr>
            <w:tcW w:w="993" w:type="dxa"/>
          </w:tcPr>
          <w:p w14:paraId="233F399B"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775</w:t>
            </w:r>
          </w:p>
        </w:tc>
        <w:tc>
          <w:tcPr>
            <w:tcW w:w="1559" w:type="dxa"/>
          </w:tcPr>
          <w:p w14:paraId="4B91B18B"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283–2.458</w:t>
            </w:r>
          </w:p>
        </w:tc>
        <w:tc>
          <w:tcPr>
            <w:tcW w:w="992" w:type="dxa"/>
          </w:tcPr>
          <w:p w14:paraId="2F551137"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01</w:t>
            </w:r>
          </w:p>
        </w:tc>
        <w:tc>
          <w:tcPr>
            <w:tcW w:w="992" w:type="dxa"/>
          </w:tcPr>
          <w:p w14:paraId="6D823E26"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1.9</w:t>
            </w:r>
          </w:p>
        </w:tc>
        <w:tc>
          <w:tcPr>
            <w:tcW w:w="851" w:type="dxa"/>
          </w:tcPr>
          <w:p w14:paraId="38972979"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159</w:t>
            </w:r>
          </w:p>
        </w:tc>
      </w:tr>
      <w:tr w:rsidR="00CA6A00" w:rsidRPr="00CA6A00" w14:paraId="77AD2B18" w14:textId="77777777" w:rsidTr="007C206C">
        <w:tc>
          <w:tcPr>
            <w:tcW w:w="2122" w:type="dxa"/>
            <w:vMerge/>
          </w:tcPr>
          <w:p w14:paraId="2B0DA187" w14:textId="77777777" w:rsidR="002977E8" w:rsidRPr="00CA6A00" w:rsidRDefault="002977E8" w:rsidP="007C206C">
            <w:pPr>
              <w:rPr>
                <w:rFonts w:ascii="Times New Roman" w:hAnsi="Times New Roman" w:cs="Times New Roman"/>
                <w:color w:val="000000" w:themeColor="text1"/>
                <w:sz w:val="18"/>
                <w:szCs w:val="18"/>
              </w:rPr>
            </w:pPr>
          </w:p>
        </w:tc>
        <w:tc>
          <w:tcPr>
            <w:tcW w:w="2976" w:type="dxa"/>
          </w:tcPr>
          <w:p w14:paraId="44FA8631"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oor mental health (n=5)</w:t>
            </w:r>
          </w:p>
        </w:tc>
        <w:tc>
          <w:tcPr>
            <w:tcW w:w="1560" w:type="dxa"/>
          </w:tcPr>
          <w:p w14:paraId="59FAF0F2"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 months</w:t>
            </w:r>
          </w:p>
        </w:tc>
        <w:tc>
          <w:tcPr>
            <w:tcW w:w="1842" w:type="dxa"/>
          </w:tcPr>
          <w:p w14:paraId="0AFA6A61"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Adjusted</w:t>
            </w:r>
          </w:p>
        </w:tc>
        <w:tc>
          <w:tcPr>
            <w:tcW w:w="993" w:type="dxa"/>
          </w:tcPr>
          <w:p w14:paraId="43CFC562"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628</w:t>
            </w:r>
          </w:p>
        </w:tc>
        <w:tc>
          <w:tcPr>
            <w:tcW w:w="1559" w:type="dxa"/>
          </w:tcPr>
          <w:p w14:paraId="14D418A5"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259–2.106</w:t>
            </w:r>
          </w:p>
        </w:tc>
        <w:tc>
          <w:tcPr>
            <w:tcW w:w="992" w:type="dxa"/>
          </w:tcPr>
          <w:p w14:paraId="27C235D4"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0.001</w:t>
            </w:r>
          </w:p>
        </w:tc>
        <w:tc>
          <w:tcPr>
            <w:tcW w:w="992" w:type="dxa"/>
          </w:tcPr>
          <w:p w14:paraId="6097CF38"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w:t>
            </w:r>
          </w:p>
        </w:tc>
        <w:tc>
          <w:tcPr>
            <w:tcW w:w="851" w:type="dxa"/>
          </w:tcPr>
          <w:p w14:paraId="3AF582F1"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00</w:t>
            </w:r>
          </w:p>
        </w:tc>
      </w:tr>
      <w:tr w:rsidR="00CA6A00" w:rsidRPr="00CA6A00" w14:paraId="7BCF0FEE" w14:textId="77777777" w:rsidTr="007C206C">
        <w:tc>
          <w:tcPr>
            <w:tcW w:w="2122" w:type="dxa"/>
            <w:vMerge/>
          </w:tcPr>
          <w:p w14:paraId="495B25DD" w14:textId="77777777" w:rsidR="002977E8" w:rsidRPr="00CA6A00" w:rsidRDefault="002977E8" w:rsidP="007C206C">
            <w:pPr>
              <w:rPr>
                <w:rFonts w:ascii="Times New Roman" w:hAnsi="Times New Roman" w:cs="Times New Roman"/>
                <w:color w:val="000000" w:themeColor="text1"/>
                <w:sz w:val="18"/>
                <w:szCs w:val="18"/>
              </w:rPr>
            </w:pPr>
          </w:p>
        </w:tc>
        <w:tc>
          <w:tcPr>
            <w:tcW w:w="2976" w:type="dxa"/>
          </w:tcPr>
          <w:p w14:paraId="48C869B9"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oor mental health (n=5)</w:t>
            </w:r>
          </w:p>
        </w:tc>
        <w:tc>
          <w:tcPr>
            <w:tcW w:w="1560" w:type="dxa"/>
          </w:tcPr>
          <w:p w14:paraId="4B8CC143"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gt;6 months </w:t>
            </w:r>
          </w:p>
        </w:tc>
        <w:tc>
          <w:tcPr>
            <w:tcW w:w="1842" w:type="dxa"/>
          </w:tcPr>
          <w:p w14:paraId="71DF061F"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Adjusted</w:t>
            </w:r>
          </w:p>
        </w:tc>
        <w:tc>
          <w:tcPr>
            <w:tcW w:w="993" w:type="dxa"/>
          </w:tcPr>
          <w:p w14:paraId="13FACADA"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004</w:t>
            </w:r>
          </w:p>
        </w:tc>
        <w:tc>
          <w:tcPr>
            <w:tcW w:w="1559" w:type="dxa"/>
          </w:tcPr>
          <w:p w14:paraId="1744BCC7"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224–3.283</w:t>
            </w:r>
          </w:p>
        </w:tc>
        <w:tc>
          <w:tcPr>
            <w:tcW w:w="992" w:type="dxa"/>
          </w:tcPr>
          <w:p w14:paraId="430ADEE2"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06</w:t>
            </w:r>
          </w:p>
        </w:tc>
        <w:tc>
          <w:tcPr>
            <w:tcW w:w="992" w:type="dxa"/>
          </w:tcPr>
          <w:p w14:paraId="13154D9C"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9.3</w:t>
            </w:r>
          </w:p>
        </w:tc>
        <w:tc>
          <w:tcPr>
            <w:tcW w:w="851" w:type="dxa"/>
          </w:tcPr>
          <w:p w14:paraId="334F146B"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259</w:t>
            </w:r>
          </w:p>
        </w:tc>
      </w:tr>
      <w:tr w:rsidR="00CA6A00" w:rsidRPr="00CA6A00" w14:paraId="76528785" w14:textId="77777777" w:rsidTr="007C206C">
        <w:tc>
          <w:tcPr>
            <w:tcW w:w="2122" w:type="dxa"/>
            <w:vMerge/>
          </w:tcPr>
          <w:p w14:paraId="51A30D1A" w14:textId="77777777" w:rsidR="002977E8" w:rsidRPr="00CA6A00" w:rsidRDefault="002977E8" w:rsidP="007C206C">
            <w:pPr>
              <w:rPr>
                <w:rFonts w:ascii="Times New Roman" w:hAnsi="Times New Roman" w:cs="Times New Roman"/>
                <w:color w:val="000000" w:themeColor="text1"/>
                <w:sz w:val="18"/>
                <w:szCs w:val="18"/>
              </w:rPr>
            </w:pPr>
          </w:p>
        </w:tc>
        <w:tc>
          <w:tcPr>
            <w:tcW w:w="2976" w:type="dxa"/>
          </w:tcPr>
          <w:p w14:paraId="773A9128"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oor mental health (n=6)</w:t>
            </w:r>
          </w:p>
        </w:tc>
        <w:tc>
          <w:tcPr>
            <w:tcW w:w="1560" w:type="dxa"/>
          </w:tcPr>
          <w:p w14:paraId="1CDFAF42"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llapsed</w:t>
            </w:r>
          </w:p>
        </w:tc>
        <w:tc>
          <w:tcPr>
            <w:tcW w:w="1842" w:type="dxa"/>
          </w:tcPr>
          <w:p w14:paraId="4C53370A"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nadjusted</w:t>
            </w:r>
          </w:p>
        </w:tc>
        <w:tc>
          <w:tcPr>
            <w:tcW w:w="993" w:type="dxa"/>
          </w:tcPr>
          <w:p w14:paraId="2F736016"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539</w:t>
            </w:r>
          </w:p>
        </w:tc>
        <w:tc>
          <w:tcPr>
            <w:tcW w:w="1559" w:type="dxa"/>
          </w:tcPr>
          <w:p w14:paraId="783A0395"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962–2.462</w:t>
            </w:r>
          </w:p>
        </w:tc>
        <w:tc>
          <w:tcPr>
            <w:tcW w:w="992" w:type="dxa"/>
          </w:tcPr>
          <w:p w14:paraId="64A851EE"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72</w:t>
            </w:r>
          </w:p>
        </w:tc>
        <w:tc>
          <w:tcPr>
            <w:tcW w:w="992" w:type="dxa"/>
          </w:tcPr>
          <w:p w14:paraId="285BF965"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8.4</w:t>
            </w:r>
          </w:p>
        </w:tc>
        <w:tc>
          <w:tcPr>
            <w:tcW w:w="851" w:type="dxa"/>
          </w:tcPr>
          <w:p w14:paraId="6B7B5AAD"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244</w:t>
            </w:r>
          </w:p>
        </w:tc>
      </w:tr>
      <w:tr w:rsidR="00CA6A00" w:rsidRPr="00CA6A00" w14:paraId="33756484" w14:textId="77777777" w:rsidTr="007C206C">
        <w:tc>
          <w:tcPr>
            <w:tcW w:w="2122" w:type="dxa"/>
            <w:vMerge/>
          </w:tcPr>
          <w:p w14:paraId="5725F014" w14:textId="77777777" w:rsidR="002977E8" w:rsidRPr="00CA6A00" w:rsidRDefault="002977E8" w:rsidP="007C206C">
            <w:pPr>
              <w:rPr>
                <w:rFonts w:ascii="Times New Roman" w:hAnsi="Times New Roman" w:cs="Times New Roman"/>
                <w:color w:val="000000" w:themeColor="text1"/>
                <w:sz w:val="18"/>
                <w:szCs w:val="18"/>
              </w:rPr>
            </w:pPr>
          </w:p>
        </w:tc>
        <w:tc>
          <w:tcPr>
            <w:tcW w:w="2976" w:type="dxa"/>
          </w:tcPr>
          <w:p w14:paraId="6578055B"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oor mental health (n=6)</w:t>
            </w:r>
          </w:p>
        </w:tc>
        <w:tc>
          <w:tcPr>
            <w:tcW w:w="1560" w:type="dxa"/>
          </w:tcPr>
          <w:p w14:paraId="487268F2"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 months</w:t>
            </w:r>
          </w:p>
        </w:tc>
        <w:tc>
          <w:tcPr>
            <w:tcW w:w="1842" w:type="dxa"/>
          </w:tcPr>
          <w:p w14:paraId="6830F38A"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nadjusted</w:t>
            </w:r>
          </w:p>
        </w:tc>
        <w:tc>
          <w:tcPr>
            <w:tcW w:w="993" w:type="dxa"/>
          </w:tcPr>
          <w:p w14:paraId="38FBD6FD"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483</w:t>
            </w:r>
          </w:p>
        </w:tc>
        <w:tc>
          <w:tcPr>
            <w:tcW w:w="1559" w:type="dxa"/>
          </w:tcPr>
          <w:p w14:paraId="30738A4B"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899–2.447</w:t>
            </w:r>
          </w:p>
        </w:tc>
        <w:tc>
          <w:tcPr>
            <w:tcW w:w="992" w:type="dxa"/>
          </w:tcPr>
          <w:p w14:paraId="5B8D25AD"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123</w:t>
            </w:r>
          </w:p>
        </w:tc>
        <w:tc>
          <w:tcPr>
            <w:tcW w:w="992" w:type="dxa"/>
          </w:tcPr>
          <w:p w14:paraId="50EB5429"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4.9</w:t>
            </w:r>
          </w:p>
        </w:tc>
        <w:tc>
          <w:tcPr>
            <w:tcW w:w="851" w:type="dxa"/>
          </w:tcPr>
          <w:p w14:paraId="6F087B77"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259</w:t>
            </w:r>
          </w:p>
        </w:tc>
      </w:tr>
      <w:tr w:rsidR="00CA6A00" w:rsidRPr="00CA6A00" w14:paraId="2B58AC49" w14:textId="77777777" w:rsidTr="007C206C">
        <w:tc>
          <w:tcPr>
            <w:tcW w:w="2122" w:type="dxa"/>
            <w:vMerge/>
          </w:tcPr>
          <w:p w14:paraId="399DDF2A" w14:textId="77777777" w:rsidR="002977E8" w:rsidRPr="00CA6A00" w:rsidRDefault="002977E8" w:rsidP="007C206C">
            <w:pPr>
              <w:rPr>
                <w:rFonts w:ascii="Times New Roman" w:hAnsi="Times New Roman" w:cs="Times New Roman"/>
                <w:color w:val="000000" w:themeColor="text1"/>
                <w:sz w:val="18"/>
                <w:szCs w:val="18"/>
              </w:rPr>
            </w:pPr>
          </w:p>
        </w:tc>
        <w:tc>
          <w:tcPr>
            <w:tcW w:w="2976" w:type="dxa"/>
          </w:tcPr>
          <w:p w14:paraId="78872579"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oor mental health (n=2)</w:t>
            </w:r>
          </w:p>
        </w:tc>
        <w:tc>
          <w:tcPr>
            <w:tcW w:w="1560" w:type="dxa"/>
          </w:tcPr>
          <w:p w14:paraId="73B57D47"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gt;6 months </w:t>
            </w:r>
          </w:p>
        </w:tc>
        <w:tc>
          <w:tcPr>
            <w:tcW w:w="1842" w:type="dxa"/>
          </w:tcPr>
          <w:p w14:paraId="14940368"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nadjusted</w:t>
            </w:r>
          </w:p>
        </w:tc>
        <w:tc>
          <w:tcPr>
            <w:tcW w:w="993" w:type="dxa"/>
          </w:tcPr>
          <w:p w14:paraId="0D5374F1"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575</w:t>
            </w:r>
          </w:p>
        </w:tc>
        <w:tc>
          <w:tcPr>
            <w:tcW w:w="1559" w:type="dxa"/>
          </w:tcPr>
          <w:p w14:paraId="55B9F1F4"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507–4.400</w:t>
            </w:r>
          </w:p>
        </w:tc>
        <w:tc>
          <w:tcPr>
            <w:tcW w:w="992" w:type="dxa"/>
          </w:tcPr>
          <w:p w14:paraId="59840484"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01</w:t>
            </w:r>
          </w:p>
        </w:tc>
        <w:tc>
          <w:tcPr>
            <w:tcW w:w="992" w:type="dxa"/>
          </w:tcPr>
          <w:p w14:paraId="38AE24DA"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0.9</w:t>
            </w:r>
          </w:p>
        </w:tc>
        <w:tc>
          <w:tcPr>
            <w:tcW w:w="851" w:type="dxa"/>
          </w:tcPr>
          <w:p w14:paraId="0BC8A46D"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18</w:t>
            </w:r>
          </w:p>
        </w:tc>
      </w:tr>
      <w:tr w:rsidR="00CA6A00" w:rsidRPr="00CA6A00" w14:paraId="2F1454E1" w14:textId="77777777" w:rsidTr="007C206C">
        <w:tc>
          <w:tcPr>
            <w:tcW w:w="2122" w:type="dxa"/>
            <w:vMerge w:val="restart"/>
          </w:tcPr>
          <w:p w14:paraId="03D63953"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kern w:val="0"/>
                <w:sz w:val="18"/>
                <w:szCs w:val="18"/>
                <w14:ligatures w14:val="none"/>
              </w:rPr>
              <w:t>Dementia</w:t>
            </w:r>
          </w:p>
        </w:tc>
        <w:tc>
          <w:tcPr>
            <w:tcW w:w="2976" w:type="dxa"/>
          </w:tcPr>
          <w:p w14:paraId="4C61DF99"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kern w:val="0"/>
                <w:sz w:val="18"/>
                <w:szCs w:val="18"/>
                <w14:ligatures w14:val="none"/>
              </w:rPr>
              <w:t>Dementia (n=14)</w:t>
            </w:r>
          </w:p>
        </w:tc>
        <w:tc>
          <w:tcPr>
            <w:tcW w:w="1560" w:type="dxa"/>
          </w:tcPr>
          <w:p w14:paraId="61CBBE22"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llapsed</w:t>
            </w:r>
          </w:p>
        </w:tc>
        <w:tc>
          <w:tcPr>
            <w:tcW w:w="1842" w:type="dxa"/>
          </w:tcPr>
          <w:p w14:paraId="6049F81D"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Adjusted</w:t>
            </w:r>
          </w:p>
        </w:tc>
        <w:tc>
          <w:tcPr>
            <w:tcW w:w="993" w:type="dxa"/>
          </w:tcPr>
          <w:p w14:paraId="10C0619B"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5.595</w:t>
            </w:r>
          </w:p>
        </w:tc>
        <w:tc>
          <w:tcPr>
            <w:tcW w:w="1559" w:type="dxa"/>
          </w:tcPr>
          <w:p w14:paraId="3F6D2E75"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551–8.815</w:t>
            </w:r>
          </w:p>
        </w:tc>
        <w:tc>
          <w:tcPr>
            <w:tcW w:w="992" w:type="dxa"/>
          </w:tcPr>
          <w:p w14:paraId="5A9C0C5A"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0.001</w:t>
            </w:r>
          </w:p>
        </w:tc>
        <w:tc>
          <w:tcPr>
            <w:tcW w:w="992" w:type="dxa"/>
          </w:tcPr>
          <w:p w14:paraId="2F92CE56"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56.8</w:t>
            </w:r>
          </w:p>
        </w:tc>
        <w:tc>
          <w:tcPr>
            <w:tcW w:w="851" w:type="dxa"/>
          </w:tcPr>
          <w:p w14:paraId="2E027377"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383</w:t>
            </w:r>
          </w:p>
        </w:tc>
      </w:tr>
      <w:tr w:rsidR="00CA6A00" w:rsidRPr="00CA6A00" w14:paraId="7960C4EE" w14:textId="77777777" w:rsidTr="007C206C">
        <w:tc>
          <w:tcPr>
            <w:tcW w:w="2122" w:type="dxa"/>
            <w:vMerge/>
          </w:tcPr>
          <w:p w14:paraId="3A08FB81" w14:textId="77777777" w:rsidR="002977E8" w:rsidRPr="00CA6A00" w:rsidRDefault="002977E8" w:rsidP="007C206C">
            <w:pPr>
              <w:rPr>
                <w:rFonts w:ascii="Times New Roman" w:hAnsi="Times New Roman" w:cs="Times New Roman"/>
                <w:color w:val="000000" w:themeColor="text1"/>
                <w:sz w:val="18"/>
                <w:szCs w:val="18"/>
              </w:rPr>
            </w:pPr>
          </w:p>
        </w:tc>
        <w:tc>
          <w:tcPr>
            <w:tcW w:w="2976" w:type="dxa"/>
          </w:tcPr>
          <w:p w14:paraId="05A54D72"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kern w:val="0"/>
                <w:sz w:val="18"/>
                <w:szCs w:val="18"/>
                <w14:ligatures w14:val="none"/>
              </w:rPr>
              <w:t>Dementia (n=3)</w:t>
            </w:r>
          </w:p>
        </w:tc>
        <w:tc>
          <w:tcPr>
            <w:tcW w:w="1560" w:type="dxa"/>
          </w:tcPr>
          <w:p w14:paraId="3198D021"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 months</w:t>
            </w:r>
          </w:p>
        </w:tc>
        <w:tc>
          <w:tcPr>
            <w:tcW w:w="1842" w:type="dxa"/>
          </w:tcPr>
          <w:p w14:paraId="4E7540ED"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Adjusted</w:t>
            </w:r>
          </w:p>
        </w:tc>
        <w:tc>
          <w:tcPr>
            <w:tcW w:w="993" w:type="dxa"/>
          </w:tcPr>
          <w:p w14:paraId="0348B41F"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5.675</w:t>
            </w:r>
          </w:p>
        </w:tc>
        <w:tc>
          <w:tcPr>
            <w:tcW w:w="1559" w:type="dxa"/>
          </w:tcPr>
          <w:p w14:paraId="1732AB95"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677–12.028</w:t>
            </w:r>
          </w:p>
        </w:tc>
        <w:tc>
          <w:tcPr>
            <w:tcW w:w="992" w:type="dxa"/>
          </w:tcPr>
          <w:p w14:paraId="0DED2DF4"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0.001</w:t>
            </w:r>
          </w:p>
        </w:tc>
        <w:tc>
          <w:tcPr>
            <w:tcW w:w="992" w:type="dxa"/>
          </w:tcPr>
          <w:p w14:paraId="5F08A44F"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w:t>
            </w:r>
          </w:p>
        </w:tc>
        <w:tc>
          <w:tcPr>
            <w:tcW w:w="851" w:type="dxa"/>
          </w:tcPr>
          <w:p w14:paraId="69944D27"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00</w:t>
            </w:r>
          </w:p>
        </w:tc>
      </w:tr>
      <w:tr w:rsidR="00CA6A00" w:rsidRPr="00CA6A00" w14:paraId="5A32A0C8" w14:textId="77777777" w:rsidTr="007C206C">
        <w:tc>
          <w:tcPr>
            <w:tcW w:w="2122" w:type="dxa"/>
            <w:vMerge/>
          </w:tcPr>
          <w:p w14:paraId="106FD0A8" w14:textId="77777777" w:rsidR="002977E8" w:rsidRPr="00CA6A00" w:rsidRDefault="002977E8" w:rsidP="007C206C">
            <w:pPr>
              <w:rPr>
                <w:rFonts w:ascii="Times New Roman" w:hAnsi="Times New Roman" w:cs="Times New Roman"/>
                <w:color w:val="000000" w:themeColor="text1"/>
                <w:sz w:val="18"/>
                <w:szCs w:val="18"/>
              </w:rPr>
            </w:pPr>
          </w:p>
        </w:tc>
        <w:tc>
          <w:tcPr>
            <w:tcW w:w="2976" w:type="dxa"/>
          </w:tcPr>
          <w:p w14:paraId="2CA4699D"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kern w:val="0"/>
                <w:sz w:val="18"/>
                <w:szCs w:val="18"/>
                <w14:ligatures w14:val="none"/>
              </w:rPr>
              <w:t>Dementia (n=4)</w:t>
            </w:r>
          </w:p>
        </w:tc>
        <w:tc>
          <w:tcPr>
            <w:tcW w:w="1560" w:type="dxa"/>
          </w:tcPr>
          <w:p w14:paraId="3A7488CC"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gt;6–12 months </w:t>
            </w:r>
          </w:p>
        </w:tc>
        <w:tc>
          <w:tcPr>
            <w:tcW w:w="1842" w:type="dxa"/>
          </w:tcPr>
          <w:p w14:paraId="23B0CF01"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Adjusted</w:t>
            </w:r>
          </w:p>
        </w:tc>
        <w:tc>
          <w:tcPr>
            <w:tcW w:w="993" w:type="dxa"/>
          </w:tcPr>
          <w:p w14:paraId="51022B7C"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959</w:t>
            </w:r>
          </w:p>
        </w:tc>
        <w:tc>
          <w:tcPr>
            <w:tcW w:w="1559" w:type="dxa"/>
          </w:tcPr>
          <w:p w14:paraId="5B4B10E2"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461–10.728</w:t>
            </w:r>
          </w:p>
        </w:tc>
        <w:tc>
          <w:tcPr>
            <w:tcW w:w="992" w:type="dxa"/>
          </w:tcPr>
          <w:p w14:paraId="69D389F6"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07</w:t>
            </w:r>
          </w:p>
        </w:tc>
        <w:tc>
          <w:tcPr>
            <w:tcW w:w="992" w:type="dxa"/>
          </w:tcPr>
          <w:p w14:paraId="736096BA"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1.1</w:t>
            </w:r>
          </w:p>
        </w:tc>
        <w:tc>
          <w:tcPr>
            <w:tcW w:w="851" w:type="dxa"/>
          </w:tcPr>
          <w:p w14:paraId="5B836125"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686</w:t>
            </w:r>
          </w:p>
        </w:tc>
      </w:tr>
      <w:tr w:rsidR="00CA6A00" w:rsidRPr="00CA6A00" w14:paraId="317B8E73" w14:textId="77777777" w:rsidTr="007C206C">
        <w:tc>
          <w:tcPr>
            <w:tcW w:w="2122" w:type="dxa"/>
            <w:vMerge/>
          </w:tcPr>
          <w:p w14:paraId="634EF86A" w14:textId="77777777" w:rsidR="002977E8" w:rsidRPr="00CA6A00" w:rsidRDefault="002977E8" w:rsidP="007C206C">
            <w:pPr>
              <w:rPr>
                <w:rFonts w:ascii="Times New Roman" w:hAnsi="Times New Roman" w:cs="Times New Roman"/>
                <w:color w:val="000000" w:themeColor="text1"/>
                <w:sz w:val="18"/>
                <w:szCs w:val="18"/>
              </w:rPr>
            </w:pPr>
          </w:p>
        </w:tc>
        <w:tc>
          <w:tcPr>
            <w:tcW w:w="2976" w:type="dxa"/>
          </w:tcPr>
          <w:p w14:paraId="679CD997"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kern w:val="0"/>
                <w:sz w:val="18"/>
                <w:szCs w:val="18"/>
                <w14:ligatures w14:val="none"/>
              </w:rPr>
              <w:t>Dementia (n=7)</w:t>
            </w:r>
          </w:p>
        </w:tc>
        <w:tc>
          <w:tcPr>
            <w:tcW w:w="1560" w:type="dxa"/>
          </w:tcPr>
          <w:p w14:paraId="075462F4"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t;12 months</w:t>
            </w:r>
          </w:p>
        </w:tc>
        <w:tc>
          <w:tcPr>
            <w:tcW w:w="1842" w:type="dxa"/>
          </w:tcPr>
          <w:p w14:paraId="4B64F019"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Adjusted</w:t>
            </w:r>
          </w:p>
        </w:tc>
        <w:tc>
          <w:tcPr>
            <w:tcW w:w="993" w:type="dxa"/>
          </w:tcPr>
          <w:p w14:paraId="7A5BD787"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717</w:t>
            </w:r>
          </w:p>
        </w:tc>
        <w:tc>
          <w:tcPr>
            <w:tcW w:w="1559" w:type="dxa"/>
          </w:tcPr>
          <w:p w14:paraId="30685E30"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4.206–10.725</w:t>
            </w:r>
          </w:p>
        </w:tc>
        <w:tc>
          <w:tcPr>
            <w:tcW w:w="992" w:type="dxa"/>
          </w:tcPr>
          <w:p w14:paraId="2EF232ED"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0.001</w:t>
            </w:r>
          </w:p>
        </w:tc>
        <w:tc>
          <w:tcPr>
            <w:tcW w:w="992" w:type="dxa"/>
          </w:tcPr>
          <w:p w14:paraId="1C987F9F"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w:t>
            </w:r>
          </w:p>
        </w:tc>
        <w:tc>
          <w:tcPr>
            <w:tcW w:w="851" w:type="dxa"/>
          </w:tcPr>
          <w:p w14:paraId="2164C237"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00</w:t>
            </w:r>
          </w:p>
        </w:tc>
      </w:tr>
      <w:tr w:rsidR="00CA6A00" w:rsidRPr="00CA6A00" w14:paraId="3D7A8AD9" w14:textId="77777777" w:rsidTr="007C206C">
        <w:tc>
          <w:tcPr>
            <w:tcW w:w="2122" w:type="dxa"/>
            <w:vMerge/>
          </w:tcPr>
          <w:p w14:paraId="6C149CC7" w14:textId="77777777" w:rsidR="002977E8" w:rsidRPr="00CA6A00" w:rsidRDefault="002977E8" w:rsidP="007C206C">
            <w:pPr>
              <w:rPr>
                <w:rFonts w:ascii="Times New Roman" w:hAnsi="Times New Roman" w:cs="Times New Roman"/>
                <w:color w:val="000000" w:themeColor="text1"/>
                <w:sz w:val="18"/>
                <w:szCs w:val="18"/>
              </w:rPr>
            </w:pPr>
          </w:p>
        </w:tc>
        <w:tc>
          <w:tcPr>
            <w:tcW w:w="2976" w:type="dxa"/>
          </w:tcPr>
          <w:p w14:paraId="6DCF77AD" w14:textId="77777777" w:rsidR="002977E8" w:rsidRPr="00CA6A00" w:rsidRDefault="002977E8" w:rsidP="007C206C">
            <w:pPr>
              <w:rPr>
                <w:rFonts w:ascii="Times New Roman" w:hAnsi="Times New Roman" w:cs="Times New Roman"/>
                <w:color w:val="000000" w:themeColor="text1"/>
                <w:kern w:val="0"/>
                <w:sz w:val="18"/>
                <w:szCs w:val="18"/>
                <w14:ligatures w14:val="none"/>
              </w:rPr>
            </w:pPr>
            <w:r w:rsidRPr="00CA6A00">
              <w:rPr>
                <w:rFonts w:ascii="Times New Roman" w:hAnsi="Times New Roman" w:cs="Times New Roman"/>
                <w:color w:val="000000" w:themeColor="text1"/>
                <w:kern w:val="0"/>
                <w:sz w:val="18"/>
                <w:szCs w:val="18"/>
                <w14:ligatures w14:val="none"/>
              </w:rPr>
              <w:t>Dementia (n=10)</w:t>
            </w:r>
          </w:p>
        </w:tc>
        <w:tc>
          <w:tcPr>
            <w:tcW w:w="1560" w:type="dxa"/>
          </w:tcPr>
          <w:p w14:paraId="4B2F0B94"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llapsed</w:t>
            </w:r>
          </w:p>
        </w:tc>
        <w:tc>
          <w:tcPr>
            <w:tcW w:w="1842" w:type="dxa"/>
          </w:tcPr>
          <w:p w14:paraId="66DBFD9C"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nadjusted</w:t>
            </w:r>
          </w:p>
        </w:tc>
        <w:tc>
          <w:tcPr>
            <w:tcW w:w="993" w:type="dxa"/>
          </w:tcPr>
          <w:p w14:paraId="209D4980"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4.903</w:t>
            </w:r>
          </w:p>
        </w:tc>
        <w:tc>
          <w:tcPr>
            <w:tcW w:w="1559" w:type="dxa"/>
          </w:tcPr>
          <w:p w14:paraId="4D1988B1"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066–11.634</w:t>
            </w:r>
          </w:p>
        </w:tc>
        <w:tc>
          <w:tcPr>
            <w:tcW w:w="992" w:type="dxa"/>
          </w:tcPr>
          <w:p w14:paraId="679DDC4B"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0.001</w:t>
            </w:r>
          </w:p>
        </w:tc>
        <w:tc>
          <w:tcPr>
            <w:tcW w:w="992" w:type="dxa"/>
          </w:tcPr>
          <w:p w14:paraId="2E191BF6"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94.0</w:t>
            </w:r>
          </w:p>
        </w:tc>
        <w:tc>
          <w:tcPr>
            <w:tcW w:w="851" w:type="dxa"/>
          </w:tcPr>
          <w:p w14:paraId="145289BB"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654</w:t>
            </w:r>
          </w:p>
        </w:tc>
      </w:tr>
      <w:tr w:rsidR="00CA6A00" w:rsidRPr="00CA6A00" w14:paraId="2AE8C8E8" w14:textId="77777777" w:rsidTr="007C206C">
        <w:tc>
          <w:tcPr>
            <w:tcW w:w="2122" w:type="dxa"/>
            <w:vMerge/>
          </w:tcPr>
          <w:p w14:paraId="212D7E5A" w14:textId="77777777" w:rsidR="002977E8" w:rsidRPr="00CA6A00" w:rsidRDefault="002977E8" w:rsidP="007C206C">
            <w:pPr>
              <w:rPr>
                <w:rFonts w:ascii="Times New Roman" w:hAnsi="Times New Roman" w:cs="Times New Roman"/>
                <w:color w:val="000000" w:themeColor="text1"/>
                <w:sz w:val="18"/>
                <w:szCs w:val="18"/>
              </w:rPr>
            </w:pPr>
          </w:p>
        </w:tc>
        <w:tc>
          <w:tcPr>
            <w:tcW w:w="2976" w:type="dxa"/>
          </w:tcPr>
          <w:p w14:paraId="6954FC2A" w14:textId="77777777" w:rsidR="002977E8" w:rsidRPr="00CA6A00" w:rsidRDefault="002977E8" w:rsidP="007C206C">
            <w:pPr>
              <w:rPr>
                <w:rFonts w:ascii="Times New Roman" w:hAnsi="Times New Roman" w:cs="Times New Roman"/>
                <w:color w:val="000000" w:themeColor="text1"/>
                <w:kern w:val="0"/>
                <w:sz w:val="18"/>
                <w:szCs w:val="18"/>
                <w14:ligatures w14:val="none"/>
              </w:rPr>
            </w:pPr>
            <w:r w:rsidRPr="00CA6A00">
              <w:rPr>
                <w:rFonts w:ascii="Times New Roman" w:hAnsi="Times New Roman" w:cs="Times New Roman"/>
                <w:color w:val="000000" w:themeColor="text1"/>
                <w:kern w:val="0"/>
                <w:sz w:val="18"/>
                <w:szCs w:val="18"/>
                <w14:ligatures w14:val="none"/>
              </w:rPr>
              <w:t>Dementia (n=3)</w:t>
            </w:r>
          </w:p>
        </w:tc>
        <w:tc>
          <w:tcPr>
            <w:tcW w:w="1560" w:type="dxa"/>
          </w:tcPr>
          <w:p w14:paraId="7C5ABD4F"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 months</w:t>
            </w:r>
          </w:p>
        </w:tc>
        <w:tc>
          <w:tcPr>
            <w:tcW w:w="1842" w:type="dxa"/>
          </w:tcPr>
          <w:p w14:paraId="401D68AD"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nadjusted</w:t>
            </w:r>
          </w:p>
        </w:tc>
        <w:tc>
          <w:tcPr>
            <w:tcW w:w="993" w:type="dxa"/>
          </w:tcPr>
          <w:p w14:paraId="43457AC2"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5.373</w:t>
            </w:r>
          </w:p>
        </w:tc>
        <w:tc>
          <w:tcPr>
            <w:tcW w:w="1559" w:type="dxa"/>
          </w:tcPr>
          <w:p w14:paraId="5B832A02"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810–35.655</w:t>
            </w:r>
          </w:p>
        </w:tc>
        <w:tc>
          <w:tcPr>
            <w:tcW w:w="992" w:type="dxa"/>
          </w:tcPr>
          <w:p w14:paraId="51EF7E25"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82</w:t>
            </w:r>
          </w:p>
        </w:tc>
        <w:tc>
          <w:tcPr>
            <w:tcW w:w="992" w:type="dxa"/>
          </w:tcPr>
          <w:p w14:paraId="6BC72F19"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1.2</w:t>
            </w:r>
          </w:p>
        </w:tc>
        <w:tc>
          <w:tcPr>
            <w:tcW w:w="851" w:type="dxa"/>
          </w:tcPr>
          <w:p w14:paraId="5366D43B"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685</w:t>
            </w:r>
          </w:p>
        </w:tc>
      </w:tr>
      <w:tr w:rsidR="00CA6A00" w:rsidRPr="00CA6A00" w14:paraId="24442E29" w14:textId="77777777" w:rsidTr="007C206C">
        <w:tc>
          <w:tcPr>
            <w:tcW w:w="2122" w:type="dxa"/>
            <w:vMerge/>
          </w:tcPr>
          <w:p w14:paraId="3F702E38" w14:textId="77777777" w:rsidR="002977E8" w:rsidRPr="00CA6A00" w:rsidRDefault="002977E8" w:rsidP="007C206C">
            <w:pPr>
              <w:rPr>
                <w:rFonts w:ascii="Times New Roman" w:hAnsi="Times New Roman" w:cs="Times New Roman"/>
                <w:color w:val="000000" w:themeColor="text1"/>
                <w:sz w:val="18"/>
                <w:szCs w:val="18"/>
              </w:rPr>
            </w:pPr>
          </w:p>
        </w:tc>
        <w:tc>
          <w:tcPr>
            <w:tcW w:w="2976" w:type="dxa"/>
          </w:tcPr>
          <w:p w14:paraId="4DA9EE30" w14:textId="77777777" w:rsidR="002977E8" w:rsidRPr="00CA6A00" w:rsidRDefault="002977E8" w:rsidP="007C206C">
            <w:pPr>
              <w:rPr>
                <w:rFonts w:ascii="Times New Roman" w:hAnsi="Times New Roman" w:cs="Times New Roman"/>
                <w:color w:val="000000" w:themeColor="text1"/>
                <w:kern w:val="0"/>
                <w:sz w:val="18"/>
                <w:szCs w:val="18"/>
                <w14:ligatures w14:val="none"/>
              </w:rPr>
            </w:pPr>
            <w:r w:rsidRPr="00CA6A00">
              <w:rPr>
                <w:rFonts w:ascii="Times New Roman" w:hAnsi="Times New Roman" w:cs="Times New Roman"/>
                <w:color w:val="000000" w:themeColor="text1"/>
                <w:kern w:val="0"/>
                <w:sz w:val="18"/>
                <w:szCs w:val="18"/>
                <w14:ligatures w14:val="none"/>
              </w:rPr>
              <w:t>Dementia (n=5)</w:t>
            </w:r>
          </w:p>
        </w:tc>
        <w:tc>
          <w:tcPr>
            <w:tcW w:w="1560" w:type="dxa"/>
          </w:tcPr>
          <w:p w14:paraId="0B238B18"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gt;6–12 months </w:t>
            </w:r>
          </w:p>
        </w:tc>
        <w:tc>
          <w:tcPr>
            <w:tcW w:w="1842" w:type="dxa"/>
          </w:tcPr>
          <w:p w14:paraId="6D9BE185"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nadjusted</w:t>
            </w:r>
          </w:p>
        </w:tc>
        <w:tc>
          <w:tcPr>
            <w:tcW w:w="993" w:type="dxa"/>
          </w:tcPr>
          <w:p w14:paraId="1027A84D"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4.090</w:t>
            </w:r>
          </w:p>
        </w:tc>
        <w:tc>
          <w:tcPr>
            <w:tcW w:w="1559" w:type="dxa"/>
          </w:tcPr>
          <w:p w14:paraId="5C70448C"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428–11.716</w:t>
            </w:r>
          </w:p>
        </w:tc>
        <w:tc>
          <w:tcPr>
            <w:tcW w:w="992" w:type="dxa"/>
          </w:tcPr>
          <w:p w14:paraId="5A02A000"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09</w:t>
            </w:r>
          </w:p>
        </w:tc>
        <w:tc>
          <w:tcPr>
            <w:tcW w:w="992" w:type="dxa"/>
          </w:tcPr>
          <w:p w14:paraId="31C1047B"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2.8</w:t>
            </w:r>
          </w:p>
        </w:tc>
        <w:tc>
          <w:tcPr>
            <w:tcW w:w="851" w:type="dxa"/>
          </w:tcPr>
          <w:p w14:paraId="54D5AC69"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998</w:t>
            </w:r>
          </w:p>
        </w:tc>
      </w:tr>
      <w:tr w:rsidR="00CA6A00" w:rsidRPr="00CA6A00" w14:paraId="30413378" w14:textId="77777777" w:rsidTr="007C206C">
        <w:tc>
          <w:tcPr>
            <w:tcW w:w="2122" w:type="dxa"/>
            <w:vMerge/>
          </w:tcPr>
          <w:p w14:paraId="66AB9197" w14:textId="77777777" w:rsidR="002977E8" w:rsidRPr="00CA6A00" w:rsidRDefault="002977E8" w:rsidP="007C206C">
            <w:pPr>
              <w:rPr>
                <w:rFonts w:ascii="Times New Roman" w:hAnsi="Times New Roman" w:cs="Times New Roman"/>
                <w:color w:val="000000" w:themeColor="text1"/>
                <w:sz w:val="18"/>
                <w:szCs w:val="18"/>
              </w:rPr>
            </w:pPr>
          </w:p>
        </w:tc>
        <w:tc>
          <w:tcPr>
            <w:tcW w:w="2976" w:type="dxa"/>
          </w:tcPr>
          <w:p w14:paraId="5EFD3E9F" w14:textId="77777777" w:rsidR="002977E8" w:rsidRPr="00CA6A00" w:rsidRDefault="002977E8" w:rsidP="007C206C">
            <w:pPr>
              <w:rPr>
                <w:rFonts w:ascii="Times New Roman" w:hAnsi="Times New Roman" w:cs="Times New Roman"/>
                <w:color w:val="000000" w:themeColor="text1"/>
                <w:kern w:val="0"/>
                <w:sz w:val="18"/>
                <w:szCs w:val="18"/>
                <w14:ligatures w14:val="none"/>
              </w:rPr>
            </w:pPr>
            <w:r w:rsidRPr="00CA6A00">
              <w:rPr>
                <w:rFonts w:ascii="Times New Roman" w:hAnsi="Times New Roman" w:cs="Times New Roman"/>
                <w:color w:val="000000" w:themeColor="text1"/>
                <w:kern w:val="0"/>
                <w:sz w:val="18"/>
                <w:szCs w:val="18"/>
                <w14:ligatures w14:val="none"/>
              </w:rPr>
              <w:t>Dementia (n=5)</w:t>
            </w:r>
          </w:p>
        </w:tc>
        <w:tc>
          <w:tcPr>
            <w:tcW w:w="1560" w:type="dxa"/>
          </w:tcPr>
          <w:p w14:paraId="345841C3"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t;12 months</w:t>
            </w:r>
          </w:p>
        </w:tc>
        <w:tc>
          <w:tcPr>
            <w:tcW w:w="1842" w:type="dxa"/>
          </w:tcPr>
          <w:p w14:paraId="38DFB42D"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nadjusted</w:t>
            </w:r>
          </w:p>
        </w:tc>
        <w:tc>
          <w:tcPr>
            <w:tcW w:w="993" w:type="dxa"/>
          </w:tcPr>
          <w:p w14:paraId="790FF01F"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572</w:t>
            </w:r>
          </w:p>
        </w:tc>
        <w:tc>
          <w:tcPr>
            <w:tcW w:w="1559" w:type="dxa"/>
          </w:tcPr>
          <w:p w14:paraId="737BC3EE"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047–12.185</w:t>
            </w:r>
          </w:p>
        </w:tc>
        <w:tc>
          <w:tcPr>
            <w:tcW w:w="992" w:type="dxa"/>
          </w:tcPr>
          <w:p w14:paraId="6E18663D"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42</w:t>
            </w:r>
          </w:p>
        </w:tc>
        <w:tc>
          <w:tcPr>
            <w:tcW w:w="992" w:type="dxa"/>
          </w:tcPr>
          <w:p w14:paraId="391717D7"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94.7</w:t>
            </w:r>
          </w:p>
        </w:tc>
        <w:tc>
          <w:tcPr>
            <w:tcW w:w="851" w:type="dxa"/>
          </w:tcPr>
          <w:p w14:paraId="45FA5950"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741</w:t>
            </w:r>
          </w:p>
        </w:tc>
      </w:tr>
      <w:tr w:rsidR="00CA6A00" w:rsidRPr="00CA6A00" w14:paraId="23A345B0" w14:textId="77777777" w:rsidTr="007C206C">
        <w:tc>
          <w:tcPr>
            <w:tcW w:w="2122" w:type="dxa"/>
            <w:vMerge w:val="restart"/>
          </w:tcPr>
          <w:p w14:paraId="50606187"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Institutionalisation  </w:t>
            </w:r>
          </w:p>
        </w:tc>
        <w:tc>
          <w:tcPr>
            <w:tcW w:w="2976" w:type="dxa"/>
          </w:tcPr>
          <w:p w14:paraId="1C8A5734"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Institutionalisation (n=11)</w:t>
            </w:r>
          </w:p>
        </w:tc>
        <w:tc>
          <w:tcPr>
            <w:tcW w:w="1560" w:type="dxa"/>
          </w:tcPr>
          <w:p w14:paraId="02403398"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llapsed</w:t>
            </w:r>
          </w:p>
        </w:tc>
        <w:tc>
          <w:tcPr>
            <w:tcW w:w="1842" w:type="dxa"/>
          </w:tcPr>
          <w:p w14:paraId="74080F8E"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Adjusted</w:t>
            </w:r>
          </w:p>
        </w:tc>
        <w:tc>
          <w:tcPr>
            <w:tcW w:w="993" w:type="dxa"/>
          </w:tcPr>
          <w:p w14:paraId="7449A369"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199</w:t>
            </w:r>
          </w:p>
        </w:tc>
        <w:tc>
          <w:tcPr>
            <w:tcW w:w="1559" w:type="dxa"/>
          </w:tcPr>
          <w:p w14:paraId="480EE868"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726–2.802</w:t>
            </w:r>
          </w:p>
        </w:tc>
        <w:tc>
          <w:tcPr>
            <w:tcW w:w="992" w:type="dxa"/>
          </w:tcPr>
          <w:p w14:paraId="7EF6C1F5"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0.001</w:t>
            </w:r>
          </w:p>
        </w:tc>
        <w:tc>
          <w:tcPr>
            <w:tcW w:w="992" w:type="dxa"/>
          </w:tcPr>
          <w:p w14:paraId="5B7BCE96"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3.9</w:t>
            </w:r>
          </w:p>
        </w:tc>
        <w:tc>
          <w:tcPr>
            <w:tcW w:w="851" w:type="dxa"/>
          </w:tcPr>
          <w:p w14:paraId="37B130A0"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48</w:t>
            </w:r>
          </w:p>
        </w:tc>
      </w:tr>
      <w:tr w:rsidR="00CA6A00" w:rsidRPr="00CA6A00" w14:paraId="78570C44" w14:textId="77777777" w:rsidTr="007C206C">
        <w:tc>
          <w:tcPr>
            <w:tcW w:w="2122" w:type="dxa"/>
            <w:vMerge/>
          </w:tcPr>
          <w:p w14:paraId="49B5496D" w14:textId="77777777" w:rsidR="002977E8" w:rsidRPr="00CA6A00" w:rsidRDefault="002977E8" w:rsidP="007C206C">
            <w:pPr>
              <w:rPr>
                <w:rFonts w:ascii="Times New Roman" w:hAnsi="Times New Roman" w:cs="Times New Roman"/>
                <w:color w:val="000000" w:themeColor="text1"/>
                <w:sz w:val="18"/>
                <w:szCs w:val="18"/>
              </w:rPr>
            </w:pPr>
          </w:p>
        </w:tc>
        <w:tc>
          <w:tcPr>
            <w:tcW w:w="2976" w:type="dxa"/>
          </w:tcPr>
          <w:p w14:paraId="4ACEC84B"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Institutionalisation (n=6)</w:t>
            </w:r>
          </w:p>
        </w:tc>
        <w:tc>
          <w:tcPr>
            <w:tcW w:w="1560" w:type="dxa"/>
          </w:tcPr>
          <w:p w14:paraId="79E6BC16"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 months</w:t>
            </w:r>
          </w:p>
        </w:tc>
        <w:tc>
          <w:tcPr>
            <w:tcW w:w="1842" w:type="dxa"/>
          </w:tcPr>
          <w:p w14:paraId="23CA85D7"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Adjusted</w:t>
            </w:r>
          </w:p>
        </w:tc>
        <w:tc>
          <w:tcPr>
            <w:tcW w:w="993" w:type="dxa"/>
          </w:tcPr>
          <w:p w14:paraId="2B7D47AC"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332</w:t>
            </w:r>
          </w:p>
        </w:tc>
        <w:tc>
          <w:tcPr>
            <w:tcW w:w="1559" w:type="dxa"/>
          </w:tcPr>
          <w:p w14:paraId="00335EAA"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473–3.693</w:t>
            </w:r>
          </w:p>
        </w:tc>
        <w:tc>
          <w:tcPr>
            <w:tcW w:w="992" w:type="dxa"/>
          </w:tcPr>
          <w:p w14:paraId="4DC356AE"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0.001</w:t>
            </w:r>
          </w:p>
        </w:tc>
        <w:tc>
          <w:tcPr>
            <w:tcW w:w="992" w:type="dxa"/>
          </w:tcPr>
          <w:p w14:paraId="59E13085"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2.9</w:t>
            </w:r>
          </w:p>
        </w:tc>
        <w:tc>
          <w:tcPr>
            <w:tcW w:w="851" w:type="dxa"/>
          </w:tcPr>
          <w:p w14:paraId="2F0F4857"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177</w:t>
            </w:r>
          </w:p>
        </w:tc>
      </w:tr>
      <w:tr w:rsidR="00CA6A00" w:rsidRPr="00CA6A00" w14:paraId="76B79A32" w14:textId="77777777" w:rsidTr="007C206C">
        <w:tc>
          <w:tcPr>
            <w:tcW w:w="2122" w:type="dxa"/>
            <w:vMerge/>
          </w:tcPr>
          <w:p w14:paraId="3E7E84AA" w14:textId="77777777" w:rsidR="002977E8" w:rsidRPr="00CA6A00" w:rsidRDefault="002977E8" w:rsidP="007C206C">
            <w:pPr>
              <w:rPr>
                <w:rFonts w:ascii="Times New Roman" w:hAnsi="Times New Roman" w:cs="Times New Roman"/>
                <w:color w:val="000000" w:themeColor="text1"/>
                <w:sz w:val="18"/>
                <w:szCs w:val="18"/>
              </w:rPr>
            </w:pPr>
          </w:p>
        </w:tc>
        <w:tc>
          <w:tcPr>
            <w:tcW w:w="2976" w:type="dxa"/>
          </w:tcPr>
          <w:p w14:paraId="16B44042"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Institutionalisation (n=6)</w:t>
            </w:r>
          </w:p>
        </w:tc>
        <w:tc>
          <w:tcPr>
            <w:tcW w:w="1560" w:type="dxa"/>
          </w:tcPr>
          <w:p w14:paraId="1C11D6EE"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u w:val="single"/>
              </w:rPr>
              <w:t>&gt;</w:t>
            </w:r>
            <w:r w:rsidRPr="00CA6A00">
              <w:rPr>
                <w:rFonts w:ascii="Times New Roman" w:hAnsi="Times New Roman" w:cs="Times New Roman"/>
                <w:color w:val="000000" w:themeColor="text1"/>
                <w:sz w:val="18"/>
                <w:szCs w:val="18"/>
              </w:rPr>
              <w:t>12 months</w:t>
            </w:r>
          </w:p>
        </w:tc>
        <w:tc>
          <w:tcPr>
            <w:tcW w:w="1842" w:type="dxa"/>
          </w:tcPr>
          <w:p w14:paraId="736F2FB7"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Adjusted</w:t>
            </w:r>
          </w:p>
        </w:tc>
        <w:tc>
          <w:tcPr>
            <w:tcW w:w="993" w:type="dxa"/>
          </w:tcPr>
          <w:p w14:paraId="0B8675B9"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066</w:t>
            </w:r>
          </w:p>
        </w:tc>
        <w:tc>
          <w:tcPr>
            <w:tcW w:w="1559" w:type="dxa"/>
          </w:tcPr>
          <w:p w14:paraId="405EDF99"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521–2.808</w:t>
            </w:r>
          </w:p>
        </w:tc>
        <w:tc>
          <w:tcPr>
            <w:tcW w:w="992" w:type="dxa"/>
          </w:tcPr>
          <w:p w14:paraId="12B4BC90"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0.001</w:t>
            </w:r>
          </w:p>
        </w:tc>
        <w:tc>
          <w:tcPr>
            <w:tcW w:w="992" w:type="dxa"/>
          </w:tcPr>
          <w:p w14:paraId="3AB29AD5"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w:t>
            </w:r>
          </w:p>
        </w:tc>
        <w:tc>
          <w:tcPr>
            <w:tcW w:w="851" w:type="dxa"/>
          </w:tcPr>
          <w:p w14:paraId="70EAB1E5"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00</w:t>
            </w:r>
          </w:p>
        </w:tc>
      </w:tr>
      <w:tr w:rsidR="00CA6A00" w:rsidRPr="00CA6A00" w14:paraId="0C57C7DC" w14:textId="77777777" w:rsidTr="007C206C">
        <w:tc>
          <w:tcPr>
            <w:tcW w:w="2122" w:type="dxa"/>
            <w:vMerge/>
          </w:tcPr>
          <w:p w14:paraId="7CA361AD" w14:textId="77777777" w:rsidR="002977E8" w:rsidRPr="00CA6A00" w:rsidRDefault="002977E8" w:rsidP="007C206C">
            <w:pPr>
              <w:rPr>
                <w:rFonts w:ascii="Times New Roman" w:hAnsi="Times New Roman" w:cs="Times New Roman"/>
                <w:color w:val="000000" w:themeColor="text1"/>
                <w:sz w:val="18"/>
                <w:szCs w:val="18"/>
              </w:rPr>
            </w:pPr>
          </w:p>
        </w:tc>
        <w:tc>
          <w:tcPr>
            <w:tcW w:w="2976" w:type="dxa"/>
          </w:tcPr>
          <w:p w14:paraId="22E7313F"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Institutionalisation (n=18)</w:t>
            </w:r>
          </w:p>
        </w:tc>
        <w:tc>
          <w:tcPr>
            <w:tcW w:w="1560" w:type="dxa"/>
          </w:tcPr>
          <w:p w14:paraId="1A58FA0F"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llapsed</w:t>
            </w:r>
          </w:p>
        </w:tc>
        <w:tc>
          <w:tcPr>
            <w:tcW w:w="1842" w:type="dxa"/>
          </w:tcPr>
          <w:p w14:paraId="627DBF74"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nadjusted</w:t>
            </w:r>
          </w:p>
        </w:tc>
        <w:tc>
          <w:tcPr>
            <w:tcW w:w="993" w:type="dxa"/>
          </w:tcPr>
          <w:p w14:paraId="0D26B337"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132</w:t>
            </w:r>
          </w:p>
        </w:tc>
        <w:tc>
          <w:tcPr>
            <w:tcW w:w="1559" w:type="dxa"/>
          </w:tcPr>
          <w:p w14:paraId="20B5F1F1"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139–4.588</w:t>
            </w:r>
          </w:p>
        </w:tc>
        <w:tc>
          <w:tcPr>
            <w:tcW w:w="992" w:type="dxa"/>
          </w:tcPr>
          <w:p w14:paraId="7F0F5D6C"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0.001</w:t>
            </w:r>
          </w:p>
        </w:tc>
        <w:tc>
          <w:tcPr>
            <w:tcW w:w="992" w:type="dxa"/>
          </w:tcPr>
          <w:p w14:paraId="0B800541"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1.8</w:t>
            </w:r>
          </w:p>
        </w:tc>
        <w:tc>
          <w:tcPr>
            <w:tcW w:w="851" w:type="dxa"/>
          </w:tcPr>
          <w:p w14:paraId="49563C65"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440</w:t>
            </w:r>
          </w:p>
        </w:tc>
      </w:tr>
      <w:tr w:rsidR="00CA6A00" w:rsidRPr="00CA6A00" w14:paraId="1635EB75" w14:textId="77777777" w:rsidTr="007C206C">
        <w:tc>
          <w:tcPr>
            <w:tcW w:w="2122" w:type="dxa"/>
            <w:vMerge/>
          </w:tcPr>
          <w:p w14:paraId="1E9AFC3F" w14:textId="77777777" w:rsidR="002977E8" w:rsidRPr="00CA6A00" w:rsidRDefault="002977E8" w:rsidP="007C206C">
            <w:pPr>
              <w:rPr>
                <w:rFonts w:ascii="Times New Roman" w:hAnsi="Times New Roman" w:cs="Times New Roman"/>
                <w:color w:val="000000" w:themeColor="text1"/>
                <w:sz w:val="18"/>
                <w:szCs w:val="18"/>
              </w:rPr>
            </w:pPr>
          </w:p>
        </w:tc>
        <w:tc>
          <w:tcPr>
            <w:tcW w:w="2976" w:type="dxa"/>
          </w:tcPr>
          <w:p w14:paraId="3ACBAEA4"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Institutionalisation (n=9)</w:t>
            </w:r>
          </w:p>
        </w:tc>
        <w:tc>
          <w:tcPr>
            <w:tcW w:w="1560" w:type="dxa"/>
          </w:tcPr>
          <w:p w14:paraId="32F7946F"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 months</w:t>
            </w:r>
          </w:p>
        </w:tc>
        <w:tc>
          <w:tcPr>
            <w:tcW w:w="1842" w:type="dxa"/>
          </w:tcPr>
          <w:p w14:paraId="5F062B68"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nadjusted</w:t>
            </w:r>
          </w:p>
        </w:tc>
        <w:tc>
          <w:tcPr>
            <w:tcW w:w="993" w:type="dxa"/>
          </w:tcPr>
          <w:p w14:paraId="0ABC20C2"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903</w:t>
            </w:r>
          </w:p>
        </w:tc>
        <w:tc>
          <w:tcPr>
            <w:tcW w:w="1559" w:type="dxa"/>
          </w:tcPr>
          <w:p w14:paraId="6E415C22"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427–5.906</w:t>
            </w:r>
          </w:p>
        </w:tc>
        <w:tc>
          <w:tcPr>
            <w:tcW w:w="992" w:type="dxa"/>
          </w:tcPr>
          <w:p w14:paraId="5C788441"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03</w:t>
            </w:r>
          </w:p>
        </w:tc>
        <w:tc>
          <w:tcPr>
            <w:tcW w:w="992" w:type="dxa"/>
          </w:tcPr>
          <w:p w14:paraId="16768DDA"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8.0</w:t>
            </w:r>
          </w:p>
        </w:tc>
        <w:tc>
          <w:tcPr>
            <w:tcW w:w="851" w:type="dxa"/>
          </w:tcPr>
          <w:p w14:paraId="5D2CAEAC"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845</w:t>
            </w:r>
          </w:p>
        </w:tc>
      </w:tr>
      <w:tr w:rsidR="00CA6A00" w:rsidRPr="00CA6A00" w14:paraId="580EE6A3" w14:textId="77777777" w:rsidTr="007C206C">
        <w:tc>
          <w:tcPr>
            <w:tcW w:w="2122" w:type="dxa"/>
            <w:vMerge/>
          </w:tcPr>
          <w:p w14:paraId="2D969B5B" w14:textId="77777777" w:rsidR="002977E8" w:rsidRPr="00CA6A00" w:rsidRDefault="002977E8" w:rsidP="007C206C">
            <w:pPr>
              <w:rPr>
                <w:rFonts w:ascii="Times New Roman" w:hAnsi="Times New Roman" w:cs="Times New Roman"/>
                <w:color w:val="000000" w:themeColor="text1"/>
                <w:sz w:val="18"/>
                <w:szCs w:val="18"/>
              </w:rPr>
            </w:pPr>
          </w:p>
        </w:tc>
        <w:tc>
          <w:tcPr>
            <w:tcW w:w="2976" w:type="dxa"/>
          </w:tcPr>
          <w:p w14:paraId="05D2C036"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Institutionalisation (n=7)</w:t>
            </w:r>
          </w:p>
        </w:tc>
        <w:tc>
          <w:tcPr>
            <w:tcW w:w="1560" w:type="dxa"/>
          </w:tcPr>
          <w:p w14:paraId="01249C68"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gt;6–12 months </w:t>
            </w:r>
          </w:p>
        </w:tc>
        <w:tc>
          <w:tcPr>
            <w:tcW w:w="1842" w:type="dxa"/>
          </w:tcPr>
          <w:p w14:paraId="7490EB83"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nadjusted</w:t>
            </w:r>
          </w:p>
        </w:tc>
        <w:tc>
          <w:tcPr>
            <w:tcW w:w="993" w:type="dxa"/>
          </w:tcPr>
          <w:p w14:paraId="76A80775"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4.818</w:t>
            </w:r>
          </w:p>
        </w:tc>
        <w:tc>
          <w:tcPr>
            <w:tcW w:w="1559" w:type="dxa"/>
          </w:tcPr>
          <w:p w14:paraId="27331D73"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588–8.970</w:t>
            </w:r>
          </w:p>
        </w:tc>
        <w:tc>
          <w:tcPr>
            <w:tcW w:w="992" w:type="dxa"/>
          </w:tcPr>
          <w:p w14:paraId="6EFD87B0"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0.001</w:t>
            </w:r>
          </w:p>
        </w:tc>
        <w:tc>
          <w:tcPr>
            <w:tcW w:w="992" w:type="dxa"/>
          </w:tcPr>
          <w:p w14:paraId="0F4B4CA6"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4.4</w:t>
            </w:r>
          </w:p>
        </w:tc>
        <w:tc>
          <w:tcPr>
            <w:tcW w:w="851" w:type="dxa"/>
          </w:tcPr>
          <w:p w14:paraId="56C82A62"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511</w:t>
            </w:r>
          </w:p>
        </w:tc>
      </w:tr>
      <w:tr w:rsidR="00CA6A00" w:rsidRPr="00CA6A00" w14:paraId="2DB8346A" w14:textId="77777777" w:rsidTr="007C206C">
        <w:tc>
          <w:tcPr>
            <w:tcW w:w="2122" w:type="dxa"/>
            <w:vMerge/>
          </w:tcPr>
          <w:p w14:paraId="4EB2F0C7" w14:textId="77777777" w:rsidR="002977E8" w:rsidRPr="00CA6A00" w:rsidRDefault="002977E8" w:rsidP="007C206C">
            <w:pPr>
              <w:rPr>
                <w:rFonts w:ascii="Times New Roman" w:hAnsi="Times New Roman" w:cs="Times New Roman"/>
                <w:color w:val="000000" w:themeColor="text1"/>
                <w:sz w:val="18"/>
                <w:szCs w:val="18"/>
              </w:rPr>
            </w:pPr>
          </w:p>
        </w:tc>
        <w:tc>
          <w:tcPr>
            <w:tcW w:w="2976" w:type="dxa"/>
          </w:tcPr>
          <w:p w14:paraId="41CBDBE8"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Institutionalisation (n=4)</w:t>
            </w:r>
          </w:p>
        </w:tc>
        <w:tc>
          <w:tcPr>
            <w:tcW w:w="1560" w:type="dxa"/>
          </w:tcPr>
          <w:p w14:paraId="44C03669"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t;12 months</w:t>
            </w:r>
          </w:p>
        </w:tc>
        <w:tc>
          <w:tcPr>
            <w:tcW w:w="1842" w:type="dxa"/>
          </w:tcPr>
          <w:p w14:paraId="1CF43FE6"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nadjusted</w:t>
            </w:r>
          </w:p>
        </w:tc>
        <w:tc>
          <w:tcPr>
            <w:tcW w:w="993" w:type="dxa"/>
          </w:tcPr>
          <w:p w14:paraId="614427A7"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559</w:t>
            </w:r>
          </w:p>
        </w:tc>
        <w:tc>
          <w:tcPr>
            <w:tcW w:w="1559" w:type="dxa"/>
          </w:tcPr>
          <w:p w14:paraId="0EB22E5A"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383–4.736</w:t>
            </w:r>
          </w:p>
        </w:tc>
        <w:tc>
          <w:tcPr>
            <w:tcW w:w="992" w:type="dxa"/>
          </w:tcPr>
          <w:p w14:paraId="64A8EFC3"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0.003</w:t>
            </w:r>
          </w:p>
        </w:tc>
        <w:tc>
          <w:tcPr>
            <w:tcW w:w="992" w:type="dxa"/>
          </w:tcPr>
          <w:p w14:paraId="4002E71A"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2.4</w:t>
            </w:r>
          </w:p>
        </w:tc>
        <w:tc>
          <w:tcPr>
            <w:tcW w:w="851" w:type="dxa"/>
          </w:tcPr>
          <w:p w14:paraId="4A68B36D"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226</w:t>
            </w:r>
          </w:p>
        </w:tc>
      </w:tr>
      <w:tr w:rsidR="00CA6A00" w:rsidRPr="00CA6A00" w14:paraId="38F38B9C" w14:textId="77777777" w:rsidTr="007C206C">
        <w:tc>
          <w:tcPr>
            <w:tcW w:w="2122" w:type="dxa"/>
            <w:vMerge w:val="restart"/>
          </w:tcPr>
          <w:p w14:paraId="0EBF9BDB"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Readmission/revisit</w:t>
            </w:r>
          </w:p>
        </w:tc>
        <w:tc>
          <w:tcPr>
            <w:tcW w:w="2976" w:type="dxa"/>
            <w:shd w:val="clear" w:color="auto" w:fill="auto"/>
          </w:tcPr>
          <w:p w14:paraId="67CACFC3"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Readmission/revisit (n=8)</w:t>
            </w:r>
          </w:p>
        </w:tc>
        <w:tc>
          <w:tcPr>
            <w:tcW w:w="1560" w:type="dxa"/>
            <w:shd w:val="clear" w:color="auto" w:fill="auto"/>
          </w:tcPr>
          <w:p w14:paraId="6A915650"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llapsed</w:t>
            </w:r>
          </w:p>
        </w:tc>
        <w:tc>
          <w:tcPr>
            <w:tcW w:w="1842" w:type="dxa"/>
            <w:shd w:val="clear" w:color="auto" w:fill="auto"/>
          </w:tcPr>
          <w:p w14:paraId="64A9192C"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Adjusted</w:t>
            </w:r>
          </w:p>
        </w:tc>
        <w:tc>
          <w:tcPr>
            <w:tcW w:w="993" w:type="dxa"/>
            <w:shd w:val="clear" w:color="auto" w:fill="auto"/>
          </w:tcPr>
          <w:p w14:paraId="46378C38"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881</w:t>
            </w:r>
          </w:p>
        </w:tc>
        <w:tc>
          <w:tcPr>
            <w:tcW w:w="1559" w:type="dxa"/>
            <w:shd w:val="clear" w:color="auto" w:fill="auto"/>
          </w:tcPr>
          <w:p w14:paraId="5C0B1503"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258–2.812</w:t>
            </w:r>
          </w:p>
        </w:tc>
        <w:tc>
          <w:tcPr>
            <w:tcW w:w="992" w:type="dxa"/>
            <w:shd w:val="clear" w:color="auto" w:fill="auto"/>
          </w:tcPr>
          <w:p w14:paraId="3031F7AC"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02</w:t>
            </w:r>
          </w:p>
        </w:tc>
        <w:tc>
          <w:tcPr>
            <w:tcW w:w="992" w:type="dxa"/>
            <w:shd w:val="clear" w:color="auto" w:fill="auto"/>
          </w:tcPr>
          <w:p w14:paraId="07F74453"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4.4</w:t>
            </w:r>
          </w:p>
        </w:tc>
        <w:tc>
          <w:tcPr>
            <w:tcW w:w="851" w:type="dxa"/>
            <w:shd w:val="clear" w:color="auto" w:fill="auto"/>
          </w:tcPr>
          <w:p w14:paraId="3404D887"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217</w:t>
            </w:r>
          </w:p>
        </w:tc>
      </w:tr>
      <w:tr w:rsidR="00CA6A00" w:rsidRPr="00CA6A00" w14:paraId="0109B082" w14:textId="77777777" w:rsidTr="007C206C">
        <w:tc>
          <w:tcPr>
            <w:tcW w:w="2122" w:type="dxa"/>
            <w:vMerge/>
          </w:tcPr>
          <w:p w14:paraId="723FADF8" w14:textId="77777777" w:rsidR="002977E8" w:rsidRPr="00CA6A00" w:rsidRDefault="002977E8" w:rsidP="007C206C">
            <w:pPr>
              <w:rPr>
                <w:rFonts w:ascii="Times New Roman" w:hAnsi="Times New Roman" w:cs="Times New Roman"/>
                <w:color w:val="000000" w:themeColor="text1"/>
                <w:sz w:val="18"/>
                <w:szCs w:val="18"/>
              </w:rPr>
            </w:pPr>
          </w:p>
        </w:tc>
        <w:tc>
          <w:tcPr>
            <w:tcW w:w="2976" w:type="dxa"/>
            <w:shd w:val="clear" w:color="auto" w:fill="auto"/>
          </w:tcPr>
          <w:p w14:paraId="1001FC2E"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Readmission/revisit (n=6)</w:t>
            </w:r>
          </w:p>
        </w:tc>
        <w:tc>
          <w:tcPr>
            <w:tcW w:w="1560" w:type="dxa"/>
            <w:shd w:val="clear" w:color="auto" w:fill="auto"/>
          </w:tcPr>
          <w:p w14:paraId="37343891"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 months</w:t>
            </w:r>
          </w:p>
        </w:tc>
        <w:tc>
          <w:tcPr>
            <w:tcW w:w="1842" w:type="dxa"/>
            <w:shd w:val="clear" w:color="auto" w:fill="auto"/>
          </w:tcPr>
          <w:p w14:paraId="696AF3EE"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Adjusted</w:t>
            </w:r>
          </w:p>
        </w:tc>
        <w:tc>
          <w:tcPr>
            <w:tcW w:w="993" w:type="dxa"/>
            <w:shd w:val="clear" w:color="auto" w:fill="auto"/>
          </w:tcPr>
          <w:p w14:paraId="471CE8D2"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992</w:t>
            </w:r>
          </w:p>
        </w:tc>
        <w:tc>
          <w:tcPr>
            <w:tcW w:w="1559" w:type="dxa"/>
            <w:shd w:val="clear" w:color="auto" w:fill="auto"/>
          </w:tcPr>
          <w:p w14:paraId="3B1CA7B1"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220–3.254</w:t>
            </w:r>
          </w:p>
        </w:tc>
        <w:tc>
          <w:tcPr>
            <w:tcW w:w="992" w:type="dxa"/>
            <w:shd w:val="clear" w:color="auto" w:fill="auto"/>
          </w:tcPr>
          <w:p w14:paraId="5559FE40"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06</w:t>
            </w:r>
          </w:p>
        </w:tc>
        <w:tc>
          <w:tcPr>
            <w:tcW w:w="992" w:type="dxa"/>
            <w:shd w:val="clear" w:color="auto" w:fill="auto"/>
          </w:tcPr>
          <w:p w14:paraId="787BCBFE"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4.6</w:t>
            </w:r>
          </w:p>
        </w:tc>
        <w:tc>
          <w:tcPr>
            <w:tcW w:w="851" w:type="dxa"/>
            <w:shd w:val="clear" w:color="auto" w:fill="auto"/>
          </w:tcPr>
          <w:p w14:paraId="404DBAF2"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278</w:t>
            </w:r>
          </w:p>
        </w:tc>
      </w:tr>
      <w:tr w:rsidR="00CA6A00" w:rsidRPr="00CA6A00" w14:paraId="6928E0CD" w14:textId="77777777" w:rsidTr="007C206C">
        <w:tc>
          <w:tcPr>
            <w:tcW w:w="2122" w:type="dxa"/>
            <w:vMerge/>
          </w:tcPr>
          <w:p w14:paraId="6BC50F7D" w14:textId="77777777" w:rsidR="002977E8" w:rsidRPr="00CA6A00" w:rsidRDefault="002977E8" w:rsidP="007C206C">
            <w:pPr>
              <w:rPr>
                <w:rFonts w:ascii="Times New Roman" w:hAnsi="Times New Roman" w:cs="Times New Roman"/>
                <w:color w:val="000000" w:themeColor="text1"/>
                <w:sz w:val="18"/>
                <w:szCs w:val="18"/>
              </w:rPr>
            </w:pPr>
          </w:p>
        </w:tc>
        <w:tc>
          <w:tcPr>
            <w:tcW w:w="2976" w:type="dxa"/>
            <w:shd w:val="clear" w:color="auto" w:fill="auto"/>
          </w:tcPr>
          <w:p w14:paraId="01F02B52"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Readmission/revisit (n=2)</w:t>
            </w:r>
          </w:p>
        </w:tc>
        <w:tc>
          <w:tcPr>
            <w:tcW w:w="1560" w:type="dxa"/>
            <w:shd w:val="clear" w:color="auto" w:fill="auto"/>
          </w:tcPr>
          <w:p w14:paraId="75BAA002"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gt;6–12 months </w:t>
            </w:r>
          </w:p>
        </w:tc>
        <w:tc>
          <w:tcPr>
            <w:tcW w:w="1842" w:type="dxa"/>
            <w:shd w:val="clear" w:color="auto" w:fill="auto"/>
          </w:tcPr>
          <w:p w14:paraId="139967EA"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Adjusted</w:t>
            </w:r>
          </w:p>
        </w:tc>
        <w:tc>
          <w:tcPr>
            <w:tcW w:w="993" w:type="dxa"/>
            <w:shd w:val="clear" w:color="auto" w:fill="auto"/>
          </w:tcPr>
          <w:p w14:paraId="7F3437DF"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593</w:t>
            </w:r>
          </w:p>
        </w:tc>
        <w:tc>
          <w:tcPr>
            <w:tcW w:w="1559" w:type="dxa"/>
            <w:shd w:val="clear" w:color="auto" w:fill="auto"/>
          </w:tcPr>
          <w:p w14:paraId="11506B3D"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107–2.293</w:t>
            </w:r>
          </w:p>
        </w:tc>
        <w:tc>
          <w:tcPr>
            <w:tcW w:w="992" w:type="dxa"/>
            <w:shd w:val="clear" w:color="auto" w:fill="auto"/>
          </w:tcPr>
          <w:p w14:paraId="552EB523"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12</w:t>
            </w:r>
          </w:p>
        </w:tc>
        <w:tc>
          <w:tcPr>
            <w:tcW w:w="992" w:type="dxa"/>
            <w:shd w:val="clear" w:color="auto" w:fill="auto"/>
          </w:tcPr>
          <w:p w14:paraId="7BE7DF78"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w:t>
            </w:r>
          </w:p>
        </w:tc>
        <w:tc>
          <w:tcPr>
            <w:tcW w:w="851" w:type="dxa"/>
            <w:shd w:val="clear" w:color="auto" w:fill="auto"/>
          </w:tcPr>
          <w:p w14:paraId="0975040B"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00</w:t>
            </w:r>
          </w:p>
        </w:tc>
      </w:tr>
      <w:tr w:rsidR="00CA6A00" w:rsidRPr="00CA6A00" w14:paraId="3A01200D" w14:textId="77777777" w:rsidTr="007C206C">
        <w:tc>
          <w:tcPr>
            <w:tcW w:w="2122" w:type="dxa"/>
            <w:vMerge/>
          </w:tcPr>
          <w:p w14:paraId="60450B43" w14:textId="77777777" w:rsidR="002977E8" w:rsidRPr="00CA6A00" w:rsidRDefault="002977E8" w:rsidP="007C206C">
            <w:pPr>
              <w:rPr>
                <w:rFonts w:ascii="Times New Roman" w:hAnsi="Times New Roman" w:cs="Times New Roman"/>
                <w:color w:val="000000" w:themeColor="text1"/>
                <w:sz w:val="18"/>
                <w:szCs w:val="18"/>
              </w:rPr>
            </w:pPr>
          </w:p>
        </w:tc>
        <w:tc>
          <w:tcPr>
            <w:tcW w:w="2976" w:type="dxa"/>
            <w:shd w:val="clear" w:color="auto" w:fill="auto"/>
          </w:tcPr>
          <w:p w14:paraId="53CDEDAB"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Readmission/revisit (n=23)</w:t>
            </w:r>
          </w:p>
        </w:tc>
        <w:tc>
          <w:tcPr>
            <w:tcW w:w="1560" w:type="dxa"/>
            <w:shd w:val="clear" w:color="auto" w:fill="auto"/>
          </w:tcPr>
          <w:p w14:paraId="1E239B48"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llapsed</w:t>
            </w:r>
          </w:p>
        </w:tc>
        <w:tc>
          <w:tcPr>
            <w:tcW w:w="1842" w:type="dxa"/>
            <w:shd w:val="clear" w:color="auto" w:fill="auto"/>
          </w:tcPr>
          <w:p w14:paraId="5708CAAF"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nadjusted</w:t>
            </w:r>
          </w:p>
        </w:tc>
        <w:tc>
          <w:tcPr>
            <w:tcW w:w="993" w:type="dxa"/>
            <w:shd w:val="clear" w:color="auto" w:fill="auto"/>
          </w:tcPr>
          <w:p w14:paraId="075477E4"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626</w:t>
            </w:r>
          </w:p>
        </w:tc>
        <w:tc>
          <w:tcPr>
            <w:tcW w:w="1559" w:type="dxa"/>
            <w:shd w:val="clear" w:color="auto" w:fill="auto"/>
          </w:tcPr>
          <w:p w14:paraId="4E8810E9"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309–2.020</w:t>
            </w:r>
          </w:p>
        </w:tc>
        <w:tc>
          <w:tcPr>
            <w:tcW w:w="992" w:type="dxa"/>
            <w:shd w:val="clear" w:color="auto" w:fill="auto"/>
          </w:tcPr>
          <w:p w14:paraId="54FDA57E"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0.001</w:t>
            </w:r>
          </w:p>
        </w:tc>
        <w:tc>
          <w:tcPr>
            <w:tcW w:w="992" w:type="dxa"/>
            <w:shd w:val="clear" w:color="auto" w:fill="auto"/>
          </w:tcPr>
          <w:p w14:paraId="21C2AD5D"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57.7</w:t>
            </w:r>
          </w:p>
        </w:tc>
        <w:tc>
          <w:tcPr>
            <w:tcW w:w="851" w:type="dxa"/>
            <w:shd w:val="clear" w:color="auto" w:fill="auto"/>
          </w:tcPr>
          <w:p w14:paraId="4481936A"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125</w:t>
            </w:r>
          </w:p>
        </w:tc>
      </w:tr>
      <w:tr w:rsidR="00CA6A00" w:rsidRPr="00CA6A00" w14:paraId="1AAFD8F2" w14:textId="77777777" w:rsidTr="007C206C">
        <w:tc>
          <w:tcPr>
            <w:tcW w:w="2122" w:type="dxa"/>
            <w:vMerge/>
          </w:tcPr>
          <w:p w14:paraId="583764B1" w14:textId="77777777" w:rsidR="002977E8" w:rsidRPr="00CA6A00" w:rsidRDefault="002977E8" w:rsidP="007C206C">
            <w:pPr>
              <w:rPr>
                <w:rFonts w:ascii="Times New Roman" w:hAnsi="Times New Roman" w:cs="Times New Roman"/>
                <w:color w:val="000000" w:themeColor="text1"/>
                <w:sz w:val="18"/>
                <w:szCs w:val="18"/>
              </w:rPr>
            </w:pPr>
          </w:p>
        </w:tc>
        <w:tc>
          <w:tcPr>
            <w:tcW w:w="2976" w:type="dxa"/>
            <w:shd w:val="clear" w:color="auto" w:fill="auto"/>
          </w:tcPr>
          <w:p w14:paraId="601ECF90"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Readmission/revisit (n=22)</w:t>
            </w:r>
          </w:p>
        </w:tc>
        <w:tc>
          <w:tcPr>
            <w:tcW w:w="1560" w:type="dxa"/>
            <w:shd w:val="clear" w:color="auto" w:fill="auto"/>
          </w:tcPr>
          <w:p w14:paraId="190DAB6B"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 months</w:t>
            </w:r>
          </w:p>
        </w:tc>
        <w:tc>
          <w:tcPr>
            <w:tcW w:w="1842" w:type="dxa"/>
            <w:shd w:val="clear" w:color="auto" w:fill="auto"/>
          </w:tcPr>
          <w:p w14:paraId="3C75F51F"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nadjusted</w:t>
            </w:r>
          </w:p>
        </w:tc>
        <w:tc>
          <w:tcPr>
            <w:tcW w:w="993" w:type="dxa"/>
            <w:shd w:val="clear" w:color="auto" w:fill="auto"/>
          </w:tcPr>
          <w:p w14:paraId="14498A85"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649</w:t>
            </w:r>
          </w:p>
        </w:tc>
        <w:tc>
          <w:tcPr>
            <w:tcW w:w="1559" w:type="dxa"/>
            <w:shd w:val="clear" w:color="auto" w:fill="auto"/>
          </w:tcPr>
          <w:p w14:paraId="6453C524"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303–2.087</w:t>
            </w:r>
          </w:p>
        </w:tc>
        <w:tc>
          <w:tcPr>
            <w:tcW w:w="992" w:type="dxa"/>
            <w:shd w:val="clear" w:color="auto" w:fill="auto"/>
          </w:tcPr>
          <w:p w14:paraId="7CBED216"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0.001</w:t>
            </w:r>
          </w:p>
        </w:tc>
        <w:tc>
          <w:tcPr>
            <w:tcW w:w="992" w:type="dxa"/>
            <w:shd w:val="clear" w:color="auto" w:fill="auto"/>
          </w:tcPr>
          <w:p w14:paraId="3F8E984B"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57.9</w:t>
            </w:r>
          </w:p>
        </w:tc>
        <w:tc>
          <w:tcPr>
            <w:tcW w:w="851" w:type="dxa"/>
            <w:shd w:val="clear" w:color="auto" w:fill="auto"/>
          </w:tcPr>
          <w:p w14:paraId="5C754A4A"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148</w:t>
            </w:r>
          </w:p>
        </w:tc>
      </w:tr>
      <w:tr w:rsidR="00CA6A00" w:rsidRPr="00CA6A00" w14:paraId="348A991E" w14:textId="77777777" w:rsidTr="007C206C">
        <w:tc>
          <w:tcPr>
            <w:tcW w:w="2122" w:type="dxa"/>
            <w:vMerge/>
          </w:tcPr>
          <w:p w14:paraId="67226A25" w14:textId="77777777" w:rsidR="002977E8" w:rsidRPr="00CA6A00" w:rsidRDefault="002977E8" w:rsidP="007C206C">
            <w:pPr>
              <w:rPr>
                <w:rFonts w:ascii="Times New Roman" w:hAnsi="Times New Roman" w:cs="Times New Roman"/>
                <w:color w:val="000000" w:themeColor="text1"/>
                <w:sz w:val="18"/>
                <w:szCs w:val="18"/>
              </w:rPr>
            </w:pPr>
          </w:p>
        </w:tc>
        <w:tc>
          <w:tcPr>
            <w:tcW w:w="2976" w:type="dxa"/>
            <w:shd w:val="clear" w:color="auto" w:fill="auto"/>
          </w:tcPr>
          <w:p w14:paraId="2E4EEA0E"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Readmission/revisit (n=2)</w:t>
            </w:r>
          </w:p>
        </w:tc>
        <w:tc>
          <w:tcPr>
            <w:tcW w:w="1560" w:type="dxa"/>
            <w:shd w:val="clear" w:color="auto" w:fill="auto"/>
          </w:tcPr>
          <w:p w14:paraId="2475E20C"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t;6–12 months</w:t>
            </w:r>
          </w:p>
        </w:tc>
        <w:tc>
          <w:tcPr>
            <w:tcW w:w="1842" w:type="dxa"/>
            <w:shd w:val="clear" w:color="auto" w:fill="auto"/>
          </w:tcPr>
          <w:p w14:paraId="596D9A5C"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nadjusted</w:t>
            </w:r>
          </w:p>
        </w:tc>
        <w:tc>
          <w:tcPr>
            <w:tcW w:w="993" w:type="dxa"/>
            <w:shd w:val="clear" w:color="auto" w:fill="auto"/>
          </w:tcPr>
          <w:p w14:paraId="5CC79782"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623</w:t>
            </w:r>
          </w:p>
        </w:tc>
        <w:tc>
          <w:tcPr>
            <w:tcW w:w="1559" w:type="dxa"/>
            <w:shd w:val="clear" w:color="auto" w:fill="auto"/>
          </w:tcPr>
          <w:p w14:paraId="700C3921"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226–2.150</w:t>
            </w:r>
          </w:p>
        </w:tc>
        <w:tc>
          <w:tcPr>
            <w:tcW w:w="992" w:type="dxa"/>
            <w:shd w:val="clear" w:color="auto" w:fill="auto"/>
          </w:tcPr>
          <w:p w14:paraId="1FF89E34"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01</w:t>
            </w:r>
          </w:p>
        </w:tc>
        <w:tc>
          <w:tcPr>
            <w:tcW w:w="992" w:type="dxa"/>
            <w:shd w:val="clear" w:color="auto" w:fill="auto"/>
          </w:tcPr>
          <w:p w14:paraId="1FD9E412"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w:t>
            </w:r>
          </w:p>
        </w:tc>
        <w:tc>
          <w:tcPr>
            <w:tcW w:w="851" w:type="dxa"/>
            <w:shd w:val="clear" w:color="auto" w:fill="auto"/>
          </w:tcPr>
          <w:p w14:paraId="050F3C57"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00</w:t>
            </w:r>
          </w:p>
        </w:tc>
      </w:tr>
      <w:tr w:rsidR="00CA6A00" w:rsidRPr="00CA6A00" w14:paraId="15F8DAC4" w14:textId="77777777" w:rsidTr="007C206C">
        <w:tc>
          <w:tcPr>
            <w:tcW w:w="2122" w:type="dxa"/>
            <w:vMerge w:val="restart"/>
          </w:tcPr>
          <w:p w14:paraId="4420E0A0"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ortality</w:t>
            </w:r>
          </w:p>
        </w:tc>
        <w:tc>
          <w:tcPr>
            <w:tcW w:w="2976" w:type="dxa"/>
          </w:tcPr>
          <w:p w14:paraId="3C5633F7"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ortality (n=32)</w:t>
            </w:r>
          </w:p>
        </w:tc>
        <w:tc>
          <w:tcPr>
            <w:tcW w:w="1560" w:type="dxa"/>
          </w:tcPr>
          <w:p w14:paraId="52145C67"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llapsed</w:t>
            </w:r>
          </w:p>
        </w:tc>
        <w:tc>
          <w:tcPr>
            <w:tcW w:w="1842" w:type="dxa"/>
          </w:tcPr>
          <w:p w14:paraId="7229B4CE"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Adjusted</w:t>
            </w:r>
          </w:p>
        </w:tc>
        <w:tc>
          <w:tcPr>
            <w:tcW w:w="993" w:type="dxa"/>
          </w:tcPr>
          <w:p w14:paraId="450A376D"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230</w:t>
            </w:r>
          </w:p>
        </w:tc>
        <w:tc>
          <w:tcPr>
            <w:tcW w:w="1559" w:type="dxa"/>
          </w:tcPr>
          <w:p w14:paraId="33FD1C5A"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826–2.725</w:t>
            </w:r>
          </w:p>
        </w:tc>
        <w:tc>
          <w:tcPr>
            <w:tcW w:w="992" w:type="dxa"/>
          </w:tcPr>
          <w:p w14:paraId="103574AD"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0.001</w:t>
            </w:r>
          </w:p>
        </w:tc>
        <w:tc>
          <w:tcPr>
            <w:tcW w:w="992" w:type="dxa"/>
          </w:tcPr>
          <w:p w14:paraId="6DC9CB5D"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0.9</w:t>
            </w:r>
          </w:p>
        </w:tc>
        <w:tc>
          <w:tcPr>
            <w:tcW w:w="851" w:type="dxa"/>
          </w:tcPr>
          <w:p w14:paraId="718BA9AA"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174</w:t>
            </w:r>
          </w:p>
        </w:tc>
      </w:tr>
      <w:tr w:rsidR="00CA6A00" w:rsidRPr="00CA6A00" w14:paraId="680A93F0" w14:textId="77777777" w:rsidTr="007C206C">
        <w:tc>
          <w:tcPr>
            <w:tcW w:w="2122" w:type="dxa"/>
            <w:vMerge/>
          </w:tcPr>
          <w:p w14:paraId="06ED5C5C" w14:textId="77777777" w:rsidR="002977E8" w:rsidRPr="00CA6A00" w:rsidRDefault="002977E8" w:rsidP="007C206C">
            <w:pPr>
              <w:rPr>
                <w:rFonts w:ascii="Times New Roman" w:hAnsi="Times New Roman" w:cs="Times New Roman"/>
                <w:color w:val="000000" w:themeColor="text1"/>
                <w:sz w:val="18"/>
                <w:szCs w:val="18"/>
              </w:rPr>
            </w:pPr>
          </w:p>
        </w:tc>
        <w:tc>
          <w:tcPr>
            <w:tcW w:w="2976" w:type="dxa"/>
          </w:tcPr>
          <w:p w14:paraId="5AFCF004"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ortality (n=21)</w:t>
            </w:r>
          </w:p>
        </w:tc>
        <w:tc>
          <w:tcPr>
            <w:tcW w:w="1560" w:type="dxa"/>
          </w:tcPr>
          <w:p w14:paraId="3490A4F1"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 months</w:t>
            </w:r>
          </w:p>
        </w:tc>
        <w:tc>
          <w:tcPr>
            <w:tcW w:w="1842" w:type="dxa"/>
          </w:tcPr>
          <w:p w14:paraId="2C148313"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Adjusted</w:t>
            </w:r>
          </w:p>
        </w:tc>
        <w:tc>
          <w:tcPr>
            <w:tcW w:w="993" w:type="dxa"/>
          </w:tcPr>
          <w:p w14:paraId="29F53B5B"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670</w:t>
            </w:r>
          </w:p>
        </w:tc>
        <w:tc>
          <w:tcPr>
            <w:tcW w:w="1559" w:type="dxa"/>
          </w:tcPr>
          <w:p w14:paraId="3FF2E887"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230–3.196</w:t>
            </w:r>
          </w:p>
        </w:tc>
        <w:tc>
          <w:tcPr>
            <w:tcW w:w="992" w:type="dxa"/>
          </w:tcPr>
          <w:p w14:paraId="64CF4E0B"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0.001</w:t>
            </w:r>
          </w:p>
        </w:tc>
        <w:tc>
          <w:tcPr>
            <w:tcW w:w="992" w:type="dxa"/>
          </w:tcPr>
          <w:p w14:paraId="7FF1F560"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8.1</w:t>
            </w:r>
          </w:p>
        </w:tc>
        <w:tc>
          <w:tcPr>
            <w:tcW w:w="851" w:type="dxa"/>
          </w:tcPr>
          <w:p w14:paraId="005F6DF9"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31</w:t>
            </w:r>
          </w:p>
        </w:tc>
      </w:tr>
      <w:tr w:rsidR="00CA6A00" w:rsidRPr="00CA6A00" w14:paraId="4E9B9363" w14:textId="77777777" w:rsidTr="007C206C">
        <w:tc>
          <w:tcPr>
            <w:tcW w:w="2122" w:type="dxa"/>
            <w:vMerge/>
          </w:tcPr>
          <w:p w14:paraId="78DA5E03" w14:textId="77777777" w:rsidR="002977E8" w:rsidRPr="00CA6A00" w:rsidRDefault="002977E8" w:rsidP="007C206C">
            <w:pPr>
              <w:rPr>
                <w:rFonts w:ascii="Times New Roman" w:hAnsi="Times New Roman" w:cs="Times New Roman"/>
                <w:color w:val="000000" w:themeColor="text1"/>
                <w:sz w:val="18"/>
                <w:szCs w:val="18"/>
              </w:rPr>
            </w:pPr>
          </w:p>
        </w:tc>
        <w:tc>
          <w:tcPr>
            <w:tcW w:w="2976" w:type="dxa"/>
          </w:tcPr>
          <w:p w14:paraId="6C55A308"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ortality (n=9)</w:t>
            </w:r>
          </w:p>
        </w:tc>
        <w:tc>
          <w:tcPr>
            <w:tcW w:w="1560" w:type="dxa"/>
          </w:tcPr>
          <w:p w14:paraId="2C5C532F"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gt;6–12 months </w:t>
            </w:r>
          </w:p>
        </w:tc>
        <w:tc>
          <w:tcPr>
            <w:tcW w:w="1842" w:type="dxa"/>
          </w:tcPr>
          <w:p w14:paraId="6CEFED7D"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Adjusted</w:t>
            </w:r>
          </w:p>
        </w:tc>
        <w:tc>
          <w:tcPr>
            <w:tcW w:w="993" w:type="dxa"/>
          </w:tcPr>
          <w:p w14:paraId="4B76D630"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964</w:t>
            </w:r>
          </w:p>
        </w:tc>
        <w:tc>
          <w:tcPr>
            <w:tcW w:w="1559" w:type="dxa"/>
          </w:tcPr>
          <w:p w14:paraId="2903B9FE"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549–2.491</w:t>
            </w:r>
          </w:p>
        </w:tc>
        <w:tc>
          <w:tcPr>
            <w:tcW w:w="992" w:type="dxa"/>
          </w:tcPr>
          <w:p w14:paraId="0F0314DA"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0.001</w:t>
            </w:r>
          </w:p>
        </w:tc>
        <w:tc>
          <w:tcPr>
            <w:tcW w:w="992" w:type="dxa"/>
          </w:tcPr>
          <w:p w14:paraId="04439EEE"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w:t>
            </w:r>
          </w:p>
        </w:tc>
        <w:tc>
          <w:tcPr>
            <w:tcW w:w="851" w:type="dxa"/>
          </w:tcPr>
          <w:p w14:paraId="3134B8A0"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00</w:t>
            </w:r>
          </w:p>
        </w:tc>
      </w:tr>
      <w:tr w:rsidR="00CA6A00" w:rsidRPr="00CA6A00" w14:paraId="50963E21" w14:textId="77777777" w:rsidTr="007C206C">
        <w:tc>
          <w:tcPr>
            <w:tcW w:w="2122" w:type="dxa"/>
            <w:vMerge/>
          </w:tcPr>
          <w:p w14:paraId="41721ED2" w14:textId="77777777" w:rsidR="002977E8" w:rsidRPr="00CA6A00" w:rsidRDefault="002977E8" w:rsidP="007C206C">
            <w:pPr>
              <w:rPr>
                <w:rFonts w:ascii="Times New Roman" w:hAnsi="Times New Roman" w:cs="Times New Roman"/>
                <w:color w:val="000000" w:themeColor="text1"/>
                <w:sz w:val="18"/>
                <w:szCs w:val="18"/>
              </w:rPr>
            </w:pPr>
          </w:p>
        </w:tc>
        <w:tc>
          <w:tcPr>
            <w:tcW w:w="2976" w:type="dxa"/>
          </w:tcPr>
          <w:p w14:paraId="521540AB"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ortality (n=6)</w:t>
            </w:r>
          </w:p>
        </w:tc>
        <w:tc>
          <w:tcPr>
            <w:tcW w:w="1560" w:type="dxa"/>
          </w:tcPr>
          <w:p w14:paraId="145ECCEC"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t;12 months</w:t>
            </w:r>
          </w:p>
        </w:tc>
        <w:tc>
          <w:tcPr>
            <w:tcW w:w="1842" w:type="dxa"/>
          </w:tcPr>
          <w:p w14:paraId="13E82353"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Adjusted</w:t>
            </w:r>
          </w:p>
        </w:tc>
        <w:tc>
          <w:tcPr>
            <w:tcW w:w="993" w:type="dxa"/>
          </w:tcPr>
          <w:p w14:paraId="4B9FD35C"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270</w:t>
            </w:r>
          </w:p>
        </w:tc>
        <w:tc>
          <w:tcPr>
            <w:tcW w:w="1559" w:type="dxa"/>
          </w:tcPr>
          <w:p w14:paraId="4D7C50B4"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733–1.203</w:t>
            </w:r>
          </w:p>
        </w:tc>
        <w:tc>
          <w:tcPr>
            <w:tcW w:w="992" w:type="dxa"/>
          </w:tcPr>
          <w:p w14:paraId="3530F2E4"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394</w:t>
            </w:r>
          </w:p>
        </w:tc>
        <w:tc>
          <w:tcPr>
            <w:tcW w:w="992" w:type="dxa"/>
          </w:tcPr>
          <w:p w14:paraId="31E2E514"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3.3</w:t>
            </w:r>
          </w:p>
        </w:tc>
        <w:tc>
          <w:tcPr>
            <w:tcW w:w="851" w:type="dxa"/>
          </w:tcPr>
          <w:p w14:paraId="687AF858"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289</w:t>
            </w:r>
          </w:p>
        </w:tc>
      </w:tr>
      <w:tr w:rsidR="00CA6A00" w:rsidRPr="00CA6A00" w14:paraId="5A08120F" w14:textId="77777777" w:rsidTr="007C206C">
        <w:tc>
          <w:tcPr>
            <w:tcW w:w="2122" w:type="dxa"/>
            <w:vMerge/>
          </w:tcPr>
          <w:p w14:paraId="2EDA62FD" w14:textId="77777777" w:rsidR="002977E8" w:rsidRPr="00CA6A00" w:rsidRDefault="002977E8" w:rsidP="007C206C">
            <w:pPr>
              <w:rPr>
                <w:rFonts w:ascii="Times New Roman" w:hAnsi="Times New Roman" w:cs="Times New Roman"/>
                <w:color w:val="000000" w:themeColor="text1"/>
                <w:sz w:val="18"/>
                <w:szCs w:val="18"/>
              </w:rPr>
            </w:pPr>
          </w:p>
        </w:tc>
        <w:tc>
          <w:tcPr>
            <w:tcW w:w="2976" w:type="dxa"/>
          </w:tcPr>
          <w:p w14:paraId="0B144613"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ortality (n=138)</w:t>
            </w:r>
          </w:p>
        </w:tc>
        <w:tc>
          <w:tcPr>
            <w:tcW w:w="1560" w:type="dxa"/>
          </w:tcPr>
          <w:p w14:paraId="23D1094A"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llapsed</w:t>
            </w:r>
          </w:p>
        </w:tc>
        <w:tc>
          <w:tcPr>
            <w:tcW w:w="1842" w:type="dxa"/>
          </w:tcPr>
          <w:p w14:paraId="255E332D"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nadjusted</w:t>
            </w:r>
          </w:p>
        </w:tc>
        <w:tc>
          <w:tcPr>
            <w:tcW w:w="993" w:type="dxa"/>
          </w:tcPr>
          <w:p w14:paraId="29DE1047"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626</w:t>
            </w:r>
          </w:p>
        </w:tc>
        <w:tc>
          <w:tcPr>
            <w:tcW w:w="1559" w:type="dxa"/>
          </w:tcPr>
          <w:p w14:paraId="47233FD8"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392–2.883</w:t>
            </w:r>
          </w:p>
        </w:tc>
        <w:tc>
          <w:tcPr>
            <w:tcW w:w="992" w:type="dxa"/>
          </w:tcPr>
          <w:p w14:paraId="2E552952"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0.001</w:t>
            </w:r>
          </w:p>
        </w:tc>
        <w:tc>
          <w:tcPr>
            <w:tcW w:w="992" w:type="dxa"/>
          </w:tcPr>
          <w:p w14:paraId="141EFF31"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4.0</w:t>
            </w:r>
          </w:p>
        </w:tc>
        <w:tc>
          <w:tcPr>
            <w:tcW w:w="851" w:type="dxa"/>
          </w:tcPr>
          <w:p w14:paraId="0430AA76"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193</w:t>
            </w:r>
          </w:p>
        </w:tc>
      </w:tr>
      <w:tr w:rsidR="00CA6A00" w:rsidRPr="00CA6A00" w14:paraId="3DB114AB" w14:textId="77777777" w:rsidTr="007C206C">
        <w:tc>
          <w:tcPr>
            <w:tcW w:w="2122" w:type="dxa"/>
            <w:vMerge/>
          </w:tcPr>
          <w:p w14:paraId="02A9B533" w14:textId="77777777" w:rsidR="002977E8" w:rsidRPr="00CA6A00" w:rsidRDefault="002977E8" w:rsidP="007C206C">
            <w:pPr>
              <w:rPr>
                <w:rFonts w:ascii="Times New Roman" w:hAnsi="Times New Roman" w:cs="Times New Roman"/>
                <w:color w:val="000000" w:themeColor="text1"/>
                <w:sz w:val="18"/>
                <w:szCs w:val="18"/>
              </w:rPr>
            </w:pPr>
          </w:p>
        </w:tc>
        <w:tc>
          <w:tcPr>
            <w:tcW w:w="2976" w:type="dxa"/>
          </w:tcPr>
          <w:p w14:paraId="439920A5"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ortality (n=83)</w:t>
            </w:r>
          </w:p>
        </w:tc>
        <w:tc>
          <w:tcPr>
            <w:tcW w:w="1560" w:type="dxa"/>
          </w:tcPr>
          <w:p w14:paraId="64863FD8"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 months</w:t>
            </w:r>
          </w:p>
        </w:tc>
        <w:tc>
          <w:tcPr>
            <w:tcW w:w="1842" w:type="dxa"/>
          </w:tcPr>
          <w:p w14:paraId="0D4C3383"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nadjusted</w:t>
            </w:r>
          </w:p>
        </w:tc>
        <w:tc>
          <w:tcPr>
            <w:tcW w:w="993" w:type="dxa"/>
          </w:tcPr>
          <w:p w14:paraId="3F60ED99"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999</w:t>
            </w:r>
          </w:p>
        </w:tc>
        <w:tc>
          <w:tcPr>
            <w:tcW w:w="1559" w:type="dxa"/>
          </w:tcPr>
          <w:p w14:paraId="0487EB97"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620–3.434</w:t>
            </w:r>
          </w:p>
        </w:tc>
        <w:tc>
          <w:tcPr>
            <w:tcW w:w="992" w:type="dxa"/>
          </w:tcPr>
          <w:p w14:paraId="6D65ADA2"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0.001</w:t>
            </w:r>
          </w:p>
        </w:tc>
        <w:tc>
          <w:tcPr>
            <w:tcW w:w="992" w:type="dxa"/>
          </w:tcPr>
          <w:p w14:paraId="70C31F60"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7.2</w:t>
            </w:r>
          </w:p>
        </w:tc>
        <w:tc>
          <w:tcPr>
            <w:tcW w:w="851" w:type="dxa"/>
          </w:tcPr>
          <w:p w14:paraId="0897AC13"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206</w:t>
            </w:r>
          </w:p>
        </w:tc>
      </w:tr>
      <w:tr w:rsidR="00CA6A00" w:rsidRPr="00CA6A00" w14:paraId="22B0D2A2" w14:textId="77777777" w:rsidTr="007C206C">
        <w:tc>
          <w:tcPr>
            <w:tcW w:w="2122" w:type="dxa"/>
            <w:vMerge/>
          </w:tcPr>
          <w:p w14:paraId="4D72ADB3" w14:textId="77777777" w:rsidR="002977E8" w:rsidRPr="00CA6A00" w:rsidRDefault="002977E8" w:rsidP="007C206C">
            <w:pPr>
              <w:rPr>
                <w:rFonts w:ascii="Times New Roman" w:hAnsi="Times New Roman" w:cs="Times New Roman"/>
                <w:color w:val="000000" w:themeColor="text1"/>
                <w:sz w:val="18"/>
                <w:szCs w:val="18"/>
              </w:rPr>
            </w:pPr>
          </w:p>
        </w:tc>
        <w:tc>
          <w:tcPr>
            <w:tcW w:w="2976" w:type="dxa"/>
          </w:tcPr>
          <w:p w14:paraId="437E941A"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ortality (n=66)</w:t>
            </w:r>
          </w:p>
        </w:tc>
        <w:tc>
          <w:tcPr>
            <w:tcW w:w="1560" w:type="dxa"/>
          </w:tcPr>
          <w:p w14:paraId="6A048EBF"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gt;6–12 months </w:t>
            </w:r>
          </w:p>
        </w:tc>
        <w:tc>
          <w:tcPr>
            <w:tcW w:w="1842" w:type="dxa"/>
          </w:tcPr>
          <w:p w14:paraId="4BE52567"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nadjusted</w:t>
            </w:r>
          </w:p>
        </w:tc>
        <w:tc>
          <w:tcPr>
            <w:tcW w:w="993" w:type="dxa"/>
          </w:tcPr>
          <w:p w14:paraId="30D8CF77"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431</w:t>
            </w:r>
          </w:p>
        </w:tc>
        <w:tc>
          <w:tcPr>
            <w:tcW w:w="1559" w:type="dxa"/>
          </w:tcPr>
          <w:p w14:paraId="089BC30E"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139–2.762</w:t>
            </w:r>
          </w:p>
        </w:tc>
        <w:tc>
          <w:tcPr>
            <w:tcW w:w="992" w:type="dxa"/>
          </w:tcPr>
          <w:p w14:paraId="5A9693C0"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0.001</w:t>
            </w:r>
          </w:p>
        </w:tc>
        <w:tc>
          <w:tcPr>
            <w:tcW w:w="992" w:type="dxa"/>
          </w:tcPr>
          <w:p w14:paraId="5DAF1845"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6.5</w:t>
            </w:r>
          </w:p>
        </w:tc>
        <w:tc>
          <w:tcPr>
            <w:tcW w:w="851" w:type="dxa"/>
          </w:tcPr>
          <w:p w14:paraId="21430202"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172</w:t>
            </w:r>
          </w:p>
        </w:tc>
      </w:tr>
      <w:tr w:rsidR="00CA6A00" w:rsidRPr="00CA6A00" w14:paraId="49320B17" w14:textId="77777777" w:rsidTr="007C206C">
        <w:tc>
          <w:tcPr>
            <w:tcW w:w="2122" w:type="dxa"/>
          </w:tcPr>
          <w:p w14:paraId="748D4466" w14:textId="77777777" w:rsidR="002977E8" w:rsidRPr="00CA6A00" w:rsidRDefault="002977E8" w:rsidP="007C206C">
            <w:pPr>
              <w:rPr>
                <w:rFonts w:ascii="Times New Roman" w:hAnsi="Times New Roman" w:cs="Times New Roman"/>
                <w:color w:val="000000" w:themeColor="text1"/>
                <w:sz w:val="18"/>
                <w:szCs w:val="18"/>
              </w:rPr>
            </w:pPr>
          </w:p>
        </w:tc>
        <w:tc>
          <w:tcPr>
            <w:tcW w:w="2976" w:type="dxa"/>
          </w:tcPr>
          <w:p w14:paraId="6A85FC0E"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ortality (n=37)</w:t>
            </w:r>
          </w:p>
        </w:tc>
        <w:tc>
          <w:tcPr>
            <w:tcW w:w="1560" w:type="dxa"/>
          </w:tcPr>
          <w:p w14:paraId="3123A0CB"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t;12 months</w:t>
            </w:r>
          </w:p>
        </w:tc>
        <w:tc>
          <w:tcPr>
            <w:tcW w:w="1842" w:type="dxa"/>
          </w:tcPr>
          <w:p w14:paraId="3EDC6151"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nadjusted</w:t>
            </w:r>
          </w:p>
        </w:tc>
        <w:tc>
          <w:tcPr>
            <w:tcW w:w="993" w:type="dxa"/>
          </w:tcPr>
          <w:p w14:paraId="278E248A"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167</w:t>
            </w:r>
          </w:p>
        </w:tc>
        <w:tc>
          <w:tcPr>
            <w:tcW w:w="1559" w:type="dxa"/>
          </w:tcPr>
          <w:p w14:paraId="131C79E2"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780–2.636</w:t>
            </w:r>
          </w:p>
        </w:tc>
        <w:tc>
          <w:tcPr>
            <w:tcW w:w="992" w:type="dxa"/>
          </w:tcPr>
          <w:p w14:paraId="467C8BF9"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0.001</w:t>
            </w:r>
          </w:p>
        </w:tc>
        <w:tc>
          <w:tcPr>
            <w:tcW w:w="992" w:type="dxa"/>
          </w:tcPr>
          <w:p w14:paraId="3312A421"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5.1</w:t>
            </w:r>
          </w:p>
        </w:tc>
        <w:tc>
          <w:tcPr>
            <w:tcW w:w="851" w:type="dxa"/>
          </w:tcPr>
          <w:p w14:paraId="6D2F4334" w14:textId="77777777" w:rsidR="002977E8" w:rsidRPr="00CA6A00" w:rsidRDefault="002977E8"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251</w:t>
            </w:r>
          </w:p>
        </w:tc>
      </w:tr>
    </w:tbl>
    <w:p w14:paraId="52D814BD" w14:textId="77777777" w:rsidR="00E64A64" w:rsidRPr="00CA6A00" w:rsidRDefault="00E64A64" w:rsidP="00E64A64">
      <w:pPr>
        <w:rPr>
          <w:rFonts w:ascii="Times New Roman" w:hAnsi="Times New Roman" w:cs="Times New Roman"/>
          <w:color w:val="000000" w:themeColor="text1"/>
          <w:sz w:val="18"/>
          <w:szCs w:val="18"/>
        </w:rPr>
      </w:pPr>
    </w:p>
    <w:p w14:paraId="527BEA62" w14:textId="79FB6873" w:rsidR="00466136" w:rsidRPr="00CA6A00" w:rsidRDefault="00466136" w:rsidP="00466136">
      <w:pPr>
        <w:rPr>
          <w:rFonts w:ascii="Times New Roman" w:hAnsi="Times New Roman" w:cs="Times New Roman"/>
          <w:color w:val="000000" w:themeColor="text1"/>
          <w:sz w:val="18"/>
          <w:szCs w:val="18"/>
        </w:rPr>
      </w:pPr>
      <w:r w:rsidRPr="00CA6A00">
        <w:rPr>
          <w:rFonts w:ascii="Times New Roman" w:hAnsi="Times New Roman" w:cs="Times New Roman"/>
          <w:b/>
          <w:bCs/>
          <w:color w:val="000000" w:themeColor="text1"/>
          <w:sz w:val="18"/>
          <w:szCs w:val="18"/>
        </w:rPr>
        <w:t>Footnote</w:t>
      </w:r>
      <w:r w:rsidRPr="00CA6A00">
        <w:rPr>
          <w:rFonts w:ascii="Times New Roman" w:hAnsi="Times New Roman" w:cs="Times New Roman"/>
          <w:b/>
          <w:bCs/>
          <w:color w:val="000000" w:themeColor="text1"/>
          <w:sz w:val="18"/>
          <w:szCs w:val="18"/>
        </w:rPr>
        <w:t xml:space="preserve">. </w:t>
      </w:r>
      <w:r w:rsidR="00AD67F4" w:rsidRPr="00CA6A00">
        <w:rPr>
          <w:rFonts w:ascii="Times New Roman" w:hAnsi="Times New Roman" w:cs="Times New Roman"/>
          <w:color w:val="000000" w:themeColor="text1"/>
          <w:sz w:val="18"/>
          <w:szCs w:val="18"/>
        </w:rPr>
        <w:t>Data not presented when less than 2 studies available</w:t>
      </w:r>
      <w:r w:rsidR="00AD67F4" w:rsidRPr="00CA6A00">
        <w:rPr>
          <w:rFonts w:ascii="Times New Roman" w:hAnsi="Times New Roman" w:cs="Times New Roman"/>
          <w:color w:val="000000" w:themeColor="text1"/>
          <w:sz w:val="18"/>
          <w:szCs w:val="18"/>
        </w:rPr>
        <w:t>.</w:t>
      </w:r>
      <w:r w:rsidR="00AD67F4" w:rsidRPr="00CA6A00">
        <w:rPr>
          <w:rFonts w:ascii="Times New Roman" w:hAnsi="Times New Roman" w:cs="Times New Roman"/>
          <w:color w:val="000000" w:themeColor="text1"/>
          <w:sz w:val="18"/>
          <w:szCs w:val="18"/>
        </w:rPr>
        <w:t xml:space="preserve"> </w:t>
      </w:r>
      <w:r w:rsidR="00212453" w:rsidRPr="00CA6A00">
        <w:rPr>
          <w:rFonts w:ascii="Times New Roman" w:hAnsi="Times New Roman" w:cs="Times New Roman"/>
          <w:color w:val="000000" w:themeColor="text1"/>
          <w:sz w:val="18"/>
          <w:szCs w:val="18"/>
        </w:rPr>
        <w:t xml:space="preserve">Cognitive change categorical: all unadjusted results </w:t>
      </w:r>
    </w:p>
    <w:p w14:paraId="46A07BAA" w14:textId="76DB9CD2" w:rsidR="00E64A64" w:rsidRPr="00CA6A00" w:rsidRDefault="00E64A64" w:rsidP="00E64A64">
      <w:pPr>
        <w:rPr>
          <w:rFonts w:ascii="Times New Roman" w:hAnsi="Times New Roman" w:cs="Times New Roman"/>
          <w:color w:val="000000" w:themeColor="text1"/>
          <w:sz w:val="18"/>
          <w:szCs w:val="18"/>
        </w:rPr>
      </w:pPr>
    </w:p>
    <w:p w14:paraId="15B4FCE8" w14:textId="7E73CFC0" w:rsidR="00E64A64" w:rsidRPr="00CA6A00" w:rsidRDefault="00E64A64" w:rsidP="00E64A64">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 xml:space="preserve">The total number of articles in specific categories may differ from the overall total because a single article can be included in multiple follow-up time points. Additionally, an article may be categorized as both adjusted and unadjusted depending on the adjustment status at specific follow-up points (e.g., in McCusker’s study, the 6-month data were unadjusted, while the 1-year data were adjusted). As a result, the total number of articles in the adjusted and unadjusted analyses may differ from the total number in the main analysis. For example, in the cognitive continuous data category, the total number of articles is 47, but when classified by model adjustment, it becomes 48 because McCusker’s study is counted twice—once as adjusted and once as unadjusted. </w:t>
      </w:r>
    </w:p>
    <w:p w14:paraId="5B570315" w14:textId="3C888B2B" w:rsidR="00E64A64" w:rsidRPr="004D7898" w:rsidRDefault="00E64A64" w:rsidP="001B5589">
      <w:pPr>
        <w:pStyle w:val="Heading1"/>
        <w:rPr>
          <w:rFonts w:ascii="Times New Roman" w:hAnsi="Times New Roman" w:cs="Times New Roman"/>
          <w:color w:val="000000" w:themeColor="text1"/>
          <w:sz w:val="24"/>
          <w:szCs w:val="24"/>
        </w:rPr>
      </w:pPr>
      <w:bookmarkStart w:id="13" w:name="_Toc190266396"/>
      <w:r w:rsidRPr="004D7898">
        <w:rPr>
          <w:rFonts w:ascii="Times New Roman" w:hAnsi="Times New Roman" w:cs="Times New Roman"/>
          <w:color w:val="000000" w:themeColor="text1"/>
          <w:sz w:val="24"/>
          <w:szCs w:val="24"/>
        </w:rPr>
        <w:t xml:space="preserve">Table </w:t>
      </w:r>
      <w:r w:rsidR="000543B2" w:rsidRPr="004D7898">
        <w:rPr>
          <w:rFonts w:ascii="Times New Roman" w:hAnsi="Times New Roman" w:cs="Times New Roman"/>
          <w:color w:val="000000" w:themeColor="text1"/>
          <w:sz w:val="24"/>
          <w:szCs w:val="24"/>
        </w:rPr>
        <w:t>S</w:t>
      </w:r>
      <w:r w:rsidR="001E4D50" w:rsidRPr="004D7898">
        <w:rPr>
          <w:rFonts w:ascii="Times New Roman" w:hAnsi="Times New Roman" w:cs="Times New Roman"/>
          <w:color w:val="000000" w:themeColor="text1"/>
          <w:sz w:val="24"/>
          <w:szCs w:val="24"/>
        </w:rPr>
        <w:t>11</w:t>
      </w:r>
      <w:r w:rsidRPr="004D7898">
        <w:rPr>
          <w:rFonts w:ascii="Times New Roman" w:hAnsi="Times New Roman" w:cs="Times New Roman"/>
          <w:color w:val="000000" w:themeColor="text1"/>
          <w:sz w:val="24"/>
          <w:szCs w:val="24"/>
        </w:rPr>
        <w:t xml:space="preserve">. Covariates adjusted and unadjusted data sensitivity </w:t>
      </w:r>
      <w:r w:rsidR="001B5589" w:rsidRPr="004D7898">
        <w:rPr>
          <w:rFonts w:ascii="Times New Roman" w:hAnsi="Times New Roman" w:cs="Times New Roman"/>
          <w:color w:val="000000" w:themeColor="text1"/>
          <w:sz w:val="24"/>
          <w:szCs w:val="24"/>
        </w:rPr>
        <w:t>analyses</w:t>
      </w:r>
      <w:r w:rsidRPr="004D7898">
        <w:rPr>
          <w:rFonts w:ascii="Times New Roman" w:hAnsi="Times New Roman" w:cs="Times New Roman"/>
          <w:color w:val="000000" w:themeColor="text1"/>
          <w:sz w:val="24"/>
          <w:szCs w:val="24"/>
        </w:rPr>
        <w:t>. Continuous data results</w:t>
      </w:r>
      <w:bookmarkEnd w:id="13"/>
      <w:r w:rsidRPr="004D7898">
        <w:rPr>
          <w:rFonts w:ascii="Times New Roman" w:hAnsi="Times New Roman" w:cs="Times New Roman"/>
          <w:color w:val="000000" w:themeColor="text1"/>
          <w:sz w:val="24"/>
          <w:szCs w:val="24"/>
        </w:rPr>
        <w:t xml:space="preserve"> </w:t>
      </w:r>
    </w:p>
    <w:tbl>
      <w:tblPr>
        <w:tblStyle w:val="TableGrid"/>
        <w:tblpPr w:leftFromText="180" w:rightFromText="180" w:vertAnchor="text" w:tblpY="1"/>
        <w:tblOverlap w:val="never"/>
        <w:tblW w:w="13887" w:type="dxa"/>
        <w:tblLook w:val="04A0" w:firstRow="1" w:lastRow="0" w:firstColumn="1" w:lastColumn="0" w:noHBand="0" w:noVBand="1"/>
      </w:tblPr>
      <w:tblGrid>
        <w:gridCol w:w="2403"/>
        <w:gridCol w:w="2976"/>
        <w:gridCol w:w="1417"/>
        <w:gridCol w:w="1280"/>
        <w:gridCol w:w="1276"/>
        <w:gridCol w:w="1700"/>
        <w:gridCol w:w="1134"/>
        <w:gridCol w:w="850"/>
        <w:gridCol w:w="851"/>
      </w:tblGrid>
      <w:tr w:rsidR="00413CE5" w:rsidRPr="00CA6A00" w14:paraId="5A259BD2" w14:textId="77777777" w:rsidTr="007C206C">
        <w:tc>
          <w:tcPr>
            <w:tcW w:w="2403" w:type="dxa"/>
          </w:tcPr>
          <w:p w14:paraId="182C8056" w14:textId="77777777" w:rsidR="00C15F56" w:rsidRPr="00CA6A00" w:rsidRDefault="00C15F56" w:rsidP="007C206C">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Clinical outcome</w:t>
            </w:r>
          </w:p>
        </w:tc>
        <w:tc>
          <w:tcPr>
            <w:tcW w:w="2976" w:type="dxa"/>
          </w:tcPr>
          <w:p w14:paraId="7E441032" w14:textId="77777777" w:rsidR="00C15F56" w:rsidRPr="00CA6A00" w:rsidRDefault="00C15F56" w:rsidP="007C206C">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Sub-group</w:t>
            </w:r>
          </w:p>
          <w:p w14:paraId="142E4DC5" w14:textId="77777777" w:rsidR="00C15F56" w:rsidRPr="00CA6A00" w:rsidRDefault="00C15F56" w:rsidP="007C206C">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 xml:space="preserve">(number of studies) </w:t>
            </w:r>
          </w:p>
        </w:tc>
        <w:tc>
          <w:tcPr>
            <w:tcW w:w="1417" w:type="dxa"/>
          </w:tcPr>
          <w:p w14:paraId="4F6A3EEE" w14:textId="77777777" w:rsidR="00C15F56" w:rsidRPr="00CA6A00" w:rsidRDefault="00C15F56" w:rsidP="007C206C">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Timepoint</w:t>
            </w:r>
          </w:p>
        </w:tc>
        <w:tc>
          <w:tcPr>
            <w:tcW w:w="1280" w:type="dxa"/>
          </w:tcPr>
          <w:p w14:paraId="39FD0B6D" w14:textId="77777777" w:rsidR="00C15F56" w:rsidRPr="00CA6A00" w:rsidRDefault="00C15F56" w:rsidP="007C206C">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 xml:space="preserve">Model adjustment </w:t>
            </w:r>
          </w:p>
        </w:tc>
        <w:tc>
          <w:tcPr>
            <w:tcW w:w="1276" w:type="dxa"/>
          </w:tcPr>
          <w:p w14:paraId="3BAC1BB5" w14:textId="77777777" w:rsidR="00C15F56" w:rsidRPr="00CA6A00" w:rsidRDefault="00C15F56" w:rsidP="007C206C">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 xml:space="preserve">Hedges's g </w:t>
            </w:r>
          </w:p>
        </w:tc>
        <w:tc>
          <w:tcPr>
            <w:tcW w:w="1700" w:type="dxa"/>
          </w:tcPr>
          <w:p w14:paraId="54AFB0B1" w14:textId="77777777" w:rsidR="00C15F56" w:rsidRPr="00CA6A00" w:rsidRDefault="00C15F56" w:rsidP="007C206C">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95% CI</w:t>
            </w:r>
          </w:p>
        </w:tc>
        <w:tc>
          <w:tcPr>
            <w:tcW w:w="1134" w:type="dxa"/>
          </w:tcPr>
          <w:p w14:paraId="731A4A25" w14:textId="77777777" w:rsidR="00C15F56" w:rsidRPr="00CA6A00" w:rsidRDefault="00C15F56" w:rsidP="007C206C">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p-value</w:t>
            </w:r>
          </w:p>
        </w:tc>
        <w:tc>
          <w:tcPr>
            <w:tcW w:w="850" w:type="dxa"/>
          </w:tcPr>
          <w:p w14:paraId="529B5118" w14:textId="77777777" w:rsidR="00C15F56" w:rsidRPr="00CA6A00" w:rsidRDefault="00C15F56" w:rsidP="007C206C">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 xml:space="preserve">I² </w:t>
            </w:r>
            <w:r w:rsidRPr="00CA6A00">
              <w:rPr>
                <w:rFonts w:ascii="Times New Roman" w:hAnsi="Times New Roman" w:cs="Times New Roman"/>
                <w:color w:val="000000" w:themeColor="text1"/>
                <w:sz w:val="18"/>
                <w:szCs w:val="18"/>
              </w:rPr>
              <w:t>(%)</w:t>
            </w:r>
          </w:p>
        </w:tc>
        <w:tc>
          <w:tcPr>
            <w:tcW w:w="851" w:type="dxa"/>
          </w:tcPr>
          <w:p w14:paraId="2B82F60A" w14:textId="77777777" w:rsidR="00C15F56" w:rsidRPr="00CA6A00" w:rsidRDefault="00C15F56" w:rsidP="007C206C">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 xml:space="preserve">τ² </w:t>
            </w:r>
          </w:p>
        </w:tc>
      </w:tr>
      <w:tr w:rsidR="00413CE5" w:rsidRPr="00CA6A00" w14:paraId="33FBBE25" w14:textId="77777777" w:rsidTr="007C206C">
        <w:tc>
          <w:tcPr>
            <w:tcW w:w="2403" w:type="dxa"/>
            <w:vMerge w:val="restart"/>
          </w:tcPr>
          <w:p w14:paraId="6FD7BE59"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gnition</w:t>
            </w:r>
          </w:p>
        </w:tc>
        <w:tc>
          <w:tcPr>
            <w:tcW w:w="11484" w:type="dxa"/>
            <w:gridSpan w:val="8"/>
          </w:tcPr>
          <w:p w14:paraId="42AE4E39" w14:textId="77777777" w:rsidR="00C15F56" w:rsidRPr="00CA6A00" w:rsidRDefault="00C15F56" w:rsidP="007C206C">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Objective cognition measure</w:t>
            </w:r>
          </w:p>
        </w:tc>
      </w:tr>
      <w:tr w:rsidR="00413CE5" w:rsidRPr="00CA6A00" w14:paraId="1A1CA576" w14:textId="77777777" w:rsidTr="007C206C">
        <w:tc>
          <w:tcPr>
            <w:tcW w:w="2403" w:type="dxa"/>
            <w:vMerge/>
          </w:tcPr>
          <w:p w14:paraId="5BBA5852" w14:textId="77777777" w:rsidR="00C15F56" w:rsidRPr="00CA6A00" w:rsidRDefault="00C15F56" w:rsidP="007C206C">
            <w:pPr>
              <w:rPr>
                <w:rFonts w:ascii="Times New Roman" w:hAnsi="Times New Roman" w:cs="Times New Roman"/>
                <w:color w:val="000000" w:themeColor="text1"/>
                <w:sz w:val="18"/>
                <w:szCs w:val="18"/>
              </w:rPr>
            </w:pPr>
          </w:p>
        </w:tc>
        <w:tc>
          <w:tcPr>
            <w:tcW w:w="2976" w:type="dxa"/>
          </w:tcPr>
          <w:p w14:paraId="16DB3B8D"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gnitive change (n=6)</w:t>
            </w:r>
          </w:p>
        </w:tc>
        <w:tc>
          <w:tcPr>
            <w:tcW w:w="1417" w:type="dxa"/>
          </w:tcPr>
          <w:p w14:paraId="73884A11"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llapsed</w:t>
            </w:r>
          </w:p>
        </w:tc>
        <w:tc>
          <w:tcPr>
            <w:tcW w:w="1280" w:type="dxa"/>
          </w:tcPr>
          <w:p w14:paraId="4E8E50B5"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Adjusted</w:t>
            </w:r>
          </w:p>
        </w:tc>
        <w:tc>
          <w:tcPr>
            <w:tcW w:w="1276" w:type="dxa"/>
          </w:tcPr>
          <w:p w14:paraId="44BB0433"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158</w:t>
            </w:r>
          </w:p>
        </w:tc>
        <w:tc>
          <w:tcPr>
            <w:tcW w:w="1700" w:type="dxa"/>
          </w:tcPr>
          <w:p w14:paraId="559CE733"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242– -0.075</w:t>
            </w:r>
          </w:p>
        </w:tc>
        <w:tc>
          <w:tcPr>
            <w:tcW w:w="1134" w:type="dxa"/>
          </w:tcPr>
          <w:p w14:paraId="7F5E8516"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0.001</w:t>
            </w:r>
          </w:p>
        </w:tc>
        <w:tc>
          <w:tcPr>
            <w:tcW w:w="850" w:type="dxa"/>
          </w:tcPr>
          <w:p w14:paraId="68249CF8"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1.2</w:t>
            </w:r>
          </w:p>
        </w:tc>
        <w:tc>
          <w:tcPr>
            <w:tcW w:w="851" w:type="dxa"/>
          </w:tcPr>
          <w:p w14:paraId="5FA6B939"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06</w:t>
            </w:r>
          </w:p>
        </w:tc>
      </w:tr>
      <w:tr w:rsidR="00413CE5" w:rsidRPr="00CA6A00" w14:paraId="5022714F" w14:textId="77777777" w:rsidTr="007C206C">
        <w:tc>
          <w:tcPr>
            <w:tcW w:w="2403" w:type="dxa"/>
            <w:vMerge/>
          </w:tcPr>
          <w:p w14:paraId="58046CF8" w14:textId="77777777" w:rsidR="00C15F56" w:rsidRPr="00CA6A00" w:rsidRDefault="00C15F56" w:rsidP="007C206C">
            <w:pPr>
              <w:rPr>
                <w:rFonts w:ascii="Times New Roman" w:hAnsi="Times New Roman" w:cs="Times New Roman"/>
                <w:color w:val="000000" w:themeColor="text1"/>
                <w:sz w:val="18"/>
                <w:szCs w:val="18"/>
              </w:rPr>
            </w:pPr>
          </w:p>
        </w:tc>
        <w:tc>
          <w:tcPr>
            <w:tcW w:w="2976" w:type="dxa"/>
          </w:tcPr>
          <w:p w14:paraId="3CD53C69"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gnitive change (n=6)</w:t>
            </w:r>
          </w:p>
        </w:tc>
        <w:tc>
          <w:tcPr>
            <w:tcW w:w="1417" w:type="dxa"/>
          </w:tcPr>
          <w:p w14:paraId="5B7B6B93"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 months</w:t>
            </w:r>
          </w:p>
        </w:tc>
        <w:tc>
          <w:tcPr>
            <w:tcW w:w="1280" w:type="dxa"/>
          </w:tcPr>
          <w:p w14:paraId="28DAC1AB"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Adjusted</w:t>
            </w:r>
          </w:p>
        </w:tc>
        <w:tc>
          <w:tcPr>
            <w:tcW w:w="1276" w:type="dxa"/>
          </w:tcPr>
          <w:p w14:paraId="6B4479BC"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115</w:t>
            </w:r>
          </w:p>
        </w:tc>
        <w:tc>
          <w:tcPr>
            <w:tcW w:w="1700" w:type="dxa"/>
          </w:tcPr>
          <w:p w14:paraId="3CFF1F7A"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223– -0.008</w:t>
            </w:r>
          </w:p>
        </w:tc>
        <w:tc>
          <w:tcPr>
            <w:tcW w:w="1134" w:type="dxa"/>
          </w:tcPr>
          <w:p w14:paraId="226760AA"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35</w:t>
            </w:r>
          </w:p>
        </w:tc>
        <w:tc>
          <w:tcPr>
            <w:tcW w:w="850" w:type="dxa"/>
          </w:tcPr>
          <w:p w14:paraId="72F42F53"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57.9</w:t>
            </w:r>
          </w:p>
        </w:tc>
        <w:tc>
          <w:tcPr>
            <w:tcW w:w="851" w:type="dxa"/>
          </w:tcPr>
          <w:p w14:paraId="1CC86DA1"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10</w:t>
            </w:r>
          </w:p>
        </w:tc>
      </w:tr>
      <w:tr w:rsidR="00413CE5" w:rsidRPr="00CA6A00" w14:paraId="1451DAD8" w14:textId="77777777" w:rsidTr="007C206C">
        <w:tc>
          <w:tcPr>
            <w:tcW w:w="2403" w:type="dxa"/>
            <w:vMerge/>
          </w:tcPr>
          <w:p w14:paraId="5461C9E7" w14:textId="77777777" w:rsidR="00C15F56" w:rsidRPr="00CA6A00" w:rsidRDefault="00C15F56" w:rsidP="007C206C">
            <w:pPr>
              <w:rPr>
                <w:rFonts w:ascii="Times New Roman" w:hAnsi="Times New Roman" w:cs="Times New Roman"/>
                <w:color w:val="000000" w:themeColor="text1"/>
                <w:sz w:val="18"/>
                <w:szCs w:val="18"/>
              </w:rPr>
            </w:pPr>
          </w:p>
        </w:tc>
        <w:tc>
          <w:tcPr>
            <w:tcW w:w="2976" w:type="dxa"/>
          </w:tcPr>
          <w:p w14:paraId="468B7377"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gnitive change (n=3)</w:t>
            </w:r>
          </w:p>
        </w:tc>
        <w:tc>
          <w:tcPr>
            <w:tcW w:w="1417" w:type="dxa"/>
          </w:tcPr>
          <w:p w14:paraId="6ED9802F"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gt;6–12 months </w:t>
            </w:r>
          </w:p>
        </w:tc>
        <w:tc>
          <w:tcPr>
            <w:tcW w:w="1280" w:type="dxa"/>
          </w:tcPr>
          <w:p w14:paraId="291770C1"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Adjusted</w:t>
            </w:r>
          </w:p>
        </w:tc>
        <w:tc>
          <w:tcPr>
            <w:tcW w:w="1276" w:type="dxa"/>
          </w:tcPr>
          <w:p w14:paraId="034D6253"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95</w:t>
            </w:r>
          </w:p>
        </w:tc>
        <w:tc>
          <w:tcPr>
            <w:tcW w:w="1700" w:type="dxa"/>
          </w:tcPr>
          <w:p w14:paraId="4AC1C532"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350– 0.159</w:t>
            </w:r>
          </w:p>
        </w:tc>
        <w:tc>
          <w:tcPr>
            <w:tcW w:w="1134" w:type="dxa"/>
          </w:tcPr>
          <w:p w14:paraId="06B6EE1B"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463</w:t>
            </w:r>
          </w:p>
        </w:tc>
        <w:tc>
          <w:tcPr>
            <w:tcW w:w="850" w:type="dxa"/>
          </w:tcPr>
          <w:p w14:paraId="32D92B3F"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1.1</w:t>
            </w:r>
          </w:p>
        </w:tc>
        <w:tc>
          <w:tcPr>
            <w:tcW w:w="851" w:type="dxa"/>
          </w:tcPr>
          <w:p w14:paraId="505CD485"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41</w:t>
            </w:r>
          </w:p>
        </w:tc>
      </w:tr>
      <w:tr w:rsidR="00413CE5" w:rsidRPr="00CA6A00" w14:paraId="2A0A2473" w14:textId="77777777" w:rsidTr="007C206C">
        <w:tc>
          <w:tcPr>
            <w:tcW w:w="2403" w:type="dxa"/>
            <w:vMerge/>
          </w:tcPr>
          <w:p w14:paraId="234552DB" w14:textId="77777777" w:rsidR="00C15F56" w:rsidRPr="00CA6A00" w:rsidRDefault="00C15F56" w:rsidP="007C206C">
            <w:pPr>
              <w:rPr>
                <w:rFonts w:ascii="Times New Roman" w:hAnsi="Times New Roman" w:cs="Times New Roman"/>
                <w:color w:val="000000" w:themeColor="text1"/>
                <w:sz w:val="18"/>
                <w:szCs w:val="18"/>
              </w:rPr>
            </w:pPr>
          </w:p>
        </w:tc>
        <w:tc>
          <w:tcPr>
            <w:tcW w:w="2976" w:type="dxa"/>
          </w:tcPr>
          <w:p w14:paraId="358872DA"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gnitive change (n=3)</w:t>
            </w:r>
          </w:p>
        </w:tc>
        <w:tc>
          <w:tcPr>
            <w:tcW w:w="1417" w:type="dxa"/>
          </w:tcPr>
          <w:p w14:paraId="4EAAE01F"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t;12 months</w:t>
            </w:r>
          </w:p>
        </w:tc>
        <w:tc>
          <w:tcPr>
            <w:tcW w:w="1280" w:type="dxa"/>
          </w:tcPr>
          <w:p w14:paraId="0C64F7AE"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Adjusted</w:t>
            </w:r>
          </w:p>
        </w:tc>
        <w:tc>
          <w:tcPr>
            <w:tcW w:w="1276" w:type="dxa"/>
          </w:tcPr>
          <w:p w14:paraId="187E8FB3"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243</w:t>
            </w:r>
          </w:p>
        </w:tc>
        <w:tc>
          <w:tcPr>
            <w:tcW w:w="1700" w:type="dxa"/>
          </w:tcPr>
          <w:p w14:paraId="4A5B966D"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312– -0.174</w:t>
            </w:r>
          </w:p>
        </w:tc>
        <w:tc>
          <w:tcPr>
            <w:tcW w:w="1134" w:type="dxa"/>
          </w:tcPr>
          <w:p w14:paraId="36A6A99E"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0.001</w:t>
            </w:r>
          </w:p>
        </w:tc>
        <w:tc>
          <w:tcPr>
            <w:tcW w:w="850" w:type="dxa"/>
          </w:tcPr>
          <w:p w14:paraId="32C5D9F5"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w:t>
            </w:r>
          </w:p>
        </w:tc>
        <w:tc>
          <w:tcPr>
            <w:tcW w:w="851" w:type="dxa"/>
          </w:tcPr>
          <w:p w14:paraId="6B475163"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00</w:t>
            </w:r>
          </w:p>
        </w:tc>
      </w:tr>
      <w:tr w:rsidR="00413CE5" w:rsidRPr="00CA6A00" w14:paraId="4AF579E5" w14:textId="77777777" w:rsidTr="007C206C">
        <w:tc>
          <w:tcPr>
            <w:tcW w:w="2403" w:type="dxa"/>
            <w:vMerge/>
          </w:tcPr>
          <w:p w14:paraId="62250F64" w14:textId="77777777" w:rsidR="00C15F56" w:rsidRPr="00CA6A00" w:rsidRDefault="00C15F56" w:rsidP="007C206C">
            <w:pPr>
              <w:rPr>
                <w:rFonts w:ascii="Times New Roman" w:hAnsi="Times New Roman" w:cs="Times New Roman"/>
                <w:color w:val="000000" w:themeColor="text1"/>
                <w:sz w:val="18"/>
                <w:szCs w:val="18"/>
              </w:rPr>
            </w:pPr>
          </w:p>
        </w:tc>
        <w:tc>
          <w:tcPr>
            <w:tcW w:w="2976" w:type="dxa"/>
          </w:tcPr>
          <w:p w14:paraId="42CC5156"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gnitive change (n=7)</w:t>
            </w:r>
          </w:p>
        </w:tc>
        <w:tc>
          <w:tcPr>
            <w:tcW w:w="1417" w:type="dxa"/>
          </w:tcPr>
          <w:p w14:paraId="33591A33"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llapsed</w:t>
            </w:r>
          </w:p>
        </w:tc>
        <w:tc>
          <w:tcPr>
            <w:tcW w:w="1280" w:type="dxa"/>
          </w:tcPr>
          <w:p w14:paraId="7C4ED4B7"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nadjusted</w:t>
            </w:r>
          </w:p>
        </w:tc>
        <w:tc>
          <w:tcPr>
            <w:tcW w:w="1276" w:type="dxa"/>
          </w:tcPr>
          <w:p w14:paraId="7743678A"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265</w:t>
            </w:r>
          </w:p>
        </w:tc>
        <w:tc>
          <w:tcPr>
            <w:tcW w:w="1700" w:type="dxa"/>
          </w:tcPr>
          <w:p w14:paraId="6FE80B19"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497– -0.033</w:t>
            </w:r>
          </w:p>
        </w:tc>
        <w:tc>
          <w:tcPr>
            <w:tcW w:w="1134" w:type="dxa"/>
          </w:tcPr>
          <w:p w14:paraId="33FEA290"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25</w:t>
            </w:r>
          </w:p>
        </w:tc>
        <w:tc>
          <w:tcPr>
            <w:tcW w:w="850" w:type="dxa"/>
          </w:tcPr>
          <w:p w14:paraId="4AAF381E"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0.8</w:t>
            </w:r>
          </w:p>
        </w:tc>
        <w:tc>
          <w:tcPr>
            <w:tcW w:w="851" w:type="dxa"/>
          </w:tcPr>
          <w:p w14:paraId="3F08AD84"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76</w:t>
            </w:r>
          </w:p>
        </w:tc>
      </w:tr>
      <w:tr w:rsidR="00413CE5" w:rsidRPr="00CA6A00" w14:paraId="4E012D06" w14:textId="77777777" w:rsidTr="007C206C">
        <w:tc>
          <w:tcPr>
            <w:tcW w:w="2403" w:type="dxa"/>
            <w:vMerge/>
          </w:tcPr>
          <w:p w14:paraId="465210F8" w14:textId="77777777" w:rsidR="00C15F56" w:rsidRPr="00CA6A00" w:rsidRDefault="00C15F56" w:rsidP="007C206C">
            <w:pPr>
              <w:rPr>
                <w:rFonts w:ascii="Times New Roman" w:hAnsi="Times New Roman" w:cs="Times New Roman"/>
                <w:color w:val="000000" w:themeColor="text1"/>
                <w:sz w:val="18"/>
                <w:szCs w:val="18"/>
              </w:rPr>
            </w:pPr>
          </w:p>
        </w:tc>
        <w:tc>
          <w:tcPr>
            <w:tcW w:w="2976" w:type="dxa"/>
          </w:tcPr>
          <w:p w14:paraId="5561DE92"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gnitive change (n=3)</w:t>
            </w:r>
          </w:p>
        </w:tc>
        <w:tc>
          <w:tcPr>
            <w:tcW w:w="1417" w:type="dxa"/>
          </w:tcPr>
          <w:p w14:paraId="26A47722"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 months</w:t>
            </w:r>
          </w:p>
        </w:tc>
        <w:tc>
          <w:tcPr>
            <w:tcW w:w="1280" w:type="dxa"/>
          </w:tcPr>
          <w:p w14:paraId="0E7B2301"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nadjusted</w:t>
            </w:r>
          </w:p>
        </w:tc>
        <w:tc>
          <w:tcPr>
            <w:tcW w:w="1276" w:type="dxa"/>
          </w:tcPr>
          <w:p w14:paraId="24FA9410"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345</w:t>
            </w:r>
          </w:p>
        </w:tc>
        <w:tc>
          <w:tcPr>
            <w:tcW w:w="1700" w:type="dxa"/>
          </w:tcPr>
          <w:p w14:paraId="3C0EF438"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547– -0.143</w:t>
            </w:r>
          </w:p>
        </w:tc>
        <w:tc>
          <w:tcPr>
            <w:tcW w:w="1134" w:type="dxa"/>
          </w:tcPr>
          <w:p w14:paraId="24BBC9FC"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01</w:t>
            </w:r>
          </w:p>
        </w:tc>
        <w:tc>
          <w:tcPr>
            <w:tcW w:w="850" w:type="dxa"/>
          </w:tcPr>
          <w:p w14:paraId="53408084"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w:t>
            </w:r>
          </w:p>
        </w:tc>
        <w:tc>
          <w:tcPr>
            <w:tcW w:w="851" w:type="dxa"/>
          </w:tcPr>
          <w:p w14:paraId="6C8F3C17"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00</w:t>
            </w:r>
          </w:p>
        </w:tc>
      </w:tr>
      <w:tr w:rsidR="00413CE5" w:rsidRPr="00CA6A00" w14:paraId="365C2187" w14:textId="77777777" w:rsidTr="007C206C">
        <w:tc>
          <w:tcPr>
            <w:tcW w:w="2403" w:type="dxa"/>
            <w:vMerge/>
          </w:tcPr>
          <w:p w14:paraId="1E2923F6" w14:textId="77777777" w:rsidR="00C15F56" w:rsidRPr="00CA6A00" w:rsidRDefault="00C15F56" w:rsidP="007C206C">
            <w:pPr>
              <w:rPr>
                <w:rFonts w:ascii="Times New Roman" w:hAnsi="Times New Roman" w:cs="Times New Roman"/>
                <w:color w:val="000000" w:themeColor="text1"/>
                <w:sz w:val="18"/>
                <w:szCs w:val="18"/>
              </w:rPr>
            </w:pPr>
          </w:p>
        </w:tc>
        <w:tc>
          <w:tcPr>
            <w:tcW w:w="2976" w:type="dxa"/>
          </w:tcPr>
          <w:p w14:paraId="2B55539C"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gnitive change (n=2)</w:t>
            </w:r>
          </w:p>
        </w:tc>
        <w:tc>
          <w:tcPr>
            <w:tcW w:w="1417" w:type="dxa"/>
          </w:tcPr>
          <w:p w14:paraId="037546D7"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gt;6–12 months </w:t>
            </w:r>
          </w:p>
        </w:tc>
        <w:tc>
          <w:tcPr>
            <w:tcW w:w="1280" w:type="dxa"/>
          </w:tcPr>
          <w:p w14:paraId="452B5E4D"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nadjusted</w:t>
            </w:r>
          </w:p>
        </w:tc>
        <w:tc>
          <w:tcPr>
            <w:tcW w:w="1276" w:type="dxa"/>
          </w:tcPr>
          <w:p w14:paraId="2BCD92A8"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65</w:t>
            </w:r>
          </w:p>
        </w:tc>
        <w:tc>
          <w:tcPr>
            <w:tcW w:w="1700" w:type="dxa"/>
          </w:tcPr>
          <w:p w14:paraId="087FF2FA"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245– 0.376</w:t>
            </w:r>
          </w:p>
        </w:tc>
        <w:tc>
          <w:tcPr>
            <w:tcW w:w="1134" w:type="dxa"/>
          </w:tcPr>
          <w:p w14:paraId="2F992049"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680</w:t>
            </w:r>
          </w:p>
        </w:tc>
        <w:tc>
          <w:tcPr>
            <w:tcW w:w="850" w:type="dxa"/>
          </w:tcPr>
          <w:p w14:paraId="20786497"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5.1</w:t>
            </w:r>
          </w:p>
        </w:tc>
        <w:tc>
          <w:tcPr>
            <w:tcW w:w="851" w:type="dxa"/>
          </w:tcPr>
          <w:p w14:paraId="45B7C70D"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13</w:t>
            </w:r>
          </w:p>
        </w:tc>
      </w:tr>
      <w:tr w:rsidR="00413CE5" w:rsidRPr="00CA6A00" w14:paraId="1C64DF27" w14:textId="77777777" w:rsidTr="007C206C">
        <w:tc>
          <w:tcPr>
            <w:tcW w:w="2403" w:type="dxa"/>
            <w:vMerge/>
          </w:tcPr>
          <w:p w14:paraId="077F0FCA" w14:textId="77777777" w:rsidR="00C15F56" w:rsidRPr="00CA6A00" w:rsidRDefault="00C15F56" w:rsidP="007C206C">
            <w:pPr>
              <w:rPr>
                <w:rFonts w:ascii="Times New Roman" w:hAnsi="Times New Roman" w:cs="Times New Roman"/>
                <w:color w:val="000000" w:themeColor="text1"/>
                <w:sz w:val="18"/>
                <w:szCs w:val="18"/>
              </w:rPr>
            </w:pPr>
          </w:p>
        </w:tc>
        <w:tc>
          <w:tcPr>
            <w:tcW w:w="2976" w:type="dxa"/>
          </w:tcPr>
          <w:p w14:paraId="308D6065"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gnitive performance (n=14)</w:t>
            </w:r>
          </w:p>
        </w:tc>
        <w:tc>
          <w:tcPr>
            <w:tcW w:w="1417" w:type="dxa"/>
          </w:tcPr>
          <w:p w14:paraId="3AB7DC62"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llapsed</w:t>
            </w:r>
          </w:p>
        </w:tc>
        <w:tc>
          <w:tcPr>
            <w:tcW w:w="1280" w:type="dxa"/>
          </w:tcPr>
          <w:p w14:paraId="3A8E5F56"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Adjusted</w:t>
            </w:r>
          </w:p>
        </w:tc>
        <w:tc>
          <w:tcPr>
            <w:tcW w:w="1276" w:type="dxa"/>
          </w:tcPr>
          <w:p w14:paraId="02EC47E1"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452</w:t>
            </w:r>
          </w:p>
        </w:tc>
        <w:tc>
          <w:tcPr>
            <w:tcW w:w="1700" w:type="dxa"/>
          </w:tcPr>
          <w:p w14:paraId="3D8E29DA"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622– -0.283</w:t>
            </w:r>
          </w:p>
        </w:tc>
        <w:tc>
          <w:tcPr>
            <w:tcW w:w="1134" w:type="dxa"/>
          </w:tcPr>
          <w:p w14:paraId="11E862FF"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0.001</w:t>
            </w:r>
          </w:p>
        </w:tc>
        <w:tc>
          <w:tcPr>
            <w:tcW w:w="850" w:type="dxa"/>
          </w:tcPr>
          <w:p w14:paraId="1B2A901B"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95.1</w:t>
            </w:r>
          </w:p>
        </w:tc>
        <w:tc>
          <w:tcPr>
            <w:tcW w:w="851" w:type="dxa"/>
          </w:tcPr>
          <w:p w14:paraId="4AE70984"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86</w:t>
            </w:r>
          </w:p>
        </w:tc>
      </w:tr>
      <w:tr w:rsidR="00413CE5" w:rsidRPr="00CA6A00" w14:paraId="502B2E79" w14:textId="77777777" w:rsidTr="007C206C">
        <w:tc>
          <w:tcPr>
            <w:tcW w:w="2403" w:type="dxa"/>
            <w:vMerge/>
          </w:tcPr>
          <w:p w14:paraId="64D1989B" w14:textId="77777777" w:rsidR="00C15F56" w:rsidRPr="00CA6A00" w:rsidRDefault="00C15F56" w:rsidP="007C206C">
            <w:pPr>
              <w:rPr>
                <w:rFonts w:ascii="Times New Roman" w:hAnsi="Times New Roman" w:cs="Times New Roman"/>
                <w:color w:val="000000" w:themeColor="text1"/>
                <w:sz w:val="18"/>
                <w:szCs w:val="18"/>
              </w:rPr>
            </w:pPr>
          </w:p>
        </w:tc>
        <w:tc>
          <w:tcPr>
            <w:tcW w:w="2976" w:type="dxa"/>
          </w:tcPr>
          <w:p w14:paraId="57D87069"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gnitive performance (n=13)</w:t>
            </w:r>
          </w:p>
        </w:tc>
        <w:tc>
          <w:tcPr>
            <w:tcW w:w="1417" w:type="dxa"/>
          </w:tcPr>
          <w:p w14:paraId="255D60E2"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 months</w:t>
            </w:r>
          </w:p>
        </w:tc>
        <w:tc>
          <w:tcPr>
            <w:tcW w:w="1280" w:type="dxa"/>
          </w:tcPr>
          <w:p w14:paraId="0A5A97CB"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Adjusted</w:t>
            </w:r>
          </w:p>
        </w:tc>
        <w:tc>
          <w:tcPr>
            <w:tcW w:w="1276" w:type="dxa"/>
          </w:tcPr>
          <w:p w14:paraId="507E0A7B"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422</w:t>
            </w:r>
          </w:p>
        </w:tc>
        <w:tc>
          <w:tcPr>
            <w:tcW w:w="1700" w:type="dxa"/>
          </w:tcPr>
          <w:p w14:paraId="0E64F252"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619– -0.225</w:t>
            </w:r>
          </w:p>
        </w:tc>
        <w:tc>
          <w:tcPr>
            <w:tcW w:w="1134" w:type="dxa"/>
          </w:tcPr>
          <w:p w14:paraId="51B0DAE7"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0.001</w:t>
            </w:r>
          </w:p>
        </w:tc>
        <w:tc>
          <w:tcPr>
            <w:tcW w:w="850" w:type="dxa"/>
          </w:tcPr>
          <w:p w14:paraId="08CAA2B8"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92.3</w:t>
            </w:r>
          </w:p>
        </w:tc>
        <w:tc>
          <w:tcPr>
            <w:tcW w:w="851" w:type="dxa"/>
          </w:tcPr>
          <w:p w14:paraId="60D1154E"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105</w:t>
            </w:r>
          </w:p>
        </w:tc>
      </w:tr>
      <w:tr w:rsidR="00413CE5" w:rsidRPr="00CA6A00" w14:paraId="63027CBC" w14:textId="77777777" w:rsidTr="007C206C">
        <w:tc>
          <w:tcPr>
            <w:tcW w:w="2403" w:type="dxa"/>
            <w:vMerge/>
          </w:tcPr>
          <w:p w14:paraId="23A2A955" w14:textId="77777777" w:rsidR="00C15F56" w:rsidRPr="00CA6A00" w:rsidRDefault="00C15F56" w:rsidP="007C206C">
            <w:pPr>
              <w:rPr>
                <w:rFonts w:ascii="Times New Roman" w:hAnsi="Times New Roman" w:cs="Times New Roman"/>
                <w:color w:val="000000" w:themeColor="text1"/>
                <w:sz w:val="18"/>
                <w:szCs w:val="18"/>
              </w:rPr>
            </w:pPr>
          </w:p>
        </w:tc>
        <w:tc>
          <w:tcPr>
            <w:tcW w:w="2976" w:type="dxa"/>
          </w:tcPr>
          <w:p w14:paraId="3246DF65"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gnitive performance (n=8)</w:t>
            </w:r>
          </w:p>
        </w:tc>
        <w:tc>
          <w:tcPr>
            <w:tcW w:w="1417" w:type="dxa"/>
          </w:tcPr>
          <w:p w14:paraId="63F50466"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gt;6–12 months </w:t>
            </w:r>
          </w:p>
        </w:tc>
        <w:tc>
          <w:tcPr>
            <w:tcW w:w="1280" w:type="dxa"/>
          </w:tcPr>
          <w:p w14:paraId="49B6ADAC"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Adjusted</w:t>
            </w:r>
          </w:p>
        </w:tc>
        <w:tc>
          <w:tcPr>
            <w:tcW w:w="1276" w:type="dxa"/>
          </w:tcPr>
          <w:p w14:paraId="0031798D"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462</w:t>
            </w:r>
          </w:p>
        </w:tc>
        <w:tc>
          <w:tcPr>
            <w:tcW w:w="1700" w:type="dxa"/>
          </w:tcPr>
          <w:p w14:paraId="0510D671"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728– -0.196</w:t>
            </w:r>
          </w:p>
        </w:tc>
        <w:tc>
          <w:tcPr>
            <w:tcW w:w="1134" w:type="dxa"/>
          </w:tcPr>
          <w:p w14:paraId="71FF53B6"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01</w:t>
            </w:r>
          </w:p>
        </w:tc>
        <w:tc>
          <w:tcPr>
            <w:tcW w:w="850" w:type="dxa"/>
          </w:tcPr>
          <w:p w14:paraId="6B3B7133"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91.8</w:t>
            </w:r>
          </w:p>
        </w:tc>
        <w:tc>
          <w:tcPr>
            <w:tcW w:w="851" w:type="dxa"/>
          </w:tcPr>
          <w:p w14:paraId="6272A3CB"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128</w:t>
            </w:r>
          </w:p>
        </w:tc>
      </w:tr>
      <w:tr w:rsidR="00413CE5" w:rsidRPr="00CA6A00" w14:paraId="38DE827A" w14:textId="77777777" w:rsidTr="007C206C">
        <w:tc>
          <w:tcPr>
            <w:tcW w:w="2403" w:type="dxa"/>
            <w:vMerge/>
          </w:tcPr>
          <w:p w14:paraId="717817E7" w14:textId="77777777" w:rsidR="00C15F56" w:rsidRPr="00CA6A00" w:rsidRDefault="00C15F56" w:rsidP="007C206C">
            <w:pPr>
              <w:rPr>
                <w:rFonts w:ascii="Times New Roman" w:hAnsi="Times New Roman" w:cs="Times New Roman"/>
                <w:color w:val="000000" w:themeColor="text1"/>
                <w:sz w:val="18"/>
                <w:szCs w:val="18"/>
              </w:rPr>
            </w:pPr>
          </w:p>
        </w:tc>
        <w:tc>
          <w:tcPr>
            <w:tcW w:w="2976" w:type="dxa"/>
          </w:tcPr>
          <w:p w14:paraId="2739F06E"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gnitive performance (n=4)</w:t>
            </w:r>
          </w:p>
        </w:tc>
        <w:tc>
          <w:tcPr>
            <w:tcW w:w="1417" w:type="dxa"/>
          </w:tcPr>
          <w:p w14:paraId="74C97B02"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t;12 months</w:t>
            </w:r>
          </w:p>
        </w:tc>
        <w:tc>
          <w:tcPr>
            <w:tcW w:w="1280" w:type="dxa"/>
          </w:tcPr>
          <w:p w14:paraId="7080EDC4"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Adjusted</w:t>
            </w:r>
          </w:p>
        </w:tc>
        <w:tc>
          <w:tcPr>
            <w:tcW w:w="1276" w:type="dxa"/>
          </w:tcPr>
          <w:p w14:paraId="1D2E63BA"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519</w:t>
            </w:r>
          </w:p>
        </w:tc>
        <w:tc>
          <w:tcPr>
            <w:tcW w:w="1700" w:type="dxa"/>
          </w:tcPr>
          <w:p w14:paraId="17B4A33A"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875– -0.162</w:t>
            </w:r>
          </w:p>
        </w:tc>
        <w:tc>
          <w:tcPr>
            <w:tcW w:w="1134" w:type="dxa"/>
          </w:tcPr>
          <w:p w14:paraId="07E69495"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04</w:t>
            </w:r>
          </w:p>
        </w:tc>
        <w:tc>
          <w:tcPr>
            <w:tcW w:w="850" w:type="dxa"/>
          </w:tcPr>
          <w:p w14:paraId="33DEC78F"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97.0</w:t>
            </w:r>
          </w:p>
        </w:tc>
        <w:tc>
          <w:tcPr>
            <w:tcW w:w="851" w:type="dxa"/>
          </w:tcPr>
          <w:p w14:paraId="049A91F8"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117</w:t>
            </w:r>
          </w:p>
        </w:tc>
      </w:tr>
      <w:tr w:rsidR="00413CE5" w:rsidRPr="00CA6A00" w14:paraId="37D967D4" w14:textId="77777777" w:rsidTr="007C206C">
        <w:tc>
          <w:tcPr>
            <w:tcW w:w="2403" w:type="dxa"/>
            <w:vMerge/>
          </w:tcPr>
          <w:p w14:paraId="4B4062AD" w14:textId="77777777" w:rsidR="00C15F56" w:rsidRPr="00CA6A00" w:rsidRDefault="00C15F56" w:rsidP="007C206C">
            <w:pPr>
              <w:rPr>
                <w:rFonts w:ascii="Times New Roman" w:hAnsi="Times New Roman" w:cs="Times New Roman"/>
                <w:color w:val="000000" w:themeColor="text1"/>
                <w:sz w:val="18"/>
                <w:szCs w:val="18"/>
              </w:rPr>
            </w:pPr>
          </w:p>
        </w:tc>
        <w:tc>
          <w:tcPr>
            <w:tcW w:w="2976" w:type="dxa"/>
          </w:tcPr>
          <w:p w14:paraId="00167752"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gnitive performance (n=24)</w:t>
            </w:r>
          </w:p>
        </w:tc>
        <w:tc>
          <w:tcPr>
            <w:tcW w:w="1417" w:type="dxa"/>
          </w:tcPr>
          <w:p w14:paraId="78EC2A8D"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llapsed</w:t>
            </w:r>
          </w:p>
        </w:tc>
        <w:tc>
          <w:tcPr>
            <w:tcW w:w="1280" w:type="dxa"/>
          </w:tcPr>
          <w:p w14:paraId="1729520C"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nadjusted</w:t>
            </w:r>
          </w:p>
        </w:tc>
        <w:tc>
          <w:tcPr>
            <w:tcW w:w="1276" w:type="dxa"/>
          </w:tcPr>
          <w:p w14:paraId="273D49FD"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800</w:t>
            </w:r>
          </w:p>
        </w:tc>
        <w:tc>
          <w:tcPr>
            <w:tcW w:w="1700" w:type="dxa"/>
          </w:tcPr>
          <w:p w14:paraId="754C2827"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007–0.593</w:t>
            </w:r>
          </w:p>
        </w:tc>
        <w:tc>
          <w:tcPr>
            <w:tcW w:w="1134" w:type="dxa"/>
          </w:tcPr>
          <w:p w14:paraId="05AD57AF"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0.001</w:t>
            </w:r>
          </w:p>
        </w:tc>
        <w:tc>
          <w:tcPr>
            <w:tcW w:w="850" w:type="dxa"/>
          </w:tcPr>
          <w:p w14:paraId="66097D42"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92.9</w:t>
            </w:r>
          </w:p>
        </w:tc>
        <w:tc>
          <w:tcPr>
            <w:tcW w:w="851" w:type="dxa"/>
          </w:tcPr>
          <w:p w14:paraId="15173F05"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238</w:t>
            </w:r>
          </w:p>
        </w:tc>
      </w:tr>
      <w:tr w:rsidR="00413CE5" w:rsidRPr="00CA6A00" w14:paraId="40283C09" w14:textId="77777777" w:rsidTr="007C206C">
        <w:tc>
          <w:tcPr>
            <w:tcW w:w="2403" w:type="dxa"/>
            <w:vMerge/>
          </w:tcPr>
          <w:p w14:paraId="2A70EEA8" w14:textId="77777777" w:rsidR="00C15F56" w:rsidRPr="00CA6A00" w:rsidRDefault="00C15F56" w:rsidP="007C206C">
            <w:pPr>
              <w:rPr>
                <w:rFonts w:ascii="Times New Roman" w:hAnsi="Times New Roman" w:cs="Times New Roman"/>
                <w:color w:val="000000" w:themeColor="text1"/>
                <w:sz w:val="18"/>
                <w:szCs w:val="18"/>
              </w:rPr>
            </w:pPr>
          </w:p>
        </w:tc>
        <w:tc>
          <w:tcPr>
            <w:tcW w:w="2976" w:type="dxa"/>
          </w:tcPr>
          <w:p w14:paraId="4980772D"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gnitive performance (n=16)</w:t>
            </w:r>
          </w:p>
        </w:tc>
        <w:tc>
          <w:tcPr>
            <w:tcW w:w="1417" w:type="dxa"/>
          </w:tcPr>
          <w:p w14:paraId="6068D283"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 months</w:t>
            </w:r>
          </w:p>
        </w:tc>
        <w:tc>
          <w:tcPr>
            <w:tcW w:w="1280" w:type="dxa"/>
          </w:tcPr>
          <w:p w14:paraId="3060CB46"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nadjusted</w:t>
            </w:r>
          </w:p>
        </w:tc>
        <w:tc>
          <w:tcPr>
            <w:tcW w:w="1276" w:type="dxa"/>
          </w:tcPr>
          <w:p w14:paraId="0C63148D"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832</w:t>
            </w:r>
          </w:p>
        </w:tc>
        <w:tc>
          <w:tcPr>
            <w:tcW w:w="1700" w:type="dxa"/>
          </w:tcPr>
          <w:p w14:paraId="501809B6"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052– -0.613</w:t>
            </w:r>
          </w:p>
        </w:tc>
        <w:tc>
          <w:tcPr>
            <w:tcW w:w="1134" w:type="dxa"/>
          </w:tcPr>
          <w:p w14:paraId="45397690"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0.001</w:t>
            </w:r>
          </w:p>
        </w:tc>
        <w:tc>
          <w:tcPr>
            <w:tcW w:w="850" w:type="dxa"/>
          </w:tcPr>
          <w:p w14:paraId="48865E49"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7.5</w:t>
            </w:r>
          </w:p>
        </w:tc>
        <w:tc>
          <w:tcPr>
            <w:tcW w:w="851" w:type="dxa"/>
          </w:tcPr>
          <w:p w14:paraId="65DBE68A"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161</w:t>
            </w:r>
          </w:p>
        </w:tc>
      </w:tr>
      <w:tr w:rsidR="00413CE5" w:rsidRPr="00CA6A00" w14:paraId="0EAC4817" w14:textId="77777777" w:rsidTr="007C206C">
        <w:tc>
          <w:tcPr>
            <w:tcW w:w="2403" w:type="dxa"/>
            <w:vMerge/>
          </w:tcPr>
          <w:p w14:paraId="6294016E" w14:textId="77777777" w:rsidR="00C15F56" w:rsidRPr="00CA6A00" w:rsidRDefault="00C15F56" w:rsidP="007C206C">
            <w:pPr>
              <w:rPr>
                <w:rFonts w:ascii="Times New Roman" w:hAnsi="Times New Roman" w:cs="Times New Roman"/>
                <w:color w:val="000000" w:themeColor="text1"/>
                <w:sz w:val="18"/>
                <w:szCs w:val="18"/>
              </w:rPr>
            </w:pPr>
          </w:p>
        </w:tc>
        <w:tc>
          <w:tcPr>
            <w:tcW w:w="2976" w:type="dxa"/>
          </w:tcPr>
          <w:p w14:paraId="6307C2D5"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gnitive performance (n=9)</w:t>
            </w:r>
          </w:p>
        </w:tc>
        <w:tc>
          <w:tcPr>
            <w:tcW w:w="1417" w:type="dxa"/>
          </w:tcPr>
          <w:p w14:paraId="3BCA5878"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gt;6–12 months </w:t>
            </w:r>
          </w:p>
        </w:tc>
        <w:tc>
          <w:tcPr>
            <w:tcW w:w="1280" w:type="dxa"/>
          </w:tcPr>
          <w:p w14:paraId="5CB0CD6E"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nadjusted</w:t>
            </w:r>
          </w:p>
        </w:tc>
        <w:tc>
          <w:tcPr>
            <w:tcW w:w="1276" w:type="dxa"/>
          </w:tcPr>
          <w:p w14:paraId="05C5ED00"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747</w:t>
            </w:r>
          </w:p>
        </w:tc>
        <w:tc>
          <w:tcPr>
            <w:tcW w:w="1700" w:type="dxa"/>
          </w:tcPr>
          <w:p w14:paraId="1521CC07"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021– -0.473</w:t>
            </w:r>
          </w:p>
        </w:tc>
        <w:tc>
          <w:tcPr>
            <w:tcW w:w="1134" w:type="dxa"/>
          </w:tcPr>
          <w:p w14:paraId="4C9CF6C5"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0.001</w:t>
            </w:r>
          </w:p>
        </w:tc>
        <w:tc>
          <w:tcPr>
            <w:tcW w:w="850" w:type="dxa"/>
          </w:tcPr>
          <w:p w14:paraId="3CB3AF52"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9.8</w:t>
            </w:r>
          </w:p>
        </w:tc>
        <w:tc>
          <w:tcPr>
            <w:tcW w:w="851" w:type="dxa"/>
          </w:tcPr>
          <w:p w14:paraId="5459A8C4"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130</w:t>
            </w:r>
          </w:p>
        </w:tc>
      </w:tr>
      <w:tr w:rsidR="00413CE5" w:rsidRPr="00CA6A00" w14:paraId="5D4C9E58" w14:textId="77777777" w:rsidTr="007C206C">
        <w:tc>
          <w:tcPr>
            <w:tcW w:w="2403" w:type="dxa"/>
            <w:vMerge/>
          </w:tcPr>
          <w:p w14:paraId="02564884" w14:textId="77777777" w:rsidR="00C15F56" w:rsidRPr="00CA6A00" w:rsidRDefault="00C15F56" w:rsidP="007C206C">
            <w:pPr>
              <w:rPr>
                <w:rFonts w:ascii="Times New Roman" w:hAnsi="Times New Roman" w:cs="Times New Roman"/>
                <w:color w:val="000000" w:themeColor="text1"/>
                <w:sz w:val="18"/>
                <w:szCs w:val="18"/>
              </w:rPr>
            </w:pPr>
          </w:p>
        </w:tc>
        <w:tc>
          <w:tcPr>
            <w:tcW w:w="2976" w:type="dxa"/>
          </w:tcPr>
          <w:p w14:paraId="43289F3C"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gnitive performance (n=6)</w:t>
            </w:r>
          </w:p>
        </w:tc>
        <w:tc>
          <w:tcPr>
            <w:tcW w:w="1417" w:type="dxa"/>
          </w:tcPr>
          <w:p w14:paraId="08718BE2"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t;12 months</w:t>
            </w:r>
          </w:p>
        </w:tc>
        <w:tc>
          <w:tcPr>
            <w:tcW w:w="1280" w:type="dxa"/>
          </w:tcPr>
          <w:p w14:paraId="0710015F"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nadjusted</w:t>
            </w:r>
          </w:p>
        </w:tc>
        <w:tc>
          <w:tcPr>
            <w:tcW w:w="1276" w:type="dxa"/>
          </w:tcPr>
          <w:p w14:paraId="0C1149B2"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957</w:t>
            </w:r>
          </w:p>
        </w:tc>
        <w:tc>
          <w:tcPr>
            <w:tcW w:w="1700" w:type="dxa"/>
          </w:tcPr>
          <w:p w14:paraId="0E44DD47"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702– -0.212</w:t>
            </w:r>
          </w:p>
        </w:tc>
        <w:tc>
          <w:tcPr>
            <w:tcW w:w="1134" w:type="dxa"/>
          </w:tcPr>
          <w:p w14:paraId="02E99555"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12</w:t>
            </w:r>
          </w:p>
        </w:tc>
        <w:tc>
          <w:tcPr>
            <w:tcW w:w="850" w:type="dxa"/>
          </w:tcPr>
          <w:p w14:paraId="56129B9E"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97.2</w:t>
            </w:r>
          </w:p>
        </w:tc>
        <w:tc>
          <w:tcPr>
            <w:tcW w:w="851" w:type="dxa"/>
          </w:tcPr>
          <w:p w14:paraId="22E8F004"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830</w:t>
            </w:r>
          </w:p>
        </w:tc>
      </w:tr>
      <w:tr w:rsidR="00413CE5" w:rsidRPr="00CA6A00" w14:paraId="496356AF" w14:textId="77777777" w:rsidTr="007C206C">
        <w:tc>
          <w:tcPr>
            <w:tcW w:w="2403" w:type="dxa"/>
            <w:vMerge/>
          </w:tcPr>
          <w:p w14:paraId="5F638E74" w14:textId="77777777" w:rsidR="00C15F56" w:rsidRPr="00CA6A00" w:rsidRDefault="00C15F56" w:rsidP="007C206C">
            <w:pPr>
              <w:rPr>
                <w:rFonts w:ascii="Times New Roman" w:hAnsi="Times New Roman" w:cs="Times New Roman"/>
                <w:color w:val="000000" w:themeColor="text1"/>
                <w:sz w:val="18"/>
                <w:szCs w:val="18"/>
              </w:rPr>
            </w:pPr>
          </w:p>
        </w:tc>
        <w:tc>
          <w:tcPr>
            <w:tcW w:w="11484" w:type="dxa"/>
            <w:gridSpan w:val="8"/>
          </w:tcPr>
          <w:p w14:paraId="095CD4FB" w14:textId="77777777" w:rsidR="00C15F56" w:rsidRPr="00CA6A00" w:rsidRDefault="00C15F56" w:rsidP="007C206C">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Subjective cognition measure</w:t>
            </w:r>
          </w:p>
        </w:tc>
      </w:tr>
      <w:tr w:rsidR="00413CE5" w:rsidRPr="00CA6A00" w14:paraId="5E695C03" w14:textId="77777777" w:rsidTr="007C206C">
        <w:tc>
          <w:tcPr>
            <w:tcW w:w="2403" w:type="dxa"/>
            <w:vMerge/>
          </w:tcPr>
          <w:p w14:paraId="03014594" w14:textId="77777777" w:rsidR="00C15F56" w:rsidRPr="00CA6A00" w:rsidRDefault="00C15F56" w:rsidP="007C206C">
            <w:pPr>
              <w:rPr>
                <w:rFonts w:ascii="Times New Roman" w:hAnsi="Times New Roman" w:cs="Times New Roman"/>
                <w:color w:val="000000" w:themeColor="text1"/>
                <w:sz w:val="18"/>
                <w:szCs w:val="18"/>
              </w:rPr>
            </w:pPr>
          </w:p>
        </w:tc>
        <w:tc>
          <w:tcPr>
            <w:tcW w:w="2976" w:type="dxa"/>
          </w:tcPr>
          <w:p w14:paraId="62D6F59D"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gnitive performance (n=2)</w:t>
            </w:r>
          </w:p>
        </w:tc>
        <w:tc>
          <w:tcPr>
            <w:tcW w:w="1417" w:type="dxa"/>
          </w:tcPr>
          <w:p w14:paraId="6B996060"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llapsed</w:t>
            </w:r>
          </w:p>
        </w:tc>
        <w:tc>
          <w:tcPr>
            <w:tcW w:w="1280" w:type="dxa"/>
          </w:tcPr>
          <w:p w14:paraId="761339A2"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Adjusted</w:t>
            </w:r>
          </w:p>
        </w:tc>
        <w:tc>
          <w:tcPr>
            <w:tcW w:w="1276" w:type="dxa"/>
          </w:tcPr>
          <w:p w14:paraId="5A96F84E"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174</w:t>
            </w:r>
          </w:p>
        </w:tc>
        <w:tc>
          <w:tcPr>
            <w:tcW w:w="1700" w:type="dxa"/>
          </w:tcPr>
          <w:p w14:paraId="6CC0BD4C"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325–0.022</w:t>
            </w:r>
          </w:p>
        </w:tc>
        <w:tc>
          <w:tcPr>
            <w:tcW w:w="1134" w:type="dxa"/>
          </w:tcPr>
          <w:p w14:paraId="392AFB34"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25</w:t>
            </w:r>
          </w:p>
        </w:tc>
        <w:tc>
          <w:tcPr>
            <w:tcW w:w="850" w:type="dxa"/>
          </w:tcPr>
          <w:p w14:paraId="40F3D7A0"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w:t>
            </w:r>
          </w:p>
        </w:tc>
        <w:tc>
          <w:tcPr>
            <w:tcW w:w="851" w:type="dxa"/>
          </w:tcPr>
          <w:p w14:paraId="65A3F7E1"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00</w:t>
            </w:r>
          </w:p>
        </w:tc>
      </w:tr>
      <w:tr w:rsidR="00413CE5" w:rsidRPr="00CA6A00" w14:paraId="522BB652" w14:textId="77777777" w:rsidTr="007C206C">
        <w:tc>
          <w:tcPr>
            <w:tcW w:w="2403" w:type="dxa"/>
            <w:vMerge/>
          </w:tcPr>
          <w:p w14:paraId="0AFBC0CD" w14:textId="77777777" w:rsidR="00C15F56" w:rsidRPr="00CA6A00" w:rsidRDefault="00C15F56" w:rsidP="007C206C">
            <w:pPr>
              <w:rPr>
                <w:rFonts w:ascii="Times New Roman" w:hAnsi="Times New Roman" w:cs="Times New Roman"/>
                <w:color w:val="000000" w:themeColor="text1"/>
                <w:sz w:val="18"/>
                <w:szCs w:val="18"/>
              </w:rPr>
            </w:pPr>
          </w:p>
        </w:tc>
        <w:tc>
          <w:tcPr>
            <w:tcW w:w="2976" w:type="dxa"/>
          </w:tcPr>
          <w:p w14:paraId="7720268D"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gnitive performance (n=5)</w:t>
            </w:r>
          </w:p>
        </w:tc>
        <w:tc>
          <w:tcPr>
            <w:tcW w:w="1417" w:type="dxa"/>
          </w:tcPr>
          <w:p w14:paraId="2773E443"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llapsed</w:t>
            </w:r>
          </w:p>
        </w:tc>
        <w:tc>
          <w:tcPr>
            <w:tcW w:w="1280" w:type="dxa"/>
          </w:tcPr>
          <w:p w14:paraId="2408ADB1"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nadjusted</w:t>
            </w:r>
          </w:p>
        </w:tc>
        <w:tc>
          <w:tcPr>
            <w:tcW w:w="1276" w:type="dxa"/>
          </w:tcPr>
          <w:p w14:paraId="7BFC207C"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207</w:t>
            </w:r>
          </w:p>
        </w:tc>
        <w:tc>
          <w:tcPr>
            <w:tcW w:w="1700" w:type="dxa"/>
          </w:tcPr>
          <w:p w14:paraId="1277364D"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405– -0.009</w:t>
            </w:r>
          </w:p>
        </w:tc>
        <w:tc>
          <w:tcPr>
            <w:tcW w:w="1134" w:type="dxa"/>
          </w:tcPr>
          <w:p w14:paraId="026AE831"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40</w:t>
            </w:r>
          </w:p>
        </w:tc>
        <w:tc>
          <w:tcPr>
            <w:tcW w:w="850" w:type="dxa"/>
          </w:tcPr>
          <w:p w14:paraId="5A5A4676"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0.7</w:t>
            </w:r>
          </w:p>
        </w:tc>
        <w:tc>
          <w:tcPr>
            <w:tcW w:w="851" w:type="dxa"/>
          </w:tcPr>
          <w:p w14:paraId="544E1295"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38</w:t>
            </w:r>
          </w:p>
        </w:tc>
      </w:tr>
      <w:tr w:rsidR="00413CE5" w:rsidRPr="00CA6A00" w14:paraId="06B905B7" w14:textId="77777777" w:rsidTr="007C206C">
        <w:tc>
          <w:tcPr>
            <w:tcW w:w="2403" w:type="dxa"/>
            <w:vMerge/>
          </w:tcPr>
          <w:p w14:paraId="71FE399C" w14:textId="77777777" w:rsidR="00C15F56" w:rsidRPr="00CA6A00" w:rsidRDefault="00C15F56" w:rsidP="007C206C">
            <w:pPr>
              <w:rPr>
                <w:rFonts w:ascii="Times New Roman" w:hAnsi="Times New Roman" w:cs="Times New Roman"/>
                <w:color w:val="000000" w:themeColor="text1"/>
                <w:sz w:val="18"/>
                <w:szCs w:val="18"/>
              </w:rPr>
            </w:pPr>
          </w:p>
        </w:tc>
        <w:tc>
          <w:tcPr>
            <w:tcW w:w="2976" w:type="dxa"/>
          </w:tcPr>
          <w:p w14:paraId="40F4FD00"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gnitive performance (n=4)</w:t>
            </w:r>
          </w:p>
        </w:tc>
        <w:tc>
          <w:tcPr>
            <w:tcW w:w="1417" w:type="dxa"/>
          </w:tcPr>
          <w:p w14:paraId="119AAF10"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 months</w:t>
            </w:r>
          </w:p>
        </w:tc>
        <w:tc>
          <w:tcPr>
            <w:tcW w:w="1280" w:type="dxa"/>
          </w:tcPr>
          <w:p w14:paraId="763AA5EB"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nadjusted</w:t>
            </w:r>
          </w:p>
        </w:tc>
        <w:tc>
          <w:tcPr>
            <w:tcW w:w="1276" w:type="dxa"/>
          </w:tcPr>
          <w:p w14:paraId="42FC0F8C"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283</w:t>
            </w:r>
          </w:p>
        </w:tc>
        <w:tc>
          <w:tcPr>
            <w:tcW w:w="1700" w:type="dxa"/>
          </w:tcPr>
          <w:p w14:paraId="5AED4C58"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438– -0.127</w:t>
            </w:r>
          </w:p>
        </w:tc>
        <w:tc>
          <w:tcPr>
            <w:tcW w:w="1134" w:type="dxa"/>
          </w:tcPr>
          <w:p w14:paraId="5C96A7AE"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0.001</w:t>
            </w:r>
          </w:p>
        </w:tc>
        <w:tc>
          <w:tcPr>
            <w:tcW w:w="850" w:type="dxa"/>
          </w:tcPr>
          <w:p w14:paraId="1AABA4A4"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47.9</w:t>
            </w:r>
          </w:p>
        </w:tc>
        <w:tc>
          <w:tcPr>
            <w:tcW w:w="851" w:type="dxa"/>
          </w:tcPr>
          <w:p w14:paraId="45D7E6AB"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12</w:t>
            </w:r>
          </w:p>
        </w:tc>
      </w:tr>
      <w:tr w:rsidR="00413CE5" w:rsidRPr="00CA6A00" w14:paraId="0C7B20DD" w14:textId="77777777" w:rsidTr="007C206C">
        <w:tc>
          <w:tcPr>
            <w:tcW w:w="2403" w:type="dxa"/>
            <w:vMerge w:val="restart"/>
          </w:tcPr>
          <w:p w14:paraId="031CFDEC"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unctional outcome</w:t>
            </w:r>
          </w:p>
        </w:tc>
        <w:tc>
          <w:tcPr>
            <w:tcW w:w="2976" w:type="dxa"/>
          </w:tcPr>
          <w:p w14:paraId="0A46024E"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unctional change (n=5)</w:t>
            </w:r>
          </w:p>
        </w:tc>
        <w:tc>
          <w:tcPr>
            <w:tcW w:w="1417" w:type="dxa"/>
          </w:tcPr>
          <w:p w14:paraId="3AD32D53"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llapsed</w:t>
            </w:r>
          </w:p>
        </w:tc>
        <w:tc>
          <w:tcPr>
            <w:tcW w:w="1280" w:type="dxa"/>
          </w:tcPr>
          <w:p w14:paraId="527EA275"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Adjusted</w:t>
            </w:r>
          </w:p>
        </w:tc>
        <w:tc>
          <w:tcPr>
            <w:tcW w:w="1276" w:type="dxa"/>
          </w:tcPr>
          <w:p w14:paraId="5F2B40D6"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206</w:t>
            </w:r>
          </w:p>
        </w:tc>
        <w:tc>
          <w:tcPr>
            <w:tcW w:w="1700" w:type="dxa"/>
          </w:tcPr>
          <w:p w14:paraId="196345E2"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384– -0.028</w:t>
            </w:r>
          </w:p>
        </w:tc>
        <w:tc>
          <w:tcPr>
            <w:tcW w:w="1134" w:type="dxa"/>
          </w:tcPr>
          <w:p w14:paraId="107CB769"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24</w:t>
            </w:r>
          </w:p>
        </w:tc>
        <w:tc>
          <w:tcPr>
            <w:tcW w:w="850" w:type="dxa"/>
          </w:tcPr>
          <w:p w14:paraId="1B94F57D"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6.7</w:t>
            </w:r>
          </w:p>
        </w:tc>
        <w:tc>
          <w:tcPr>
            <w:tcW w:w="851" w:type="dxa"/>
          </w:tcPr>
          <w:p w14:paraId="3C9A74AF"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26</w:t>
            </w:r>
          </w:p>
        </w:tc>
      </w:tr>
      <w:tr w:rsidR="00413CE5" w:rsidRPr="00CA6A00" w14:paraId="0656FC78" w14:textId="77777777" w:rsidTr="007C206C">
        <w:tc>
          <w:tcPr>
            <w:tcW w:w="2403" w:type="dxa"/>
            <w:vMerge/>
          </w:tcPr>
          <w:p w14:paraId="6AA8761B" w14:textId="77777777" w:rsidR="00C15F56" w:rsidRPr="00CA6A00" w:rsidRDefault="00C15F56" w:rsidP="007C206C">
            <w:pPr>
              <w:rPr>
                <w:rFonts w:ascii="Times New Roman" w:hAnsi="Times New Roman" w:cs="Times New Roman"/>
                <w:color w:val="000000" w:themeColor="text1"/>
                <w:sz w:val="18"/>
                <w:szCs w:val="18"/>
              </w:rPr>
            </w:pPr>
          </w:p>
        </w:tc>
        <w:tc>
          <w:tcPr>
            <w:tcW w:w="2976" w:type="dxa"/>
          </w:tcPr>
          <w:p w14:paraId="5BC7D002"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unctional change (n=5)</w:t>
            </w:r>
          </w:p>
        </w:tc>
        <w:tc>
          <w:tcPr>
            <w:tcW w:w="1417" w:type="dxa"/>
          </w:tcPr>
          <w:p w14:paraId="1B83D3A4"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 months</w:t>
            </w:r>
          </w:p>
        </w:tc>
        <w:tc>
          <w:tcPr>
            <w:tcW w:w="1280" w:type="dxa"/>
          </w:tcPr>
          <w:p w14:paraId="2B5AF82C"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Adjusted</w:t>
            </w:r>
          </w:p>
        </w:tc>
        <w:tc>
          <w:tcPr>
            <w:tcW w:w="1276" w:type="dxa"/>
          </w:tcPr>
          <w:p w14:paraId="5BEF6F4C"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223</w:t>
            </w:r>
          </w:p>
        </w:tc>
        <w:tc>
          <w:tcPr>
            <w:tcW w:w="1700" w:type="dxa"/>
          </w:tcPr>
          <w:p w14:paraId="0B8DA31C"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423– -0.023</w:t>
            </w:r>
          </w:p>
        </w:tc>
        <w:tc>
          <w:tcPr>
            <w:tcW w:w="1134" w:type="dxa"/>
          </w:tcPr>
          <w:p w14:paraId="53B71D3F"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29</w:t>
            </w:r>
          </w:p>
        </w:tc>
        <w:tc>
          <w:tcPr>
            <w:tcW w:w="850" w:type="dxa"/>
          </w:tcPr>
          <w:p w14:paraId="32E9DCF1"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0.6</w:t>
            </w:r>
          </w:p>
        </w:tc>
        <w:tc>
          <w:tcPr>
            <w:tcW w:w="851" w:type="dxa"/>
          </w:tcPr>
          <w:p w14:paraId="50CDE856"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35</w:t>
            </w:r>
          </w:p>
        </w:tc>
      </w:tr>
      <w:tr w:rsidR="00413CE5" w:rsidRPr="00CA6A00" w14:paraId="022F2B1E" w14:textId="77777777" w:rsidTr="007C206C">
        <w:tc>
          <w:tcPr>
            <w:tcW w:w="2403" w:type="dxa"/>
            <w:vMerge/>
          </w:tcPr>
          <w:p w14:paraId="5220372C" w14:textId="77777777" w:rsidR="00C15F56" w:rsidRPr="00CA6A00" w:rsidRDefault="00C15F56" w:rsidP="007C206C">
            <w:pPr>
              <w:rPr>
                <w:rFonts w:ascii="Times New Roman" w:hAnsi="Times New Roman" w:cs="Times New Roman"/>
                <w:color w:val="000000" w:themeColor="text1"/>
                <w:sz w:val="18"/>
                <w:szCs w:val="18"/>
              </w:rPr>
            </w:pPr>
          </w:p>
        </w:tc>
        <w:tc>
          <w:tcPr>
            <w:tcW w:w="2976" w:type="dxa"/>
          </w:tcPr>
          <w:p w14:paraId="38F179F0"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unctional change (n=5)</w:t>
            </w:r>
          </w:p>
        </w:tc>
        <w:tc>
          <w:tcPr>
            <w:tcW w:w="1417" w:type="dxa"/>
          </w:tcPr>
          <w:p w14:paraId="22DFB5B2"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llapsed</w:t>
            </w:r>
          </w:p>
        </w:tc>
        <w:tc>
          <w:tcPr>
            <w:tcW w:w="1280" w:type="dxa"/>
          </w:tcPr>
          <w:p w14:paraId="7B4A2868"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nadjusted</w:t>
            </w:r>
          </w:p>
        </w:tc>
        <w:tc>
          <w:tcPr>
            <w:tcW w:w="1276" w:type="dxa"/>
          </w:tcPr>
          <w:p w14:paraId="66FD0734"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798</w:t>
            </w:r>
          </w:p>
        </w:tc>
        <w:tc>
          <w:tcPr>
            <w:tcW w:w="1700" w:type="dxa"/>
          </w:tcPr>
          <w:p w14:paraId="140A459D"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539– -0.056</w:t>
            </w:r>
          </w:p>
        </w:tc>
        <w:tc>
          <w:tcPr>
            <w:tcW w:w="1134" w:type="dxa"/>
          </w:tcPr>
          <w:p w14:paraId="691D44D7"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35</w:t>
            </w:r>
          </w:p>
        </w:tc>
        <w:tc>
          <w:tcPr>
            <w:tcW w:w="850" w:type="dxa"/>
          </w:tcPr>
          <w:p w14:paraId="22E6DDC6"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92.8</w:t>
            </w:r>
          </w:p>
        </w:tc>
        <w:tc>
          <w:tcPr>
            <w:tcW w:w="851" w:type="dxa"/>
          </w:tcPr>
          <w:p w14:paraId="0DD6BD77"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650</w:t>
            </w:r>
          </w:p>
        </w:tc>
      </w:tr>
      <w:tr w:rsidR="00413CE5" w:rsidRPr="00CA6A00" w14:paraId="6D11ADD1" w14:textId="77777777" w:rsidTr="007C206C">
        <w:tc>
          <w:tcPr>
            <w:tcW w:w="2403" w:type="dxa"/>
            <w:vMerge/>
          </w:tcPr>
          <w:p w14:paraId="6695C9CE" w14:textId="77777777" w:rsidR="00C15F56" w:rsidRPr="00CA6A00" w:rsidRDefault="00C15F56" w:rsidP="007C206C">
            <w:pPr>
              <w:rPr>
                <w:rFonts w:ascii="Times New Roman" w:hAnsi="Times New Roman" w:cs="Times New Roman"/>
                <w:color w:val="000000" w:themeColor="text1"/>
                <w:sz w:val="18"/>
                <w:szCs w:val="18"/>
              </w:rPr>
            </w:pPr>
          </w:p>
        </w:tc>
        <w:tc>
          <w:tcPr>
            <w:tcW w:w="2976" w:type="dxa"/>
          </w:tcPr>
          <w:p w14:paraId="1B6BCE9D"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unctional change (n=2)</w:t>
            </w:r>
          </w:p>
        </w:tc>
        <w:tc>
          <w:tcPr>
            <w:tcW w:w="1417" w:type="dxa"/>
          </w:tcPr>
          <w:p w14:paraId="11E2214C"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 months</w:t>
            </w:r>
          </w:p>
        </w:tc>
        <w:tc>
          <w:tcPr>
            <w:tcW w:w="1280" w:type="dxa"/>
          </w:tcPr>
          <w:p w14:paraId="2B24264B"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nadjusted</w:t>
            </w:r>
          </w:p>
        </w:tc>
        <w:tc>
          <w:tcPr>
            <w:tcW w:w="1276" w:type="dxa"/>
          </w:tcPr>
          <w:p w14:paraId="24DDE23D"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202</w:t>
            </w:r>
          </w:p>
        </w:tc>
        <w:tc>
          <w:tcPr>
            <w:tcW w:w="1700" w:type="dxa"/>
          </w:tcPr>
          <w:p w14:paraId="6F3D1393"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482–1.079</w:t>
            </w:r>
          </w:p>
        </w:tc>
        <w:tc>
          <w:tcPr>
            <w:tcW w:w="1134" w:type="dxa"/>
          </w:tcPr>
          <w:p w14:paraId="1524F14E"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302</w:t>
            </w:r>
          </w:p>
        </w:tc>
        <w:tc>
          <w:tcPr>
            <w:tcW w:w="850" w:type="dxa"/>
          </w:tcPr>
          <w:p w14:paraId="4549FD66"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97.7</w:t>
            </w:r>
          </w:p>
        </w:tc>
        <w:tc>
          <w:tcPr>
            <w:tcW w:w="851" w:type="dxa"/>
          </w:tcPr>
          <w:p w14:paraId="428B1782"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645</w:t>
            </w:r>
          </w:p>
        </w:tc>
      </w:tr>
      <w:tr w:rsidR="00413CE5" w:rsidRPr="00CA6A00" w14:paraId="7C18369F" w14:textId="77777777" w:rsidTr="007C206C">
        <w:tc>
          <w:tcPr>
            <w:tcW w:w="2403" w:type="dxa"/>
            <w:vMerge/>
          </w:tcPr>
          <w:p w14:paraId="5A4611BA" w14:textId="77777777" w:rsidR="00C15F56" w:rsidRPr="00CA6A00" w:rsidRDefault="00C15F56" w:rsidP="007C206C">
            <w:pPr>
              <w:rPr>
                <w:rFonts w:ascii="Times New Roman" w:hAnsi="Times New Roman" w:cs="Times New Roman"/>
                <w:color w:val="000000" w:themeColor="text1"/>
                <w:sz w:val="18"/>
                <w:szCs w:val="18"/>
              </w:rPr>
            </w:pPr>
          </w:p>
        </w:tc>
        <w:tc>
          <w:tcPr>
            <w:tcW w:w="2976" w:type="dxa"/>
          </w:tcPr>
          <w:p w14:paraId="4D22EE80"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unctional change (n=2)</w:t>
            </w:r>
          </w:p>
        </w:tc>
        <w:tc>
          <w:tcPr>
            <w:tcW w:w="1417" w:type="dxa"/>
          </w:tcPr>
          <w:p w14:paraId="50248DD9"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t;12 months</w:t>
            </w:r>
          </w:p>
        </w:tc>
        <w:tc>
          <w:tcPr>
            <w:tcW w:w="1280" w:type="dxa"/>
          </w:tcPr>
          <w:p w14:paraId="2562A682"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nadjusted</w:t>
            </w:r>
          </w:p>
        </w:tc>
        <w:tc>
          <w:tcPr>
            <w:tcW w:w="1276" w:type="dxa"/>
          </w:tcPr>
          <w:p w14:paraId="549A998C"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279</w:t>
            </w:r>
          </w:p>
        </w:tc>
        <w:tc>
          <w:tcPr>
            <w:tcW w:w="1700" w:type="dxa"/>
          </w:tcPr>
          <w:p w14:paraId="4A018546"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887–0.329</w:t>
            </w:r>
          </w:p>
        </w:tc>
        <w:tc>
          <w:tcPr>
            <w:tcW w:w="1134" w:type="dxa"/>
          </w:tcPr>
          <w:p w14:paraId="37629A1C"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368</w:t>
            </w:r>
          </w:p>
        </w:tc>
        <w:tc>
          <w:tcPr>
            <w:tcW w:w="850" w:type="dxa"/>
          </w:tcPr>
          <w:p w14:paraId="5CBEE92E"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6.7</w:t>
            </w:r>
          </w:p>
        </w:tc>
        <w:tc>
          <w:tcPr>
            <w:tcW w:w="851" w:type="dxa"/>
          </w:tcPr>
          <w:p w14:paraId="23046EB7"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149</w:t>
            </w:r>
          </w:p>
        </w:tc>
      </w:tr>
      <w:tr w:rsidR="00413CE5" w:rsidRPr="00CA6A00" w14:paraId="40013D99" w14:textId="77777777" w:rsidTr="007C206C">
        <w:tc>
          <w:tcPr>
            <w:tcW w:w="2403" w:type="dxa"/>
            <w:vMerge/>
          </w:tcPr>
          <w:p w14:paraId="47F4714A" w14:textId="77777777" w:rsidR="00C15F56" w:rsidRPr="00CA6A00" w:rsidRDefault="00C15F56" w:rsidP="007C206C">
            <w:pPr>
              <w:rPr>
                <w:rFonts w:ascii="Times New Roman" w:hAnsi="Times New Roman" w:cs="Times New Roman"/>
                <w:color w:val="000000" w:themeColor="text1"/>
                <w:sz w:val="18"/>
                <w:szCs w:val="18"/>
              </w:rPr>
            </w:pPr>
          </w:p>
        </w:tc>
        <w:tc>
          <w:tcPr>
            <w:tcW w:w="2976" w:type="dxa"/>
          </w:tcPr>
          <w:p w14:paraId="07AB03B8"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unctional performance (n=10)</w:t>
            </w:r>
          </w:p>
        </w:tc>
        <w:tc>
          <w:tcPr>
            <w:tcW w:w="1417" w:type="dxa"/>
          </w:tcPr>
          <w:p w14:paraId="46BA6988"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llapsed</w:t>
            </w:r>
          </w:p>
        </w:tc>
        <w:tc>
          <w:tcPr>
            <w:tcW w:w="1280" w:type="dxa"/>
          </w:tcPr>
          <w:p w14:paraId="786F6F61"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Adjusted</w:t>
            </w:r>
          </w:p>
        </w:tc>
        <w:tc>
          <w:tcPr>
            <w:tcW w:w="1276" w:type="dxa"/>
          </w:tcPr>
          <w:p w14:paraId="6610C86F"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590</w:t>
            </w:r>
          </w:p>
        </w:tc>
        <w:tc>
          <w:tcPr>
            <w:tcW w:w="1700" w:type="dxa"/>
          </w:tcPr>
          <w:p w14:paraId="2CE62F41"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930– -0.249</w:t>
            </w:r>
          </w:p>
        </w:tc>
        <w:tc>
          <w:tcPr>
            <w:tcW w:w="1134" w:type="dxa"/>
          </w:tcPr>
          <w:p w14:paraId="15AF9DCB"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01</w:t>
            </w:r>
          </w:p>
        </w:tc>
        <w:tc>
          <w:tcPr>
            <w:tcW w:w="850" w:type="dxa"/>
          </w:tcPr>
          <w:p w14:paraId="0D452BAC"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97.7</w:t>
            </w:r>
          </w:p>
        </w:tc>
        <w:tc>
          <w:tcPr>
            <w:tcW w:w="851" w:type="dxa"/>
          </w:tcPr>
          <w:p w14:paraId="31A91E6E"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281</w:t>
            </w:r>
          </w:p>
        </w:tc>
      </w:tr>
      <w:tr w:rsidR="00413CE5" w:rsidRPr="00CA6A00" w14:paraId="40E1BD80" w14:textId="77777777" w:rsidTr="007C206C">
        <w:tc>
          <w:tcPr>
            <w:tcW w:w="2403" w:type="dxa"/>
            <w:vMerge/>
          </w:tcPr>
          <w:p w14:paraId="0AA4F60B" w14:textId="77777777" w:rsidR="00C15F56" w:rsidRPr="00CA6A00" w:rsidRDefault="00C15F56" w:rsidP="007C206C">
            <w:pPr>
              <w:rPr>
                <w:rFonts w:ascii="Times New Roman" w:hAnsi="Times New Roman" w:cs="Times New Roman"/>
                <w:color w:val="000000" w:themeColor="text1"/>
                <w:sz w:val="18"/>
                <w:szCs w:val="18"/>
              </w:rPr>
            </w:pPr>
          </w:p>
        </w:tc>
        <w:tc>
          <w:tcPr>
            <w:tcW w:w="2976" w:type="dxa"/>
          </w:tcPr>
          <w:p w14:paraId="757FC734"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unctional performance (n=7)</w:t>
            </w:r>
          </w:p>
        </w:tc>
        <w:tc>
          <w:tcPr>
            <w:tcW w:w="1417" w:type="dxa"/>
          </w:tcPr>
          <w:p w14:paraId="420A1378"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 months</w:t>
            </w:r>
          </w:p>
        </w:tc>
        <w:tc>
          <w:tcPr>
            <w:tcW w:w="1280" w:type="dxa"/>
          </w:tcPr>
          <w:p w14:paraId="1799CCEB"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Adjusted</w:t>
            </w:r>
          </w:p>
        </w:tc>
        <w:tc>
          <w:tcPr>
            <w:tcW w:w="1276" w:type="dxa"/>
          </w:tcPr>
          <w:p w14:paraId="0257238C"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715</w:t>
            </w:r>
          </w:p>
        </w:tc>
        <w:tc>
          <w:tcPr>
            <w:tcW w:w="1700" w:type="dxa"/>
          </w:tcPr>
          <w:p w14:paraId="63FB72F8"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251– -0.179</w:t>
            </w:r>
          </w:p>
        </w:tc>
        <w:tc>
          <w:tcPr>
            <w:tcW w:w="1134" w:type="dxa"/>
          </w:tcPr>
          <w:p w14:paraId="40768E61"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09</w:t>
            </w:r>
          </w:p>
        </w:tc>
        <w:tc>
          <w:tcPr>
            <w:tcW w:w="850" w:type="dxa"/>
          </w:tcPr>
          <w:p w14:paraId="1F40FA81"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98.4</w:t>
            </w:r>
          </w:p>
        </w:tc>
        <w:tc>
          <w:tcPr>
            <w:tcW w:w="851" w:type="dxa"/>
          </w:tcPr>
          <w:p w14:paraId="1AD6E37C"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511</w:t>
            </w:r>
          </w:p>
        </w:tc>
      </w:tr>
      <w:tr w:rsidR="00413CE5" w:rsidRPr="00CA6A00" w14:paraId="27CD7F01" w14:textId="77777777" w:rsidTr="007C206C">
        <w:tc>
          <w:tcPr>
            <w:tcW w:w="2403" w:type="dxa"/>
            <w:vMerge/>
          </w:tcPr>
          <w:p w14:paraId="2F2FACD8" w14:textId="77777777" w:rsidR="00C15F56" w:rsidRPr="00CA6A00" w:rsidRDefault="00C15F56" w:rsidP="007C206C">
            <w:pPr>
              <w:rPr>
                <w:rFonts w:ascii="Times New Roman" w:hAnsi="Times New Roman" w:cs="Times New Roman"/>
                <w:color w:val="000000" w:themeColor="text1"/>
                <w:sz w:val="18"/>
                <w:szCs w:val="18"/>
              </w:rPr>
            </w:pPr>
          </w:p>
        </w:tc>
        <w:tc>
          <w:tcPr>
            <w:tcW w:w="2976" w:type="dxa"/>
          </w:tcPr>
          <w:p w14:paraId="5306B009"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unctional performance (n=5)</w:t>
            </w:r>
          </w:p>
        </w:tc>
        <w:tc>
          <w:tcPr>
            <w:tcW w:w="1417" w:type="dxa"/>
          </w:tcPr>
          <w:p w14:paraId="429C33BE"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gt;6–12 months </w:t>
            </w:r>
          </w:p>
        </w:tc>
        <w:tc>
          <w:tcPr>
            <w:tcW w:w="1280" w:type="dxa"/>
          </w:tcPr>
          <w:p w14:paraId="7D79DE21"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Adjusted</w:t>
            </w:r>
          </w:p>
        </w:tc>
        <w:tc>
          <w:tcPr>
            <w:tcW w:w="1276" w:type="dxa"/>
          </w:tcPr>
          <w:p w14:paraId="474B9D96"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289</w:t>
            </w:r>
          </w:p>
        </w:tc>
        <w:tc>
          <w:tcPr>
            <w:tcW w:w="1700" w:type="dxa"/>
          </w:tcPr>
          <w:p w14:paraId="3AE9583D"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543– -0.034</w:t>
            </w:r>
          </w:p>
        </w:tc>
        <w:tc>
          <w:tcPr>
            <w:tcW w:w="1134" w:type="dxa"/>
          </w:tcPr>
          <w:p w14:paraId="24EAE059"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26</w:t>
            </w:r>
          </w:p>
        </w:tc>
        <w:tc>
          <w:tcPr>
            <w:tcW w:w="850" w:type="dxa"/>
          </w:tcPr>
          <w:p w14:paraId="61AD750C"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7.3</w:t>
            </w:r>
          </w:p>
        </w:tc>
        <w:tc>
          <w:tcPr>
            <w:tcW w:w="851" w:type="dxa"/>
          </w:tcPr>
          <w:p w14:paraId="56702879"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58</w:t>
            </w:r>
          </w:p>
        </w:tc>
      </w:tr>
      <w:tr w:rsidR="00413CE5" w:rsidRPr="00CA6A00" w14:paraId="0C52BD1E" w14:textId="77777777" w:rsidTr="007C206C">
        <w:tc>
          <w:tcPr>
            <w:tcW w:w="2403" w:type="dxa"/>
            <w:vMerge/>
          </w:tcPr>
          <w:p w14:paraId="118E0310" w14:textId="77777777" w:rsidR="00C15F56" w:rsidRPr="00CA6A00" w:rsidRDefault="00C15F56" w:rsidP="007C206C">
            <w:pPr>
              <w:rPr>
                <w:rFonts w:ascii="Times New Roman" w:hAnsi="Times New Roman" w:cs="Times New Roman"/>
                <w:color w:val="000000" w:themeColor="text1"/>
                <w:sz w:val="18"/>
                <w:szCs w:val="18"/>
              </w:rPr>
            </w:pPr>
          </w:p>
        </w:tc>
        <w:tc>
          <w:tcPr>
            <w:tcW w:w="2976" w:type="dxa"/>
          </w:tcPr>
          <w:p w14:paraId="10182B0C"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unctional performance (n=3)</w:t>
            </w:r>
          </w:p>
        </w:tc>
        <w:tc>
          <w:tcPr>
            <w:tcW w:w="1417" w:type="dxa"/>
          </w:tcPr>
          <w:p w14:paraId="0A38219C"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t;12 months</w:t>
            </w:r>
          </w:p>
        </w:tc>
        <w:tc>
          <w:tcPr>
            <w:tcW w:w="1280" w:type="dxa"/>
          </w:tcPr>
          <w:p w14:paraId="266E24A1"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Adjusted</w:t>
            </w:r>
          </w:p>
        </w:tc>
        <w:tc>
          <w:tcPr>
            <w:tcW w:w="1276" w:type="dxa"/>
          </w:tcPr>
          <w:p w14:paraId="6A800ED9"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206</w:t>
            </w:r>
          </w:p>
        </w:tc>
        <w:tc>
          <w:tcPr>
            <w:tcW w:w="1700" w:type="dxa"/>
          </w:tcPr>
          <w:p w14:paraId="4DC69D48"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301– -0.111</w:t>
            </w:r>
          </w:p>
        </w:tc>
        <w:tc>
          <w:tcPr>
            <w:tcW w:w="1134" w:type="dxa"/>
          </w:tcPr>
          <w:p w14:paraId="578CB60F"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0.001</w:t>
            </w:r>
          </w:p>
        </w:tc>
        <w:tc>
          <w:tcPr>
            <w:tcW w:w="850" w:type="dxa"/>
          </w:tcPr>
          <w:p w14:paraId="4C3154A9"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5</w:t>
            </w:r>
          </w:p>
        </w:tc>
        <w:tc>
          <w:tcPr>
            <w:tcW w:w="851" w:type="dxa"/>
          </w:tcPr>
          <w:p w14:paraId="1B89B0DD"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00</w:t>
            </w:r>
          </w:p>
        </w:tc>
      </w:tr>
      <w:tr w:rsidR="00413CE5" w:rsidRPr="00CA6A00" w14:paraId="6AD94E6F" w14:textId="77777777" w:rsidTr="007C206C">
        <w:tc>
          <w:tcPr>
            <w:tcW w:w="2403" w:type="dxa"/>
            <w:vMerge/>
          </w:tcPr>
          <w:p w14:paraId="5D2DEF87" w14:textId="77777777" w:rsidR="00C15F56" w:rsidRPr="00CA6A00" w:rsidRDefault="00C15F56" w:rsidP="007C206C">
            <w:pPr>
              <w:rPr>
                <w:rFonts w:ascii="Times New Roman" w:hAnsi="Times New Roman" w:cs="Times New Roman"/>
                <w:color w:val="000000" w:themeColor="text1"/>
                <w:sz w:val="18"/>
                <w:szCs w:val="18"/>
              </w:rPr>
            </w:pPr>
          </w:p>
        </w:tc>
        <w:tc>
          <w:tcPr>
            <w:tcW w:w="2976" w:type="dxa"/>
          </w:tcPr>
          <w:p w14:paraId="464B00C2"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unctional performance (n=28)</w:t>
            </w:r>
          </w:p>
        </w:tc>
        <w:tc>
          <w:tcPr>
            <w:tcW w:w="1417" w:type="dxa"/>
          </w:tcPr>
          <w:p w14:paraId="4668EFD6"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llapsed</w:t>
            </w:r>
          </w:p>
        </w:tc>
        <w:tc>
          <w:tcPr>
            <w:tcW w:w="1280" w:type="dxa"/>
          </w:tcPr>
          <w:p w14:paraId="42C5CB05"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nadjusted</w:t>
            </w:r>
          </w:p>
        </w:tc>
        <w:tc>
          <w:tcPr>
            <w:tcW w:w="1276" w:type="dxa"/>
          </w:tcPr>
          <w:p w14:paraId="390A5655"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604</w:t>
            </w:r>
          </w:p>
        </w:tc>
        <w:tc>
          <w:tcPr>
            <w:tcW w:w="1700" w:type="dxa"/>
          </w:tcPr>
          <w:p w14:paraId="5C9EDAB6"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867– -0.342</w:t>
            </w:r>
          </w:p>
        </w:tc>
        <w:tc>
          <w:tcPr>
            <w:tcW w:w="1134" w:type="dxa"/>
          </w:tcPr>
          <w:p w14:paraId="55395E2B"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0.001</w:t>
            </w:r>
          </w:p>
        </w:tc>
        <w:tc>
          <w:tcPr>
            <w:tcW w:w="850" w:type="dxa"/>
          </w:tcPr>
          <w:p w14:paraId="14DE8099"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97.5</w:t>
            </w:r>
          </w:p>
        </w:tc>
        <w:tc>
          <w:tcPr>
            <w:tcW w:w="851" w:type="dxa"/>
          </w:tcPr>
          <w:p w14:paraId="36F8336B"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477</w:t>
            </w:r>
          </w:p>
        </w:tc>
      </w:tr>
      <w:tr w:rsidR="00413CE5" w:rsidRPr="00CA6A00" w14:paraId="60EEA5D8" w14:textId="77777777" w:rsidTr="007C206C">
        <w:tc>
          <w:tcPr>
            <w:tcW w:w="2403" w:type="dxa"/>
            <w:vMerge/>
          </w:tcPr>
          <w:p w14:paraId="2DA2EBDD" w14:textId="77777777" w:rsidR="00C15F56" w:rsidRPr="00CA6A00" w:rsidRDefault="00C15F56" w:rsidP="007C206C">
            <w:pPr>
              <w:rPr>
                <w:rFonts w:ascii="Times New Roman" w:hAnsi="Times New Roman" w:cs="Times New Roman"/>
                <w:color w:val="000000" w:themeColor="text1"/>
                <w:sz w:val="18"/>
                <w:szCs w:val="18"/>
              </w:rPr>
            </w:pPr>
          </w:p>
        </w:tc>
        <w:tc>
          <w:tcPr>
            <w:tcW w:w="2976" w:type="dxa"/>
          </w:tcPr>
          <w:p w14:paraId="5E3F5AB8"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unctional performance (n=23)</w:t>
            </w:r>
          </w:p>
        </w:tc>
        <w:tc>
          <w:tcPr>
            <w:tcW w:w="1417" w:type="dxa"/>
          </w:tcPr>
          <w:p w14:paraId="3F883217"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 months</w:t>
            </w:r>
          </w:p>
        </w:tc>
        <w:tc>
          <w:tcPr>
            <w:tcW w:w="1280" w:type="dxa"/>
          </w:tcPr>
          <w:p w14:paraId="66F66FC0"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nadjusted</w:t>
            </w:r>
          </w:p>
        </w:tc>
        <w:tc>
          <w:tcPr>
            <w:tcW w:w="1276" w:type="dxa"/>
          </w:tcPr>
          <w:p w14:paraId="1729F8F6"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574</w:t>
            </w:r>
          </w:p>
        </w:tc>
        <w:tc>
          <w:tcPr>
            <w:tcW w:w="1700" w:type="dxa"/>
          </w:tcPr>
          <w:p w14:paraId="4040B189"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878– -0.271</w:t>
            </w:r>
          </w:p>
        </w:tc>
        <w:tc>
          <w:tcPr>
            <w:tcW w:w="1134" w:type="dxa"/>
          </w:tcPr>
          <w:p w14:paraId="0CE7A924"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0.001</w:t>
            </w:r>
          </w:p>
        </w:tc>
        <w:tc>
          <w:tcPr>
            <w:tcW w:w="850" w:type="dxa"/>
          </w:tcPr>
          <w:p w14:paraId="2E5091C9"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97.3</w:t>
            </w:r>
          </w:p>
        </w:tc>
        <w:tc>
          <w:tcPr>
            <w:tcW w:w="851" w:type="dxa"/>
          </w:tcPr>
          <w:p w14:paraId="63F59F57"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527</w:t>
            </w:r>
          </w:p>
        </w:tc>
      </w:tr>
      <w:tr w:rsidR="00413CE5" w:rsidRPr="00CA6A00" w14:paraId="420B75D8" w14:textId="77777777" w:rsidTr="007C206C">
        <w:tc>
          <w:tcPr>
            <w:tcW w:w="2403" w:type="dxa"/>
            <w:vMerge/>
          </w:tcPr>
          <w:p w14:paraId="3E5D361F" w14:textId="77777777" w:rsidR="00C15F56" w:rsidRPr="00CA6A00" w:rsidRDefault="00C15F56" w:rsidP="007C206C">
            <w:pPr>
              <w:rPr>
                <w:rFonts w:ascii="Times New Roman" w:hAnsi="Times New Roman" w:cs="Times New Roman"/>
                <w:color w:val="000000" w:themeColor="text1"/>
                <w:sz w:val="18"/>
                <w:szCs w:val="18"/>
              </w:rPr>
            </w:pPr>
          </w:p>
        </w:tc>
        <w:tc>
          <w:tcPr>
            <w:tcW w:w="2976" w:type="dxa"/>
          </w:tcPr>
          <w:p w14:paraId="18F21742"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unctional performance (n=8)</w:t>
            </w:r>
          </w:p>
        </w:tc>
        <w:tc>
          <w:tcPr>
            <w:tcW w:w="1417" w:type="dxa"/>
          </w:tcPr>
          <w:p w14:paraId="1A730A35"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gt;6–12 months </w:t>
            </w:r>
          </w:p>
        </w:tc>
        <w:tc>
          <w:tcPr>
            <w:tcW w:w="1280" w:type="dxa"/>
          </w:tcPr>
          <w:p w14:paraId="4A5B54D1"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nadjusted</w:t>
            </w:r>
          </w:p>
        </w:tc>
        <w:tc>
          <w:tcPr>
            <w:tcW w:w="1276" w:type="dxa"/>
          </w:tcPr>
          <w:p w14:paraId="2CD1AD4B"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737</w:t>
            </w:r>
          </w:p>
        </w:tc>
        <w:tc>
          <w:tcPr>
            <w:tcW w:w="1700" w:type="dxa"/>
          </w:tcPr>
          <w:p w14:paraId="02F1E826"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177– -0.297</w:t>
            </w:r>
          </w:p>
        </w:tc>
        <w:tc>
          <w:tcPr>
            <w:tcW w:w="1134" w:type="dxa"/>
          </w:tcPr>
          <w:p w14:paraId="15639B60"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01</w:t>
            </w:r>
          </w:p>
        </w:tc>
        <w:tc>
          <w:tcPr>
            <w:tcW w:w="850" w:type="dxa"/>
          </w:tcPr>
          <w:p w14:paraId="294C73BE"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96.6</w:t>
            </w:r>
          </w:p>
        </w:tc>
        <w:tc>
          <w:tcPr>
            <w:tcW w:w="851" w:type="dxa"/>
          </w:tcPr>
          <w:p w14:paraId="7500FD89"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378</w:t>
            </w:r>
          </w:p>
        </w:tc>
      </w:tr>
      <w:tr w:rsidR="00413CE5" w:rsidRPr="00CA6A00" w14:paraId="5672955D" w14:textId="77777777" w:rsidTr="007C206C">
        <w:tc>
          <w:tcPr>
            <w:tcW w:w="2403" w:type="dxa"/>
            <w:vMerge/>
          </w:tcPr>
          <w:p w14:paraId="4CB4A9B9" w14:textId="77777777" w:rsidR="00C15F56" w:rsidRPr="00CA6A00" w:rsidRDefault="00C15F56" w:rsidP="007C206C">
            <w:pPr>
              <w:rPr>
                <w:rFonts w:ascii="Times New Roman" w:hAnsi="Times New Roman" w:cs="Times New Roman"/>
                <w:color w:val="000000" w:themeColor="text1"/>
                <w:sz w:val="18"/>
                <w:szCs w:val="18"/>
              </w:rPr>
            </w:pPr>
          </w:p>
        </w:tc>
        <w:tc>
          <w:tcPr>
            <w:tcW w:w="2976" w:type="dxa"/>
          </w:tcPr>
          <w:p w14:paraId="49DFF845"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unctional performance (n=5)</w:t>
            </w:r>
          </w:p>
        </w:tc>
        <w:tc>
          <w:tcPr>
            <w:tcW w:w="1417" w:type="dxa"/>
          </w:tcPr>
          <w:p w14:paraId="304455A5"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t;12 months</w:t>
            </w:r>
          </w:p>
        </w:tc>
        <w:tc>
          <w:tcPr>
            <w:tcW w:w="1280" w:type="dxa"/>
          </w:tcPr>
          <w:p w14:paraId="489667F8"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nadjusted</w:t>
            </w:r>
          </w:p>
        </w:tc>
        <w:tc>
          <w:tcPr>
            <w:tcW w:w="1276" w:type="dxa"/>
          </w:tcPr>
          <w:p w14:paraId="4D1F6471"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726</w:t>
            </w:r>
          </w:p>
        </w:tc>
        <w:tc>
          <w:tcPr>
            <w:tcW w:w="1700" w:type="dxa"/>
          </w:tcPr>
          <w:p w14:paraId="485D2A9A"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307– -0.145</w:t>
            </w:r>
          </w:p>
        </w:tc>
        <w:tc>
          <w:tcPr>
            <w:tcW w:w="1134" w:type="dxa"/>
          </w:tcPr>
          <w:p w14:paraId="393830D6"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14</w:t>
            </w:r>
          </w:p>
        </w:tc>
        <w:tc>
          <w:tcPr>
            <w:tcW w:w="850" w:type="dxa"/>
          </w:tcPr>
          <w:p w14:paraId="3BB641E2"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93.7</w:t>
            </w:r>
          </w:p>
        </w:tc>
        <w:tc>
          <w:tcPr>
            <w:tcW w:w="851" w:type="dxa"/>
          </w:tcPr>
          <w:p w14:paraId="5A0A4129"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397</w:t>
            </w:r>
          </w:p>
        </w:tc>
      </w:tr>
      <w:tr w:rsidR="00413CE5" w:rsidRPr="00CA6A00" w14:paraId="3105498E" w14:textId="77777777" w:rsidTr="007C206C">
        <w:tc>
          <w:tcPr>
            <w:tcW w:w="2403" w:type="dxa"/>
            <w:vMerge w:val="restart"/>
          </w:tcPr>
          <w:p w14:paraId="04D8F7F7" w14:textId="77777777" w:rsidR="00C15F56" w:rsidRPr="00CA6A00" w:rsidRDefault="00C15F56" w:rsidP="007C206C">
            <w:pPr>
              <w:rPr>
                <w:rFonts w:ascii="Times New Roman" w:hAnsi="Times New Roman" w:cs="Times New Roman"/>
                <w:color w:val="000000" w:themeColor="text1"/>
                <w:kern w:val="0"/>
                <w:sz w:val="18"/>
                <w:szCs w:val="18"/>
                <w14:ligatures w14:val="none"/>
              </w:rPr>
            </w:pPr>
            <w:r w:rsidRPr="00CA6A00">
              <w:rPr>
                <w:rFonts w:ascii="Times New Roman" w:hAnsi="Times New Roman" w:cs="Times New Roman"/>
                <w:color w:val="000000" w:themeColor="text1"/>
                <w:kern w:val="0"/>
                <w:sz w:val="18"/>
                <w:szCs w:val="18"/>
                <w14:ligatures w14:val="none"/>
              </w:rPr>
              <w:t>Quality of life</w:t>
            </w:r>
          </w:p>
          <w:p w14:paraId="12AD76C8" w14:textId="77777777" w:rsidR="00C15F56" w:rsidRPr="00CA6A00" w:rsidRDefault="00C15F56" w:rsidP="007C206C">
            <w:pPr>
              <w:rPr>
                <w:rFonts w:ascii="Times New Roman" w:hAnsi="Times New Roman" w:cs="Times New Roman"/>
                <w:color w:val="000000" w:themeColor="text1"/>
                <w:sz w:val="18"/>
                <w:szCs w:val="18"/>
              </w:rPr>
            </w:pPr>
          </w:p>
        </w:tc>
        <w:tc>
          <w:tcPr>
            <w:tcW w:w="2976" w:type="dxa"/>
          </w:tcPr>
          <w:p w14:paraId="23B2850A"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oor quality of life (n=7)</w:t>
            </w:r>
          </w:p>
        </w:tc>
        <w:tc>
          <w:tcPr>
            <w:tcW w:w="1417" w:type="dxa"/>
          </w:tcPr>
          <w:p w14:paraId="12A694D2"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llapsed</w:t>
            </w:r>
          </w:p>
        </w:tc>
        <w:tc>
          <w:tcPr>
            <w:tcW w:w="1280" w:type="dxa"/>
          </w:tcPr>
          <w:p w14:paraId="1BA7FB02"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Adjusted</w:t>
            </w:r>
          </w:p>
        </w:tc>
        <w:tc>
          <w:tcPr>
            <w:tcW w:w="1276" w:type="dxa"/>
          </w:tcPr>
          <w:p w14:paraId="1655307B"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315</w:t>
            </w:r>
          </w:p>
        </w:tc>
        <w:tc>
          <w:tcPr>
            <w:tcW w:w="1700" w:type="dxa"/>
          </w:tcPr>
          <w:p w14:paraId="5D318D5D"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464– -0.166</w:t>
            </w:r>
          </w:p>
        </w:tc>
        <w:tc>
          <w:tcPr>
            <w:tcW w:w="1134" w:type="dxa"/>
          </w:tcPr>
          <w:p w14:paraId="510908D8"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0.001</w:t>
            </w:r>
          </w:p>
        </w:tc>
        <w:tc>
          <w:tcPr>
            <w:tcW w:w="850" w:type="dxa"/>
          </w:tcPr>
          <w:p w14:paraId="62A51B10"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5.1</w:t>
            </w:r>
          </w:p>
        </w:tc>
        <w:tc>
          <w:tcPr>
            <w:tcW w:w="851" w:type="dxa"/>
          </w:tcPr>
          <w:p w14:paraId="730C116C"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31</w:t>
            </w:r>
          </w:p>
        </w:tc>
      </w:tr>
      <w:tr w:rsidR="00413CE5" w:rsidRPr="00CA6A00" w14:paraId="0E64B3B5" w14:textId="77777777" w:rsidTr="007C206C">
        <w:tc>
          <w:tcPr>
            <w:tcW w:w="2403" w:type="dxa"/>
            <w:vMerge/>
          </w:tcPr>
          <w:p w14:paraId="32E3A707" w14:textId="77777777" w:rsidR="00C15F56" w:rsidRPr="00CA6A00" w:rsidRDefault="00C15F56" w:rsidP="007C206C">
            <w:pPr>
              <w:rPr>
                <w:rFonts w:ascii="Times New Roman" w:hAnsi="Times New Roman" w:cs="Times New Roman"/>
                <w:color w:val="000000" w:themeColor="text1"/>
                <w:sz w:val="18"/>
                <w:szCs w:val="18"/>
              </w:rPr>
            </w:pPr>
          </w:p>
        </w:tc>
        <w:tc>
          <w:tcPr>
            <w:tcW w:w="2976" w:type="dxa"/>
          </w:tcPr>
          <w:p w14:paraId="628B743C"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oor quality of life (n=4)</w:t>
            </w:r>
          </w:p>
        </w:tc>
        <w:tc>
          <w:tcPr>
            <w:tcW w:w="1417" w:type="dxa"/>
          </w:tcPr>
          <w:p w14:paraId="1AF70095"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 months</w:t>
            </w:r>
          </w:p>
        </w:tc>
        <w:tc>
          <w:tcPr>
            <w:tcW w:w="1280" w:type="dxa"/>
          </w:tcPr>
          <w:p w14:paraId="10DE255B"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Adjusted</w:t>
            </w:r>
          </w:p>
        </w:tc>
        <w:tc>
          <w:tcPr>
            <w:tcW w:w="1276" w:type="dxa"/>
          </w:tcPr>
          <w:p w14:paraId="354BC3A4"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422</w:t>
            </w:r>
          </w:p>
        </w:tc>
        <w:tc>
          <w:tcPr>
            <w:tcW w:w="1700" w:type="dxa"/>
          </w:tcPr>
          <w:p w14:paraId="369D2B2B"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823– -0.021</w:t>
            </w:r>
          </w:p>
        </w:tc>
        <w:tc>
          <w:tcPr>
            <w:tcW w:w="1134" w:type="dxa"/>
          </w:tcPr>
          <w:p w14:paraId="468DDA20"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39</w:t>
            </w:r>
          </w:p>
        </w:tc>
        <w:tc>
          <w:tcPr>
            <w:tcW w:w="850" w:type="dxa"/>
          </w:tcPr>
          <w:p w14:paraId="4AF5DEBB"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92.2</w:t>
            </w:r>
          </w:p>
        </w:tc>
        <w:tc>
          <w:tcPr>
            <w:tcW w:w="851" w:type="dxa"/>
          </w:tcPr>
          <w:p w14:paraId="556E955B"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150</w:t>
            </w:r>
          </w:p>
        </w:tc>
      </w:tr>
      <w:tr w:rsidR="00413CE5" w:rsidRPr="00CA6A00" w14:paraId="7FB78CF5" w14:textId="77777777" w:rsidTr="007C206C">
        <w:tc>
          <w:tcPr>
            <w:tcW w:w="2403" w:type="dxa"/>
            <w:vMerge/>
          </w:tcPr>
          <w:p w14:paraId="484ECC98" w14:textId="77777777" w:rsidR="00C15F56" w:rsidRPr="00CA6A00" w:rsidRDefault="00C15F56" w:rsidP="007C206C">
            <w:pPr>
              <w:rPr>
                <w:rFonts w:ascii="Times New Roman" w:hAnsi="Times New Roman" w:cs="Times New Roman"/>
                <w:color w:val="000000" w:themeColor="text1"/>
                <w:sz w:val="18"/>
                <w:szCs w:val="18"/>
              </w:rPr>
            </w:pPr>
          </w:p>
        </w:tc>
        <w:tc>
          <w:tcPr>
            <w:tcW w:w="2976" w:type="dxa"/>
          </w:tcPr>
          <w:p w14:paraId="120BB2A5"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oor quality of life (n=4)</w:t>
            </w:r>
          </w:p>
        </w:tc>
        <w:tc>
          <w:tcPr>
            <w:tcW w:w="1417" w:type="dxa"/>
          </w:tcPr>
          <w:p w14:paraId="65D12C18"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gt;6 months </w:t>
            </w:r>
          </w:p>
        </w:tc>
        <w:tc>
          <w:tcPr>
            <w:tcW w:w="1280" w:type="dxa"/>
          </w:tcPr>
          <w:p w14:paraId="249591DA"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Adjusted</w:t>
            </w:r>
          </w:p>
        </w:tc>
        <w:tc>
          <w:tcPr>
            <w:tcW w:w="1276" w:type="dxa"/>
          </w:tcPr>
          <w:p w14:paraId="190918B6"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233</w:t>
            </w:r>
          </w:p>
        </w:tc>
        <w:tc>
          <w:tcPr>
            <w:tcW w:w="1700" w:type="dxa"/>
          </w:tcPr>
          <w:p w14:paraId="0D05C0A8"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284– -0.182</w:t>
            </w:r>
          </w:p>
        </w:tc>
        <w:tc>
          <w:tcPr>
            <w:tcW w:w="1134" w:type="dxa"/>
          </w:tcPr>
          <w:p w14:paraId="30BCABE6"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0.001</w:t>
            </w:r>
          </w:p>
        </w:tc>
        <w:tc>
          <w:tcPr>
            <w:tcW w:w="850" w:type="dxa"/>
          </w:tcPr>
          <w:p w14:paraId="511B593D"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w:t>
            </w:r>
          </w:p>
        </w:tc>
        <w:tc>
          <w:tcPr>
            <w:tcW w:w="851" w:type="dxa"/>
          </w:tcPr>
          <w:p w14:paraId="213B6C54"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00</w:t>
            </w:r>
          </w:p>
        </w:tc>
      </w:tr>
      <w:tr w:rsidR="00413CE5" w:rsidRPr="00CA6A00" w14:paraId="69ED9562" w14:textId="77777777" w:rsidTr="007C206C">
        <w:tc>
          <w:tcPr>
            <w:tcW w:w="2403" w:type="dxa"/>
            <w:vMerge/>
          </w:tcPr>
          <w:p w14:paraId="3FA786EB" w14:textId="77777777" w:rsidR="00C15F56" w:rsidRPr="00CA6A00" w:rsidRDefault="00C15F56" w:rsidP="007C206C">
            <w:pPr>
              <w:rPr>
                <w:rFonts w:ascii="Times New Roman" w:hAnsi="Times New Roman" w:cs="Times New Roman"/>
                <w:color w:val="000000" w:themeColor="text1"/>
                <w:sz w:val="18"/>
                <w:szCs w:val="18"/>
              </w:rPr>
            </w:pPr>
          </w:p>
        </w:tc>
        <w:tc>
          <w:tcPr>
            <w:tcW w:w="2976" w:type="dxa"/>
          </w:tcPr>
          <w:p w14:paraId="18EFBF36"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oor quality of life (n=15)</w:t>
            </w:r>
          </w:p>
        </w:tc>
        <w:tc>
          <w:tcPr>
            <w:tcW w:w="1417" w:type="dxa"/>
          </w:tcPr>
          <w:p w14:paraId="40874C4A"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llapsed</w:t>
            </w:r>
          </w:p>
        </w:tc>
        <w:tc>
          <w:tcPr>
            <w:tcW w:w="1280" w:type="dxa"/>
          </w:tcPr>
          <w:p w14:paraId="21868C46"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nadjusted</w:t>
            </w:r>
          </w:p>
        </w:tc>
        <w:tc>
          <w:tcPr>
            <w:tcW w:w="1276" w:type="dxa"/>
          </w:tcPr>
          <w:p w14:paraId="41C027A8"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509</w:t>
            </w:r>
          </w:p>
        </w:tc>
        <w:tc>
          <w:tcPr>
            <w:tcW w:w="1700" w:type="dxa"/>
          </w:tcPr>
          <w:p w14:paraId="03BE23CA"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681– -0.338</w:t>
            </w:r>
          </w:p>
        </w:tc>
        <w:tc>
          <w:tcPr>
            <w:tcW w:w="1134" w:type="dxa"/>
          </w:tcPr>
          <w:p w14:paraId="306FA200"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0.001</w:t>
            </w:r>
          </w:p>
        </w:tc>
        <w:tc>
          <w:tcPr>
            <w:tcW w:w="850" w:type="dxa"/>
          </w:tcPr>
          <w:p w14:paraId="45A69485"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95.0</w:t>
            </w:r>
          </w:p>
        </w:tc>
        <w:tc>
          <w:tcPr>
            <w:tcW w:w="851" w:type="dxa"/>
          </w:tcPr>
          <w:p w14:paraId="229C86D6"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97</w:t>
            </w:r>
          </w:p>
        </w:tc>
      </w:tr>
      <w:tr w:rsidR="00413CE5" w:rsidRPr="00CA6A00" w14:paraId="781C3F9A" w14:textId="77777777" w:rsidTr="007C206C">
        <w:tc>
          <w:tcPr>
            <w:tcW w:w="2403" w:type="dxa"/>
            <w:vMerge/>
          </w:tcPr>
          <w:p w14:paraId="5A88C20B" w14:textId="77777777" w:rsidR="00C15F56" w:rsidRPr="00CA6A00" w:rsidRDefault="00C15F56" w:rsidP="007C206C">
            <w:pPr>
              <w:rPr>
                <w:rFonts w:ascii="Times New Roman" w:hAnsi="Times New Roman" w:cs="Times New Roman"/>
                <w:color w:val="000000" w:themeColor="text1"/>
                <w:sz w:val="18"/>
                <w:szCs w:val="18"/>
              </w:rPr>
            </w:pPr>
          </w:p>
        </w:tc>
        <w:tc>
          <w:tcPr>
            <w:tcW w:w="2976" w:type="dxa"/>
          </w:tcPr>
          <w:p w14:paraId="4B88F9FC"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oor quality of life (n=10)</w:t>
            </w:r>
          </w:p>
        </w:tc>
        <w:tc>
          <w:tcPr>
            <w:tcW w:w="1417" w:type="dxa"/>
          </w:tcPr>
          <w:p w14:paraId="60EB1827"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 months</w:t>
            </w:r>
          </w:p>
        </w:tc>
        <w:tc>
          <w:tcPr>
            <w:tcW w:w="1280" w:type="dxa"/>
          </w:tcPr>
          <w:p w14:paraId="360A87AE"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nadjusted</w:t>
            </w:r>
          </w:p>
        </w:tc>
        <w:tc>
          <w:tcPr>
            <w:tcW w:w="1276" w:type="dxa"/>
          </w:tcPr>
          <w:p w14:paraId="4D03ED2F"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306</w:t>
            </w:r>
          </w:p>
        </w:tc>
        <w:tc>
          <w:tcPr>
            <w:tcW w:w="1700" w:type="dxa"/>
          </w:tcPr>
          <w:p w14:paraId="2AAF0F26"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454– -0.158</w:t>
            </w:r>
          </w:p>
        </w:tc>
        <w:tc>
          <w:tcPr>
            <w:tcW w:w="1134" w:type="dxa"/>
          </w:tcPr>
          <w:p w14:paraId="18E4EDF0"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0.001</w:t>
            </w:r>
          </w:p>
        </w:tc>
        <w:tc>
          <w:tcPr>
            <w:tcW w:w="850" w:type="dxa"/>
          </w:tcPr>
          <w:p w14:paraId="2188CE75"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8.3</w:t>
            </w:r>
          </w:p>
        </w:tc>
        <w:tc>
          <w:tcPr>
            <w:tcW w:w="851" w:type="dxa"/>
          </w:tcPr>
          <w:p w14:paraId="18650FCF"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43</w:t>
            </w:r>
          </w:p>
        </w:tc>
      </w:tr>
      <w:tr w:rsidR="00413CE5" w:rsidRPr="00CA6A00" w14:paraId="0621E31E" w14:textId="77777777" w:rsidTr="007C206C">
        <w:tc>
          <w:tcPr>
            <w:tcW w:w="2403" w:type="dxa"/>
            <w:vMerge/>
          </w:tcPr>
          <w:p w14:paraId="6EC0FB1E" w14:textId="77777777" w:rsidR="00C15F56" w:rsidRPr="00CA6A00" w:rsidRDefault="00C15F56" w:rsidP="007C206C">
            <w:pPr>
              <w:rPr>
                <w:rFonts w:ascii="Times New Roman" w:hAnsi="Times New Roman" w:cs="Times New Roman"/>
                <w:color w:val="000000" w:themeColor="text1"/>
                <w:sz w:val="18"/>
                <w:szCs w:val="18"/>
              </w:rPr>
            </w:pPr>
          </w:p>
        </w:tc>
        <w:tc>
          <w:tcPr>
            <w:tcW w:w="2976" w:type="dxa"/>
          </w:tcPr>
          <w:p w14:paraId="7C6E979E"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oor quality of life (n=5)</w:t>
            </w:r>
          </w:p>
        </w:tc>
        <w:tc>
          <w:tcPr>
            <w:tcW w:w="1417" w:type="dxa"/>
          </w:tcPr>
          <w:p w14:paraId="39BB93FE"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gt;6 months </w:t>
            </w:r>
          </w:p>
        </w:tc>
        <w:tc>
          <w:tcPr>
            <w:tcW w:w="1280" w:type="dxa"/>
          </w:tcPr>
          <w:p w14:paraId="6C293A08"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nadjusted</w:t>
            </w:r>
          </w:p>
        </w:tc>
        <w:tc>
          <w:tcPr>
            <w:tcW w:w="1276" w:type="dxa"/>
          </w:tcPr>
          <w:p w14:paraId="04A43F0B"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604</w:t>
            </w:r>
          </w:p>
        </w:tc>
        <w:tc>
          <w:tcPr>
            <w:tcW w:w="1700" w:type="dxa"/>
          </w:tcPr>
          <w:p w14:paraId="2C133F78"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854– -0.353</w:t>
            </w:r>
          </w:p>
        </w:tc>
        <w:tc>
          <w:tcPr>
            <w:tcW w:w="1134" w:type="dxa"/>
          </w:tcPr>
          <w:p w14:paraId="7976BA74"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0.001</w:t>
            </w:r>
          </w:p>
        </w:tc>
        <w:tc>
          <w:tcPr>
            <w:tcW w:w="850" w:type="dxa"/>
          </w:tcPr>
          <w:p w14:paraId="5ADBE881"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8.9</w:t>
            </w:r>
          </w:p>
        </w:tc>
        <w:tc>
          <w:tcPr>
            <w:tcW w:w="851" w:type="dxa"/>
          </w:tcPr>
          <w:p w14:paraId="41737A26"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64</w:t>
            </w:r>
          </w:p>
        </w:tc>
      </w:tr>
      <w:tr w:rsidR="00413CE5" w:rsidRPr="00CA6A00" w14:paraId="408733F6" w14:textId="77777777" w:rsidTr="007C206C">
        <w:tc>
          <w:tcPr>
            <w:tcW w:w="2403" w:type="dxa"/>
            <w:vMerge w:val="restart"/>
          </w:tcPr>
          <w:p w14:paraId="5D12AB2C"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ental health</w:t>
            </w:r>
          </w:p>
        </w:tc>
        <w:tc>
          <w:tcPr>
            <w:tcW w:w="2976" w:type="dxa"/>
          </w:tcPr>
          <w:p w14:paraId="303D9672"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oor mental health (n=2)</w:t>
            </w:r>
          </w:p>
        </w:tc>
        <w:tc>
          <w:tcPr>
            <w:tcW w:w="1417" w:type="dxa"/>
          </w:tcPr>
          <w:p w14:paraId="45C156A0"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llapsed</w:t>
            </w:r>
          </w:p>
        </w:tc>
        <w:tc>
          <w:tcPr>
            <w:tcW w:w="1280" w:type="dxa"/>
          </w:tcPr>
          <w:p w14:paraId="25250F58"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Adjusted</w:t>
            </w:r>
          </w:p>
        </w:tc>
        <w:tc>
          <w:tcPr>
            <w:tcW w:w="1276" w:type="dxa"/>
          </w:tcPr>
          <w:p w14:paraId="19CA66EE"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281</w:t>
            </w:r>
          </w:p>
        </w:tc>
        <w:tc>
          <w:tcPr>
            <w:tcW w:w="1700" w:type="dxa"/>
          </w:tcPr>
          <w:p w14:paraId="04DB88A3"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747– 0.184</w:t>
            </w:r>
          </w:p>
        </w:tc>
        <w:tc>
          <w:tcPr>
            <w:tcW w:w="1134" w:type="dxa"/>
          </w:tcPr>
          <w:p w14:paraId="75159653"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236</w:t>
            </w:r>
          </w:p>
        </w:tc>
        <w:tc>
          <w:tcPr>
            <w:tcW w:w="850" w:type="dxa"/>
          </w:tcPr>
          <w:p w14:paraId="5834E86F"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1.0</w:t>
            </w:r>
          </w:p>
        </w:tc>
        <w:tc>
          <w:tcPr>
            <w:tcW w:w="851" w:type="dxa"/>
          </w:tcPr>
          <w:p w14:paraId="00C5D4F4"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82</w:t>
            </w:r>
          </w:p>
        </w:tc>
      </w:tr>
      <w:tr w:rsidR="00413CE5" w:rsidRPr="00CA6A00" w14:paraId="634179C2" w14:textId="77777777" w:rsidTr="007C206C">
        <w:tc>
          <w:tcPr>
            <w:tcW w:w="2403" w:type="dxa"/>
            <w:vMerge/>
          </w:tcPr>
          <w:p w14:paraId="1DE13B5D" w14:textId="77777777" w:rsidR="00C15F56" w:rsidRPr="00CA6A00" w:rsidRDefault="00C15F56" w:rsidP="007C206C">
            <w:pPr>
              <w:rPr>
                <w:rFonts w:ascii="Times New Roman" w:hAnsi="Times New Roman" w:cs="Times New Roman"/>
                <w:color w:val="000000" w:themeColor="text1"/>
                <w:sz w:val="18"/>
                <w:szCs w:val="18"/>
              </w:rPr>
            </w:pPr>
          </w:p>
        </w:tc>
        <w:tc>
          <w:tcPr>
            <w:tcW w:w="2976" w:type="dxa"/>
          </w:tcPr>
          <w:p w14:paraId="64AF194D"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oor mental health (n=2)</w:t>
            </w:r>
          </w:p>
        </w:tc>
        <w:tc>
          <w:tcPr>
            <w:tcW w:w="1417" w:type="dxa"/>
          </w:tcPr>
          <w:p w14:paraId="2C6A99DB"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 months</w:t>
            </w:r>
          </w:p>
        </w:tc>
        <w:tc>
          <w:tcPr>
            <w:tcW w:w="1280" w:type="dxa"/>
          </w:tcPr>
          <w:p w14:paraId="109D3C34"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Adjusted</w:t>
            </w:r>
          </w:p>
        </w:tc>
        <w:tc>
          <w:tcPr>
            <w:tcW w:w="1276" w:type="dxa"/>
          </w:tcPr>
          <w:p w14:paraId="7B1B61F7"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310</w:t>
            </w:r>
          </w:p>
        </w:tc>
        <w:tc>
          <w:tcPr>
            <w:tcW w:w="1700" w:type="dxa"/>
          </w:tcPr>
          <w:p w14:paraId="648A4115"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681– -0.061</w:t>
            </w:r>
          </w:p>
        </w:tc>
        <w:tc>
          <w:tcPr>
            <w:tcW w:w="1134" w:type="dxa"/>
          </w:tcPr>
          <w:p w14:paraId="26EFA250"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101</w:t>
            </w:r>
          </w:p>
        </w:tc>
        <w:tc>
          <w:tcPr>
            <w:tcW w:w="850" w:type="dxa"/>
          </w:tcPr>
          <w:p w14:paraId="5232AF2D"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0.0</w:t>
            </w:r>
          </w:p>
        </w:tc>
        <w:tc>
          <w:tcPr>
            <w:tcW w:w="851" w:type="dxa"/>
          </w:tcPr>
          <w:p w14:paraId="7D774290"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09</w:t>
            </w:r>
          </w:p>
        </w:tc>
      </w:tr>
      <w:tr w:rsidR="00413CE5" w:rsidRPr="00CA6A00" w14:paraId="2AEEF5B5" w14:textId="77777777" w:rsidTr="007C206C">
        <w:tc>
          <w:tcPr>
            <w:tcW w:w="2403" w:type="dxa"/>
            <w:vMerge/>
          </w:tcPr>
          <w:p w14:paraId="61E8F399" w14:textId="77777777" w:rsidR="00C15F56" w:rsidRPr="00CA6A00" w:rsidRDefault="00C15F56" w:rsidP="007C206C">
            <w:pPr>
              <w:rPr>
                <w:rFonts w:ascii="Times New Roman" w:hAnsi="Times New Roman" w:cs="Times New Roman"/>
                <w:color w:val="000000" w:themeColor="text1"/>
                <w:sz w:val="18"/>
                <w:szCs w:val="18"/>
              </w:rPr>
            </w:pPr>
          </w:p>
        </w:tc>
        <w:tc>
          <w:tcPr>
            <w:tcW w:w="2976" w:type="dxa"/>
          </w:tcPr>
          <w:p w14:paraId="40D6128B"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oor mental health (n=2)</w:t>
            </w:r>
          </w:p>
        </w:tc>
        <w:tc>
          <w:tcPr>
            <w:tcW w:w="1417" w:type="dxa"/>
          </w:tcPr>
          <w:p w14:paraId="6F922FCA"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u w:val="single"/>
              </w:rPr>
              <w:t>&gt;</w:t>
            </w:r>
            <w:r w:rsidRPr="00CA6A00">
              <w:rPr>
                <w:rFonts w:ascii="Times New Roman" w:hAnsi="Times New Roman" w:cs="Times New Roman"/>
                <w:color w:val="000000" w:themeColor="text1"/>
                <w:sz w:val="18"/>
                <w:szCs w:val="18"/>
              </w:rPr>
              <w:t>12 months</w:t>
            </w:r>
          </w:p>
        </w:tc>
        <w:tc>
          <w:tcPr>
            <w:tcW w:w="1280" w:type="dxa"/>
          </w:tcPr>
          <w:p w14:paraId="56405BA8"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Adjusted</w:t>
            </w:r>
          </w:p>
        </w:tc>
        <w:tc>
          <w:tcPr>
            <w:tcW w:w="1276" w:type="dxa"/>
          </w:tcPr>
          <w:p w14:paraId="7E091EDC"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321</w:t>
            </w:r>
          </w:p>
        </w:tc>
        <w:tc>
          <w:tcPr>
            <w:tcW w:w="1700" w:type="dxa"/>
          </w:tcPr>
          <w:p w14:paraId="3EF1CE2A"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821– -0.179</w:t>
            </w:r>
          </w:p>
        </w:tc>
        <w:tc>
          <w:tcPr>
            <w:tcW w:w="1134" w:type="dxa"/>
          </w:tcPr>
          <w:p w14:paraId="5D7EFEFE"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208</w:t>
            </w:r>
          </w:p>
        </w:tc>
        <w:tc>
          <w:tcPr>
            <w:tcW w:w="850" w:type="dxa"/>
          </w:tcPr>
          <w:p w14:paraId="6C093907"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57.4</w:t>
            </w:r>
          </w:p>
        </w:tc>
        <w:tc>
          <w:tcPr>
            <w:tcW w:w="851" w:type="dxa"/>
          </w:tcPr>
          <w:p w14:paraId="38DDAAD1"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78</w:t>
            </w:r>
          </w:p>
        </w:tc>
      </w:tr>
      <w:tr w:rsidR="00413CE5" w:rsidRPr="00CA6A00" w14:paraId="4B48C6D3" w14:textId="77777777" w:rsidTr="007C206C">
        <w:tc>
          <w:tcPr>
            <w:tcW w:w="2403" w:type="dxa"/>
            <w:vMerge/>
          </w:tcPr>
          <w:p w14:paraId="2C54FC2B" w14:textId="77777777" w:rsidR="00C15F56" w:rsidRPr="00CA6A00" w:rsidRDefault="00C15F56" w:rsidP="007C206C">
            <w:pPr>
              <w:rPr>
                <w:rFonts w:ascii="Times New Roman" w:hAnsi="Times New Roman" w:cs="Times New Roman"/>
                <w:color w:val="000000" w:themeColor="text1"/>
                <w:sz w:val="18"/>
                <w:szCs w:val="18"/>
              </w:rPr>
            </w:pPr>
          </w:p>
        </w:tc>
        <w:tc>
          <w:tcPr>
            <w:tcW w:w="2976" w:type="dxa"/>
          </w:tcPr>
          <w:p w14:paraId="535AC82D"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oor mental health (n=9)</w:t>
            </w:r>
          </w:p>
        </w:tc>
        <w:tc>
          <w:tcPr>
            <w:tcW w:w="1417" w:type="dxa"/>
          </w:tcPr>
          <w:p w14:paraId="5CBE35EC" w14:textId="77777777" w:rsidR="00C15F56" w:rsidRPr="00CA6A00" w:rsidRDefault="00C15F56" w:rsidP="007C206C">
            <w:pPr>
              <w:rPr>
                <w:rFonts w:ascii="Times New Roman" w:hAnsi="Times New Roman" w:cs="Times New Roman"/>
                <w:color w:val="000000" w:themeColor="text1"/>
                <w:sz w:val="18"/>
                <w:szCs w:val="18"/>
                <w:u w:val="single"/>
              </w:rPr>
            </w:pPr>
            <w:r w:rsidRPr="00CA6A00">
              <w:rPr>
                <w:rFonts w:ascii="Times New Roman" w:hAnsi="Times New Roman" w:cs="Times New Roman"/>
                <w:color w:val="000000" w:themeColor="text1"/>
                <w:sz w:val="18"/>
                <w:szCs w:val="18"/>
              </w:rPr>
              <w:t>Collapsed</w:t>
            </w:r>
          </w:p>
        </w:tc>
        <w:tc>
          <w:tcPr>
            <w:tcW w:w="1280" w:type="dxa"/>
          </w:tcPr>
          <w:p w14:paraId="082774D5"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nadjusted</w:t>
            </w:r>
          </w:p>
        </w:tc>
        <w:tc>
          <w:tcPr>
            <w:tcW w:w="1276" w:type="dxa"/>
          </w:tcPr>
          <w:p w14:paraId="6CB9B78A"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336</w:t>
            </w:r>
          </w:p>
        </w:tc>
        <w:tc>
          <w:tcPr>
            <w:tcW w:w="1700" w:type="dxa"/>
          </w:tcPr>
          <w:p w14:paraId="2BC310C3"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514– -0.157</w:t>
            </w:r>
          </w:p>
        </w:tc>
        <w:tc>
          <w:tcPr>
            <w:tcW w:w="1134" w:type="dxa"/>
          </w:tcPr>
          <w:p w14:paraId="7566C468"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0.001</w:t>
            </w:r>
          </w:p>
        </w:tc>
        <w:tc>
          <w:tcPr>
            <w:tcW w:w="850" w:type="dxa"/>
          </w:tcPr>
          <w:p w14:paraId="0289B322"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8.0</w:t>
            </w:r>
          </w:p>
        </w:tc>
        <w:tc>
          <w:tcPr>
            <w:tcW w:w="851" w:type="dxa"/>
          </w:tcPr>
          <w:p w14:paraId="77A9E1CF"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52</w:t>
            </w:r>
          </w:p>
        </w:tc>
      </w:tr>
      <w:tr w:rsidR="00413CE5" w:rsidRPr="00CA6A00" w14:paraId="097251E0" w14:textId="77777777" w:rsidTr="007C206C">
        <w:tc>
          <w:tcPr>
            <w:tcW w:w="2403" w:type="dxa"/>
            <w:vMerge/>
          </w:tcPr>
          <w:p w14:paraId="42006A8A" w14:textId="77777777" w:rsidR="00C15F56" w:rsidRPr="00CA6A00" w:rsidRDefault="00C15F56" w:rsidP="007C206C">
            <w:pPr>
              <w:rPr>
                <w:rFonts w:ascii="Times New Roman" w:hAnsi="Times New Roman" w:cs="Times New Roman"/>
                <w:color w:val="000000" w:themeColor="text1"/>
                <w:sz w:val="18"/>
                <w:szCs w:val="18"/>
              </w:rPr>
            </w:pPr>
          </w:p>
        </w:tc>
        <w:tc>
          <w:tcPr>
            <w:tcW w:w="2976" w:type="dxa"/>
          </w:tcPr>
          <w:p w14:paraId="2503FA77"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oor mental health (n=8)</w:t>
            </w:r>
          </w:p>
        </w:tc>
        <w:tc>
          <w:tcPr>
            <w:tcW w:w="1417" w:type="dxa"/>
          </w:tcPr>
          <w:p w14:paraId="24AC61E7" w14:textId="77777777" w:rsidR="00C15F56" w:rsidRPr="00CA6A00" w:rsidRDefault="00C15F56" w:rsidP="007C206C">
            <w:pPr>
              <w:rPr>
                <w:rFonts w:ascii="Times New Roman" w:hAnsi="Times New Roman" w:cs="Times New Roman"/>
                <w:color w:val="000000" w:themeColor="text1"/>
                <w:sz w:val="18"/>
                <w:szCs w:val="18"/>
                <w:u w:val="single"/>
              </w:rPr>
            </w:pPr>
            <w:r w:rsidRPr="00CA6A00">
              <w:rPr>
                <w:rFonts w:ascii="Times New Roman" w:hAnsi="Times New Roman" w:cs="Times New Roman"/>
                <w:color w:val="000000" w:themeColor="text1"/>
                <w:sz w:val="18"/>
                <w:szCs w:val="18"/>
              </w:rPr>
              <w:t>≤6 months</w:t>
            </w:r>
          </w:p>
        </w:tc>
        <w:tc>
          <w:tcPr>
            <w:tcW w:w="1280" w:type="dxa"/>
          </w:tcPr>
          <w:p w14:paraId="04349704"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nadjusted</w:t>
            </w:r>
          </w:p>
        </w:tc>
        <w:tc>
          <w:tcPr>
            <w:tcW w:w="1276" w:type="dxa"/>
          </w:tcPr>
          <w:p w14:paraId="70921B7D"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321</w:t>
            </w:r>
          </w:p>
        </w:tc>
        <w:tc>
          <w:tcPr>
            <w:tcW w:w="1700" w:type="dxa"/>
          </w:tcPr>
          <w:p w14:paraId="30357C9A"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523– -0.119</w:t>
            </w:r>
          </w:p>
        </w:tc>
        <w:tc>
          <w:tcPr>
            <w:tcW w:w="1134" w:type="dxa"/>
          </w:tcPr>
          <w:p w14:paraId="0EF9F2E5"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02</w:t>
            </w:r>
          </w:p>
        </w:tc>
        <w:tc>
          <w:tcPr>
            <w:tcW w:w="850" w:type="dxa"/>
          </w:tcPr>
          <w:p w14:paraId="25E7F197"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6.6</w:t>
            </w:r>
          </w:p>
        </w:tc>
        <w:tc>
          <w:tcPr>
            <w:tcW w:w="851" w:type="dxa"/>
          </w:tcPr>
          <w:p w14:paraId="4E2C02C0"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57</w:t>
            </w:r>
          </w:p>
        </w:tc>
      </w:tr>
      <w:tr w:rsidR="00413CE5" w:rsidRPr="00CA6A00" w14:paraId="06DC418B" w14:textId="77777777" w:rsidTr="007C206C">
        <w:tc>
          <w:tcPr>
            <w:tcW w:w="2403" w:type="dxa"/>
            <w:vMerge/>
          </w:tcPr>
          <w:p w14:paraId="01BBB4DA" w14:textId="77777777" w:rsidR="00C15F56" w:rsidRPr="00CA6A00" w:rsidRDefault="00C15F56" w:rsidP="007C206C">
            <w:pPr>
              <w:rPr>
                <w:rFonts w:ascii="Times New Roman" w:hAnsi="Times New Roman" w:cs="Times New Roman"/>
                <w:color w:val="000000" w:themeColor="text1"/>
                <w:sz w:val="18"/>
                <w:szCs w:val="18"/>
              </w:rPr>
            </w:pPr>
          </w:p>
        </w:tc>
        <w:tc>
          <w:tcPr>
            <w:tcW w:w="2976" w:type="dxa"/>
          </w:tcPr>
          <w:p w14:paraId="1915C4B2"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oor mental health (n=4)</w:t>
            </w:r>
          </w:p>
        </w:tc>
        <w:tc>
          <w:tcPr>
            <w:tcW w:w="1417" w:type="dxa"/>
          </w:tcPr>
          <w:p w14:paraId="7327AEAA" w14:textId="77777777" w:rsidR="00C15F56" w:rsidRPr="00CA6A00" w:rsidRDefault="00C15F56" w:rsidP="007C206C">
            <w:pPr>
              <w:rPr>
                <w:rFonts w:ascii="Times New Roman" w:hAnsi="Times New Roman" w:cs="Times New Roman"/>
                <w:color w:val="000000" w:themeColor="text1"/>
                <w:sz w:val="18"/>
                <w:szCs w:val="18"/>
                <w:u w:val="single"/>
              </w:rPr>
            </w:pPr>
            <w:r w:rsidRPr="00CA6A00">
              <w:rPr>
                <w:rFonts w:ascii="Times New Roman" w:hAnsi="Times New Roman" w:cs="Times New Roman"/>
                <w:color w:val="000000" w:themeColor="text1"/>
                <w:sz w:val="18"/>
                <w:szCs w:val="18"/>
                <w:u w:val="single"/>
              </w:rPr>
              <w:t>&gt;</w:t>
            </w:r>
            <w:r w:rsidRPr="00CA6A00">
              <w:rPr>
                <w:rFonts w:ascii="Times New Roman" w:hAnsi="Times New Roman" w:cs="Times New Roman"/>
                <w:color w:val="000000" w:themeColor="text1"/>
                <w:sz w:val="18"/>
                <w:szCs w:val="18"/>
              </w:rPr>
              <w:t>12 months</w:t>
            </w:r>
          </w:p>
        </w:tc>
        <w:tc>
          <w:tcPr>
            <w:tcW w:w="1280" w:type="dxa"/>
          </w:tcPr>
          <w:p w14:paraId="5464A3F8"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Unadjusted</w:t>
            </w:r>
          </w:p>
        </w:tc>
        <w:tc>
          <w:tcPr>
            <w:tcW w:w="1276" w:type="dxa"/>
          </w:tcPr>
          <w:p w14:paraId="33F356CF"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451</w:t>
            </w:r>
          </w:p>
        </w:tc>
        <w:tc>
          <w:tcPr>
            <w:tcW w:w="1700" w:type="dxa"/>
          </w:tcPr>
          <w:p w14:paraId="19560464"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649– -0.254</w:t>
            </w:r>
          </w:p>
        </w:tc>
        <w:tc>
          <w:tcPr>
            <w:tcW w:w="1134" w:type="dxa"/>
          </w:tcPr>
          <w:p w14:paraId="13F324DB"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0.001</w:t>
            </w:r>
          </w:p>
        </w:tc>
        <w:tc>
          <w:tcPr>
            <w:tcW w:w="850" w:type="dxa"/>
          </w:tcPr>
          <w:p w14:paraId="71D9A5B2"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w:t>
            </w:r>
          </w:p>
        </w:tc>
        <w:tc>
          <w:tcPr>
            <w:tcW w:w="851" w:type="dxa"/>
          </w:tcPr>
          <w:p w14:paraId="45B68A16" w14:textId="77777777" w:rsidR="00C15F56" w:rsidRPr="00CA6A00" w:rsidRDefault="00C15F56"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00</w:t>
            </w:r>
          </w:p>
        </w:tc>
      </w:tr>
    </w:tbl>
    <w:p w14:paraId="79449C21" w14:textId="77777777" w:rsidR="00FA161D" w:rsidRPr="00CA6A00" w:rsidRDefault="00FA161D" w:rsidP="00E64A64">
      <w:pPr>
        <w:rPr>
          <w:rFonts w:ascii="Times New Roman" w:hAnsi="Times New Roman" w:cs="Times New Roman"/>
          <w:b/>
          <w:bCs/>
          <w:color w:val="000000" w:themeColor="text1"/>
          <w:sz w:val="18"/>
          <w:szCs w:val="18"/>
        </w:rPr>
      </w:pPr>
    </w:p>
    <w:p w14:paraId="12D576B3" w14:textId="77777777" w:rsidR="00287D8A" w:rsidRPr="00CA6A00" w:rsidRDefault="00287D8A" w:rsidP="00287D8A">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Footnote: Data not presented when less than 2 studies available. Subjective cognitive measure cognitive change categorical and continuous data not available (study not available). </w:t>
      </w:r>
    </w:p>
    <w:p w14:paraId="0FD7790D" w14:textId="22377630" w:rsidR="006541CE" w:rsidRPr="00CA6A00" w:rsidRDefault="00287D8A" w:rsidP="00287D8A">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Subjective cognitive measure cognitive performance categorical: all studies were adjusted except one study </w:t>
      </w:r>
    </w:p>
    <w:p w14:paraId="411BDED1" w14:textId="77777777" w:rsidR="00A355D8" w:rsidRPr="00CA6A00" w:rsidRDefault="00A355D8" w:rsidP="006541CE">
      <w:pPr>
        <w:rPr>
          <w:rFonts w:ascii="Times New Roman" w:hAnsi="Times New Roman" w:cs="Times New Roman"/>
          <w:b/>
          <w:bCs/>
          <w:color w:val="000000" w:themeColor="text1"/>
          <w:sz w:val="18"/>
          <w:szCs w:val="18"/>
        </w:rPr>
      </w:pPr>
    </w:p>
    <w:p w14:paraId="584BA2C4" w14:textId="76CCF2C2" w:rsidR="006541CE" w:rsidRPr="004D7898" w:rsidRDefault="006541CE" w:rsidP="003426E2">
      <w:pPr>
        <w:pStyle w:val="Heading1"/>
        <w:rPr>
          <w:rFonts w:ascii="Times New Roman" w:hAnsi="Times New Roman" w:cs="Times New Roman"/>
          <w:color w:val="000000" w:themeColor="text1"/>
          <w:sz w:val="24"/>
          <w:szCs w:val="24"/>
        </w:rPr>
      </w:pPr>
      <w:bookmarkStart w:id="14" w:name="_Toc190266397"/>
      <w:r w:rsidRPr="004D7898">
        <w:rPr>
          <w:rFonts w:ascii="Times New Roman" w:hAnsi="Times New Roman" w:cs="Times New Roman"/>
          <w:color w:val="000000" w:themeColor="text1"/>
          <w:sz w:val="24"/>
          <w:szCs w:val="24"/>
        </w:rPr>
        <w:t xml:space="preserve">Table </w:t>
      </w:r>
      <w:r w:rsidR="00E10559" w:rsidRPr="004D7898">
        <w:rPr>
          <w:rFonts w:ascii="Times New Roman" w:hAnsi="Times New Roman" w:cs="Times New Roman"/>
          <w:color w:val="000000" w:themeColor="text1"/>
          <w:sz w:val="24"/>
          <w:szCs w:val="24"/>
        </w:rPr>
        <w:t>S</w:t>
      </w:r>
      <w:r w:rsidR="001E4D50" w:rsidRPr="004D7898">
        <w:rPr>
          <w:rFonts w:ascii="Times New Roman" w:hAnsi="Times New Roman" w:cs="Times New Roman"/>
          <w:color w:val="000000" w:themeColor="text1"/>
          <w:sz w:val="24"/>
          <w:szCs w:val="24"/>
        </w:rPr>
        <w:t>1</w:t>
      </w:r>
      <w:r w:rsidR="00EC18F3" w:rsidRPr="004D7898">
        <w:rPr>
          <w:rFonts w:ascii="Times New Roman" w:hAnsi="Times New Roman" w:cs="Times New Roman"/>
          <w:color w:val="000000" w:themeColor="text1"/>
          <w:sz w:val="24"/>
          <w:szCs w:val="24"/>
        </w:rPr>
        <w:t>2</w:t>
      </w:r>
      <w:r w:rsidRPr="004D7898">
        <w:rPr>
          <w:rFonts w:ascii="Times New Roman" w:hAnsi="Times New Roman" w:cs="Times New Roman"/>
          <w:color w:val="000000" w:themeColor="text1"/>
          <w:sz w:val="24"/>
          <w:szCs w:val="24"/>
        </w:rPr>
        <w:t>. Sample size sensitivity analysis. Continuous data results</w:t>
      </w:r>
      <w:bookmarkEnd w:id="14"/>
      <w:r w:rsidRPr="004D7898">
        <w:rPr>
          <w:rFonts w:ascii="Times New Roman" w:hAnsi="Times New Roman" w:cs="Times New Roman"/>
          <w:color w:val="000000" w:themeColor="text1"/>
          <w:sz w:val="24"/>
          <w:szCs w:val="24"/>
        </w:rPr>
        <w:t xml:space="preserve"> </w:t>
      </w:r>
    </w:p>
    <w:tbl>
      <w:tblPr>
        <w:tblStyle w:val="TableGrid"/>
        <w:tblpPr w:leftFromText="180" w:rightFromText="180" w:vertAnchor="text" w:tblpY="1"/>
        <w:tblOverlap w:val="never"/>
        <w:tblW w:w="14454" w:type="dxa"/>
        <w:tblLayout w:type="fixed"/>
        <w:tblLook w:val="04A0" w:firstRow="1" w:lastRow="0" w:firstColumn="1" w:lastColumn="0" w:noHBand="0" w:noVBand="1"/>
      </w:tblPr>
      <w:tblGrid>
        <w:gridCol w:w="1555"/>
        <w:gridCol w:w="3118"/>
        <w:gridCol w:w="2410"/>
        <w:gridCol w:w="1559"/>
        <w:gridCol w:w="1134"/>
        <w:gridCol w:w="1985"/>
        <w:gridCol w:w="992"/>
        <w:gridCol w:w="850"/>
        <w:gridCol w:w="851"/>
      </w:tblGrid>
      <w:tr w:rsidR="00CA6A00" w:rsidRPr="00CA6A00" w14:paraId="4AC06431" w14:textId="77777777" w:rsidTr="007C206C">
        <w:tc>
          <w:tcPr>
            <w:tcW w:w="1555" w:type="dxa"/>
          </w:tcPr>
          <w:p w14:paraId="4C2BBAB8" w14:textId="77777777" w:rsidR="00801E79" w:rsidRPr="00CA6A00" w:rsidRDefault="00801E79" w:rsidP="007C206C">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Clinical outcome</w:t>
            </w:r>
          </w:p>
        </w:tc>
        <w:tc>
          <w:tcPr>
            <w:tcW w:w="3118" w:type="dxa"/>
          </w:tcPr>
          <w:p w14:paraId="44A70414" w14:textId="77777777" w:rsidR="00801E79" w:rsidRPr="00CA6A00" w:rsidRDefault="00801E79" w:rsidP="007C206C">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Sub-group</w:t>
            </w:r>
          </w:p>
          <w:p w14:paraId="565447EF" w14:textId="77777777" w:rsidR="00801E79" w:rsidRPr="00CA6A00" w:rsidRDefault="00801E79" w:rsidP="007C206C">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 xml:space="preserve">(number of studies) </w:t>
            </w:r>
          </w:p>
        </w:tc>
        <w:tc>
          <w:tcPr>
            <w:tcW w:w="2410" w:type="dxa"/>
          </w:tcPr>
          <w:p w14:paraId="7A587F67" w14:textId="77777777" w:rsidR="00801E79" w:rsidRPr="00CA6A00" w:rsidRDefault="00801E79" w:rsidP="007C206C">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Sample size</w:t>
            </w:r>
          </w:p>
        </w:tc>
        <w:tc>
          <w:tcPr>
            <w:tcW w:w="1559" w:type="dxa"/>
          </w:tcPr>
          <w:p w14:paraId="301C7B9E" w14:textId="77777777" w:rsidR="00801E79" w:rsidRPr="00CA6A00" w:rsidRDefault="00801E79" w:rsidP="007C206C">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Timepoint</w:t>
            </w:r>
          </w:p>
        </w:tc>
        <w:tc>
          <w:tcPr>
            <w:tcW w:w="1134" w:type="dxa"/>
          </w:tcPr>
          <w:p w14:paraId="4FBF3723" w14:textId="77777777" w:rsidR="00801E79" w:rsidRPr="00CA6A00" w:rsidRDefault="00801E79" w:rsidP="007C206C">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 xml:space="preserve">Hedges's g </w:t>
            </w:r>
          </w:p>
        </w:tc>
        <w:tc>
          <w:tcPr>
            <w:tcW w:w="1985" w:type="dxa"/>
          </w:tcPr>
          <w:p w14:paraId="75B31247" w14:textId="77777777" w:rsidR="00801E79" w:rsidRPr="00CA6A00" w:rsidRDefault="00801E79" w:rsidP="007C206C">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95% CI</w:t>
            </w:r>
          </w:p>
        </w:tc>
        <w:tc>
          <w:tcPr>
            <w:tcW w:w="992" w:type="dxa"/>
          </w:tcPr>
          <w:p w14:paraId="71D12274" w14:textId="77777777" w:rsidR="00801E79" w:rsidRPr="00CA6A00" w:rsidRDefault="00801E79" w:rsidP="007C206C">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p-value</w:t>
            </w:r>
          </w:p>
        </w:tc>
        <w:tc>
          <w:tcPr>
            <w:tcW w:w="850" w:type="dxa"/>
          </w:tcPr>
          <w:p w14:paraId="7F23B54C" w14:textId="77777777" w:rsidR="00801E79" w:rsidRPr="00CA6A00" w:rsidRDefault="00801E79" w:rsidP="007C206C">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 xml:space="preserve">I² </w:t>
            </w:r>
            <w:r w:rsidRPr="00CA6A00">
              <w:rPr>
                <w:rFonts w:ascii="Times New Roman" w:hAnsi="Times New Roman" w:cs="Times New Roman"/>
                <w:color w:val="000000" w:themeColor="text1"/>
                <w:sz w:val="18"/>
                <w:szCs w:val="18"/>
              </w:rPr>
              <w:t>(%)</w:t>
            </w:r>
          </w:p>
        </w:tc>
        <w:tc>
          <w:tcPr>
            <w:tcW w:w="851" w:type="dxa"/>
          </w:tcPr>
          <w:p w14:paraId="17EF19E0" w14:textId="77777777" w:rsidR="00801E79" w:rsidRPr="00CA6A00" w:rsidRDefault="00801E79" w:rsidP="007C206C">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 xml:space="preserve">τ² </w:t>
            </w:r>
          </w:p>
        </w:tc>
      </w:tr>
      <w:tr w:rsidR="00CA6A00" w:rsidRPr="00CA6A00" w14:paraId="36787899" w14:textId="77777777" w:rsidTr="007C206C">
        <w:tc>
          <w:tcPr>
            <w:tcW w:w="1555" w:type="dxa"/>
            <w:vMerge w:val="restart"/>
          </w:tcPr>
          <w:p w14:paraId="51D08005"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gnition</w:t>
            </w:r>
          </w:p>
        </w:tc>
        <w:tc>
          <w:tcPr>
            <w:tcW w:w="3118" w:type="dxa"/>
          </w:tcPr>
          <w:p w14:paraId="46CC1FF3" w14:textId="77777777" w:rsidR="00801E79" w:rsidRPr="00CA6A00" w:rsidRDefault="00801E79" w:rsidP="007C206C">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 xml:space="preserve">Objective cognition </w:t>
            </w:r>
          </w:p>
        </w:tc>
        <w:tc>
          <w:tcPr>
            <w:tcW w:w="9781" w:type="dxa"/>
            <w:gridSpan w:val="7"/>
          </w:tcPr>
          <w:p w14:paraId="1FF288D8" w14:textId="77777777" w:rsidR="00801E79" w:rsidRPr="00CA6A00" w:rsidRDefault="00801E79" w:rsidP="007C206C">
            <w:pPr>
              <w:rPr>
                <w:rFonts w:ascii="Times New Roman" w:hAnsi="Times New Roman" w:cs="Times New Roman"/>
                <w:color w:val="000000" w:themeColor="text1"/>
                <w:sz w:val="18"/>
                <w:szCs w:val="18"/>
              </w:rPr>
            </w:pPr>
          </w:p>
        </w:tc>
      </w:tr>
      <w:tr w:rsidR="00CA6A00" w:rsidRPr="00CA6A00" w14:paraId="3A3EB557" w14:textId="77777777" w:rsidTr="007C206C">
        <w:tc>
          <w:tcPr>
            <w:tcW w:w="1555" w:type="dxa"/>
            <w:vMerge/>
          </w:tcPr>
          <w:p w14:paraId="46B74CEA" w14:textId="77777777" w:rsidR="00801E79" w:rsidRPr="00CA6A00" w:rsidRDefault="00801E79" w:rsidP="007C206C">
            <w:pPr>
              <w:rPr>
                <w:rFonts w:ascii="Times New Roman" w:hAnsi="Times New Roman" w:cs="Times New Roman"/>
                <w:color w:val="000000" w:themeColor="text1"/>
                <w:sz w:val="18"/>
                <w:szCs w:val="18"/>
              </w:rPr>
            </w:pPr>
          </w:p>
        </w:tc>
        <w:tc>
          <w:tcPr>
            <w:tcW w:w="3118" w:type="dxa"/>
          </w:tcPr>
          <w:p w14:paraId="010E83DB"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gnitive change (n=13)</w:t>
            </w:r>
          </w:p>
        </w:tc>
        <w:tc>
          <w:tcPr>
            <w:tcW w:w="2410" w:type="dxa"/>
          </w:tcPr>
          <w:p w14:paraId="24E509AE"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Follow-up and baseline </w:t>
            </w:r>
          </w:p>
        </w:tc>
        <w:tc>
          <w:tcPr>
            <w:tcW w:w="1559" w:type="dxa"/>
          </w:tcPr>
          <w:p w14:paraId="01B116A2"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llapsed</w:t>
            </w:r>
          </w:p>
        </w:tc>
        <w:tc>
          <w:tcPr>
            <w:tcW w:w="1134" w:type="dxa"/>
          </w:tcPr>
          <w:p w14:paraId="01BDE93C"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192</w:t>
            </w:r>
          </w:p>
        </w:tc>
        <w:tc>
          <w:tcPr>
            <w:tcW w:w="1985" w:type="dxa"/>
          </w:tcPr>
          <w:p w14:paraId="6DA94A3F"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285– -0.099</w:t>
            </w:r>
          </w:p>
        </w:tc>
        <w:tc>
          <w:tcPr>
            <w:tcW w:w="992" w:type="dxa"/>
          </w:tcPr>
          <w:p w14:paraId="129248DC"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0.001</w:t>
            </w:r>
          </w:p>
        </w:tc>
        <w:tc>
          <w:tcPr>
            <w:tcW w:w="850" w:type="dxa"/>
          </w:tcPr>
          <w:p w14:paraId="1101DECA"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3.1</w:t>
            </w:r>
          </w:p>
        </w:tc>
        <w:tc>
          <w:tcPr>
            <w:tcW w:w="851" w:type="dxa"/>
          </w:tcPr>
          <w:p w14:paraId="0FCCAE12"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17</w:t>
            </w:r>
          </w:p>
        </w:tc>
      </w:tr>
      <w:tr w:rsidR="00CA6A00" w:rsidRPr="00CA6A00" w14:paraId="5576F177" w14:textId="77777777" w:rsidTr="007C206C">
        <w:tc>
          <w:tcPr>
            <w:tcW w:w="1555" w:type="dxa"/>
            <w:vMerge/>
          </w:tcPr>
          <w:p w14:paraId="12BFAB6A" w14:textId="77777777" w:rsidR="00801E79" w:rsidRPr="00CA6A00" w:rsidRDefault="00801E79" w:rsidP="007C206C">
            <w:pPr>
              <w:rPr>
                <w:rFonts w:ascii="Times New Roman" w:hAnsi="Times New Roman" w:cs="Times New Roman"/>
                <w:color w:val="000000" w:themeColor="text1"/>
                <w:sz w:val="18"/>
                <w:szCs w:val="18"/>
              </w:rPr>
            </w:pPr>
          </w:p>
        </w:tc>
        <w:tc>
          <w:tcPr>
            <w:tcW w:w="3118" w:type="dxa"/>
          </w:tcPr>
          <w:p w14:paraId="5E1FCF0F"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gnitive change (n=9)</w:t>
            </w:r>
          </w:p>
        </w:tc>
        <w:tc>
          <w:tcPr>
            <w:tcW w:w="2410" w:type="dxa"/>
          </w:tcPr>
          <w:p w14:paraId="05574C38"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Follow-up and baseline </w:t>
            </w:r>
          </w:p>
        </w:tc>
        <w:tc>
          <w:tcPr>
            <w:tcW w:w="1559" w:type="dxa"/>
          </w:tcPr>
          <w:p w14:paraId="0113A4B0"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 months</w:t>
            </w:r>
          </w:p>
        </w:tc>
        <w:tc>
          <w:tcPr>
            <w:tcW w:w="1134" w:type="dxa"/>
          </w:tcPr>
          <w:p w14:paraId="69A1AB15"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158</w:t>
            </w:r>
          </w:p>
        </w:tc>
        <w:tc>
          <w:tcPr>
            <w:tcW w:w="1985" w:type="dxa"/>
          </w:tcPr>
          <w:p w14:paraId="7A2D38D7"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258– -0.058</w:t>
            </w:r>
          </w:p>
        </w:tc>
        <w:tc>
          <w:tcPr>
            <w:tcW w:w="992" w:type="dxa"/>
          </w:tcPr>
          <w:p w14:paraId="33EA9135"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02</w:t>
            </w:r>
          </w:p>
        </w:tc>
        <w:tc>
          <w:tcPr>
            <w:tcW w:w="850" w:type="dxa"/>
          </w:tcPr>
          <w:p w14:paraId="48D176E5"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52.5</w:t>
            </w:r>
          </w:p>
        </w:tc>
        <w:tc>
          <w:tcPr>
            <w:tcW w:w="851" w:type="dxa"/>
          </w:tcPr>
          <w:p w14:paraId="26CB0476"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11</w:t>
            </w:r>
          </w:p>
        </w:tc>
      </w:tr>
      <w:tr w:rsidR="00CA6A00" w:rsidRPr="00CA6A00" w14:paraId="52B57906" w14:textId="77777777" w:rsidTr="007C206C">
        <w:tc>
          <w:tcPr>
            <w:tcW w:w="1555" w:type="dxa"/>
            <w:vMerge/>
          </w:tcPr>
          <w:p w14:paraId="4F1A50D3" w14:textId="77777777" w:rsidR="00801E79" w:rsidRPr="00CA6A00" w:rsidRDefault="00801E79" w:rsidP="007C206C">
            <w:pPr>
              <w:rPr>
                <w:rFonts w:ascii="Times New Roman" w:hAnsi="Times New Roman" w:cs="Times New Roman"/>
                <w:color w:val="000000" w:themeColor="text1"/>
                <w:sz w:val="18"/>
                <w:szCs w:val="18"/>
              </w:rPr>
            </w:pPr>
          </w:p>
        </w:tc>
        <w:tc>
          <w:tcPr>
            <w:tcW w:w="3118" w:type="dxa"/>
          </w:tcPr>
          <w:p w14:paraId="3F9B8C63"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gnitive change (n=5)</w:t>
            </w:r>
          </w:p>
        </w:tc>
        <w:tc>
          <w:tcPr>
            <w:tcW w:w="2410" w:type="dxa"/>
          </w:tcPr>
          <w:p w14:paraId="4D6594B8"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Follow-up and baseline </w:t>
            </w:r>
          </w:p>
        </w:tc>
        <w:tc>
          <w:tcPr>
            <w:tcW w:w="1559" w:type="dxa"/>
          </w:tcPr>
          <w:p w14:paraId="4D07401E"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gt;6–12 months </w:t>
            </w:r>
          </w:p>
        </w:tc>
        <w:tc>
          <w:tcPr>
            <w:tcW w:w="1134" w:type="dxa"/>
          </w:tcPr>
          <w:p w14:paraId="2A33A09B"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52</w:t>
            </w:r>
          </w:p>
        </w:tc>
        <w:tc>
          <w:tcPr>
            <w:tcW w:w="1985" w:type="dxa"/>
          </w:tcPr>
          <w:p w14:paraId="19A52EC1"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254– 0.150</w:t>
            </w:r>
          </w:p>
        </w:tc>
        <w:tc>
          <w:tcPr>
            <w:tcW w:w="992" w:type="dxa"/>
          </w:tcPr>
          <w:p w14:paraId="70FF70C9"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613</w:t>
            </w:r>
          </w:p>
        </w:tc>
        <w:tc>
          <w:tcPr>
            <w:tcW w:w="850" w:type="dxa"/>
          </w:tcPr>
          <w:p w14:paraId="1296C496"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1.0</w:t>
            </w:r>
          </w:p>
        </w:tc>
        <w:tc>
          <w:tcPr>
            <w:tcW w:w="851" w:type="dxa"/>
          </w:tcPr>
          <w:p w14:paraId="3D0061D2"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35</w:t>
            </w:r>
          </w:p>
        </w:tc>
      </w:tr>
      <w:tr w:rsidR="00CA6A00" w:rsidRPr="00CA6A00" w14:paraId="1283D861" w14:textId="77777777" w:rsidTr="007C206C">
        <w:tc>
          <w:tcPr>
            <w:tcW w:w="1555" w:type="dxa"/>
            <w:vMerge/>
          </w:tcPr>
          <w:p w14:paraId="16F0BCD0" w14:textId="77777777" w:rsidR="00801E79" w:rsidRPr="00CA6A00" w:rsidRDefault="00801E79" w:rsidP="007C206C">
            <w:pPr>
              <w:rPr>
                <w:rFonts w:ascii="Times New Roman" w:hAnsi="Times New Roman" w:cs="Times New Roman"/>
                <w:color w:val="000000" w:themeColor="text1"/>
                <w:sz w:val="18"/>
                <w:szCs w:val="18"/>
              </w:rPr>
            </w:pPr>
          </w:p>
        </w:tc>
        <w:tc>
          <w:tcPr>
            <w:tcW w:w="3118" w:type="dxa"/>
          </w:tcPr>
          <w:p w14:paraId="2C88450A"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gnitive change (n=4)</w:t>
            </w:r>
          </w:p>
        </w:tc>
        <w:tc>
          <w:tcPr>
            <w:tcW w:w="2410" w:type="dxa"/>
          </w:tcPr>
          <w:p w14:paraId="02CD636F"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Follow-up and baseline </w:t>
            </w:r>
          </w:p>
        </w:tc>
        <w:tc>
          <w:tcPr>
            <w:tcW w:w="1559" w:type="dxa"/>
          </w:tcPr>
          <w:p w14:paraId="1C6C41CA"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t;12 months</w:t>
            </w:r>
          </w:p>
        </w:tc>
        <w:tc>
          <w:tcPr>
            <w:tcW w:w="1134" w:type="dxa"/>
          </w:tcPr>
          <w:p w14:paraId="00249929"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154</w:t>
            </w:r>
          </w:p>
        </w:tc>
        <w:tc>
          <w:tcPr>
            <w:tcW w:w="1985" w:type="dxa"/>
          </w:tcPr>
          <w:p w14:paraId="17147BE9"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302– -0.006</w:t>
            </w:r>
          </w:p>
        </w:tc>
        <w:tc>
          <w:tcPr>
            <w:tcW w:w="992" w:type="dxa"/>
          </w:tcPr>
          <w:p w14:paraId="07E24E19"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42</w:t>
            </w:r>
          </w:p>
        </w:tc>
        <w:tc>
          <w:tcPr>
            <w:tcW w:w="850" w:type="dxa"/>
          </w:tcPr>
          <w:p w14:paraId="0FDADCA0"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3.5</w:t>
            </w:r>
          </w:p>
        </w:tc>
        <w:tc>
          <w:tcPr>
            <w:tcW w:w="851" w:type="dxa"/>
          </w:tcPr>
          <w:p w14:paraId="5A4E8CFE"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15</w:t>
            </w:r>
          </w:p>
        </w:tc>
      </w:tr>
      <w:tr w:rsidR="00CA6A00" w:rsidRPr="00CA6A00" w14:paraId="68B3BD69" w14:textId="77777777" w:rsidTr="007C206C">
        <w:tc>
          <w:tcPr>
            <w:tcW w:w="1555" w:type="dxa"/>
            <w:vMerge/>
          </w:tcPr>
          <w:p w14:paraId="6710C0B3" w14:textId="77777777" w:rsidR="00801E79" w:rsidRPr="00CA6A00" w:rsidRDefault="00801E79" w:rsidP="007C206C">
            <w:pPr>
              <w:rPr>
                <w:rFonts w:ascii="Times New Roman" w:hAnsi="Times New Roman" w:cs="Times New Roman"/>
                <w:color w:val="000000" w:themeColor="text1"/>
                <w:sz w:val="18"/>
                <w:szCs w:val="18"/>
              </w:rPr>
            </w:pPr>
          </w:p>
        </w:tc>
        <w:tc>
          <w:tcPr>
            <w:tcW w:w="3118" w:type="dxa"/>
          </w:tcPr>
          <w:p w14:paraId="08BD8D77"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gnitive change (n=8)</w:t>
            </w:r>
          </w:p>
        </w:tc>
        <w:tc>
          <w:tcPr>
            <w:tcW w:w="2410" w:type="dxa"/>
          </w:tcPr>
          <w:p w14:paraId="6AE8BA10"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ollow-up only</w:t>
            </w:r>
          </w:p>
        </w:tc>
        <w:tc>
          <w:tcPr>
            <w:tcW w:w="1559" w:type="dxa"/>
          </w:tcPr>
          <w:p w14:paraId="7D36DB9D"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llapsed</w:t>
            </w:r>
          </w:p>
        </w:tc>
        <w:tc>
          <w:tcPr>
            <w:tcW w:w="1134" w:type="dxa"/>
          </w:tcPr>
          <w:p w14:paraId="3C941424"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185</w:t>
            </w:r>
          </w:p>
        </w:tc>
        <w:tc>
          <w:tcPr>
            <w:tcW w:w="1985" w:type="dxa"/>
          </w:tcPr>
          <w:p w14:paraId="17D57788"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258– -0.112</w:t>
            </w:r>
          </w:p>
        </w:tc>
        <w:tc>
          <w:tcPr>
            <w:tcW w:w="992" w:type="dxa"/>
          </w:tcPr>
          <w:p w14:paraId="735756B3"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0.001</w:t>
            </w:r>
          </w:p>
        </w:tc>
        <w:tc>
          <w:tcPr>
            <w:tcW w:w="850" w:type="dxa"/>
          </w:tcPr>
          <w:p w14:paraId="78A5F700"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44.3</w:t>
            </w:r>
          </w:p>
        </w:tc>
        <w:tc>
          <w:tcPr>
            <w:tcW w:w="851" w:type="dxa"/>
          </w:tcPr>
          <w:p w14:paraId="1201C373"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04</w:t>
            </w:r>
          </w:p>
        </w:tc>
      </w:tr>
      <w:tr w:rsidR="00CA6A00" w:rsidRPr="00CA6A00" w14:paraId="0F7C47C6" w14:textId="77777777" w:rsidTr="007C206C">
        <w:tc>
          <w:tcPr>
            <w:tcW w:w="1555" w:type="dxa"/>
            <w:vMerge/>
          </w:tcPr>
          <w:p w14:paraId="52764C8B" w14:textId="77777777" w:rsidR="00801E79" w:rsidRPr="00CA6A00" w:rsidRDefault="00801E79" w:rsidP="007C206C">
            <w:pPr>
              <w:rPr>
                <w:rFonts w:ascii="Times New Roman" w:hAnsi="Times New Roman" w:cs="Times New Roman"/>
                <w:color w:val="000000" w:themeColor="text1"/>
                <w:sz w:val="18"/>
                <w:szCs w:val="18"/>
              </w:rPr>
            </w:pPr>
          </w:p>
        </w:tc>
        <w:tc>
          <w:tcPr>
            <w:tcW w:w="3118" w:type="dxa"/>
          </w:tcPr>
          <w:p w14:paraId="1F6363D0"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gnitive change (n=6)</w:t>
            </w:r>
          </w:p>
        </w:tc>
        <w:tc>
          <w:tcPr>
            <w:tcW w:w="2410" w:type="dxa"/>
          </w:tcPr>
          <w:p w14:paraId="42F8EAF2"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ollow-up only</w:t>
            </w:r>
          </w:p>
        </w:tc>
        <w:tc>
          <w:tcPr>
            <w:tcW w:w="1559" w:type="dxa"/>
          </w:tcPr>
          <w:p w14:paraId="625A0B39"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 months</w:t>
            </w:r>
          </w:p>
        </w:tc>
        <w:tc>
          <w:tcPr>
            <w:tcW w:w="1134" w:type="dxa"/>
          </w:tcPr>
          <w:p w14:paraId="336D6439"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143</w:t>
            </w:r>
          </w:p>
        </w:tc>
        <w:tc>
          <w:tcPr>
            <w:tcW w:w="1985" w:type="dxa"/>
          </w:tcPr>
          <w:p w14:paraId="06AAA25F"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258– -0.029</w:t>
            </w:r>
          </w:p>
        </w:tc>
        <w:tc>
          <w:tcPr>
            <w:tcW w:w="992" w:type="dxa"/>
          </w:tcPr>
          <w:p w14:paraId="5B23CACF"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14</w:t>
            </w:r>
          </w:p>
        </w:tc>
        <w:tc>
          <w:tcPr>
            <w:tcW w:w="850" w:type="dxa"/>
          </w:tcPr>
          <w:p w14:paraId="07285F2A"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58.1</w:t>
            </w:r>
          </w:p>
        </w:tc>
        <w:tc>
          <w:tcPr>
            <w:tcW w:w="851" w:type="dxa"/>
          </w:tcPr>
          <w:p w14:paraId="32D77A51"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11</w:t>
            </w:r>
          </w:p>
        </w:tc>
      </w:tr>
      <w:tr w:rsidR="00CA6A00" w:rsidRPr="00CA6A00" w14:paraId="48DB41E9" w14:textId="77777777" w:rsidTr="007C206C">
        <w:tc>
          <w:tcPr>
            <w:tcW w:w="1555" w:type="dxa"/>
            <w:vMerge/>
          </w:tcPr>
          <w:p w14:paraId="2DDA424F" w14:textId="77777777" w:rsidR="00801E79" w:rsidRPr="00CA6A00" w:rsidRDefault="00801E79" w:rsidP="007C206C">
            <w:pPr>
              <w:rPr>
                <w:rFonts w:ascii="Times New Roman" w:hAnsi="Times New Roman" w:cs="Times New Roman"/>
                <w:color w:val="000000" w:themeColor="text1"/>
                <w:sz w:val="18"/>
                <w:szCs w:val="18"/>
              </w:rPr>
            </w:pPr>
          </w:p>
        </w:tc>
        <w:tc>
          <w:tcPr>
            <w:tcW w:w="3118" w:type="dxa"/>
          </w:tcPr>
          <w:p w14:paraId="292EA033"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gnitive change (n=4)</w:t>
            </w:r>
          </w:p>
        </w:tc>
        <w:tc>
          <w:tcPr>
            <w:tcW w:w="2410" w:type="dxa"/>
          </w:tcPr>
          <w:p w14:paraId="7CC493A6"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ollow-up only</w:t>
            </w:r>
          </w:p>
        </w:tc>
        <w:tc>
          <w:tcPr>
            <w:tcW w:w="1559" w:type="dxa"/>
          </w:tcPr>
          <w:p w14:paraId="1C614051"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gt;6–12 months </w:t>
            </w:r>
          </w:p>
        </w:tc>
        <w:tc>
          <w:tcPr>
            <w:tcW w:w="1134" w:type="dxa"/>
          </w:tcPr>
          <w:p w14:paraId="59ED2463"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102</w:t>
            </w:r>
          </w:p>
        </w:tc>
        <w:tc>
          <w:tcPr>
            <w:tcW w:w="1985" w:type="dxa"/>
          </w:tcPr>
          <w:p w14:paraId="7999D64F"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316– 0.113</w:t>
            </w:r>
          </w:p>
        </w:tc>
        <w:tc>
          <w:tcPr>
            <w:tcW w:w="992" w:type="dxa"/>
          </w:tcPr>
          <w:p w14:paraId="1DBF8791"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354</w:t>
            </w:r>
          </w:p>
        </w:tc>
        <w:tc>
          <w:tcPr>
            <w:tcW w:w="850" w:type="dxa"/>
          </w:tcPr>
          <w:p w14:paraId="57C08AAF"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1.7</w:t>
            </w:r>
          </w:p>
        </w:tc>
        <w:tc>
          <w:tcPr>
            <w:tcW w:w="851" w:type="dxa"/>
          </w:tcPr>
          <w:p w14:paraId="10954095"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32</w:t>
            </w:r>
          </w:p>
        </w:tc>
      </w:tr>
      <w:tr w:rsidR="00CA6A00" w:rsidRPr="00CA6A00" w14:paraId="11555DF2" w14:textId="77777777" w:rsidTr="007C206C">
        <w:tc>
          <w:tcPr>
            <w:tcW w:w="1555" w:type="dxa"/>
            <w:vMerge/>
          </w:tcPr>
          <w:p w14:paraId="1E7C60D0" w14:textId="77777777" w:rsidR="00801E79" w:rsidRPr="00CA6A00" w:rsidRDefault="00801E79" w:rsidP="007C206C">
            <w:pPr>
              <w:rPr>
                <w:rFonts w:ascii="Times New Roman" w:hAnsi="Times New Roman" w:cs="Times New Roman"/>
                <w:color w:val="000000" w:themeColor="text1"/>
                <w:sz w:val="18"/>
                <w:szCs w:val="18"/>
              </w:rPr>
            </w:pPr>
          </w:p>
        </w:tc>
        <w:tc>
          <w:tcPr>
            <w:tcW w:w="3118" w:type="dxa"/>
          </w:tcPr>
          <w:p w14:paraId="249AC4E2"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gnitive change (n=2)</w:t>
            </w:r>
          </w:p>
        </w:tc>
        <w:tc>
          <w:tcPr>
            <w:tcW w:w="2410" w:type="dxa"/>
          </w:tcPr>
          <w:p w14:paraId="607FEA37"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ollow-up only</w:t>
            </w:r>
          </w:p>
        </w:tc>
        <w:tc>
          <w:tcPr>
            <w:tcW w:w="1559" w:type="dxa"/>
          </w:tcPr>
          <w:p w14:paraId="26493133"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t;12 months</w:t>
            </w:r>
          </w:p>
        </w:tc>
        <w:tc>
          <w:tcPr>
            <w:tcW w:w="1134" w:type="dxa"/>
          </w:tcPr>
          <w:p w14:paraId="60F1369C"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247</w:t>
            </w:r>
          </w:p>
        </w:tc>
        <w:tc>
          <w:tcPr>
            <w:tcW w:w="1985" w:type="dxa"/>
          </w:tcPr>
          <w:p w14:paraId="20C8EAA5"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316– -0.177</w:t>
            </w:r>
          </w:p>
        </w:tc>
        <w:tc>
          <w:tcPr>
            <w:tcW w:w="992" w:type="dxa"/>
          </w:tcPr>
          <w:p w14:paraId="56DE8BF7"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0.001</w:t>
            </w:r>
          </w:p>
        </w:tc>
        <w:tc>
          <w:tcPr>
            <w:tcW w:w="850" w:type="dxa"/>
          </w:tcPr>
          <w:p w14:paraId="32AC5C45"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w:t>
            </w:r>
          </w:p>
        </w:tc>
        <w:tc>
          <w:tcPr>
            <w:tcW w:w="851" w:type="dxa"/>
          </w:tcPr>
          <w:p w14:paraId="195C9F3B"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00</w:t>
            </w:r>
          </w:p>
        </w:tc>
      </w:tr>
      <w:tr w:rsidR="00CA6A00" w:rsidRPr="00CA6A00" w14:paraId="07D8D1B9" w14:textId="77777777" w:rsidTr="007C206C">
        <w:tc>
          <w:tcPr>
            <w:tcW w:w="1555" w:type="dxa"/>
            <w:vMerge/>
          </w:tcPr>
          <w:p w14:paraId="1301D9A5" w14:textId="77777777" w:rsidR="00801E79" w:rsidRPr="00CA6A00" w:rsidRDefault="00801E79" w:rsidP="007C206C">
            <w:pPr>
              <w:rPr>
                <w:rFonts w:ascii="Times New Roman" w:hAnsi="Times New Roman" w:cs="Times New Roman"/>
                <w:color w:val="000000" w:themeColor="text1"/>
                <w:sz w:val="18"/>
                <w:szCs w:val="18"/>
              </w:rPr>
            </w:pPr>
          </w:p>
        </w:tc>
        <w:tc>
          <w:tcPr>
            <w:tcW w:w="3118" w:type="dxa"/>
          </w:tcPr>
          <w:p w14:paraId="4907426B"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gnitive performance (n=36)</w:t>
            </w:r>
          </w:p>
        </w:tc>
        <w:tc>
          <w:tcPr>
            <w:tcW w:w="2410" w:type="dxa"/>
          </w:tcPr>
          <w:p w14:paraId="368BD48B"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Follow-up and baseline </w:t>
            </w:r>
          </w:p>
        </w:tc>
        <w:tc>
          <w:tcPr>
            <w:tcW w:w="1559" w:type="dxa"/>
          </w:tcPr>
          <w:p w14:paraId="2D65B1E3"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llapsed</w:t>
            </w:r>
          </w:p>
        </w:tc>
        <w:tc>
          <w:tcPr>
            <w:tcW w:w="1134" w:type="dxa"/>
          </w:tcPr>
          <w:p w14:paraId="31661FB1"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689</w:t>
            </w:r>
          </w:p>
        </w:tc>
        <w:tc>
          <w:tcPr>
            <w:tcW w:w="1985" w:type="dxa"/>
          </w:tcPr>
          <w:p w14:paraId="35DA950E"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822– -0.555</w:t>
            </w:r>
          </w:p>
        </w:tc>
        <w:tc>
          <w:tcPr>
            <w:tcW w:w="992" w:type="dxa"/>
          </w:tcPr>
          <w:p w14:paraId="1D950611"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0.001</w:t>
            </w:r>
          </w:p>
        </w:tc>
        <w:tc>
          <w:tcPr>
            <w:tcW w:w="850" w:type="dxa"/>
          </w:tcPr>
          <w:p w14:paraId="791674B1"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94.7</w:t>
            </w:r>
          </w:p>
        </w:tc>
        <w:tc>
          <w:tcPr>
            <w:tcW w:w="851" w:type="dxa"/>
          </w:tcPr>
          <w:p w14:paraId="6D87A52E"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141</w:t>
            </w:r>
          </w:p>
        </w:tc>
      </w:tr>
      <w:tr w:rsidR="00CA6A00" w:rsidRPr="00CA6A00" w14:paraId="47D15150" w14:textId="77777777" w:rsidTr="007C206C">
        <w:tc>
          <w:tcPr>
            <w:tcW w:w="1555" w:type="dxa"/>
            <w:vMerge/>
          </w:tcPr>
          <w:p w14:paraId="23F24B00" w14:textId="77777777" w:rsidR="00801E79" w:rsidRPr="00CA6A00" w:rsidRDefault="00801E79" w:rsidP="007C206C">
            <w:pPr>
              <w:rPr>
                <w:rFonts w:ascii="Times New Roman" w:hAnsi="Times New Roman" w:cs="Times New Roman"/>
                <w:color w:val="000000" w:themeColor="text1"/>
                <w:sz w:val="18"/>
                <w:szCs w:val="18"/>
              </w:rPr>
            </w:pPr>
          </w:p>
        </w:tc>
        <w:tc>
          <w:tcPr>
            <w:tcW w:w="3118" w:type="dxa"/>
          </w:tcPr>
          <w:p w14:paraId="2133F999"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gnitive performance (n=28)</w:t>
            </w:r>
          </w:p>
        </w:tc>
        <w:tc>
          <w:tcPr>
            <w:tcW w:w="2410" w:type="dxa"/>
          </w:tcPr>
          <w:p w14:paraId="61FB17B4"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Follow-up and baseline </w:t>
            </w:r>
          </w:p>
        </w:tc>
        <w:tc>
          <w:tcPr>
            <w:tcW w:w="1559" w:type="dxa"/>
          </w:tcPr>
          <w:p w14:paraId="78C94C46"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 months</w:t>
            </w:r>
          </w:p>
        </w:tc>
        <w:tc>
          <w:tcPr>
            <w:tcW w:w="1134" w:type="dxa"/>
          </w:tcPr>
          <w:p w14:paraId="5D800B3F"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657</w:t>
            </w:r>
          </w:p>
        </w:tc>
        <w:tc>
          <w:tcPr>
            <w:tcW w:w="1985" w:type="dxa"/>
          </w:tcPr>
          <w:p w14:paraId="143C466F"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810– -0.505</w:t>
            </w:r>
          </w:p>
        </w:tc>
        <w:tc>
          <w:tcPr>
            <w:tcW w:w="992" w:type="dxa"/>
          </w:tcPr>
          <w:p w14:paraId="6766BBEE"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0.001</w:t>
            </w:r>
          </w:p>
        </w:tc>
        <w:tc>
          <w:tcPr>
            <w:tcW w:w="850" w:type="dxa"/>
          </w:tcPr>
          <w:p w14:paraId="6B448EB9"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91.5</w:t>
            </w:r>
          </w:p>
        </w:tc>
        <w:tc>
          <w:tcPr>
            <w:tcW w:w="851" w:type="dxa"/>
          </w:tcPr>
          <w:p w14:paraId="40243350"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136</w:t>
            </w:r>
          </w:p>
        </w:tc>
      </w:tr>
      <w:tr w:rsidR="00CA6A00" w:rsidRPr="00CA6A00" w14:paraId="435C594A" w14:textId="77777777" w:rsidTr="007C206C">
        <w:tc>
          <w:tcPr>
            <w:tcW w:w="1555" w:type="dxa"/>
            <w:vMerge/>
          </w:tcPr>
          <w:p w14:paraId="44294E51" w14:textId="77777777" w:rsidR="00801E79" w:rsidRPr="00CA6A00" w:rsidRDefault="00801E79" w:rsidP="007C206C">
            <w:pPr>
              <w:rPr>
                <w:rFonts w:ascii="Times New Roman" w:hAnsi="Times New Roman" w:cs="Times New Roman"/>
                <w:color w:val="000000" w:themeColor="text1"/>
                <w:sz w:val="18"/>
                <w:szCs w:val="18"/>
              </w:rPr>
            </w:pPr>
          </w:p>
        </w:tc>
        <w:tc>
          <w:tcPr>
            <w:tcW w:w="3118" w:type="dxa"/>
          </w:tcPr>
          <w:p w14:paraId="7FAE549C"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gnitive performance (n=17)</w:t>
            </w:r>
          </w:p>
        </w:tc>
        <w:tc>
          <w:tcPr>
            <w:tcW w:w="2410" w:type="dxa"/>
          </w:tcPr>
          <w:p w14:paraId="5DF0E70C"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Follow-up and baseline </w:t>
            </w:r>
          </w:p>
        </w:tc>
        <w:tc>
          <w:tcPr>
            <w:tcW w:w="1559" w:type="dxa"/>
          </w:tcPr>
          <w:p w14:paraId="7DDC934B"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gt;6–12 months </w:t>
            </w:r>
          </w:p>
        </w:tc>
        <w:tc>
          <w:tcPr>
            <w:tcW w:w="1134" w:type="dxa"/>
          </w:tcPr>
          <w:p w14:paraId="120B9F95"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601</w:t>
            </w:r>
          </w:p>
        </w:tc>
        <w:tc>
          <w:tcPr>
            <w:tcW w:w="1985" w:type="dxa"/>
          </w:tcPr>
          <w:p w14:paraId="62F5CA01"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790– -0.411</w:t>
            </w:r>
          </w:p>
        </w:tc>
        <w:tc>
          <w:tcPr>
            <w:tcW w:w="992" w:type="dxa"/>
          </w:tcPr>
          <w:p w14:paraId="0A536F05"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0.001</w:t>
            </w:r>
          </w:p>
        </w:tc>
        <w:tc>
          <w:tcPr>
            <w:tcW w:w="850" w:type="dxa"/>
          </w:tcPr>
          <w:p w14:paraId="3DD6C073"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8.2</w:t>
            </w:r>
          </w:p>
        </w:tc>
        <w:tc>
          <w:tcPr>
            <w:tcW w:w="851" w:type="dxa"/>
          </w:tcPr>
          <w:p w14:paraId="72A1C701"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127</w:t>
            </w:r>
          </w:p>
        </w:tc>
      </w:tr>
      <w:tr w:rsidR="00CA6A00" w:rsidRPr="00CA6A00" w14:paraId="4F26A577" w14:textId="77777777" w:rsidTr="007C206C">
        <w:tc>
          <w:tcPr>
            <w:tcW w:w="1555" w:type="dxa"/>
            <w:vMerge/>
          </w:tcPr>
          <w:p w14:paraId="48DA4353" w14:textId="77777777" w:rsidR="00801E79" w:rsidRPr="00CA6A00" w:rsidRDefault="00801E79" w:rsidP="007C206C">
            <w:pPr>
              <w:rPr>
                <w:rFonts w:ascii="Times New Roman" w:hAnsi="Times New Roman" w:cs="Times New Roman"/>
                <w:color w:val="000000" w:themeColor="text1"/>
                <w:sz w:val="18"/>
                <w:szCs w:val="18"/>
              </w:rPr>
            </w:pPr>
          </w:p>
        </w:tc>
        <w:tc>
          <w:tcPr>
            <w:tcW w:w="3118" w:type="dxa"/>
          </w:tcPr>
          <w:p w14:paraId="7855A004"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gnitive performance (n=11)</w:t>
            </w:r>
          </w:p>
        </w:tc>
        <w:tc>
          <w:tcPr>
            <w:tcW w:w="2410" w:type="dxa"/>
          </w:tcPr>
          <w:p w14:paraId="07E8A3A1"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Follow-up and baseline </w:t>
            </w:r>
          </w:p>
        </w:tc>
        <w:tc>
          <w:tcPr>
            <w:tcW w:w="1559" w:type="dxa"/>
          </w:tcPr>
          <w:p w14:paraId="02DA19CE"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t;12 months</w:t>
            </w:r>
          </w:p>
        </w:tc>
        <w:tc>
          <w:tcPr>
            <w:tcW w:w="1134" w:type="dxa"/>
          </w:tcPr>
          <w:p w14:paraId="041C9DCD"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794</w:t>
            </w:r>
          </w:p>
        </w:tc>
        <w:tc>
          <w:tcPr>
            <w:tcW w:w="1985" w:type="dxa"/>
          </w:tcPr>
          <w:p w14:paraId="58DE6A29"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096– -0.492</w:t>
            </w:r>
          </w:p>
        </w:tc>
        <w:tc>
          <w:tcPr>
            <w:tcW w:w="992" w:type="dxa"/>
          </w:tcPr>
          <w:p w14:paraId="679B8990"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0.001</w:t>
            </w:r>
          </w:p>
        </w:tc>
        <w:tc>
          <w:tcPr>
            <w:tcW w:w="850" w:type="dxa"/>
          </w:tcPr>
          <w:p w14:paraId="54F952B2"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96.7</w:t>
            </w:r>
          </w:p>
        </w:tc>
        <w:tc>
          <w:tcPr>
            <w:tcW w:w="851" w:type="dxa"/>
          </w:tcPr>
          <w:p w14:paraId="7BE65A64"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235</w:t>
            </w:r>
          </w:p>
        </w:tc>
      </w:tr>
      <w:tr w:rsidR="00CA6A00" w:rsidRPr="00CA6A00" w14:paraId="245E7FD4" w14:textId="77777777" w:rsidTr="007C206C">
        <w:tc>
          <w:tcPr>
            <w:tcW w:w="1555" w:type="dxa"/>
            <w:vMerge/>
          </w:tcPr>
          <w:p w14:paraId="18A698E1" w14:textId="77777777" w:rsidR="00801E79" w:rsidRPr="00CA6A00" w:rsidRDefault="00801E79" w:rsidP="007C206C">
            <w:pPr>
              <w:rPr>
                <w:rFonts w:ascii="Times New Roman" w:hAnsi="Times New Roman" w:cs="Times New Roman"/>
                <w:color w:val="000000" w:themeColor="text1"/>
                <w:sz w:val="18"/>
                <w:szCs w:val="18"/>
              </w:rPr>
            </w:pPr>
          </w:p>
        </w:tc>
        <w:tc>
          <w:tcPr>
            <w:tcW w:w="3118" w:type="dxa"/>
          </w:tcPr>
          <w:p w14:paraId="4A43B0A0"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gnitive performance (n=30)</w:t>
            </w:r>
          </w:p>
        </w:tc>
        <w:tc>
          <w:tcPr>
            <w:tcW w:w="2410" w:type="dxa"/>
          </w:tcPr>
          <w:p w14:paraId="21DBCF81"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ollow-up only</w:t>
            </w:r>
          </w:p>
        </w:tc>
        <w:tc>
          <w:tcPr>
            <w:tcW w:w="1559" w:type="dxa"/>
          </w:tcPr>
          <w:p w14:paraId="08B4587D"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llapsed</w:t>
            </w:r>
          </w:p>
        </w:tc>
        <w:tc>
          <w:tcPr>
            <w:tcW w:w="1134" w:type="dxa"/>
          </w:tcPr>
          <w:p w14:paraId="09B377F9"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752</w:t>
            </w:r>
          </w:p>
        </w:tc>
        <w:tc>
          <w:tcPr>
            <w:tcW w:w="1985" w:type="dxa"/>
          </w:tcPr>
          <w:p w14:paraId="450E46A7"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911– -0.593</w:t>
            </w:r>
          </w:p>
        </w:tc>
        <w:tc>
          <w:tcPr>
            <w:tcW w:w="992" w:type="dxa"/>
          </w:tcPr>
          <w:p w14:paraId="4FB93B2D"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0.001</w:t>
            </w:r>
          </w:p>
        </w:tc>
        <w:tc>
          <w:tcPr>
            <w:tcW w:w="850" w:type="dxa"/>
          </w:tcPr>
          <w:p w14:paraId="10200445"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95.3</w:t>
            </w:r>
          </w:p>
        </w:tc>
        <w:tc>
          <w:tcPr>
            <w:tcW w:w="851" w:type="dxa"/>
          </w:tcPr>
          <w:p w14:paraId="37507327"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168</w:t>
            </w:r>
          </w:p>
        </w:tc>
      </w:tr>
      <w:tr w:rsidR="00CA6A00" w:rsidRPr="00CA6A00" w14:paraId="234F4530" w14:textId="77777777" w:rsidTr="007C206C">
        <w:tc>
          <w:tcPr>
            <w:tcW w:w="1555" w:type="dxa"/>
            <w:vMerge/>
          </w:tcPr>
          <w:p w14:paraId="585AA7A1" w14:textId="77777777" w:rsidR="00801E79" w:rsidRPr="00CA6A00" w:rsidRDefault="00801E79" w:rsidP="007C206C">
            <w:pPr>
              <w:rPr>
                <w:rFonts w:ascii="Times New Roman" w:hAnsi="Times New Roman" w:cs="Times New Roman"/>
                <w:color w:val="000000" w:themeColor="text1"/>
                <w:sz w:val="18"/>
                <w:szCs w:val="18"/>
              </w:rPr>
            </w:pPr>
          </w:p>
        </w:tc>
        <w:tc>
          <w:tcPr>
            <w:tcW w:w="3118" w:type="dxa"/>
          </w:tcPr>
          <w:p w14:paraId="28DDAD7F"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gnitive performance (n=23)</w:t>
            </w:r>
          </w:p>
        </w:tc>
        <w:tc>
          <w:tcPr>
            <w:tcW w:w="2410" w:type="dxa"/>
          </w:tcPr>
          <w:p w14:paraId="5B55AB17"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ollow-up only</w:t>
            </w:r>
          </w:p>
        </w:tc>
        <w:tc>
          <w:tcPr>
            <w:tcW w:w="1559" w:type="dxa"/>
          </w:tcPr>
          <w:p w14:paraId="009175EA"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 months</w:t>
            </w:r>
          </w:p>
        </w:tc>
        <w:tc>
          <w:tcPr>
            <w:tcW w:w="1134" w:type="dxa"/>
          </w:tcPr>
          <w:p w14:paraId="67653C57"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707</w:t>
            </w:r>
          </w:p>
        </w:tc>
        <w:tc>
          <w:tcPr>
            <w:tcW w:w="1985" w:type="dxa"/>
          </w:tcPr>
          <w:p w14:paraId="31C8C780"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890– -0.524</w:t>
            </w:r>
          </w:p>
        </w:tc>
        <w:tc>
          <w:tcPr>
            <w:tcW w:w="992" w:type="dxa"/>
          </w:tcPr>
          <w:p w14:paraId="7E9A3C08"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0.001</w:t>
            </w:r>
          </w:p>
        </w:tc>
        <w:tc>
          <w:tcPr>
            <w:tcW w:w="850" w:type="dxa"/>
          </w:tcPr>
          <w:p w14:paraId="7DFE0A7F"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92.6</w:t>
            </w:r>
          </w:p>
        </w:tc>
        <w:tc>
          <w:tcPr>
            <w:tcW w:w="851" w:type="dxa"/>
          </w:tcPr>
          <w:p w14:paraId="15E59344"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163</w:t>
            </w:r>
          </w:p>
        </w:tc>
      </w:tr>
      <w:tr w:rsidR="00CA6A00" w:rsidRPr="00CA6A00" w14:paraId="65164A6A" w14:textId="77777777" w:rsidTr="007C206C">
        <w:tc>
          <w:tcPr>
            <w:tcW w:w="1555" w:type="dxa"/>
            <w:vMerge/>
          </w:tcPr>
          <w:p w14:paraId="331DFFBB" w14:textId="77777777" w:rsidR="00801E79" w:rsidRPr="00CA6A00" w:rsidRDefault="00801E79" w:rsidP="007C206C">
            <w:pPr>
              <w:rPr>
                <w:rFonts w:ascii="Times New Roman" w:hAnsi="Times New Roman" w:cs="Times New Roman"/>
                <w:color w:val="000000" w:themeColor="text1"/>
                <w:sz w:val="18"/>
                <w:szCs w:val="18"/>
              </w:rPr>
            </w:pPr>
          </w:p>
        </w:tc>
        <w:tc>
          <w:tcPr>
            <w:tcW w:w="3118" w:type="dxa"/>
          </w:tcPr>
          <w:p w14:paraId="20E872BD"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gnitive performance (n=14)</w:t>
            </w:r>
          </w:p>
        </w:tc>
        <w:tc>
          <w:tcPr>
            <w:tcW w:w="2410" w:type="dxa"/>
          </w:tcPr>
          <w:p w14:paraId="10869348"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ollow-up only</w:t>
            </w:r>
          </w:p>
        </w:tc>
        <w:tc>
          <w:tcPr>
            <w:tcW w:w="1559" w:type="dxa"/>
          </w:tcPr>
          <w:p w14:paraId="15CCE3BC"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gt;6–12 months </w:t>
            </w:r>
          </w:p>
        </w:tc>
        <w:tc>
          <w:tcPr>
            <w:tcW w:w="1134" w:type="dxa"/>
          </w:tcPr>
          <w:p w14:paraId="70496E13"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663</w:t>
            </w:r>
          </w:p>
        </w:tc>
        <w:tc>
          <w:tcPr>
            <w:tcW w:w="1985" w:type="dxa"/>
          </w:tcPr>
          <w:p w14:paraId="4C10B361"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901– -0.424</w:t>
            </w:r>
          </w:p>
        </w:tc>
        <w:tc>
          <w:tcPr>
            <w:tcW w:w="992" w:type="dxa"/>
          </w:tcPr>
          <w:p w14:paraId="37BE8068"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0.001</w:t>
            </w:r>
          </w:p>
        </w:tc>
        <w:tc>
          <w:tcPr>
            <w:tcW w:w="850" w:type="dxa"/>
          </w:tcPr>
          <w:p w14:paraId="2250EC67"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8.9</w:t>
            </w:r>
          </w:p>
        </w:tc>
        <w:tc>
          <w:tcPr>
            <w:tcW w:w="851" w:type="dxa"/>
          </w:tcPr>
          <w:p w14:paraId="1589DDFF"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169</w:t>
            </w:r>
          </w:p>
        </w:tc>
      </w:tr>
      <w:tr w:rsidR="00CA6A00" w:rsidRPr="00CA6A00" w14:paraId="18DBE9A5" w14:textId="77777777" w:rsidTr="007C206C">
        <w:tc>
          <w:tcPr>
            <w:tcW w:w="1555" w:type="dxa"/>
            <w:vMerge/>
          </w:tcPr>
          <w:p w14:paraId="2331A8FD" w14:textId="77777777" w:rsidR="00801E79" w:rsidRPr="00CA6A00" w:rsidRDefault="00801E79" w:rsidP="007C206C">
            <w:pPr>
              <w:rPr>
                <w:rFonts w:ascii="Times New Roman" w:hAnsi="Times New Roman" w:cs="Times New Roman"/>
                <w:color w:val="000000" w:themeColor="text1"/>
                <w:sz w:val="18"/>
                <w:szCs w:val="18"/>
              </w:rPr>
            </w:pPr>
          </w:p>
        </w:tc>
        <w:tc>
          <w:tcPr>
            <w:tcW w:w="3118" w:type="dxa"/>
          </w:tcPr>
          <w:p w14:paraId="432CBBA4"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gnitive performance (n=9)</w:t>
            </w:r>
          </w:p>
        </w:tc>
        <w:tc>
          <w:tcPr>
            <w:tcW w:w="2410" w:type="dxa"/>
          </w:tcPr>
          <w:p w14:paraId="2627523B"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ollow-up only</w:t>
            </w:r>
          </w:p>
        </w:tc>
        <w:tc>
          <w:tcPr>
            <w:tcW w:w="1559" w:type="dxa"/>
          </w:tcPr>
          <w:p w14:paraId="4D8A5821"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t;12 months</w:t>
            </w:r>
          </w:p>
        </w:tc>
        <w:tc>
          <w:tcPr>
            <w:tcW w:w="1134" w:type="dxa"/>
          </w:tcPr>
          <w:p w14:paraId="4F63DAC1"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856</w:t>
            </w:r>
          </w:p>
        </w:tc>
        <w:tc>
          <w:tcPr>
            <w:tcW w:w="1985" w:type="dxa"/>
          </w:tcPr>
          <w:p w14:paraId="44CC061D"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209– -0.503</w:t>
            </w:r>
          </w:p>
        </w:tc>
        <w:tc>
          <w:tcPr>
            <w:tcW w:w="992" w:type="dxa"/>
          </w:tcPr>
          <w:p w14:paraId="621364DE"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0.001</w:t>
            </w:r>
          </w:p>
        </w:tc>
        <w:tc>
          <w:tcPr>
            <w:tcW w:w="850" w:type="dxa"/>
          </w:tcPr>
          <w:p w14:paraId="1D118CCA"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97.2</w:t>
            </w:r>
          </w:p>
        </w:tc>
        <w:tc>
          <w:tcPr>
            <w:tcW w:w="851" w:type="dxa"/>
          </w:tcPr>
          <w:p w14:paraId="4552E9B0"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263</w:t>
            </w:r>
          </w:p>
        </w:tc>
      </w:tr>
      <w:tr w:rsidR="00CA6A00" w:rsidRPr="00CA6A00" w14:paraId="07F13CAC" w14:textId="77777777" w:rsidTr="007C206C">
        <w:tc>
          <w:tcPr>
            <w:tcW w:w="1555" w:type="dxa"/>
            <w:vMerge/>
          </w:tcPr>
          <w:p w14:paraId="479F1736" w14:textId="77777777" w:rsidR="00801E79" w:rsidRPr="00CA6A00" w:rsidRDefault="00801E79" w:rsidP="007C206C">
            <w:pPr>
              <w:rPr>
                <w:rFonts w:ascii="Times New Roman" w:hAnsi="Times New Roman" w:cs="Times New Roman"/>
                <w:color w:val="000000" w:themeColor="text1"/>
                <w:sz w:val="18"/>
                <w:szCs w:val="18"/>
              </w:rPr>
            </w:pPr>
          </w:p>
        </w:tc>
        <w:tc>
          <w:tcPr>
            <w:tcW w:w="3118" w:type="dxa"/>
          </w:tcPr>
          <w:p w14:paraId="3D4A5C44"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b/>
                <w:bCs/>
                <w:color w:val="000000" w:themeColor="text1"/>
                <w:sz w:val="18"/>
                <w:szCs w:val="18"/>
              </w:rPr>
              <w:t xml:space="preserve">Subjective cognition </w:t>
            </w:r>
          </w:p>
        </w:tc>
        <w:tc>
          <w:tcPr>
            <w:tcW w:w="9781" w:type="dxa"/>
            <w:gridSpan w:val="7"/>
          </w:tcPr>
          <w:p w14:paraId="68C27AE3" w14:textId="77777777" w:rsidR="00801E79" w:rsidRPr="00CA6A00" w:rsidRDefault="00801E79" w:rsidP="007C206C">
            <w:pPr>
              <w:rPr>
                <w:rFonts w:ascii="Times New Roman" w:hAnsi="Times New Roman" w:cs="Times New Roman"/>
                <w:color w:val="000000" w:themeColor="text1"/>
                <w:sz w:val="18"/>
                <w:szCs w:val="18"/>
              </w:rPr>
            </w:pPr>
          </w:p>
        </w:tc>
      </w:tr>
      <w:tr w:rsidR="00CA6A00" w:rsidRPr="00CA6A00" w14:paraId="27030DDD" w14:textId="77777777" w:rsidTr="007C206C">
        <w:tc>
          <w:tcPr>
            <w:tcW w:w="1555" w:type="dxa"/>
            <w:vMerge/>
          </w:tcPr>
          <w:p w14:paraId="4CB13CAB" w14:textId="77777777" w:rsidR="00801E79" w:rsidRPr="00CA6A00" w:rsidRDefault="00801E79" w:rsidP="007C206C">
            <w:pPr>
              <w:rPr>
                <w:rFonts w:ascii="Times New Roman" w:hAnsi="Times New Roman" w:cs="Times New Roman"/>
                <w:color w:val="000000" w:themeColor="text1"/>
                <w:sz w:val="18"/>
                <w:szCs w:val="18"/>
              </w:rPr>
            </w:pPr>
          </w:p>
        </w:tc>
        <w:tc>
          <w:tcPr>
            <w:tcW w:w="3118" w:type="dxa"/>
          </w:tcPr>
          <w:p w14:paraId="46715013"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gnitive performance (n=7)</w:t>
            </w:r>
          </w:p>
        </w:tc>
        <w:tc>
          <w:tcPr>
            <w:tcW w:w="2410" w:type="dxa"/>
          </w:tcPr>
          <w:p w14:paraId="0419CE96"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Follow-up and baseline </w:t>
            </w:r>
          </w:p>
        </w:tc>
        <w:tc>
          <w:tcPr>
            <w:tcW w:w="1559" w:type="dxa"/>
          </w:tcPr>
          <w:p w14:paraId="6D16F042"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llapsed</w:t>
            </w:r>
          </w:p>
        </w:tc>
        <w:tc>
          <w:tcPr>
            <w:tcW w:w="1134" w:type="dxa"/>
          </w:tcPr>
          <w:p w14:paraId="240C14C8"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191</w:t>
            </w:r>
          </w:p>
        </w:tc>
        <w:tc>
          <w:tcPr>
            <w:tcW w:w="1985" w:type="dxa"/>
          </w:tcPr>
          <w:p w14:paraId="7E85F96B"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336– -0.046</w:t>
            </w:r>
          </w:p>
        </w:tc>
        <w:tc>
          <w:tcPr>
            <w:tcW w:w="992" w:type="dxa"/>
          </w:tcPr>
          <w:p w14:paraId="74BE89FC"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10</w:t>
            </w:r>
          </w:p>
        </w:tc>
        <w:tc>
          <w:tcPr>
            <w:tcW w:w="850" w:type="dxa"/>
          </w:tcPr>
          <w:p w14:paraId="4CC07C29"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2.6</w:t>
            </w:r>
          </w:p>
        </w:tc>
        <w:tc>
          <w:tcPr>
            <w:tcW w:w="851" w:type="dxa"/>
          </w:tcPr>
          <w:p w14:paraId="0F68153A"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25</w:t>
            </w:r>
          </w:p>
        </w:tc>
      </w:tr>
      <w:tr w:rsidR="00CA6A00" w:rsidRPr="00CA6A00" w14:paraId="19880D05" w14:textId="77777777" w:rsidTr="007C206C">
        <w:tc>
          <w:tcPr>
            <w:tcW w:w="1555" w:type="dxa"/>
            <w:vMerge/>
          </w:tcPr>
          <w:p w14:paraId="3B37AF2D" w14:textId="77777777" w:rsidR="00801E79" w:rsidRPr="00CA6A00" w:rsidRDefault="00801E79" w:rsidP="007C206C">
            <w:pPr>
              <w:rPr>
                <w:rFonts w:ascii="Times New Roman" w:hAnsi="Times New Roman" w:cs="Times New Roman"/>
                <w:color w:val="000000" w:themeColor="text1"/>
                <w:sz w:val="18"/>
                <w:szCs w:val="18"/>
              </w:rPr>
            </w:pPr>
          </w:p>
        </w:tc>
        <w:tc>
          <w:tcPr>
            <w:tcW w:w="3118" w:type="dxa"/>
          </w:tcPr>
          <w:p w14:paraId="62482DA8"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gnitive performance (n=5)</w:t>
            </w:r>
          </w:p>
        </w:tc>
        <w:tc>
          <w:tcPr>
            <w:tcW w:w="2410" w:type="dxa"/>
          </w:tcPr>
          <w:p w14:paraId="060C7DD8"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Follow-up and baseline </w:t>
            </w:r>
          </w:p>
        </w:tc>
        <w:tc>
          <w:tcPr>
            <w:tcW w:w="1559" w:type="dxa"/>
          </w:tcPr>
          <w:p w14:paraId="28448BF4"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 months</w:t>
            </w:r>
          </w:p>
        </w:tc>
        <w:tc>
          <w:tcPr>
            <w:tcW w:w="1134" w:type="dxa"/>
          </w:tcPr>
          <w:p w14:paraId="68B9EA3A"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254</w:t>
            </w:r>
          </w:p>
        </w:tc>
        <w:tc>
          <w:tcPr>
            <w:tcW w:w="1985" w:type="dxa"/>
          </w:tcPr>
          <w:p w14:paraId="3F5BA410"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405– -0.103</w:t>
            </w:r>
          </w:p>
        </w:tc>
        <w:tc>
          <w:tcPr>
            <w:tcW w:w="992" w:type="dxa"/>
          </w:tcPr>
          <w:p w14:paraId="39B1D05B"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01</w:t>
            </w:r>
          </w:p>
        </w:tc>
        <w:tc>
          <w:tcPr>
            <w:tcW w:w="850" w:type="dxa"/>
          </w:tcPr>
          <w:p w14:paraId="75930507"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48.2</w:t>
            </w:r>
          </w:p>
        </w:tc>
        <w:tc>
          <w:tcPr>
            <w:tcW w:w="851" w:type="dxa"/>
          </w:tcPr>
          <w:p w14:paraId="2434D2CF"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14</w:t>
            </w:r>
          </w:p>
        </w:tc>
      </w:tr>
      <w:tr w:rsidR="00CA6A00" w:rsidRPr="00CA6A00" w14:paraId="535F7583" w14:textId="77777777" w:rsidTr="007C206C">
        <w:tc>
          <w:tcPr>
            <w:tcW w:w="1555" w:type="dxa"/>
            <w:vMerge/>
          </w:tcPr>
          <w:p w14:paraId="136826AD" w14:textId="77777777" w:rsidR="00801E79" w:rsidRPr="00CA6A00" w:rsidRDefault="00801E79" w:rsidP="007C206C">
            <w:pPr>
              <w:rPr>
                <w:rFonts w:ascii="Times New Roman" w:hAnsi="Times New Roman" w:cs="Times New Roman"/>
                <w:color w:val="000000" w:themeColor="text1"/>
                <w:sz w:val="18"/>
                <w:szCs w:val="18"/>
              </w:rPr>
            </w:pPr>
          </w:p>
        </w:tc>
        <w:tc>
          <w:tcPr>
            <w:tcW w:w="3118" w:type="dxa"/>
          </w:tcPr>
          <w:p w14:paraId="1DA0749F"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gnitive performance (n=5)</w:t>
            </w:r>
          </w:p>
        </w:tc>
        <w:tc>
          <w:tcPr>
            <w:tcW w:w="2410" w:type="dxa"/>
          </w:tcPr>
          <w:p w14:paraId="2FA6ACF6"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ollow-up only</w:t>
            </w:r>
          </w:p>
        </w:tc>
        <w:tc>
          <w:tcPr>
            <w:tcW w:w="1559" w:type="dxa"/>
          </w:tcPr>
          <w:p w14:paraId="284631DC"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llapsed</w:t>
            </w:r>
          </w:p>
        </w:tc>
        <w:tc>
          <w:tcPr>
            <w:tcW w:w="1134" w:type="dxa"/>
          </w:tcPr>
          <w:p w14:paraId="27F38C41"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209</w:t>
            </w:r>
          </w:p>
        </w:tc>
        <w:tc>
          <w:tcPr>
            <w:tcW w:w="1985" w:type="dxa"/>
          </w:tcPr>
          <w:p w14:paraId="45587075"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393– -0.026</w:t>
            </w:r>
          </w:p>
        </w:tc>
        <w:tc>
          <w:tcPr>
            <w:tcW w:w="992" w:type="dxa"/>
          </w:tcPr>
          <w:p w14:paraId="6CDEFFFC"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26</w:t>
            </w:r>
          </w:p>
        </w:tc>
        <w:tc>
          <w:tcPr>
            <w:tcW w:w="850" w:type="dxa"/>
          </w:tcPr>
          <w:p w14:paraId="420F4B53"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0.1</w:t>
            </w:r>
          </w:p>
        </w:tc>
        <w:tc>
          <w:tcPr>
            <w:tcW w:w="851" w:type="dxa"/>
          </w:tcPr>
          <w:p w14:paraId="5FC994D4"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32</w:t>
            </w:r>
          </w:p>
        </w:tc>
      </w:tr>
      <w:tr w:rsidR="00CA6A00" w:rsidRPr="00CA6A00" w14:paraId="02E13345" w14:textId="77777777" w:rsidTr="007C206C">
        <w:tc>
          <w:tcPr>
            <w:tcW w:w="1555" w:type="dxa"/>
            <w:vMerge/>
          </w:tcPr>
          <w:p w14:paraId="102BFD08" w14:textId="77777777" w:rsidR="00801E79" w:rsidRPr="00CA6A00" w:rsidRDefault="00801E79" w:rsidP="007C206C">
            <w:pPr>
              <w:rPr>
                <w:rFonts w:ascii="Times New Roman" w:hAnsi="Times New Roman" w:cs="Times New Roman"/>
                <w:color w:val="000000" w:themeColor="text1"/>
                <w:sz w:val="18"/>
                <w:szCs w:val="18"/>
              </w:rPr>
            </w:pPr>
          </w:p>
        </w:tc>
        <w:tc>
          <w:tcPr>
            <w:tcW w:w="3118" w:type="dxa"/>
          </w:tcPr>
          <w:p w14:paraId="0296D89A"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gnitive performance (n=3)</w:t>
            </w:r>
          </w:p>
        </w:tc>
        <w:tc>
          <w:tcPr>
            <w:tcW w:w="2410" w:type="dxa"/>
          </w:tcPr>
          <w:p w14:paraId="7000445D"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ollow-up only</w:t>
            </w:r>
          </w:p>
        </w:tc>
        <w:tc>
          <w:tcPr>
            <w:tcW w:w="1559" w:type="dxa"/>
          </w:tcPr>
          <w:p w14:paraId="554B9B5F"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 months</w:t>
            </w:r>
          </w:p>
        </w:tc>
        <w:tc>
          <w:tcPr>
            <w:tcW w:w="1134" w:type="dxa"/>
          </w:tcPr>
          <w:p w14:paraId="50947888"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333</w:t>
            </w:r>
          </w:p>
        </w:tc>
        <w:tc>
          <w:tcPr>
            <w:tcW w:w="1985" w:type="dxa"/>
          </w:tcPr>
          <w:p w14:paraId="6AE0DE42"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491– -0.174</w:t>
            </w:r>
          </w:p>
        </w:tc>
        <w:tc>
          <w:tcPr>
            <w:tcW w:w="992" w:type="dxa"/>
          </w:tcPr>
          <w:p w14:paraId="4FBB768C"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0.001</w:t>
            </w:r>
          </w:p>
        </w:tc>
        <w:tc>
          <w:tcPr>
            <w:tcW w:w="850" w:type="dxa"/>
          </w:tcPr>
          <w:p w14:paraId="65BFBA57"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9.0</w:t>
            </w:r>
          </w:p>
        </w:tc>
        <w:tc>
          <w:tcPr>
            <w:tcW w:w="851" w:type="dxa"/>
          </w:tcPr>
          <w:p w14:paraId="075C8183"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07</w:t>
            </w:r>
          </w:p>
        </w:tc>
      </w:tr>
      <w:tr w:rsidR="00CA6A00" w:rsidRPr="00CA6A00" w14:paraId="20B88654" w14:textId="77777777" w:rsidTr="007C206C">
        <w:tc>
          <w:tcPr>
            <w:tcW w:w="1555" w:type="dxa"/>
            <w:vMerge w:val="restart"/>
          </w:tcPr>
          <w:p w14:paraId="147885C8"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unctional outcome</w:t>
            </w:r>
          </w:p>
        </w:tc>
        <w:tc>
          <w:tcPr>
            <w:tcW w:w="3118" w:type="dxa"/>
          </w:tcPr>
          <w:p w14:paraId="6EB10779"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unctional change (n=10)</w:t>
            </w:r>
          </w:p>
        </w:tc>
        <w:tc>
          <w:tcPr>
            <w:tcW w:w="2410" w:type="dxa"/>
          </w:tcPr>
          <w:p w14:paraId="1878982F"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Follow-up and baseline </w:t>
            </w:r>
          </w:p>
        </w:tc>
        <w:tc>
          <w:tcPr>
            <w:tcW w:w="1559" w:type="dxa"/>
          </w:tcPr>
          <w:p w14:paraId="6572F3DA"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llapsed</w:t>
            </w:r>
          </w:p>
        </w:tc>
        <w:tc>
          <w:tcPr>
            <w:tcW w:w="1134" w:type="dxa"/>
          </w:tcPr>
          <w:p w14:paraId="0601D58E"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432</w:t>
            </w:r>
          </w:p>
        </w:tc>
        <w:tc>
          <w:tcPr>
            <w:tcW w:w="1985" w:type="dxa"/>
          </w:tcPr>
          <w:p w14:paraId="0F6A5685"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694– -0.170</w:t>
            </w:r>
          </w:p>
        </w:tc>
        <w:tc>
          <w:tcPr>
            <w:tcW w:w="992" w:type="dxa"/>
          </w:tcPr>
          <w:p w14:paraId="7D85ED0D"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01</w:t>
            </w:r>
          </w:p>
        </w:tc>
        <w:tc>
          <w:tcPr>
            <w:tcW w:w="850" w:type="dxa"/>
          </w:tcPr>
          <w:p w14:paraId="15E40988"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7.3</w:t>
            </w:r>
          </w:p>
        </w:tc>
        <w:tc>
          <w:tcPr>
            <w:tcW w:w="851" w:type="dxa"/>
          </w:tcPr>
          <w:p w14:paraId="684E58FB"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143</w:t>
            </w:r>
          </w:p>
        </w:tc>
      </w:tr>
      <w:tr w:rsidR="00CA6A00" w:rsidRPr="00CA6A00" w14:paraId="2E9CA735" w14:textId="77777777" w:rsidTr="007C206C">
        <w:tc>
          <w:tcPr>
            <w:tcW w:w="1555" w:type="dxa"/>
            <w:vMerge/>
          </w:tcPr>
          <w:p w14:paraId="620602A1" w14:textId="77777777" w:rsidR="00801E79" w:rsidRPr="00CA6A00" w:rsidRDefault="00801E79" w:rsidP="007C206C">
            <w:pPr>
              <w:rPr>
                <w:rFonts w:ascii="Times New Roman" w:hAnsi="Times New Roman" w:cs="Times New Roman"/>
                <w:color w:val="000000" w:themeColor="text1"/>
                <w:sz w:val="18"/>
                <w:szCs w:val="18"/>
              </w:rPr>
            </w:pPr>
          </w:p>
        </w:tc>
        <w:tc>
          <w:tcPr>
            <w:tcW w:w="3118" w:type="dxa"/>
          </w:tcPr>
          <w:p w14:paraId="1B9FCA95"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unctional change (n=7)</w:t>
            </w:r>
          </w:p>
        </w:tc>
        <w:tc>
          <w:tcPr>
            <w:tcW w:w="2410" w:type="dxa"/>
          </w:tcPr>
          <w:p w14:paraId="5C2B85C7"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Follow-up and baseline </w:t>
            </w:r>
          </w:p>
        </w:tc>
        <w:tc>
          <w:tcPr>
            <w:tcW w:w="1559" w:type="dxa"/>
          </w:tcPr>
          <w:p w14:paraId="0CB8005B"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 months</w:t>
            </w:r>
          </w:p>
        </w:tc>
        <w:tc>
          <w:tcPr>
            <w:tcW w:w="1134" w:type="dxa"/>
          </w:tcPr>
          <w:p w14:paraId="09F26D77"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433</w:t>
            </w:r>
          </w:p>
        </w:tc>
        <w:tc>
          <w:tcPr>
            <w:tcW w:w="1985" w:type="dxa"/>
          </w:tcPr>
          <w:p w14:paraId="345E2FDE"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764– -0.102</w:t>
            </w:r>
          </w:p>
        </w:tc>
        <w:tc>
          <w:tcPr>
            <w:tcW w:w="992" w:type="dxa"/>
          </w:tcPr>
          <w:p w14:paraId="1C5F35FC"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10</w:t>
            </w:r>
          </w:p>
        </w:tc>
        <w:tc>
          <w:tcPr>
            <w:tcW w:w="850" w:type="dxa"/>
          </w:tcPr>
          <w:p w14:paraId="0BA6D253"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90.3</w:t>
            </w:r>
          </w:p>
        </w:tc>
        <w:tc>
          <w:tcPr>
            <w:tcW w:w="851" w:type="dxa"/>
          </w:tcPr>
          <w:p w14:paraId="19DF8276"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172</w:t>
            </w:r>
          </w:p>
        </w:tc>
      </w:tr>
      <w:tr w:rsidR="00CA6A00" w:rsidRPr="00CA6A00" w14:paraId="139C5CD3" w14:textId="77777777" w:rsidTr="007C206C">
        <w:tc>
          <w:tcPr>
            <w:tcW w:w="1555" w:type="dxa"/>
            <w:vMerge/>
          </w:tcPr>
          <w:p w14:paraId="4AC77AE3" w14:textId="77777777" w:rsidR="00801E79" w:rsidRPr="00CA6A00" w:rsidRDefault="00801E79" w:rsidP="007C206C">
            <w:pPr>
              <w:rPr>
                <w:rFonts w:ascii="Times New Roman" w:hAnsi="Times New Roman" w:cs="Times New Roman"/>
                <w:color w:val="000000" w:themeColor="text1"/>
                <w:sz w:val="18"/>
                <w:szCs w:val="18"/>
              </w:rPr>
            </w:pPr>
          </w:p>
        </w:tc>
        <w:tc>
          <w:tcPr>
            <w:tcW w:w="3118" w:type="dxa"/>
          </w:tcPr>
          <w:p w14:paraId="61C2401D"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unctional change (n=2)</w:t>
            </w:r>
          </w:p>
        </w:tc>
        <w:tc>
          <w:tcPr>
            <w:tcW w:w="2410" w:type="dxa"/>
          </w:tcPr>
          <w:p w14:paraId="742276B8"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Follow-up and baseline </w:t>
            </w:r>
          </w:p>
        </w:tc>
        <w:tc>
          <w:tcPr>
            <w:tcW w:w="1559" w:type="dxa"/>
          </w:tcPr>
          <w:p w14:paraId="6931570B"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t;12 months</w:t>
            </w:r>
          </w:p>
        </w:tc>
        <w:tc>
          <w:tcPr>
            <w:tcW w:w="1134" w:type="dxa"/>
          </w:tcPr>
          <w:p w14:paraId="24E537E9"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279</w:t>
            </w:r>
          </w:p>
        </w:tc>
        <w:tc>
          <w:tcPr>
            <w:tcW w:w="1985" w:type="dxa"/>
          </w:tcPr>
          <w:p w14:paraId="089EA33D"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887– 0.329</w:t>
            </w:r>
          </w:p>
        </w:tc>
        <w:tc>
          <w:tcPr>
            <w:tcW w:w="992" w:type="dxa"/>
          </w:tcPr>
          <w:p w14:paraId="48E91A79"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368</w:t>
            </w:r>
          </w:p>
        </w:tc>
        <w:tc>
          <w:tcPr>
            <w:tcW w:w="850" w:type="dxa"/>
          </w:tcPr>
          <w:p w14:paraId="31A98074"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6.7</w:t>
            </w:r>
          </w:p>
        </w:tc>
        <w:tc>
          <w:tcPr>
            <w:tcW w:w="851" w:type="dxa"/>
          </w:tcPr>
          <w:p w14:paraId="4EB1BC94"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149</w:t>
            </w:r>
          </w:p>
        </w:tc>
      </w:tr>
      <w:tr w:rsidR="00CA6A00" w:rsidRPr="00CA6A00" w14:paraId="0A6D6931" w14:textId="77777777" w:rsidTr="007C206C">
        <w:tc>
          <w:tcPr>
            <w:tcW w:w="1555" w:type="dxa"/>
            <w:vMerge/>
          </w:tcPr>
          <w:p w14:paraId="70A1C312" w14:textId="77777777" w:rsidR="00801E79" w:rsidRPr="00CA6A00" w:rsidRDefault="00801E79" w:rsidP="007C206C">
            <w:pPr>
              <w:rPr>
                <w:rFonts w:ascii="Times New Roman" w:hAnsi="Times New Roman" w:cs="Times New Roman"/>
                <w:color w:val="000000" w:themeColor="text1"/>
                <w:sz w:val="18"/>
                <w:szCs w:val="18"/>
              </w:rPr>
            </w:pPr>
          </w:p>
        </w:tc>
        <w:tc>
          <w:tcPr>
            <w:tcW w:w="3118" w:type="dxa"/>
          </w:tcPr>
          <w:p w14:paraId="08C58121"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unctional change (n=7)</w:t>
            </w:r>
          </w:p>
        </w:tc>
        <w:tc>
          <w:tcPr>
            <w:tcW w:w="2410" w:type="dxa"/>
          </w:tcPr>
          <w:p w14:paraId="1BF77E92"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ollow-up only</w:t>
            </w:r>
          </w:p>
        </w:tc>
        <w:tc>
          <w:tcPr>
            <w:tcW w:w="1559" w:type="dxa"/>
          </w:tcPr>
          <w:p w14:paraId="00BF67A2"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llapsed</w:t>
            </w:r>
          </w:p>
        </w:tc>
        <w:tc>
          <w:tcPr>
            <w:tcW w:w="1134" w:type="dxa"/>
          </w:tcPr>
          <w:p w14:paraId="49F754FE"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258</w:t>
            </w:r>
          </w:p>
        </w:tc>
        <w:tc>
          <w:tcPr>
            <w:tcW w:w="1985" w:type="dxa"/>
          </w:tcPr>
          <w:p w14:paraId="30847562"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462– -0.054</w:t>
            </w:r>
          </w:p>
        </w:tc>
        <w:tc>
          <w:tcPr>
            <w:tcW w:w="992" w:type="dxa"/>
          </w:tcPr>
          <w:p w14:paraId="6497FF20"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13</w:t>
            </w:r>
          </w:p>
        </w:tc>
        <w:tc>
          <w:tcPr>
            <w:tcW w:w="850" w:type="dxa"/>
          </w:tcPr>
          <w:p w14:paraId="36235640"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1.2</w:t>
            </w:r>
          </w:p>
        </w:tc>
        <w:tc>
          <w:tcPr>
            <w:tcW w:w="851" w:type="dxa"/>
          </w:tcPr>
          <w:p w14:paraId="04B0B71C"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47</w:t>
            </w:r>
          </w:p>
        </w:tc>
      </w:tr>
      <w:tr w:rsidR="00CA6A00" w:rsidRPr="00CA6A00" w14:paraId="7AF773D2" w14:textId="77777777" w:rsidTr="007C206C">
        <w:tc>
          <w:tcPr>
            <w:tcW w:w="1555" w:type="dxa"/>
            <w:vMerge/>
          </w:tcPr>
          <w:p w14:paraId="2269433C" w14:textId="77777777" w:rsidR="00801E79" w:rsidRPr="00CA6A00" w:rsidRDefault="00801E79" w:rsidP="007C206C">
            <w:pPr>
              <w:rPr>
                <w:rFonts w:ascii="Times New Roman" w:hAnsi="Times New Roman" w:cs="Times New Roman"/>
                <w:color w:val="000000" w:themeColor="text1"/>
                <w:sz w:val="18"/>
                <w:szCs w:val="18"/>
              </w:rPr>
            </w:pPr>
          </w:p>
        </w:tc>
        <w:tc>
          <w:tcPr>
            <w:tcW w:w="3118" w:type="dxa"/>
          </w:tcPr>
          <w:p w14:paraId="3B4524BF"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unctional change (n=5)</w:t>
            </w:r>
          </w:p>
        </w:tc>
        <w:tc>
          <w:tcPr>
            <w:tcW w:w="2410" w:type="dxa"/>
          </w:tcPr>
          <w:p w14:paraId="669F85F5"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ollow-up only</w:t>
            </w:r>
          </w:p>
        </w:tc>
        <w:tc>
          <w:tcPr>
            <w:tcW w:w="1559" w:type="dxa"/>
          </w:tcPr>
          <w:p w14:paraId="10E2E84A"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 months</w:t>
            </w:r>
          </w:p>
        </w:tc>
        <w:tc>
          <w:tcPr>
            <w:tcW w:w="1134" w:type="dxa"/>
          </w:tcPr>
          <w:p w14:paraId="6BF62204"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165</w:t>
            </w:r>
          </w:p>
        </w:tc>
        <w:tc>
          <w:tcPr>
            <w:tcW w:w="1985" w:type="dxa"/>
          </w:tcPr>
          <w:p w14:paraId="5C83EA10"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367– 0.036</w:t>
            </w:r>
          </w:p>
        </w:tc>
        <w:tc>
          <w:tcPr>
            <w:tcW w:w="992" w:type="dxa"/>
          </w:tcPr>
          <w:p w14:paraId="4BB75655"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108</w:t>
            </w:r>
          </w:p>
        </w:tc>
        <w:tc>
          <w:tcPr>
            <w:tcW w:w="850" w:type="dxa"/>
          </w:tcPr>
          <w:p w14:paraId="5377D1A5"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8.4</w:t>
            </w:r>
          </w:p>
        </w:tc>
        <w:tc>
          <w:tcPr>
            <w:tcW w:w="851" w:type="dxa"/>
          </w:tcPr>
          <w:p w14:paraId="36B28DD2"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34</w:t>
            </w:r>
          </w:p>
        </w:tc>
      </w:tr>
      <w:tr w:rsidR="00CA6A00" w:rsidRPr="00CA6A00" w14:paraId="4922DF1C" w14:textId="77777777" w:rsidTr="007C206C">
        <w:tc>
          <w:tcPr>
            <w:tcW w:w="1555" w:type="dxa"/>
            <w:vMerge/>
          </w:tcPr>
          <w:p w14:paraId="02234AE2" w14:textId="77777777" w:rsidR="00801E79" w:rsidRPr="00CA6A00" w:rsidRDefault="00801E79" w:rsidP="007C206C">
            <w:pPr>
              <w:rPr>
                <w:rFonts w:ascii="Times New Roman" w:hAnsi="Times New Roman" w:cs="Times New Roman"/>
                <w:color w:val="000000" w:themeColor="text1"/>
                <w:sz w:val="18"/>
                <w:szCs w:val="18"/>
              </w:rPr>
            </w:pPr>
          </w:p>
        </w:tc>
        <w:tc>
          <w:tcPr>
            <w:tcW w:w="3118" w:type="dxa"/>
          </w:tcPr>
          <w:p w14:paraId="1EFC82DD"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unctional performance (n=37)</w:t>
            </w:r>
          </w:p>
        </w:tc>
        <w:tc>
          <w:tcPr>
            <w:tcW w:w="2410" w:type="dxa"/>
          </w:tcPr>
          <w:p w14:paraId="58352C0E"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Follow-up and baseline </w:t>
            </w:r>
          </w:p>
        </w:tc>
        <w:tc>
          <w:tcPr>
            <w:tcW w:w="1559" w:type="dxa"/>
          </w:tcPr>
          <w:p w14:paraId="0AE808C7"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llapsed</w:t>
            </w:r>
          </w:p>
        </w:tc>
        <w:tc>
          <w:tcPr>
            <w:tcW w:w="1134" w:type="dxa"/>
          </w:tcPr>
          <w:p w14:paraId="02A57F28"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616</w:t>
            </w:r>
          </w:p>
        </w:tc>
        <w:tc>
          <w:tcPr>
            <w:tcW w:w="1985" w:type="dxa"/>
          </w:tcPr>
          <w:p w14:paraId="220BD23D"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827– -0.405</w:t>
            </w:r>
          </w:p>
        </w:tc>
        <w:tc>
          <w:tcPr>
            <w:tcW w:w="992" w:type="dxa"/>
          </w:tcPr>
          <w:p w14:paraId="3A8D2430"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0.001</w:t>
            </w:r>
          </w:p>
        </w:tc>
        <w:tc>
          <w:tcPr>
            <w:tcW w:w="850" w:type="dxa"/>
          </w:tcPr>
          <w:p w14:paraId="53B20E7E"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97.7</w:t>
            </w:r>
          </w:p>
        </w:tc>
        <w:tc>
          <w:tcPr>
            <w:tcW w:w="851" w:type="dxa"/>
          </w:tcPr>
          <w:p w14:paraId="70E2D56E"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404</w:t>
            </w:r>
          </w:p>
        </w:tc>
      </w:tr>
      <w:tr w:rsidR="00CA6A00" w:rsidRPr="00CA6A00" w14:paraId="69E1B5B2" w14:textId="77777777" w:rsidTr="007C206C">
        <w:tc>
          <w:tcPr>
            <w:tcW w:w="1555" w:type="dxa"/>
            <w:vMerge/>
          </w:tcPr>
          <w:p w14:paraId="59D622A4" w14:textId="77777777" w:rsidR="00801E79" w:rsidRPr="00CA6A00" w:rsidRDefault="00801E79" w:rsidP="007C206C">
            <w:pPr>
              <w:rPr>
                <w:rFonts w:ascii="Times New Roman" w:hAnsi="Times New Roman" w:cs="Times New Roman"/>
                <w:color w:val="000000" w:themeColor="text1"/>
                <w:sz w:val="18"/>
                <w:szCs w:val="18"/>
              </w:rPr>
            </w:pPr>
          </w:p>
        </w:tc>
        <w:tc>
          <w:tcPr>
            <w:tcW w:w="3118" w:type="dxa"/>
          </w:tcPr>
          <w:p w14:paraId="06FBD5E2"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unctional performance (n=30)</w:t>
            </w:r>
          </w:p>
        </w:tc>
        <w:tc>
          <w:tcPr>
            <w:tcW w:w="2410" w:type="dxa"/>
          </w:tcPr>
          <w:p w14:paraId="0648EC96"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Follow-up and baseline </w:t>
            </w:r>
          </w:p>
        </w:tc>
        <w:tc>
          <w:tcPr>
            <w:tcW w:w="1559" w:type="dxa"/>
          </w:tcPr>
          <w:p w14:paraId="36A8F3C9"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 months</w:t>
            </w:r>
          </w:p>
        </w:tc>
        <w:tc>
          <w:tcPr>
            <w:tcW w:w="1134" w:type="dxa"/>
          </w:tcPr>
          <w:p w14:paraId="0A9D2FD4"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608</w:t>
            </w:r>
          </w:p>
        </w:tc>
        <w:tc>
          <w:tcPr>
            <w:tcW w:w="1985" w:type="dxa"/>
          </w:tcPr>
          <w:p w14:paraId="4B408845"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866– -0.349</w:t>
            </w:r>
          </w:p>
        </w:tc>
        <w:tc>
          <w:tcPr>
            <w:tcW w:w="992" w:type="dxa"/>
          </w:tcPr>
          <w:p w14:paraId="05B89803"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0.001</w:t>
            </w:r>
          </w:p>
        </w:tc>
        <w:tc>
          <w:tcPr>
            <w:tcW w:w="850" w:type="dxa"/>
          </w:tcPr>
          <w:p w14:paraId="15AC4F82"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97.6</w:t>
            </w:r>
          </w:p>
        </w:tc>
        <w:tc>
          <w:tcPr>
            <w:tcW w:w="851" w:type="dxa"/>
          </w:tcPr>
          <w:p w14:paraId="0E72EC58"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502</w:t>
            </w:r>
          </w:p>
        </w:tc>
      </w:tr>
      <w:tr w:rsidR="00CA6A00" w:rsidRPr="00CA6A00" w14:paraId="18C9296C" w14:textId="77777777" w:rsidTr="007C206C">
        <w:tc>
          <w:tcPr>
            <w:tcW w:w="1555" w:type="dxa"/>
            <w:vMerge/>
          </w:tcPr>
          <w:p w14:paraId="130463AE" w14:textId="77777777" w:rsidR="00801E79" w:rsidRPr="00CA6A00" w:rsidRDefault="00801E79" w:rsidP="007C206C">
            <w:pPr>
              <w:rPr>
                <w:rFonts w:ascii="Times New Roman" w:hAnsi="Times New Roman" w:cs="Times New Roman"/>
                <w:color w:val="000000" w:themeColor="text1"/>
                <w:sz w:val="18"/>
                <w:szCs w:val="18"/>
              </w:rPr>
            </w:pPr>
          </w:p>
        </w:tc>
        <w:tc>
          <w:tcPr>
            <w:tcW w:w="3118" w:type="dxa"/>
          </w:tcPr>
          <w:p w14:paraId="2A70C0E9"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unctional performance (n=13)</w:t>
            </w:r>
          </w:p>
        </w:tc>
        <w:tc>
          <w:tcPr>
            <w:tcW w:w="2410" w:type="dxa"/>
          </w:tcPr>
          <w:p w14:paraId="42A5750C"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Follow-up and baseline </w:t>
            </w:r>
          </w:p>
        </w:tc>
        <w:tc>
          <w:tcPr>
            <w:tcW w:w="1559" w:type="dxa"/>
          </w:tcPr>
          <w:p w14:paraId="6088355C"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gt;6–12 months </w:t>
            </w:r>
          </w:p>
        </w:tc>
        <w:tc>
          <w:tcPr>
            <w:tcW w:w="1134" w:type="dxa"/>
          </w:tcPr>
          <w:p w14:paraId="6473E8C1"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581</w:t>
            </w:r>
          </w:p>
        </w:tc>
        <w:tc>
          <w:tcPr>
            <w:tcW w:w="1985" w:type="dxa"/>
          </w:tcPr>
          <w:p w14:paraId="4DB52840"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892– -0.270</w:t>
            </w:r>
          </w:p>
        </w:tc>
        <w:tc>
          <w:tcPr>
            <w:tcW w:w="992" w:type="dxa"/>
          </w:tcPr>
          <w:p w14:paraId="39D60DEB"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0.001</w:t>
            </w:r>
          </w:p>
        </w:tc>
        <w:tc>
          <w:tcPr>
            <w:tcW w:w="850" w:type="dxa"/>
          </w:tcPr>
          <w:p w14:paraId="63E0D513"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95.6</w:t>
            </w:r>
          </w:p>
        </w:tc>
        <w:tc>
          <w:tcPr>
            <w:tcW w:w="851" w:type="dxa"/>
          </w:tcPr>
          <w:p w14:paraId="435B1889"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297</w:t>
            </w:r>
          </w:p>
        </w:tc>
      </w:tr>
      <w:tr w:rsidR="00CA6A00" w:rsidRPr="00CA6A00" w14:paraId="72603C1D" w14:textId="77777777" w:rsidTr="007C206C">
        <w:tc>
          <w:tcPr>
            <w:tcW w:w="1555" w:type="dxa"/>
            <w:vMerge/>
          </w:tcPr>
          <w:p w14:paraId="7846CC0E" w14:textId="77777777" w:rsidR="00801E79" w:rsidRPr="00CA6A00" w:rsidRDefault="00801E79" w:rsidP="007C206C">
            <w:pPr>
              <w:rPr>
                <w:rFonts w:ascii="Times New Roman" w:hAnsi="Times New Roman" w:cs="Times New Roman"/>
                <w:color w:val="000000" w:themeColor="text1"/>
                <w:sz w:val="18"/>
                <w:szCs w:val="18"/>
              </w:rPr>
            </w:pPr>
          </w:p>
        </w:tc>
        <w:tc>
          <w:tcPr>
            <w:tcW w:w="3118" w:type="dxa"/>
          </w:tcPr>
          <w:p w14:paraId="4F0F1B4A"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unctional performance (n=7)</w:t>
            </w:r>
          </w:p>
        </w:tc>
        <w:tc>
          <w:tcPr>
            <w:tcW w:w="2410" w:type="dxa"/>
          </w:tcPr>
          <w:p w14:paraId="1196B66F"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Follow-up and baseline </w:t>
            </w:r>
          </w:p>
        </w:tc>
        <w:tc>
          <w:tcPr>
            <w:tcW w:w="1559" w:type="dxa"/>
          </w:tcPr>
          <w:p w14:paraId="5DE17DEA"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t;12 months</w:t>
            </w:r>
          </w:p>
        </w:tc>
        <w:tc>
          <w:tcPr>
            <w:tcW w:w="1134" w:type="dxa"/>
          </w:tcPr>
          <w:p w14:paraId="2EA85FB0"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544</w:t>
            </w:r>
          </w:p>
        </w:tc>
        <w:tc>
          <w:tcPr>
            <w:tcW w:w="1985" w:type="dxa"/>
          </w:tcPr>
          <w:p w14:paraId="0C6BA913"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851– -0.237</w:t>
            </w:r>
          </w:p>
        </w:tc>
        <w:tc>
          <w:tcPr>
            <w:tcW w:w="992" w:type="dxa"/>
          </w:tcPr>
          <w:p w14:paraId="1941F1FB"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01</w:t>
            </w:r>
          </w:p>
        </w:tc>
        <w:tc>
          <w:tcPr>
            <w:tcW w:w="850" w:type="dxa"/>
          </w:tcPr>
          <w:p w14:paraId="11ECE6E1"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92.2</w:t>
            </w:r>
          </w:p>
        </w:tc>
        <w:tc>
          <w:tcPr>
            <w:tcW w:w="851" w:type="dxa"/>
          </w:tcPr>
          <w:p w14:paraId="4861FE29"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144</w:t>
            </w:r>
          </w:p>
        </w:tc>
      </w:tr>
      <w:tr w:rsidR="00CA6A00" w:rsidRPr="00CA6A00" w14:paraId="22599DF7" w14:textId="77777777" w:rsidTr="007C206C">
        <w:tc>
          <w:tcPr>
            <w:tcW w:w="1555" w:type="dxa"/>
            <w:vMerge/>
          </w:tcPr>
          <w:p w14:paraId="70EF20D7" w14:textId="77777777" w:rsidR="00801E79" w:rsidRPr="00CA6A00" w:rsidRDefault="00801E79" w:rsidP="007C206C">
            <w:pPr>
              <w:rPr>
                <w:rFonts w:ascii="Times New Roman" w:hAnsi="Times New Roman" w:cs="Times New Roman"/>
                <w:color w:val="000000" w:themeColor="text1"/>
                <w:sz w:val="18"/>
                <w:szCs w:val="18"/>
              </w:rPr>
            </w:pPr>
          </w:p>
        </w:tc>
        <w:tc>
          <w:tcPr>
            <w:tcW w:w="3118" w:type="dxa"/>
          </w:tcPr>
          <w:p w14:paraId="20CBBF22"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unctional performance (n=31)</w:t>
            </w:r>
          </w:p>
        </w:tc>
        <w:tc>
          <w:tcPr>
            <w:tcW w:w="2410" w:type="dxa"/>
          </w:tcPr>
          <w:p w14:paraId="43704BE6"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ollow-up only</w:t>
            </w:r>
          </w:p>
        </w:tc>
        <w:tc>
          <w:tcPr>
            <w:tcW w:w="1559" w:type="dxa"/>
          </w:tcPr>
          <w:p w14:paraId="461C9A82"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llapsed</w:t>
            </w:r>
          </w:p>
        </w:tc>
        <w:tc>
          <w:tcPr>
            <w:tcW w:w="1134" w:type="dxa"/>
          </w:tcPr>
          <w:p w14:paraId="526052E7"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644</w:t>
            </w:r>
          </w:p>
        </w:tc>
        <w:tc>
          <w:tcPr>
            <w:tcW w:w="1985" w:type="dxa"/>
          </w:tcPr>
          <w:p w14:paraId="5459546A"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895– -0.393</w:t>
            </w:r>
          </w:p>
        </w:tc>
        <w:tc>
          <w:tcPr>
            <w:tcW w:w="992" w:type="dxa"/>
          </w:tcPr>
          <w:p w14:paraId="020840F3"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0.001</w:t>
            </w:r>
          </w:p>
        </w:tc>
        <w:tc>
          <w:tcPr>
            <w:tcW w:w="850" w:type="dxa"/>
          </w:tcPr>
          <w:p w14:paraId="11B066F9"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98.0</w:t>
            </w:r>
          </w:p>
        </w:tc>
        <w:tc>
          <w:tcPr>
            <w:tcW w:w="851" w:type="dxa"/>
          </w:tcPr>
          <w:p w14:paraId="376B16E2"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481</w:t>
            </w:r>
          </w:p>
        </w:tc>
      </w:tr>
      <w:tr w:rsidR="00CA6A00" w:rsidRPr="00CA6A00" w14:paraId="690B6BB7" w14:textId="77777777" w:rsidTr="007C206C">
        <w:tc>
          <w:tcPr>
            <w:tcW w:w="1555" w:type="dxa"/>
            <w:vMerge/>
          </w:tcPr>
          <w:p w14:paraId="630DD99B" w14:textId="77777777" w:rsidR="00801E79" w:rsidRPr="00CA6A00" w:rsidRDefault="00801E79" w:rsidP="007C206C">
            <w:pPr>
              <w:rPr>
                <w:rFonts w:ascii="Times New Roman" w:hAnsi="Times New Roman" w:cs="Times New Roman"/>
                <w:color w:val="000000" w:themeColor="text1"/>
                <w:sz w:val="18"/>
                <w:szCs w:val="18"/>
              </w:rPr>
            </w:pPr>
          </w:p>
        </w:tc>
        <w:tc>
          <w:tcPr>
            <w:tcW w:w="3118" w:type="dxa"/>
          </w:tcPr>
          <w:p w14:paraId="2561F716" w14:textId="77777777" w:rsidR="00801E79" w:rsidRPr="00CA6A00" w:rsidRDefault="00801E79" w:rsidP="007C206C">
            <w:pPr>
              <w:rPr>
                <w:rFonts w:ascii="Times New Roman" w:hAnsi="Times New Roman" w:cs="Times New Roman"/>
                <w:color w:val="000000" w:themeColor="text1"/>
                <w:kern w:val="0"/>
                <w:sz w:val="18"/>
                <w:szCs w:val="18"/>
                <w14:ligatures w14:val="none"/>
              </w:rPr>
            </w:pPr>
            <w:r w:rsidRPr="00CA6A00">
              <w:rPr>
                <w:rFonts w:ascii="Times New Roman" w:hAnsi="Times New Roman" w:cs="Times New Roman"/>
                <w:color w:val="000000" w:themeColor="text1"/>
                <w:sz w:val="18"/>
                <w:szCs w:val="18"/>
              </w:rPr>
              <w:t>Functional performance (n=25)</w:t>
            </w:r>
          </w:p>
        </w:tc>
        <w:tc>
          <w:tcPr>
            <w:tcW w:w="2410" w:type="dxa"/>
          </w:tcPr>
          <w:p w14:paraId="3A50D06C"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ollow-up only</w:t>
            </w:r>
          </w:p>
        </w:tc>
        <w:tc>
          <w:tcPr>
            <w:tcW w:w="1559" w:type="dxa"/>
          </w:tcPr>
          <w:p w14:paraId="4958995F"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 months</w:t>
            </w:r>
          </w:p>
        </w:tc>
        <w:tc>
          <w:tcPr>
            <w:tcW w:w="1134" w:type="dxa"/>
          </w:tcPr>
          <w:p w14:paraId="6700BF0E"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624</w:t>
            </w:r>
          </w:p>
        </w:tc>
        <w:tc>
          <w:tcPr>
            <w:tcW w:w="1985" w:type="dxa"/>
          </w:tcPr>
          <w:p w14:paraId="22AE6B5B"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940– -0.309</w:t>
            </w:r>
          </w:p>
        </w:tc>
        <w:tc>
          <w:tcPr>
            <w:tcW w:w="992" w:type="dxa"/>
          </w:tcPr>
          <w:p w14:paraId="185951C9"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0.001</w:t>
            </w:r>
          </w:p>
        </w:tc>
        <w:tc>
          <w:tcPr>
            <w:tcW w:w="850" w:type="dxa"/>
          </w:tcPr>
          <w:p w14:paraId="35A349B0"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97.9</w:t>
            </w:r>
          </w:p>
        </w:tc>
        <w:tc>
          <w:tcPr>
            <w:tcW w:w="851" w:type="dxa"/>
          </w:tcPr>
          <w:p w14:paraId="544EAB38"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624</w:t>
            </w:r>
          </w:p>
        </w:tc>
      </w:tr>
      <w:tr w:rsidR="00CA6A00" w:rsidRPr="00CA6A00" w14:paraId="28A14BB2" w14:textId="77777777" w:rsidTr="007C206C">
        <w:tc>
          <w:tcPr>
            <w:tcW w:w="1555" w:type="dxa"/>
            <w:vMerge/>
          </w:tcPr>
          <w:p w14:paraId="76304CA7" w14:textId="77777777" w:rsidR="00801E79" w:rsidRPr="00CA6A00" w:rsidRDefault="00801E79" w:rsidP="007C206C">
            <w:pPr>
              <w:rPr>
                <w:rFonts w:ascii="Times New Roman" w:hAnsi="Times New Roman" w:cs="Times New Roman"/>
                <w:color w:val="000000" w:themeColor="text1"/>
                <w:sz w:val="18"/>
                <w:szCs w:val="18"/>
              </w:rPr>
            </w:pPr>
          </w:p>
        </w:tc>
        <w:tc>
          <w:tcPr>
            <w:tcW w:w="3118" w:type="dxa"/>
          </w:tcPr>
          <w:p w14:paraId="35F9A891" w14:textId="77777777" w:rsidR="00801E79" w:rsidRPr="00CA6A00" w:rsidRDefault="00801E79" w:rsidP="007C206C">
            <w:pPr>
              <w:rPr>
                <w:rFonts w:ascii="Times New Roman" w:hAnsi="Times New Roman" w:cs="Times New Roman"/>
                <w:color w:val="000000" w:themeColor="text1"/>
                <w:kern w:val="0"/>
                <w:sz w:val="18"/>
                <w:szCs w:val="18"/>
                <w14:ligatures w14:val="none"/>
              </w:rPr>
            </w:pPr>
            <w:r w:rsidRPr="00CA6A00">
              <w:rPr>
                <w:rFonts w:ascii="Times New Roman" w:hAnsi="Times New Roman" w:cs="Times New Roman"/>
                <w:color w:val="000000" w:themeColor="text1"/>
                <w:sz w:val="18"/>
                <w:szCs w:val="18"/>
              </w:rPr>
              <w:t>Functional performance (n=12)</w:t>
            </w:r>
          </w:p>
        </w:tc>
        <w:tc>
          <w:tcPr>
            <w:tcW w:w="2410" w:type="dxa"/>
          </w:tcPr>
          <w:p w14:paraId="45C48CEE"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ollow-up only</w:t>
            </w:r>
          </w:p>
        </w:tc>
        <w:tc>
          <w:tcPr>
            <w:tcW w:w="1559" w:type="dxa"/>
          </w:tcPr>
          <w:p w14:paraId="205F6087"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gt;6–12 months </w:t>
            </w:r>
          </w:p>
        </w:tc>
        <w:tc>
          <w:tcPr>
            <w:tcW w:w="1134" w:type="dxa"/>
          </w:tcPr>
          <w:p w14:paraId="0606DB43"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607</w:t>
            </w:r>
          </w:p>
        </w:tc>
        <w:tc>
          <w:tcPr>
            <w:tcW w:w="1985" w:type="dxa"/>
          </w:tcPr>
          <w:p w14:paraId="50164001"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951– -0.264</w:t>
            </w:r>
          </w:p>
        </w:tc>
        <w:tc>
          <w:tcPr>
            <w:tcW w:w="992" w:type="dxa"/>
          </w:tcPr>
          <w:p w14:paraId="00A235B7"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01</w:t>
            </w:r>
          </w:p>
        </w:tc>
        <w:tc>
          <w:tcPr>
            <w:tcW w:w="850" w:type="dxa"/>
          </w:tcPr>
          <w:p w14:paraId="69F36EAA"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95.8</w:t>
            </w:r>
          </w:p>
        </w:tc>
        <w:tc>
          <w:tcPr>
            <w:tcW w:w="851" w:type="dxa"/>
          </w:tcPr>
          <w:p w14:paraId="3AE97103"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335</w:t>
            </w:r>
          </w:p>
        </w:tc>
      </w:tr>
      <w:tr w:rsidR="00CA6A00" w:rsidRPr="00CA6A00" w14:paraId="1E62084A" w14:textId="77777777" w:rsidTr="007C206C">
        <w:tc>
          <w:tcPr>
            <w:tcW w:w="1555" w:type="dxa"/>
            <w:vMerge/>
          </w:tcPr>
          <w:p w14:paraId="4EE1A9B4" w14:textId="77777777" w:rsidR="00801E79" w:rsidRPr="00CA6A00" w:rsidRDefault="00801E79" w:rsidP="007C206C">
            <w:pPr>
              <w:rPr>
                <w:rFonts w:ascii="Times New Roman" w:hAnsi="Times New Roman" w:cs="Times New Roman"/>
                <w:color w:val="000000" w:themeColor="text1"/>
                <w:sz w:val="18"/>
                <w:szCs w:val="18"/>
              </w:rPr>
            </w:pPr>
          </w:p>
        </w:tc>
        <w:tc>
          <w:tcPr>
            <w:tcW w:w="3118" w:type="dxa"/>
          </w:tcPr>
          <w:p w14:paraId="42384784" w14:textId="77777777" w:rsidR="00801E79" w:rsidRPr="00CA6A00" w:rsidRDefault="00801E79" w:rsidP="007C206C">
            <w:pPr>
              <w:rPr>
                <w:rFonts w:ascii="Times New Roman" w:hAnsi="Times New Roman" w:cs="Times New Roman"/>
                <w:color w:val="000000" w:themeColor="text1"/>
                <w:kern w:val="0"/>
                <w:sz w:val="18"/>
                <w:szCs w:val="18"/>
                <w14:ligatures w14:val="none"/>
              </w:rPr>
            </w:pPr>
            <w:r w:rsidRPr="00CA6A00">
              <w:rPr>
                <w:rFonts w:ascii="Times New Roman" w:hAnsi="Times New Roman" w:cs="Times New Roman"/>
                <w:color w:val="000000" w:themeColor="text1"/>
                <w:sz w:val="18"/>
                <w:szCs w:val="18"/>
              </w:rPr>
              <w:t>Functional performance (n=6)</w:t>
            </w:r>
          </w:p>
        </w:tc>
        <w:tc>
          <w:tcPr>
            <w:tcW w:w="2410" w:type="dxa"/>
          </w:tcPr>
          <w:p w14:paraId="041C66BA"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ollow-up only</w:t>
            </w:r>
          </w:p>
        </w:tc>
        <w:tc>
          <w:tcPr>
            <w:tcW w:w="1559" w:type="dxa"/>
          </w:tcPr>
          <w:p w14:paraId="509DA3E5"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t;12 months</w:t>
            </w:r>
          </w:p>
        </w:tc>
        <w:tc>
          <w:tcPr>
            <w:tcW w:w="1134" w:type="dxa"/>
          </w:tcPr>
          <w:p w14:paraId="4AA5561E"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617</w:t>
            </w:r>
          </w:p>
        </w:tc>
        <w:tc>
          <w:tcPr>
            <w:tcW w:w="1985" w:type="dxa"/>
          </w:tcPr>
          <w:p w14:paraId="43E59324"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964– -0.269</w:t>
            </w:r>
          </w:p>
        </w:tc>
        <w:tc>
          <w:tcPr>
            <w:tcW w:w="992" w:type="dxa"/>
          </w:tcPr>
          <w:p w14:paraId="594AA88A"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01</w:t>
            </w:r>
          </w:p>
        </w:tc>
        <w:tc>
          <w:tcPr>
            <w:tcW w:w="850" w:type="dxa"/>
          </w:tcPr>
          <w:p w14:paraId="20309585"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93.4</w:t>
            </w:r>
          </w:p>
        </w:tc>
        <w:tc>
          <w:tcPr>
            <w:tcW w:w="851" w:type="dxa"/>
          </w:tcPr>
          <w:p w14:paraId="02E4CB90"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160</w:t>
            </w:r>
          </w:p>
        </w:tc>
      </w:tr>
      <w:tr w:rsidR="00CA6A00" w:rsidRPr="00CA6A00" w14:paraId="0013BCD9" w14:textId="77777777" w:rsidTr="007C206C">
        <w:tc>
          <w:tcPr>
            <w:tcW w:w="1555" w:type="dxa"/>
            <w:vMerge w:val="restart"/>
          </w:tcPr>
          <w:p w14:paraId="31E4C279" w14:textId="77777777" w:rsidR="00801E79" w:rsidRPr="00CA6A00" w:rsidRDefault="00801E79" w:rsidP="007C206C">
            <w:pPr>
              <w:rPr>
                <w:rFonts w:ascii="Times New Roman" w:hAnsi="Times New Roman" w:cs="Times New Roman"/>
                <w:color w:val="000000" w:themeColor="text1"/>
                <w:kern w:val="0"/>
                <w:sz w:val="18"/>
                <w:szCs w:val="18"/>
                <w14:ligatures w14:val="none"/>
              </w:rPr>
            </w:pPr>
            <w:r w:rsidRPr="00CA6A00">
              <w:rPr>
                <w:rFonts w:ascii="Times New Roman" w:hAnsi="Times New Roman" w:cs="Times New Roman"/>
                <w:color w:val="000000" w:themeColor="text1"/>
                <w:kern w:val="0"/>
                <w:sz w:val="18"/>
                <w:szCs w:val="18"/>
                <w14:ligatures w14:val="none"/>
              </w:rPr>
              <w:t>Quality of life</w:t>
            </w:r>
          </w:p>
          <w:p w14:paraId="3005604B" w14:textId="77777777" w:rsidR="00801E79" w:rsidRPr="00CA6A00" w:rsidRDefault="00801E79" w:rsidP="007C206C">
            <w:pPr>
              <w:rPr>
                <w:rFonts w:ascii="Times New Roman" w:hAnsi="Times New Roman" w:cs="Times New Roman"/>
                <w:color w:val="000000" w:themeColor="text1"/>
                <w:sz w:val="18"/>
                <w:szCs w:val="18"/>
              </w:rPr>
            </w:pPr>
          </w:p>
        </w:tc>
        <w:tc>
          <w:tcPr>
            <w:tcW w:w="3118" w:type="dxa"/>
          </w:tcPr>
          <w:p w14:paraId="594BE9E6"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oor quality of life (n=22)</w:t>
            </w:r>
          </w:p>
        </w:tc>
        <w:tc>
          <w:tcPr>
            <w:tcW w:w="2410" w:type="dxa"/>
          </w:tcPr>
          <w:p w14:paraId="5058EF6D"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Follow-up and baseline </w:t>
            </w:r>
          </w:p>
        </w:tc>
        <w:tc>
          <w:tcPr>
            <w:tcW w:w="1559" w:type="dxa"/>
          </w:tcPr>
          <w:p w14:paraId="7EE5FE63"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llapsed</w:t>
            </w:r>
          </w:p>
        </w:tc>
        <w:tc>
          <w:tcPr>
            <w:tcW w:w="1134" w:type="dxa"/>
          </w:tcPr>
          <w:p w14:paraId="585D1B57"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kern w:val="0"/>
                <w:sz w:val="18"/>
                <w:szCs w:val="18"/>
                <w14:ligatures w14:val="none"/>
              </w:rPr>
              <w:t>-0.443</w:t>
            </w:r>
          </w:p>
        </w:tc>
        <w:tc>
          <w:tcPr>
            <w:tcW w:w="1985" w:type="dxa"/>
          </w:tcPr>
          <w:p w14:paraId="06EED0B8"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kern w:val="0"/>
                <w:sz w:val="18"/>
                <w:szCs w:val="18"/>
                <w14:ligatures w14:val="none"/>
              </w:rPr>
              <w:t>-0.563 to -0.323</w:t>
            </w:r>
          </w:p>
        </w:tc>
        <w:tc>
          <w:tcPr>
            <w:tcW w:w="992" w:type="dxa"/>
          </w:tcPr>
          <w:p w14:paraId="12C9DCD7"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0.001</w:t>
            </w:r>
          </w:p>
        </w:tc>
        <w:tc>
          <w:tcPr>
            <w:tcW w:w="850" w:type="dxa"/>
          </w:tcPr>
          <w:p w14:paraId="6529EE35"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93.6</w:t>
            </w:r>
          </w:p>
        </w:tc>
        <w:tc>
          <w:tcPr>
            <w:tcW w:w="851" w:type="dxa"/>
          </w:tcPr>
          <w:p w14:paraId="14A459BF"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68</w:t>
            </w:r>
          </w:p>
        </w:tc>
      </w:tr>
      <w:tr w:rsidR="00CA6A00" w:rsidRPr="00CA6A00" w14:paraId="284CC21D" w14:textId="77777777" w:rsidTr="007C206C">
        <w:tc>
          <w:tcPr>
            <w:tcW w:w="1555" w:type="dxa"/>
            <w:vMerge/>
          </w:tcPr>
          <w:p w14:paraId="104076C0" w14:textId="77777777" w:rsidR="00801E79" w:rsidRPr="00CA6A00" w:rsidRDefault="00801E79" w:rsidP="007C206C">
            <w:pPr>
              <w:rPr>
                <w:rFonts w:ascii="Times New Roman" w:hAnsi="Times New Roman" w:cs="Times New Roman"/>
                <w:color w:val="000000" w:themeColor="text1"/>
                <w:sz w:val="18"/>
                <w:szCs w:val="18"/>
              </w:rPr>
            </w:pPr>
          </w:p>
        </w:tc>
        <w:tc>
          <w:tcPr>
            <w:tcW w:w="3118" w:type="dxa"/>
          </w:tcPr>
          <w:p w14:paraId="141853C9"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oor quality of life (n=14)</w:t>
            </w:r>
          </w:p>
        </w:tc>
        <w:tc>
          <w:tcPr>
            <w:tcW w:w="2410" w:type="dxa"/>
          </w:tcPr>
          <w:p w14:paraId="0452F15A"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Follow-up and baseline </w:t>
            </w:r>
          </w:p>
        </w:tc>
        <w:tc>
          <w:tcPr>
            <w:tcW w:w="1559" w:type="dxa"/>
          </w:tcPr>
          <w:p w14:paraId="7D01B4DF"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 months</w:t>
            </w:r>
          </w:p>
        </w:tc>
        <w:tc>
          <w:tcPr>
            <w:tcW w:w="1134" w:type="dxa"/>
          </w:tcPr>
          <w:p w14:paraId="4584B8FB"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kern w:val="0"/>
                <w:sz w:val="18"/>
                <w:szCs w:val="18"/>
                <w14:ligatures w14:val="none"/>
              </w:rPr>
              <w:t>-0.331</w:t>
            </w:r>
          </w:p>
        </w:tc>
        <w:tc>
          <w:tcPr>
            <w:tcW w:w="1985" w:type="dxa"/>
          </w:tcPr>
          <w:p w14:paraId="0FB94117"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kern w:val="0"/>
                <w:sz w:val="18"/>
                <w:szCs w:val="18"/>
                <w14:ligatures w14:val="none"/>
              </w:rPr>
              <w:t>-0.465 to -0.196</w:t>
            </w:r>
          </w:p>
        </w:tc>
        <w:tc>
          <w:tcPr>
            <w:tcW w:w="992" w:type="dxa"/>
          </w:tcPr>
          <w:p w14:paraId="5102C2E8"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0.001</w:t>
            </w:r>
          </w:p>
        </w:tc>
        <w:tc>
          <w:tcPr>
            <w:tcW w:w="850" w:type="dxa"/>
          </w:tcPr>
          <w:p w14:paraId="71FC16EB"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8.8</w:t>
            </w:r>
          </w:p>
        </w:tc>
        <w:tc>
          <w:tcPr>
            <w:tcW w:w="851" w:type="dxa"/>
          </w:tcPr>
          <w:p w14:paraId="6F083100"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51</w:t>
            </w:r>
          </w:p>
        </w:tc>
      </w:tr>
      <w:tr w:rsidR="00CA6A00" w:rsidRPr="00CA6A00" w14:paraId="4E90C936" w14:textId="77777777" w:rsidTr="007C206C">
        <w:tc>
          <w:tcPr>
            <w:tcW w:w="1555" w:type="dxa"/>
            <w:vMerge/>
          </w:tcPr>
          <w:p w14:paraId="23BFA8C8" w14:textId="77777777" w:rsidR="00801E79" w:rsidRPr="00CA6A00" w:rsidRDefault="00801E79" w:rsidP="007C206C">
            <w:pPr>
              <w:rPr>
                <w:rFonts w:ascii="Times New Roman" w:hAnsi="Times New Roman" w:cs="Times New Roman"/>
                <w:color w:val="000000" w:themeColor="text1"/>
                <w:sz w:val="18"/>
                <w:szCs w:val="18"/>
              </w:rPr>
            </w:pPr>
          </w:p>
        </w:tc>
        <w:tc>
          <w:tcPr>
            <w:tcW w:w="3118" w:type="dxa"/>
          </w:tcPr>
          <w:p w14:paraId="0ABAB6C2"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oor quality of life (n=8)</w:t>
            </w:r>
          </w:p>
        </w:tc>
        <w:tc>
          <w:tcPr>
            <w:tcW w:w="2410" w:type="dxa"/>
          </w:tcPr>
          <w:p w14:paraId="3801E97F"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Follow-up and baseline </w:t>
            </w:r>
          </w:p>
        </w:tc>
        <w:tc>
          <w:tcPr>
            <w:tcW w:w="1559" w:type="dxa"/>
          </w:tcPr>
          <w:p w14:paraId="3C678FBE"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gt;6–12 months </w:t>
            </w:r>
          </w:p>
        </w:tc>
        <w:tc>
          <w:tcPr>
            <w:tcW w:w="1134" w:type="dxa"/>
          </w:tcPr>
          <w:p w14:paraId="6C02475C"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419</w:t>
            </w:r>
          </w:p>
        </w:tc>
        <w:tc>
          <w:tcPr>
            <w:tcW w:w="1985" w:type="dxa"/>
          </w:tcPr>
          <w:p w14:paraId="2E787E5F"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613 to -0.225</w:t>
            </w:r>
          </w:p>
        </w:tc>
        <w:tc>
          <w:tcPr>
            <w:tcW w:w="992" w:type="dxa"/>
          </w:tcPr>
          <w:p w14:paraId="5F94D65B"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0.001</w:t>
            </w:r>
          </w:p>
        </w:tc>
        <w:tc>
          <w:tcPr>
            <w:tcW w:w="850" w:type="dxa"/>
          </w:tcPr>
          <w:p w14:paraId="6BF044B6"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9.5</w:t>
            </w:r>
          </w:p>
        </w:tc>
        <w:tc>
          <w:tcPr>
            <w:tcW w:w="851" w:type="dxa"/>
          </w:tcPr>
          <w:p w14:paraId="7B88EA48"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62</w:t>
            </w:r>
          </w:p>
        </w:tc>
      </w:tr>
      <w:tr w:rsidR="00CA6A00" w:rsidRPr="00CA6A00" w14:paraId="5811A2DD" w14:textId="77777777" w:rsidTr="007C206C">
        <w:tc>
          <w:tcPr>
            <w:tcW w:w="1555" w:type="dxa"/>
            <w:vMerge/>
          </w:tcPr>
          <w:p w14:paraId="2383FC9A" w14:textId="77777777" w:rsidR="00801E79" w:rsidRPr="00CA6A00" w:rsidRDefault="00801E79" w:rsidP="007C206C">
            <w:pPr>
              <w:rPr>
                <w:rFonts w:ascii="Times New Roman" w:hAnsi="Times New Roman" w:cs="Times New Roman"/>
                <w:color w:val="000000" w:themeColor="text1"/>
                <w:sz w:val="18"/>
                <w:szCs w:val="18"/>
              </w:rPr>
            </w:pPr>
          </w:p>
        </w:tc>
        <w:tc>
          <w:tcPr>
            <w:tcW w:w="3118" w:type="dxa"/>
          </w:tcPr>
          <w:p w14:paraId="197E6D93"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oor quality of life (n=2)</w:t>
            </w:r>
          </w:p>
        </w:tc>
        <w:tc>
          <w:tcPr>
            <w:tcW w:w="2410" w:type="dxa"/>
          </w:tcPr>
          <w:p w14:paraId="223E5AC6"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Follow-up and baseline </w:t>
            </w:r>
          </w:p>
        </w:tc>
        <w:tc>
          <w:tcPr>
            <w:tcW w:w="1559" w:type="dxa"/>
          </w:tcPr>
          <w:p w14:paraId="4D2D2483"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t;12 months</w:t>
            </w:r>
          </w:p>
        </w:tc>
        <w:tc>
          <w:tcPr>
            <w:tcW w:w="1134" w:type="dxa"/>
          </w:tcPr>
          <w:p w14:paraId="57DE9379"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448</w:t>
            </w:r>
          </w:p>
        </w:tc>
        <w:tc>
          <w:tcPr>
            <w:tcW w:w="1985" w:type="dxa"/>
          </w:tcPr>
          <w:p w14:paraId="10CC79A7"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905 to 0.008</w:t>
            </w:r>
          </w:p>
        </w:tc>
        <w:tc>
          <w:tcPr>
            <w:tcW w:w="992" w:type="dxa"/>
          </w:tcPr>
          <w:p w14:paraId="0F63B657"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54</w:t>
            </w:r>
          </w:p>
        </w:tc>
        <w:tc>
          <w:tcPr>
            <w:tcW w:w="850" w:type="dxa"/>
          </w:tcPr>
          <w:p w14:paraId="7F56E3B2"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7.5</w:t>
            </w:r>
          </w:p>
        </w:tc>
        <w:tc>
          <w:tcPr>
            <w:tcW w:w="851" w:type="dxa"/>
          </w:tcPr>
          <w:p w14:paraId="436A176E"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96</w:t>
            </w:r>
          </w:p>
        </w:tc>
      </w:tr>
      <w:tr w:rsidR="00CA6A00" w:rsidRPr="00CA6A00" w14:paraId="267C6DF1" w14:textId="77777777" w:rsidTr="007C206C">
        <w:tc>
          <w:tcPr>
            <w:tcW w:w="1555" w:type="dxa"/>
            <w:vMerge/>
          </w:tcPr>
          <w:p w14:paraId="37A1D233" w14:textId="77777777" w:rsidR="00801E79" w:rsidRPr="00CA6A00" w:rsidRDefault="00801E79" w:rsidP="007C206C">
            <w:pPr>
              <w:rPr>
                <w:rFonts w:ascii="Times New Roman" w:hAnsi="Times New Roman" w:cs="Times New Roman"/>
                <w:color w:val="000000" w:themeColor="text1"/>
                <w:sz w:val="18"/>
                <w:szCs w:val="18"/>
              </w:rPr>
            </w:pPr>
          </w:p>
        </w:tc>
        <w:tc>
          <w:tcPr>
            <w:tcW w:w="3118" w:type="dxa"/>
          </w:tcPr>
          <w:p w14:paraId="5609C72B"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oor quality of life (n=15)</w:t>
            </w:r>
          </w:p>
        </w:tc>
        <w:tc>
          <w:tcPr>
            <w:tcW w:w="2410" w:type="dxa"/>
          </w:tcPr>
          <w:p w14:paraId="502A91E4"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ollow-up only</w:t>
            </w:r>
          </w:p>
        </w:tc>
        <w:tc>
          <w:tcPr>
            <w:tcW w:w="1559" w:type="dxa"/>
          </w:tcPr>
          <w:p w14:paraId="0C2BA66E"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llapsed</w:t>
            </w:r>
          </w:p>
        </w:tc>
        <w:tc>
          <w:tcPr>
            <w:tcW w:w="1134" w:type="dxa"/>
          </w:tcPr>
          <w:p w14:paraId="019C9232"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549</w:t>
            </w:r>
          </w:p>
        </w:tc>
        <w:tc>
          <w:tcPr>
            <w:tcW w:w="1985" w:type="dxa"/>
          </w:tcPr>
          <w:p w14:paraId="6EA13F89"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718 to -0.381</w:t>
            </w:r>
          </w:p>
        </w:tc>
        <w:tc>
          <w:tcPr>
            <w:tcW w:w="992" w:type="dxa"/>
          </w:tcPr>
          <w:p w14:paraId="3B0F4D87"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0.001</w:t>
            </w:r>
          </w:p>
        </w:tc>
        <w:tc>
          <w:tcPr>
            <w:tcW w:w="850" w:type="dxa"/>
          </w:tcPr>
          <w:p w14:paraId="551E027E"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95.5</w:t>
            </w:r>
          </w:p>
        </w:tc>
        <w:tc>
          <w:tcPr>
            <w:tcW w:w="851" w:type="dxa"/>
          </w:tcPr>
          <w:p w14:paraId="7B527C6D"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94</w:t>
            </w:r>
          </w:p>
        </w:tc>
      </w:tr>
      <w:tr w:rsidR="00CA6A00" w:rsidRPr="00CA6A00" w14:paraId="565BA433" w14:textId="77777777" w:rsidTr="007C206C">
        <w:tc>
          <w:tcPr>
            <w:tcW w:w="1555" w:type="dxa"/>
            <w:vMerge/>
          </w:tcPr>
          <w:p w14:paraId="0E927246" w14:textId="77777777" w:rsidR="00801E79" w:rsidRPr="00CA6A00" w:rsidRDefault="00801E79" w:rsidP="007C206C">
            <w:pPr>
              <w:rPr>
                <w:rFonts w:ascii="Times New Roman" w:hAnsi="Times New Roman" w:cs="Times New Roman"/>
                <w:color w:val="000000" w:themeColor="text1"/>
                <w:sz w:val="18"/>
                <w:szCs w:val="18"/>
              </w:rPr>
            </w:pPr>
          </w:p>
        </w:tc>
        <w:tc>
          <w:tcPr>
            <w:tcW w:w="3118" w:type="dxa"/>
          </w:tcPr>
          <w:p w14:paraId="233691FE"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oor quality of life (n=8)</w:t>
            </w:r>
          </w:p>
        </w:tc>
        <w:tc>
          <w:tcPr>
            <w:tcW w:w="2410" w:type="dxa"/>
          </w:tcPr>
          <w:p w14:paraId="7F8B7757"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ollow-up only</w:t>
            </w:r>
          </w:p>
        </w:tc>
        <w:tc>
          <w:tcPr>
            <w:tcW w:w="1559" w:type="dxa"/>
          </w:tcPr>
          <w:p w14:paraId="246E3C0B"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 months</w:t>
            </w:r>
          </w:p>
        </w:tc>
        <w:tc>
          <w:tcPr>
            <w:tcW w:w="1134" w:type="dxa"/>
          </w:tcPr>
          <w:p w14:paraId="34023A27"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420</w:t>
            </w:r>
          </w:p>
        </w:tc>
        <w:tc>
          <w:tcPr>
            <w:tcW w:w="1985" w:type="dxa"/>
          </w:tcPr>
          <w:p w14:paraId="547DC0EF"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675 to -0.165</w:t>
            </w:r>
          </w:p>
        </w:tc>
        <w:tc>
          <w:tcPr>
            <w:tcW w:w="992" w:type="dxa"/>
          </w:tcPr>
          <w:p w14:paraId="775F77B3"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01</w:t>
            </w:r>
          </w:p>
        </w:tc>
        <w:tc>
          <w:tcPr>
            <w:tcW w:w="850" w:type="dxa"/>
          </w:tcPr>
          <w:p w14:paraId="247FF6EE"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93.1</w:t>
            </w:r>
          </w:p>
        </w:tc>
        <w:tc>
          <w:tcPr>
            <w:tcW w:w="851" w:type="dxa"/>
          </w:tcPr>
          <w:p w14:paraId="5C30C753"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116</w:t>
            </w:r>
          </w:p>
        </w:tc>
      </w:tr>
      <w:tr w:rsidR="00CA6A00" w:rsidRPr="00CA6A00" w14:paraId="436E7F27" w14:textId="77777777" w:rsidTr="007C206C">
        <w:tc>
          <w:tcPr>
            <w:tcW w:w="1555" w:type="dxa"/>
            <w:vMerge/>
          </w:tcPr>
          <w:p w14:paraId="14B72BB2" w14:textId="77777777" w:rsidR="00801E79" w:rsidRPr="00CA6A00" w:rsidRDefault="00801E79" w:rsidP="007C206C">
            <w:pPr>
              <w:rPr>
                <w:rFonts w:ascii="Times New Roman" w:hAnsi="Times New Roman" w:cs="Times New Roman"/>
                <w:color w:val="000000" w:themeColor="text1"/>
                <w:sz w:val="18"/>
                <w:szCs w:val="18"/>
              </w:rPr>
            </w:pPr>
          </w:p>
        </w:tc>
        <w:tc>
          <w:tcPr>
            <w:tcW w:w="3118" w:type="dxa"/>
          </w:tcPr>
          <w:p w14:paraId="5214061B"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oor quality of life (n=6)</w:t>
            </w:r>
          </w:p>
        </w:tc>
        <w:tc>
          <w:tcPr>
            <w:tcW w:w="2410" w:type="dxa"/>
          </w:tcPr>
          <w:p w14:paraId="653B2DB9"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ollow-up only</w:t>
            </w:r>
          </w:p>
        </w:tc>
        <w:tc>
          <w:tcPr>
            <w:tcW w:w="1559" w:type="dxa"/>
          </w:tcPr>
          <w:p w14:paraId="2A55EBF9"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gt;6–12 months </w:t>
            </w:r>
          </w:p>
        </w:tc>
        <w:tc>
          <w:tcPr>
            <w:tcW w:w="1134" w:type="dxa"/>
          </w:tcPr>
          <w:p w14:paraId="3D4A7A29"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493</w:t>
            </w:r>
          </w:p>
        </w:tc>
        <w:tc>
          <w:tcPr>
            <w:tcW w:w="1985" w:type="dxa"/>
          </w:tcPr>
          <w:p w14:paraId="6D3D5467"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729 to -0.257</w:t>
            </w:r>
          </w:p>
        </w:tc>
        <w:tc>
          <w:tcPr>
            <w:tcW w:w="992" w:type="dxa"/>
          </w:tcPr>
          <w:p w14:paraId="64DBE7A1"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0.001</w:t>
            </w:r>
          </w:p>
        </w:tc>
        <w:tc>
          <w:tcPr>
            <w:tcW w:w="850" w:type="dxa"/>
          </w:tcPr>
          <w:p w14:paraId="63520133"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9.6</w:t>
            </w:r>
          </w:p>
        </w:tc>
        <w:tc>
          <w:tcPr>
            <w:tcW w:w="851" w:type="dxa"/>
          </w:tcPr>
          <w:p w14:paraId="5C04E914"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67</w:t>
            </w:r>
          </w:p>
        </w:tc>
      </w:tr>
      <w:tr w:rsidR="00CA6A00" w:rsidRPr="00CA6A00" w14:paraId="46476B10" w14:textId="77777777" w:rsidTr="007C206C">
        <w:tc>
          <w:tcPr>
            <w:tcW w:w="1555" w:type="dxa"/>
            <w:vMerge/>
          </w:tcPr>
          <w:p w14:paraId="0110E1AD" w14:textId="77777777" w:rsidR="00801E79" w:rsidRPr="00CA6A00" w:rsidRDefault="00801E79" w:rsidP="007C206C">
            <w:pPr>
              <w:rPr>
                <w:rFonts w:ascii="Times New Roman" w:hAnsi="Times New Roman" w:cs="Times New Roman"/>
                <w:color w:val="000000" w:themeColor="text1"/>
                <w:sz w:val="18"/>
                <w:szCs w:val="18"/>
              </w:rPr>
            </w:pPr>
          </w:p>
        </w:tc>
        <w:tc>
          <w:tcPr>
            <w:tcW w:w="3118" w:type="dxa"/>
          </w:tcPr>
          <w:p w14:paraId="7FAE498A"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oor quality of life (n=2)</w:t>
            </w:r>
          </w:p>
        </w:tc>
        <w:tc>
          <w:tcPr>
            <w:tcW w:w="2410" w:type="dxa"/>
          </w:tcPr>
          <w:p w14:paraId="5C482CF7"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ollow-up only</w:t>
            </w:r>
          </w:p>
        </w:tc>
        <w:tc>
          <w:tcPr>
            <w:tcW w:w="1559" w:type="dxa"/>
          </w:tcPr>
          <w:p w14:paraId="57F1F272"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t;12 months</w:t>
            </w:r>
          </w:p>
        </w:tc>
        <w:tc>
          <w:tcPr>
            <w:tcW w:w="1134" w:type="dxa"/>
          </w:tcPr>
          <w:p w14:paraId="77EEDCC6"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448</w:t>
            </w:r>
          </w:p>
        </w:tc>
        <w:tc>
          <w:tcPr>
            <w:tcW w:w="1985" w:type="dxa"/>
          </w:tcPr>
          <w:p w14:paraId="21987E36"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905 to 0.008</w:t>
            </w:r>
          </w:p>
        </w:tc>
        <w:tc>
          <w:tcPr>
            <w:tcW w:w="992" w:type="dxa"/>
          </w:tcPr>
          <w:p w14:paraId="722E8ED8"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54</w:t>
            </w:r>
          </w:p>
        </w:tc>
        <w:tc>
          <w:tcPr>
            <w:tcW w:w="850" w:type="dxa"/>
          </w:tcPr>
          <w:p w14:paraId="7F2ADB44"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7.5</w:t>
            </w:r>
          </w:p>
        </w:tc>
        <w:tc>
          <w:tcPr>
            <w:tcW w:w="851" w:type="dxa"/>
          </w:tcPr>
          <w:p w14:paraId="2A2AC800" w14:textId="77777777" w:rsidR="00801E79" w:rsidRPr="00CA6A00" w:rsidRDefault="00801E79" w:rsidP="007C206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96</w:t>
            </w:r>
          </w:p>
        </w:tc>
      </w:tr>
    </w:tbl>
    <w:p w14:paraId="54AF9D63" w14:textId="77777777" w:rsidR="006541CE" w:rsidRPr="00CA6A00" w:rsidRDefault="006541CE" w:rsidP="006541CE">
      <w:pPr>
        <w:rPr>
          <w:rFonts w:ascii="Times New Roman" w:hAnsi="Times New Roman" w:cs="Times New Roman"/>
          <w:color w:val="000000" w:themeColor="text1"/>
          <w:sz w:val="18"/>
          <w:szCs w:val="18"/>
        </w:rPr>
      </w:pPr>
    </w:p>
    <w:p w14:paraId="1527120D" w14:textId="42FE1944" w:rsidR="00874983" w:rsidRPr="00CA6A00" w:rsidRDefault="00AA2815" w:rsidP="00AA2815">
      <w:pPr>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Footnote:  Data not presented when less than 2 studies available. </w:t>
      </w:r>
      <w:r w:rsidR="0005407A" w:rsidRPr="00CA6A00">
        <w:rPr>
          <w:rFonts w:ascii="Times New Roman" w:hAnsi="Times New Roman" w:cs="Times New Roman"/>
          <w:color w:val="000000" w:themeColor="text1"/>
          <w:sz w:val="18"/>
          <w:szCs w:val="18"/>
        </w:rPr>
        <w:t xml:space="preserve">Baseline sample size was used </w:t>
      </w:r>
      <w:r w:rsidR="00087C76" w:rsidRPr="00CA6A00">
        <w:rPr>
          <w:rFonts w:ascii="Times New Roman" w:hAnsi="Times New Roman" w:cs="Times New Roman"/>
          <w:color w:val="000000" w:themeColor="text1"/>
          <w:sz w:val="18"/>
          <w:szCs w:val="18"/>
        </w:rPr>
        <w:t xml:space="preserve">when </w:t>
      </w:r>
      <w:r w:rsidR="00874983" w:rsidRPr="00CA6A00">
        <w:rPr>
          <w:rFonts w:ascii="Times New Roman" w:hAnsi="Times New Roman" w:cs="Times New Roman"/>
          <w:color w:val="000000" w:themeColor="text1"/>
          <w:sz w:val="18"/>
          <w:szCs w:val="18"/>
        </w:rPr>
        <w:t>a</w:t>
      </w:r>
      <w:r w:rsidR="00087C76" w:rsidRPr="00CA6A00">
        <w:rPr>
          <w:rFonts w:ascii="Times New Roman" w:hAnsi="Times New Roman" w:cs="Times New Roman"/>
          <w:color w:val="000000" w:themeColor="text1"/>
          <w:sz w:val="18"/>
          <w:szCs w:val="18"/>
        </w:rPr>
        <w:t xml:space="preserve"> study did not report follow-up sample size</w:t>
      </w:r>
      <w:r w:rsidR="00874983" w:rsidRPr="00CA6A00">
        <w:rPr>
          <w:rFonts w:ascii="Times New Roman" w:hAnsi="Times New Roman" w:cs="Times New Roman"/>
          <w:color w:val="000000" w:themeColor="text1"/>
          <w:sz w:val="18"/>
          <w:szCs w:val="18"/>
        </w:rPr>
        <w:t xml:space="preserve"> separately for delirium and no-delirium group</w:t>
      </w:r>
      <w:r w:rsidR="00087C76" w:rsidRPr="00CA6A00">
        <w:rPr>
          <w:rFonts w:ascii="Times New Roman" w:hAnsi="Times New Roman" w:cs="Times New Roman"/>
          <w:color w:val="000000" w:themeColor="text1"/>
          <w:sz w:val="18"/>
          <w:szCs w:val="18"/>
        </w:rPr>
        <w:t xml:space="preserve">. </w:t>
      </w:r>
    </w:p>
    <w:p w14:paraId="65A228A7" w14:textId="61BFC64B" w:rsidR="00AA2815" w:rsidRPr="00CA6A00" w:rsidRDefault="00AA2815" w:rsidP="00AA2815">
      <w:pPr>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Baseline sample sizes were used for 10 studies on cognition, 8 studies on functional outcomes, and 7 studies on quality-of-life outcomes due to the absence of follow-up sample sizes. </w:t>
      </w:r>
    </w:p>
    <w:p w14:paraId="18FE89ED" w14:textId="77777777" w:rsidR="00AA2815" w:rsidRPr="00CA6A00" w:rsidRDefault="00AA2815" w:rsidP="00AA2815">
      <w:pPr>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All studies in this analyses were continuous data. </w:t>
      </w:r>
    </w:p>
    <w:p w14:paraId="77FE1B37" w14:textId="77777777" w:rsidR="00AA2815" w:rsidRPr="00CA6A00" w:rsidRDefault="00AA2815" w:rsidP="00AA2815">
      <w:pPr>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For all other outcomes, follow-up sample sizes were used. </w:t>
      </w:r>
    </w:p>
    <w:p w14:paraId="6371001E" w14:textId="6A67102D" w:rsidR="00570357" w:rsidRPr="00CA6A00" w:rsidRDefault="00AA2815" w:rsidP="00AA2815">
      <w:pPr>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A single study could report multiple outcomes</w:t>
      </w:r>
    </w:p>
    <w:p w14:paraId="5A4351E1" w14:textId="3B58A751" w:rsidR="00FC38C7" w:rsidRPr="00CA6A00" w:rsidRDefault="001531FF" w:rsidP="00AA2815">
      <w:pPr>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unctional outcomes</w:t>
      </w:r>
    </w:p>
    <w:p w14:paraId="2B8EBD4E" w14:textId="5C079D6A" w:rsidR="00101C8B" w:rsidRPr="004D7898" w:rsidRDefault="001E4D50" w:rsidP="00A23172">
      <w:pPr>
        <w:pStyle w:val="Heading1"/>
        <w:rPr>
          <w:rFonts w:ascii="Times New Roman" w:hAnsi="Times New Roman" w:cs="Times New Roman"/>
          <w:color w:val="000000" w:themeColor="text1"/>
          <w:sz w:val="24"/>
          <w:szCs w:val="24"/>
        </w:rPr>
      </w:pPr>
      <w:bookmarkStart w:id="15" w:name="_Toc190266398"/>
      <w:r w:rsidRPr="004D7898">
        <w:rPr>
          <w:rFonts w:ascii="Times New Roman" w:hAnsi="Times New Roman" w:cs="Times New Roman"/>
          <w:color w:val="000000" w:themeColor="text1"/>
          <w:sz w:val="24"/>
          <w:szCs w:val="24"/>
        </w:rPr>
        <w:t>Table S1</w:t>
      </w:r>
      <w:r w:rsidR="00EC18F3" w:rsidRPr="004D7898">
        <w:rPr>
          <w:rFonts w:ascii="Times New Roman" w:hAnsi="Times New Roman" w:cs="Times New Roman"/>
          <w:color w:val="000000" w:themeColor="text1"/>
          <w:sz w:val="24"/>
          <w:szCs w:val="24"/>
        </w:rPr>
        <w:t>3</w:t>
      </w:r>
      <w:r w:rsidRPr="004D7898">
        <w:rPr>
          <w:rFonts w:ascii="Times New Roman" w:hAnsi="Times New Roman" w:cs="Times New Roman"/>
          <w:color w:val="000000" w:themeColor="text1"/>
          <w:sz w:val="24"/>
          <w:szCs w:val="24"/>
        </w:rPr>
        <w:t xml:space="preserve">. </w:t>
      </w:r>
      <w:r w:rsidR="00C169FB" w:rsidRPr="004D7898">
        <w:rPr>
          <w:rFonts w:ascii="Times New Roman" w:hAnsi="Times New Roman" w:cs="Times New Roman"/>
          <w:color w:val="000000" w:themeColor="text1"/>
          <w:sz w:val="24"/>
          <w:szCs w:val="24"/>
        </w:rPr>
        <w:t>Functional outcomes</w:t>
      </w:r>
      <w:r w:rsidR="005F37C1" w:rsidRPr="004D7898">
        <w:rPr>
          <w:rFonts w:ascii="Times New Roman" w:hAnsi="Times New Roman" w:cs="Times New Roman"/>
          <w:color w:val="000000" w:themeColor="text1"/>
          <w:sz w:val="24"/>
          <w:szCs w:val="24"/>
        </w:rPr>
        <w:t xml:space="preserve"> s</w:t>
      </w:r>
      <w:r w:rsidR="00AB4C99" w:rsidRPr="004D7898">
        <w:rPr>
          <w:rFonts w:ascii="Times New Roman" w:hAnsi="Times New Roman" w:cs="Times New Roman"/>
          <w:color w:val="000000" w:themeColor="text1"/>
          <w:sz w:val="24"/>
          <w:szCs w:val="24"/>
        </w:rPr>
        <w:t>ensitivity analyses w</w:t>
      </w:r>
      <w:r w:rsidR="00101C8B" w:rsidRPr="004D7898">
        <w:rPr>
          <w:rFonts w:ascii="Times New Roman" w:hAnsi="Times New Roman" w:cs="Times New Roman"/>
          <w:color w:val="000000" w:themeColor="text1"/>
          <w:sz w:val="24"/>
          <w:szCs w:val="24"/>
        </w:rPr>
        <w:t xml:space="preserve">ith and without (frailty, </w:t>
      </w:r>
      <w:r w:rsidR="00AB4C99" w:rsidRPr="004D7898">
        <w:rPr>
          <w:rFonts w:ascii="Times New Roman" w:hAnsi="Times New Roman" w:cs="Times New Roman"/>
          <w:color w:val="000000" w:themeColor="text1"/>
          <w:sz w:val="24"/>
          <w:szCs w:val="24"/>
        </w:rPr>
        <w:t>fatigue,</w:t>
      </w:r>
      <w:r w:rsidR="00101C8B" w:rsidRPr="004D7898">
        <w:rPr>
          <w:rFonts w:ascii="Times New Roman" w:hAnsi="Times New Roman" w:cs="Times New Roman"/>
          <w:color w:val="000000" w:themeColor="text1"/>
          <w:sz w:val="24"/>
          <w:szCs w:val="24"/>
        </w:rPr>
        <w:t xml:space="preserve"> and</w:t>
      </w:r>
      <w:r w:rsidR="0021011A" w:rsidRPr="004D7898">
        <w:rPr>
          <w:rFonts w:ascii="Times New Roman" w:hAnsi="Times New Roman" w:cs="Times New Roman"/>
          <w:color w:val="000000" w:themeColor="text1"/>
          <w:sz w:val="24"/>
          <w:szCs w:val="24"/>
        </w:rPr>
        <w:t>/</w:t>
      </w:r>
      <w:r w:rsidR="004B38B0" w:rsidRPr="004D7898">
        <w:rPr>
          <w:rFonts w:ascii="Times New Roman" w:hAnsi="Times New Roman" w:cs="Times New Roman"/>
          <w:color w:val="000000" w:themeColor="text1"/>
          <w:sz w:val="24"/>
          <w:szCs w:val="24"/>
        </w:rPr>
        <w:t>or</w:t>
      </w:r>
      <w:r w:rsidR="00101C8B" w:rsidRPr="004D7898">
        <w:rPr>
          <w:rFonts w:ascii="Times New Roman" w:hAnsi="Times New Roman" w:cs="Times New Roman"/>
          <w:color w:val="000000" w:themeColor="text1"/>
          <w:sz w:val="24"/>
          <w:szCs w:val="24"/>
        </w:rPr>
        <w:t xml:space="preserve"> fall)</w:t>
      </w:r>
      <w:bookmarkEnd w:id="15"/>
    </w:p>
    <w:tbl>
      <w:tblPr>
        <w:tblStyle w:val="TableGrid"/>
        <w:tblW w:w="14170" w:type="dxa"/>
        <w:tblLook w:val="04A0" w:firstRow="1" w:lastRow="0" w:firstColumn="1" w:lastColumn="0" w:noHBand="0" w:noVBand="1"/>
      </w:tblPr>
      <w:tblGrid>
        <w:gridCol w:w="1375"/>
        <w:gridCol w:w="669"/>
        <w:gridCol w:w="2346"/>
        <w:gridCol w:w="3576"/>
        <w:gridCol w:w="2377"/>
        <w:gridCol w:w="3827"/>
      </w:tblGrid>
      <w:tr w:rsidR="00413CE5" w:rsidRPr="00CA6A00" w14:paraId="6E8D621C" w14:textId="77777777" w:rsidTr="002030D5">
        <w:tc>
          <w:tcPr>
            <w:tcW w:w="1375" w:type="dxa"/>
          </w:tcPr>
          <w:p w14:paraId="156408F0" w14:textId="078174FF" w:rsidR="007436BC" w:rsidRPr="00CA6A00" w:rsidRDefault="007436BC" w:rsidP="00BC3644">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Outcome</w:t>
            </w:r>
          </w:p>
        </w:tc>
        <w:tc>
          <w:tcPr>
            <w:tcW w:w="669" w:type="dxa"/>
          </w:tcPr>
          <w:p w14:paraId="39B7AADE" w14:textId="1B7FC692" w:rsidR="007436BC" w:rsidRPr="00CA6A00" w:rsidRDefault="007436BC" w:rsidP="00BC3644">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Data type</w:t>
            </w:r>
          </w:p>
        </w:tc>
        <w:tc>
          <w:tcPr>
            <w:tcW w:w="2346" w:type="dxa"/>
          </w:tcPr>
          <w:p w14:paraId="5622CBA8" w14:textId="4F7EF1F1" w:rsidR="007436BC" w:rsidRPr="00CA6A00" w:rsidRDefault="007436BC" w:rsidP="00BC3644">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Time</w:t>
            </w:r>
          </w:p>
        </w:tc>
        <w:tc>
          <w:tcPr>
            <w:tcW w:w="3576" w:type="dxa"/>
          </w:tcPr>
          <w:p w14:paraId="0FEBD10A" w14:textId="3ABB9DDB" w:rsidR="007436BC" w:rsidRPr="00CA6A00" w:rsidRDefault="007436BC" w:rsidP="00BC3644">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Summary statistics with (frailty, fatigue, and</w:t>
            </w:r>
            <w:r w:rsidR="003A3D9D" w:rsidRPr="00CA6A00">
              <w:rPr>
                <w:rFonts w:ascii="Times New Roman" w:hAnsi="Times New Roman" w:cs="Times New Roman"/>
                <w:b/>
                <w:bCs/>
                <w:color w:val="000000" w:themeColor="text1"/>
                <w:sz w:val="18"/>
                <w:szCs w:val="18"/>
              </w:rPr>
              <w:t>/or</w:t>
            </w:r>
            <w:r w:rsidRPr="00CA6A00">
              <w:rPr>
                <w:rFonts w:ascii="Times New Roman" w:hAnsi="Times New Roman" w:cs="Times New Roman"/>
                <w:b/>
                <w:bCs/>
                <w:color w:val="000000" w:themeColor="text1"/>
                <w:sz w:val="18"/>
                <w:szCs w:val="18"/>
              </w:rPr>
              <w:t xml:space="preserve"> fall) outcomes  </w:t>
            </w:r>
          </w:p>
        </w:tc>
        <w:tc>
          <w:tcPr>
            <w:tcW w:w="2377" w:type="dxa"/>
          </w:tcPr>
          <w:p w14:paraId="6F3D5E92" w14:textId="5F0A38EB" w:rsidR="007436BC" w:rsidRPr="00CA6A00" w:rsidRDefault="007436BC" w:rsidP="00BC3644">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Time</w:t>
            </w:r>
          </w:p>
        </w:tc>
        <w:tc>
          <w:tcPr>
            <w:tcW w:w="3827" w:type="dxa"/>
          </w:tcPr>
          <w:p w14:paraId="64BF1A69" w14:textId="20298030" w:rsidR="007436BC" w:rsidRPr="00CA6A00" w:rsidRDefault="007436BC" w:rsidP="00BC3644">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Summary statistics without (frailty, fatigue, and</w:t>
            </w:r>
            <w:r w:rsidR="003A3D9D" w:rsidRPr="00CA6A00">
              <w:rPr>
                <w:rFonts w:ascii="Times New Roman" w:hAnsi="Times New Roman" w:cs="Times New Roman"/>
                <w:b/>
                <w:bCs/>
                <w:color w:val="000000" w:themeColor="text1"/>
                <w:sz w:val="18"/>
                <w:szCs w:val="18"/>
              </w:rPr>
              <w:t>/or</w:t>
            </w:r>
            <w:r w:rsidRPr="00CA6A00">
              <w:rPr>
                <w:rFonts w:ascii="Times New Roman" w:hAnsi="Times New Roman" w:cs="Times New Roman"/>
                <w:b/>
                <w:bCs/>
                <w:color w:val="000000" w:themeColor="text1"/>
                <w:sz w:val="18"/>
                <w:szCs w:val="18"/>
              </w:rPr>
              <w:t xml:space="preserve"> fall) outcomes  </w:t>
            </w:r>
          </w:p>
        </w:tc>
      </w:tr>
      <w:tr w:rsidR="00413CE5" w:rsidRPr="00CA6A00" w14:paraId="615CEA34" w14:textId="77777777" w:rsidTr="002030D5">
        <w:tc>
          <w:tcPr>
            <w:tcW w:w="1375" w:type="dxa"/>
            <w:vMerge w:val="restart"/>
          </w:tcPr>
          <w:p w14:paraId="40F9BF1D" w14:textId="174D53AF" w:rsidR="007F58C4" w:rsidRPr="00CA6A00" w:rsidRDefault="007F58C4" w:rsidP="007F58C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Functional </w:t>
            </w:r>
            <w:r w:rsidR="000A4172" w:rsidRPr="00CA6A00">
              <w:rPr>
                <w:rFonts w:ascii="Times New Roman" w:hAnsi="Times New Roman" w:cs="Times New Roman"/>
                <w:color w:val="000000" w:themeColor="text1"/>
                <w:sz w:val="18"/>
                <w:szCs w:val="18"/>
              </w:rPr>
              <w:t>performance (</w:t>
            </w:r>
            <w:r w:rsidRPr="00CA6A00">
              <w:rPr>
                <w:rFonts w:ascii="Times New Roman" w:hAnsi="Times New Roman" w:cs="Times New Roman"/>
                <w:color w:val="000000" w:themeColor="text1"/>
                <w:sz w:val="18"/>
                <w:szCs w:val="18"/>
              </w:rPr>
              <w:t>impairment</w:t>
            </w:r>
            <w:r w:rsidR="000A4172" w:rsidRPr="00CA6A00">
              <w:rPr>
                <w:rFonts w:ascii="Times New Roman" w:hAnsi="Times New Roman" w:cs="Times New Roman"/>
                <w:color w:val="000000" w:themeColor="text1"/>
                <w:sz w:val="18"/>
                <w:szCs w:val="18"/>
              </w:rPr>
              <w:t xml:space="preserve"> vs no impairment)</w:t>
            </w:r>
            <w:r w:rsidRPr="00CA6A00">
              <w:rPr>
                <w:rFonts w:ascii="Times New Roman" w:hAnsi="Times New Roman" w:cs="Times New Roman"/>
                <w:color w:val="000000" w:themeColor="text1"/>
                <w:sz w:val="18"/>
                <w:szCs w:val="18"/>
              </w:rPr>
              <w:t xml:space="preserve"> </w:t>
            </w:r>
          </w:p>
        </w:tc>
        <w:tc>
          <w:tcPr>
            <w:tcW w:w="669" w:type="dxa"/>
            <w:vMerge w:val="restart"/>
          </w:tcPr>
          <w:p w14:paraId="48259539" w14:textId="20F8BC4A" w:rsidR="007F58C4" w:rsidRPr="00CA6A00" w:rsidRDefault="007F58C4" w:rsidP="007F58C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Cat </w:t>
            </w:r>
          </w:p>
        </w:tc>
        <w:tc>
          <w:tcPr>
            <w:tcW w:w="2346" w:type="dxa"/>
          </w:tcPr>
          <w:p w14:paraId="64DA95CE" w14:textId="6388E8D6" w:rsidR="007F58C4" w:rsidRPr="00CA6A00" w:rsidRDefault="007F58C4" w:rsidP="007F58C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llapsed</w:t>
            </w:r>
            <w:r w:rsidR="003A7BD1" w:rsidRPr="00CA6A00">
              <w:rPr>
                <w:rFonts w:ascii="Times New Roman" w:hAnsi="Times New Roman" w:cs="Times New Roman"/>
                <w:color w:val="000000" w:themeColor="text1"/>
                <w:sz w:val="18"/>
                <w:szCs w:val="18"/>
              </w:rPr>
              <w:t>:</w:t>
            </w:r>
            <w:r w:rsidR="008572F8" w:rsidRPr="00CA6A00">
              <w:rPr>
                <w:rFonts w:ascii="Times New Roman" w:hAnsi="Times New Roman" w:cs="Times New Roman"/>
                <w:color w:val="000000" w:themeColor="text1"/>
                <w:sz w:val="18"/>
                <w:szCs w:val="18"/>
              </w:rPr>
              <w:t>27</w:t>
            </w:r>
            <w:r w:rsidR="003A7BD1" w:rsidRPr="00CA6A00">
              <w:rPr>
                <w:rFonts w:ascii="Times New Roman" w:hAnsi="Times New Roman" w:cs="Times New Roman"/>
                <w:color w:val="000000" w:themeColor="text1"/>
                <w:sz w:val="18"/>
                <w:szCs w:val="18"/>
              </w:rPr>
              <w:t xml:space="preserve"> studies</w:t>
            </w:r>
          </w:p>
        </w:tc>
        <w:tc>
          <w:tcPr>
            <w:tcW w:w="3576" w:type="dxa"/>
          </w:tcPr>
          <w:p w14:paraId="30B1E178" w14:textId="5903B95C" w:rsidR="007F58C4" w:rsidRPr="00CA6A00" w:rsidRDefault="007F58C4" w:rsidP="007F58C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OR=2.18</w:t>
            </w:r>
            <w:r w:rsidR="00363D5B" w:rsidRPr="00CA6A00">
              <w:rPr>
                <w:rFonts w:ascii="Times New Roman" w:hAnsi="Times New Roman" w:cs="Times New Roman"/>
                <w:color w:val="000000" w:themeColor="text1"/>
                <w:sz w:val="18"/>
                <w:szCs w:val="18"/>
              </w:rPr>
              <w:t>7</w:t>
            </w:r>
            <w:r w:rsidRPr="00CA6A00">
              <w:rPr>
                <w:rFonts w:ascii="Times New Roman" w:hAnsi="Times New Roman" w:cs="Times New Roman"/>
                <w:color w:val="000000" w:themeColor="text1"/>
                <w:sz w:val="18"/>
                <w:szCs w:val="18"/>
              </w:rPr>
              <w:t>, 95% CI: 1.68</w:t>
            </w:r>
            <w:r w:rsidR="002F2BF6" w:rsidRPr="00CA6A00">
              <w:rPr>
                <w:rFonts w:ascii="Times New Roman" w:hAnsi="Times New Roman" w:cs="Times New Roman"/>
                <w:color w:val="000000" w:themeColor="text1"/>
                <w:sz w:val="18"/>
                <w:szCs w:val="18"/>
              </w:rPr>
              <w:t>7</w:t>
            </w:r>
            <w:r w:rsidR="003475D0" w:rsidRPr="00CA6A00">
              <w:rPr>
                <w:rFonts w:ascii="Times New Roman" w:hAnsi="Times New Roman" w:cs="Times New Roman"/>
                <w:color w:val="000000" w:themeColor="text1"/>
                <w:sz w:val="18"/>
                <w:szCs w:val="18"/>
              </w:rPr>
              <w:t>–</w:t>
            </w:r>
            <w:r w:rsidRPr="00CA6A00">
              <w:rPr>
                <w:rFonts w:ascii="Times New Roman" w:hAnsi="Times New Roman" w:cs="Times New Roman"/>
                <w:color w:val="000000" w:themeColor="text1"/>
                <w:sz w:val="18"/>
                <w:szCs w:val="18"/>
              </w:rPr>
              <w:t>2.83</w:t>
            </w:r>
            <w:r w:rsidR="002F2BF6" w:rsidRPr="00CA6A00">
              <w:rPr>
                <w:rFonts w:ascii="Times New Roman" w:hAnsi="Times New Roman" w:cs="Times New Roman"/>
                <w:color w:val="000000" w:themeColor="text1"/>
                <w:sz w:val="18"/>
                <w:szCs w:val="18"/>
              </w:rPr>
              <w:t>6</w:t>
            </w:r>
            <w:r w:rsidRPr="00CA6A00">
              <w:rPr>
                <w:rFonts w:ascii="Times New Roman" w:hAnsi="Times New Roman" w:cs="Times New Roman"/>
                <w:color w:val="000000" w:themeColor="text1"/>
                <w:sz w:val="18"/>
                <w:szCs w:val="18"/>
              </w:rPr>
              <w:t>, p &lt; 0.00, I² = 90.8, τ²= 0.363</w:t>
            </w:r>
          </w:p>
        </w:tc>
        <w:tc>
          <w:tcPr>
            <w:tcW w:w="2377" w:type="dxa"/>
          </w:tcPr>
          <w:p w14:paraId="6D39980D" w14:textId="513FCC48" w:rsidR="007F58C4" w:rsidRPr="00CA6A00" w:rsidRDefault="007F58C4" w:rsidP="007F58C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llapsed</w:t>
            </w:r>
            <w:r w:rsidR="009B7E77" w:rsidRPr="00CA6A00">
              <w:rPr>
                <w:rFonts w:ascii="Times New Roman" w:hAnsi="Times New Roman" w:cs="Times New Roman"/>
                <w:color w:val="000000" w:themeColor="text1"/>
                <w:sz w:val="18"/>
                <w:szCs w:val="18"/>
              </w:rPr>
              <w:t>:</w:t>
            </w:r>
            <w:r w:rsidR="003155A9" w:rsidRPr="00CA6A00">
              <w:rPr>
                <w:rFonts w:ascii="Times New Roman" w:hAnsi="Times New Roman" w:cs="Times New Roman"/>
                <w:color w:val="000000" w:themeColor="text1"/>
                <w:sz w:val="18"/>
                <w:szCs w:val="18"/>
              </w:rPr>
              <w:t>2</w:t>
            </w:r>
            <w:r w:rsidR="00B36970" w:rsidRPr="00CA6A00">
              <w:rPr>
                <w:rFonts w:ascii="Times New Roman" w:hAnsi="Times New Roman" w:cs="Times New Roman"/>
                <w:color w:val="000000" w:themeColor="text1"/>
                <w:sz w:val="18"/>
                <w:szCs w:val="18"/>
              </w:rPr>
              <w:t>1</w:t>
            </w:r>
            <w:r w:rsidR="003155A9" w:rsidRPr="00CA6A00">
              <w:rPr>
                <w:rFonts w:ascii="Times New Roman" w:hAnsi="Times New Roman" w:cs="Times New Roman"/>
                <w:color w:val="000000" w:themeColor="text1"/>
                <w:sz w:val="18"/>
                <w:szCs w:val="18"/>
              </w:rPr>
              <w:t xml:space="preserve"> studies</w:t>
            </w:r>
          </w:p>
        </w:tc>
        <w:tc>
          <w:tcPr>
            <w:tcW w:w="3827" w:type="dxa"/>
          </w:tcPr>
          <w:p w14:paraId="33238612" w14:textId="5CF4E4E0" w:rsidR="007F58C4" w:rsidRPr="00CA6A00" w:rsidRDefault="007F58C4" w:rsidP="007F58C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OR= 2.</w:t>
            </w:r>
            <w:r w:rsidR="00B36970" w:rsidRPr="00CA6A00">
              <w:rPr>
                <w:rFonts w:ascii="Times New Roman" w:hAnsi="Times New Roman" w:cs="Times New Roman"/>
                <w:color w:val="000000" w:themeColor="text1"/>
                <w:sz w:val="18"/>
                <w:szCs w:val="18"/>
              </w:rPr>
              <w:t>200</w:t>
            </w:r>
            <w:r w:rsidRPr="00CA6A00">
              <w:rPr>
                <w:rFonts w:ascii="Times New Roman" w:hAnsi="Times New Roman" w:cs="Times New Roman"/>
                <w:color w:val="000000" w:themeColor="text1"/>
                <w:sz w:val="18"/>
                <w:szCs w:val="18"/>
              </w:rPr>
              <w:t>, 95% CI: 1.5</w:t>
            </w:r>
            <w:r w:rsidR="00A63AC6" w:rsidRPr="00CA6A00">
              <w:rPr>
                <w:rFonts w:ascii="Times New Roman" w:hAnsi="Times New Roman" w:cs="Times New Roman"/>
                <w:color w:val="000000" w:themeColor="text1"/>
                <w:sz w:val="18"/>
                <w:szCs w:val="18"/>
              </w:rPr>
              <w:t>94</w:t>
            </w:r>
            <w:r w:rsidR="003475D0" w:rsidRPr="00CA6A00">
              <w:rPr>
                <w:rFonts w:ascii="Times New Roman" w:hAnsi="Times New Roman" w:cs="Times New Roman"/>
                <w:color w:val="000000" w:themeColor="text1"/>
                <w:sz w:val="18"/>
                <w:szCs w:val="18"/>
              </w:rPr>
              <w:t>–</w:t>
            </w:r>
            <w:r w:rsidR="00A63AC6" w:rsidRPr="00CA6A00">
              <w:rPr>
                <w:rFonts w:ascii="Times New Roman" w:hAnsi="Times New Roman" w:cs="Times New Roman"/>
                <w:color w:val="000000" w:themeColor="text1"/>
                <w:sz w:val="18"/>
                <w:szCs w:val="18"/>
              </w:rPr>
              <w:t>3</w:t>
            </w:r>
            <w:r w:rsidRPr="00CA6A00">
              <w:rPr>
                <w:rFonts w:ascii="Times New Roman" w:hAnsi="Times New Roman" w:cs="Times New Roman"/>
                <w:color w:val="000000" w:themeColor="text1"/>
                <w:sz w:val="18"/>
                <w:szCs w:val="18"/>
              </w:rPr>
              <w:t>.</w:t>
            </w:r>
            <w:r w:rsidR="00A63AC6" w:rsidRPr="00CA6A00">
              <w:rPr>
                <w:rFonts w:ascii="Times New Roman" w:hAnsi="Times New Roman" w:cs="Times New Roman"/>
                <w:color w:val="000000" w:themeColor="text1"/>
                <w:sz w:val="18"/>
                <w:szCs w:val="18"/>
              </w:rPr>
              <w:t>036</w:t>
            </w:r>
            <w:r w:rsidRPr="00CA6A00">
              <w:rPr>
                <w:rFonts w:ascii="Times New Roman" w:hAnsi="Times New Roman" w:cs="Times New Roman"/>
                <w:color w:val="000000" w:themeColor="text1"/>
                <w:sz w:val="18"/>
                <w:szCs w:val="18"/>
              </w:rPr>
              <w:t>, p&lt;0.001, I² = 91.</w:t>
            </w:r>
            <w:r w:rsidR="00C354D8" w:rsidRPr="00CA6A00">
              <w:rPr>
                <w:rFonts w:ascii="Times New Roman" w:hAnsi="Times New Roman" w:cs="Times New Roman"/>
                <w:color w:val="000000" w:themeColor="text1"/>
                <w:sz w:val="18"/>
                <w:szCs w:val="18"/>
              </w:rPr>
              <w:t>4</w:t>
            </w:r>
            <w:r w:rsidRPr="00CA6A00">
              <w:rPr>
                <w:rFonts w:ascii="Times New Roman" w:hAnsi="Times New Roman" w:cs="Times New Roman"/>
                <w:color w:val="000000" w:themeColor="text1"/>
                <w:sz w:val="18"/>
                <w:szCs w:val="18"/>
              </w:rPr>
              <w:t>, τ²= 0.452</w:t>
            </w:r>
          </w:p>
        </w:tc>
      </w:tr>
      <w:tr w:rsidR="00413CE5" w:rsidRPr="00CA6A00" w14:paraId="74E084AA" w14:textId="77777777" w:rsidTr="002030D5">
        <w:tc>
          <w:tcPr>
            <w:tcW w:w="1375" w:type="dxa"/>
            <w:vMerge/>
          </w:tcPr>
          <w:p w14:paraId="4491AB9A" w14:textId="77777777" w:rsidR="007F58C4" w:rsidRPr="00CA6A00" w:rsidRDefault="007F58C4" w:rsidP="007F58C4">
            <w:pPr>
              <w:rPr>
                <w:rFonts w:ascii="Times New Roman" w:hAnsi="Times New Roman" w:cs="Times New Roman"/>
                <w:color w:val="000000" w:themeColor="text1"/>
                <w:sz w:val="18"/>
                <w:szCs w:val="18"/>
              </w:rPr>
            </w:pPr>
          </w:p>
        </w:tc>
        <w:tc>
          <w:tcPr>
            <w:tcW w:w="669" w:type="dxa"/>
            <w:vMerge/>
          </w:tcPr>
          <w:p w14:paraId="2370FD34" w14:textId="77777777" w:rsidR="007F58C4" w:rsidRPr="00CA6A00" w:rsidRDefault="007F58C4" w:rsidP="007F58C4">
            <w:pPr>
              <w:rPr>
                <w:rFonts w:ascii="Times New Roman" w:hAnsi="Times New Roman" w:cs="Times New Roman"/>
                <w:color w:val="000000" w:themeColor="text1"/>
                <w:sz w:val="18"/>
                <w:szCs w:val="18"/>
              </w:rPr>
            </w:pPr>
          </w:p>
        </w:tc>
        <w:tc>
          <w:tcPr>
            <w:tcW w:w="2346" w:type="dxa"/>
          </w:tcPr>
          <w:p w14:paraId="40AE6797" w14:textId="104288DB" w:rsidR="007F58C4" w:rsidRPr="00CA6A00" w:rsidRDefault="007F58C4" w:rsidP="007F58C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 months</w:t>
            </w:r>
            <w:r w:rsidR="003A7BD1" w:rsidRPr="00CA6A00">
              <w:rPr>
                <w:rFonts w:ascii="Times New Roman" w:hAnsi="Times New Roman" w:cs="Times New Roman"/>
                <w:color w:val="000000" w:themeColor="text1"/>
                <w:sz w:val="18"/>
                <w:szCs w:val="18"/>
              </w:rPr>
              <w:t>:</w:t>
            </w:r>
            <w:r w:rsidR="00FF7E9E" w:rsidRPr="00CA6A00">
              <w:rPr>
                <w:rFonts w:ascii="Times New Roman" w:hAnsi="Times New Roman" w:cs="Times New Roman"/>
                <w:color w:val="000000" w:themeColor="text1"/>
                <w:sz w:val="18"/>
                <w:szCs w:val="18"/>
              </w:rPr>
              <w:t>16 studies</w:t>
            </w:r>
          </w:p>
        </w:tc>
        <w:tc>
          <w:tcPr>
            <w:tcW w:w="3576" w:type="dxa"/>
          </w:tcPr>
          <w:p w14:paraId="7DC8F26E" w14:textId="5C783199" w:rsidR="007F58C4" w:rsidRPr="00CA6A00" w:rsidRDefault="007F58C4" w:rsidP="007F58C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OR= 1.5</w:t>
            </w:r>
            <w:r w:rsidR="008F1452" w:rsidRPr="00CA6A00">
              <w:rPr>
                <w:rFonts w:ascii="Times New Roman" w:hAnsi="Times New Roman" w:cs="Times New Roman"/>
                <w:color w:val="000000" w:themeColor="text1"/>
                <w:sz w:val="18"/>
                <w:szCs w:val="18"/>
              </w:rPr>
              <w:t>60</w:t>
            </w:r>
            <w:r w:rsidRPr="00CA6A00">
              <w:rPr>
                <w:rFonts w:ascii="Times New Roman" w:hAnsi="Times New Roman" w:cs="Times New Roman"/>
                <w:color w:val="000000" w:themeColor="text1"/>
                <w:sz w:val="18"/>
                <w:szCs w:val="18"/>
              </w:rPr>
              <w:t>, 95% CI: 1.1</w:t>
            </w:r>
            <w:r w:rsidR="008F1452" w:rsidRPr="00CA6A00">
              <w:rPr>
                <w:rFonts w:ascii="Times New Roman" w:hAnsi="Times New Roman" w:cs="Times New Roman"/>
                <w:color w:val="000000" w:themeColor="text1"/>
                <w:sz w:val="18"/>
                <w:szCs w:val="18"/>
              </w:rPr>
              <w:t>75</w:t>
            </w:r>
            <w:r w:rsidR="003475D0" w:rsidRPr="00CA6A00">
              <w:rPr>
                <w:rFonts w:ascii="Times New Roman" w:hAnsi="Times New Roman" w:cs="Times New Roman"/>
                <w:color w:val="000000" w:themeColor="text1"/>
                <w:sz w:val="18"/>
                <w:szCs w:val="18"/>
              </w:rPr>
              <w:t>–</w:t>
            </w:r>
            <w:r w:rsidRPr="00CA6A00">
              <w:rPr>
                <w:rFonts w:ascii="Times New Roman" w:hAnsi="Times New Roman" w:cs="Times New Roman"/>
                <w:color w:val="000000" w:themeColor="text1"/>
                <w:sz w:val="18"/>
                <w:szCs w:val="18"/>
              </w:rPr>
              <w:t>2.070, p</w:t>
            </w:r>
            <w:r w:rsidR="00EE0203" w:rsidRPr="00CA6A00">
              <w:rPr>
                <w:rFonts w:ascii="Times New Roman" w:hAnsi="Times New Roman" w:cs="Times New Roman"/>
                <w:color w:val="000000" w:themeColor="text1"/>
                <w:sz w:val="18"/>
                <w:szCs w:val="18"/>
              </w:rPr>
              <w:t>=</w:t>
            </w:r>
            <w:r w:rsidRPr="00CA6A00">
              <w:rPr>
                <w:rFonts w:ascii="Times New Roman" w:hAnsi="Times New Roman" w:cs="Times New Roman"/>
                <w:color w:val="000000" w:themeColor="text1"/>
                <w:sz w:val="18"/>
                <w:szCs w:val="18"/>
              </w:rPr>
              <w:t>0.00</w:t>
            </w:r>
            <w:r w:rsidR="00EE0203" w:rsidRPr="00CA6A00">
              <w:rPr>
                <w:rFonts w:ascii="Times New Roman" w:hAnsi="Times New Roman" w:cs="Times New Roman"/>
                <w:color w:val="000000" w:themeColor="text1"/>
                <w:sz w:val="18"/>
                <w:szCs w:val="18"/>
              </w:rPr>
              <w:t>2</w:t>
            </w:r>
            <w:r w:rsidRPr="00CA6A00">
              <w:rPr>
                <w:rFonts w:ascii="Times New Roman" w:hAnsi="Times New Roman" w:cs="Times New Roman"/>
                <w:color w:val="000000" w:themeColor="text1"/>
                <w:sz w:val="18"/>
                <w:szCs w:val="18"/>
              </w:rPr>
              <w:t>, I² = 86.</w:t>
            </w:r>
            <w:r w:rsidR="00EE0203" w:rsidRPr="00CA6A00">
              <w:rPr>
                <w:rFonts w:ascii="Times New Roman" w:hAnsi="Times New Roman" w:cs="Times New Roman"/>
                <w:color w:val="000000" w:themeColor="text1"/>
                <w:sz w:val="18"/>
                <w:szCs w:val="18"/>
              </w:rPr>
              <w:t>5</w:t>
            </w:r>
            <w:r w:rsidRPr="00CA6A00">
              <w:rPr>
                <w:rFonts w:ascii="Times New Roman" w:hAnsi="Times New Roman" w:cs="Times New Roman"/>
                <w:color w:val="000000" w:themeColor="text1"/>
                <w:sz w:val="18"/>
                <w:szCs w:val="18"/>
              </w:rPr>
              <w:t>, τ²= 0.22</w:t>
            </w:r>
            <w:r w:rsidR="000E1C27" w:rsidRPr="00CA6A00">
              <w:rPr>
                <w:rFonts w:ascii="Times New Roman" w:hAnsi="Times New Roman" w:cs="Times New Roman"/>
                <w:color w:val="000000" w:themeColor="text1"/>
                <w:sz w:val="18"/>
                <w:szCs w:val="18"/>
              </w:rPr>
              <w:t>7</w:t>
            </w:r>
          </w:p>
        </w:tc>
        <w:tc>
          <w:tcPr>
            <w:tcW w:w="2377" w:type="dxa"/>
          </w:tcPr>
          <w:p w14:paraId="5EA7F852" w14:textId="0E6A381C" w:rsidR="007F58C4" w:rsidRPr="00CA6A00" w:rsidRDefault="007F58C4" w:rsidP="007F58C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 months</w:t>
            </w:r>
            <w:r w:rsidR="00423C28" w:rsidRPr="00CA6A00">
              <w:rPr>
                <w:rFonts w:ascii="Times New Roman" w:hAnsi="Times New Roman" w:cs="Times New Roman"/>
                <w:color w:val="000000" w:themeColor="text1"/>
                <w:sz w:val="18"/>
                <w:szCs w:val="18"/>
              </w:rPr>
              <w:t>:</w:t>
            </w:r>
            <w:r w:rsidR="00583343" w:rsidRPr="00CA6A00">
              <w:rPr>
                <w:rFonts w:ascii="Times New Roman" w:hAnsi="Times New Roman" w:cs="Times New Roman"/>
                <w:color w:val="000000" w:themeColor="text1"/>
                <w:sz w:val="18"/>
                <w:szCs w:val="18"/>
              </w:rPr>
              <w:t>1</w:t>
            </w:r>
            <w:r w:rsidR="00032D06" w:rsidRPr="00CA6A00">
              <w:rPr>
                <w:rFonts w:ascii="Times New Roman" w:hAnsi="Times New Roman" w:cs="Times New Roman"/>
                <w:color w:val="000000" w:themeColor="text1"/>
                <w:sz w:val="18"/>
                <w:szCs w:val="18"/>
              </w:rPr>
              <w:t>4</w:t>
            </w:r>
            <w:r w:rsidR="00583343" w:rsidRPr="00CA6A00">
              <w:rPr>
                <w:rFonts w:ascii="Times New Roman" w:hAnsi="Times New Roman" w:cs="Times New Roman"/>
                <w:color w:val="000000" w:themeColor="text1"/>
                <w:sz w:val="18"/>
                <w:szCs w:val="18"/>
              </w:rPr>
              <w:t xml:space="preserve"> studies</w:t>
            </w:r>
          </w:p>
        </w:tc>
        <w:tc>
          <w:tcPr>
            <w:tcW w:w="3827" w:type="dxa"/>
          </w:tcPr>
          <w:p w14:paraId="2109595A" w14:textId="28E2F9E8" w:rsidR="007F58C4" w:rsidRPr="00CA6A00" w:rsidRDefault="007F58C4" w:rsidP="007F58C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OR= 1.5</w:t>
            </w:r>
            <w:r w:rsidR="00032D06" w:rsidRPr="00CA6A00">
              <w:rPr>
                <w:rFonts w:ascii="Times New Roman" w:hAnsi="Times New Roman" w:cs="Times New Roman"/>
                <w:color w:val="000000" w:themeColor="text1"/>
                <w:sz w:val="18"/>
                <w:szCs w:val="18"/>
              </w:rPr>
              <w:t>73</w:t>
            </w:r>
            <w:r w:rsidRPr="00CA6A00">
              <w:rPr>
                <w:rFonts w:ascii="Times New Roman" w:hAnsi="Times New Roman" w:cs="Times New Roman"/>
                <w:color w:val="000000" w:themeColor="text1"/>
                <w:sz w:val="18"/>
                <w:szCs w:val="18"/>
              </w:rPr>
              <w:t>, 95% CI: 1.1</w:t>
            </w:r>
            <w:r w:rsidR="00D77F87" w:rsidRPr="00CA6A00">
              <w:rPr>
                <w:rFonts w:ascii="Times New Roman" w:hAnsi="Times New Roman" w:cs="Times New Roman"/>
                <w:color w:val="000000" w:themeColor="text1"/>
                <w:sz w:val="18"/>
                <w:szCs w:val="18"/>
              </w:rPr>
              <w:t>16</w:t>
            </w:r>
            <w:r w:rsidR="003475D0" w:rsidRPr="00CA6A00">
              <w:rPr>
                <w:rFonts w:ascii="Times New Roman" w:hAnsi="Times New Roman" w:cs="Times New Roman"/>
                <w:color w:val="000000" w:themeColor="text1"/>
                <w:sz w:val="18"/>
                <w:szCs w:val="18"/>
              </w:rPr>
              <w:t>–</w:t>
            </w:r>
            <w:r w:rsidRPr="00CA6A00">
              <w:rPr>
                <w:rFonts w:ascii="Times New Roman" w:hAnsi="Times New Roman" w:cs="Times New Roman"/>
                <w:color w:val="000000" w:themeColor="text1"/>
                <w:sz w:val="18"/>
                <w:szCs w:val="18"/>
              </w:rPr>
              <w:t>2.</w:t>
            </w:r>
            <w:r w:rsidR="00D77F87" w:rsidRPr="00CA6A00">
              <w:rPr>
                <w:rFonts w:ascii="Times New Roman" w:hAnsi="Times New Roman" w:cs="Times New Roman"/>
                <w:color w:val="000000" w:themeColor="text1"/>
                <w:sz w:val="18"/>
                <w:szCs w:val="18"/>
              </w:rPr>
              <w:t>216</w:t>
            </w:r>
            <w:r w:rsidRPr="00CA6A00">
              <w:rPr>
                <w:rFonts w:ascii="Times New Roman" w:hAnsi="Times New Roman" w:cs="Times New Roman"/>
                <w:color w:val="000000" w:themeColor="text1"/>
                <w:sz w:val="18"/>
                <w:szCs w:val="18"/>
              </w:rPr>
              <w:t>, p</w:t>
            </w:r>
            <w:r w:rsidR="0015566C" w:rsidRPr="00CA6A00">
              <w:rPr>
                <w:rFonts w:ascii="Times New Roman" w:hAnsi="Times New Roman" w:cs="Times New Roman"/>
                <w:color w:val="000000" w:themeColor="text1"/>
                <w:sz w:val="18"/>
                <w:szCs w:val="18"/>
              </w:rPr>
              <w:t>=</w:t>
            </w:r>
            <w:r w:rsidRPr="00CA6A00">
              <w:rPr>
                <w:rFonts w:ascii="Times New Roman" w:hAnsi="Times New Roman" w:cs="Times New Roman"/>
                <w:color w:val="000000" w:themeColor="text1"/>
                <w:sz w:val="18"/>
                <w:szCs w:val="18"/>
              </w:rPr>
              <w:t>0.</w:t>
            </w:r>
            <w:r w:rsidR="0015566C" w:rsidRPr="00CA6A00">
              <w:rPr>
                <w:rFonts w:ascii="Times New Roman" w:hAnsi="Times New Roman" w:cs="Times New Roman"/>
                <w:color w:val="000000" w:themeColor="text1"/>
                <w:sz w:val="18"/>
                <w:szCs w:val="18"/>
              </w:rPr>
              <w:t>010</w:t>
            </w:r>
            <w:r w:rsidRPr="00CA6A00">
              <w:rPr>
                <w:rFonts w:ascii="Times New Roman" w:hAnsi="Times New Roman" w:cs="Times New Roman"/>
                <w:color w:val="000000" w:themeColor="text1"/>
                <w:sz w:val="18"/>
                <w:szCs w:val="18"/>
              </w:rPr>
              <w:t>, I² = 8</w:t>
            </w:r>
            <w:r w:rsidR="0015566C" w:rsidRPr="00CA6A00">
              <w:rPr>
                <w:rFonts w:ascii="Times New Roman" w:hAnsi="Times New Roman" w:cs="Times New Roman"/>
                <w:color w:val="000000" w:themeColor="text1"/>
                <w:sz w:val="18"/>
                <w:szCs w:val="18"/>
              </w:rPr>
              <w:t>8.2</w:t>
            </w:r>
            <w:r w:rsidRPr="00CA6A00">
              <w:rPr>
                <w:rFonts w:ascii="Times New Roman" w:hAnsi="Times New Roman" w:cs="Times New Roman"/>
                <w:color w:val="000000" w:themeColor="text1"/>
                <w:sz w:val="18"/>
                <w:szCs w:val="18"/>
              </w:rPr>
              <w:t>, τ²= 0.3</w:t>
            </w:r>
            <w:r w:rsidR="00A50B6F" w:rsidRPr="00CA6A00">
              <w:rPr>
                <w:rFonts w:ascii="Times New Roman" w:hAnsi="Times New Roman" w:cs="Times New Roman"/>
                <w:color w:val="000000" w:themeColor="text1"/>
                <w:sz w:val="18"/>
                <w:szCs w:val="18"/>
              </w:rPr>
              <w:t>14</w:t>
            </w:r>
          </w:p>
        </w:tc>
      </w:tr>
      <w:tr w:rsidR="00413CE5" w:rsidRPr="00CA6A00" w14:paraId="33AD7E57" w14:textId="77777777" w:rsidTr="002030D5">
        <w:tc>
          <w:tcPr>
            <w:tcW w:w="1375" w:type="dxa"/>
            <w:vMerge/>
          </w:tcPr>
          <w:p w14:paraId="644E6857" w14:textId="77777777" w:rsidR="007F58C4" w:rsidRPr="00CA6A00" w:rsidRDefault="007F58C4" w:rsidP="007F58C4">
            <w:pPr>
              <w:rPr>
                <w:rFonts w:ascii="Times New Roman" w:hAnsi="Times New Roman" w:cs="Times New Roman"/>
                <w:color w:val="000000" w:themeColor="text1"/>
                <w:sz w:val="18"/>
                <w:szCs w:val="18"/>
              </w:rPr>
            </w:pPr>
          </w:p>
        </w:tc>
        <w:tc>
          <w:tcPr>
            <w:tcW w:w="669" w:type="dxa"/>
            <w:vMerge/>
          </w:tcPr>
          <w:p w14:paraId="2F05B1BD" w14:textId="77777777" w:rsidR="007F58C4" w:rsidRPr="00CA6A00" w:rsidRDefault="007F58C4" w:rsidP="007F58C4">
            <w:pPr>
              <w:rPr>
                <w:rFonts w:ascii="Times New Roman" w:hAnsi="Times New Roman" w:cs="Times New Roman"/>
                <w:color w:val="000000" w:themeColor="text1"/>
                <w:sz w:val="18"/>
                <w:szCs w:val="18"/>
              </w:rPr>
            </w:pPr>
          </w:p>
        </w:tc>
        <w:tc>
          <w:tcPr>
            <w:tcW w:w="2346" w:type="dxa"/>
          </w:tcPr>
          <w:p w14:paraId="08807B3A" w14:textId="2E394752" w:rsidR="007F58C4" w:rsidRPr="00CA6A00" w:rsidRDefault="000E1C27" w:rsidP="007F58C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t;</w:t>
            </w:r>
            <w:r w:rsidR="007F58C4" w:rsidRPr="00CA6A00">
              <w:rPr>
                <w:rFonts w:ascii="Times New Roman" w:hAnsi="Times New Roman" w:cs="Times New Roman"/>
                <w:color w:val="000000" w:themeColor="text1"/>
                <w:sz w:val="18"/>
                <w:szCs w:val="18"/>
              </w:rPr>
              <w:t>6</w:t>
            </w:r>
            <w:r w:rsidR="00C76015" w:rsidRPr="00CA6A00">
              <w:rPr>
                <w:rFonts w:ascii="Times New Roman" w:hAnsi="Times New Roman" w:cs="Times New Roman"/>
                <w:color w:val="000000" w:themeColor="text1"/>
                <w:sz w:val="18"/>
                <w:szCs w:val="18"/>
              </w:rPr>
              <w:t>–</w:t>
            </w:r>
            <w:r w:rsidR="007F58C4" w:rsidRPr="00CA6A00">
              <w:rPr>
                <w:rFonts w:ascii="Times New Roman" w:hAnsi="Times New Roman" w:cs="Times New Roman"/>
                <w:color w:val="000000" w:themeColor="text1"/>
                <w:sz w:val="18"/>
                <w:szCs w:val="18"/>
              </w:rPr>
              <w:t>12 months</w:t>
            </w:r>
            <w:r w:rsidR="003B3B97" w:rsidRPr="00CA6A00">
              <w:rPr>
                <w:rFonts w:ascii="Times New Roman" w:hAnsi="Times New Roman" w:cs="Times New Roman"/>
                <w:color w:val="000000" w:themeColor="text1"/>
                <w:sz w:val="18"/>
                <w:szCs w:val="18"/>
              </w:rPr>
              <w:t>:</w:t>
            </w:r>
            <w:r w:rsidR="001F06D8" w:rsidRPr="00CA6A00">
              <w:rPr>
                <w:rFonts w:ascii="Times New Roman" w:hAnsi="Times New Roman" w:cs="Times New Roman"/>
                <w:color w:val="000000" w:themeColor="text1"/>
                <w:sz w:val="18"/>
                <w:szCs w:val="18"/>
              </w:rPr>
              <w:t>8</w:t>
            </w:r>
            <w:r w:rsidR="00236E66" w:rsidRPr="00CA6A00">
              <w:rPr>
                <w:rFonts w:ascii="Times New Roman" w:hAnsi="Times New Roman" w:cs="Times New Roman"/>
                <w:color w:val="000000" w:themeColor="text1"/>
                <w:sz w:val="18"/>
                <w:szCs w:val="18"/>
              </w:rPr>
              <w:t xml:space="preserve"> studies</w:t>
            </w:r>
          </w:p>
        </w:tc>
        <w:tc>
          <w:tcPr>
            <w:tcW w:w="3576" w:type="dxa"/>
          </w:tcPr>
          <w:p w14:paraId="44041233" w14:textId="7AC0DDB7" w:rsidR="007F58C4" w:rsidRPr="00CA6A00" w:rsidRDefault="007F58C4" w:rsidP="007F58C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OR= 2.3</w:t>
            </w:r>
            <w:r w:rsidR="00641FBF" w:rsidRPr="00CA6A00">
              <w:rPr>
                <w:rFonts w:ascii="Times New Roman" w:hAnsi="Times New Roman" w:cs="Times New Roman"/>
                <w:color w:val="000000" w:themeColor="text1"/>
                <w:sz w:val="18"/>
                <w:szCs w:val="18"/>
              </w:rPr>
              <w:t>18</w:t>
            </w:r>
            <w:r w:rsidRPr="00CA6A00">
              <w:rPr>
                <w:rFonts w:ascii="Times New Roman" w:hAnsi="Times New Roman" w:cs="Times New Roman"/>
                <w:color w:val="000000" w:themeColor="text1"/>
                <w:sz w:val="18"/>
                <w:szCs w:val="18"/>
              </w:rPr>
              <w:t>, 95% CI: 1.6</w:t>
            </w:r>
            <w:r w:rsidR="00641FBF" w:rsidRPr="00CA6A00">
              <w:rPr>
                <w:rFonts w:ascii="Times New Roman" w:hAnsi="Times New Roman" w:cs="Times New Roman"/>
                <w:color w:val="000000" w:themeColor="text1"/>
                <w:sz w:val="18"/>
                <w:szCs w:val="18"/>
              </w:rPr>
              <w:t>7</w:t>
            </w:r>
            <w:r w:rsidRPr="00CA6A00">
              <w:rPr>
                <w:rFonts w:ascii="Times New Roman" w:hAnsi="Times New Roman" w:cs="Times New Roman"/>
                <w:color w:val="000000" w:themeColor="text1"/>
                <w:sz w:val="18"/>
                <w:szCs w:val="18"/>
              </w:rPr>
              <w:t>4</w:t>
            </w:r>
            <w:r w:rsidR="003475D0" w:rsidRPr="00CA6A00">
              <w:rPr>
                <w:rFonts w:ascii="Times New Roman" w:hAnsi="Times New Roman" w:cs="Times New Roman"/>
                <w:color w:val="000000" w:themeColor="text1"/>
                <w:sz w:val="18"/>
                <w:szCs w:val="18"/>
              </w:rPr>
              <w:t>–</w:t>
            </w:r>
            <w:r w:rsidRPr="00CA6A00">
              <w:rPr>
                <w:rFonts w:ascii="Times New Roman" w:hAnsi="Times New Roman" w:cs="Times New Roman"/>
                <w:color w:val="000000" w:themeColor="text1"/>
                <w:sz w:val="18"/>
                <w:szCs w:val="18"/>
              </w:rPr>
              <w:t>3.</w:t>
            </w:r>
            <w:r w:rsidR="004D06A9" w:rsidRPr="00CA6A00">
              <w:rPr>
                <w:rFonts w:ascii="Times New Roman" w:hAnsi="Times New Roman" w:cs="Times New Roman"/>
                <w:color w:val="000000" w:themeColor="text1"/>
                <w:sz w:val="18"/>
                <w:szCs w:val="18"/>
              </w:rPr>
              <w:t>210</w:t>
            </w:r>
            <w:r w:rsidRPr="00CA6A00">
              <w:rPr>
                <w:rFonts w:ascii="Times New Roman" w:hAnsi="Times New Roman" w:cs="Times New Roman"/>
                <w:color w:val="000000" w:themeColor="text1"/>
                <w:sz w:val="18"/>
                <w:szCs w:val="18"/>
              </w:rPr>
              <w:t>, p &lt; 0.001, I² = 7</w:t>
            </w:r>
            <w:r w:rsidR="004D06A9" w:rsidRPr="00CA6A00">
              <w:rPr>
                <w:rFonts w:ascii="Times New Roman" w:hAnsi="Times New Roman" w:cs="Times New Roman"/>
                <w:color w:val="000000" w:themeColor="text1"/>
                <w:sz w:val="18"/>
                <w:szCs w:val="18"/>
              </w:rPr>
              <w:t>5</w:t>
            </w:r>
            <w:r w:rsidRPr="00CA6A00">
              <w:rPr>
                <w:rFonts w:ascii="Times New Roman" w:hAnsi="Times New Roman" w:cs="Times New Roman"/>
                <w:color w:val="000000" w:themeColor="text1"/>
                <w:sz w:val="18"/>
                <w:szCs w:val="18"/>
              </w:rPr>
              <w:t>.</w:t>
            </w:r>
            <w:r w:rsidR="004D06A9" w:rsidRPr="00CA6A00">
              <w:rPr>
                <w:rFonts w:ascii="Times New Roman" w:hAnsi="Times New Roman" w:cs="Times New Roman"/>
                <w:color w:val="000000" w:themeColor="text1"/>
                <w:sz w:val="18"/>
                <w:szCs w:val="18"/>
              </w:rPr>
              <w:t>0</w:t>
            </w:r>
            <w:r w:rsidRPr="00CA6A00">
              <w:rPr>
                <w:rFonts w:ascii="Times New Roman" w:hAnsi="Times New Roman" w:cs="Times New Roman"/>
                <w:color w:val="000000" w:themeColor="text1"/>
                <w:sz w:val="18"/>
                <w:szCs w:val="18"/>
              </w:rPr>
              <w:t>, τ²= 0.</w:t>
            </w:r>
            <w:r w:rsidR="00D832BE" w:rsidRPr="00CA6A00">
              <w:rPr>
                <w:rFonts w:ascii="Times New Roman" w:hAnsi="Times New Roman" w:cs="Times New Roman"/>
                <w:color w:val="000000" w:themeColor="text1"/>
                <w:sz w:val="18"/>
                <w:szCs w:val="18"/>
              </w:rPr>
              <w:t>127</w:t>
            </w:r>
          </w:p>
        </w:tc>
        <w:tc>
          <w:tcPr>
            <w:tcW w:w="2377" w:type="dxa"/>
          </w:tcPr>
          <w:p w14:paraId="61F78E7B" w14:textId="67638073" w:rsidR="007F58C4" w:rsidRPr="00CA6A00" w:rsidRDefault="00032D06" w:rsidP="007F58C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t;</w:t>
            </w:r>
            <w:r w:rsidR="007F58C4" w:rsidRPr="00CA6A00">
              <w:rPr>
                <w:rFonts w:ascii="Times New Roman" w:hAnsi="Times New Roman" w:cs="Times New Roman"/>
                <w:color w:val="000000" w:themeColor="text1"/>
                <w:sz w:val="18"/>
                <w:szCs w:val="18"/>
              </w:rPr>
              <w:t>6-12 months</w:t>
            </w:r>
            <w:r w:rsidR="00423C28" w:rsidRPr="00CA6A00">
              <w:rPr>
                <w:rFonts w:ascii="Times New Roman" w:hAnsi="Times New Roman" w:cs="Times New Roman"/>
                <w:color w:val="000000" w:themeColor="text1"/>
                <w:sz w:val="18"/>
                <w:szCs w:val="18"/>
              </w:rPr>
              <w:t>:</w:t>
            </w:r>
            <w:r w:rsidR="00BE4317" w:rsidRPr="00CA6A00">
              <w:rPr>
                <w:rFonts w:ascii="Times New Roman" w:hAnsi="Times New Roman" w:cs="Times New Roman"/>
                <w:color w:val="000000" w:themeColor="text1"/>
                <w:sz w:val="18"/>
                <w:szCs w:val="18"/>
              </w:rPr>
              <w:t>7</w:t>
            </w:r>
            <w:r w:rsidR="00BA7539" w:rsidRPr="00CA6A00">
              <w:rPr>
                <w:rFonts w:ascii="Times New Roman" w:hAnsi="Times New Roman" w:cs="Times New Roman"/>
                <w:color w:val="000000" w:themeColor="text1"/>
                <w:sz w:val="18"/>
                <w:szCs w:val="18"/>
              </w:rPr>
              <w:t xml:space="preserve"> studies</w:t>
            </w:r>
          </w:p>
        </w:tc>
        <w:tc>
          <w:tcPr>
            <w:tcW w:w="3827" w:type="dxa"/>
          </w:tcPr>
          <w:p w14:paraId="6B3AF5DB" w14:textId="00DB2895" w:rsidR="007F58C4" w:rsidRPr="00CA6A00" w:rsidRDefault="007F58C4" w:rsidP="007F58C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OR=2.</w:t>
            </w:r>
            <w:r w:rsidR="00BE4317" w:rsidRPr="00CA6A00">
              <w:rPr>
                <w:rFonts w:ascii="Times New Roman" w:hAnsi="Times New Roman" w:cs="Times New Roman"/>
                <w:color w:val="000000" w:themeColor="text1"/>
                <w:sz w:val="18"/>
                <w:szCs w:val="18"/>
              </w:rPr>
              <w:t>481</w:t>
            </w:r>
            <w:r w:rsidRPr="00CA6A00">
              <w:rPr>
                <w:rFonts w:ascii="Times New Roman" w:hAnsi="Times New Roman" w:cs="Times New Roman"/>
                <w:color w:val="000000" w:themeColor="text1"/>
                <w:sz w:val="18"/>
                <w:szCs w:val="18"/>
              </w:rPr>
              <w:t>, 95% CI: 1.6</w:t>
            </w:r>
            <w:r w:rsidR="00BE4317" w:rsidRPr="00CA6A00">
              <w:rPr>
                <w:rFonts w:ascii="Times New Roman" w:hAnsi="Times New Roman" w:cs="Times New Roman"/>
                <w:color w:val="000000" w:themeColor="text1"/>
                <w:sz w:val="18"/>
                <w:szCs w:val="18"/>
              </w:rPr>
              <w:t>88</w:t>
            </w:r>
            <w:r w:rsidR="003475D0" w:rsidRPr="00CA6A00">
              <w:rPr>
                <w:rFonts w:ascii="Times New Roman" w:hAnsi="Times New Roman" w:cs="Times New Roman"/>
                <w:color w:val="000000" w:themeColor="text1"/>
                <w:sz w:val="18"/>
                <w:szCs w:val="18"/>
              </w:rPr>
              <w:t>–</w:t>
            </w:r>
            <w:r w:rsidRPr="00CA6A00">
              <w:rPr>
                <w:rFonts w:ascii="Times New Roman" w:hAnsi="Times New Roman" w:cs="Times New Roman"/>
                <w:color w:val="000000" w:themeColor="text1"/>
                <w:sz w:val="18"/>
                <w:szCs w:val="18"/>
              </w:rPr>
              <w:t>3.</w:t>
            </w:r>
            <w:r w:rsidR="004B5582" w:rsidRPr="00CA6A00">
              <w:rPr>
                <w:rFonts w:ascii="Times New Roman" w:hAnsi="Times New Roman" w:cs="Times New Roman"/>
                <w:color w:val="000000" w:themeColor="text1"/>
                <w:sz w:val="18"/>
                <w:szCs w:val="18"/>
              </w:rPr>
              <w:t>645</w:t>
            </w:r>
            <w:r w:rsidRPr="00CA6A00">
              <w:rPr>
                <w:rFonts w:ascii="Times New Roman" w:hAnsi="Times New Roman" w:cs="Times New Roman"/>
                <w:color w:val="000000" w:themeColor="text1"/>
                <w:sz w:val="18"/>
                <w:szCs w:val="18"/>
              </w:rPr>
              <w:t xml:space="preserve">, p&lt;0.001, I² = </w:t>
            </w:r>
            <w:r w:rsidR="004B5582" w:rsidRPr="00CA6A00">
              <w:rPr>
                <w:rFonts w:ascii="Times New Roman" w:hAnsi="Times New Roman" w:cs="Times New Roman"/>
                <w:color w:val="000000" w:themeColor="text1"/>
                <w:sz w:val="18"/>
                <w:szCs w:val="18"/>
              </w:rPr>
              <w:t>69.4</w:t>
            </w:r>
            <w:r w:rsidRPr="00CA6A00">
              <w:rPr>
                <w:rFonts w:ascii="Times New Roman" w:hAnsi="Times New Roman" w:cs="Times New Roman"/>
                <w:color w:val="000000" w:themeColor="text1"/>
                <w:sz w:val="18"/>
                <w:szCs w:val="18"/>
              </w:rPr>
              <w:t>, τ²= 0.1</w:t>
            </w:r>
            <w:r w:rsidR="004B5582" w:rsidRPr="00CA6A00">
              <w:rPr>
                <w:rFonts w:ascii="Times New Roman" w:hAnsi="Times New Roman" w:cs="Times New Roman"/>
                <w:color w:val="000000" w:themeColor="text1"/>
                <w:sz w:val="18"/>
                <w:szCs w:val="18"/>
              </w:rPr>
              <w:t>50</w:t>
            </w:r>
          </w:p>
        </w:tc>
      </w:tr>
      <w:tr w:rsidR="00413CE5" w:rsidRPr="00CA6A00" w14:paraId="2674F60D" w14:textId="77777777" w:rsidTr="002030D5">
        <w:tc>
          <w:tcPr>
            <w:tcW w:w="1375" w:type="dxa"/>
            <w:vMerge/>
          </w:tcPr>
          <w:p w14:paraId="21D4AAA5" w14:textId="77777777" w:rsidR="007F58C4" w:rsidRPr="00CA6A00" w:rsidRDefault="007F58C4" w:rsidP="007F58C4">
            <w:pPr>
              <w:rPr>
                <w:rFonts w:ascii="Times New Roman" w:hAnsi="Times New Roman" w:cs="Times New Roman"/>
                <w:color w:val="000000" w:themeColor="text1"/>
                <w:sz w:val="18"/>
                <w:szCs w:val="18"/>
              </w:rPr>
            </w:pPr>
          </w:p>
        </w:tc>
        <w:tc>
          <w:tcPr>
            <w:tcW w:w="669" w:type="dxa"/>
            <w:vMerge/>
          </w:tcPr>
          <w:p w14:paraId="76A34A04" w14:textId="77777777" w:rsidR="007F58C4" w:rsidRPr="00CA6A00" w:rsidRDefault="007F58C4" w:rsidP="007F58C4">
            <w:pPr>
              <w:rPr>
                <w:rFonts w:ascii="Times New Roman" w:hAnsi="Times New Roman" w:cs="Times New Roman"/>
                <w:color w:val="000000" w:themeColor="text1"/>
                <w:sz w:val="18"/>
                <w:szCs w:val="18"/>
              </w:rPr>
            </w:pPr>
          </w:p>
        </w:tc>
        <w:tc>
          <w:tcPr>
            <w:tcW w:w="2346" w:type="dxa"/>
          </w:tcPr>
          <w:p w14:paraId="715B5FA1" w14:textId="7607E94A" w:rsidR="007F58C4" w:rsidRPr="00CA6A00" w:rsidRDefault="007F58C4" w:rsidP="007F58C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t;12 months</w:t>
            </w:r>
            <w:r w:rsidR="00236E66" w:rsidRPr="00CA6A00">
              <w:rPr>
                <w:rFonts w:ascii="Times New Roman" w:hAnsi="Times New Roman" w:cs="Times New Roman"/>
                <w:color w:val="000000" w:themeColor="text1"/>
                <w:sz w:val="18"/>
                <w:szCs w:val="18"/>
              </w:rPr>
              <w:t>:</w:t>
            </w:r>
            <w:r w:rsidR="00380F57" w:rsidRPr="00CA6A00">
              <w:rPr>
                <w:rFonts w:ascii="Times New Roman" w:hAnsi="Times New Roman" w:cs="Times New Roman"/>
                <w:color w:val="000000" w:themeColor="text1"/>
                <w:sz w:val="18"/>
                <w:szCs w:val="18"/>
              </w:rPr>
              <w:t>7 studies</w:t>
            </w:r>
          </w:p>
        </w:tc>
        <w:tc>
          <w:tcPr>
            <w:tcW w:w="3576" w:type="dxa"/>
          </w:tcPr>
          <w:p w14:paraId="59709E25" w14:textId="7AAAD8DF" w:rsidR="007F58C4" w:rsidRPr="00CA6A00" w:rsidRDefault="007F58C4" w:rsidP="007F58C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OR= 4.0</w:t>
            </w:r>
            <w:r w:rsidR="003B1D08" w:rsidRPr="00CA6A00">
              <w:rPr>
                <w:rFonts w:ascii="Times New Roman" w:hAnsi="Times New Roman" w:cs="Times New Roman"/>
                <w:color w:val="000000" w:themeColor="text1"/>
                <w:sz w:val="18"/>
                <w:szCs w:val="18"/>
              </w:rPr>
              <w:t>77</w:t>
            </w:r>
            <w:r w:rsidRPr="00CA6A00">
              <w:rPr>
                <w:rFonts w:ascii="Times New Roman" w:hAnsi="Times New Roman" w:cs="Times New Roman"/>
                <w:color w:val="000000" w:themeColor="text1"/>
                <w:sz w:val="18"/>
                <w:szCs w:val="18"/>
              </w:rPr>
              <w:t>, 95% CI: 1.6</w:t>
            </w:r>
            <w:r w:rsidR="003B1D08" w:rsidRPr="00CA6A00">
              <w:rPr>
                <w:rFonts w:ascii="Times New Roman" w:hAnsi="Times New Roman" w:cs="Times New Roman"/>
                <w:color w:val="000000" w:themeColor="text1"/>
                <w:sz w:val="18"/>
                <w:szCs w:val="18"/>
              </w:rPr>
              <w:t>80</w:t>
            </w:r>
            <w:r w:rsidRPr="00CA6A00">
              <w:rPr>
                <w:rFonts w:ascii="Times New Roman" w:hAnsi="Times New Roman" w:cs="Times New Roman"/>
                <w:color w:val="000000" w:themeColor="text1"/>
                <w:sz w:val="18"/>
                <w:szCs w:val="18"/>
              </w:rPr>
              <w:t xml:space="preserve"> </w:t>
            </w:r>
            <w:r w:rsidR="003475D0" w:rsidRPr="00CA6A00">
              <w:rPr>
                <w:rFonts w:ascii="Times New Roman" w:hAnsi="Times New Roman" w:cs="Times New Roman"/>
                <w:color w:val="000000" w:themeColor="text1"/>
                <w:sz w:val="18"/>
                <w:szCs w:val="18"/>
              </w:rPr>
              <w:t>–</w:t>
            </w:r>
            <w:r w:rsidRPr="00CA6A00">
              <w:rPr>
                <w:rFonts w:ascii="Times New Roman" w:hAnsi="Times New Roman" w:cs="Times New Roman"/>
                <w:color w:val="000000" w:themeColor="text1"/>
                <w:sz w:val="18"/>
                <w:szCs w:val="18"/>
              </w:rPr>
              <w:t xml:space="preserve"> </w:t>
            </w:r>
            <w:r w:rsidR="003B1D08" w:rsidRPr="00CA6A00">
              <w:rPr>
                <w:rFonts w:ascii="Times New Roman" w:hAnsi="Times New Roman" w:cs="Times New Roman"/>
                <w:color w:val="000000" w:themeColor="text1"/>
                <w:sz w:val="18"/>
                <w:szCs w:val="18"/>
              </w:rPr>
              <w:t>9</w:t>
            </w:r>
            <w:r w:rsidRPr="00CA6A00">
              <w:rPr>
                <w:rFonts w:ascii="Times New Roman" w:hAnsi="Times New Roman" w:cs="Times New Roman"/>
                <w:color w:val="000000" w:themeColor="text1"/>
                <w:sz w:val="18"/>
                <w:szCs w:val="18"/>
              </w:rPr>
              <w:t>.</w:t>
            </w:r>
            <w:r w:rsidR="003B1D08" w:rsidRPr="00CA6A00">
              <w:rPr>
                <w:rFonts w:ascii="Times New Roman" w:hAnsi="Times New Roman" w:cs="Times New Roman"/>
                <w:color w:val="000000" w:themeColor="text1"/>
                <w:sz w:val="18"/>
                <w:szCs w:val="18"/>
              </w:rPr>
              <w:t>894</w:t>
            </w:r>
            <w:r w:rsidRPr="00CA6A00">
              <w:rPr>
                <w:rFonts w:ascii="Times New Roman" w:hAnsi="Times New Roman" w:cs="Times New Roman"/>
                <w:color w:val="000000" w:themeColor="text1"/>
                <w:sz w:val="18"/>
                <w:szCs w:val="18"/>
              </w:rPr>
              <w:t>, p=</w:t>
            </w:r>
            <w:r w:rsidR="00236E66" w:rsidRPr="00CA6A00">
              <w:rPr>
                <w:rFonts w:ascii="Times New Roman" w:hAnsi="Times New Roman" w:cs="Times New Roman"/>
                <w:color w:val="000000" w:themeColor="text1"/>
                <w:sz w:val="18"/>
                <w:szCs w:val="18"/>
              </w:rPr>
              <w:t xml:space="preserve"> </w:t>
            </w:r>
            <w:r w:rsidRPr="00CA6A00">
              <w:rPr>
                <w:rFonts w:ascii="Times New Roman" w:hAnsi="Times New Roman" w:cs="Times New Roman"/>
                <w:color w:val="000000" w:themeColor="text1"/>
                <w:sz w:val="18"/>
                <w:szCs w:val="18"/>
              </w:rPr>
              <w:t>0.00</w:t>
            </w:r>
            <w:r w:rsidR="001D2166" w:rsidRPr="00CA6A00">
              <w:rPr>
                <w:rFonts w:ascii="Times New Roman" w:hAnsi="Times New Roman" w:cs="Times New Roman"/>
                <w:color w:val="000000" w:themeColor="text1"/>
                <w:sz w:val="18"/>
                <w:szCs w:val="18"/>
              </w:rPr>
              <w:t>2</w:t>
            </w:r>
            <w:r w:rsidRPr="00CA6A00">
              <w:rPr>
                <w:rFonts w:ascii="Times New Roman" w:hAnsi="Times New Roman" w:cs="Times New Roman"/>
                <w:color w:val="000000" w:themeColor="text1"/>
                <w:sz w:val="18"/>
                <w:szCs w:val="18"/>
              </w:rPr>
              <w:t>, I² = 8</w:t>
            </w:r>
            <w:r w:rsidR="001D2166" w:rsidRPr="00CA6A00">
              <w:rPr>
                <w:rFonts w:ascii="Times New Roman" w:hAnsi="Times New Roman" w:cs="Times New Roman"/>
                <w:color w:val="000000" w:themeColor="text1"/>
                <w:sz w:val="18"/>
                <w:szCs w:val="18"/>
              </w:rPr>
              <w:t>9.3</w:t>
            </w:r>
            <w:r w:rsidRPr="00CA6A00">
              <w:rPr>
                <w:rFonts w:ascii="Times New Roman" w:hAnsi="Times New Roman" w:cs="Times New Roman"/>
                <w:color w:val="000000" w:themeColor="text1"/>
                <w:sz w:val="18"/>
                <w:szCs w:val="18"/>
              </w:rPr>
              <w:t>, τ²= 1.</w:t>
            </w:r>
            <w:r w:rsidR="001D2166" w:rsidRPr="00CA6A00">
              <w:rPr>
                <w:rFonts w:ascii="Times New Roman" w:hAnsi="Times New Roman" w:cs="Times New Roman"/>
                <w:color w:val="000000" w:themeColor="text1"/>
                <w:sz w:val="18"/>
                <w:szCs w:val="18"/>
              </w:rPr>
              <w:t>25</w:t>
            </w:r>
            <w:r w:rsidRPr="00CA6A00">
              <w:rPr>
                <w:rFonts w:ascii="Times New Roman" w:hAnsi="Times New Roman" w:cs="Times New Roman"/>
                <w:color w:val="000000" w:themeColor="text1"/>
                <w:sz w:val="18"/>
                <w:szCs w:val="18"/>
              </w:rPr>
              <w:t>0</w:t>
            </w:r>
          </w:p>
        </w:tc>
        <w:tc>
          <w:tcPr>
            <w:tcW w:w="2377" w:type="dxa"/>
          </w:tcPr>
          <w:p w14:paraId="39AAAA00" w14:textId="505C2DC1" w:rsidR="007F58C4" w:rsidRPr="00CA6A00" w:rsidRDefault="007F58C4" w:rsidP="007F58C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t;12 months</w:t>
            </w:r>
            <w:r w:rsidR="009B7E77" w:rsidRPr="00CA6A00">
              <w:rPr>
                <w:rFonts w:ascii="Times New Roman" w:hAnsi="Times New Roman" w:cs="Times New Roman"/>
                <w:color w:val="000000" w:themeColor="text1"/>
                <w:sz w:val="18"/>
                <w:szCs w:val="18"/>
              </w:rPr>
              <w:t>:5 studies</w:t>
            </w:r>
          </w:p>
        </w:tc>
        <w:tc>
          <w:tcPr>
            <w:tcW w:w="3827" w:type="dxa"/>
          </w:tcPr>
          <w:p w14:paraId="506FD89E" w14:textId="0A24D3B6" w:rsidR="007F58C4" w:rsidRPr="00CA6A00" w:rsidRDefault="007F58C4" w:rsidP="007F58C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OR= 4.</w:t>
            </w:r>
            <w:r w:rsidR="009E436C" w:rsidRPr="00CA6A00">
              <w:rPr>
                <w:rFonts w:ascii="Times New Roman" w:hAnsi="Times New Roman" w:cs="Times New Roman"/>
                <w:color w:val="000000" w:themeColor="text1"/>
                <w:sz w:val="18"/>
                <w:szCs w:val="18"/>
              </w:rPr>
              <w:t>870</w:t>
            </w:r>
            <w:r w:rsidRPr="00CA6A00">
              <w:rPr>
                <w:rFonts w:ascii="Times New Roman" w:hAnsi="Times New Roman" w:cs="Times New Roman"/>
                <w:color w:val="000000" w:themeColor="text1"/>
                <w:sz w:val="18"/>
                <w:szCs w:val="18"/>
              </w:rPr>
              <w:t>, 95% CI: 1.</w:t>
            </w:r>
            <w:r w:rsidR="008632BC" w:rsidRPr="00CA6A00">
              <w:rPr>
                <w:rFonts w:ascii="Times New Roman" w:hAnsi="Times New Roman" w:cs="Times New Roman"/>
                <w:color w:val="000000" w:themeColor="text1"/>
                <w:sz w:val="18"/>
                <w:szCs w:val="18"/>
              </w:rPr>
              <w:t>609</w:t>
            </w:r>
            <w:r w:rsidR="003475D0" w:rsidRPr="00CA6A00">
              <w:rPr>
                <w:rFonts w:ascii="Times New Roman" w:hAnsi="Times New Roman" w:cs="Times New Roman"/>
                <w:color w:val="000000" w:themeColor="text1"/>
                <w:sz w:val="18"/>
                <w:szCs w:val="18"/>
              </w:rPr>
              <w:t>–</w:t>
            </w:r>
            <w:r w:rsidRPr="00CA6A00">
              <w:rPr>
                <w:rFonts w:ascii="Times New Roman" w:hAnsi="Times New Roman" w:cs="Times New Roman"/>
                <w:color w:val="000000" w:themeColor="text1"/>
                <w:sz w:val="18"/>
                <w:szCs w:val="18"/>
              </w:rPr>
              <w:t>1</w:t>
            </w:r>
            <w:r w:rsidR="008632BC" w:rsidRPr="00CA6A00">
              <w:rPr>
                <w:rFonts w:ascii="Times New Roman" w:hAnsi="Times New Roman" w:cs="Times New Roman"/>
                <w:color w:val="000000" w:themeColor="text1"/>
                <w:sz w:val="18"/>
                <w:szCs w:val="18"/>
              </w:rPr>
              <w:t>4</w:t>
            </w:r>
            <w:r w:rsidRPr="00CA6A00">
              <w:rPr>
                <w:rFonts w:ascii="Times New Roman" w:hAnsi="Times New Roman" w:cs="Times New Roman"/>
                <w:color w:val="000000" w:themeColor="text1"/>
                <w:sz w:val="18"/>
                <w:szCs w:val="18"/>
              </w:rPr>
              <w:t>.</w:t>
            </w:r>
            <w:r w:rsidR="008632BC" w:rsidRPr="00CA6A00">
              <w:rPr>
                <w:rFonts w:ascii="Times New Roman" w:hAnsi="Times New Roman" w:cs="Times New Roman"/>
                <w:color w:val="000000" w:themeColor="text1"/>
                <w:sz w:val="18"/>
                <w:szCs w:val="18"/>
              </w:rPr>
              <w:t>741</w:t>
            </w:r>
            <w:r w:rsidRPr="00CA6A00">
              <w:rPr>
                <w:rFonts w:ascii="Times New Roman" w:hAnsi="Times New Roman" w:cs="Times New Roman"/>
                <w:color w:val="000000" w:themeColor="text1"/>
                <w:sz w:val="18"/>
                <w:szCs w:val="18"/>
              </w:rPr>
              <w:t>, p=0.00</w:t>
            </w:r>
            <w:r w:rsidR="008632BC" w:rsidRPr="00CA6A00">
              <w:rPr>
                <w:rFonts w:ascii="Times New Roman" w:hAnsi="Times New Roman" w:cs="Times New Roman"/>
                <w:color w:val="000000" w:themeColor="text1"/>
                <w:sz w:val="18"/>
                <w:szCs w:val="18"/>
              </w:rPr>
              <w:t>5</w:t>
            </w:r>
            <w:r w:rsidRPr="00CA6A00">
              <w:rPr>
                <w:rFonts w:ascii="Times New Roman" w:hAnsi="Times New Roman" w:cs="Times New Roman"/>
                <w:color w:val="000000" w:themeColor="text1"/>
                <w:sz w:val="18"/>
                <w:szCs w:val="18"/>
              </w:rPr>
              <w:t>, I² = 8</w:t>
            </w:r>
            <w:r w:rsidR="0033600C" w:rsidRPr="00CA6A00">
              <w:rPr>
                <w:rFonts w:ascii="Times New Roman" w:hAnsi="Times New Roman" w:cs="Times New Roman"/>
                <w:color w:val="000000" w:themeColor="text1"/>
                <w:sz w:val="18"/>
                <w:szCs w:val="18"/>
              </w:rPr>
              <w:t>9.6</w:t>
            </w:r>
            <w:r w:rsidRPr="00CA6A00">
              <w:rPr>
                <w:rFonts w:ascii="Times New Roman" w:hAnsi="Times New Roman" w:cs="Times New Roman"/>
                <w:color w:val="000000" w:themeColor="text1"/>
                <w:sz w:val="18"/>
                <w:szCs w:val="18"/>
              </w:rPr>
              <w:t>, τ²= 1.</w:t>
            </w:r>
            <w:r w:rsidR="0033600C" w:rsidRPr="00CA6A00">
              <w:rPr>
                <w:rFonts w:ascii="Times New Roman" w:hAnsi="Times New Roman" w:cs="Times New Roman"/>
                <w:color w:val="000000" w:themeColor="text1"/>
                <w:sz w:val="18"/>
                <w:szCs w:val="18"/>
              </w:rPr>
              <w:t>405</w:t>
            </w:r>
          </w:p>
        </w:tc>
      </w:tr>
      <w:tr w:rsidR="00413CE5" w:rsidRPr="00CA6A00" w14:paraId="2CF9C6E1" w14:textId="77777777" w:rsidTr="002030D5">
        <w:tc>
          <w:tcPr>
            <w:tcW w:w="1375" w:type="dxa"/>
            <w:vMerge w:val="restart"/>
          </w:tcPr>
          <w:p w14:paraId="70100DB6" w14:textId="16F24A58" w:rsidR="007F58C4" w:rsidRPr="00CA6A00" w:rsidRDefault="007F58C4" w:rsidP="007F58C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Functional </w:t>
            </w:r>
            <w:r w:rsidR="00DF474E" w:rsidRPr="00CA6A00">
              <w:rPr>
                <w:rFonts w:ascii="Times New Roman" w:hAnsi="Times New Roman" w:cs="Times New Roman"/>
                <w:color w:val="000000" w:themeColor="text1"/>
                <w:sz w:val="18"/>
                <w:szCs w:val="18"/>
              </w:rPr>
              <w:t>performance (scores at follow-up)</w:t>
            </w:r>
            <w:r w:rsidRPr="00CA6A00">
              <w:rPr>
                <w:rFonts w:ascii="Times New Roman" w:hAnsi="Times New Roman" w:cs="Times New Roman"/>
                <w:color w:val="000000" w:themeColor="text1"/>
                <w:sz w:val="18"/>
                <w:szCs w:val="18"/>
              </w:rPr>
              <w:t xml:space="preserve"> </w:t>
            </w:r>
          </w:p>
        </w:tc>
        <w:tc>
          <w:tcPr>
            <w:tcW w:w="669" w:type="dxa"/>
            <w:vMerge w:val="restart"/>
          </w:tcPr>
          <w:p w14:paraId="32EAF9C7" w14:textId="75872EA3" w:rsidR="007F58C4" w:rsidRPr="00CA6A00" w:rsidRDefault="007F58C4" w:rsidP="007F58C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n</w:t>
            </w:r>
          </w:p>
        </w:tc>
        <w:tc>
          <w:tcPr>
            <w:tcW w:w="2346" w:type="dxa"/>
          </w:tcPr>
          <w:p w14:paraId="7B7D081A" w14:textId="46B7B510" w:rsidR="007F58C4" w:rsidRPr="00CA6A00" w:rsidRDefault="007F58C4" w:rsidP="007F58C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llapsed</w:t>
            </w:r>
            <w:r w:rsidR="0077632E" w:rsidRPr="00CA6A00">
              <w:rPr>
                <w:rFonts w:ascii="Times New Roman" w:hAnsi="Times New Roman" w:cs="Times New Roman"/>
                <w:color w:val="000000" w:themeColor="text1"/>
                <w:sz w:val="18"/>
                <w:szCs w:val="18"/>
              </w:rPr>
              <w:t>:</w:t>
            </w:r>
            <w:r w:rsidR="005967FA" w:rsidRPr="00CA6A00">
              <w:rPr>
                <w:rFonts w:ascii="Times New Roman" w:hAnsi="Times New Roman" w:cs="Times New Roman"/>
                <w:color w:val="000000" w:themeColor="text1"/>
                <w:sz w:val="18"/>
                <w:szCs w:val="18"/>
              </w:rPr>
              <w:t>3</w:t>
            </w:r>
            <w:r w:rsidR="00E938BA" w:rsidRPr="00CA6A00">
              <w:rPr>
                <w:rFonts w:ascii="Times New Roman" w:hAnsi="Times New Roman" w:cs="Times New Roman"/>
                <w:color w:val="000000" w:themeColor="text1"/>
                <w:sz w:val="18"/>
                <w:szCs w:val="18"/>
              </w:rPr>
              <w:t>7</w:t>
            </w:r>
            <w:r w:rsidR="0083367B" w:rsidRPr="00CA6A00">
              <w:rPr>
                <w:rFonts w:ascii="Times New Roman" w:hAnsi="Times New Roman" w:cs="Times New Roman"/>
                <w:color w:val="000000" w:themeColor="text1"/>
                <w:sz w:val="18"/>
                <w:szCs w:val="18"/>
              </w:rPr>
              <w:t xml:space="preserve"> studies</w:t>
            </w:r>
          </w:p>
        </w:tc>
        <w:tc>
          <w:tcPr>
            <w:tcW w:w="3576" w:type="dxa"/>
          </w:tcPr>
          <w:p w14:paraId="06ACD239" w14:textId="23014B1E" w:rsidR="007F58C4" w:rsidRPr="00CA6A00" w:rsidRDefault="007F58C4" w:rsidP="007F58C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 -0.6</w:t>
            </w:r>
            <w:r w:rsidR="00E938BA" w:rsidRPr="00CA6A00">
              <w:rPr>
                <w:rFonts w:ascii="Times New Roman" w:hAnsi="Times New Roman" w:cs="Times New Roman"/>
                <w:color w:val="000000" w:themeColor="text1"/>
                <w:sz w:val="18"/>
                <w:szCs w:val="18"/>
              </w:rPr>
              <w:t>16</w:t>
            </w:r>
            <w:r w:rsidRPr="00CA6A00">
              <w:rPr>
                <w:rFonts w:ascii="Times New Roman" w:hAnsi="Times New Roman" w:cs="Times New Roman"/>
                <w:color w:val="000000" w:themeColor="text1"/>
                <w:sz w:val="18"/>
                <w:szCs w:val="18"/>
              </w:rPr>
              <w:t>, 95% CI: -0.8</w:t>
            </w:r>
            <w:r w:rsidR="009A13D7" w:rsidRPr="00CA6A00">
              <w:rPr>
                <w:rFonts w:ascii="Times New Roman" w:hAnsi="Times New Roman" w:cs="Times New Roman"/>
                <w:color w:val="000000" w:themeColor="text1"/>
                <w:sz w:val="18"/>
                <w:szCs w:val="18"/>
              </w:rPr>
              <w:t>27</w:t>
            </w:r>
            <w:r w:rsidRPr="00CA6A00">
              <w:rPr>
                <w:rFonts w:ascii="Times New Roman" w:hAnsi="Times New Roman" w:cs="Times New Roman"/>
                <w:color w:val="000000" w:themeColor="text1"/>
                <w:sz w:val="18"/>
                <w:szCs w:val="18"/>
              </w:rPr>
              <w:t xml:space="preserve"> </w:t>
            </w:r>
            <w:r w:rsidR="003475D0" w:rsidRPr="00CA6A00">
              <w:rPr>
                <w:rFonts w:ascii="Times New Roman" w:hAnsi="Times New Roman" w:cs="Times New Roman"/>
                <w:color w:val="000000" w:themeColor="text1"/>
                <w:sz w:val="18"/>
                <w:szCs w:val="18"/>
              </w:rPr>
              <w:t>–</w:t>
            </w:r>
            <w:r w:rsidRPr="00CA6A00">
              <w:rPr>
                <w:rFonts w:ascii="Times New Roman" w:hAnsi="Times New Roman" w:cs="Times New Roman"/>
                <w:color w:val="000000" w:themeColor="text1"/>
                <w:sz w:val="18"/>
                <w:szCs w:val="18"/>
              </w:rPr>
              <w:t xml:space="preserve"> -0.4</w:t>
            </w:r>
            <w:r w:rsidR="009A13D7" w:rsidRPr="00CA6A00">
              <w:rPr>
                <w:rFonts w:ascii="Times New Roman" w:hAnsi="Times New Roman" w:cs="Times New Roman"/>
                <w:color w:val="000000" w:themeColor="text1"/>
                <w:sz w:val="18"/>
                <w:szCs w:val="18"/>
              </w:rPr>
              <w:t>0</w:t>
            </w:r>
            <w:r w:rsidRPr="00CA6A00">
              <w:rPr>
                <w:rFonts w:ascii="Times New Roman" w:hAnsi="Times New Roman" w:cs="Times New Roman"/>
                <w:color w:val="000000" w:themeColor="text1"/>
                <w:sz w:val="18"/>
                <w:szCs w:val="18"/>
              </w:rPr>
              <w:t>5,</w:t>
            </w:r>
            <w:r w:rsidR="001870F1" w:rsidRPr="00CA6A00">
              <w:rPr>
                <w:rFonts w:ascii="Times New Roman" w:hAnsi="Times New Roman" w:cs="Times New Roman"/>
                <w:color w:val="000000" w:themeColor="text1"/>
                <w:sz w:val="18"/>
                <w:szCs w:val="18"/>
              </w:rPr>
              <w:t xml:space="preserve"> </w:t>
            </w:r>
            <w:r w:rsidRPr="00CA6A00">
              <w:rPr>
                <w:rFonts w:ascii="Times New Roman" w:hAnsi="Times New Roman" w:cs="Times New Roman"/>
                <w:color w:val="000000" w:themeColor="text1"/>
                <w:sz w:val="18"/>
                <w:szCs w:val="18"/>
              </w:rPr>
              <w:t>p&lt;0.001, I² = 97.7, τ²= 0.40</w:t>
            </w:r>
            <w:r w:rsidR="009A13D7" w:rsidRPr="00CA6A00">
              <w:rPr>
                <w:rFonts w:ascii="Times New Roman" w:hAnsi="Times New Roman" w:cs="Times New Roman"/>
                <w:color w:val="000000" w:themeColor="text1"/>
                <w:sz w:val="18"/>
                <w:szCs w:val="18"/>
              </w:rPr>
              <w:t>4</w:t>
            </w:r>
          </w:p>
        </w:tc>
        <w:tc>
          <w:tcPr>
            <w:tcW w:w="2377" w:type="dxa"/>
          </w:tcPr>
          <w:p w14:paraId="28C8D0B8" w14:textId="29981609" w:rsidR="007F58C4" w:rsidRPr="00CA6A00" w:rsidRDefault="007F58C4" w:rsidP="007F58C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llapsed</w:t>
            </w:r>
            <w:r w:rsidR="004353AF" w:rsidRPr="00CA6A00">
              <w:rPr>
                <w:rFonts w:ascii="Times New Roman" w:hAnsi="Times New Roman" w:cs="Times New Roman"/>
                <w:color w:val="000000" w:themeColor="text1"/>
                <w:sz w:val="18"/>
                <w:szCs w:val="18"/>
              </w:rPr>
              <w:t>:3</w:t>
            </w:r>
            <w:r w:rsidR="00E730CF" w:rsidRPr="00CA6A00">
              <w:rPr>
                <w:rFonts w:ascii="Times New Roman" w:hAnsi="Times New Roman" w:cs="Times New Roman"/>
                <w:color w:val="000000" w:themeColor="text1"/>
                <w:sz w:val="18"/>
                <w:szCs w:val="18"/>
              </w:rPr>
              <w:t>4</w:t>
            </w:r>
            <w:r w:rsidR="004353AF" w:rsidRPr="00CA6A00">
              <w:rPr>
                <w:rFonts w:ascii="Times New Roman" w:hAnsi="Times New Roman" w:cs="Times New Roman"/>
                <w:color w:val="000000" w:themeColor="text1"/>
                <w:sz w:val="18"/>
                <w:szCs w:val="18"/>
              </w:rPr>
              <w:t xml:space="preserve"> studies</w:t>
            </w:r>
          </w:p>
        </w:tc>
        <w:tc>
          <w:tcPr>
            <w:tcW w:w="3827" w:type="dxa"/>
          </w:tcPr>
          <w:p w14:paraId="2F098317" w14:textId="0105778D" w:rsidR="007F58C4" w:rsidRPr="00CA6A00" w:rsidRDefault="007F58C4" w:rsidP="007F58C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 -0.6</w:t>
            </w:r>
            <w:r w:rsidR="00E730CF" w:rsidRPr="00CA6A00">
              <w:rPr>
                <w:rFonts w:ascii="Times New Roman" w:hAnsi="Times New Roman" w:cs="Times New Roman"/>
                <w:color w:val="000000" w:themeColor="text1"/>
                <w:sz w:val="18"/>
                <w:szCs w:val="18"/>
              </w:rPr>
              <w:t>21</w:t>
            </w:r>
            <w:r w:rsidRPr="00CA6A00">
              <w:rPr>
                <w:rFonts w:ascii="Times New Roman" w:hAnsi="Times New Roman" w:cs="Times New Roman"/>
                <w:color w:val="000000" w:themeColor="text1"/>
                <w:sz w:val="18"/>
                <w:szCs w:val="18"/>
              </w:rPr>
              <w:t>, 95% CI: -0.8</w:t>
            </w:r>
            <w:r w:rsidR="00886EF7" w:rsidRPr="00CA6A00">
              <w:rPr>
                <w:rFonts w:ascii="Times New Roman" w:hAnsi="Times New Roman" w:cs="Times New Roman"/>
                <w:color w:val="000000" w:themeColor="text1"/>
                <w:sz w:val="18"/>
                <w:szCs w:val="18"/>
              </w:rPr>
              <w:t>47</w:t>
            </w:r>
            <w:r w:rsidRPr="00CA6A00">
              <w:rPr>
                <w:rFonts w:ascii="Times New Roman" w:hAnsi="Times New Roman" w:cs="Times New Roman"/>
                <w:color w:val="000000" w:themeColor="text1"/>
                <w:sz w:val="18"/>
                <w:szCs w:val="18"/>
              </w:rPr>
              <w:t xml:space="preserve"> </w:t>
            </w:r>
            <w:r w:rsidR="003475D0" w:rsidRPr="00CA6A00">
              <w:rPr>
                <w:rFonts w:ascii="Times New Roman" w:hAnsi="Times New Roman" w:cs="Times New Roman"/>
                <w:color w:val="000000" w:themeColor="text1"/>
                <w:sz w:val="18"/>
                <w:szCs w:val="18"/>
              </w:rPr>
              <w:t>–</w:t>
            </w:r>
            <w:r w:rsidRPr="00CA6A00">
              <w:rPr>
                <w:rFonts w:ascii="Times New Roman" w:hAnsi="Times New Roman" w:cs="Times New Roman"/>
                <w:color w:val="000000" w:themeColor="text1"/>
                <w:sz w:val="18"/>
                <w:szCs w:val="18"/>
              </w:rPr>
              <w:t xml:space="preserve"> -0.</w:t>
            </w:r>
            <w:r w:rsidR="00886EF7" w:rsidRPr="00CA6A00">
              <w:rPr>
                <w:rFonts w:ascii="Times New Roman" w:hAnsi="Times New Roman" w:cs="Times New Roman"/>
                <w:color w:val="000000" w:themeColor="text1"/>
                <w:sz w:val="18"/>
                <w:szCs w:val="18"/>
              </w:rPr>
              <w:t>396</w:t>
            </w:r>
            <w:r w:rsidRPr="00CA6A00">
              <w:rPr>
                <w:rFonts w:ascii="Times New Roman" w:hAnsi="Times New Roman" w:cs="Times New Roman"/>
                <w:color w:val="000000" w:themeColor="text1"/>
                <w:sz w:val="18"/>
                <w:szCs w:val="18"/>
              </w:rPr>
              <w:t>, p&lt;0.001, I² = 97.8, τ²= 0.42</w:t>
            </w:r>
            <w:r w:rsidR="00886EF7" w:rsidRPr="00CA6A00">
              <w:rPr>
                <w:rFonts w:ascii="Times New Roman" w:hAnsi="Times New Roman" w:cs="Times New Roman"/>
                <w:color w:val="000000" w:themeColor="text1"/>
                <w:sz w:val="18"/>
                <w:szCs w:val="18"/>
              </w:rPr>
              <w:t>3</w:t>
            </w:r>
          </w:p>
        </w:tc>
      </w:tr>
      <w:tr w:rsidR="00413CE5" w:rsidRPr="00CA6A00" w14:paraId="49F196AA" w14:textId="77777777" w:rsidTr="002030D5">
        <w:tc>
          <w:tcPr>
            <w:tcW w:w="1375" w:type="dxa"/>
            <w:vMerge/>
          </w:tcPr>
          <w:p w14:paraId="054F7A56" w14:textId="77777777" w:rsidR="007F58C4" w:rsidRPr="00CA6A00" w:rsidRDefault="007F58C4" w:rsidP="007F58C4">
            <w:pPr>
              <w:rPr>
                <w:rFonts w:ascii="Times New Roman" w:hAnsi="Times New Roman" w:cs="Times New Roman"/>
                <w:color w:val="000000" w:themeColor="text1"/>
                <w:sz w:val="18"/>
                <w:szCs w:val="18"/>
              </w:rPr>
            </w:pPr>
          </w:p>
        </w:tc>
        <w:tc>
          <w:tcPr>
            <w:tcW w:w="669" w:type="dxa"/>
            <w:vMerge/>
          </w:tcPr>
          <w:p w14:paraId="5514EB7D" w14:textId="77777777" w:rsidR="007F58C4" w:rsidRPr="00CA6A00" w:rsidRDefault="007F58C4" w:rsidP="007F58C4">
            <w:pPr>
              <w:rPr>
                <w:rFonts w:ascii="Times New Roman" w:hAnsi="Times New Roman" w:cs="Times New Roman"/>
                <w:color w:val="000000" w:themeColor="text1"/>
                <w:sz w:val="18"/>
                <w:szCs w:val="18"/>
              </w:rPr>
            </w:pPr>
          </w:p>
        </w:tc>
        <w:tc>
          <w:tcPr>
            <w:tcW w:w="2346" w:type="dxa"/>
          </w:tcPr>
          <w:p w14:paraId="1E9B07BC" w14:textId="4A3264FA" w:rsidR="007F58C4" w:rsidRPr="00CA6A00" w:rsidRDefault="007F58C4" w:rsidP="007F58C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 months</w:t>
            </w:r>
            <w:r w:rsidR="0077632E" w:rsidRPr="00CA6A00">
              <w:rPr>
                <w:rFonts w:ascii="Times New Roman" w:hAnsi="Times New Roman" w:cs="Times New Roman"/>
                <w:color w:val="000000" w:themeColor="text1"/>
                <w:sz w:val="18"/>
                <w:szCs w:val="18"/>
              </w:rPr>
              <w:t>:</w:t>
            </w:r>
            <w:r w:rsidR="00F71C6C" w:rsidRPr="00CA6A00">
              <w:rPr>
                <w:rFonts w:ascii="Times New Roman" w:hAnsi="Times New Roman" w:cs="Times New Roman"/>
                <w:color w:val="000000" w:themeColor="text1"/>
                <w:sz w:val="18"/>
                <w:szCs w:val="18"/>
              </w:rPr>
              <w:t>3</w:t>
            </w:r>
            <w:r w:rsidR="006456EF" w:rsidRPr="00CA6A00">
              <w:rPr>
                <w:rFonts w:ascii="Times New Roman" w:hAnsi="Times New Roman" w:cs="Times New Roman"/>
                <w:color w:val="000000" w:themeColor="text1"/>
                <w:sz w:val="18"/>
                <w:szCs w:val="18"/>
              </w:rPr>
              <w:t>0</w:t>
            </w:r>
            <w:r w:rsidR="00F71C6C" w:rsidRPr="00CA6A00">
              <w:rPr>
                <w:rFonts w:ascii="Times New Roman" w:hAnsi="Times New Roman" w:cs="Times New Roman"/>
                <w:color w:val="000000" w:themeColor="text1"/>
                <w:sz w:val="18"/>
                <w:szCs w:val="18"/>
              </w:rPr>
              <w:t xml:space="preserve"> studies</w:t>
            </w:r>
          </w:p>
        </w:tc>
        <w:tc>
          <w:tcPr>
            <w:tcW w:w="3576" w:type="dxa"/>
          </w:tcPr>
          <w:p w14:paraId="3C846B4C" w14:textId="6FC44606" w:rsidR="007F58C4" w:rsidRPr="00CA6A00" w:rsidRDefault="007F58C4" w:rsidP="007F58C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The outcomes were not available for this time point</w:t>
            </w:r>
          </w:p>
        </w:tc>
        <w:tc>
          <w:tcPr>
            <w:tcW w:w="2377" w:type="dxa"/>
          </w:tcPr>
          <w:p w14:paraId="158097CC" w14:textId="04084C36" w:rsidR="007F58C4" w:rsidRPr="00CA6A00" w:rsidRDefault="007F58C4" w:rsidP="007F58C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 months</w:t>
            </w:r>
            <w:r w:rsidR="00C85DD1" w:rsidRPr="00CA6A00">
              <w:rPr>
                <w:rFonts w:ascii="Times New Roman" w:hAnsi="Times New Roman" w:cs="Times New Roman"/>
                <w:color w:val="000000" w:themeColor="text1"/>
                <w:sz w:val="18"/>
                <w:szCs w:val="18"/>
              </w:rPr>
              <w:t>:</w:t>
            </w:r>
            <w:r w:rsidR="00A02A13" w:rsidRPr="00CA6A00">
              <w:rPr>
                <w:rFonts w:ascii="Times New Roman" w:hAnsi="Times New Roman" w:cs="Times New Roman"/>
                <w:color w:val="000000" w:themeColor="text1"/>
                <w:sz w:val="18"/>
                <w:szCs w:val="18"/>
              </w:rPr>
              <w:t>3</w:t>
            </w:r>
            <w:r w:rsidR="006456EF" w:rsidRPr="00CA6A00">
              <w:rPr>
                <w:rFonts w:ascii="Times New Roman" w:hAnsi="Times New Roman" w:cs="Times New Roman"/>
                <w:color w:val="000000" w:themeColor="text1"/>
                <w:sz w:val="18"/>
                <w:szCs w:val="18"/>
              </w:rPr>
              <w:t>0</w:t>
            </w:r>
            <w:r w:rsidR="00A02A13" w:rsidRPr="00CA6A00">
              <w:rPr>
                <w:rFonts w:ascii="Times New Roman" w:hAnsi="Times New Roman" w:cs="Times New Roman"/>
                <w:color w:val="000000" w:themeColor="text1"/>
                <w:sz w:val="18"/>
                <w:szCs w:val="18"/>
              </w:rPr>
              <w:t xml:space="preserve"> studies</w:t>
            </w:r>
          </w:p>
        </w:tc>
        <w:tc>
          <w:tcPr>
            <w:tcW w:w="3827" w:type="dxa"/>
          </w:tcPr>
          <w:p w14:paraId="3F151EB2" w14:textId="456B4D81" w:rsidR="007F58C4" w:rsidRPr="00CA6A00" w:rsidRDefault="007F58C4" w:rsidP="007F58C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 -0.6</w:t>
            </w:r>
            <w:r w:rsidR="0037530D" w:rsidRPr="00CA6A00">
              <w:rPr>
                <w:rFonts w:ascii="Times New Roman" w:hAnsi="Times New Roman" w:cs="Times New Roman"/>
                <w:color w:val="000000" w:themeColor="text1"/>
                <w:sz w:val="18"/>
                <w:szCs w:val="18"/>
              </w:rPr>
              <w:t>08</w:t>
            </w:r>
            <w:r w:rsidRPr="00CA6A00">
              <w:rPr>
                <w:rFonts w:ascii="Times New Roman" w:hAnsi="Times New Roman" w:cs="Times New Roman"/>
                <w:color w:val="000000" w:themeColor="text1"/>
                <w:sz w:val="18"/>
                <w:szCs w:val="18"/>
              </w:rPr>
              <w:t>, 95% CI: -0.</w:t>
            </w:r>
            <w:r w:rsidR="00E3327B" w:rsidRPr="00CA6A00">
              <w:rPr>
                <w:rFonts w:ascii="Times New Roman" w:hAnsi="Times New Roman" w:cs="Times New Roman"/>
                <w:color w:val="000000" w:themeColor="text1"/>
                <w:sz w:val="18"/>
                <w:szCs w:val="18"/>
              </w:rPr>
              <w:t>866</w:t>
            </w:r>
            <w:r w:rsidRPr="00CA6A00">
              <w:rPr>
                <w:rFonts w:ascii="Times New Roman" w:hAnsi="Times New Roman" w:cs="Times New Roman"/>
                <w:color w:val="000000" w:themeColor="text1"/>
                <w:sz w:val="18"/>
                <w:szCs w:val="18"/>
              </w:rPr>
              <w:t xml:space="preserve"> </w:t>
            </w:r>
            <w:r w:rsidR="003475D0" w:rsidRPr="00CA6A00">
              <w:rPr>
                <w:rFonts w:ascii="Times New Roman" w:hAnsi="Times New Roman" w:cs="Times New Roman"/>
                <w:color w:val="000000" w:themeColor="text1"/>
                <w:sz w:val="18"/>
                <w:szCs w:val="18"/>
              </w:rPr>
              <w:t>–</w:t>
            </w:r>
            <w:r w:rsidRPr="00CA6A00">
              <w:rPr>
                <w:rFonts w:ascii="Times New Roman" w:hAnsi="Times New Roman" w:cs="Times New Roman"/>
                <w:color w:val="000000" w:themeColor="text1"/>
                <w:sz w:val="18"/>
                <w:szCs w:val="18"/>
              </w:rPr>
              <w:t xml:space="preserve"> -0.3</w:t>
            </w:r>
            <w:r w:rsidR="00E3327B" w:rsidRPr="00CA6A00">
              <w:rPr>
                <w:rFonts w:ascii="Times New Roman" w:hAnsi="Times New Roman" w:cs="Times New Roman"/>
                <w:color w:val="000000" w:themeColor="text1"/>
                <w:sz w:val="18"/>
                <w:szCs w:val="18"/>
              </w:rPr>
              <w:t>49</w:t>
            </w:r>
            <w:r w:rsidRPr="00CA6A00">
              <w:rPr>
                <w:rFonts w:ascii="Times New Roman" w:hAnsi="Times New Roman" w:cs="Times New Roman"/>
                <w:color w:val="000000" w:themeColor="text1"/>
                <w:sz w:val="18"/>
                <w:szCs w:val="18"/>
              </w:rPr>
              <w:t>, p&lt;0.001, I² = 97.</w:t>
            </w:r>
            <w:r w:rsidR="00E3327B" w:rsidRPr="00CA6A00">
              <w:rPr>
                <w:rFonts w:ascii="Times New Roman" w:hAnsi="Times New Roman" w:cs="Times New Roman"/>
                <w:color w:val="000000" w:themeColor="text1"/>
                <w:sz w:val="18"/>
                <w:szCs w:val="18"/>
              </w:rPr>
              <w:t>6</w:t>
            </w:r>
            <w:r w:rsidRPr="00CA6A00">
              <w:rPr>
                <w:rFonts w:ascii="Times New Roman" w:hAnsi="Times New Roman" w:cs="Times New Roman"/>
                <w:color w:val="000000" w:themeColor="text1"/>
                <w:sz w:val="18"/>
                <w:szCs w:val="18"/>
              </w:rPr>
              <w:t>, τ²= 0.50</w:t>
            </w:r>
            <w:r w:rsidR="00E3327B" w:rsidRPr="00CA6A00">
              <w:rPr>
                <w:rFonts w:ascii="Times New Roman" w:hAnsi="Times New Roman" w:cs="Times New Roman"/>
                <w:color w:val="000000" w:themeColor="text1"/>
                <w:sz w:val="18"/>
                <w:szCs w:val="18"/>
              </w:rPr>
              <w:t>2</w:t>
            </w:r>
          </w:p>
        </w:tc>
      </w:tr>
      <w:tr w:rsidR="00413CE5" w:rsidRPr="00CA6A00" w14:paraId="0A18CF3F" w14:textId="77777777" w:rsidTr="002030D5">
        <w:tc>
          <w:tcPr>
            <w:tcW w:w="1375" w:type="dxa"/>
            <w:vMerge/>
          </w:tcPr>
          <w:p w14:paraId="542DC41C" w14:textId="77777777" w:rsidR="007F58C4" w:rsidRPr="00CA6A00" w:rsidRDefault="007F58C4" w:rsidP="007F58C4">
            <w:pPr>
              <w:rPr>
                <w:rFonts w:ascii="Times New Roman" w:hAnsi="Times New Roman" w:cs="Times New Roman"/>
                <w:color w:val="000000" w:themeColor="text1"/>
                <w:sz w:val="18"/>
                <w:szCs w:val="18"/>
              </w:rPr>
            </w:pPr>
          </w:p>
        </w:tc>
        <w:tc>
          <w:tcPr>
            <w:tcW w:w="669" w:type="dxa"/>
            <w:vMerge/>
          </w:tcPr>
          <w:p w14:paraId="7AC94387" w14:textId="77777777" w:rsidR="007F58C4" w:rsidRPr="00CA6A00" w:rsidRDefault="007F58C4" w:rsidP="007F58C4">
            <w:pPr>
              <w:rPr>
                <w:rFonts w:ascii="Times New Roman" w:hAnsi="Times New Roman" w:cs="Times New Roman"/>
                <w:color w:val="000000" w:themeColor="text1"/>
                <w:sz w:val="18"/>
                <w:szCs w:val="18"/>
              </w:rPr>
            </w:pPr>
          </w:p>
        </w:tc>
        <w:tc>
          <w:tcPr>
            <w:tcW w:w="2346" w:type="dxa"/>
          </w:tcPr>
          <w:p w14:paraId="16309EB0" w14:textId="176A6AAD" w:rsidR="007F58C4" w:rsidRPr="00CA6A00" w:rsidRDefault="000E1C27" w:rsidP="007F58C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t;</w:t>
            </w:r>
            <w:r w:rsidR="007F58C4" w:rsidRPr="00CA6A00">
              <w:rPr>
                <w:rFonts w:ascii="Times New Roman" w:hAnsi="Times New Roman" w:cs="Times New Roman"/>
                <w:color w:val="000000" w:themeColor="text1"/>
                <w:sz w:val="18"/>
                <w:szCs w:val="18"/>
              </w:rPr>
              <w:t>6</w:t>
            </w:r>
            <w:r w:rsidR="00C76015" w:rsidRPr="00CA6A00">
              <w:rPr>
                <w:rFonts w:ascii="Times New Roman" w:hAnsi="Times New Roman" w:cs="Times New Roman"/>
                <w:color w:val="000000" w:themeColor="text1"/>
                <w:sz w:val="18"/>
                <w:szCs w:val="18"/>
              </w:rPr>
              <w:t>–</w:t>
            </w:r>
            <w:r w:rsidR="007F58C4" w:rsidRPr="00CA6A00">
              <w:rPr>
                <w:rFonts w:ascii="Times New Roman" w:hAnsi="Times New Roman" w:cs="Times New Roman"/>
                <w:color w:val="000000" w:themeColor="text1"/>
                <w:sz w:val="18"/>
                <w:szCs w:val="18"/>
              </w:rPr>
              <w:t>12 months</w:t>
            </w:r>
            <w:r w:rsidR="0077632E" w:rsidRPr="00CA6A00">
              <w:rPr>
                <w:rFonts w:ascii="Times New Roman" w:hAnsi="Times New Roman" w:cs="Times New Roman"/>
                <w:color w:val="000000" w:themeColor="text1"/>
                <w:sz w:val="18"/>
                <w:szCs w:val="18"/>
              </w:rPr>
              <w:t>:</w:t>
            </w:r>
            <w:r w:rsidR="00AE30E7" w:rsidRPr="00CA6A00">
              <w:rPr>
                <w:rFonts w:ascii="Times New Roman" w:hAnsi="Times New Roman" w:cs="Times New Roman"/>
                <w:color w:val="000000" w:themeColor="text1"/>
                <w:sz w:val="18"/>
                <w:szCs w:val="18"/>
              </w:rPr>
              <w:t>13 studies</w:t>
            </w:r>
          </w:p>
        </w:tc>
        <w:tc>
          <w:tcPr>
            <w:tcW w:w="3576" w:type="dxa"/>
          </w:tcPr>
          <w:p w14:paraId="6244772A" w14:textId="15388F26" w:rsidR="007F58C4" w:rsidRPr="00CA6A00" w:rsidRDefault="007F58C4" w:rsidP="007F58C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g= -0.581, 95% CI: -0.892 </w:t>
            </w:r>
            <w:r w:rsidR="003475D0" w:rsidRPr="00CA6A00">
              <w:rPr>
                <w:rFonts w:ascii="Times New Roman" w:hAnsi="Times New Roman" w:cs="Times New Roman"/>
                <w:color w:val="000000" w:themeColor="text1"/>
                <w:sz w:val="18"/>
                <w:szCs w:val="18"/>
              </w:rPr>
              <w:t>–</w:t>
            </w:r>
            <w:r w:rsidRPr="00CA6A00">
              <w:rPr>
                <w:rFonts w:ascii="Times New Roman" w:hAnsi="Times New Roman" w:cs="Times New Roman"/>
                <w:color w:val="000000" w:themeColor="text1"/>
                <w:sz w:val="18"/>
                <w:szCs w:val="18"/>
              </w:rPr>
              <w:t xml:space="preserve"> </w:t>
            </w:r>
            <w:r w:rsidR="003475D0" w:rsidRPr="00CA6A00">
              <w:rPr>
                <w:rFonts w:ascii="Times New Roman" w:hAnsi="Times New Roman" w:cs="Times New Roman"/>
                <w:color w:val="000000" w:themeColor="text1"/>
                <w:sz w:val="18"/>
                <w:szCs w:val="18"/>
              </w:rPr>
              <w:t>-</w:t>
            </w:r>
            <w:r w:rsidRPr="00CA6A00">
              <w:rPr>
                <w:rFonts w:ascii="Times New Roman" w:hAnsi="Times New Roman" w:cs="Times New Roman"/>
                <w:color w:val="000000" w:themeColor="text1"/>
                <w:sz w:val="18"/>
                <w:szCs w:val="18"/>
              </w:rPr>
              <w:t>0.270, p&lt;0.001, I² = 95.6, τ²= 0.297</w:t>
            </w:r>
          </w:p>
        </w:tc>
        <w:tc>
          <w:tcPr>
            <w:tcW w:w="2377" w:type="dxa"/>
          </w:tcPr>
          <w:p w14:paraId="4D5FC28C" w14:textId="7912E34F" w:rsidR="007F58C4" w:rsidRPr="00CA6A00" w:rsidRDefault="00032D06" w:rsidP="007F58C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t;</w:t>
            </w:r>
            <w:r w:rsidR="007F58C4" w:rsidRPr="00CA6A00">
              <w:rPr>
                <w:rFonts w:ascii="Times New Roman" w:hAnsi="Times New Roman" w:cs="Times New Roman"/>
                <w:color w:val="000000" w:themeColor="text1"/>
                <w:sz w:val="18"/>
                <w:szCs w:val="18"/>
              </w:rPr>
              <w:t>6-12 months</w:t>
            </w:r>
            <w:r w:rsidR="00452C62" w:rsidRPr="00CA6A00">
              <w:rPr>
                <w:rFonts w:ascii="Times New Roman" w:hAnsi="Times New Roman" w:cs="Times New Roman"/>
                <w:color w:val="000000" w:themeColor="text1"/>
                <w:sz w:val="18"/>
                <w:szCs w:val="18"/>
              </w:rPr>
              <w:t>:</w:t>
            </w:r>
            <w:r w:rsidR="00430584" w:rsidRPr="00CA6A00">
              <w:rPr>
                <w:rFonts w:ascii="Times New Roman" w:hAnsi="Times New Roman" w:cs="Times New Roman"/>
                <w:color w:val="000000" w:themeColor="text1"/>
                <w:sz w:val="18"/>
                <w:szCs w:val="18"/>
              </w:rPr>
              <w:t>12 studies</w:t>
            </w:r>
            <w:r w:rsidR="007F58C4" w:rsidRPr="00CA6A00">
              <w:rPr>
                <w:rFonts w:ascii="Times New Roman" w:hAnsi="Times New Roman" w:cs="Times New Roman"/>
                <w:color w:val="000000" w:themeColor="text1"/>
                <w:sz w:val="18"/>
                <w:szCs w:val="18"/>
              </w:rPr>
              <w:t xml:space="preserve"> </w:t>
            </w:r>
          </w:p>
        </w:tc>
        <w:tc>
          <w:tcPr>
            <w:tcW w:w="3827" w:type="dxa"/>
          </w:tcPr>
          <w:p w14:paraId="779C6D0E" w14:textId="705D66B4" w:rsidR="007F58C4" w:rsidRPr="00CA6A00" w:rsidRDefault="007F58C4" w:rsidP="007F58C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g= -0.617, 95% CI: 0.948 </w:t>
            </w:r>
            <w:r w:rsidR="003475D0" w:rsidRPr="00CA6A00">
              <w:rPr>
                <w:rFonts w:ascii="Times New Roman" w:hAnsi="Times New Roman" w:cs="Times New Roman"/>
                <w:color w:val="000000" w:themeColor="text1"/>
                <w:sz w:val="18"/>
                <w:szCs w:val="18"/>
              </w:rPr>
              <w:t>–</w:t>
            </w:r>
            <w:r w:rsidRPr="00CA6A00">
              <w:rPr>
                <w:rFonts w:ascii="Times New Roman" w:hAnsi="Times New Roman" w:cs="Times New Roman"/>
                <w:color w:val="000000" w:themeColor="text1"/>
                <w:sz w:val="18"/>
                <w:szCs w:val="18"/>
              </w:rPr>
              <w:t xml:space="preserve"> -0.287, p&lt;0.001, I² = 95.8, τ²= 0.309</w:t>
            </w:r>
          </w:p>
        </w:tc>
      </w:tr>
      <w:tr w:rsidR="00413CE5" w:rsidRPr="00CA6A00" w14:paraId="5C718DBF" w14:textId="77777777" w:rsidTr="002030D5">
        <w:tc>
          <w:tcPr>
            <w:tcW w:w="1375" w:type="dxa"/>
            <w:vMerge/>
          </w:tcPr>
          <w:p w14:paraId="74D34CA6" w14:textId="77777777" w:rsidR="007F58C4" w:rsidRPr="00CA6A00" w:rsidRDefault="007F58C4" w:rsidP="007F58C4">
            <w:pPr>
              <w:rPr>
                <w:rFonts w:ascii="Times New Roman" w:hAnsi="Times New Roman" w:cs="Times New Roman"/>
                <w:color w:val="000000" w:themeColor="text1"/>
                <w:sz w:val="18"/>
                <w:szCs w:val="18"/>
              </w:rPr>
            </w:pPr>
          </w:p>
        </w:tc>
        <w:tc>
          <w:tcPr>
            <w:tcW w:w="669" w:type="dxa"/>
            <w:vMerge/>
          </w:tcPr>
          <w:p w14:paraId="693065F1" w14:textId="77777777" w:rsidR="007F58C4" w:rsidRPr="00CA6A00" w:rsidRDefault="007F58C4" w:rsidP="007F58C4">
            <w:pPr>
              <w:rPr>
                <w:rFonts w:ascii="Times New Roman" w:hAnsi="Times New Roman" w:cs="Times New Roman"/>
                <w:color w:val="000000" w:themeColor="text1"/>
                <w:sz w:val="18"/>
                <w:szCs w:val="18"/>
              </w:rPr>
            </w:pPr>
          </w:p>
        </w:tc>
        <w:tc>
          <w:tcPr>
            <w:tcW w:w="2346" w:type="dxa"/>
          </w:tcPr>
          <w:p w14:paraId="00C3C3F8" w14:textId="07D386B9" w:rsidR="007F58C4" w:rsidRPr="00CA6A00" w:rsidRDefault="007F58C4" w:rsidP="007F58C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t;12 months</w:t>
            </w:r>
            <w:r w:rsidR="0077632E" w:rsidRPr="00CA6A00">
              <w:rPr>
                <w:rFonts w:ascii="Times New Roman" w:hAnsi="Times New Roman" w:cs="Times New Roman"/>
                <w:color w:val="000000" w:themeColor="text1"/>
                <w:sz w:val="18"/>
                <w:szCs w:val="18"/>
              </w:rPr>
              <w:t>:</w:t>
            </w:r>
            <w:r w:rsidR="00EF487E" w:rsidRPr="00CA6A00">
              <w:rPr>
                <w:rFonts w:ascii="Times New Roman" w:hAnsi="Times New Roman" w:cs="Times New Roman"/>
                <w:color w:val="000000" w:themeColor="text1"/>
                <w:sz w:val="18"/>
                <w:szCs w:val="18"/>
              </w:rPr>
              <w:t>7</w:t>
            </w:r>
            <w:r w:rsidR="002F63AC" w:rsidRPr="00CA6A00">
              <w:rPr>
                <w:rFonts w:ascii="Times New Roman" w:hAnsi="Times New Roman" w:cs="Times New Roman"/>
                <w:color w:val="000000" w:themeColor="text1"/>
                <w:sz w:val="18"/>
                <w:szCs w:val="18"/>
              </w:rPr>
              <w:t xml:space="preserve"> studies</w:t>
            </w:r>
          </w:p>
        </w:tc>
        <w:tc>
          <w:tcPr>
            <w:tcW w:w="3576" w:type="dxa"/>
          </w:tcPr>
          <w:p w14:paraId="7141A668" w14:textId="271C663E" w:rsidR="007F58C4" w:rsidRPr="00CA6A00" w:rsidRDefault="007F58C4" w:rsidP="007F58C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 -0.5</w:t>
            </w:r>
            <w:r w:rsidR="00EF487E" w:rsidRPr="00CA6A00">
              <w:rPr>
                <w:rFonts w:ascii="Times New Roman" w:hAnsi="Times New Roman" w:cs="Times New Roman"/>
                <w:color w:val="000000" w:themeColor="text1"/>
                <w:sz w:val="18"/>
                <w:szCs w:val="18"/>
              </w:rPr>
              <w:t>44</w:t>
            </w:r>
            <w:r w:rsidRPr="00CA6A00">
              <w:rPr>
                <w:rFonts w:ascii="Times New Roman" w:hAnsi="Times New Roman" w:cs="Times New Roman"/>
                <w:color w:val="000000" w:themeColor="text1"/>
                <w:sz w:val="18"/>
                <w:szCs w:val="18"/>
              </w:rPr>
              <w:t>, 95% CI: -0.8</w:t>
            </w:r>
            <w:r w:rsidR="00AA5912" w:rsidRPr="00CA6A00">
              <w:rPr>
                <w:rFonts w:ascii="Times New Roman" w:hAnsi="Times New Roman" w:cs="Times New Roman"/>
                <w:color w:val="000000" w:themeColor="text1"/>
                <w:sz w:val="18"/>
                <w:szCs w:val="18"/>
              </w:rPr>
              <w:t>51</w:t>
            </w:r>
            <w:r w:rsidRPr="00CA6A00">
              <w:rPr>
                <w:rFonts w:ascii="Times New Roman" w:hAnsi="Times New Roman" w:cs="Times New Roman"/>
                <w:color w:val="000000" w:themeColor="text1"/>
                <w:sz w:val="18"/>
                <w:szCs w:val="18"/>
              </w:rPr>
              <w:t xml:space="preserve"> </w:t>
            </w:r>
            <w:r w:rsidR="003475D0" w:rsidRPr="00CA6A00">
              <w:rPr>
                <w:rFonts w:ascii="Times New Roman" w:hAnsi="Times New Roman" w:cs="Times New Roman"/>
                <w:color w:val="000000" w:themeColor="text1"/>
                <w:sz w:val="18"/>
                <w:szCs w:val="18"/>
              </w:rPr>
              <w:t>–</w:t>
            </w:r>
            <w:r w:rsidRPr="00CA6A00">
              <w:rPr>
                <w:rFonts w:ascii="Times New Roman" w:hAnsi="Times New Roman" w:cs="Times New Roman"/>
                <w:color w:val="000000" w:themeColor="text1"/>
                <w:sz w:val="18"/>
                <w:szCs w:val="18"/>
              </w:rPr>
              <w:t xml:space="preserve"> -0.2</w:t>
            </w:r>
            <w:r w:rsidR="00AA5912" w:rsidRPr="00CA6A00">
              <w:rPr>
                <w:rFonts w:ascii="Times New Roman" w:hAnsi="Times New Roman" w:cs="Times New Roman"/>
                <w:color w:val="000000" w:themeColor="text1"/>
                <w:sz w:val="18"/>
                <w:szCs w:val="18"/>
              </w:rPr>
              <w:t>37</w:t>
            </w:r>
            <w:r w:rsidRPr="00CA6A00">
              <w:rPr>
                <w:rFonts w:ascii="Times New Roman" w:hAnsi="Times New Roman" w:cs="Times New Roman"/>
                <w:color w:val="000000" w:themeColor="text1"/>
                <w:sz w:val="18"/>
                <w:szCs w:val="18"/>
              </w:rPr>
              <w:t>, p=0.001, I² = 9</w:t>
            </w:r>
            <w:r w:rsidR="00AA5912" w:rsidRPr="00CA6A00">
              <w:rPr>
                <w:rFonts w:ascii="Times New Roman" w:hAnsi="Times New Roman" w:cs="Times New Roman"/>
                <w:color w:val="000000" w:themeColor="text1"/>
                <w:sz w:val="18"/>
                <w:szCs w:val="18"/>
              </w:rPr>
              <w:t>2.2</w:t>
            </w:r>
            <w:r w:rsidRPr="00CA6A00">
              <w:rPr>
                <w:rFonts w:ascii="Times New Roman" w:hAnsi="Times New Roman" w:cs="Times New Roman"/>
                <w:color w:val="000000" w:themeColor="text1"/>
                <w:sz w:val="18"/>
                <w:szCs w:val="18"/>
              </w:rPr>
              <w:t>, τ²= 0.</w:t>
            </w:r>
            <w:r w:rsidR="00A94135" w:rsidRPr="00CA6A00">
              <w:rPr>
                <w:rFonts w:ascii="Times New Roman" w:hAnsi="Times New Roman" w:cs="Times New Roman"/>
                <w:color w:val="000000" w:themeColor="text1"/>
                <w:sz w:val="18"/>
                <w:szCs w:val="18"/>
              </w:rPr>
              <w:t>144</w:t>
            </w:r>
          </w:p>
        </w:tc>
        <w:tc>
          <w:tcPr>
            <w:tcW w:w="2377" w:type="dxa"/>
          </w:tcPr>
          <w:p w14:paraId="61E943FD" w14:textId="5C1090DF" w:rsidR="007F58C4" w:rsidRPr="00CA6A00" w:rsidRDefault="007F58C4" w:rsidP="007F58C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t;12 months</w:t>
            </w:r>
            <w:r w:rsidR="000E0DC7" w:rsidRPr="00CA6A00">
              <w:rPr>
                <w:rFonts w:ascii="Times New Roman" w:hAnsi="Times New Roman" w:cs="Times New Roman"/>
                <w:color w:val="000000" w:themeColor="text1"/>
                <w:sz w:val="18"/>
                <w:szCs w:val="18"/>
              </w:rPr>
              <w:t>:</w:t>
            </w:r>
            <w:r w:rsidR="00367EF2" w:rsidRPr="00CA6A00">
              <w:rPr>
                <w:rFonts w:ascii="Times New Roman" w:hAnsi="Times New Roman" w:cs="Times New Roman"/>
                <w:color w:val="000000" w:themeColor="text1"/>
                <w:sz w:val="18"/>
                <w:szCs w:val="18"/>
              </w:rPr>
              <w:t>5</w:t>
            </w:r>
            <w:r w:rsidR="00452C62" w:rsidRPr="00CA6A00">
              <w:rPr>
                <w:rFonts w:ascii="Times New Roman" w:hAnsi="Times New Roman" w:cs="Times New Roman"/>
                <w:color w:val="000000" w:themeColor="text1"/>
                <w:sz w:val="18"/>
                <w:szCs w:val="18"/>
              </w:rPr>
              <w:t xml:space="preserve"> studies</w:t>
            </w:r>
          </w:p>
        </w:tc>
        <w:tc>
          <w:tcPr>
            <w:tcW w:w="3827" w:type="dxa"/>
          </w:tcPr>
          <w:p w14:paraId="7E99CF27" w14:textId="19320AF4" w:rsidR="007F58C4" w:rsidRPr="00CA6A00" w:rsidRDefault="007F58C4" w:rsidP="007F58C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 -0.</w:t>
            </w:r>
            <w:r w:rsidR="00367EF2" w:rsidRPr="00CA6A00">
              <w:rPr>
                <w:rFonts w:ascii="Times New Roman" w:hAnsi="Times New Roman" w:cs="Times New Roman"/>
                <w:color w:val="000000" w:themeColor="text1"/>
                <w:sz w:val="18"/>
                <w:szCs w:val="18"/>
              </w:rPr>
              <w:t>404</w:t>
            </w:r>
            <w:r w:rsidRPr="00CA6A00">
              <w:rPr>
                <w:rFonts w:ascii="Times New Roman" w:hAnsi="Times New Roman" w:cs="Times New Roman"/>
                <w:color w:val="000000" w:themeColor="text1"/>
                <w:sz w:val="18"/>
                <w:szCs w:val="18"/>
              </w:rPr>
              <w:t>, 95% CI: -0.</w:t>
            </w:r>
            <w:r w:rsidR="00367EF2" w:rsidRPr="00CA6A00">
              <w:rPr>
                <w:rFonts w:ascii="Times New Roman" w:hAnsi="Times New Roman" w:cs="Times New Roman"/>
                <w:color w:val="000000" w:themeColor="text1"/>
                <w:sz w:val="18"/>
                <w:szCs w:val="18"/>
              </w:rPr>
              <w:t>687</w:t>
            </w:r>
            <w:r w:rsidRPr="00CA6A00">
              <w:rPr>
                <w:rFonts w:ascii="Times New Roman" w:hAnsi="Times New Roman" w:cs="Times New Roman"/>
                <w:color w:val="000000" w:themeColor="text1"/>
                <w:sz w:val="18"/>
                <w:szCs w:val="18"/>
              </w:rPr>
              <w:t xml:space="preserve"> </w:t>
            </w:r>
            <w:r w:rsidR="003475D0" w:rsidRPr="00CA6A00">
              <w:rPr>
                <w:rFonts w:ascii="Times New Roman" w:hAnsi="Times New Roman" w:cs="Times New Roman"/>
                <w:color w:val="000000" w:themeColor="text1"/>
                <w:sz w:val="18"/>
                <w:szCs w:val="18"/>
              </w:rPr>
              <w:t>–</w:t>
            </w:r>
            <w:r w:rsidRPr="00CA6A00">
              <w:rPr>
                <w:rFonts w:ascii="Times New Roman" w:hAnsi="Times New Roman" w:cs="Times New Roman"/>
                <w:color w:val="000000" w:themeColor="text1"/>
                <w:sz w:val="18"/>
                <w:szCs w:val="18"/>
              </w:rPr>
              <w:t xml:space="preserve"> </w:t>
            </w:r>
            <w:r w:rsidR="003475D0" w:rsidRPr="00CA6A00">
              <w:rPr>
                <w:rFonts w:ascii="Times New Roman" w:hAnsi="Times New Roman" w:cs="Times New Roman"/>
                <w:color w:val="000000" w:themeColor="text1"/>
                <w:sz w:val="18"/>
                <w:szCs w:val="18"/>
              </w:rPr>
              <w:t>-</w:t>
            </w:r>
            <w:r w:rsidRPr="00CA6A00">
              <w:rPr>
                <w:rFonts w:ascii="Times New Roman" w:hAnsi="Times New Roman" w:cs="Times New Roman"/>
                <w:color w:val="000000" w:themeColor="text1"/>
                <w:sz w:val="18"/>
                <w:szCs w:val="18"/>
              </w:rPr>
              <w:t>0.</w:t>
            </w:r>
            <w:r w:rsidR="00367EF2" w:rsidRPr="00CA6A00">
              <w:rPr>
                <w:rFonts w:ascii="Times New Roman" w:hAnsi="Times New Roman" w:cs="Times New Roman"/>
                <w:color w:val="000000" w:themeColor="text1"/>
                <w:sz w:val="18"/>
                <w:szCs w:val="18"/>
              </w:rPr>
              <w:t>121</w:t>
            </w:r>
            <w:r w:rsidRPr="00CA6A00">
              <w:rPr>
                <w:rFonts w:ascii="Times New Roman" w:hAnsi="Times New Roman" w:cs="Times New Roman"/>
                <w:color w:val="000000" w:themeColor="text1"/>
                <w:sz w:val="18"/>
                <w:szCs w:val="18"/>
              </w:rPr>
              <w:t>, p=0.0</w:t>
            </w:r>
            <w:r w:rsidR="00367EF2" w:rsidRPr="00CA6A00">
              <w:rPr>
                <w:rFonts w:ascii="Times New Roman" w:hAnsi="Times New Roman" w:cs="Times New Roman"/>
                <w:color w:val="000000" w:themeColor="text1"/>
                <w:sz w:val="18"/>
                <w:szCs w:val="18"/>
              </w:rPr>
              <w:t>05</w:t>
            </w:r>
            <w:r w:rsidRPr="00CA6A00">
              <w:rPr>
                <w:rFonts w:ascii="Times New Roman" w:hAnsi="Times New Roman" w:cs="Times New Roman"/>
                <w:color w:val="000000" w:themeColor="text1"/>
                <w:sz w:val="18"/>
                <w:szCs w:val="18"/>
              </w:rPr>
              <w:t xml:space="preserve">, I² = </w:t>
            </w:r>
            <w:r w:rsidR="00544DC8" w:rsidRPr="00CA6A00">
              <w:rPr>
                <w:rFonts w:ascii="Times New Roman" w:hAnsi="Times New Roman" w:cs="Times New Roman"/>
                <w:color w:val="000000" w:themeColor="text1"/>
                <w:sz w:val="18"/>
                <w:szCs w:val="18"/>
              </w:rPr>
              <w:t>84.0</w:t>
            </w:r>
            <w:r w:rsidRPr="00CA6A00">
              <w:rPr>
                <w:rFonts w:ascii="Times New Roman" w:hAnsi="Times New Roman" w:cs="Times New Roman"/>
                <w:color w:val="000000" w:themeColor="text1"/>
                <w:sz w:val="18"/>
                <w:szCs w:val="18"/>
              </w:rPr>
              <w:t>, τ²= 0.0</w:t>
            </w:r>
            <w:r w:rsidR="00544DC8" w:rsidRPr="00CA6A00">
              <w:rPr>
                <w:rFonts w:ascii="Times New Roman" w:hAnsi="Times New Roman" w:cs="Times New Roman"/>
                <w:color w:val="000000" w:themeColor="text1"/>
                <w:sz w:val="18"/>
                <w:szCs w:val="18"/>
              </w:rPr>
              <w:t>74</w:t>
            </w:r>
          </w:p>
        </w:tc>
      </w:tr>
    </w:tbl>
    <w:p w14:paraId="172BBA45" w14:textId="48352493" w:rsidR="00450DC2" w:rsidRPr="00CA6A00" w:rsidRDefault="00C45ED6" w:rsidP="00BC3644">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 xml:space="preserve">Footnote: </w:t>
      </w:r>
      <w:r w:rsidRPr="00CA6A00">
        <w:rPr>
          <w:rFonts w:ascii="Times New Roman" w:hAnsi="Times New Roman" w:cs="Times New Roman"/>
          <w:color w:val="000000" w:themeColor="text1"/>
          <w:sz w:val="18"/>
          <w:szCs w:val="18"/>
        </w:rPr>
        <w:t>Frailty, fatigue, fall</w:t>
      </w:r>
      <w:r w:rsidR="00971ABF" w:rsidRPr="00CA6A00">
        <w:rPr>
          <w:rFonts w:ascii="Times New Roman" w:hAnsi="Times New Roman" w:cs="Times New Roman"/>
          <w:color w:val="000000" w:themeColor="text1"/>
          <w:sz w:val="18"/>
          <w:szCs w:val="18"/>
        </w:rPr>
        <w:t xml:space="preserve"> impairments</w:t>
      </w:r>
      <w:r w:rsidRPr="00CA6A00">
        <w:rPr>
          <w:rFonts w:ascii="Times New Roman" w:hAnsi="Times New Roman" w:cs="Times New Roman"/>
          <w:color w:val="000000" w:themeColor="text1"/>
          <w:sz w:val="18"/>
          <w:szCs w:val="18"/>
        </w:rPr>
        <w:t xml:space="preserve"> were </w:t>
      </w:r>
      <w:r w:rsidR="00CA609E" w:rsidRPr="00CA6A00">
        <w:rPr>
          <w:rFonts w:ascii="Times New Roman" w:hAnsi="Times New Roman" w:cs="Times New Roman"/>
          <w:color w:val="000000" w:themeColor="text1"/>
          <w:sz w:val="18"/>
          <w:szCs w:val="18"/>
        </w:rPr>
        <w:t xml:space="preserve">considered as functional impairment </w:t>
      </w:r>
      <w:r w:rsidR="004F39CA" w:rsidRPr="00CA6A00">
        <w:rPr>
          <w:rFonts w:ascii="Times New Roman" w:hAnsi="Times New Roman" w:cs="Times New Roman"/>
          <w:color w:val="000000" w:themeColor="text1"/>
          <w:sz w:val="18"/>
          <w:szCs w:val="18"/>
        </w:rPr>
        <w:t>in our review</w:t>
      </w:r>
    </w:p>
    <w:p w14:paraId="5FBDCD95" w14:textId="472278DF" w:rsidR="009937F2" w:rsidRPr="004D7898" w:rsidRDefault="001E4D50" w:rsidP="00A23172">
      <w:pPr>
        <w:pStyle w:val="Heading1"/>
        <w:rPr>
          <w:rFonts w:ascii="Times New Roman" w:hAnsi="Times New Roman" w:cs="Times New Roman"/>
          <w:color w:val="000000" w:themeColor="text1"/>
          <w:sz w:val="24"/>
          <w:szCs w:val="24"/>
        </w:rPr>
      </w:pPr>
      <w:bookmarkStart w:id="16" w:name="_Toc190266399"/>
      <w:r w:rsidRPr="004D7898">
        <w:rPr>
          <w:rFonts w:ascii="Times New Roman" w:hAnsi="Times New Roman" w:cs="Times New Roman"/>
          <w:color w:val="000000" w:themeColor="text1"/>
          <w:sz w:val="24"/>
          <w:szCs w:val="24"/>
        </w:rPr>
        <w:t>Table S1</w:t>
      </w:r>
      <w:r w:rsidR="00EC18F3" w:rsidRPr="004D7898">
        <w:rPr>
          <w:rFonts w:ascii="Times New Roman" w:hAnsi="Times New Roman" w:cs="Times New Roman"/>
          <w:color w:val="000000" w:themeColor="text1"/>
          <w:sz w:val="24"/>
          <w:szCs w:val="24"/>
        </w:rPr>
        <w:t>4</w:t>
      </w:r>
      <w:r w:rsidRPr="004D7898">
        <w:rPr>
          <w:rFonts w:ascii="Times New Roman" w:hAnsi="Times New Roman" w:cs="Times New Roman"/>
          <w:color w:val="000000" w:themeColor="text1"/>
          <w:sz w:val="24"/>
          <w:szCs w:val="24"/>
        </w:rPr>
        <w:t xml:space="preserve">. </w:t>
      </w:r>
      <w:r w:rsidR="009937F2" w:rsidRPr="004D7898">
        <w:rPr>
          <w:rFonts w:ascii="Times New Roman" w:hAnsi="Times New Roman" w:cs="Times New Roman"/>
          <w:color w:val="000000" w:themeColor="text1"/>
          <w:sz w:val="24"/>
          <w:szCs w:val="24"/>
        </w:rPr>
        <w:t xml:space="preserve">Outlier </w:t>
      </w:r>
      <w:r w:rsidR="0001293E" w:rsidRPr="004D7898">
        <w:rPr>
          <w:rFonts w:ascii="Times New Roman" w:hAnsi="Times New Roman" w:cs="Times New Roman"/>
          <w:color w:val="000000" w:themeColor="text1"/>
          <w:sz w:val="24"/>
          <w:szCs w:val="24"/>
        </w:rPr>
        <w:t xml:space="preserve">analyses </w:t>
      </w:r>
      <w:r w:rsidR="009937F2" w:rsidRPr="004D7898">
        <w:rPr>
          <w:rFonts w:ascii="Times New Roman" w:hAnsi="Times New Roman" w:cs="Times New Roman"/>
          <w:color w:val="000000" w:themeColor="text1"/>
          <w:sz w:val="24"/>
          <w:szCs w:val="24"/>
        </w:rPr>
        <w:t xml:space="preserve">for </w:t>
      </w:r>
      <w:r w:rsidR="001E0C26" w:rsidRPr="004D7898">
        <w:rPr>
          <w:rFonts w:ascii="Times New Roman" w:hAnsi="Times New Roman" w:cs="Times New Roman"/>
          <w:color w:val="000000" w:themeColor="text1"/>
          <w:sz w:val="24"/>
          <w:szCs w:val="24"/>
        </w:rPr>
        <w:t>long-term clinical outcomes of delirium after hospital discharge</w:t>
      </w:r>
      <w:bookmarkEnd w:id="16"/>
    </w:p>
    <w:tbl>
      <w:tblPr>
        <w:tblStyle w:val="TableGrid"/>
        <w:tblW w:w="15021" w:type="dxa"/>
        <w:tblLayout w:type="fixed"/>
        <w:tblLook w:val="04A0" w:firstRow="1" w:lastRow="0" w:firstColumn="1" w:lastColumn="0" w:noHBand="0" w:noVBand="1"/>
      </w:tblPr>
      <w:tblGrid>
        <w:gridCol w:w="1290"/>
        <w:gridCol w:w="690"/>
        <w:gridCol w:w="1276"/>
        <w:gridCol w:w="3543"/>
        <w:gridCol w:w="2127"/>
        <w:gridCol w:w="1275"/>
        <w:gridCol w:w="4820"/>
      </w:tblGrid>
      <w:tr w:rsidR="00CA6A00" w:rsidRPr="00CA6A00" w14:paraId="2D642D5F" w14:textId="1BC2916D" w:rsidTr="002D5C5C">
        <w:tc>
          <w:tcPr>
            <w:tcW w:w="1290" w:type="dxa"/>
          </w:tcPr>
          <w:p w14:paraId="35B4025A" w14:textId="253E42EF" w:rsidR="009D663C" w:rsidRPr="00CA6A00" w:rsidRDefault="009D663C" w:rsidP="00BC3644">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Clinical outcomes</w:t>
            </w:r>
          </w:p>
        </w:tc>
        <w:tc>
          <w:tcPr>
            <w:tcW w:w="690" w:type="dxa"/>
          </w:tcPr>
          <w:p w14:paraId="55CAF9C1" w14:textId="5C2E9E9D" w:rsidR="009D663C" w:rsidRPr="00CA6A00" w:rsidRDefault="009D663C" w:rsidP="00BC3644">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Data type</w:t>
            </w:r>
          </w:p>
        </w:tc>
        <w:tc>
          <w:tcPr>
            <w:tcW w:w="1276" w:type="dxa"/>
          </w:tcPr>
          <w:p w14:paraId="379E1272" w14:textId="00453E5F" w:rsidR="009D663C" w:rsidRPr="00CA6A00" w:rsidRDefault="00E56C26" w:rsidP="00BC3644">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Time</w:t>
            </w:r>
          </w:p>
        </w:tc>
        <w:tc>
          <w:tcPr>
            <w:tcW w:w="3543" w:type="dxa"/>
          </w:tcPr>
          <w:p w14:paraId="66DC50C1" w14:textId="5A6A35C8" w:rsidR="009D663C" w:rsidRPr="00CA6A00" w:rsidRDefault="009D663C" w:rsidP="00BC3644">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Summary statistics before the outlier removed</w:t>
            </w:r>
          </w:p>
        </w:tc>
        <w:tc>
          <w:tcPr>
            <w:tcW w:w="2127" w:type="dxa"/>
          </w:tcPr>
          <w:p w14:paraId="50F11138" w14:textId="37186E97" w:rsidR="009D663C" w:rsidRPr="00CA6A00" w:rsidRDefault="009D663C" w:rsidP="00BC3644">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 xml:space="preserve">Outliers </w:t>
            </w:r>
          </w:p>
        </w:tc>
        <w:tc>
          <w:tcPr>
            <w:tcW w:w="1275" w:type="dxa"/>
          </w:tcPr>
          <w:p w14:paraId="67DD460E" w14:textId="7147CFA5" w:rsidR="009D663C" w:rsidRPr="00CA6A00" w:rsidRDefault="009D663C" w:rsidP="00BC3644">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Relative weight of outliers</w:t>
            </w:r>
          </w:p>
        </w:tc>
        <w:tc>
          <w:tcPr>
            <w:tcW w:w="4820" w:type="dxa"/>
          </w:tcPr>
          <w:p w14:paraId="1251B361" w14:textId="6725D20D" w:rsidR="009D663C" w:rsidRPr="00CA6A00" w:rsidRDefault="009D663C" w:rsidP="00BC3644">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 xml:space="preserve">Summary statistics after the outlier removed </w:t>
            </w:r>
          </w:p>
        </w:tc>
      </w:tr>
      <w:tr w:rsidR="00CA6A00" w:rsidRPr="00CA6A00" w14:paraId="0449BC5E" w14:textId="7DEDAE15" w:rsidTr="002D5C5C">
        <w:trPr>
          <w:trHeight w:val="405"/>
        </w:trPr>
        <w:tc>
          <w:tcPr>
            <w:tcW w:w="1290" w:type="dxa"/>
          </w:tcPr>
          <w:p w14:paraId="0B1161EC" w14:textId="0BDA9F5E" w:rsidR="00345658" w:rsidRPr="00CA6A00" w:rsidRDefault="00AE21DF" w:rsidP="00D62ACE">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Objective </w:t>
            </w:r>
            <w:r w:rsidR="00695D93" w:rsidRPr="00CA6A00">
              <w:rPr>
                <w:rFonts w:ascii="Times New Roman" w:hAnsi="Times New Roman" w:cs="Times New Roman"/>
                <w:color w:val="000000" w:themeColor="text1"/>
                <w:sz w:val="18"/>
                <w:szCs w:val="18"/>
              </w:rPr>
              <w:t>(</w:t>
            </w:r>
            <w:r w:rsidRPr="00CA6A00">
              <w:rPr>
                <w:rFonts w:ascii="Times New Roman" w:hAnsi="Times New Roman" w:cs="Times New Roman"/>
                <w:color w:val="000000" w:themeColor="text1"/>
                <w:sz w:val="18"/>
                <w:szCs w:val="18"/>
              </w:rPr>
              <w:t>c</w:t>
            </w:r>
            <w:r w:rsidR="00345658" w:rsidRPr="00CA6A00">
              <w:rPr>
                <w:rFonts w:ascii="Times New Roman" w:hAnsi="Times New Roman" w:cs="Times New Roman"/>
                <w:color w:val="000000" w:themeColor="text1"/>
                <w:sz w:val="18"/>
                <w:szCs w:val="18"/>
              </w:rPr>
              <w:t>ognitive change</w:t>
            </w:r>
            <w:r w:rsidR="00695D93" w:rsidRPr="00CA6A00">
              <w:rPr>
                <w:rFonts w:ascii="Times New Roman" w:hAnsi="Times New Roman" w:cs="Times New Roman"/>
                <w:color w:val="000000" w:themeColor="text1"/>
                <w:sz w:val="18"/>
                <w:szCs w:val="18"/>
              </w:rPr>
              <w:t>)</w:t>
            </w:r>
          </w:p>
          <w:p w14:paraId="772D6C47" w14:textId="15F4603B" w:rsidR="00345658" w:rsidRPr="00CA6A00" w:rsidRDefault="00345658" w:rsidP="00BC3644">
            <w:pPr>
              <w:rPr>
                <w:rFonts w:ascii="Times New Roman" w:hAnsi="Times New Roman" w:cs="Times New Roman"/>
                <w:color w:val="000000" w:themeColor="text1"/>
                <w:sz w:val="18"/>
                <w:szCs w:val="18"/>
              </w:rPr>
            </w:pPr>
          </w:p>
        </w:tc>
        <w:tc>
          <w:tcPr>
            <w:tcW w:w="690" w:type="dxa"/>
          </w:tcPr>
          <w:p w14:paraId="77BF5E4B" w14:textId="412AD746" w:rsidR="00345658" w:rsidRPr="00CA6A00" w:rsidRDefault="00FC6D0D" w:rsidP="0086083F">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w:t>
            </w:r>
            <w:r w:rsidR="00345658" w:rsidRPr="00CA6A00">
              <w:rPr>
                <w:rFonts w:ascii="Times New Roman" w:hAnsi="Times New Roman" w:cs="Times New Roman"/>
                <w:color w:val="000000" w:themeColor="text1"/>
                <w:sz w:val="18"/>
                <w:szCs w:val="18"/>
              </w:rPr>
              <w:t>on</w:t>
            </w:r>
          </w:p>
          <w:p w14:paraId="249FC6AC" w14:textId="77777777" w:rsidR="00345658" w:rsidRPr="00CA6A00" w:rsidRDefault="00345658" w:rsidP="00BC3644">
            <w:pPr>
              <w:rPr>
                <w:rFonts w:ascii="Times New Roman" w:hAnsi="Times New Roman" w:cs="Times New Roman"/>
                <w:color w:val="000000" w:themeColor="text1"/>
                <w:sz w:val="18"/>
                <w:szCs w:val="18"/>
              </w:rPr>
            </w:pPr>
          </w:p>
        </w:tc>
        <w:tc>
          <w:tcPr>
            <w:tcW w:w="1276" w:type="dxa"/>
          </w:tcPr>
          <w:p w14:paraId="5CCE8B37" w14:textId="42D5B3F8" w:rsidR="00345658" w:rsidRPr="00CA6A00" w:rsidRDefault="00345658" w:rsidP="003D5802">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llapsed</w:t>
            </w:r>
          </w:p>
        </w:tc>
        <w:tc>
          <w:tcPr>
            <w:tcW w:w="3543" w:type="dxa"/>
          </w:tcPr>
          <w:p w14:paraId="20957719" w14:textId="6E3F1D71" w:rsidR="00345658" w:rsidRPr="00CA6A00" w:rsidRDefault="00345658" w:rsidP="003D5802">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g= -0.192, 95%CI: -0.285– -0.099, p&lt;0.001, I² = 73.1, </w:t>
            </w:r>
            <w:r w:rsidRPr="00CA6A00">
              <w:rPr>
                <w:rFonts w:ascii="Times New Roman" w:hAnsi="Times New Roman" w:cs="Times New Roman"/>
                <w:color w:val="000000" w:themeColor="text1"/>
                <w:sz w:val="18"/>
                <w:szCs w:val="18"/>
              </w:rPr>
              <w:tab/>
              <w:t>τ²= 0.017</w:t>
            </w:r>
          </w:p>
        </w:tc>
        <w:tc>
          <w:tcPr>
            <w:tcW w:w="2127" w:type="dxa"/>
          </w:tcPr>
          <w:p w14:paraId="0E7D22FD" w14:textId="0A90E0FE" w:rsidR="00345658" w:rsidRPr="00CA6A00" w:rsidRDefault="00345658" w:rsidP="00BC364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Krogseth 2016</w:t>
            </w:r>
          </w:p>
        </w:tc>
        <w:tc>
          <w:tcPr>
            <w:tcW w:w="1275" w:type="dxa"/>
          </w:tcPr>
          <w:p w14:paraId="21697268" w14:textId="0767C77F" w:rsidR="00345658" w:rsidRPr="00CA6A00" w:rsidRDefault="00345658" w:rsidP="00BC364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53%</w:t>
            </w:r>
          </w:p>
        </w:tc>
        <w:tc>
          <w:tcPr>
            <w:tcW w:w="4820" w:type="dxa"/>
          </w:tcPr>
          <w:p w14:paraId="223C4DAC" w14:textId="399F3067" w:rsidR="00345658" w:rsidRPr="00CA6A00" w:rsidRDefault="00C411BA" w:rsidP="00BC364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g= -0.150, 95%CI: </w:t>
            </w:r>
            <w:r w:rsidR="003946FB" w:rsidRPr="00CA6A00">
              <w:rPr>
                <w:rFonts w:ascii="Times New Roman" w:hAnsi="Times New Roman" w:cs="Times New Roman"/>
                <w:color w:val="000000" w:themeColor="text1"/>
                <w:sz w:val="18"/>
                <w:szCs w:val="18"/>
              </w:rPr>
              <w:t>-0.222– -0.078, p&lt;0.001, I²=</w:t>
            </w:r>
            <w:r w:rsidR="00D944DF" w:rsidRPr="00CA6A00">
              <w:rPr>
                <w:rFonts w:ascii="Times New Roman" w:hAnsi="Times New Roman" w:cs="Times New Roman"/>
                <w:color w:val="000000" w:themeColor="text1"/>
                <w:sz w:val="18"/>
                <w:szCs w:val="18"/>
              </w:rPr>
              <w:t>51.9, τ²= 0.006</w:t>
            </w:r>
          </w:p>
        </w:tc>
      </w:tr>
      <w:tr w:rsidR="00CA6A00" w:rsidRPr="00CA6A00" w14:paraId="79A7D5DD" w14:textId="6992F575" w:rsidTr="00126F8D">
        <w:trPr>
          <w:trHeight w:val="180"/>
        </w:trPr>
        <w:tc>
          <w:tcPr>
            <w:tcW w:w="1290" w:type="dxa"/>
            <w:vMerge w:val="restart"/>
          </w:tcPr>
          <w:p w14:paraId="1179FC2E" w14:textId="284EAEEC" w:rsidR="00EF0A2D" w:rsidRPr="00CA6A00" w:rsidRDefault="00695D93" w:rsidP="002117D9">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Objective (</w:t>
            </w:r>
            <w:r w:rsidR="00EF0A2D" w:rsidRPr="00CA6A00">
              <w:rPr>
                <w:rFonts w:ascii="Times New Roman" w:hAnsi="Times New Roman" w:cs="Times New Roman"/>
                <w:color w:val="000000" w:themeColor="text1"/>
                <w:sz w:val="18"/>
                <w:szCs w:val="18"/>
              </w:rPr>
              <w:t>Cognitive performance</w:t>
            </w:r>
            <w:r w:rsidRPr="00CA6A00">
              <w:rPr>
                <w:rFonts w:ascii="Times New Roman" w:hAnsi="Times New Roman" w:cs="Times New Roman"/>
                <w:color w:val="000000" w:themeColor="text1"/>
                <w:sz w:val="18"/>
                <w:szCs w:val="18"/>
              </w:rPr>
              <w:t>)</w:t>
            </w:r>
          </w:p>
        </w:tc>
        <w:tc>
          <w:tcPr>
            <w:tcW w:w="690" w:type="dxa"/>
            <w:vMerge w:val="restart"/>
          </w:tcPr>
          <w:p w14:paraId="0FCC3D5E" w14:textId="084E7973" w:rsidR="00EF0A2D" w:rsidRPr="00CA6A00" w:rsidRDefault="00EF0A2D" w:rsidP="002117D9">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n</w:t>
            </w:r>
          </w:p>
        </w:tc>
        <w:tc>
          <w:tcPr>
            <w:tcW w:w="1276" w:type="dxa"/>
            <w:vMerge w:val="restart"/>
          </w:tcPr>
          <w:p w14:paraId="15D80473" w14:textId="27EB53D0" w:rsidR="00EF0A2D" w:rsidRPr="00CA6A00" w:rsidRDefault="00EF0A2D" w:rsidP="002117D9">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llapsed</w:t>
            </w:r>
          </w:p>
        </w:tc>
        <w:tc>
          <w:tcPr>
            <w:tcW w:w="3543" w:type="dxa"/>
            <w:vMerge w:val="restart"/>
          </w:tcPr>
          <w:p w14:paraId="295AEBA8" w14:textId="3C134A2A" w:rsidR="00EF0A2D" w:rsidRPr="00CA6A00" w:rsidRDefault="00EF0A2D" w:rsidP="002117D9">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0.689, 95%CI: -0.822– -0.555, p&lt;0.001, I² = 94.7, τ²= 0.141</w:t>
            </w:r>
          </w:p>
        </w:tc>
        <w:tc>
          <w:tcPr>
            <w:tcW w:w="2127" w:type="dxa"/>
          </w:tcPr>
          <w:p w14:paraId="7B12DBB3" w14:textId="71879CA6" w:rsidR="00EF0A2D" w:rsidRPr="00CA6A00" w:rsidRDefault="00EF0A2D" w:rsidP="002117D9">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errano-Duenas 2005</w:t>
            </w:r>
          </w:p>
        </w:tc>
        <w:tc>
          <w:tcPr>
            <w:tcW w:w="1275" w:type="dxa"/>
          </w:tcPr>
          <w:p w14:paraId="798B187C" w14:textId="7D06A413" w:rsidR="00EF0A2D" w:rsidRPr="00CA6A00" w:rsidRDefault="00EF0A2D" w:rsidP="002117D9">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90%</w:t>
            </w:r>
          </w:p>
        </w:tc>
        <w:tc>
          <w:tcPr>
            <w:tcW w:w="4820" w:type="dxa"/>
            <w:vMerge w:val="restart"/>
          </w:tcPr>
          <w:p w14:paraId="45DF7540" w14:textId="275ECB43" w:rsidR="00EF0A2D" w:rsidRPr="00CA6A00" w:rsidRDefault="009908A9" w:rsidP="002117D9">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w:t>
            </w:r>
            <w:r w:rsidR="00042D51" w:rsidRPr="00CA6A00">
              <w:rPr>
                <w:rFonts w:ascii="Times New Roman" w:hAnsi="Times New Roman" w:cs="Times New Roman"/>
                <w:color w:val="000000" w:themeColor="text1"/>
                <w:sz w:val="18"/>
                <w:szCs w:val="18"/>
              </w:rPr>
              <w:t>-0.593, 95%CI: -0.706– -</w:t>
            </w:r>
            <w:r w:rsidR="00100A08" w:rsidRPr="00CA6A00">
              <w:rPr>
                <w:rFonts w:ascii="Times New Roman" w:hAnsi="Times New Roman" w:cs="Times New Roman"/>
                <w:color w:val="000000" w:themeColor="text1"/>
                <w:sz w:val="18"/>
                <w:szCs w:val="18"/>
              </w:rPr>
              <w:t xml:space="preserve">0.480, p&lt;0.001, I²=91.1, τ²= </w:t>
            </w:r>
            <w:r w:rsidR="00D7455D" w:rsidRPr="00CA6A00">
              <w:rPr>
                <w:rFonts w:ascii="Times New Roman" w:hAnsi="Times New Roman" w:cs="Times New Roman"/>
                <w:color w:val="000000" w:themeColor="text1"/>
                <w:sz w:val="18"/>
                <w:szCs w:val="18"/>
              </w:rPr>
              <w:t>0.089</w:t>
            </w:r>
          </w:p>
        </w:tc>
      </w:tr>
      <w:tr w:rsidR="00CA6A00" w:rsidRPr="00CA6A00" w14:paraId="44D18CDD" w14:textId="77777777" w:rsidTr="002D5C5C">
        <w:trPr>
          <w:trHeight w:val="225"/>
        </w:trPr>
        <w:tc>
          <w:tcPr>
            <w:tcW w:w="1290" w:type="dxa"/>
            <w:vMerge/>
          </w:tcPr>
          <w:p w14:paraId="165AF3CB" w14:textId="77777777" w:rsidR="00EF0A2D" w:rsidRPr="00CA6A00" w:rsidRDefault="00EF0A2D" w:rsidP="002117D9">
            <w:pPr>
              <w:rPr>
                <w:rFonts w:ascii="Times New Roman" w:hAnsi="Times New Roman" w:cs="Times New Roman"/>
                <w:color w:val="000000" w:themeColor="text1"/>
                <w:sz w:val="18"/>
                <w:szCs w:val="18"/>
              </w:rPr>
            </w:pPr>
          </w:p>
        </w:tc>
        <w:tc>
          <w:tcPr>
            <w:tcW w:w="690" w:type="dxa"/>
            <w:vMerge/>
          </w:tcPr>
          <w:p w14:paraId="3A4762DA" w14:textId="77777777" w:rsidR="00EF0A2D" w:rsidRPr="00CA6A00" w:rsidRDefault="00EF0A2D" w:rsidP="002117D9">
            <w:pPr>
              <w:rPr>
                <w:rFonts w:ascii="Times New Roman" w:hAnsi="Times New Roman" w:cs="Times New Roman"/>
                <w:color w:val="000000" w:themeColor="text1"/>
                <w:sz w:val="18"/>
                <w:szCs w:val="18"/>
              </w:rPr>
            </w:pPr>
          </w:p>
        </w:tc>
        <w:tc>
          <w:tcPr>
            <w:tcW w:w="1276" w:type="dxa"/>
            <w:vMerge/>
          </w:tcPr>
          <w:p w14:paraId="5FA81032" w14:textId="77777777" w:rsidR="00EF0A2D" w:rsidRPr="00CA6A00" w:rsidRDefault="00EF0A2D" w:rsidP="002117D9">
            <w:pPr>
              <w:rPr>
                <w:rFonts w:ascii="Times New Roman" w:hAnsi="Times New Roman" w:cs="Times New Roman"/>
                <w:color w:val="000000" w:themeColor="text1"/>
                <w:sz w:val="18"/>
                <w:szCs w:val="18"/>
              </w:rPr>
            </w:pPr>
          </w:p>
        </w:tc>
        <w:tc>
          <w:tcPr>
            <w:tcW w:w="3543" w:type="dxa"/>
            <w:vMerge/>
          </w:tcPr>
          <w:p w14:paraId="4D82478C" w14:textId="77777777" w:rsidR="00EF0A2D" w:rsidRPr="00CA6A00" w:rsidRDefault="00EF0A2D" w:rsidP="002117D9">
            <w:pPr>
              <w:rPr>
                <w:rFonts w:ascii="Times New Roman" w:hAnsi="Times New Roman" w:cs="Times New Roman"/>
                <w:color w:val="000000" w:themeColor="text1"/>
                <w:sz w:val="18"/>
                <w:szCs w:val="18"/>
              </w:rPr>
            </w:pPr>
          </w:p>
        </w:tc>
        <w:tc>
          <w:tcPr>
            <w:tcW w:w="2127" w:type="dxa"/>
          </w:tcPr>
          <w:p w14:paraId="19FFA997" w14:textId="77777777" w:rsidR="00EF0A2D" w:rsidRPr="00CA6A00" w:rsidRDefault="00EF0A2D" w:rsidP="00126F8D">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Vives-Borrás 2019</w:t>
            </w:r>
          </w:p>
        </w:tc>
        <w:tc>
          <w:tcPr>
            <w:tcW w:w="1275" w:type="dxa"/>
          </w:tcPr>
          <w:p w14:paraId="0019D6A2" w14:textId="429AE2B7" w:rsidR="00EF0A2D" w:rsidRPr="00CA6A00" w:rsidRDefault="00EF0A2D" w:rsidP="002117D9">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65%</w:t>
            </w:r>
          </w:p>
        </w:tc>
        <w:tc>
          <w:tcPr>
            <w:tcW w:w="4820" w:type="dxa"/>
            <w:vMerge/>
          </w:tcPr>
          <w:p w14:paraId="7A4BB0FB" w14:textId="77777777" w:rsidR="00EF0A2D" w:rsidRPr="00CA6A00" w:rsidRDefault="00EF0A2D" w:rsidP="002117D9">
            <w:pPr>
              <w:rPr>
                <w:rFonts w:ascii="Times New Roman" w:hAnsi="Times New Roman" w:cs="Times New Roman"/>
                <w:color w:val="000000" w:themeColor="text1"/>
                <w:sz w:val="18"/>
                <w:szCs w:val="18"/>
              </w:rPr>
            </w:pPr>
          </w:p>
        </w:tc>
      </w:tr>
      <w:tr w:rsidR="00CA6A00" w:rsidRPr="00CA6A00" w14:paraId="6AE11332" w14:textId="4EEDCCC8" w:rsidTr="00126F8D">
        <w:trPr>
          <w:trHeight w:val="165"/>
        </w:trPr>
        <w:tc>
          <w:tcPr>
            <w:tcW w:w="1290" w:type="dxa"/>
            <w:vMerge/>
          </w:tcPr>
          <w:p w14:paraId="36C48602" w14:textId="26FDBAE9" w:rsidR="00E829C8" w:rsidRPr="00CA6A00" w:rsidRDefault="00E829C8" w:rsidP="002117D9">
            <w:pPr>
              <w:rPr>
                <w:rFonts w:ascii="Times New Roman" w:hAnsi="Times New Roman" w:cs="Times New Roman"/>
                <w:color w:val="000000" w:themeColor="text1"/>
                <w:sz w:val="18"/>
                <w:szCs w:val="18"/>
              </w:rPr>
            </w:pPr>
          </w:p>
        </w:tc>
        <w:tc>
          <w:tcPr>
            <w:tcW w:w="690" w:type="dxa"/>
            <w:vMerge/>
          </w:tcPr>
          <w:p w14:paraId="2C55C4FB" w14:textId="6AA0698A" w:rsidR="00E829C8" w:rsidRPr="00CA6A00" w:rsidRDefault="00E829C8" w:rsidP="002117D9">
            <w:pPr>
              <w:rPr>
                <w:rFonts w:ascii="Times New Roman" w:hAnsi="Times New Roman" w:cs="Times New Roman"/>
                <w:color w:val="000000" w:themeColor="text1"/>
                <w:sz w:val="18"/>
                <w:szCs w:val="18"/>
              </w:rPr>
            </w:pPr>
          </w:p>
        </w:tc>
        <w:tc>
          <w:tcPr>
            <w:tcW w:w="1276" w:type="dxa"/>
            <w:vMerge w:val="restart"/>
          </w:tcPr>
          <w:p w14:paraId="091C7F4D" w14:textId="2571576C" w:rsidR="00E829C8" w:rsidRPr="00CA6A00" w:rsidRDefault="00E829C8" w:rsidP="002117D9">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 months</w:t>
            </w:r>
          </w:p>
        </w:tc>
        <w:tc>
          <w:tcPr>
            <w:tcW w:w="3543" w:type="dxa"/>
            <w:vMerge w:val="restart"/>
          </w:tcPr>
          <w:p w14:paraId="7172AB3F" w14:textId="69BA4999" w:rsidR="00E829C8" w:rsidRPr="00CA6A00" w:rsidRDefault="00E829C8" w:rsidP="002117D9">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0.657, 95%CI: -0.810– -0.505, p&lt;0.001, I² =91.5, τ²= 0.136</w:t>
            </w:r>
          </w:p>
        </w:tc>
        <w:tc>
          <w:tcPr>
            <w:tcW w:w="2127" w:type="dxa"/>
          </w:tcPr>
          <w:p w14:paraId="5DE233EC" w14:textId="6E1B7BAB" w:rsidR="00E829C8" w:rsidRPr="00CA6A00" w:rsidRDefault="00E829C8" w:rsidP="002117D9">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errano-Duenas 2005</w:t>
            </w:r>
          </w:p>
        </w:tc>
        <w:tc>
          <w:tcPr>
            <w:tcW w:w="1275" w:type="dxa"/>
          </w:tcPr>
          <w:p w14:paraId="2070E6EF" w14:textId="70EE59A0" w:rsidR="00E829C8" w:rsidRPr="00CA6A00" w:rsidRDefault="00D233F1" w:rsidP="002117D9">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47%</w:t>
            </w:r>
          </w:p>
        </w:tc>
        <w:tc>
          <w:tcPr>
            <w:tcW w:w="4820" w:type="dxa"/>
            <w:vMerge w:val="restart"/>
          </w:tcPr>
          <w:p w14:paraId="13D5E2BC" w14:textId="7D50BAFA" w:rsidR="00E829C8" w:rsidRPr="00CA6A00" w:rsidRDefault="00BF7E1A" w:rsidP="002117D9">
            <w:pPr>
              <w:rPr>
                <w:rFonts w:ascii="Times New Roman" w:eastAsia="Malgun Gothic" w:hAnsi="Times New Roman" w:cs="Times New Roman"/>
                <w:color w:val="000000" w:themeColor="text1"/>
                <w:sz w:val="18"/>
                <w:szCs w:val="18"/>
              </w:rPr>
            </w:pPr>
            <w:r w:rsidRPr="00CA6A00">
              <w:rPr>
                <w:rFonts w:ascii="Times New Roman" w:hAnsi="Times New Roman" w:cs="Times New Roman"/>
                <w:color w:val="000000" w:themeColor="text1"/>
                <w:sz w:val="18"/>
                <w:szCs w:val="18"/>
              </w:rPr>
              <w:t>g=</w:t>
            </w:r>
            <w:r w:rsidR="00E829C8" w:rsidRPr="00CA6A00">
              <w:rPr>
                <w:rFonts w:ascii="Times New Roman" w:hAnsi="Times New Roman" w:cs="Times New Roman"/>
                <w:color w:val="000000" w:themeColor="text1"/>
                <w:sz w:val="18"/>
                <w:szCs w:val="18"/>
              </w:rPr>
              <w:t>-0.578, 95%CI: -0.715</w:t>
            </w:r>
            <w:r w:rsidR="00E829C8" w:rsidRPr="00CA6A00">
              <w:rPr>
                <w:rFonts w:ascii="Times New Roman" w:eastAsia="Malgun Gothic" w:hAnsi="Times New Roman" w:cs="Times New Roman"/>
                <w:color w:val="000000" w:themeColor="text1"/>
                <w:sz w:val="18"/>
                <w:szCs w:val="18"/>
              </w:rPr>
              <w:t xml:space="preserve">– -0.440, p&lt;0.001, </w:t>
            </w:r>
            <w:r w:rsidR="00E829C8" w:rsidRPr="00CA6A00">
              <w:rPr>
                <w:rFonts w:ascii="Times New Roman" w:hAnsi="Times New Roman" w:cs="Times New Roman"/>
                <w:color w:val="000000" w:themeColor="text1"/>
                <w:sz w:val="18"/>
                <w:szCs w:val="18"/>
              </w:rPr>
              <w:t>I²=89.1, τ²= 0.097</w:t>
            </w:r>
          </w:p>
        </w:tc>
      </w:tr>
      <w:tr w:rsidR="00CA6A00" w:rsidRPr="00CA6A00" w14:paraId="0CEED1C5" w14:textId="77777777" w:rsidTr="002D5C5C">
        <w:trPr>
          <w:trHeight w:val="240"/>
        </w:trPr>
        <w:tc>
          <w:tcPr>
            <w:tcW w:w="1290" w:type="dxa"/>
            <w:vMerge/>
          </w:tcPr>
          <w:p w14:paraId="6C900B24" w14:textId="77777777" w:rsidR="00E829C8" w:rsidRPr="00CA6A00" w:rsidRDefault="00E829C8" w:rsidP="002117D9">
            <w:pPr>
              <w:rPr>
                <w:rFonts w:ascii="Times New Roman" w:hAnsi="Times New Roman" w:cs="Times New Roman"/>
                <w:color w:val="000000" w:themeColor="text1"/>
                <w:sz w:val="18"/>
                <w:szCs w:val="18"/>
              </w:rPr>
            </w:pPr>
          </w:p>
        </w:tc>
        <w:tc>
          <w:tcPr>
            <w:tcW w:w="690" w:type="dxa"/>
            <w:vMerge/>
          </w:tcPr>
          <w:p w14:paraId="6D084A34" w14:textId="77777777" w:rsidR="00E829C8" w:rsidRPr="00CA6A00" w:rsidRDefault="00E829C8" w:rsidP="002117D9">
            <w:pPr>
              <w:rPr>
                <w:rFonts w:ascii="Times New Roman" w:hAnsi="Times New Roman" w:cs="Times New Roman"/>
                <w:color w:val="000000" w:themeColor="text1"/>
                <w:sz w:val="18"/>
                <w:szCs w:val="18"/>
              </w:rPr>
            </w:pPr>
          </w:p>
        </w:tc>
        <w:tc>
          <w:tcPr>
            <w:tcW w:w="1276" w:type="dxa"/>
            <w:vMerge/>
          </w:tcPr>
          <w:p w14:paraId="72139CE8" w14:textId="77777777" w:rsidR="00E829C8" w:rsidRPr="00CA6A00" w:rsidRDefault="00E829C8" w:rsidP="002117D9">
            <w:pPr>
              <w:rPr>
                <w:rFonts w:ascii="Times New Roman" w:hAnsi="Times New Roman" w:cs="Times New Roman"/>
                <w:color w:val="000000" w:themeColor="text1"/>
                <w:sz w:val="18"/>
                <w:szCs w:val="18"/>
              </w:rPr>
            </w:pPr>
          </w:p>
        </w:tc>
        <w:tc>
          <w:tcPr>
            <w:tcW w:w="3543" w:type="dxa"/>
            <w:vMerge/>
          </w:tcPr>
          <w:p w14:paraId="75775F66" w14:textId="77777777" w:rsidR="00E829C8" w:rsidRPr="00CA6A00" w:rsidRDefault="00E829C8" w:rsidP="002117D9">
            <w:pPr>
              <w:rPr>
                <w:rFonts w:ascii="Times New Roman" w:hAnsi="Times New Roman" w:cs="Times New Roman"/>
                <w:color w:val="000000" w:themeColor="text1"/>
                <w:sz w:val="18"/>
                <w:szCs w:val="18"/>
              </w:rPr>
            </w:pPr>
          </w:p>
        </w:tc>
        <w:tc>
          <w:tcPr>
            <w:tcW w:w="2127" w:type="dxa"/>
          </w:tcPr>
          <w:p w14:paraId="7F93B447" w14:textId="77777777" w:rsidR="00E829C8" w:rsidRPr="00CA6A00" w:rsidRDefault="00E829C8" w:rsidP="00126F8D">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Vives-Borrás 2019</w:t>
            </w:r>
          </w:p>
        </w:tc>
        <w:tc>
          <w:tcPr>
            <w:tcW w:w="1275" w:type="dxa"/>
          </w:tcPr>
          <w:p w14:paraId="6077FB1B" w14:textId="5171D6BD" w:rsidR="00E829C8" w:rsidRPr="00CA6A00" w:rsidRDefault="007A063B" w:rsidP="002117D9">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58</w:t>
            </w:r>
            <w:r w:rsidR="00D233F1" w:rsidRPr="00CA6A00">
              <w:rPr>
                <w:rFonts w:ascii="Times New Roman" w:hAnsi="Times New Roman" w:cs="Times New Roman"/>
                <w:color w:val="000000" w:themeColor="text1"/>
                <w:sz w:val="18"/>
                <w:szCs w:val="18"/>
              </w:rPr>
              <w:t>%</w:t>
            </w:r>
          </w:p>
        </w:tc>
        <w:tc>
          <w:tcPr>
            <w:tcW w:w="4820" w:type="dxa"/>
            <w:vMerge/>
          </w:tcPr>
          <w:p w14:paraId="75E929A0" w14:textId="77777777" w:rsidR="00E829C8" w:rsidRPr="00CA6A00" w:rsidRDefault="00E829C8" w:rsidP="002117D9">
            <w:pPr>
              <w:rPr>
                <w:rFonts w:ascii="Times New Roman" w:hAnsi="Times New Roman" w:cs="Times New Roman"/>
                <w:color w:val="000000" w:themeColor="text1"/>
                <w:sz w:val="18"/>
                <w:szCs w:val="18"/>
              </w:rPr>
            </w:pPr>
          </w:p>
        </w:tc>
      </w:tr>
      <w:tr w:rsidR="00CA6A00" w:rsidRPr="00CA6A00" w14:paraId="59AD5053" w14:textId="5C8DEC3F" w:rsidTr="00682AFF">
        <w:trPr>
          <w:trHeight w:val="427"/>
        </w:trPr>
        <w:tc>
          <w:tcPr>
            <w:tcW w:w="1290" w:type="dxa"/>
            <w:vMerge/>
          </w:tcPr>
          <w:p w14:paraId="57AA4898" w14:textId="77777777" w:rsidR="00B20FA3" w:rsidRPr="00CA6A00" w:rsidRDefault="00B20FA3" w:rsidP="002117D9">
            <w:pPr>
              <w:rPr>
                <w:rFonts w:ascii="Times New Roman" w:hAnsi="Times New Roman" w:cs="Times New Roman"/>
                <w:color w:val="000000" w:themeColor="text1"/>
                <w:sz w:val="18"/>
                <w:szCs w:val="18"/>
              </w:rPr>
            </w:pPr>
          </w:p>
        </w:tc>
        <w:tc>
          <w:tcPr>
            <w:tcW w:w="690" w:type="dxa"/>
            <w:vMerge/>
          </w:tcPr>
          <w:p w14:paraId="3AAFCA8F" w14:textId="77777777" w:rsidR="00B20FA3" w:rsidRPr="00CA6A00" w:rsidRDefault="00B20FA3" w:rsidP="002117D9">
            <w:pPr>
              <w:rPr>
                <w:rFonts w:ascii="Times New Roman" w:hAnsi="Times New Roman" w:cs="Times New Roman"/>
                <w:color w:val="000000" w:themeColor="text1"/>
                <w:sz w:val="18"/>
                <w:szCs w:val="18"/>
              </w:rPr>
            </w:pPr>
          </w:p>
        </w:tc>
        <w:tc>
          <w:tcPr>
            <w:tcW w:w="1276" w:type="dxa"/>
          </w:tcPr>
          <w:p w14:paraId="50BBA822" w14:textId="3947C041" w:rsidR="00B20FA3" w:rsidRPr="00CA6A00" w:rsidRDefault="00B20FA3" w:rsidP="002117D9">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gt;6–12 months </w:t>
            </w:r>
          </w:p>
        </w:tc>
        <w:tc>
          <w:tcPr>
            <w:tcW w:w="3543" w:type="dxa"/>
          </w:tcPr>
          <w:p w14:paraId="04FA938A" w14:textId="49AD0030" w:rsidR="00B20FA3" w:rsidRPr="00CA6A00" w:rsidRDefault="00B20FA3" w:rsidP="002117D9">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0.601, 95%CI: -0.790– -0.411, p&lt;0.001, I² =88.2, τ²= 0.127</w:t>
            </w:r>
          </w:p>
        </w:tc>
        <w:tc>
          <w:tcPr>
            <w:tcW w:w="2127" w:type="dxa"/>
          </w:tcPr>
          <w:p w14:paraId="23FCE199" w14:textId="57F8AF6C" w:rsidR="00B20FA3" w:rsidRPr="00CA6A00" w:rsidRDefault="00B20FA3" w:rsidP="002117D9">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errano-Duenas 2005</w:t>
            </w:r>
          </w:p>
        </w:tc>
        <w:tc>
          <w:tcPr>
            <w:tcW w:w="1275" w:type="dxa"/>
          </w:tcPr>
          <w:p w14:paraId="2626501F" w14:textId="1665BEA6" w:rsidR="00B20FA3" w:rsidRPr="00CA6A00" w:rsidRDefault="00B20FA3" w:rsidP="002117D9">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88%</w:t>
            </w:r>
          </w:p>
        </w:tc>
        <w:tc>
          <w:tcPr>
            <w:tcW w:w="4820" w:type="dxa"/>
          </w:tcPr>
          <w:p w14:paraId="4BAD0873" w14:textId="7613EEE0" w:rsidR="00B20FA3" w:rsidRPr="00CA6A00" w:rsidRDefault="00B20FA3" w:rsidP="002117D9">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 -0.569, 95%CI: -0.759– -0.378, p&lt;0.001, I²=88.4, τ²= 0.122</w:t>
            </w:r>
          </w:p>
        </w:tc>
      </w:tr>
      <w:tr w:rsidR="00CA6A00" w:rsidRPr="00CA6A00" w14:paraId="3CE73605" w14:textId="0CF8E1E6" w:rsidTr="006855A3">
        <w:trPr>
          <w:trHeight w:val="586"/>
        </w:trPr>
        <w:tc>
          <w:tcPr>
            <w:tcW w:w="1290" w:type="dxa"/>
            <w:vMerge/>
          </w:tcPr>
          <w:p w14:paraId="68EF5618" w14:textId="77777777" w:rsidR="00CB6D17" w:rsidRPr="00CA6A00" w:rsidRDefault="00CB6D17" w:rsidP="002117D9">
            <w:pPr>
              <w:rPr>
                <w:rFonts w:ascii="Times New Roman" w:hAnsi="Times New Roman" w:cs="Times New Roman"/>
                <w:color w:val="000000" w:themeColor="text1"/>
                <w:sz w:val="18"/>
                <w:szCs w:val="18"/>
              </w:rPr>
            </w:pPr>
          </w:p>
        </w:tc>
        <w:tc>
          <w:tcPr>
            <w:tcW w:w="690" w:type="dxa"/>
            <w:vMerge/>
          </w:tcPr>
          <w:p w14:paraId="40C6BDAC" w14:textId="77777777" w:rsidR="00CB6D17" w:rsidRPr="00CA6A00" w:rsidRDefault="00CB6D17" w:rsidP="002117D9">
            <w:pPr>
              <w:rPr>
                <w:rFonts w:ascii="Times New Roman" w:hAnsi="Times New Roman" w:cs="Times New Roman"/>
                <w:color w:val="000000" w:themeColor="text1"/>
                <w:sz w:val="18"/>
                <w:szCs w:val="18"/>
              </w:rPr>
            </w:pPr>
          </w:p>
        </w:tc>
        <w:tc>
          <w:tcPr>
            <w:tcW w:w="1276" w:type="dxa"/>
          </w:tcPr>
          <w:p w14:paraId="480C64D7" w14:textId="0D2586D8" w:rsidR="00CB6D17" w:rsidRPr="00CA6A00" w:rsidRDefault="00CB6D17" w:rsidP="002117D9">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t;12 months</w:t>
            </w:r>
          </w:p>
        </w:tc>
        <w:tc>
          <w:tcPr>
            <w:tcW w:w="3543" w:type="dxa"/>
          </w:tcPr>
          <w:p w14:paraId="236738FE" w14:textId="31BDD0DA" w:rsidR="00CB6D17" w:rsidRPr="00CA6A00" w:rsidRDefault="00CB6D17" w:rsidP="002117D9">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0.794, 95%CI: -1.096– -0.492, p&lt;0.001, I² =96.7, τ²= 0.235</w:t>
            </w:r>
          </w:p>
        </w:tc>
        <w:tc>
          <w:tcPr>
            <w:tcW w:w="2127" w:type="dxa"/>
          </w:tcPr>
          <w:p w14:paraId="3DE02651" w14:textId="25B3DFFB" w:rsidR="00CB6D17" w:rsidRPr="00CA6A00" w:rsidRDefault="00CB6D17" w:rsidP="002117D9">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errano-Duenas 2005</w:t>
            </w:r>
          </w:p>
        </w:tc>
        <w:tc>
          <w:tcPr>
            <w:tcW w:w="1275" w:type="dxa"/>
          </w:tcPr>
          <w:p w14:paraId="1F9DD17D" w14:textId="45674D15" w:rsidR="00CB6D17" w:rsidRPr="00CA6A00" w:rsidRDefault="00264203" w:rsidP="002117D9">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29%</w:t>
            </w:r>
          </w:p>
        </w:tc>
        <w:tc>
          <w:tcPr>
            <w:tcW w:w="4820" w:type="dxa"/>
          </w:tcPr>
          <w:p w14:paraId="42FEFC09" w14:textId="6BFE131F" w:rsidR="00CB6D17" w:rsidRPr="00CA6A00" w:rsidRDefault="00CB6D17" w:rsidP="002117D9">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0.575, 95%CI: -0.785– -0.365, p&lt;0.001, I²=92.8, τ²= 0.102</w:t>
            </w:r>
          </w:p>
        </w:tc>
      </w:tr>
      <w:tr w:rsidR="00CA6A00" w:rsidRPr="00CA6A00" w14:paraId="6408DD39" w14:textId="366D7F7F" w:rsidTr="002D5C5C">
        <w:tc>
          <w:tcPr>
            <w:tcW w:w="1290" w:type="dxa"/>
            <w:vMerge w:val="restart"/>
          </w:tcPr>
          <w:p w14:paraId="108B8434" w14:textId="6F2A683D" w:rsidR="00DB3619" w:rsidRPr="00CA6A00" w:rsidRDefault="00DB3619" w:rsidP="00F04A4F">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Functional </w:t>
            </w:r>
            <w:r w:rsidR="002A10E4" w:rsidRPr="00CA6A00">
              <w:rPr>
                <w:rFonts w:ascii="Times New Roman" w:hAnsi="Times New Roman" w:cs="Times New Roman"/>
                <w:color w:val="000000" w:themeColor="text1"/>
                <w:sz w:val="18"/>
                <w:szCs w:val="18"/>
              </w:rPr>
              <w:t>change</w:t>
            </w:r>
            <w:r w:rsidRPr="00CA6A00">
              <w:rPr>
                <w:rFonts w:ascii="Times New Roman" w:hAnsi="Times New Roman" w:cs="Times New Roman"/>
                <w:color w:val="000000" w:themeColor="text1"/>
                <w:sz w:val="18"/>
                <w:szCs w:val="18"/>
              </w:rPr>
              <w:t xml:space="preserve"> </w:t>
            </w:r>
          </w:p>
        </w:tc>
        <w:tc>
          <w:tcPr>
            <w:tcW w:w="690" w:type="dxa"/>
            <w:vMerge w:val="restart"/>
          </w:tcPr>
          <w:p w14:paraId="535B6A0C" w14:textId="77777777" w:rsidR="00DB3619" w:rsidRPr="00CA6A00" w:rsidRDefault="00DB3619" w:rsidP="00F04A4F">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t</w:t>
            </w:r>
          </w:p>
        </w:tc>
        <w:tc>
          <w:tcPr>
            <w:tcW w:w="1276" w:type="dxa"/>
          </w:tcPr>
          <w:p w14:paraId="5AB13830" w14:textId="1244980D" w:rsidR="00DB3619" w:rsidRPr="00CA6A00" w:rsidRDefault="00DB3619" w:rsidP="00F04A4F">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llapsed</w:t>
            </w:r>
          </w:p>
        </w:tc>
        <w:tc>
          <w:tcPr>
            <w:tcW w:w="3543" w:type="dxa"/>
          </w:tcPr>
          <w:p w14:paraId="7500402C" w14:textId="5B4E3F1A" w:rsidR="00DB3619" w:rsidRPr="00CA6A00" w:rsidRDefault="00F75308" w:rsidP="00F04A4F">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OR= 2.038, 95%CI:1.742–2.384, p&lt;0.0</w:t>
            </w:r>
            <w:r w:rsidR="00EB3D84" w:rsidRPr="00CA6A00">
              <w:rPr>
                <w:rFonts w:ascii="Times New Roman" w:hAnsi="Times New Roman" w:cs="Times New Roman"/>
                <w:color w:val="000000" w:themeColor="text1"/>
                <w:sz w:val="18"/>
                <w:szCs w:val="18"/>
              </w:rPr>
              <w:t xml:space="preserve">1, I² = </w:t>
            </w:r>
            <w:r w:rsidRPr="00CA6A00">
              <w:rPr>
                <w:rFonts w:ascii="Times New Roman" w:hAnsi="Times New Roman" w:cs="Times New Roman"/>
                <w:color w:val="000000" w:themeColor="text1"/>
                <w:sz w:val="18"/>
                <w:szCs w:val="18"/>
              </w:rPr>
              <w:t>20.1</w:t>
            </w:r>
            <w:r w:rsidR="00EB3D84" w:rsidRPr="00CA6A00">
              <w:rPr>
                <w:rFonts w:ascii="Times New Roman" w:hAnsi="Times New Roman" w:cs="Times New Roman"/>
                <w:color w:val="000000" w:themeColor="text1"/>
                <w:sz w:val="18"/>
                <w:szCs w:val="18"/>
              </w:rPr>
              <w:t xml:space="preserve">, τ²= </w:t>
            </w:r>
            <w:r w:rsidRPr="00CA6A00">
              <w:rPr>
                <w:rFonts w:ascii="Times New Roman" w:hAnsi="Times New Roman" w:cs="Times New Roman"/>
                <w:color w:val="000000" w:themeColor="text1"/>
                <w:sz w:val="18"/>
                <w:szCs w:val="18"/>
              </w:rPr>
              <w:tab/>
              <w:t>0.028</w:t>
            </w:r>
          </w:p>
        </w:tc>
        <w:tc>
          <w:tcPr>
            <w:tcW w:w="2127" w:type="dxa"/>
          </w:tcPr>
          <w:p w14:paraId="3856F3C3" w14:textId="783CC025" w:rsidR="00DB3619" w:rsidRPr="00CA6A00" w:rsidRDefault="00EB3D84" w:rsidP="00F04A4F">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Tavares 2021</w:t>
            </w:r>
          </w:p>
        </w:tc>
        <w:tc>
          <w:tcPr>
            <w:tcW w:w="1275" w:type="dxa"/>
          </w:tcPr>
          <w:p w14:paraId="192A2A84" w14:textId="17067A5E" w:rsidR="00DB3619" w:rsidRPr="00CA6A00" w:rsidRDefault="001961DA" w:rsidP="00F04A4F">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6%</w:t>
            </w:r>
          </w:p>
        </w:tc>
        <w:tc>
          <w:tcPr>
            <w:tcW w:w="4820" w:type="dxa"/>
          </w:tcPr>
          <w:p w14:paraId="21C0F89E" w14:textId="7AA802B0" w:rsidR="00DB3619" w:rsidRPr="00CA6A00" w:rsidRDefault="004B652E" w:rsidP="00F04A4F">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OR=</w:t>
            </w:r>
            <w:r w:rsidR="00E37FE9" w:rsidRPr="00CA6A00">
              <w:rPr>
                <w:rFonts w:ascii="Times New Roman" w:hAnsi="Times New Roman" w:cs="Times New Roman"/>
                <w:color w:val="000000" w:themeColor="text1"/>
                <w:sz w:val="18"/>
                <w:szCs w:val="18"/>
              </w:rPr>
              <w:t>2.036, 95%CI:</w:t>
            </w:r>
            <w:r w:rsidR="00AE4B43" w:rsidRPr="00CA6A00">
              <w:rPr>
                <w:rFonts w:ascii="Times New Roman" w:hAnsi="Times New Roman" w:cs="Times New Roman"/>
                <w:color w:val="000000" w:themeColor="text1"/>
                <w:sz w:val="18"/>
                <w:szCs w:val="18"/>
              </w:rPr>
              <w:t xml:space="preserve"> 1.734–2.390, p&lt;0.001, I²=</w:t>
            </w:r>
            <w:r w:rsidR="00034661" w:rsidRPr="00CA6A00">
              <w:rPr>
                <w:rFonts w:ascii="Times New Roman" w:hAnsi="Times New Roman" w:cs="Times New Roman"/>
                <w:color w:val="000000" w:themeColor="text1"/>
                <w:sz w:val="18"/>
                <w:szCs w:val="18"/>
              </w:rPr>
              <w:t xml:space="preserve">23.7, </w:t>
            </w:r>
            <w:r w:rsidR="00E0682D" w:rsidRPr="00CA6A00">
              <w:rPr>
                <w:rFonts w:ascii="Times New Roman" w:hAnsi="Times New Roman" w:cs="Times New Roman"/>
                <w:color w:val="000000" w:themeColor="text1"/>
                <w:sz w:val="18"/>
                <w:szCs w:val="18"/>
              </w:rPr>
              <w:t xml:space="preserve">τ²= </w:t>
            </w:r>
            <w:r w:rsidR="00A65566" w:rsidRPr="00CA6A00">
              <w:rPr>
                <w:rFonts w:ascii="Times New Roman" w:hAnsi="Times New Roman" w:cs="Times New Roman"/>
                <w:color w:val="000000" w:themeColor="text1"/>
                <w:sz w:val="18"/>
                <w:szCs w:val="18"/>
              </w:rPr>
              <w:t>0.032</w:t>
            </w:r>
          </w:p>
        </w:tc>
      </w:tr>
      <w:tr w:rsidR="00CA6A00" w:rsidRPr="00CA6A00" w14:paraId="07AA735B" w14:textId="60D4EC69" w:rsidTr="00C56397">
        <w:tc>
          <w:tcPr>
            <w:tcW w:w="1290" w:type="dxa"/>
            <w:vMerge/>
            <w:shd w:val="clear" w:color="auto" w:fill="auto"/>
          </w:tcPr>
          <w:p w14:paraId="5B09CB47" w14:textId="77777777" w:rsidR="00567ADE" w:rsidRPr="00CA6A00" w:rsidRDefault="00567ADE" w:rsidP="00567ADE">
            <w:pPr>
              <w:rPr>
                <w:rFonts w:ascii="Times New Roman" w:hAnsi="Times New Roman" w:cs="Times New Roman"/>
                <w:color w:val="000000" w:themeColor="text1"/>
                <w:sz w:val="18"/>
                <w:szCs w:val="18"/>
              </w:rPr>
            </w:pPr>
          </w:p>
        </w:tc>
        <w:tc>
          <w:tcPr>
            <w:tcW w:w="690" w:type="dxa"/>
            <w:vMerge/>
            <w:shd w:val="clear" w:color="auto" w:fill="auto"/>
          </w:tcPr>
          <w:p w14:paraId="21C84746" w14:textId="77777777" w:rsidR="00567ADE" w:rsidRPr="00CA6A00" w:rsidRDefault="00567ADE" w:rsidP="00567ADE">
            <w:pPr>
              <w:rPr>
                <w:rFonts w:ascii="Times New Roman" w:hAnsi="Times New Roman" w:cs="Times New Roman"/>
                <w:color w:val="000000" w:themeColor="text1"/>
                <w:sz w:val="18"/>
                <w:szCs w:val="18"/>
              </w:rPr>
            </w:pPr>
          </w:p>
        </w:tc>
        <w:tc>
          <w:tcPr>
            <w:tcW w:w="1276" w:type="dxa"/>
            <w:shd w:val="clear" w:color="auto" w:fill="auto"/>
          </w:tcPr>
          <w:p w14:paraId="124B363E" w14:textId="07900897" w:rsidR="00567ADE" w:rsidRPr="00CA6A00" w:rsidRDefault="00567ADE" w:rsidP="00567ADE">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 months</w:t>
            </w:r>
          </w:p>
        </w:tc>
        <w:tc>
          <w:tcPr>
            <w:tcW w:w="3543" w:type="dxa"/>
            <w:shd w:val="clear" w:color="auto" w:fill="auto"/>
          </w:tcPr>
          <w:p w14:paraId="1B631229" w14:textId="770D60CE" w:rsidR="00567ADE" w:rsidRPr="00CA6A00" w:rsidRDefault="00E05EC2" w:rsidP="00567ADE">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OR=1.894, 95%CI: 1.564–2.293, p&lt;0.001</w:t>
            </w:r>
            <w:r w:rsidR="00356936" w:rsidRPr="00CA6A00">
              <w:rPr>
                <w:rFonts w:ascii="Times New Roman" w:hAnsi="Times New Roman" w:cs="Times New Roman"/>
                <w:color w:val="000000" w:themeColor="text1"/>
                <w:sz w:val="18"/>
                <w:szCs w:val="18"/>
              </w:rPr>
              <w:t xml:space="preserve">, </w:t>
            </w:r>
            <w:r w:rsidRPr="00CA6A00">
              <w:rPr>
                <w:rFonts w:ascii="Times New Roman" w:hAnsi="Times New Roman" w:cs="Times New Roman"/>
                <w:color w:val="000000" w:themeColor="text1"/>
                <w:sz w:val="18"/>
                <w:szCs w:val="18"/>
              </w:rPr>
              <w:t>I² =28.0</w:t>
            </w:r>
            <w:r w:rsidR="00356936" w:rsidRPr="00CA6A00">
              <w:rPr>
                <w:rFonts w:ascii="Times New Roman" w:hAnsi="Times New Roman" w:cs="Times New Roman"/>
                <w:color w:val="000000" w:themeColor="text1"/>
                <w:sz w:val="18"/>
                <w:szCs w:val="18"/>
              </w:rPr>
              <w:t xml:space="preserve">, </w:t>
            </w:r>
            <w:r w:rsidRPr="00CA6A00">
              <w:rPr>
                <w:rFonts w:ascii="Times New Roman" w:hAnsi="Times New Roman" w:cs="Times New Roman"/>
                <w:color w:val="000000" w:themeColor="text1"/>
                <w:sz w:val="18"/>
                <w:szCs w:val="18"/>
              </w:rPr>
              <w:t>τ²= 0.042</w:t>
            </w:r>
          </w:p>
        </w:tc>
        <w:tc>
          <w:tcPr>
            <w:tcW w:w="2127" w:type="dxa"/>
            <w:shd w:val="clear" w:color="auto" w:fill="auto"/>
          </w:tcPr>
          <w:p w14:paraId="60534750" w14:textId="2AF4D852" w:rsidR="00567ADE" w:rsidRPr="00CA6A00" w:rsidRDefault="00F1630A" w:rsidP="00567ADE">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Tavares 2021</w:t>
            </w:r>
          </w:p>
        </w:tc>
        <w:tc>
          <w:tcPr>
            <w:tcW w:w="1275" w:type="dxa"/>
            <w:shd w:val="clear" w:color="auto" w:fill="auto"/>
          </w:tcPr>
          <w:p w14:paraId="280E62F7" w14:textId="6F08FE96" w:rsidR="00567ADE" w:rsidRPr="00CA6A00" w:rsidRDefault="00403086" w:rsidP="00567ADE">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9%</w:t>
            </w:r>
          </w:p>
        </w:tc>
        <w:tc>
          <w:tcPr>
            <w:tcW w:w="4820" w:type="dxa"/>
            <w:shd w:val="clear" w:color="auto" w:fill="auto"/>
          </w:tcPr>
          <w:p w14:paraId="637E684F" w14:textId="7788E229" w:rsidR="00567ADE" w:rsidRPr="00CA6A00" w:rsidRDefault="004B652E" w:rsidP="00567ADE">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OR=1.892, 95%CI: 1.555–</w:t>
            </w:r>
            <w:r w:rsidR="00475F9A" w:rsidRPr="00CA6A00">
              <w:rPr>
                <w:rFonts w:ascii="Times New Roman" w:hAnsi="Times New Roman" w:cs="Times New Roman"/>
                <w:color w:val="000000" w:themeColor="text1"/>
                <w:sz w:val="18"/>
                <w:szCs w:val="18"/>
              </w:rPr>
              <w:t xml:space="preserve">2.303, p&lt;0.001, I²=32.4, τ²= </w:t>
            </w:r>
            <w:r w:rsidR="00D2536E" w:rsidRPr="00CA6A00">
              <w:rPr>
                <w:rFonts w:ascii="Times New Roman" w:hAnsi="Times New Roman" w:cs="Times New Roman"/>
                <w:color w:val="000000" w:themeColor="text1"/>
                <w:sz w:val="18"/>
                <w:szCs w:val="18"/>
              </w:rPr>
              <w:t>0.048</w:t>
            </w:r>
          </w:p>
        </w:tc>
      </w:tr>
      <w:tr w:rsidR="00CA6A00" w:rsidRPr="00CA6A00" w14:paraId="55FD4E27" w14:textId="313B11F3" w:rsidTr="00C56397">
        <w:tc>
          <w:tcPr>
            <w:tcW w:w="1290" w:type="dxa"/>
            <w:vMerge w:val="restart"/>
          </w:tcPr>
          <w:p w14:paraId="31182BB2" w14:textId="32E092CB" w:rsidR="00F37CB4" w:rsidRPr="00CA6A00" w:rsidRDefault="00F37CB4" w:rsidP="007A3F6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Functional </w:t>
            </w:r>
            <w:r w:rsidR="00931E77" w:rsidRPr="00CA6A00">
              <w:rPr>
                <w:rFonts w:ascii="Times New Roman" w:hAnsi="Times New Roman" w:cs="Times New Roman"/>
                <w:color w:val="000000" w:themeColor="text1"/>
                <w:sz w:val="18"/>
                <w:szCs w:val="18"/>
              </w:rPr>
              <w:t>change</w:t>
            </w:r>
            <w:r w:rsidRPr="00CA6A00">
              <w:rPr>
                <w:rFonts w:ascii="Times New Roman" w:hAnsi="Times New Roman" w:cs="Times New Roman"/>
                <w:color w:val="000000" w:themeColor="text1"/>
                <w:sz w:val="18"/>
                <w:szCs w:val="18"/>
              </w:rPr>
              <w:t xml:space="preserve"> </w:t>
            </w:r>
          </w:p>
        </w:tc>
        <w:tc>
          <w:tcPr>
            <w:tcW w:w="690" w:type="dxa"/>
            <w:vMerge w:val="restart"/>
          </w:tcPr>
          <w:p w14:paraId="07512A01" w14:textId="757C2C91" w:rsidR="00F37CB4" w:rsidRPr="00CA6A00" w:rsidRDefault="00311A17" w:rsidP="007A3F6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w:t>
            </w:r>
            <w:r w:rsidR="00931E77" w:rsidRPr="00CA6A00">
              <w:rPr>
                <w:rFonts w:ascii="Times New Roman" w:hAnsi="Times New Roman" w:cs="Times New Roman"/>
                <w:color w:val="000000" w:themeColor="text1"/>
                <w:sz w:val="18"/>
                <w:szCs w:val="18"/>
              </w:rPr>
              <w:t>on</w:t>
            </w:r>
          </w:p>
        </w:tc>
        <w:tc>
          <w:tcPr>
            <w:tcW w:w="1276" w:type="dxa"/>
          </w:tcPr>
          <w:p w14:paraId="24A7B42C" w14:textId="46A61D01" w:rsidR="00F37CB4" w:rsidRPr="00CA6A00" w:rsidRDefault="00F37CB4" w:rsidP="007A3F6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llapsed</w:t>
            </w:r>
          </w:p>
        </w:tc>
        <w:tc>
          <w:tcPr>
            <w:tcW w:w="3543" w:type="dxa"/>
            <w:shd w:val="clear" w:color="auto" w:fill="auto"/>
          </w:tcPr>
          <w:p w14:paraId="4FC50FC6" w14:textId="73D4C448" w:rsidR="00F37CB4" w:rsidRPr="00CA6A00" w:rsidRDefault="007E6AD8" w:rsidP="007A3F6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0.432, 95%CI: -0.694– -0.170, p</w:t>
            </w:r>
            <w:r w:rsidR="00430D16" w:rsidRPr="00CA6A00">
              <w:rPr>
                <w:rFonts w:ascii="Times New Roman" w:hAnsi="Times New Roman" w:cs="Times New Roman"/>
                <w:color w:val="000000" w:themeColor="text1"/>
                <w:sz w:val="18"/>
                <w:szCs w:val="18"/>
              </w:rPr>
              <w:t>=</w:t>
            </w:r>
            <w:r w:rsidRPr="00CA6A00">
              <w:rPr>
                <w:rFonts w:ascii="Times New Roman" w:hAnsi="Times New Roman" w:cs="Times New Roman"/>
                <w:color w:val="000000" w:themeColor="text1"/>
                <w:sz w:val="18"/>
                <w:szCs w:val="18"/>
              </w:rPr>
              <w:t>0.001</w:t>
            </w:r>
            <w:r w:rsidR="00430D16" w:rsidRPr="00CA6A00">
              <w:rPr>
                <w:rFonts w:ascii="Times New Roman" w:hAnsi="Times New Roman" w:cs="Times New Roman"/>
                <w:color w:val="000000" w:themeColor="text1"/>
                <w:sz w:val="18"/>
                <w:szCs w:val="18"/>
              </w:rPr>
              <w:t xml:space="preserve">, I² = </w:t>
            </w:r>
            <w:r w:rsidRPr="00CA6A00">
              <w:rPr>
                <w:rFonts w:ascii="Times New Roman" w:hAnsi="Times New Roman" w:cs="Times New Roman"/>
                <w:color w:val="000000" w:themeColor="text1"/>
                <w:sz w:val="18"/>
                <w:szCs w:val="18"/>
              </w:rPr>
              <w:t>87.3</w:t>
            </w:r>
            <w:r w:rsidR="00430D16" w:rsidRPr="00CA6A00">
              <w:rPr>
                <w:rFonts w:ascii="Times New Roman" w:hAnsi="Times New Roman" w:cs="Times New Roman"/>
                <w:color w:val="000000" w:themeColor="text1"/>
                <w:sz w:val="18"/>
                <w:szCs w:val="18"/>
              </w:rPr>
              <w:t xml:space="preserve">, τ²= </w:t>
            </w:r>
            <w:r w:rsidRPr="00CA6A00">
              <w:rPr>
                <w:rFonts w:ascii="Times New Roman" w:hAnsi="Times New Roman" w:cs="Times New Roman"/>
                <w:color w:val="000000" w:themeColor="text1"/>
                <w:sz w:val="18"/>
                <w:szCs w:val="18"/>
              </w:rPr>
              <w:t>0.143</w:t>
            </w:r>
          </w:p>
        </w:tc>
        <w:tc>
          <w:tcPr>
            <w:tcW w:w="2127" w:type="dxa"/>
            <w:shd w:val="clear" w:color="auto" w:fill="auto"/>
          </w:tcPr>
          <w:p w14:paraId="357393B6" w14:textId="41E09748" w:rsidR="00F37CB4" w:rsidRPr="00CA6A00" w:rsidRDefault="005A2702" w:rsidP="007A3F6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Isaia 2009</w:t>
            </w:r>
          </w:p>
        </w:tc>
        <w:tc>
          <w:tcPr>
            <w:tcW w:w="1275" w:type="dxa"/>
            <w:shd w:val="clear" w:color="auto" w:fill="auto"/>
          </w:tcPr>
          <w:p w14:paraId="7466879B" w14:textId="197B92A3" w:rsidR="00F37CB4" w:rsidRPr="00CA6A00" w:rsidRDefault="005A2702" w:rsidP="007A3F6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45%</w:t>
            </w:r>
          </w:p>
        </w:tc>
        <w:tc>
          <w:tcPr>
            <w:tcW w:w="4820" w:type="dxa"/>
            <w:shd w:val="clear" w:color="auto" w:fill="auto"/>
          </w:tcPr>
          <w:p w14:paraId="422C5565" w14:textId="3C08162D" w:rsidR="00F37CB4" w:rsidRPr="00CA6A00" w:rsidRDefault="001B735B" w:rsidP="007A3F6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w:t>
            </w:r>
            <w:r w:rsidR="00133461" w:rsidRPr="00CA6A00">
              <w:rPr>
                <w:rFonts w:ascii="Times New Roman" w:hAnsi="Times New Roman" w:cs="Times New Roman"/>
                <w:color w:val="000000" w:themeColor="text1"/>
                <w:sz w:val="18"/>
                <w:szCs w:val="18"/>
              </w:rPr>
              <w:t>-0.236, 95%CI: -0.402– 0.071, p=0.005, I²=</w:t>
            </w:r>
            <w:r w:rsidR="00513D86" w:rsidRPr="00CA6A00">
              <w:rPr>
                <w:rFonts w:ascii="Times New Roman" w:hAnsi="Times New Roman" w:cs="Times New Roman"/>
                <w:color w:val="000000" w:themeColor="text1"/>
                <w:sz w:val="18"/>
                <w:szCs w:val="18"/>
              </w:rPr>
              <w:t>66.6, τ²= 0.038</w:t>
            </w:r>
          </w:p>
        </w:tc>
      </w:tr>
      <w:tr w:rsidR="00CA6A00" w:rsidRPr="00CA6A00" w14:paraId="00BB9615" w14:textId="38D8F62A" w:rsidTr="00C56397">
        <w:tc>
          <w:tcPr>
            <w:tcW w:w="1290" w:type="dxa"/>
            <w:vMerge/>
          </w:tcPr>
          <w:p w14:paraId="71AC17D0" w14:textId="77777777" w:rsidR="00F37CB4" w:rsidRPr="00CA6A00" w:rsidRDefault="00F37CB4" w:rsidP="007A3F61">
            <w:pPr>
              <w:rPr>
                <w:rFonts w:ascii="Times New Roman" w:hAnsi="Times New Roman" w:cs="Times New Roman"/>
                <w:color w:val="000000" w:themeColor="text1"/>
                <w:sz w:val="18"/>
                <w:szCs w:val="18"/>
              </w:rPr>
            </w:pPr>
          </w:p>
        </w:tc>
        <w:tc>
          <w:tcPr>
            <w:tcW w:w="690" w:type="dxa"/>
            <w:vMerge/>
          </w:tcPr>
          <w:p w14:paraId="721A8B1C" w14:textId="77777777" w:rsidR="00F37CB4" w:rsidRPr="00CA6A00" w:rsidRDefault="00F37CB4" w:rsidP="007A3F61">
            <w:pPr>
              <w:rPr>
                <w:rFonts w:ascii="Times New Roman" w:hAnsi="Times New Roman" w:cs="Times New Roman"/>
                <w:color w:val="000000" w:themeColor="text1"/>
                <w:sz w:val="18"/>
                <w:szCs w:val="18"/>
              </w:rPr>
            </w:pPr>
          </w:p>
        </w:tc>
        <w:tc>
          <w:tcPr>
            <w:tcW w:w="1276" w:type="dxa"/>
          </w:tcPr>
          <w:p w14:paraId="46C8DAA3" w14:textId="3888D6A6" w:rsidR="00F37CB4" w:rsidRPr="00CA6A00" w:rsidRDefault="00611DD9" w:rsidP="007A3F6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 months</w:t>
            </w:r>
          </w:p>
        </w:tc>
        <w:tc>
          <w:tcPr>
            <w:tcW w:w="3543" w:type="dxa"/>
            <w:shd w:val="clear" w:color="auto" w:fill="auto"/>
          </w:tcPr>
          <w:p w14:paraId="7F579772" w14:textId="4722E8B4" w:rsidR="00F37CB4" w:rsidRPr="00CA6A00" w:rsidRDefault="00611DD9" w:rsidP="007A3F6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g= </w:t>
            </w:r>
            <w:r w:rsidR="007C0D75" w:rsidRPr="00CA6A00">
              <w:rPr>
                <w:rFonts w:ascii="Times New Roman" w:hAnsi="Times New Roman" w:cs="Times New Roman"/>
                <w:color w:val="000000" w:themeColor="text1"/>
                <w:sz w:val="18"/>
                <w:szCs w:val="18"/>
              </w:rPr>
              <w:t>-0.433, 95%CI:</w:t>
            </w:r>
            <w:r w:rsidR="007C0D75" w:rsidRPr="00CA6A00">
              <w:rPr>
                <w:rFonts w:ascii="Times New Roman" w:hAnsi="Times New Roman" w:cs="Times New Roman"/>
                <w:color w:val="000000" w:themeColor="text1"/>
                <w:sz w:val="18"/>
                <w:szCs w:val="18"/>
              </w:rPr>
              <w:tab/>
              <w:t>-0.764– -0.102, p=</w:t>
            </w:r>
            <w:r w:rsidR="007C0D75" w:rsidRPr="00CA6A00">
              <w:rPr>
                <w:rFonts w:ascii="Times New Roman" w:hAnsi="Times New Roman" w:cs="Times New Roman"/>
                <w:color w:val="000000" w:themeColor="text1"/>
                <w:sz w:val="18"/>
                <w:szCs w:val="18"/>
              </w:rPr>
              <w:tab/>
              <w:t>0.010, I² =90.</w:t>
            </w:r>
            <w:r w:rsidR="00194C08" w:rsidRPr="00CA6A00">
              <w:rPr>
                <w:rFonts w:ascii="Times New Roman" w:hAnsi="Times New Roman" w:cs="Times New Roman"/>
                <w:color w:val="000000" w:themeColor="text1"/>
                <w:sz w:val="18"/>
                <w:szCs w:val="18"/>
              </w:rPr>
              <w:t>3, τ</w:t>
            </w:r>
            <w:r w:rsidR="007C0D75" w:rsidRPr="00CA6A00">
              <w:rPr>
                <w:rFonts w:ascii="Times New Roman" w:hAnsi="Times New Roman" w:cs="Times New Roman"/>
                <w:color w:val="000000" w:themeColor="text1"/>
                <w:sz w:val="18"/>
                <w:szCs w:val="18"/>
              </w:rPr>
              <w:t>²= 0.172</w:t>
            </w:r>
          </w:p>
        </w:tc>
        <w:tc>
          <w:tcPr>
            <w:tcW w:w="2127" w:type="dxa"/>
            <w:shd w:val="clear" w:color="auto" w:fill="auto"/>
          </w:tcPr>
          <w:p w14:paraId="002B0594" w14:textId="0EB5B23E" w:rsidR="00F37CB4" w:rsidRPr="00CA6A00" w:rsidRDefault="007C0D75" w:rsidP="007A3F6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Isaia 2009</w:t>
            </w:r>
          </w:p>
        </w:tc>
        <w:tc>
          <w:tcPr>
            <w:tcW w:w="1275" w:type="dxa"/>
            <w:shd w:val="clear" w:color="auto" w:fill="auto"/>
          </w:tcPr>
          <w:p w14:paraId="4218EAE5" w14:textId="45D3CAE9" w:rsidR="00F37CB4" w:rsidRPr="00CA6A00" w:rsidRDefault="00CF15E4" w:rsidP="007A3F6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9.76%</w:t>
            </w:r>
          </w:p>
        </w:tc>
        <w:tc>
          <w:tcPr>
            <w:tcW w:w="4820" w:type="dxa"/>
            <w:shd w:val="clear" w:color="auto" w:fill="auto"/>
          </w:tcPr>
          <w:p w14:paraId="766873A9" w14:textId="611B03E8" w:rsidR="00F37CB4" w:rsidRPr="00CA6A00" w:rsidRDefault="00CF15E4" w:rsidP="007A3F6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w:t>
            </w:r>
            <w:r w:rsidR="00D012C0" w:rsidRPr="00CA6A00">
              <w:rPr>
                <w:rFonts w:ascii="Times New Roman" w:hAnsi="Times New Roman" w:cs="Times New Roman"/>
                <w:color w:val="000000" w:themeColor="text1"/>
                <w:sz w:val="18"/>
                <w:szCs w:val="18"/>
              </w:rPr>
              <w:t xml:space="preserve">0.199, 95%CI: </w:t>
            </w:r>
            <w:r w:rsidR="00DF424F" w:rsidRPr="00CA6A00">
              <w:rPr>
                <w:rFonts w:ascii="Times New Roman" w:hAnsi="Times New Roman" w:cs="Times New Roman"/>
                <w:color w:val="000000" w:themeColor="text1"/>
                <w:sz w:val="18"/>
                <w:szCs w:val="18"/>
              </w:rPr>
              <w:t>-0.375– -0.023, p=0.027, I²=</w:t>
            </w:r>
            <w:r w:rsidR="002A7AFC" w:rsidRPr="00CA6A00">
              <w:rPr>
                <w:rFonts w:ascii="Times New Roman" w:hAnsi="Times New Roman" w:cs="Times New Roman"/>
                <w:color w:val="000000" w:themeColor="text1"/>
                <w:sz w:val="18"/>
                <w:szCs w:val="18"/>
              </w:rPr>
              <w:t xml:space="preserve">65.4, τ²= </w:t>
            </w:r>
            <w:r w:rsidR="00133F76" w:rsidRPr="00CA6A00">
              <w:rPr>
                <w:rFonts w:ascii="Times New Roman" w:hAnsi="Times New Roman" w:cs="Times New Roman"/>
                <w:color w:val="000000" w:themeColor="text1"/>
                <w:sz w:val="18"/>
                <w:szCs w:val="18"/>
              </w:rPr>
              <w:t>0.030</w:t>
            </w:r>
          </w:p>
        </w:tc>
      </w:tr>
      <w:tr w:rsidR="00CA6A00" w:rsidRPr="00CA6A00" w14:paraId="27AE32C5" w14:textId="77777777" w:rsidTr="00C56397">
        <w:tc>
          <w:tcPr>
            <w:tcW w:w="1290" w:type="dxa"/>
            <w:vMerge w:val="restart"/>
          </w:tcPr>
          <w:p w14:paraId="51C266DE" w14:textId="48E1C6F6" w:rsidR="00781DA9" w:rsidRPr="00CA6A00" w:rsidRDefault="00781DA9" w:rsidP="001B2E2E">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unctional performance</w:t>
            </w:r>
          </w:p>
        </w:tc>
        <w:tc>
          <w:tcPr>
            <w:tcW w:w="690" w:type="dxa"/>
            <w:vMerge w:val="restart"/>
          </w:tcPr>
          <w:p w14:paraId="29F12D9D" w14:textId="5AD7798D" w:rsidR="00781DA9" w:rsidRPr="00CA6A00" w:rsidRDefault="00781DA9" w:rsidP="001B2E2E">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t</w:t>
            </w:r>
          </w:p>
        </w:tc>
        <w:tc>
          <w:tcPr>
            <w:tcW w:w="1276" w:type="dxa"/>
          </w:tcPr>
          <w:p w14:paraId="246FA725" w14:textId="1FB6532F" w:rsidR="00781DA9" w:rsidRPr="00CA6A00" w:rsidRDefault="00781DA9" w:rsidP="001B2E2E">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llapsed</w:t>
            </w:r>
          </w:p>
        </w:tc>
        <w:tc>
          <w:tcPr>
            <w:tcW w:w="3543" w:type="dxa"/>
            <w:shd w:val="clear" w:color="auto" w:fill="auto"/>
          </w:tcPr>
          <w:p w14:paraId="6A6BF860" w14:textId="69A52238" w:rsidR="00781DA9" w:rsidRPr="00CA6A00" w:rsidRDefault="00781DA9" w:rsidP="001B2E2E">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OR=2.187, 95%CI:</w:t>
            </w:r>
            <w:r w:rsidRPr="00CA6A00">
              <w:rPr>
                <w:rFonts w:ascii="Times New Roman" w:hAnsi="Times New Roman" w:cs="Times New Roman"/>
                <w:color w:val="000000" w:themeColor="text1"/>
                <w:sz w:val="18"/>
                <w:szCs w:val="18"/>
              </w:rPr>
              <w:tab/>
              <w:t>1.687–2.836, p&lt;0.001, I² = 90.8, τ²= 0.363</w:t>
            </w:r>
          </w:p>
        </w:tc>
        <w:tc>
          <w:tcPr>
            <w:tcW w:w="2127" w:type="dxa"/>
            <w:shd w:val="clear" w:color="auto" w:fill="auto"/>
          </w:tcPr>
          <w:p w14:paraId="4B247515" w14:textId="7FC53ACA" w:rsidR="00781DA9" w:rsidRPr="00CA6A00" w:rsidRDefault="00781DA9" w:rsidP="001B2E2E">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Rawle 2021</w:t>
            </w:r>
          </w:p>
        </w:tc>
        <w:tc>
          <w:tcPr>
            <w:tcW w:w="1275" w:type="dxa"/>
            <w:shd w:val="clear" w:color="auto" w:fill="auto"/>
          </w:tcPr>
          <w:p w14:paraId="50AC8A48" w14:textId="2153EAF6" w:rsidR="00781DA9" w:rsidRPr="00CA6A00" w:rsidRDefault="00781DA9" w:rsidP="001B2E2E">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68%</w:t>
            </w:r>
          </w:p>
        </w:tc>
        <w:tc>
          <w:tcPr>
            <w:tcW w:w="4820" w:type="dxa"/>
            <w:shd w:val="clear" w:color="auto" w:fill="auto"/>
          </w:tcPr>
          <w:p w14:paraId="0641DC54" w14:textId="6FCBC97D" w:rsidR="00781DA9" w:rsidRPr="00CA6A00" w:rsidRDefault="00781DA9" w:rsidP="001B2E2E">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OR=1.971, 95%CI: 1.559–2.492, p&lt;0.001, I²=88.2, τ²= 0.266</w:t>
            </w:r>
          </w:p>
        </w:tc>
      </w:tr>
      <w:tr w:rsidR="00CA6A00" w:rsidRPr="00CA6A00" w14:paraId="047F0744" w14:textId="77777777" w:rsidTr="00C56397">
        <w:tc>
          <w:tcPr>
            <w:tcW w:w="1290" w:type="dxa"/>
            <w:vMerge/>
          </w:tcPr>
          <w:p w14:paraId="3C91B9EF" w14:textId="77777777" w:rsidR="00781DA9" w:rsidRPr="00CA6A00" w:rsidRDefault="00781DA9" w:rsidP="000E30C1">
            <w:pPr>
              <w:rPr>
                <w:rFonts w:ascii="Times New Roman" w:hAnsi="Times New Roman" w:cs="Times New Roman"/>
                <w:color w:val="000000" w:themeColor="text1"/>
                <w:sz w:val="18"/>
                <w:szCs w:val="18"/>
              </w:rPr>
            </w:pPr>
          </w:p>
        </w:tc>
        <w:tc>
          <w:tcPr>
            <w:tcW w:w="690" w:type="dxa"/>
            <w:vMerge/>
          </w:tcPr>
          <w:p w14:paraId="3D96E343" w14:textId="77777777" w:rsidR="00781DA9" w:rsidRPr="00CA6A00" w:rsidRDefault="00781DA9" w:rsidP="000E30C1">
            <w:pPr>
              <w:rPr>
                <w:rFonts w:ascii="Times New Roman" w:hAnsi="Times New Roman" w:cs="Times New Roman"/>
                <w:color w:val="000000" w:themeColor="text1"/>
                <w:sz w:val="18"/>
                <w:szCs w:val="18"/>
              </w:rPr>
            </w:pPr>
          </w:p>
        </w:tc>
        <w:tc>
          <w:tcPr>
            <w:tcW w:w="1276" w:type="dxa"/>
          </w:tcPr>
          <w:p w14:paraId="60994838" w14:textId="4B04FB23" w:rsidR="00781DA9" w:rsidRPr="00CA6A00" w:rsidRDefault="00781DA9" w:rsidP="000E30C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t;12 months</w:t>
            </w:r>
          </w:p>
        </w:tc>
        <w:tc>
          <w:tcPr>
            <w:tcW w:w="3543" w:type="dxa"/>
            <w:shd w:val="clear" w:color="auto" w:fill="auto"/>
          </w:tcPr>
          <w:p w14:paraId="73748619" w14:textId="78359EC9" w:rsidR="00781DA9" w:rsidRPr="00CA6A00" w:rsidRDefault="00781DA9" w:rsidP="000E30C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OR=4.077, 95%CI:</w:t>
            </w:r>
            <w:r w:rsidRPr="00CA6A00">
              <w:rPr>
                <w:rFonts w:ascii="Times New Roman" w:hAnsi="Times New Roman" w:cs="Times New Roman"/>
                <w:color w:val="000000" w:themeColor="text1"/>
                <w:sz w:val="18"/>
                <w:szCs w:val="18"/>
              </w:rPr>
              <w:tab/>
              <w:t>1.680–9.894, p=0.002, I² = 89.3, τ²= 1.250</w:t>
            </w:r>
          </w:p>
        </w:tc>
        <w:tc>
          <w:tcPr>
            <w:tcW w:w="2127" w:type="dxa"/>
            <w:shd w:val="clear" w:color="auto" w:fill="auto"/>
          </w:tcPr>
          <w:p w14:paraId="584973A7" w14:textId="47EB417B" w:rsidR="00781DA9" w:rsidRPr="00CA6A00" w:rsidRDefault="00781DA9" w:rsidP="000E30C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Rawle 2021</w:t>
            </w:r>
          </w:p>
        </w:tc>
        <w:tc>
          <w:tcPr>
            <w:tcW w:w="1275" w:type="dxa"/>
            <w:shd w:val="clear" w:color="auto" w:fill="auto"/>
          </w:tcPr>
          <w:p w14:paraId="14E6B034" w14:textId="18E577F0" w:rsidR="00781DA9" w:rsidRPr="00CA6A00" w:rsidRDefault="00781DA9" w:rsidP="000E30C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5.0%</w:t>
            </w:r>
          </w:p>
        </w:tc>
        <w:tc>
          <w:tcPr>
            <w:tcW w:w="4820" w:type="dxa"/>
            <w:shd w:val="clear" w:color="auto" w:fill="auto"/>
          </w:tcPr>
          <w:p w14:paraId="710268E5" w14:textId="089E771C" w:rsidR="00781DA9" w:rsidRPr="00CA6A00" w:rsidRDefault="00781DA9" w:rsidP="000E30C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OR=2.896, 95%CI: 1.478– 5.673, p=0.002, I²=76.5, τ²= 0.519</w:t>
            </w:r>
          </w:p>
        </w:tc>
      </w:tr>
      <w:tr w:rsidR="00CA6A00" w:rsidRPr="00CA6A00" w14:paraId="43E967E7" w14:textId="1C63CCC2" w:rsidTr="001759EF">
        <w:trPr>
          <w:trHeight w:val="240"/>
        </w:trPr>
        <w:tc>
          <w:tcPr>
            <w:tcW w:w="1290" w:type="dxa"/>
            <w:vMerge w:val="restart"/>
          </w:tcPr>
          <w:p w14:paraId="53070BEC" w14:textId="0C44F553" w:rsidR="00F17705" w:rsidRPr="00CA6A00" w:rsidRDefault="00F17705" w:rsidP="000E30C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unctional performance</w:t>
            </w:r>
          </w:p>
        </w:tc>
        <w:tc>
          <w:tcPr>
            <w:tcW w:w="690" w:type="dxa"/>
            <w:vMerge w:val="restart"/>
          </w:tcPr>
          <w:p w14:paraId="50614230" w14:textId="0AE56F42" w:rsidR="00F17705" w:rsidRPr="00CA6A00" w:rsidRDefault="00F17705" w:rsidP="000E30C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n</w:t>
            </w:r>
          </w:p>
        </w:tc>
        <w:tc>
          <w:tcPr>
            <w:tcW w:w="1276" w:type="dxa"/>
            <w:vMerge w:val="restart"/>
          </w:tcPr>
          <w:p w14:paraId="7769E131" w14:textId="1E684489" w:rsidR="00F17705" w:rsidRPr="00CA6A00" w:rsidRDefault="00F17705" w:rsidP="000E30C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llapsed</w:t>
            </w:r>
          </w:p>
        </w:tc>
        <w:tc>
          <w:tcPr>
            <w:tcW w:w="3543" w:type="dxa"/>
            <w:vMerge w:val="restart"/>
          </w:tcPr>
          <w:p w14:paraId="3E350307" w14:textId="2C52AADD" w:rsidR="00F17705" w:rsidRPr="00CA6A00" w:rsidRDefault="00F17705" w:rsidP="000E30C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0.616, 95%CI: -0.827– -0.405, p&lt;0.001, I² = 97.7, τ²= 0.404</w:t>
            </w:r>
          </w:p>
        </w:tc>
        <w:tc>
          <w:tcPr>
            <w:tcW w:w="2127" w:type="dxa"/>
          </w:tcPr>
          <w:p w14:paraId="6AA7A0A8" w14:textId="666AFB49" w:rsidR="00F17705" w:rsidRPr="00CA6A00" w:rsidRDefault="00F17705" w:rsidP="000E30C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Oldenbeuving 2011</w:t>
            </w:r>
          </w:p>
        </w:tc>
        <w:tc>
          <w:tcPr>
            <w:tcW w:w="1275" w:type="dxa"/>
          </w:tcPr>
          <w:p w14:paraId="366ED7C2" w14:textId="788B08F5" w:rsidR="00F17705" w:rsidRPr="00CA6A00" w:rsidRDefault="00F17705" w:rsidP="000E30C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68%</w:t>
            </w:r>
          </w:p>
        </w:tc>
        <w:tc>
          <w:tcPr>
            <w:tcW w:w="4820" w:type="dxa"/>
            <w:vMerge w:val="restart"/>
          </w:tcPr>
          <w:p w14:paraId="3BB3004D" w14:textId="10F42911" w:rsidR="00F17705" w:rsidRPr="00CA6A00" w:rsidRDefault="00F17705" w:rsidP="000E30C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0.591, 95%CI: -0.761– -0.421, p&lt;0.001, I²=96.3, τ²= 0.240</w:t>
            </w:r>
          </w:p>
        </w:tc>
      </w:tr>
      <w:tr w:rsidR="00CA6A00" w:rsidRPr="00CA6A00" w14:paraId="0DA2E022" w14:textId="77777777" w:rsidTr="002D5C5C">
        <w:trPr>
          <w:trHeight w:val="165"/>
        </w:trPr>
        <w:tc>
          <w:tcPr>
            <w:tcW w:w="1290" w:type="dxa"/>
            <w:vMerge/>
          </w:tcPr>
          <w:p w14:paraId="11E2014F" w14:textId="77777777" w:rsidR="00F17705" w:rsidRPr="00CA6A00" w:rsidRDefault="00F17705" w:rsidP="000E30C1">
            <w:pPr>
              <w:rPr>
                <w:rFonts w:ascii="Times New Roman" w:hAnsi="Times New Roman" w:cs="Times New Roman"/>
                <w:color w:val="000000" w:themeColor="text1"/>
                <w:sz w:val="18"/>
                <w:szCs w:val="18"/>
              </w:rPr>
            </w:pPr>
          </w:p>
        </w:tc>
        <w:tc>
          <w:tcPr>
            <w:tcW w:w="690" w:type="dxa"/>
            <w:vMerge/>
          </w:tcPr>
          <w:p w14:paraId="2658E18F" w14:textId="77777777" w:rsidR="00F17705" w:rsidRPr="00CA6A00" w:rsidRDefault="00F17705" w:rsidP="000E30C1">
            <w:pPr>
              <w:rPr>
                <w:rFonts w:ascii="Times New Roman" w:hAnsi="Times New Roman" w:cs="Times New Roman"/>
                <w:color w:val="000000" w:themeColor="text1"/>
                <w:sz w:val="18"/>
                <w:szCs w:val="18"/>
              </w:rPr>
            </w:pPr>
          </w:p>
        </w:tc>
        <w:tc>
          <w:tcPr>
            <w:tcW w:w="1276" w:type="dxa"/>
            <w:vMerge/>
          </w:tcPr>
          <w:p w14:paraId="3AD1E4B8" w14:textId="77777777" w:rsidR="00F17705" w:rsidRPr="00CA6A00" w:rsidRDefault="00F17705" w:rsidP="000E30C1">
            <w:pPr>
              <w:rPr>
                <w:rFonts w:ascii="Times New Roman" w:hAnsi="Times New Roman" w:cs="Times New Roman"/>
                <w:color w:val="000000" w:themeColor="text1"/>
                <w:sz w:val="18"/>
                <w:szCs w:val="18"/>
              </w:rPr>
            </w:pPr>
          </w:p>
        </w:tc>
        <w:tc>
          <w:tcPr>
            <w:tcW w:w="3543" w:type="dxa"/>
            <w:vMerge/>
          </w:tcPr>
          <w:p w14:paraId="21404269" w14:textId="77777777" w:rsidR="00F17705" w:rsidRPr="00CA6A00" w:rsidRDefault="00F17705" w:rsidP="000E30C1">
            <w:pPr>
              <w:rPr>
                <w:rFonts w:ascii="Times New Roman" w:hAnsi="Times New Roman" w:cs="Times New Roman"/>
                <w:color w:val="000000" w:themeColor="text1"/>
                <w:sz w:val="18"/>
                <w:szCs w:val="18"/>
              </w:rPr>
            </w:pPr>
          </w:p>
        </w:tc>
        <w:tc>
          <w:tcPr>
            <w:tcW w:w="2127" w:type="dxa"/>
          </w:tcPr>
          <w:p w14:paraId="39406846" w14:textId="66E24F62" w:rsidR="00F17705" w:rsidRPr="00CA6A00" w:rsidRDefault="00F17705" w:rsidP="000E30C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onacelli 2018</w:t>
            </w:r>
          </w:p>
        </w:tc>
        <w:tc>
          <w:tcPr>
            <w:tcW w:w="1275" w:type="dxa"/>
          </w:tcPr>
          <w:p w14:paraId="76ED0CC2" w14:textId="39564FED" w:rsidR="00F17705" w:rsidRPr="00CA6A00" w:rsidRDefault="00F17705" w:rsidP="000E30C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81%</w:t>
            </w:r>
          </w:p>
        </w:tc>
        <w:tc>
          <w:tcPr>
            <w:tcW w:w="4820" w:type="dxa"/>
            <w:vMerge/>
          </w:tcPr>
          <w:p w14:paraId="7F0F6BAE" w14:textId="77777777" w:rsidR="00F17705" w:rsidRPr="00CA6A00" w:rsidRDefault="00F17705" w:rsidP="000E30C1">
            <w:pPr>
              <w:rPr>
                <w:rFonts w:ascii="Times New Roman" w:hAnsi="Times New Roman" w:cs="Times New Roman"/>
                <w:color w:val="000000" w:themeColor="text1"/>
                <w:sz w:val="18"/>
                <w:szCs w:val="18"/>
              </w:rPr>
            </w:pPr>
          </w:p>
        </w:tc>
      </w:tr>
      <w:tr w:rsidR="00CA6A00" w:rsidRPr="00CA6A00" w14:paraId="53AF1A15" w14:textId="2509277D" w:rsidTr="00F17705">
        <w:trPr>
          <w:trHeight w:val="255"/>
        </w:trPr>
        <w:tc>
          <w:tcPr>
            <w:tcW w:w="1290" w:type="dxa"/>
            <w:vMerge/>
          </w:tcPr>
          <w:p w14:paraId="6C43F197" w14:textId="77777777" w:rsidR="00F17705" w:rsidRPr="00CA6A00" w:rsidRDefault="00F17705" w:rsidP="000E30C1">
            <w:pPr>
              <w:rPr>
                <w:rFonts w:ascii="Times New Roman" w:hAnsi="Times New Roman" w:cs="Times New Roman"/>
                <w:color w:val="000000" w:themeColor="text1"/>
                <w:sz w:val="18"/>
                <w:szCs w:val="18"/>
              </w:rPr>
            </w:pPr>
          </w:p>
        </w:tc>
        <w:tc>
          <w:tcPr>
            <w:tcW w:w="690" w:type="dxa"/>
            <w:vMerge/>
          </w:tcPr>
          <w:p w14:paraId="0598248C" w14:textId="77777777" w:rsidR="00F17705" w:rsidRPr="00CA6A00" w:rsidRDefault="00F17705" w:rsidP="000E30C1">
            <w:pPr>
              <w:rPr>
                <w:rFonts w:ascii="Times New Roman" w:hAnsi="Times New Roman" w:cs="Times New Roman"/>
                <w:color w:val="000000" w:themeColor="text1"/>
                <w:sz w:val="18"/>
                <w:szCs w:val="18"/>
              </w:rPr>
            </w:pPr>
          </w:p>
        </w:tc>
        <w:tc>
          <w:tcPr>
            <w:tcW w:w="1276" w:type="dxa"/>
            <w:vMerge w:val="restart"/>
          </w:tcPr>
          <w:p w14:paraId="01E83FC4" w14:textId="07E2DC26" w:rsidR="00F17705" w:rsidRPr="00CA6A00" w:rsidRDefault="00F17705" w:rsidP="000E30C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 months</w:t>
            </w:r>
          </w:p>
        </w:tc>
        <w:tc>
          <w:tcPr>
            <w:tcW w:w="3543" w:type="dxa"/>
            <w:vMerge w:val="restart"/>
          </w:tcPr>
          <w:p w14:paraId="38BEB78C" w14:textId="1F730B5E" w:rsidR="00F17705" w:rsidRPr="00CA6A00" w:rsidRDefault="00F17705" w:rsidP="000E30C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0.608, 95%CI: -0.866– -0.349, p&lt;0.001, I² =97.6, τ²= 0.502</w:t>
            </w:r>
          </w:p>
        </w:tc>
        <w:tc>
          <w:tcPr>
            <w:tcW w:w="2127" w:type="dxa"/>
          </w:tcPr>
          <w:p w14:paraId="6285EF8F" w14:textId="0E96A2DA" w:rsidR="00F17705" w:rsidRPr="00CA6A00" w:rsidRDefault="00F17705" w:rsidP="000E30C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Oldenbeuving 2011</w:t>
            </w:r>
          </w:p>
        </w:tc>
        <w:tc>
          <w:tcPr>
            <w:tcW w:w="1275" w:type="dxa"/>
          </w:tcPr>
          <w:p w14:paraId="3100DA5C" w14:textId="26C5D0F4" w:rsidR="00F17705" w:rsidRPr="00CA6A00" w:rsidRDefault="00C33138" w:rsidP="000E30C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28%</w:t>
            </w:r>
          </w:p>
        </w:tc>
        <w:tc>
          <w:tcPr>
            <w:tcW w:w="4820" w:type="dxa"/>
            <w:vMerge w:val="restart"/>
          </w:tcPr>
          <w:p w14:paraId="6B3CAB58" w14:textId="24F72E53" w:rsidR="00F17705" w:rsidRPr="00CA6A00" w:rsidRDefault="00596783" w:rsidP="000E30C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w:t>
            </w:r>
            <w:r w:rsidR="00757E58" w:rsidRPr="00CA6A00">
              <w:rPr>
                <w:rFonts w:ascii="Times New Roman" w:hAnsi="Times New Roman" w:cs="Times New Roman"/>
                <w:color w:val="000000" w:themeColor="text1"/>
                <w:sz w:val="18"/>
                <w:szCs w:val="18"/>
              </w:rPr>
              <w:t>=</w:t>
            </w:r>
            <w:r w:rsidRPr="00CA6A00">
              <w:rPr>
                <w:rFonts w:ascii="Times New Roman" w:hAnsi="Times New Roman" w:cs="Times New Roman"/>
                <w:color w:val="000000" w:themeColor="text1"/>
                <w:sz w:val="18"/>
                <w:szCs w:val="18"/>
              </w:rPr>
              <w:t>-0.580, 95%CI:-0.767– -0.393, p&lt;0.001, I²=</w:t>
            </w:r>
            <w:r w:rsidR="00821FC4" w:rsidRPr="00CA6A00">
              <w:rPr>
                <w:rFonts w:ascii="Times New Roman" w:hAnsi="Times New Roman" w:cs="Times New Roman"/>
                <w:color w:val="000000" w:themeColor="text1"/>
                <w:sz w:val="18"/>
                <w:szCs w:val="18"/>
              </w:rPr>
              <w:t>95.0, τ²= 0.234</w:t>
            </w:r>
          </w:p>
        </w:tc>
      </w:tr>
      <w:tr w:rsidR="00CA6A00" w:rsidRPr="00CA6A00" w14:paraId="4B2F1114" w14:textId="77777777" w:rsidTr="002D5C5C">
        <w:trPr>
          <w:trHeight w:val="150"/>
        </w:trPr>
        <w:tc>
          <w:tcPr>
            <w:tcW w:w="1290" w:type="dxa"/>
            <w:vMerge/>
          </w:tcPr>
          <w:p w14:paraId="520DF9EE" w14:textId="77777777" w:rsidR="00F17705" w:rsidRPr="00CA6A00" w:rsidRDefault="00F17705" w:rsidP="000E30C1">
            <w:pPr>
              <w:rPr>
                <w:rFonts w:ascii="Times New Roman" w:hAnsi="Times New Roman" w:cs="Times New Roman"/>
                <w:color w:val="000000" w:themeColor="text1"/>
                <w:sz w:val="18"/>
                <w:szCs w:val="18"/>
              </w:rPr>
            </w:pPr>
          </w:p>
        </w:tc>
        <w:tc>
          <w:tcPr>
            <w:tcW w:w="690" w:type="dxa"/>
            <w:vMerge/>
          </w:tcPr>
          <w:p w14:paraId="7D39F600" w14:textId="77777777" w:rsidR="00F17705" w:rsidRPr="00CA6A00" w:rsidRDefault="00F17705" w:rsidP="000E30C1">
            <w:pPr>
              <w:rPr>
                <w:rFonts w:ascii="Times New Roman" w:hAnsi="Times New Roman" w:cs="Times New Roman"/>
                <w:color w:val="000000" w:themeColor="text1"/>
                <w:sz w:val="18"/>
                <w:szCs w:val="18"/>
              </w:rPr>
            </w:pPr>
          </w:p>
        </w:tc>
        <w:tc>
          <w:tcPr>
            <w:tcW w:w="1276" w:type="dxa"/>
            <w:vMerge/>
          </w:tcPr>
          <w:p w14:paraId="339F5656" w14:textId="77777777" w:rsidR="00F17705" w:rsidRPr="00CA6A00" w:rsidRDefault="00F17705" w:rsidP="000E30C1">
            <w:pPr>
              <w:rPr>
                <w:rFonts w:ascii="Times New Roman" w:hAnsi="Times New Roman" w:cs="Times New Roman"/>
                <w:color w:val="000000" w:themeColor="text1"/>
                <w:sz w:val="18"/>
                <w:szCs w:val="18"/>
              </w:rPr>
            </w:pPr>
          </w:p>
        </w:tc>
        <w:tc>
          <w:tcPr>
            <w:tcW w:w="3543" w:type="dxa"/>
            <w:vMerge/>
          </w:tcPr>
          <w:p w14:paraId="02BFF04C" w14:textId="77777777" w:rsidR="00F17705" w:rsidRPr="00CA6A00" w:rsidRDefault="00F17705" w:rsidP="000E30C1">
            <w:pPr>
              <w:rPr>
                <w:rFonts w:ascii="Times New Roman" w:hAnsi="Times New Roman" w:cs="Times New Roman"/>
                <w:color w:val="000000" w:themeColor="text1"/>
                <w:sz w:val="18"/>
                <w:szCs w:val="18"/>
              </w:rPr>
            </w:pPr>
          </w:p>
        </w:tc>
        <w:tc>
          <w:tcPr>
            <w:tcW w:w="2127" w:type="dxa"/>
          </w:tcPr>
          <w:p w14:paraId="187238ED" w14:textId="370C6624" w:rsidR="00F17705" w:rsidRPr="00CA6A00" w:rsidRDefault="00F17705" w:rsidP="000E30C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onacelli 2018</w:t>
            </w:r>
          </w:p>
        </w:tc>
        <w:tc>
          <w:tcPr>
            <w:tcW w:w="1275" w:type="dxa"/>
          </w:tcPr>
          <w:p w14:paraId="70FEA11B" w14:textId="7E6A1091" w:rsidR="00F17705" w:rsidRPr="00CA6A00" w:rsidRDefault="00C33138" w:rsidP="000E30C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41%</w:t>
            </w:r>
          </w:p>
        </w:tc>
        <w:tc>
          <w:tcPr>
            <w:tcW w:w="4820" w:type="dxa"/>
            <w:vMerge/>
          </w:tcPr>
          <w:p w14:paraId="737784D0" w14:textId="77777777" w:rsidR="00F17705" w:rsidRPr="00CA6A00" w:rsidRDefault="00F17705" w:rsidP="000E30C1">
            <w:pPr>
              <w:rPr>
                <w:rFonts w:ascii="Times New Roman" w:hAnsi="Times New Roman" w:cs="Times New Roman"/>
                <w:color w:val="000000" w:themeColor="text1"/>
                <w:sz w:val="18"/>
                <w:szCs w:val="18"/>
              </w:rPr>
            </w:pPr>
          </w:p>
        </w:tc>
      </w:tr>
      <w:tr w:rsidR="00CA6A00" w:rsidRPr="00CA6A00" w14:paraId="4B09104F" w14:textId="2D93E8AF" w:rsidTr="002D5C5C">
        <w:tc>
          <w:tcPr>
            <w:tcW w:w="1290" w:type="dxa"/>
          </w:tcPr>
          <w:p w14:paraId="70CC5F43" w14:textId="7115AB09" w:rsidR="000E30C1" w:rsidRPr="00CA6A00" w:rsidRDefault="000E30C1" w:rsidP="000E30C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Quality of life </w:t>
            </w:r>
          </w:p>
        </w:tc>
        <w:tc>
          <w:tcPr>
            <w:tcW w:w="690" w:type="dxa"/>
          </w:tcPr>
          <w:p w14:paraId="6B6F782F" w14:textId="07FD685B" w:rsidR="000E30C1" w:rsidRPr="00CA6A00" w:rsidRDefault="000E30C1" w:rsidP="000E30C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n</w:t>
            </w:r>
          </w:p>
        </w:tc>
        <w:tc>
          <w:tcPr>
            <w:tcW w:w="1276" w:type="dxa"/>
          </w:tcPr>
          <w:p w14:paraId="70E1AA81" w14:textId="3693F8FB" w:rsidR="000E30C1" w:rsidRPr="00CA6A00" w:rsidRDefault="000E30C1" w:rsidP="000E30C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llapsed</w:t>
            </w:r>
          </w:p>
        </w:tc>
        <w:tc>
          <w:tcPr>
            <w:tcW w:w="3543" w:type="dxa"/>
          </w:tcPr>
          <w:p w14:paraId="2E62A42D" w14:textId="2AFFD5ED" w:rsidR="000E30C1" w:rsidRPr="00CA6A00" w:rsidRDefault="000E30C1" w:rsidP="000E30C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 -0.443, 95% CI: -0.563– -0.323, p &lt;0.001, I² = 93.6, τ² = 0.068</w:t>
            </w:r>
          </w:p>
        </w:tc>
        <w:tc>
          <w:tcPr>
            <w:tcW w:w="2127" w:type="dxa"/>
          </w:tcPr>
          <w:p w14:paraId="5B788C25" w14:textId="68194325" w:rsidR="000E30C1" w:rsidRPr="00CA6A00" w:rsidRDefault="000E30C1" w:rsidP="000E30C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hen 2017</w:t>
            </w:r>
          </w:p>
        </w:tc>
        <w:tc>
          <w:tcPr>
            <w:tcW w:w="1275" w:type="dxa"/>
          </w:tcPr>
          <w:p w14:paraId="47EBDF95" w14:textId="708AD954" w:rsidR="000E30C1" w:rsidRPr="00CA6A00" w:rsidRDefault="000E30C1" w:rsidP="000E30C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01%</w:t>
            </w:r>
          </w:p>
        </w:tc>
        <w:tc>
          <w:tcPr>
            <w:tcW w:w="4820" w:type="dxa"/>
          </w:tcPr>
          <w:p w14:paraId="1E525186" w14:textId="3D7B0967" w:rsidR="000E30C1" w:rsidRPr="00CA6A00" w:rsidRDefault="000E30C1" w:rsidP="000E30C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 -0.373, 95% CI: -0.479– -0.267, p&lt;0.001, I² = 91.7, τ² = 0.049</w:t>
            </w:r>
          </w:p>
        </w:tc>
      </w:tr>
      <w:tr w:rsidR="00CA6A00" w:rsidRPr="00CA6A00" w14:paraId="24DAF164" w14:textId="77777777" w:rsidTr="002D5C5C">
        <w:tc>
          <w:tcPr>
            <w:tcW w:w="1290" w:type="dxa"/>
            <w:vMerge w:val="restart"/>
          </w:tcPr>
          <w:p w14:paraId="6F2DEC9D" w14:textId="014F2AA2" w:rsidR="000E30C1" w:rsidRPr="00CA6A00" w:rsidRDefault="000E30C1" w:rsidP="000E30C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ementia</w:t>
            </w:r>
          </w:p>
        </w:tc>
        <w:tc>
          <w:tcPr>
            <w:tcW w:w="690" w:type="dxa"/>
            <w:vMerge w:val="restart"/>
          </w:tcPr>
          <w:p w14:paraId="4FDB4735" w14:textId="5C08108C" w:rsidR="000E30C1" w:rsidRPr="00CA6A00" w:rsidRDefault="000E30C1" w:rsidP="000E30C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t</w:t>
            </w:r>
          </w:p>
        </w:tc>
        <w:tc>
          <w:tcPr>
            <w:tcW w:w="1276" w:type="dxa"/>
          </w:tcPr>
          <w:p w14:paraId="2A47A5FB" w14:textId="74D168A2" w:rsidR="000E30C1" w:rsidRPr="00CA6A00" w:rsidRDefault="000E30C1" w:rsidP="000E30C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 months</w:t>
            </w:r>
          </w:p>
        </w:tc>
        <w:tc>
          <w:tcPr>
            <w:tcW w:w="3543" w:type="dxa"/>
          </w:tcPr>
          <w:p w14:paraId="19B74CFA" w14:textId="5289354D" w:rsidR="000E30C1" w:rsidRPr="00CA6A00" w:rsidRDefault="000E30C1" w:rsidP="000E30C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OR= 5.603, 95% CI: 2.716–11.557, p&lt; 0.001, I² = 20.6</w:t>
            </w:r>
            <w:r w:rsidRPr="00CA6A00">
              <w:rPr>
                <w:rFonts w:ascii="Times New Roman" w:hAnsi="Times New Roman" w:cs="Times New Roman"/>
                <w:color w:val="000000" w:themeColor="text1"/>
                <w:sz w:val="18"/>
                <w:szCs w:val="18"/>
              </w:rPr>
              <w:tab/>
              <w:t>τ² = 0.169</w:t>
            </w:r>
          </w:p>
        </w:tc>
        <w:tc>
          <w:tcPr>
            <w:tcW w:w="2127" w:type="dxa"/>
          </w:tcPr>
          <w:p w14:paraId="2810CE8A" w14:textId="4B1E8444" w:rsidR="000E30C1" w:rsidRPr="00CA6A00" w:rsidRDefault="000E30C1" w:rsidP="000E30C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Olofsson 2018</w:t>
            </w:r>
          </w:p>
        </w:tc>
        <w:tc>
          <w:tcPr>
            <w:tcW w:w="1275" w:type="dxa"/>
          </w:tcPr>
          <w:p w14:paraId="27D0550F" w14:textId="1267AB18" w:rsidR="000E30C1" w:rsidRPr="00CA6A00" w:rsidRDefault="000E30C1" w:rsidP="000E30C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5.91%</w:t>
            </w:r>
          </w:p>
        </w:tc>
        <w:tc>
          <w:tcPr>
            <w:tcW w:w="4820" w:type="dxa"/>
          </w:tcPr>
          <w:p w14:paraId="7E5BDA84" w14:textId="10EC9E7C" w:rsidR="000E30C1" w:rsidRPr="00CA6A00" w:rsidRDefault="000E30C1" w:rsidP="000E30C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OR=5.204, 95% CI: 2.390–11.329, p&lt;0.001, I² = 28.7, τ² = 0.225</w:t>
            </w:r>
          </w:p>
        </w:tc>
      </w:tr>
      <w:tr w:rsidR="00CA6A00" w:rsidRPr="00CA6A00" w14:paraId="3B2959FC" w14:textId="77777777" w:rsidTr="002D5C5C">
        <w:tc>
          <w:tcPr>
            <w:tcW w:w="1290" w:type="dxa"/>
            <w:vMerge/>
          </w:tcPr>
          <w:p w14:paraId="39D38843" w14:textId="77777777" w:rsidR="000E30C1" w:rsidRPr="00CA6A00" w:rsidRDefault="000E30C1" w:rsidP="000E30C1">
            <w:pPr>
              <w:rPr>
                <w:rFonts w:ascii="Times New Roman" w:hAnsi="Times New Roman" w:cs="Times New Roman"/>
                <w:color w:val="000000" w:themeColor="text1"/>
                <w:sz w:val="18"/>
                <w:szCs w:val="18"/>
              </w:rPr>
            </w:pPr>
          </w:p>
        </w:tc>
        <w:tc>
          <w:tcPr>
            <w:tcW w:w="690" w:type="dxa"/>
            <w:vMerge/>
          </w:tcPr>
          <w:p w14:paraId="031F5566" w14:textId="77777777" w:rsidR="000E30C1" w:rsidRPr="00CA6A00" w:rsidRDefault="000E30C1" w:rsidP="000E30C1">
            <w:pPr>
              <w:rPr>
                <w:rFonts w:ascii="Times New Roman" w:hAnsi="Times New Roman" w:cs="Times New Roman"/>
                <w:color w:val="000000" w:themeColor="text1"/>
                <w:sz w:val="18"/>
                <w:szCs w:val="18"/>
              </w:rPr>
            </w:pPr>
          </w:p>
        </w:tc>
        <w:tc>
          <w:tcPr>
            <w:tcW w:w="1276" w:type="dxa"/>
          </w:tcPr>
          <w:p w14:paraId="641BE279" w14:textId="6B8E7236" w:rsidR="000E30C1" w:rsidRPr="00CA6A00" w:rsidRDefault="000E30C1" w:rsidP="000E30C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gt;6–12 months </w:t>
            </w:r>
          </w:p>
        </w:tc>
        <w:tc>
          <w:tcPr>
            <w:tcW w:w="3543" w:type="dxa"/>
          </w:tcPr>
          <w:p w14:paraId="1CCC338C" w14:textId="3561FF13" w:rsidR="000E30C1" w:rsidRPr="00CA6A00" w:rsidRDefault="000E30C1" w:rsidP="000E30C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OR= 4.089, 95% CI: 1.926–8.681, p&lt; 0.001, I² = 84.1, τ² = 0.926</w:t>
            </w:r>
          </w:p>
        </w:tc>
        <w:tc>
          <w:tcPr>
            <w:tcW w:w="2127" w:type="dxa"/>
          </w:tcPr>
          <w:p w14:paraId="60E24871" w14:textId="6CC4F03A" w:rsidR="000E30C1" w:rsidRPr="00CA6A00" w:rsidRDefault="000E30C1" w:rsidP="000E30C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Olofsson 2018</w:t>
            </w:r>
          </w:p>
        </w:tc>
        <w:tc>
          <w:tcPr>
            <w:tcW w:w="1275" w:type="dxa"/>
          </w:tcPr>
          <w:p w14:paraId="6401F4EF" w14:textId="588DCC64" w:rsidR="000E30C1" w:rsidRPr="00CA6A00" w:rsidRDefault="000E30C1" w:rsidP="000E30C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4.90%</w:t>
            </w:r>
          </w:p>
        </w:tc>
        <w:tc>
          <w:tcPr>
            <w:tcW w:w="4820" w:type="dxa"/>
          </w:tcPr>
          <w:p w14:paraId="3A1E6584" w14:textId="7953BD0D" w:rsidR="000E30C1" w:rsidRPr="00CA6A00" w:rsidRDefault="000E30C1" w:rsidP="000E30C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OR=3.531, 95% CI: 1.665–7.489, p=0.001, I² = 84.8, τ² = 0.865</w:t>
            </w:r>
          </w:p>
        </w:tc>
      </w:tr>
    </w:tbl>
    <w:p w14:paraId="43885A24" w14:textId="35AAFAFD" w:rsidR="007A4F9E" w:rsidRPr="00CA6A00" w:rsidRDefault="000262EF" w:rsidP="00864355">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Outlier</w:t>
      </w:r>
      <w:r w:rsidR="005E1A21" w:rsidRPr="00CA6A00">
        <w:rPr>
          <w:rFonts w:ascii="Times New Roman" w:hAnsi="Times New Roman" w:cs="Times New Roman"/>
          <w:color w:val="000000" w:themeColor="text1"/>
          <w:sz w:val="18"/>
          <w:szCs w:val="18"/>
        </w:rPr>
        <w:t>s</w:t>
      </w:r>
      <w:r w:rsidRPr="00CA6A00">
        <w:rPr>
          <w:rFonts w:ascii="Times New Roman" w:hAnsi="Times New Roman" w:cs="Times New Roman"/>
          <w:color w:val="000000" w:themeColor="text1"/>
          <w:sz w:val="18"/>
          <w:szCs w:val="18"/>
        </w:rPr>
        <w:t xml:space="preserve">: </w:t>
      </w:r>
      <w:r w:rsidR="00D059E9" w:rsidRPr="00CA6A00">
        <w:rPr>
          <w:rFonts w:ascii="Times New Roman" w:hAnsi="Times New Roman" w:cs="Times New Roman"/>
          <w:color w:val="000000" w:themeColor="text1"/>
          <w:sz w:val="18"/>
          <w:szCs w:val="18"/>
        </w:rPr>
        <w:t>S</w:t>
      </w:r>
      <w:r w:rsidR="00864355" w:rsidRPr="00CA6A00">
        <w:rPr>
          <w:rFonts w:ascii="Times New Roman" w:hAnsi="Times New Roman" w:cs="Times New Roman"/>
          <w:color w:val="000000" w:themeColor="text1"/>
          <w:sz w:val="18"/>
          <w:szCs w:val="18"/>
        </w:rPr>
        <w:t xml:space="preserve">tudies whose effects </w:t>
      </w:r>
      <w:r w:rsidR="005E1A21" w:rsidRPr="00CA6A00">
        <w:rPr>
          <w:rFonts w:ascii="Times New Roman" w:hAnsi="Times New Roman" w:cs="Times New Roman"/>
          <w:color w:val="000000" w:themeColor="text1"/>
          <w:sz w:val="18"/>
          <w:szCs w:val="18"/>
        </w:rPr>
        <w:t xml:space="preserve">estimates </w:t>
      </w:r>
      <w:r w:rsidR="00864355" w:rsidRPr="00CA6A00">
        <w:rPr>
          <w:rFonts w:ascii="Times New Roman" w:hAnsi="Times New Roman" w:cs="Times New Roman"/>
          <w:color w:val="000000" w:themeColor="text1"/>
          <w:sz w:val="18"/>
          <w:szCs w:val="18"/>
        </w:rPr>
        <w:t>differ very substantially from the others</w:t>
      </w:r>
      <w:r w:rsidR="00D94B3C" w:rsidRPr="00CA6A00">
        <w:rPr>
          <w:rFonts w:ascii="Times New Roman" w:hAnsi="Times New Roman" w:cs="Times New Roman"/>
          <w:color w:val="000000" w:themeColor="text1"/>
          <w:sz w:val="18"/>
          <w:szCs w:val="18"/>
        </w:rPr>
        <w:t xml:space="preserve"> t</w:t>
      </w:r>
      <w:r w:rsidR="00D059E9" w:rsidRPr="00CA6A00">
        <w:rPr>
          <w:rFonts w:ascii="Times New Roman" w:hAnsi="Times New Roman" w:cs="Times New Roman"/>
          <w:color w:val="000000" w:themeColor="text1"/>
          <w:sz w:val="18"/>
          <w:szCs w:val="18"/>
        </w:rPr>
        <w:t>h</w:t>
      </w:r>
      <w:r w:rsidR="00D94B3C" w:rsidRPr="00CA6A00">
        <w:rPr>
          <w:rFonts w:ascii="Times New Roman" w:hAnsi="Times New Roman" w:cs="Times New Roman"/>
          <w:color w:val="000000" w:themeColor="text1"/>
          <w:sz w:val="18"/>
          <w:szCs w:val="18"/>
        </w:rPr>
        <w:t xml:space="preserve">rough observation of the </w:t>
      </w:r>
      <w:r w:rsidR="00504257" w:rsidRPr="00CA6A00">
        <w:rPr>
          <w:rFonts w:ascii="Times New Roman" w:hAnsi="Times New Roman" w:cs="Times New Roman"/>
          <w:color w:val="000000" w:themeColor="text1"/>
          <w:sz w:val="18"/>
          <w:szCs w:val="18"/>
        </w:rPr>
        <w:t xml:space="preserve">forest plot, </w:t>
      </w:r>
      <w:r w:rsidR="00D94B3C" w:rsidRPr="00CA6A00">
        <w:rPr>
          <w:rFonts w:ascii="Times New Roman" w:hAnsi="Times New Roman" w:cs="Times New Roman"/>
          <w:color w:val="000000" w:themeColor="text1"/>
          <w:sz w:val="18"/>
          <w:szCs w:val="18"/>
        </w:rPr>
        <w:t>funnel plot</w:t>
      </w:r>
      <w:r w:rsidR="00D059E9" w:rsidRPr="00CA6A00">
        <w:rPr>
          <w:rFonts w:ascii="Times New Roman" w:hAnsi="Times New Roman" w:cs="Times New Roman"/>
          <w:color w:val="000000" w:themeColor="text1"/>
          <w:sz w:val="18"/>
          <w:szCs w:val="18"/>
        </w:rPr>
        <w:t xml:space="preserve"> and </w:t>
      </w:r>
      <w:r w:rsidR="00840216" w:rsidRPr="00CA6A00">
        <w:rPr>
          <w:rFonts w:ascii="Times New Roman" w:hAnsi="Times New Roman" w:cs="Times New Roman"/>
          <w:color w:val="000000" w:themeColor="text1"/>
          <w:sz w:val="18"/>
          <w:szCs w:val="18"/>
        </w:rPr>
        <w:t xml:space="preserve">the relative weight </w:t>
      </w:r>
      <w:r w:rsidR="005D4630" w:rsidRPr="00CA6A00">
        <w:rPr>
          <w:rFonts w:ascii="Times New Roman" w:hAnsi="Times New Roman" w:cs="Times New Roman"/>
          <w:color w:val="000000" w:themeColor="text1"/>
          <w:sz w:val="18"/>
          <w:szCs w:val="18"/>
        </w:rPr>
        <w:t xml:space="preserve">of </w:t>
      </w:r>
      <w:r w:rsidR="006A70F2" w:rsidRPr="00CA6A00">
        <w:rPr>
          <w:rFonts w:ascii="Times New Roman" w:hAnsi="Times New Roman" w:cs="Times New Roman"/>
          <w:color w:val="000000" w:themeColor="text1"/>
          <w:sz w:val="18"/>
          <w:szCs w:val="18"/>
        </w:rPr>
        <w:t xml:space="preserve">the study </w:t>
      </w:r>
      <w:r w:rsidR="00840216" w:rsidRPr="00CA6A00">
        <w:rPr>
          <w:rFonts w:ascii="Times New Roman" w:hAnsi="Times New Roman" w:cs="Times New Roman"/>
          <w:color w:val="000000" w:themeColor="text1"/>
          <w:sz w:val="18"/>
          <w:szCs w:val="18"/>
        </w:rPr>
        <w:t xml:space="preserve">against other </w:t>
      </w:r>
      <w:r w:rsidR="000F5FF6" w:rsidRPr="00CA6A00">
        <w:rPr>
          <w:rFonts w:ascii="Times New Roman" w:hAnsi="Times New Roman" w:cs="Times New Roman"/>
          <w:color w:val="000000" w:themeColor="text1"/>
          <w:sz w:val="18"/>
          <w:szCs w:val="18"/>
        </w:rPr>
        <w:t xml:space="preserve">included </w:t>
      </w:r>
      <w:r w:rsidR="00840216" w:rsidRPr="00CA6A00">
        <w:rPr>
          <w:rFonts w:ascii="Times New Roman" w:hAnsi="Times New Roman" w:cs="Times New Roman"/>
          <w:color w:val="000000" w:themeColor="text1"/>
          <w:sz w:val="18"/>
          <w:szCs w:val="18"/>
        </w:rPr>
        <w:t>studies</w:t>
      </w:r>
      <w:r w:rsidR="000F5FF6" w:rsidRPr="00CA6A00">
        <w:rPr>
          <w:rFonts w:ascii="Times New Roman" w:hAnsi="Times New Roman" w:cs="Times New Roman"/>
          <w:color w:val="000000" w:themeColor="text1"/>
          <w:sz w:val="18"/>
          <w:szCs w:val="18"/>
        </w:rPr>
        <w:t xml:space="preserve"> in the analysis</w:t>
      </w:r>
      <w:r w:rsidR="00FD56EA" w:rsidRPr="00CA6A00">
        <w:rPr>
          <w:rFonts w:ascii="Times New Roman" w:hAnsi="Times New Roman" w:cs="Times New Roman"/>
          <w:color w:val="000000" w:themeColor="text1"/>
          <w:sz w:val="18"/>
          <w:szCs w:val="18"/>
        </w:rPr>
        <w:t xml:space="preserve">. </w:t>
      </w:r>
    </w:p>
    <w:p w14:paraId="3C014911" w14:textId="0FDD0645" w:rsidR="00571A45" w:rsidRPr="00CA6A00" w:rsidRDefault="00256529" w:rsidP="00BC364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w:t>
      </w:r>
      <w:r w:rsidR="005D4630" w:rsidRPr="00CA6A00">
        <w:rPr>
          <w:rFonts w:ascii="Times New Roman" w:hAnsi="Times New Roman" w:cs="Times New Roman"/>
          <w:color w:val="000000" w:themeColor="text1"/>
          <w:sz w:val="18"/>
          <w:szCs w:val="18"/>
        </w:rPr>
        <w:t>ata</w:t>
      </w:r>
      <w:r w:rsidRPr="00CA6A00">
        <w:rPr>
          <w:rFonts w:ascii="Times New Roman" w:hAnsi="Times New Roman" w:cs="Times New Roman"/>
          <w:color w:val="000000" w:themeColor="text1"/>
          <w:sz w:val="18"/>
          <w:szCs w:val="18"/>
        </w:rPr>
        <w:t xml:space="preserve"> not presented</w:t>
      </w:r>
      <w:r w:rsidR="005D4630" w:rsidRPr="00CA6A00">
        <w:rPr>
          <w:rFonts w:ascii="Times New Roman" w:hAnsi="Times New Roman" w:cs="Times New Roman"/>
          <w:color w:val="000000" w:themeColor="text1"/>
          <w:sz w:val="18"/>
          <w:szCs w:val="18"/>
        </w:rPr>
        <w:t xml:space="preserve"> </w:t>
      </w:r>
      <w:r w:rsidRPr="00CA6A00">
        <w:rPr>
          <w:rFonts w:ascii="Times New Roman" w:hAnsi="Times New Roman" w:cs="Times New Roman"/>
          <w:color w:val="000000" w:themeColor="text1"/>
          <w:sz w:val="18"/>
          <w:szCs w:val="18"/>
        </w:rPr>
        <w:t>when</w:t>
      </w:r>
      <w:r w:rsidR="00FD56EA" w:rsidRPr="00CA6A00">
        <w:rPr>
          <w:rFonts w:ascii="Times New Roman" w:hAnsi="Times New Roman" w:cs="Times New Roman"/>
          <w:color w:val="000000" w:themeColor="text1"/>
          <w:sz w:val="18"/>
          <w:szCs w:val="18"/>
        </w:rPr>
        <w:t xml:space="preserve"> extreme outliers </w:t>
      </w:r>
      <w:r w:rsidRPr="00CA6A00">
        <w:rPr>
          <w:rFonts w:ascii="Times New Roman" w:hAnsi="Times New Roman" w:cs="Times New Roman"/>
          <w:color w:val="000000" w:themeColor="text1"/>
          <w:sz w:val="18"/>
          <w:szCs w:val="18"/>
        </w:rPr>
        <w:t xml:space="preserve">not </w:t>
      </w:r>
      <w:r w:rsidR="00FD56EA" w:rsidRPr="00CA6A00">
        <w:rPr>
          <w:rFonts w:ascii="Times New Roman" w:hAnsi="Times New Roman" w:cs="Times New Roman"/>
          <w:color w:val="000000" w:themeColor="text1"/>
          <w:sz w:val="18"/>
          <w:szCs w:val="18"/>
        </w:rPr>
        <w:t>observed</w:t>
      </w:r>
    </w:p>
    <w:p w14:paraId="51AC1CB5" w14:textId="77777777" w:rsidR="00AC38BF" w:rsidRPr="00CA6A00" w:rsidRDefault="00AC38BF" w:rsidP="00341A20">
      <w:pPr>
        <w:rPr>
          <w:rFonts w:ascii="Times New Roman" w:hAnsi="Times New Roman" w:cs="Times New Roman"/>
          <w:color w:val="000000" w:themeColor="text1"/>
          <w:sz w:val="18"/>
          <w:szCs w:val="18"/>
        </w:rPr>
      </w:pPr>
    </w:p>
    <w:p w14:paraId="0A609CB9" w14:textId="6E306553" w:rsidR="00AF62F8" w:rsidRPr="004D7898" w:rsidRDefault="001E4D50" w:rsidP="00A23172">
      <w:pPr>
        <w:pStyle w:val="Heading1"/>
        <w:rPr>
          <w:rFonts w:ascii="Times New Roman" w:hAnsi="Times New Roman" w:cs="Times New Roman"/>
          <w:color w:val="000000" w:themeColor="text1"/>
          <w:sz w:val="24"/>
          <w:szCs w:val="24"/>
        </w:rPr>
      </w:pPr>
      <w:bookmarkStart w:id="17" w:name="_Toc190266400"/>
      <w:r w:rsidRPr="004D7898">
        <w:rPr>
          <w:rFonts w:ascii="Times New Roman" w:hAnsi="Times New Roman" w:cs="Times New Roman"/>
          <w:color w:val="000000" w:themeColor="text1"/>
          <w:sz w:val="24"/>
          <w:szCs w:val="24"/>
        </w:rPr>
        <w:t>Table S1</w:t>
      </w:r>
      <w:r w:rsidR="00EC18F3" w:rsidRPr="004D7898">
        <w:rPr>
          <w:rFonts w:ascii="Times New Roman" w:hAnsi="Times New Roman" w:cs="Times New Roman"/>
          <w:color w:val="000000" w:themeColor="text1"/>
          <w:sz w:val="24"/>
          <w:szCs w:val="24"/>
        </w:rPr>
        <w:t>5</w:t>
      </w:r>
      <w:r w:rsidRPr="004D7898">
        <w:rPr>
          <w:rFonts w:ascii="Times New Roman" w:hAnsi="Times New Roman" w:cs="Times New Roman"/>
          <w:color w:val="000000" w:themeColor="text1"/>
          <w:sz w:val="24"/>
          <w:szCs w:val="24"/>
        </w:rPr>
        <w:t xml:space="preserve">. </w:t>
      </w:r>
      <w:r w:rsidR="00AF62F8" w:rsidRPr="004D7898">
        <w:rPr>
          <w:rFonts w:ascii="Times New Roman" w:hAnsi="Times New Roman" w:cs="Times New Roman"/>
          <w:color w:val="000000" w:themeColor="text1"/>
          <w:sz w:val="24"/>
          <w:szCs w:val="24"/>
        </w:rPr>
        <w:t>Small study</w:t>
      </w:r>
      <w:r w:rsidR="00102327" w:rsidRPr="004D7898">
        <w:rPr>
          <w:rFonts w:ascii="Times New Roman" w:hAnsi="Times New Roman" w:cs="Times New Roman"/>
          <w:color w:val="000000" w:themeColor="text1"/>
          <w:sz w:val="24"/>
          <w:szCs w:val="24"/>
        </w:rPr>
        <w:t xml:space="preserve"> effect </w:t>
      </w:r>
      <w:r w:rsidR="006F609B" w:rsidRPr="004D7898">
        <w:rPr>
          <w:rFonts w:ascii="Times New Roman" w:hAnsi="Times New Roman" w:cs="Times New Roman"/>
          <w:color w:val="000000" w:themeColor="text1"/>
          <w:sz w:val="24"/>
          <w:szCs w:val="24"/>
        </w:rPr>
        <w:t>/publication bias</w:t>
      </w:r>
      <w:r w:rsidR="00AF62F8" w:rsidRPr="004D7898">
        <w:rPr>
          <w:rFonts w:ascii="Times New Roman" w:hAnsi="Times New Roman" w:cs="Times New Roman"/>
          <w:color w:val="000000" w:themeColor="text1"/>
          <w:sz w:val="24"/>
          <w:szCs w:val="24"/>
        </w:rPr>
        <w:t xml:space="preserve"> </w:t>
      </w:r>
      <w:r w:rsidR="00C12ED0" w:rsidRPr="004D7898">
        <w:rPr>
          <w:rFonts w:ascii="Times New Roman" w:hAnsi="Times New Roman" w:cs="Times New Roman"/>
          <w:color w:val="000000" w:themeColor="text1"/>
          <w:sz w:val="24"/>
          <w:szCs w:val="24"/>
        </w:rPr>
        <w:t>investigations</w:t>
      </w:r>
      <w:bookmarkEnd w:id="17"/>
    </w:p>
    <w:p w14:paraId="5DF4698A" w14:textId="08DD96AA" w:rsidR="00C12ED0" w:rsidRPr="004D7898" w:rsidRDefault="003444CF" w:rsidP="00CF571C">
      <w:pPr>
        <w:spacing w:after="0"/>
        <w:rPr>
          <w:rFonts w:ascii="Times New Roman" w:hAnsi="Times New Roman" w:cs="Times New Roman"/>
          <w:color w:val="000000" w:themeColor="text1"/>
          <w:sz w:val="24"/>
          <w:szCs w:val="24"/>
        </w:rPr>
      </w:pPr>
      <w:r w:rsidRPr="004D7898">
        <w:rPr>
          <w:rFonts w:ascii="Times New Roman" w:hAnsi="Times New Roman" w:cs="Times New Roman"/>
          <w:color w:val="000000" w:themeColor="text1"/>
          <w:sz w:val="24"/>
          <w:szCs w:val="24"/>
        </w:rPr>
        <w:t xml:space="preserve">Funnel plots for </w:t>
      </w:r>
      <w:r w:rsidR="001E0C26" w:rsidRPr="004D7898">
        <w:rPr>
          <w:rFonts w:ascii="Times New Roman" w:hAnsi="Times New Roman" w:cs="Times New Roman"/>
          <w:color w:val="000000" w:themeColor="text1"/>
          <w:sz w:val="24"/>
          <w:szCs w:val="24"/>
        </w:rPr>
        <w:t>long-term clinical outcomes of delirium after hospital discharge</w:t>
      </w:r>
    </w:p>
    <w:tbl>
      <w:tblPr>
        <w:tblStyle w:val="TableGrid"/>
        <w:tblW w:w="16018" w:type="dxa"/>
        <w:tblInd w:w="-714" w:type="dxa"/>
        <w:tblLayout w:type="fixed"/>
        <w:tblLook w:val="04A0" w:firstRow="1" w:lastRow="0" w:firstColumn="1" w:lastColumn="0" w:noHBand="0" w:noVBand="1"/>
      </w:tblPr>
      <w:tblGrid>
        <w:gridCol w:w="2037"/>
        <w:gridCol w:w="1323"/>
        <w:gridCol w:w="6563"/>
        <w:gridCol w:w="1276"/>
        <w:gridCol w:w="1276"/>
        <w:gridCol w:w="1134"/>
        <w:gridCol w:w="850"/>
        <w:gridCol w:w="1559"/>
      </w:tblGrid>
      <w:tr w:rsidR="00CA6A00" w:rsidRPr="00CA6A00" w14:paraId="07F44DCF" w14:textId="77777777" w:rsidTr="00CC03F9">
        <w:trPr>
          <w:tblHeader/>
        </w:trPr>
        <w:tc>
          <w:tcPr>
            <w:tcW w:w="2037" w:type="dxa"/>
          </w:tcPr>
          <w:p w14:paraId="25342506" w14:textId="4286E4CA" w:rsidR="005B7A60" w:rsidRPr="00CA6A00" w:rsidRDefault="005B7A60" w:rsidP="00BC364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linical outcomes</w:t>
            </w:r>
          </w:p>
        </w:tc>
        <w:tc>
          <w:tcPr>
            <w:tcW w:w="1323" w:type="dxa"/>
          </w:tcPr>
          <w:p w14:paraId="5C7D13CC" w14:textId="5B63D2C6" w:rsidR="005B7A60" w:rsidRPr="00CA6A00" w:rsidRDefault="005B7A60" w:rsidP="00BC364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Data type</w:t>
            </w:r>
          </w:p>
        </w:tc>
        <w:tc>
          <w:tcPr>
            <w:tcW w:w="6563" w:type="dxa"/>
          </w:tcPr>
          <w:p w14:paraId="456D50ED" w14:textId="279D12DC" w:rsidR="005B7A60" w:rsidRPr="00CA6A00" w:rsidRDefault="005B7A60" w:rsidP="00BC364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unnel plots</w:t>
            </w:r>
          </w:p>
        </w:tc>
        <w:tc>
          <w:tcPr>
            <w:tcW w:w="2552" w:type="dxa"/>
            <w:gridSpan w:val="2"/>
          </w:tcPr>
          <w:p w14:paraId="0FC7E99F" w14:textId="037CB329" w:rsidR="005B7A60" w:rsidRPr="00CA6A00" w:rsidRDefault="005B7A60" w:rsidP="00BC364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Egger’s Test</w:t>
            </w:r>
          </w:p>
        </w:tc>
        <w:tc>
          <w:tcPr>
            <w:tcW w:w="3543" w:type="dxa"/>
            <w:gridSpan w:val="3"/>
          </w:tcPr>
          <w:p w14:paraId="5DDD257E" w14:textId="28BA7C69" w:rsidR="005B7A60" w:rsidRPr="00CA6A00" w:rsidRDefault="005B7A60" w:rsidP="00BC364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Trim and Fill</w:t>
            </w:r>
          </w:p>
        </w:tc>
      </w:tr>
      <w:tr w:rsidR="00CA6A00" w:rsidRPr="00CA6A00" w14:paraId="70FB7C25" w14:textId="77777777" w:rsidTr="00C82B8A">
        <w:trPr>
          <w:tblHeader/>
        </w:trPr>
        <w:tc>
          <w:tcPr>
            <w:tcW w:w="9923" w:type="dxa"/>
            <w:gridSpan w:val="3"/>
          </w:tcPr>
          <w:p w14:paraId="17428C7F" w14:textId="77777777" w:rsidR="00B76C18" w:rsidRPr="00CA6A00" w:rsidRDefault="00B76C18" w:rsidP="00BC3644">
            <w:pPr>
              <w:rPr>
                <w:rFonts w:ascii="Times New Roman" w:hAnsi="Times New Roman" w:cs="Times New Roman"/>
                <w:color w:val="000000" w:themeColor="text1"/>
                <w:sz w:val="18"/>
                <w:szCs w:val="18"/>
              </w:rPr>
            </w:pPr>
          </w:p>
        </w:tc>
        <w:tc>
          <w:tcPr>
            <w:tcW w:w="1276" w:type="dxa"/>
          </w:tcPr>
          <w:p w14:paraId="35A90C95" w14:textId="77777777" w:rsidR="00B76C18" w:rsidRPr="00CA6A00" w:rsidRDefault="00B76C18" w:rsidP="006F2256">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Intercept</w:t>
            </w:r>
          </w:p>
          <w:p w14:paraId="6F149656" w14:textId="698C8489" w:rsidR="00B76C18" w:rsidRPr="00CA6A00" w:rsidRDefault="00B76C18" w:rsidP="006F2256">
            <w:pPr>
              <w:rPr>
                <w:rFonts w:ascii="Times New Roman" w:hAnsi="Times New Roman" w:cs="Times New Roman"/>
                <w:color w:val="000000" w:themeColor="text1"/>
                <w:sz w:val="18"/>
                <w:szCs w:val="18"/>
              </w:rPr>
            </w:pPr>
          </w:p>
        </w:tc>
        <w:tc>
          <w:tcPr>
            <w:tcW w:w="1276" w:type="dxa"/>
          </w:tcPr>
          <w:p w14:paraId="4EC5730E" w14:textId="77777777" w:rsidR="00B76C18" w:rsidRPr="00CA6A00" w:rsidRDefault="00B76C18" w:rsidP="006F2256">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 value</w:t>
            </w:r>
          </w:p>
          <w:p w14:paraId="03D855E9" w14:textId="07DBC086" w:rsidR="00B76C18" w:rsidRPr="00CA6A00" w:rsidRDefault="00B76C18" w:rsidP="006F2256">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tailed)</w:t>
            </w:r>
          </w:p>
        </w:tc>
        <w:tc>
          <w:tcPr>
            <w:tcW w:w="1134" w:type="dxa"/>
          </w:tcPr>
          <w:p w14:paraId="794BD095" w14:textId="77777777" w:rsidR="00B76C18" w:rsidRPr="00CA6A00" w:rsidRDefault="00B76C18" w:rsidP="00480B8D">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No. imputed</w:t>
            </w:r>
          </w:p>
          <w:p w14:paraId="1D647814" w14:textId="6C8DDFE8" w:rsidR="00B76C18" w:rsidRPr="00CA6A00" w:rsidRDefault="00B76C18" w:rsidP="00480B8D">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tudies</w:t>
            </w:r>
          </w:p>
        </w:tc>
        <w:tc>
          <w:tcPr>
            <w:tcW w:w="850" w:type="dxa"/>
          </w:tcPr>
          <w:p w14:paraId="325F6617" w14:textId="4EC57E67" w:rsidR="00B76C18" w:rsidRPr="00CA6A00" w:rsidRDefault="00B76C18" w:rsidP="00BC364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OR/g</w:t>
            </w:r>
          </w:p>
        </w:tc>
        <w:tc>
          <w:tcPr>
            <w:tcW w:w="1559" w:type="dxa"/>
          </w:tcPr>
          <w:p w14:paraId="10DC5D7F" w14:textId="3828A371" w:rsidR="00B76C18" w:rsidRPr="00CA6A00" w:rsidRDefault="00B76C18" w:rsidP="00BC364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95%CI</w:t>
            </w:r>
          </w:p>
        </w:tc>
      </w:tr>
      <w:tr w:rsidR="00CA6A00" w:rsidRPr="00CA6A00" w14:paraId="3F4978B1" w14:textId="77777777" w:rsidTr="001F4DDC">
        <w:tc>
          <w:tcPr>
            <w:tcW w:w="2037" w:type="dxa"/>
          </w:tcPr>
          <w:p w14:paraId="7AD67B51" w14:textId="0EBBC7DE" w:rsidR="00AE79D5" w:rsidRPr="00CA6A00" w:rsidRDefault="006C72F8" w:rsidP="00BC364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Objective (cognitive </w:t>
            </w:r>
            <w:r w:rsidR="00125386" w:rsidRPr="00CA6A00">
              <w:rPr>
                <w:rFonts w:ascii="Times New Roman" w:hAnsi="Times New Roman" w:cs="Times New Roman"/>
                <w:color w:val="000000" w:themeColor="text1"/>
                <w:sz w:val="18"/>
                <w:szCs w:val="18"/>
              </w:rPr>
              <w:t>change)</w:t>
            </w:r>
          </w:p>
        </w:tc>
        <w:tc>
          <w:tcPr>
            <w:tcW w:w="1323" w:type="dxa"/>
          </w:tcPr>
          <w:p w14:paraId="1145D794" w14:textId="6F940D1B" w:rsidR="00AE79D5" w:rsidRPr="00CA6A00" w:rsidRDefault="00DF05A4" w:rsidP="00BC364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tegorical</w:t>
            </w:r>
          </w:p>
        </w:tc>
        <w:tc>
          <w:tcPr>
            <w:tcW w:w="6563" w:type="dxa"/>
          </w:tcPr>
          <w:p w14:paraId="3F6BF3B3" w14:textId="7D63E0A4" w:rsidR="00AE79D5" w:rsidRPr="00CA6A00" w:rsidRDefault="00125386" w:rsidP="00BC364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Only 7 studies available</w:t>
            </w:r>
          </w:p>
        </w:tc>
        <w:tc>
          <w:tcPr>
            <w:tcW w:w="1276" w:type="dxa"/>
          </w:tcPr>
          <w:p w14:paraId="2B70F6F1" w14:textId="7BADE4B7" w:rsidR="00AE79D5" w:rsidRPr="00CA6A00" w:rsidRDefault="00125386" w:rsidP="00BC364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c>
          <w:tcPr>
            <w:tcW w:w="1276" w:type="dxa"/>
          </w:tcPr>
          <w:p w14:paraId="27BE3805" w14:textId="592C4B79" w:rsidR="00AE79D5" w:rsidRPr="00CA6A00" w:rsidRDefault="00125386" w:rsidP="00BC364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c>
          <w:tcPr>
            <w:tcW w:w="1134" w:type="dxa"/>
          </w:tcPr>
          <w:p w14:paraId="4777E1B2" w14:textId="6E742555" w:rsidR="00AE79D5" w:rsidRPr="00CA6A00" w:rsidRDefault="003D29CD" w:rsidP="00BC364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c>
          <w:tcPr>
            <w:tcW w:w="850" w:type="dxa"/>
          </w:tcPr>
          <w:p w14:paraId="5D1A4740" w14:textId="78C92FBF" w:rsidR="00AE79D5" w:rsidRPr="00CA6A00" w:rsidRDefault="003D29CD" w:rsidP="00BC364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c>
          <w:tcPr>
            <w:tcW w:w="1559" w:type="dxa"/>
          </w:tcPr>
          <w:p w14:paraId="542C3711" w14:textId="5939A28E" w:rsidR="00AE79D5" w:rsidRPr="00CA6A00" w:rsidRDefault="003D29CD" w:rsidP="00BC364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r>
      <w:tr w:rsidR="00CA6A00" w:rsidRPr="00CA6A00" w14:paraId="3F98730E" w14:textId="77777777" w:rsidTr="001F4DDC">
        <w:tc>
          <w:tcPr>
            <w:tcW w:w="2037" w:type="dxa"/>
          </w:tcPr>
          <w:p w14:paraId="00A7FF43" w14:textId="16F67D68" w:rsidR="00AE79D5" w:rsidRPr="00CA6A00" w:rsidRDefault="00145A40" w:rsidP="00BC364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Objective (cognitive change)</w:t>
            </w:r>
          </w:p>
        </w:tc>
        <w:tc>
          <w:tcPr>
            <w:tcW w:w="1323" w:type="dxa"/>
          </w:tcPr>
          <w:p w14:paraId="47F86277" w14:textId="01A8548E" w:rsidR="00AE79D5" w:rsidRPr="00CA6A00" w:rsidRDefault="00145A40" w:rsidP="00BC364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ntinuous</w:t>
            </w:r>
          </w:p>
        </w:tc>
        <w:tc>
          <w:tcPr>
            <w:tcW w:w="6563" w:type="dxa"/>
          </w:tcPr>
          <w:p w14:paraId="1EE640C2" w14:textId="66E9E2EA" w:rsidR="00AE79D5" w:rsidRPr="00CA6A00" w:rsidRDefault="00B01D29" w:rsidP="00BC3644">
            <w:pPr>
              <w:rPr>
                <w:rFonts w:ascii="Times New Roman" w:hAnsi="Times New Roman" w:cs="Times New Roman"/>
                <w:color w:val="000000" w:themeColor="text1"/>
                <w:sz w:val="18"/>
                <w:szCs w:val="18"/>
              </w:rPr>
            </w:pPr>
            <w:r w:rsidRPr="00CA6A00">
              <w:rPr>
                <w:rFonts w:ascii="Times New Roman" w:hAnsi="Times New Roman" w:cs="Times New Roman"/>
                <w:noProof/>
                <w:color w:val="000000" w:themeColor="text1"/>
                <w:sz w:val="18"/>
                <w:szCs w:val="18"/>
              </w:rPr>
              <w:drawing>
                <wp:inline distT="0" distB="0" distL="0" distR="0" wp14:anchorId="35B31914" wp14:editId="32D5E796">
                  <wp:extent cx="4030345" cy="2298065"/>
                  <wp:effectExtent l="0" t="0" r="8255" b="6985"/>
                  <wp:docPr id="3999299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929979" name=""/>
                          <pic:cNvPicPr/>
                        </pic:nvPicPr>
                        <pic:blipFill>
                          <a:blip r:embed="rId79"/>
                          <a:stretch>
                            <a:fillRect/>
                          </a:stretch>
                        </pic:blipFill>
                        <pic:spPr>
                          <a:xfrm>
                            <a:off x="0" y="0"/>
                            <a:ext cx="4030345" cy="2298065"/>
                          </a:xfrm>
                          <a:prstGeom prst="rect">
                            <a:avLst/>
                          </a:prstGeom>
                        </pic:spPr>
                      </pic:pic>
                    </a:graphicData>
                  </a:graphic>
                </wp:inline>
              </w:drawing>
            </w:r>
          </w:p>
        </w:tc>
        <w:tc>
          <w:tcPr>
            <w:tcW w:w="1276" w:type="dxa"/>
          </w:tcPr>
          <w:p w14:paraId="024F0309" w14:textId="6DC176A8" w:rsidR="00AE79D5" w:rsidRPr="00CA6A00" w:rsidRDefault="00AA5ED9" w:rsidP="00BC364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r w:rsidR="00F30E37" w:rsidRPr="00CA6A00">
              <w:rPr>
                <w:rFonts w:ascii="Times New Roman" w:hAnsi="Times New Roman" w:cs="Times New Roman"/>
                <w:color w:val="000000" w:themeColor="text1"/>
                <w:sz w:val="18"/>
                <w:szCs w:val="18"/>
              </w:rPr>
              <w:t>0.59</w:t>
            </w:r>
          </w:p>
        </w:tc>
        <w:tc>
          <w:tcPr>
            <w:tcW w:w="1276" w:type="dxa"/>
          </w:tcPr>
          <w:p w14:paraId="2C34185C" w14:textId="5A0AC614" w:rsidR="00AE79D5" w:rsidRPr="00CA6A00" w:rsidRDefault="00BC1717" w:rsidP="00BC364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28</w:t>
            </w:r>
          </w:p>
        </w:tc>
        <w:tc>
          <w:tcPr>
            <w:tcW w:w="1134" w:type="dxa"/>
          </w:tcPr>
          <w:p w14:paraId="65973BB7" w14:textId="1EFAD64C" w:rsidR="00AE79D5" w:rsidRPr="00CA6A00" w:rsidRDefault="00AA5ED9" w:rsidP="00BC364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c>
          <w:tcPr>
            <w:tcW w:w="850" w:type="dxa"/>
          </w:tcPr>
          <w:p w14:paraId="75DAD875" w14:textId="17FBF77B" w:rsidR="00AE79D5" w:rsidRPr="00CA6A00" w:rsidRDefault="00AA5ED9" w:rsidP="00BC364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c>
          <w:tcPr>
            <w:tcW w:w="1559" w:type="dxa"/>
          </w:tcPr>
          <w:p w14:paraId="67AEFFCE" w14:textId="3851E34E" w:rsidR="00AE79D5" w:rsidRPr="00CA6A00" w:rsidRDefault="00AA5ED9" w:rsidP="00BC3644">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r>
      <w:tr w:rsidR="00CA6A00" w:rsidRPr="00CA6A00" w14:paraId="239AA4E2" w14:textId="77777777" w:rsidTr="001F4DDC">
        <w:tc>
          <w:tcPr>
            <w:tcW w:w="2037" w:type="dxa"/>
          </w:tcPr>
          <w:p w14:paraId="5682A52B" w14:textId="2B5CC0B6" w:rsidR="00170046" w:rsidRPr="00CA6A00" w:rsidRDefault="00170046" w:rsidP="00170046">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lastRenderedPageBreak/>
              <w:t>Objective (cognitive performance)</w:t>
            </w:r>
          </w:p>
        </w:tc>
        <w:tc>
          <w:tcPr>
            <w:tcW w:w="1323" w:type="dxa"/>
          </w:tcPr>
          <w:p w14:paraId="6D074E97" w14:textId="617BF635" w:rsidR="00170046" w:rsidRPr="00CA6A00" w:rsidRDefault="00170046" w:rsidP="00170046">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tegorical</w:t>
            </w:r>
          </w:p>
        </w:tc>
        <w:tc>
          <w:tcPr>
            <w:tcW w:w="6563" w:type="dxa"/>
          </w:tcPr>
          <w:p w14:paraId="4C5EED3E" w14:textId="010219D2" w:rsidR="00170046" w:rsidRPr="00CA6A00" w:rsidRDefault="006E7295" w:rsidP="00170046">
            <w:pPr>
              <w:rPr>
                <w:rFonts w:ascii="Times New Roman" w:hAnsi="Times New Roman" w:cs="Times New Roman"/>
                <w:color w:val="000000" w:themeColor="text1"/>
                <w:sz w:val="18"/>
                <w:szCs w:val="18"/>
              </w:rPr>
            </w:pPr>
            <w:r w:rsidRPr="00CA6A00">
              <w:rPr>
                <w:rFonts w:ascii="Times New Roman" w:hAnsi="Times New Roman" w:cs="Times New Roman"/>
                <w:noProof/>
                <w:color w:val="000000" w:themeColor="text1"/>
                <w:sz w:val="18"/>
                <w:szCs w:val="18"/>
              </w:rPr>
              <w:drawing>
                <wp:inline distT="0" distB="0" distL="0" distR="0" wp14:anchorId="48A550F3" wp14:editId="4D9FC854">
                  <wp:extent cx="4030345" cy="2276475"/>
                  <wp:effectExtent l="0" t="0" r="8255" b="9525"/>
                  <wp:docPr id="10832407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240786" name=""/>
                          <pic:cNvPicPr/>
                        </pic:nvPicPr>
                        <pic:blipFill>
                          <a:blip r:embed="rId80"/>
                          <a:stretch>
                            <a:fillRect/>
                          </a:stretch>
                        </pic:blipFill>
                        <pic:spPr>
                          <a:xfrm>
                            <a:off x="0" y="0"/>
                            <a:ext cx="4030345" cy="2276475"/>
                          </a:xfrm>
                          <a:prstGeom prst="rect">
                            <a:avLst/>
                          </a:prstGeom>
                        </pic:spPr>
                      </pic:pic>
                    </a:graphicData>
                  </a:graphic>
                </wp:inline>
              </w:drawing>
            </w:r>
          </w:p>
        </w:tc>
        <w:tc>
          <w:tcPr>
            <w:tcW w:w="1276" w:type="dxa"/>
          </w:tcPr>
          <w:p w14:paraId="70C03D0F" w14:textId="0C82095D" w:rsidR="00170046" w:rsidRPr="00CA6A00" w:rsidRDefault="006B4DB7" w:rsidP="00170046">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55</w:t>
            </w:r>
          </w:p>
        </w:tc>
        <w:tc>
          <w:tcPr>
            <w:tcW w:w="1276" w:type="dxa"/>
          </w:tcPr>
          <w:p w14:paraId="19F36AFA" w14:textId="4DCBF9E2" w:rsidR="00170046" w:rsidRPr="00CA6A00" w:rsidRDefault="00B42F55" w:rsidP="00170046">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40</w:t>
            </w:r>
          </w:p>
        </w:tc>
        <w:tc>
          <w:tcPr>
            <w:tcW w:w="1134" w:type="dxa"/>
          </w:tcPr>
          <w:p w14:paraId="2A5BBC7B" w14:textId="253E3A34" w:rsidR="00170046" w:rsidRPr="00CA6A00" w:rsidRDefault="00B42F55" w:rsidP="00170046">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c>
          <w:tcPr>
            <w:tcW w:w="850" w:type="dxa"/>
          </w:tcPr>
          <w:p w14:paraId="1C5A9559" w14:textId="5F4BB455" w:rsidR="00170046" w:rsidRPr="00CA6A00" w:rsidRDefault="00B42F55" w:rsidP="00170046">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c>
          <w:tcPr>
            <w:tcW w:w="1559" w:type="dxa"/>
          </w:tcPr>
          <w:p w14:paraId="5A2048ED" w14:textId="7651F9BE" w:rsidR="00170046" w:rsidRPr="00CA6A00" w:rsidRDefault="00B42F55" w:rsidP="00170046">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r>
      <w:tr w:rsidR="00CA6A00" w:rsidRPr="00CA6A00" w14:paraId="452A9B85" w14:textId="77777777" w:rsidTr="001F4DDC">
        <w:tc>
          <w:tcPr>
            <w:tcW w:w="2037" w:type="dxa"/>
          </w:tcPr>
          <w:p w14:paraId="7EB44472" w14:textId="56AB39B5" w:rsidR="00170046" w:rsidRPr="00CA6A00" w:rsidRDefault="0010223A" w:rsidP="00170046">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Objective (cognitive performance)</w:t>
            </w:r>
          </w:p>
        </w:tc>
        <w:tc>
          <w:tcPr>
            <w:tcW w:w="1323" w:type="dxa"/>
          </w:tcPr>
          <w:p w14:paraId="64B2BB27" w14:textId="43564729" w:rsidR="00170046" w:rsidRPr="00CA6A00" w:rsidRDefault="00170046" w:rsidP="00170046">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ntinuous</w:t>
            </w:r>
          </w:p>
        </w:tc>
        <w:tc>
          <w:tcPr>
            <w:tcW w:w="6563" w:type="dxa"/>
          </w:tcPr>
          <w:p w14:paraId="37C2BD2E" w14:textId="366519C4" w:rsidR="00170046" w:rsidRPr="00CA6A00" w:rsidRDefault="005C6C26" w:rsidP="00170046">
            <w:pPr>
              <w:rPr>
                <w:rFonts w:ascii="Times New Roman" w:hAnsi="Times New Roman" w:cs="Times New Roman"/>
                <w:color w:val="000000" w:themeColor="text1"/>
                <w:sz w:val="18"/>
                <w:szCs w:val="18"/>
              </w:rPr>
            </w:pPr>
            <w:r w:rsidRPr="00CA6A00">
              <w:rPr>
                <w:rFonts w:ascii="Times New Roman" w:hAnsi="Times New Roman" w:cs="Times New Roman"/>
                <w:noProof/>
                <w:color w:val="000000" w:themeColor="text1"/>
                <w:sz w:val="18"/>
                <w:szCs w:val="18"/>
              </w:rPr>
              <w:drawing>
                <wp:inline distT="0" distB="0" distL="0" distR="0" wp14:anchorId="5F9A493F" wp14:editId="3CF8D5F2">
                  <wp:extent cx="4030345" cy="2306320"/>
                  <wp:effectExtent l="0" t="0" r="8255" b="0"/>
                  <wp:docPr id="927149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714967" name=""/>
                          <pic:cNvPicPr/>
                        </pic:nvPicPr>
                        <pic:blipFill>
                          <a:blip r:embed="rId81"/>
                          <a:stretch>
                            <a:fillRect/>
                          </a:stretch>
                        </pic:blipFill>
                        <pic:spPr>
                          <a:xfrm>
                            <a:off x="0" y="0"/>
                            <a:ext cx="4030345" cy="2306320"/>
                          </a:xfrm>
                          <a:prstGeom prst="rect">
                            <a:avLst/>
                          </a:prstGeom>
                        </pic:spPr>
                      </pic:pic>
                    </a:graphicData>
                  </a:graphic>
                </wp:inline>
              </w:drawing>
            </w:r>
          </w:p>
        </w:tc>
        <w:tc>
          <w:tcPr>
            <w:tcW w:w="1276" w:type="dxa"/>
          </w:tcPr>
          <w:p w14:paraId="44E06AC6" w14:textId="64C1ADD0" w:rsidR="00170046" w:rsidRPr="00CA6A00" w:rsidRDefault="001F273F" w:rsidP="00170046">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37</w:t>
            </w:r>
          </w:p>
        </w:tc>
        <w:tc>
          <w:tcPr>
            <w:tcW w:w="1276" w:type="dxa"/>
          </w:tcPr>
          <w:p w14:paraId="706CF855" w14:textId="4D6719BB" w:rsidR="00170046" w:rsidRPr="00CA6A00" w:rsidRDefault="001F273F" w:rsidP="00170046">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8</w:t>
            </w:r>
          </w:p>
        </w:tc>
        <w:tc>
          <w:tcPr>
            <w:tcW w:w="1134" w:type="dxa"/>
          </w:tcPr>
          <w:p w14:paraId="1F7FBCE2" w14:textId="6D2FDDDA" w:rsidR="00170046" w:rsidRPr="00CA6A00" w:rsidRDefault="00170046" w:rsidP="00170046">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c>
          <w:tcPr>
            <w:tcW w:w="850" w:type="dxa"/>
          </w:tcPr>
          <w:p w14:paraId="027DE214" w14:textId="605EF12D" w:rsidR="00170046" w:rsidRPr="00CA6A00" w:rsidRDefault="00170046" w:rsidP="00170046">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c>
          <w:tcPr>
            <w:tcW w:w="1559" w:type="dxa"/>
          </w:tcPr>
          <w:p w14:paraId="3256C0AE" w14:textId="3557244A" w:rsidR="00170046" w:rsidRPr="00CA6A00" w:rsidRDefault="00170046" w:rsidP="00170046">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r>
      <w:tr w:rsidR="00CA6A00" w:rsidRPr="00CA6A00" w14:paraId="360F0C7E" w14:textId="77777777" w:rsidTr="001F4DDC">
        <w:tc>
          <w:tcPr>
            <w:tcW w:w="2037" w:type="dxa"/>
          </w:tcPr>
          <w:p w14:paraId="0E9D12AA" w14:textId="30DE2FBF" w:rsidR="00170046" w:rsidRPr="00CA6A00" w:rsidRDefault="00F65824" w:rsidP="00170046">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ubjective (cognitive change</w:t>
            </w:r>
          </w:p>
        </w:tc>
        <w:tc>
          <w:tcPr>
            <w:tcW w:w="1323" w:type="dxa"/>
          </w:tcPr>
          <w:p w14:paraId="3AE1B2F7" w14:textId="02097A17" w:rsidR="00170046" w:rsidRPr="00CA6A00" w:rsidRDefault="00B633AD" w:rsidP="00170046">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w:t>
            </w:r>
            <w:r w:rsidR="00961D6F" w:rsidRPr="00CA6A00">
              <w:rPr>
                <w:rFonts w:ascii="Times New Roman" w:hAnsi="Times New Roman" w:cs="Times New Roman"/>
                <w:color w:val="000000" w:themeColor="text1"/>
                <w:sz w:val="18"/>
                <w:szCs w:val="18"/>
              </w:rPr>
              <w:t>ategorical</w:t>
            </w:r>
          </w:p>
        </w:tc>
        <w:tc>
          <w:tcPr>
            <w:tcW w:w="6563" w:type="dxa"/>
          </w:tcPr>
          <w:p w14:paraId="7F9B71D6" w14:textId="100C525C" w:rsidR="00170046" w:rsidRPr="00CA6A00" w:rsidRDefault="00961D6F" w:rsidP="00170046">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No study available </w:t>
            </w:r>
          </w:p>
        </w:tc>
        <w:tc>
          <w:tcPr>
            <w:tcW w:w="1276" w:type="dxa"/>
          </w:tcPr>
          <w:p w14:paraId="096B2338" w14:textId="762AD818" w:rsidR="00170046" w:rsidRPr="00CA6A00" w:rsidRDefault="00170046" w:rsidP="00170046">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c>
          <w:tcPr>
            <w:tcW w:w="1276" w:type="dxa"/>
          </w:tcPr>
          <w:p w14:paraId="6E32D436" w14:textId="65D4C352" w:rsidR="00170046" w:rsidRPr="00CA6A00" w:rsidRDefault="00170046" w:rsidP="00170046">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c>
          <w:tcPr>
            <w:tcW w:w="1134" w:type="dxa"/>
          </w:tcPr>
          <w:p w14:paraId="2F0416A7" w14:textId="2E55FAEE" w:rsidR="00170046" w:rsidRPr="00CA6A00" w:rsidRDefault="00170046" w:rsidP="00170046">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c>
          <w:tcPr>
            <w:tcW w:w="850" w:type="dxa"/>
          </w:tcPr>
          <w:p w14:paraId="4AE5C209" w14:textId="338843A5" w:rsidR="00170046" w:rsidRPr="00CA6A00" w:rsidRDefault="00170046" w:rsidP="00170046">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c>
          <w:tcPr>
            <w:tcW w:w="1559" w:type="dxa"/>
          </w:tcPr>
          <w:p w14:paraId="6B51A40A" w14:textId="0D97D9DA" w:rsidR="00170046" w:rsidRPr="00CA6A00" w:rsidRDefault="00170046" w:rsidP="00170046">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r>
      <w:tr w:rsidR="00CA6A00" w:rsidRPr="00CA6A00" w14:paraId="462CB360" w14:textId="77777777" w:rsidTr="001F4DDC">
        <w:tc>
          <w:tcPr>
            <w:tcW w:w="2037" w:type="dxa"/>
          </w:tcPr>
          <w:p w14:paraId="7A5F1729" w14:textId="11C35226" w:rsidR="00170046" w:rsidRPr="00CA6A00" w:rsidRDefault="00961D6F" w:rsidP="00170046">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ubjective (cognitive change</w:t>
            </w:r>
          </w:p>
        </w:tc>
        <w:tc>
          <w:tcPr>
            <w:tcW w:w="1323" w:type="dxa"/>
          </w:tcPr>
          <w:p w14:paraId="2D08747C" w14:textId="07FC26F7" w:rsidR="00170046" w:rsidRPr="00CA6A00" w:rsidRDefault="00961D6F" w:rsidP="00170046">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ntinuous</w:t>
            </w:r>
          </w:p>
        </w:tc>
        <w:tc>
          <w:tcPr>
            <w:tcW w:w="6563" w:type="dxa"/>
          </w:tcPr>
          <w:p w14:paraId="386984CD" w14:textId="34AF48FD" w:rsidR="00170046" w:rsidRPr="00CA6A00" w:rsidRDefault="00961D6F" w:rsidP="00170046">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No study available </w:t>
            </w:r>
          </w:p>
        </w:tc>
        <w:tc>
          <w:tcPr>
            <w:tcW w:w="1276" w:type="dxa"/>
          </w:tcPr>
          <w:p w14:paraId="43187873" w14:textId="438FD14D" w:rsidR="00170046" w:rsidRPr="00CA6A00" w:rsidRDefault="00961D6F" w:rsidP="00170046">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c>
          <w:tcPr>
            <w:tcW w:w="1276" w:type="dxa"/>
          </w:tcPr>
          <w:p w14:paraId="1CD1B4A9" w14:textId="7F5D4412" w:rsidR="00170046" w:rsidRPr="00CA6A00" w:rsidRDefault="00961D6F" w:rsidP="00170046">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c>
          <w:tcPr>
            <w:tcW w:w="1134" w:type="dxa"/>
          </w:tcPr>
          <w:p w14:paraId="340C8BEA" w14:textId="7D5C2588" w:rsidR="00170046" w:rsidRPr="00CA6A00" w:rsidRDefault="00170046" w:rsidP="00170046">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c>
          <w:tcPr>
            <w:tcW w:w="850" w:type="dxa"/>
          </w:tcPr>
          <w:p w14:paraId="606065A6" w14:textId="5318C712" w:rsidR="00170046" w:rsidRPr="00CA6A00" w:rsidRDefault="00170046" w:rsidP="00170046">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c>
          <w:tcPr>
            <w:tcW w:w="1559" w:type="dxa"/>
          </w:tcPr>
          <w:p w14:paraId="6D2882BE" w14:textId="7899D055" w:rsidR="00170046" w:rsidRPr="00CA6A00" w:rsidRDefault="00170046" w:rsidP="00170046">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r>
      <w:tr w:rsidR="00CA6A00" w:rsidRPr="00CA6A00" w14:paraId="68BB16F2" w14:textId="77777777" w:rsidTr="001F4DDC">
        <w:tc>
          <w:tcPr>
            <w:tcW w:w="2037" w:type="dxa"/>
          </w:tcPr>
          <w:p w14:paraId="3BEA498F" w14:textId="0EC2B098" w:rsidR="00170046" w:rsidRPr="00CA6A00" w:rsidRDefault="00047E59" w:rsidP="00170046">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lastRenderedPageBreak/>
              <w:t>Subjective (cognitive performance)</w:t>
            </w:r>
          </w:p>
        </w:tc>
        <w:tc>
          <w:tcPr>
            <w:tcW w:w="1323" w:type="dxa"/>
          </w:tcPr>
          <w:p w14:paraId="2614CB11" w14:textId="725622B4" w:rsidR="00170046" w:rsidRPr="00CA6A00" w:rsidRDefault="00B633AD" w:rsidP="00170046">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w:t>
            </w:r>
            <w:r w:rsidR="00047E59" w:rsidRPr="00CA6A00">
              <w:rPr>
                <w:rFonts w:ascii="Times New Roman" w:hAnsi="Times New Roman" w:cs="Times New Roman"/>
                <w:color w:val="000000" w:themeColor="text1"/>
                <w:sz w:val="18"/>
                <w:szCs w:val="18"/>
              </w:rPr>
              <w:t>ategorical</w:t>
            </w:r>
          </w:p>
        </w:tc>
        <w:tc>
          <w:tcPr>
            <w:tcW w:w="6563" w:type="dxa"/>
          </w:tcPr>
          <w:p w14:paraId="06BF1608" w14:textId="26425F3F" w:rsidR="00170046" w:rsidRPr="00CA6A00" w:rsidRDefault="004A1141" w:rsidP="00170046">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Only 5 studies available</w:t>
            </w:r>
          </w:p>
        </w:tc>
        <w:tc>
          <w:tcPr>
            <w:tcW w:w="1276" w:type="dxa"/>
          </w:tcPr>
          <w:p w14:paraId="6BBCF5FD" w14:textId="5B4CAC4E" w:rsidR="00170046" w:rsidRPr="00CA6A00" w:rsidRDefault="004A1141" w:rsidP="00170046">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c>
          <w:tcPr>
            <w:tcW w:w="1276" w:type="dxa"/>
          </w:tcPr>
          <w:p w14:paraId="4B35D6E2" w14:textId="277B23EC" w:rsidR="00170046" w:rsidRPr="00CA6A00" w:rsidRDefault="004A1141" w:rsidP="00170046">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c>
          <w:tcPr>
            <w:tcW w:w="1134" w:type="dxa"/>
          </w:tcPr>
          <w:p w14:paraId="6B816C33" w14:textId="328024C2" w:rsidR="00170046" w:rsidRPr="00CA6A00" w:rsidRDefault="00170046" w:rsidP="00170046">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c>
          <w:tcPr>
            <w:tcW w:w="850" w:type="dxa"/>
          </w:tcPr>
          <w:p w14:paraId="5F20C109" w14:textId="790EE1D1" w:rsidR="00170046" w:rsidRPr="00CA6A00" w:rsidRDefault="00170046" w:rsidP="00170046">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c>
          <w:tcPr>
            <w:tcW w:w="1559" w:type="dxa"/>
          </w:tcPr>
          <w:p w14:paraId="069A4E50" w14:textId="4AFA09BC" w:rsidR="00170046" w:rsidRPr="00CA6A00" w:rsidRDefault="00170046" w:rsidP="00170046">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r>
      <w:tr w:rsidR="00CA6A00" w:rsidRPr="00CA6A00" w14:paraId="73C8622C" w14:textId="77777777" w:rsidTr="001F4DDC">
        <w:tc>
          <w:tcPr>
            <w:tcW w:w="2037" w:type="dxa"/>
          </w:tcPr>
          <w:p w14:paraId="6C6C317B" w14:textId="08D6E2FB" w:rsidR="00170046" w:rsidRPr="00CA6A00" w:rsidRDefault="004A1141" w:rsidP="00170046">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ubjective (cognitive performance)</w:t>
            </w:r>
          </w:p>
        </w:tc>
        <w:tc>
          <w:tcPr>
            <w:tcW w:w="1323" w:type="dxa"/>
          </w:tcPr>
          <w:p w14:paraId="0DB32749" w14:textId="3CA70EEF" w:rsidR="00170046" w:rsidRPr="00CA6A00" w:rsidRDefault="004A1141" w:rsidP="00170046">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ntinuous</w:t>
            </w:r>
          </w:p>
        </w:tc>
        <w:tc>
          <w:tcPr>
            <w:tcW w:w="6563" w:type="dxa"/>
          </w:tcPr>
          <w:p w14:paraId="2CF6C8B4" w14:textId="1541F788" w:rsidR="00170046" w:rsidRPr="00CA6A00" w:rsidRDefault="00B17FAF" w:rsidP="00170046">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Only 7 studies available</w:t>
            </w:r>
          </w:p>
        </w:tc>
        <w:tc>
          <w:tcPr>
            <w:tcW w:w="1276" w:type="dxa"/>
          </w:tcPr>
          <w:p w14:paraId="127E692D" w14:textId="1EC1C804" w:rsidR="00170046" w:rsidRPr="00CA6A00" w:rsidRDefault="00B17FAF" w:rsidP="00170046">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c>
          <w:tcPr>
            <w:tcW w:w="1276" w:type="dxa"/>
          </w:tcPr>
          <w:p w14:paraId="16959747" w14:textId="0B23105B" w:rsidR="00170046" w:rsidRPr="00CA6A00" w:rsidRDefault="00B17FAF" w:rsidP="00170046">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c>
          <w:tcPr>
            <w:tcW w:w="1134" w:type="dxa"/>
          </w:tcPr>
          <w:p w14:paraId="03D92D8D" w14:textId="612FB6B1" w:rsidR="00170046" w:rsidRPr="00CA6A00" w:rsidRDefault="00170046" w:rsidP="00170046">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c>
          <w:tcPr>
            <w:tcW w:w="850" w:type="dxa"/>
          </w:tcPr>
          <w:p w14:paraId="3DB53AE3" w14:textId="7E80870E" w:rsidR="00170046" w:rsidRPr="00CA6A00" w:rsidRDefault="00170046" w:rsidP="00170046">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c>
          <w:tcPr>
            <w:tcW w:w="1559" w:type="dxa"/>
          </w:tcPr>
          <w:p w14:paraId="6CA0E6EF" w14:textId="23CA0D5D" w:rsidR="00170046" w:rsidRPr="00CA6A00" w:rsidRDefault="00170046" w:rsidP="00170046">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r>
      <w:tr w:rsidR="00CA6A00" w:rsidRPr="00CA6A00" w14:paraId="4CB06BAC" w14:textId="77777777" w:rsidTr="001F4DDC">
        <w:tc>
          <w:tcPr>
            <w:tcW w:w="2037" w:type="dxa"/>
          </w:tcPr>
          <w:p w14:paraId="696B1BDB" w14:textId="0E6C345C" w:rsidR="00170046" w:rsidRPr="00CA6A00" w:rsidRDefault="00B633AD" w:rsidP="00170046">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Functional change </w:t>
            </w:r>
          </w:p>
        </w:tc>
        <w:tc>
          <w:tcPr>
            <w:tcW w:w="1323" w:type="dxa"/>
          </w:tcPr>
          <w:p w14:paraId="4D1893B9" w14:textId="63681D47" w:rsidR="00170046" w:rsidRPr="00CA6A00" w:rsidRDefault="00DD4B0B" w:rsidP="00170046">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w:t>
            </w:r>
            <w:r w:rsidR="00B633AD" w:rsidRPr="00CA6A00">
              <w:rPr>
                <w:rFonts w:ascii="Times New Roman" w:hAnsi="Times New Roman" w:cs="Times New Roman"/>
                <w:color w:val="000000" w:themeColor="text1"/>
                <w:sz w:val="18"/>
                <w:szCs w:val="18"/>
              </w:rPr>
              <w:t>ategorical</w:t>
            </w:r>
          </w:p>
        </w:tc>
        <w:tc>
          <w:tcPr>
            <w:tcW w:w="6563" w:type="dxa"/>
          </w:tcPr>
          <w:p w14:paraId="42E80104" w14:textId="0FBAEC21" w:rsidR="00170046" w:rsidRPr="00CA6A00" w:rsidRDefault="000F45D1" w:rsidP="00170046">
            <w:pPr>
              <w:rPr>
                <w:rFonts w:ascii="Times New Roman" w:hAnsi="Times New Roman" w:cs="Times New Roman"/>
                <w:color w:val="000000" w:themeColor="text1"/>
                <w:sz w:val="18"/>
                <w:szCs w:val="18"/>
              </w:rPr>
            </w:pPr>
            <w:r w:rsidRPr="00CA6A00">
              <w:rPr>
                <w:rFonts w:ascii="Times New Roman" w:hAnsi="Times New Roman" w:cs="Times New Roman"/>
                <w:noProof/>
                <w:color w:val="000000" w:themeColor="text1"/>
                <w:sz w:val="18"/>
                <w:szCs w:val="18"/>
              </w:rPr>
              <w:drawing>
                <wp:inline distT="0" distB="0" distL="0" distR="0" wp14:anchorId="1101612B" wp14:editId="7CF9646B">
                  <wp:extent cx="4030345" cy="2329180"/>
                  <wp:effectExtent l="0" t="0" r="8255" b="0"/>
                  <wp:docPr id="7989872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987240" name=""/>
                          <pic:cNvPicPr/>
                        </pic:nvPicPr>
                        <pic:blipFill>
                          <a:blip r:embed="rId82"/>
                          <a:stretch>
                            <a:fillRect/>
                          </a:stretch>
                        </pic:blipFill>
                        <pic:spPr>
                          <a:xfrm>
                            <a:off x="0" y="0"/>
                            <a:ext cx="4030345" cy="2329180"/>
                          </a:xfrm>
                          <a:prstGeom prst="rect">
                            <a:avLst/>
                          </a:prstGeom>
                        </pic:spPr>
                      </pic:pic>
                    </a:graphicData>
                  </a:graphic>
                </wp:inline>
              </w:drawing>
            </w:r>
          </w:p>
        </w:tc>
        <w:tc>
          <w:tcPr>
            <w:tcW w:w="1276" w:type="dxa"/>
          </w:tcPr>
          <w:p w14:paraId="597BC401" w14:textId="5FA4341E" w:rsidR="00170046" w:rsidRPr="00CA6A00" w:rsidRDefault="00C20FE8" w:rsidP="00170046">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43</w:t>
            </w:r>
          </w:p>
        </w:tc>
        <w:tc>
          <w:tcPr>
            <w:tcW w:w="1276" w:type="dxa"/>
          </w:tcPr>
          <w:p w14:paraId="7C1B3420" w14:textId="0D218A6E" w:rsidR="00170046" w:rsidRPr="00CA6A00" w:rsidRDefault="00C20FE8" w:rsidP="00170046">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27</w:t>
            </w:r>
          </w:p>
        </w:tc>
        <w:tc>
          <w:tcPr>
            <w:tcW w:w="1134" w:type="dxa"/>
          </w:tcPr>
          <w:p w14:paraId="3AABA0B1" w14:textId="3931325C" w:rsidR="00170046" w:rsidRPr="00CA6A00" w:rsidRDefault="00170046" w:rsidP="00170046">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c>
          <w:tcPr>
            <w:tcW w:w="850" w:type="dxa"/>
          </w:tcPr>
          <w:p w14:paraId="654083E2" w14:textId="2F65BA3B" w:rsidR="00170046" w:rsidRPr="00CA6A00" w:rsidRDefault="00170046" w:rsidP="00170046">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c>
          <w:tcPr>
            <w:tcW w:w="1559" w:type="dxa"/>
          </w:tcPr>
          <w:p w14:paraId="77107048" w14:textId="6CA635DC" w:rsidR="00170046" w:rsidRPr="00CA6A00" w:rsidRDefault="00170046" w:rsidP="00170046">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r>
      <w:tr w:rsidR="00CA6A00" w:rsidRPr="00CA6A00" w14:paraId="585F4F1F" w14:textId="77777777" w:rsidTr="001F4DDC">
        <w:tc>
          <w:tcPr>
            <w:tcW w:w="2037" w:type="dxa"/>
          </w:tcPr>
          <w:p w14:paraId="271F8685" w14:textId="5C3ECE67" w:rsidR="008F78B8" w:rsidRPr="00CA6A00" w:rsidRDefault="008F78B8" w:rsidP="008F78B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Functional change </w:t>
            </w:r>
          </w:p>
        </w:tc>
        <w:tc>
          <w:tcPr>
            <w:tcW w:w="1323" w:type="dxa"/>
          </w:tcPr>
          <w:p w14:paraId="7F785868" w14:textId="4654078B" w:rsidR="008F78B8" w:rsidRPr="00CA6A00" w:rsidRDefault="008F78B8" w:rsidP="008F78B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ntinuous</w:t>
            </w:r>
          </w:p>
        </w:tc>
        <w:tc>
          <w:tcPr>
            <w:tcW w:w="6563" w:type="dxa"/>
          </w:tcPr>
          <w:p w14:paraId="46E4818C" w14:textId="3FC65B2C" w:rsidR="008F78B8" w:rsidRPr="00CA6A00" w:rsidRDefault="008F78B8" w:rsidP="008F78B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Only 9 studies available</w:t>
            </w:r>
          </w:p>
        </w:tc>
        <w:tc>
          <w:tcPr>
            <w:tcW w:w="1276" w:type="dxa"/>
          </w:tcPr>
          <w:p w14:paraId="474AA3C3" w14:textId="6F7FB2EC" w:rsidR="008F78B8" w:rsidRPr="00CA6A00" w:rsidRDefault="008F78B8" w:rsidP="008F78B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c>
          <w:tcPr>
            <w:tcW w:w="1276" w:type="dxa"/>
          </w:tcPr>
          <w:p w14:paraId="157949C2" w14:textId="10FFFC40" w:rsidR="008F78B8" w:rsidRPr="00CA6A00" w:rsidRDefault="008F78B8" w:rsidP="008F78B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c>
          <w:tcPr>
            <w:tcW w:w="1134" w:type="dxa"/>
          </w:tcPr>
          <w:p w14:paraId="690F49C0" w14:textId="477CE81C" w:rsidR="008F78B8" w:rsidRPr="00CA6A00" w:rsidRDefault="008F78B8" w:rsidP="008F78B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c>
          <w:tcPr>
            <w:tcW w:w="850" w:type="dxa"/>
          </w:tcPr>
          <w:p w14:paraId="0A8D4663" w14:textId="1DE1513E" w:rsidR="008F78B8" w:rsidRPr="00CA6A00" w:rsidRDefault="008F78B8" w:rsidP="008F78B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c>
          <w:tcPr>
            <w:tcW w:w="1559" w:type="dxa"/>
          </w:tcPr>
          <w:p w14:paraId="68D1EC33" w14:textId="67F66D8B" w:rsidR="008F78B8" w:rsidRPr="00CA6A00" w:rsidRDefault="008F78B8" w:rsidP="008F78B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r>
      <w:tr w:rsidR="00CA6A00" w:rsidRPr="00CA6A00" w14:paraId="3F30B832" w14:textId="77777777" w:rsidTr="001F4DDC">
        <w:tc>
          <w:tcPr>
            <w:tcW w:w="2037" w:type="dxa"/>
          </w:tcPr>
          <w:p w14:paraId="5B6B35FF" w14:textId="4C25F7EF" w:rsidR="008F78B8" w:rsidRPr="00CA6A00" w:rsidRDefault="00661488" w:rsidP="008F78B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unctional performance</w:t>
            </w:r>
          </w:p>
        </w:tc>
        <w:tc>
          <w:tcPr>
            <w:tcW w:w="1323" w:type="dxa"/>
          </w:tcPr>
          <w:p w14:paraId="3B035A65" w14:textId="33AA9300" w:rsidR="008F78B8" w:rsidRPr="00CA6A00" w:rsidRDefault="00661488" w:rsidP="008F78B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tegorical</w:t>
            </w:r>
          </w:p>
        </w:tc>
        <w:tc>
          <w:tcPr>
            <w:tcW w:w="6563" w:type="dxa"/>
          </w:tcPr>
          <w:p w14:paraId="0AAF979B" w14:textId="77C46CE6" w:rsidR="008F78B8" w:rsidRPr="00CA6A00" w:rsidRDefault="00447130" w:rsidP="008F78B8">
            <w:pPr>
              <w:rPr>
                <w:rFonts w:ascii="Times New Roman" w:hAnsi="Times New Roman" w:cs="Times New Roman"/>
                <w:color w:val="000000" w:themeColor="text1"/>
                <w:sz w:val="18"/>
                <w:szCs w:val="18"/>
              </w:rPr>
            </w:pPr>
            <w:r w:rsidRPr="00CA6A00">
              <w:rPr>
                <w:rFonts w:ascii="Times New Roman" w:hAnsi="Times New Roman" w:cs="Times New Roman"/>
                <w:noProof/>
                <w:color w:val="000000" w:themeColor="text1"/>
                <w:sz w:val="18"/>
                <w:szCs w:val="18"/>
              </w:rPr>
              <w:drawing>
                <wp:inline distT="0" distB="0" distL="0" distR="0" wp14:anchorId="45929EDA" wp14:editId="24E4EF3B">
                  <wp:extent cx="4030345" cy="2282825"/>
                  <wp:effectExtent l="0" t="0" r="8255" b="3175"/>
                  <wp:docPr id="1985593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5593641" name=""/>
                          <pic:cNvPicPr/>
                        </pic:nvPicPr>
                        <pic:blipFill>
                          <a:blip r:embed="rId83"/>
                          <a:stretch>
                            <a:fillRect/>
                          </a:stretch>
                        </pic:blipFill>
                        <pic:spPr>
                          <a:xfrm>
                            <a:off x="0" y="0"/>
                            <a:ext cx="4030345" cy="2282825"/>
                          </a:xfrm>
                          <a:prstGeom prst="rect">
                            <a:avLst/>
                          </a:prstGeom>
                        </pic:spPr>
                      </pic:pic>
                    </a:graphicData>
                  </a:graphic>
                </wp:inline>
              </w:drawing>
            </w:r>
          </w:p>
        </w:tc>
        <w:tc>
          <w:tcPr>
            <w:tcW w:w="1276" w:type="dxa"/>
          </w:tcPr>
          <w:p w14:paraId="0D57D0A8" w14:textId="60F97CCB" w:rsidR="008F78B8" w:rsidRPr="00CA6A00" w:rsidRDefault="0079086A" w:rsidP="008F78B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17</w:t>
            </w:r>
          </w:p>
        </w:tc>
        <w:tc>
          <w:tcPr>
            <w:tcW w:w="1276" w:type="dxa"/>
          </w:tcPr>
          <w:p w14:paraId="7CEC6B1C" w14:textId="178285CA" w:rsidR="008F78B8" w:rsidRPr="00CA6A00" w:rsidRDefault="0079086A" w:rsidP="008F78B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12</w:t>
            </w:r>
          </w:p>
        </w:tc>
        <w:tc>
          <w:tcPr>
            <w:tcW w:w="1134" w:type="dxa"/>
          </w:tcPr>
          <w:p w14:paraId="14D60636" w14:textId="635BD6ED" w:rsidR="008F78B8" w:rsidRPr="00CA6A00" w:rsidRDefault="008F78B8" w:rsidP="008F78B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c>
          <w:tcPr>
            <w:tcW w:w="850" w:type="dxa"/>
          </w:tcPr>
          <w:p w14:paraId="71B914F7" w14:textId="55512B86" w:rsidR="008F78B8" w:rsidRPr="00CA6A00" w:rsidRDefault="008F78B8" w:rsidP="008F78B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c>
          <w:tcPr>
            <w:tcW w:w="1559" w:type="dxa"/>
          </w:tcPr>
          <w:p w14:paraId="64662F48" w14:textId="25FF886D" w:rsidR="008F78B8" w:rsidRPr="00CA6A00" w:rsidRDefault="008F78B8" w:rsidP="008F78B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r>
      <w:tr w:rsidR="00CA6A00" w:rsidRPr="00CA6A00" w14:paraId="20FD1590" w14:textId="77777777" w:rsidTr="001F4DDC">
        <w:tc>
          <w:tcPr>
            <w:tcW w:w="2037" w:type="dxa"/>
          </w:tcPr>
          <w:p w14:paraId="33D75BB5" w14:textId="0DBCD83D" w:rsidR="00661488" w:rsidRPr="00CA6A00" w:rsidRDefault="00661488" w:rsidP="0066148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lastRenderedPageBreak/>
              <w:t>Functional performance</w:t>
            </w:r>
          </w:p>
        </w:tc>
        <w:tc>
          <w:tcPr>
            <w:tcW w:w="1323" w:type="dxa"/>
          </w:tcPr>
          <w:p w14:paraId="67E5F46F" w14:textId="0B4F6864" w:rsidR="00661488" w:rsidRPr="00CA6A00" w:rsidRDefault="00661488" w:rsidP="0066148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ntinuous</w:t>
            </w:r>
          </w:p>
        </w:tc>
        <w:tc>
          <w:tcPr>
            <w:tcW w:w="6563" w:type="dxa"/>
          </w:tcPr>
          <w:p w14:paraId="7BDF43AD" w14:textId="5EF45957" w:rsidR="00661488" w:rsidRPr="00CA6A00" w:rsidRDefault="00135F40" w:rsidP="00661488">
            <w:pPr>
              <w:rPr>
                <w:rFonts w:ascii="Times New Roman" w:hAnsi="Times New Roman" w:cs="Times New Roman"/>
                <w:color w:val="000000" w:themeColor="text1"/>
                <w:sz w:val="18"/>
                <w:szCs w:val="18"/>
              </w:rPr>
            </w:pPr>
            <w:r w:rsidRPr="00CA6A00">
              <w:rPr>
                <w:rFonts w:ascii="Times New Roman" w:hAnsi="Times New Roman" w:cs="Times New Roman"/>
                <w:noProof/>
                <w:color w:val="000000" w:themeColor="text1"/>
                <w:sz w:val="18"/>
                <w:szCs w:val="18"/>
              </w:rPr>
              <w:drawing>
                <wp:inline distT="0" distB="0" distL="0" distR="0" wp14:anchorId="5F145058" wp14:editId="295B35D5">
                  <wp:extent cx="4030345" cy="2325370"/>
                  <wp:effectExtent l="0" t="0" r="8255" b="0"/>
                  <wp:docPr id="132626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2666" name=""/>
                          <pic:cNvPicPr/>
                        </pic:nvPicPr>
                        <pic:blipFill>
                          <a:blip r:embed="rId84"/>
                          <a:stretch>
                            <a:fillRect/>
                          </a:stretch>
                        </pic:blipFill>
                        <pic:spPr>
                          <a:xfrm>
                            <a:off x="0" y="0"/>
                            <a:ext cx="4030345" cy="2325370"/>
                          </a:xfrm>
                          <a:prstGeom prst="rect">
                            <a:avLst/>
                          </a:prstGeom>
                        </pic:spPr>
                      </pic:pic>
                    </a:graphicData>
                  </a:graphic>
                </wp:inline>
              </w:drawing>
            </w:r>
          </w:p>
        </w:tc>
        <w:tc>
          <w:tcPr>
            <w:tcW w:w="1276" w:type="dxa"/>
          </w:tcPr>
          <w:p w14:paraId="3F343FA1" w14:textId="6900845E" w:rsidR="00661488" w:rsidRPr="00CA6A00" w:rsidRDefault="004E0A98" w:rsidP="0066148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66</w:t>
            </w:r>
          </w:p>
        </w:tc>
        <w:tc>
          <w:tcPr>
            <w:tcW w:w="1276" w:type="dxa"/>
          </w:tcPr>
          <w:p w14:paraId="5279E006" w14:textId="23F0E8A2" w:rsidR="00661488" w:rsidRPr="00CA6A00" w:rsidRDefault="004E0A98" w:rsidP="0066148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18</w:t>
            </w:r>
          </w:p>
        </w:tc>
        <w:tc>
          <w:tcPr>
            <w:tcW w:w="1134" w:type="dxa"/>
          </w:tcPr>
          <w:p w14:paraId="28942C89" w14:textId="77777777" w:rsidR="00661488" w:rsidRPr="00CA6A00" w:rsidRDefault="00661488" w:rsidP="00661488">
            <w:pPr>
              <w:rPr>
                <w:rFonts w:ascii="Times New Roman" w:hAnsi="Times New Roman" w:cs="Times New Roman"/>
                <w:color w:val="000000" w:themeColor="text1"/>
                <w:sz w:val="18"/>
                <w:szCs w:val="18"/>
              </w:rPr>
            </w:pPr>
          </w:p>
        </w:tc>
        <w:tc>
          <w:tcPr>
            <w:tcW w:w="850" w:type="dxa"/>
          </w:tcPr>
          <w:p w14:paraId="577D3BE4" w14:textId="77777777" w:rsidR="00661488" w:rsidRPr="00CA6A00" w:rsidRDefault="00661488" w:rsidP="00661488">
            <w:pPr>
              <w:rPr>
                <w:rFonts w:ascii="Times New Roman" w:hAnsi="Times New Roman" w:cs="Times New Roman"/>
                <w:color w:val="000000" w:themeColor="text1"/>
                <w:sz w:val="18"/>
                <w:szCs w:val="18"/>
              </w:rPr>
            </w:pPr>
          </w:p>
        </w:tc>
        <w:tc>
          <w:tcPr>
            <w:tcW w:w="1559" w:type="dxa"/>
          </w:tcPr>
          <w:p w14:paraId="7A6F758A" w14:textId="77777777" w:rsidR="00661488" w:rsidRPr="00CA6A00" w:rsidRDefault="00661488" w:rsidP="00661488">
            <w:pPr>
              <w:rPr>
                <w:rFonts w:ascii="Times New Roman" w:hAnsi="Times New Roman" w:cs="Times New Roman"/>
                <w:color w:val="000000" w:themeColor="text1"/>
                <w:sz w:val="18"/>
                <w:szCs w:val="18"/>
              </w:rPr>
            </w:pPr>
          </w:p>
        </w:tc>
      </w:tr>
      <w:tr w:rsidR="00CA6A00" w:rsidRPr="00CA6A00" w14:paraId="54F1DB3A" w14:textId="77777777" w:rsidTr="001F4DDC">
        <w:tc>
          <w:tcPr>
            <w:tcW w:w="2037" w:type="dxa"/>
          </w:tcPr>
          <w:p w14:paraId="4B17243D" w14:textId="481865C1" w:rsidR="00661488" w:rsidRPr="00CA6A00" w:rsidRDefault="00661488" w:rsidP="0066148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Quality of life </w:t>
            </w:r>
          </w:p>
        </w:tc>
        <w:tc>
          <w:tcPr>
            <w:tcW w:w="1323" w:type="dxa"/>
          </w:tcPr>
          <w:p w14:paraId="23BB1E5A" w14:textId="05A969F7" w:rsidR="00661488" w:rsidRPr="00CA6A00" w:rsidRDefault="00661488" w:rsidP="0066148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tegorical</w:t>
            </w:r>
          </w:p>
          <w:p w14:paraId="51D61C57" w14:textId="77777777" w:rsidR="00661488" w:rsidRPr="00CA6A00" w:rsidRDefault="00661488" w:rsidP="00661488">
            <w:pPr>
              <w:rPr>
                <w:rFonts w:ascii="Times New Roman" w:hAnsi="Times New Roman" w:cs="Times New Roman"/>
                <w:color w:val="000000" w:themeColor="text1"/>
                <w:sz w:val="18"/>
                <w:szCs w:val="18"/>
              </w:rPr>
            </w:pPr>
          </w:p>
        </w:tc>
        <w:tc>
          <w:tcPr>
            <w:tcW w:w="6563" w:type="dxa"/>
          </w:tcPr>
          <w:p w14:paraId="1E0A09D4" w14:textId="6DB309AB" w:rsidR="00661488" w:rsidRPr="00CA6A00" w:rsidRDefault="00661488" w:rsidP="0066148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Only 4 studies available</w:t>
            </w:r>
          </w:p>
        </w:tc>
        <w:tc>
          <w:tcPr>
            <w:tcW w:w="1276" w:type="dxa"/>
          </w:tcPr>
          <w:p w14:paraId="0227C3CA" w14:textId="0886D046" w:rsidR="00661488" w:rsidRPr="00CA6A00" w:rsidRDefault="00661488" w:rsidP="0066148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c>
          <w:tcPr>
            <w:tcW w:w="1276" w:type="dxa"/>
          </w:tcPr>
          <w:p w14:paraId="4A8ED195" w14:textId="36F0B751" w:rsidR="00661488" w:rsidRPr="00CA6A00" w:rsidRDefault="00661488" w:rsidP="0066148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c>
          <w:tcPr>
            <w:tcW w:w="1134" w:type="dxa"/>
          </w:tcPr>
          <w:p w14:paraId="640B199F" w14:textId="4BB56682" w:rsidR="00661488" w:rsidRPr="00CA6A00" w:rsidRDefault="00661488" w:rsidP="0066148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c>
          <w:tcPr>
            <w:tcW w:w="850" w:type="dxa"/>
          </w:tcPr>
          <w:p w14:paraId="18E2C719" w14:textId="38A6262E" w:rsidR="00661488" w:rsidRPr="00CA6A00" w:rsidRDefault="00661488" w:rsidP="0066148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c>
          <w:tcPr>
            <w:tcW w:w="1559" w:type="dxa"/>
          </w:tcPr>
          <w:p w14:paraId="4EFCD7DB" w14:textId="092A5907" w:rsidR="00661488" w:rsidRPr="00CA6A00" w:rsidRDefault="00661488" w:rsidP="0066148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r>
      <w:tr w:rsidR="00CA6A00" w:rsidRPr="00CA6A00" w14:paraId="6DFEAD05" w14:textId="77777777" w:rsidTr="001F4DDC">
        <w:tc>
          <w:tcPr>
            <w:tcW w:w="2037" w:type="dxa"/>
          </w:tcPr>
          <w:p w14:paraId="5D7424C6" w14:textId="6C1209C5" w:rsidR="00661488" w:rsidRPr="00CA6A00" w:rsidRDefault="00661488" w:rsidP="0066148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Quality of life </w:t>
            </w:r>
          </w:p>
        </w:tc>
        <w:tc>
          <w:tcPr>
            <w:tcW w:w="1323" w:type="dxa"/>
          </w:tcPr>
          <w:p w14:paraId="4BB39E90" w14:textId="158BBEAB" w:rsidR="00661488" w:rsidRPr="00CA6A00" w:rsidRDefault="00661488" w:rsidP="0066148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ntinuous</w:t>
            </w:r>
          </w:p>
        </w:tc>
        <w:tc>
          <w:tcPr>
            <w:tcW w:w="6563" w:type="dxa"/>
          </w:tcPr>
          <w:p w14:paraId="44D6E3F6" w14:textId="674244D8" w:rsidR="00661488" w:rsidRPr="00CA6A00" w:rsidRDefault="00661488" w:rsidP="00661488">
            <w:pPr>
              <w:rPr>
                <w:rFonts w:ascii="Times New Roman" w:hAnsi="Times New Roman" w:cs="Times New Roman"/>
                <w:color w:val="000000" w:themeColor="text1"/>
                <w:sz w:val="18"/>
                <w:szCs w:val="18"/>
              </w:rPr>
            </w:pPr>
            <w:r w:rsidRPr="00CA6A00">
              <w:rPr>
                <w:rFonts w:ascii="Times New Roman" w:hAnsi="Times New Roman" w:cs="Times New Roman"/>
                <w:noProof/>
                <w:color w:val="000000" w:themeColor="text1"/>
                <w:sz w:val="18"/>
                <w:szCs w:val="18"/>
              </w:rPr>
              <w:drawing>
                <wp:inline distT="0" distB="0" distL="0" distR="0" wp14:anchorId="7457F153" wp14:editId="794B3BDE">
                  <wp:extent cx="3981450" cy="2581275"/>
                  <wp:effectExtent l="0" t="0" r="0" b="9525"/>
                  <wp:docPr id="29" name="Picture 28">
                    <a:extLst xmlns:a="http://schemas.openxmlformats.org/drawingml/2006/main">
                      <a:ext uri="{FF2B5EF4-FFF2-40B4-BE49-F238E27FC236}">
                        <a16:creationId xmlns:a16="http://schemas.microsoft.com/office/drawing/2014/main" id="{3251B5C6-39E3-8BDB-9484-45030A829DB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3251B5C6-39E3-8BDB-9484-45030A829DB4}"/>
                              </a:ext>
                            </a:extLst>
                          </pic:cNvPr>
                          <pic:cNvPicPr>
                            <a:picLocks noChangeAspect="1"/>
                          </pic:cNvPicPr>
                        </pic:nvPicPr>
                        <pic:blipFill>
                          <a:blip r:embed="rId85"/>
                          <a:stretch>
                            <a:fillRect/>
                          </a:stretch>
                        </pic:blipFill>
                        <pic:spPr>
                          <a:xfrm>
                            <a:off x="0" y="0"/>
                            <a:ext cx="3981450" cy="2581275"/>
                          </a:xfrm>
                          <a:prstGeom prst="rect">
                            <a:avLst/>
                          </a:prstGeom>
                        </pic:spPr>
                      </pic:pic>
                    </a:graphicData>
                  </a:graphic>
                </wp:inline>
              </w:drawing>
            </w:r>
          </w:p>
        </w:tc>
        <w:tc>
          <w:tcPr>
            <w:tcW w:w="1276" w:type="dxa"/>
          </w:tcPr>
          <w:p w14:paraId="02F4328E" w14:textId="06B5E762" w:rsidR="00661488" w:rsidRPr="00CA6A00" w:rsidRDefault="00661488" w:rsidP="0066148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03</w:t>
            </w:r>
          </w:p>
        </w:tc>
        <w:tc>
          <w:tcPr>
            <w:tcW w:w="1276" w:type="dxa"/>
          </w:tcPr>
          <w:p w14:paraId="6D44316C" w14:textId="2721FE53" w:rsidR="00661488" w:rsidRPr="00CA6A00" w:rsidRDefault="00661488" w:rsidP="0066148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7</w:t>
            </w:r>
          </w:p>
        </w:tc>
        <w:tc>
          <w:tcPr>
            <w:tcW w:w="1134" w:type="dxa"/>
          </w:tcPr>
          <w:p w14:paraId="6C28F325" w14:textId="5E267E3C" w:rsidR="00661488" w:rsidRPr="00CA6A00" w:rsidRDefault="00661488" w:rsidP="0066148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c>
          <w:tcPr>
            <w:tcW w:w="850" w:type="dxa"/>
          </w:tcPr>
          <w:p w14:paraId="7A04CD65" w14:textId="05C59F1A" w:rsidR="00661488" w:rsidRPr="00CA6A00" w:rsidRDefault="00661488" w:rsidP="0066148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c>
          <w:tcPr>
            <w:tcW w:w="1559" w:type="dxa"/>
          </w:tcPr>
          <w:p w14:paraId="25489EBE" w14:textId="09755568" w:rsidR="00661488" w:rsidRPr="00CA6A00" w:rsidRDefault="00661488" w:rsidP="0066148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r>
      <w:tr w:rsidR="00CA6A00" w:rsidRPr="00CA6A00" w14:paraId="1C627AD5" w14:textId="77777777" w:rsidTr="001F4DDC">
        <w:tc>
          <w:tcPr>
            <w:tcW w:w="2037" w:type="dxa"/>
          </w:tcPr>
          <w:p w14:paraId="05F23ABE" w14:textId="1153055F" w:rsidR="00661488" w:rsidRPr="00CA6A00" w:rsidRDefault="00661488" w:rsidP="0066148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lastRenderedPageBreak/>
              <w:t xml:space="preserve">Mental health </w:t>
            </w:r>
          </w:p>
        </w:tc>
        <w:tc>
          <w:tcPr>
            <w:tcW w:w="1323" w:type="dxa"/>
          </w:tcPr>
          <w:p w14:paraId="38C43E93" w14:textId="35D97AC5" w:rsidR="00661488" w:rsidRPr="00CA6A00" w:rsidRDefault="00661488" w:rsidP="0066148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tegorical</w:t>
            </w:r>
          </w:p>
        </w:tc>
        <w:tc>
          <w:tcPr>
            <w:tcW w:w="6563" w:type="dxa"/>
          </w:tcPr>
          <w:p w14:paraId="5BA1660B" w14:textId="308C6730" w:rsidR="00661488" w:rsidRPr="00CA6A00" w:rsidRDefault="00661488" w:rsidP="00661488">
            <w:pPr>
              <w:rPr>
                <w:rFonts w:ascii="Times New Roman" w:hAnsi="Times New Roman" w:cs="Times New Roman"/>
                <w:noProof/>
                <w:color w:val="000000" w:themeColor="text1"/>
                <w:sz w:val="18"/>
                <w:szCs w:val="18"/>
              </w:rPr>
            </w:pPr>
            <w:r w:rsidRPr="00CA6A00">
              <w:rPr>
                <w:rFonts w:ascii="Times New Roman" w:hAnsi="Times New Roman" w:cs="Times New Roman"/>
                <w:noProof/>
                <w:color w:val="000000" w:themeColor="text1"/>
                <w:sz w:val="18"/>
                <w:szCs w:val="18"/>
              </w:rPr>
              <w:drawing>
                <wp:inline distT="0" distB="0" distL="0" distR="0" wp14:anchorId="155F6C9D" wp14:editId="373E28CA">
                  <wp:extent cx="4029075" cy="2257425"/>
                  <wp:effectExtent l="0" t="0" r="9525" b="9525"/>
                  <wp:docPr id="1522763320" name="Picture 30">
                    <a:extLst xmlns:a="http://schemas.openxmlformats.org/drawingml/2006/main">
                      <a:ext uri="{FF2B5EF4-FFF2-40B4-BE49-F238E27FC236}">
                        <a16:creationId xmlns:a16="http://schemas.microsoft.com/office/drawing/2014/main" id="{02D09FF7-2EC9-A1CA-5D90-D61FB127617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02D09FF7-2EC9-A1CA-5D90-D61FB1276171}"/>
                              </a:ext>
                            </a:extLst>
                          </pic:cNvPr>
                          <pic:cNvPicPr>
                            <a:picLocks noChangeAspect="1"/>
                          </pic:cNvPicPr>
                        </pic:nvPicPr>
                        <pic:blipFill>
                          <a:blip r:embed="rId86"/>
                          <a:stretch>
                            <a:fillRect/>
                          </a:stretch>
                        </pic:blipFill>
                        <pic:spPr>
                          <a:xfrm>
                            <a:off x="0" y="0"/>
                            <a:ext cx="4029075" cy="2257425"/>
                          </a:xfrm>
                          <a:prstGeom prst="rect">
                            <a:avLst/>
                          </a:prstGeom>
                        </pic:spPr>
                      </pic:pic>
                    </a:graphicData>
                  </a:graphic>
                </wp:inline>
              </w:drawing>
            </w:r>
          </w:p>
        </w:tc>
        <w:tc>
          <w:tcPr>
            <w:tcW w:w="1276" w:type="dxa"/>
          </w:tcPr>
          <w:p w14:paraId="59D48943" w14:textId="26DED0B1" w:rsidR="00661488" w:rsidRPr="00CA6A00" w:rsidRDefault="00661488" w:rsidP="0066148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78</w:t>
            </w:r>
          </w:p>
        </w:tc>
        <w:tc>
          <w:tcPr>
            <w:tcW w:w="1276" w:type="dxa"/>
          </w:tcPr>
          <w:p w14:paraId="49A2C44D" w14:textId="518E0354" w:rsidR="00661488" w:rsidRPr="00CA6A00" w:rsidRDefault="00661488" w:rsidP="0066148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7</w:t>
            </w:r>
          </w:p>
        </w:tc>
        <w:tc>
          <w:tcPr>
            <w:tcW w:w="1134" w:type="dxa"/>
          </w:tcPr>
          <w:p w14:paraId="0451AC92" w14:textId="50228867" w:rsidR="00661488" w:rsidRPr="00CA6A00" w:rsidRDefault="00661488" w:rsidP="0066148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c>
          <w:tcPr>
            <w:tcW w:w="850" w:type="dxa"/>
          </w:tcPr>
          <w:p w14:paraId="4C561469" w14:textId="57D7BDEB" w:rsidR="00661488" w:rsidRPr="00CA6A00" w:rsidRDefault="00661488" w:rsidP="0066148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c>
          <w:tcPr>
            <w:tcW w:w="1559" w:type="dxa"/>
          </w:tcPr>
          <w:p w14:paraId="1D59E2E7" w14:textId="0A9DCCCC" w:rsidR="00661488" w:rsidRPr="00CA6A00" w:rsidRDefault="00661488" w:rsidP="0066148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r>
      <w:tr w:rsidR="00CA6A00" w:rsidRPr="00CA6A00" w14:paraId="16C81741" w14:textId="77777777" w:rsidTr="001F4DDC">
        <w:tc>
          <w:tcPr>
            <w:tcW w:w="2037" w:type="dxa"/>
          </w:tcPr>
          <w:p w14:paraId="113E03EB" w14:textId="792BC0F0" w:rsidR="00661488" w:rsidRPr="00CA6A00" w:rsidRDefault="00661488" w:rsidP="0066148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Mental health </w:t>
            </w:r>
          </w:p>
        </w:tc>
        <w:tc>
          <w:tcPr>
            <w:tcW w:w="1323" w:type="dxa"/>
          </w:tcPr>
          <w:p w14:paraId="1328F9C2" w14:textId="5EB11DB2" w:rsidR="00661488" w:rsidRPr="00CA6A00" w:rsidRDefault="00661488" w:rsidP="0066148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ntinuous</w:t>
            </w:r>
          </w:p>
        </w:tc>
        <w:tc>
          <w:tcPr>
            <w:tcW w:w="6563" w:type="dxa"/>
          </w:tcPr>
          <w:p w14:paraId="26024179" w14:textId="290779CC" w:rsidR="00661488" w:rsidRPr="00CA6A00" w:rsidRDefault="00661488" w:rsidP="00661488">
            <w:pPr>
              <w:rPr>
                <w:rFonts w:ascii="Times New Roman" w:hAnsi="Times New Roman" w:cs="Times New Roman"/>
                <w:noProof/>
                <w:color w:val="000000" w:themeColor="text1"/>
                <w:sz w:val="18"/>
                <w:szCs w:val="18"/>
              </w:rPr>
            </w:pPr>
            <w:r w:rsidRPr="00CA6A00">
              <w:rPr>
                <w:rFonts w:ascii="Times New Roman" w:hAnsi="Times New Roman" w:cs="Times New Roman"/>
                <w:noProof/>
                <w:color w:val="000000" w:themeColor="text1"/>
                <w:sz w:val="18"/>
                <w:szCs w:val="18"/>
              </w:rPr>
              <w:drawing>
                <wp:inline distT="0" distB="0" distL="0" distR="0" wp14:anchorId="1ED85B68" wp14:editId="1FE26C23">
                  <wp:extent cx="4180205" cy="2495550"/>
                  <wp:effectExtent l="0" t="0" r="0" b="0"/>
                  <wp:docPr id="36" name="Picture 35">
                    <a:extLst xmlns:a="http://schemas.openxmlformats.org/drawingml/2006/main">
                      <a:ext uri="{FF2B5EF4-FFF2-40B4-BE49-F238E27FC236}">
                        <a16:creationId xmlns:a16="http://schemas.microsoft.com/office/drawing/2014/main" id="{1ACB9FC8-D1AA-A404-4E55-5FDB62CAAE2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5">
                            <a:extLst>
                              <a:ext uri="{FF2B5EF4-FFF2-40B4-BE49-F238E27FC236}">
                                <a16:creationId xmlns:a16="http://schemas.microsoft.com/office/drawing/2014/main" id="{1ACB9FC8-D1AA-A404-4E55-5FDB62CAAE2D}"/>
                              </a:ext>
                            </a:extLst>
                          </pic:cNvPr>
                          <pic:cNvPicPr>
                            <a:picLocks noChangeAspect="1"/>
                          </pic:cNvPicPr>
                        </pic:nvPicPr>
                        <pic:blipFill>
                          <a:blip r:embed="rId87"/>
                          <a:stretch>
                            <a:fillRect/>
                          </a:stretch>
                        </pic:blipFill>
                        <pic:spPr>
                          <a:xfrm>
                            <a:off x="0" y="0"/>
                            <a:ext cx="4184262" cy="2497972"/>
                          </a:xfrm>
                          <a:prstGeom prst="rect">
                            <a:avLst/>
                          </a:prstGeom>
                        </pic:spPr>
                      </pic:pic>
                    </a:graphicData>
                  </a:graphic>
                </wp:inline>
              </w:drawing>
            </w:r>
          </w:p>
        </w:tc>
        <w:tc>
          <w:tcPr>
            <w:tcW w:w="1276" w:type="dxa"/>
          </w:tcPr>
          <w:p w14:paraId="3F968910" w14:textId="07C41B84" w:rsidR="00661488" w:rsidRPr="00CA6A00" w:rsidRDefault="00661488" w:rsidP="0066148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72</w:t>
            </w:r>
          </w:p>
        </w:tc>
        <w:tc>
          <w:tcPr>
            <w:tcW w:w="1276" w:type="dxa"/>
          </w:tcPr>
          <w:p w14:paraId="0D14F6F1" w14:textId="2E959E2A" w:rsidR="00661488" w:rsidRPr="00CA6A00" w:rsidRDefault="00661488" w:rsidP="0066148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01</w:t>
            </w:r>
          </w:p>
        </w:tc>
        <w:tc>
          <w:tcPr>
            <w:tcW w:w="1134" w:type="dxa"/>
          </w:tcPr>
          <w:p w14:paraId="78524401" w14:textId="5F3F4F5C" w:rsidR="00661488" w:rsidRPr="00CA6A00" w:rsidRDefault="00661488" w:rsidP="0066148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w:t>
            </w:r>
          </w:p>
        </w:tc>
        <w:tc>
          <w:tcPr>
            <w:tcW w:w="850" w:type="dxa"/>
          </w:tcPr>
          <w:p w14:paraId="0707CD02" w14:textId="65FB46B5" w:rsidR="00661488" w:rsidRPr="00CA6A00" w:rsidRDefault="00661488" w:rsidP="0066148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26</w:t>
            </w:r>
          </w:p>
        </w:tc>
        <w:tc>
          <w:tcPr>
            <w:tcW w:w="1559" w:type="dxa"/>
          </w:tcPr>
          <w:p w14:paraId="515075E8" w14:textId="60C81EE0" w:rsidR="00661488" w:rsidRPr="00CA6A00" w:rsidRDefault="00661488" w:rsidP="0066148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41 – -0.11</w:t>
            </w:r>
          </w:p>
        </w:tc>
      </w:tr>
      <w:tr w:rsidR="00CA6A00" w:rsidRPr="00CA6A00" w14:paraId="22557C02" w14:textId="77777777" w:rsidTr="001F4DDC">
        <w:tc>
          <w:tcPr>
            <w:tcW w:w="2037" w:type="dxa"/>
          </w:tcPr>
          <w:p w14:paraId="7E9354D5" w14:textId="538FFFE3" w:rsidR="00661488" w:rsidRPr="00CA6A00" w:rsidRDefault="00661488" w:rsidP="0066148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lastRenderedPageBreak/>
              <w:t>Institutionalisation</w:t>
            </w:r>
          </w:p>
        </w:tc>
        <w:tc>
          <w:tcPr>
            <w:tcW w:w="1323" w:type="dxa"/>
          </w:tcPr>
          <w:p w14:paraId="752A7C64" w14:textId="2D276B72" w:rsidR="00661488" w:rsidRPr="00CA6A00" w:rsidRDefault="00661488" w:rsidP="0066148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tegorical</w:t>
            </w:r>
          </w:p>
        </w:tc>
        <w:tc>
          <w:tcPr>
            <w:tcW w:w="6563" w:type="dxa"/>
          </w:tcPr>
          <w:p w14:paraId="79F302D5" w14:textId="5B5BD75C" w:rsidR="00661488" w:rsidRPr="00CA6A00" w:rsidRDefault="00661488" w:rsidP="00661488">
            <w:pPr>
              <w:rPr>
                <w:rFonts w:ascii="Times New Roman" w:hAnsi="Times New Roman" w:cs="Times New Roman"/>
                <w:noProof/>
                <w:color w:val="000000" w:themeColor="text1"/>
                <w:sz w:val="18"/>
                <w:szCs w:val="18"/>
              </w:rPr>
            </w:pPr>
            <w:r w:rsidRPr="00CA6A00">
              <w:rPr>
                <w:rFonts w:ascii="Times New Roman" w:hAnsi="Times New Roman" w:cs="Times New Roman"/>
                <w:noProof/>
                <w:color w:val="000000" w:themeColor="text1"/>
                <w:sz w:val="18"/>
                <w:szCs w:val="18"/>
              </w:rPr>
              <w:drawing>
                <wp:inline distT="0" distB="0" distL="0" distR="0" wp14:anchorId="6D61D004" wp14:editId="37DCEEE9">
                  <wp:extent cx="4029075" cy="3086100"/>
                  <wp:effectExtent l="0" t="0" r="9525" b="0"/>
                  <wp:docPr id="37" name="Picture 36">
                    <a:extLst xmlns:a="http://schemas.openxmlformats.org/drawingml/2006/main">
                      <a:ext uri="{FF2B5EF4-FFF2-40B4-BE49-F238E27FC236}">
                        <a16:creationId xmlns:a16="http://schemas.microsoft.com/office/drawing/2014/main" id="{8758AA1E-B2B7-E674-D258-3026466418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6">
                            <a:extLst>
                              <a:ext uri="{FF2B5EF4-FFF2-40B4-BE49-F238E27FC236}">
                                <a16:creationId xmlns:a16="http://schemas.microsoft.com/office/drawing/2014/main" id="{8758AA1E-B2B7-E674-D258-302646641864}"/>
                              </a:ext>
                            </a:extLst>
                          </pic:cNvPr>
                          <pic:cNvPicPr>
                            <a:picLocks noChangeAspect="1"/>
                          </pic:cNvPicPr>
                        </pic:nvPicPr>
                        <pic:blipFill>
                          <a:blip r:embed="rId88"/>
                          <a:stretch>
                            <a:fillRect/>
                          </a:stretch>
                        </pic:blipFill>
                        <pic:spPr>
                          <a:xfrm>
                            <a:off x="0" y="0"/>
                            <a:ext cx="4029075" cy="3086100"/>
                          </a:xfrm>
                          <a:prstGeom prst="rect">
                            <a:avLst/>
                          </a:prstGeom>
                        </pic:spPr>
                      </pic:pic>
                    </a:graphicData>
                  </a:graphic>
                </wp:inline>
              </w:drawing>
            </w:r>
          </w:p>
        </w:tc>
        <w:tc>
          <w:tcPr>
            <w:tcW w:w="1276" w:type="dxa"/>
          </w:tcPr>
          <w:p w14:paraId="7AC0A4FB" w14:textId="1F14CF96" w:rsidR="00661488" w:rsidRPr="00CA6A00" w:rsidRDefault="00661488" w:rsidP="0066148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61</w:t>
            </w:r>
          </w:p>
        </w:tc>
        <w:tc>
          <w:tcPr>
            <w:tcW w:w="1276" w:type="dxa"/>
          </w:tcPr>
          <w:p w14:paraId="4B8617E9" w14:textId="1405D0DA" w:rsidR="00661488" w:rsidRPr="00CA6A00" w:rsidRDefault="00661488" w:rsidP="0066148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16</w:t>
            </w:r>
          </w:p>
        </w:tc>
        <w:tc>
          <w:tcPr>
            <w:tcW w:w="1134" w:type="dxa"/>
          </w:tcPr>
          <w:p w14:paraId="725020AE" w14:textId="3E29FD82" w:rsidR="00661488" w:rsidRPr="00CA6A00" w:rsidRDefault="00661488" w:rsidP="0066148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c>
          <w:tcPr>
            <w:tcW w:w="850" w:type="dxa"/>
          </w:tcPr>
          <w:p w14:paraId="0702A7A7" w14:textId="6BEF348C" w:rsidR="00661488" w:rsidRPr="00CA6A00" w:rsidRDefault="00661488" w:rsidP="0066148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c>
          <w:tcPr>
            <w:tcW w:w="1559" w:type="dxa"/>
          </w:tcPr>
          <w:p w14:paraId="0BE66FA3" w14:textId="52BFD445" w:rsidR="00661488" w:rsidRPr="00CA6A00" w:rsidRDefault="00661488" w:rsidP="0066148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r>
      <w:tr w:rsidR="00CA6A00" w:rsidRPr="00CA6A00" w14:paraId="4E2BB7BD" w14:textId="77777777" w:rsidTr="001F4DDC">
        <w:tc>
          <w:tcPr>
            <w:tcW w:w="2037" w:type="dxa"/>
          </w:tcPr>
          <w:p w14:paraId="6AC45811" w14:textId="2A3E8592" w:rsidR="00661488" w:rsidRPr="00CA6A00" w:rsidRDefault="00661488" w:rsidP="0066148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lastRenderedPageBreak/>
              <w:t>Readmission</w:t>
            </w:r>
          </w:p>
        </w:tc>
        <w:tc>
          <w:tcPr>
            <w:tcW w:w="1323" w:type="dxa"/>
          </w:tcPr>
          <w:p w14:paraId="097368BC" w14:textId="0738D73A" w:rsidR="00661488" w:rsidRPr="00CA6A00" w:rsidRDefault="00661488" w:rsidP="0066148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tegorical</w:t>
            </w:r>
          </w:p>
        </w:tc>
        <w:tc>
          <w:tcPr>
            <w:tcW w:w="6563" w:type="dxa"/>
          </w:tcPr>
          <w:p w14:paraId="2B859EA2" w14:textId="2985350D" w:rsidR="00661488" w:rsidRPr="00CA6A00" w:rsidRDefault="00661488" w:rsidP="00661488">
            <w:pPr>
              <w:rPr>
                <w:rFonts w:ascii="Times New Roman" w:hAnsi="Times New Roman" w:cs="Times New Roman"/>
                <w:noProof/>
                <w:color w:val="000000" w:themeColor="text1"/>
                <w:sz w:val="18"/>
                <w:szCs w:val="18"/>
              </w:rPr>
            </w:pPr>
            <w:r w:rsidRPr="00CA6A00">
              <w:rPr>
                <w:rFonts w:ascii="Times New Roman" w:hAnsi="Times New Roman" w:cs="Times New Roman"/>
                <w:noProof/>
                <w:color w:val="000000" w:themeColor="text1"/>
                <w:sz w:val="18"/>
                <w:szCs w:val="18"/>
              </w:rPr>
              <w:drawing>
                <wp:inline distT="0" distB="0" distL="0" distR="0" wp14:anchorId="7650FF79" wp14:editId="1316FAE1">
                  <wp:extent cx="4010025" cy="2571750"/>
                  <wp:effectExtent l="0" t="0" r="9525" b="0"/>
                  <wp:docPr id="39" name="Picture 38">
                    <a:extLst xmlns:a="http://schemas.openxmlformats.org/drawingml/2006/main">
                      <a:ext uri="{FF2B5EF4-FFF2-40B4-BE49-F238E27FC236}">
                        <a16:creationId xmlns:a16="http://schemas.microsoft.com/office/drawing/2014/main" id="{2C9EE617-B39E-895F-43A9-B3FA73C38A2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8">
                            <a:extLst>
                              <a:ext uri="{FF2B5EF4-FFF2-40B4-BE49-F238E27FC236}">
                                <a16:creationId xmlns:a16="http://schemas.microsoft.com/office/drawing/2014/main" id="{2C9EE617-B39E-895F-43A9-B3FA73C38A29}"/>
                              </a:ext>
                            </a:extLst>
                          </pic:cNvPr>
                          <pic:cNvPicPr>
                            <a:picLocks noChangeAspect="1"/>
                          </pic:cNvPicPr>
                        </pic:nvPicPr>
                        <pic:blipFill>
                          <a:blip r:embed="rId89"/>
                          <a:stretch>
                            <a:fillRect/>
                          </a:stretch>
                        </pic:blipFill>
                        <pic:spPr>
                          <a:xfrm>
                            <a:off x="0" y="0"/>
                            <a:ext cx="4010950" cy="2572343"/>
                          </a:xfrm>
                          <a:prstGeom prst="rect">
                            <a:avLst/>
                          </a:prstGeom>
                        </pic:spPr>
                      </pic:pic>
                    </a:graphicData>
                  </a:graphic>
                </wp:inline>
              </w:drawing>
            </w:r>
          </w:p>
        </w:tc>
        <w:tc>
          <w:tcPr>
            <w:tcW w:w="1276" w:type="dxa"/>
          </w:tcPr>
          <w:p w14:paraId="40237861" w14:textId="5B524FB7" w:rsidR="00661488" w:rsidRPr="00CA6A00" w:rsidRDefault="00661488" w:rsidP="0066148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38</w:t>
            </w:r>
          </w:p>
        </w:tc>
        <w:tc>
          <w:tcPr>
            <w:tcW w:w="1276" w:type="dxa"/>
          </w:tcPr>
          <w:p w14:paraId="2BCDFEAD" w14:textId="2997D8BB" w:rsidR="00661488" w:rsidRPr="00CA6A00" w:rsidRDefault="00661488" w:rsidP="0066148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27</w:t>
            </w:r>
          </w:p>
        </w:tc>
        <w:tc>
          <w:tcPr>
            <w:tcW w:w="1134" w:type="dxa"/>
          </w:tcPr>
          <w:p w14:paraId="18AFF9BC" w14:textId="4162378E" w:rsidR="00661488" w:rsidRPr="00CA6A00" w:rsidRDefault="00661488" w:rsidP="0066148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c>
          <w:tcPr>
            <w:tcW w:w="850" w:type="dxa"/>
          </w:tcPr>
          <w:p w14:paraId="320C4E54" w14:textId="6FFA1036" w:rsidR="00661488" w:rsidRPr="00CA6A00" w:rsidRDefault="00661488" w:rsidP="0066148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c>
          <w:tcPr>
            <w:tcW w:w="1559" w:type="dxa"/>
          </w:tcPr>
          <w:p w14:paraId="1D25CCBA" w14:textId="674CC859" w:rsidR="00661488" w:rsidRPr="00CA6A00" w:rsidRDefault="00661488" w:rsidP="0066148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p>
        </w:tc>
      </w:tr>
      <w:tr w:rsidR="00CA6A00" w:rsidRPr="00CA6A00" w14:paraId="10CD117A" w14:textId="77777777" w:rsidTr="00CF571C">
        <w:trPr>
          <w:trHeight w:val="4243"/>
        </w:trPr>
        <w:tc>
          <w:tcPr>
            <w:tcW w:w="2037" w:type="dxa"/>
          </w:tcPr>
          <w:p w14:paraId="218391F7" w14:textId="6F9954B0" w:rsidR="00661488" w:rsidRPr="00CA6A00" w:rsidRDefault="00661488" w:rsidP="0066148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lastRenderedPageBreak/>
              <w:t>Dementia</w:t>
            </w:r>
          </w:p>
        </w:tc>
        <w:tc>
          <w:tcPr>
            <w:tcW w:w="1323" w:type="dxa"/>
          </w:tcPr>
          <w:p w14:paraId="4F83792F" w14:textId="4DE1D804" w:rsidR="00661488" w:rsidRPr="00CA6A00" w:rsidRDefault="00661488" w:rsidP="0066148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tegorical</w:t>
            </w:r>
          </w:p>
        </w:tc>
        <w:tc>
          <w:tcPr>
            <w:tcW w:w="6563" w:type="dxa"/>
          </w:tcPr>
          <w:p w14:paraId="01CCF2B8" w14:textId="63B5F209" w:rsidR="00661488" w:rsidRPr="00CA6A00" w:rsidRDefault="00661488" w:rsidP="00661488">
            <w:pPr>
              <w:rPr>
                <w:rFonts w:ascii="Times New Roman" w:hAnsi="Times New Roman" w:cs="Times New Roman"/>
                <w:noProof/>
                <w:color w:val="000000" w:themeColor="text1"/>
                <w:sz w:val="18"/>
                <w:szCs w:val="18"/>
              </w:rPr>
            </w:pPr>
            <w:r w:rsidRPr="00CA6A00">
              <w:rPr>
                <w:rFonts w:ascii="Times New Roman" w:hAnsi="Times New Roman" w:cs="Times New Roman"/>
                <w:noProof/>
                <w:color w:val="000000" w:themeColor="text1"/>
                <w:sz w:val="18"/>
                <w:szCs w:val="18"/>
              </w:rPr>
              <w:drawing>
                <wp:inline distT="0" distB="0" distL="0" distR="0" wp14:anchorId="561339E1" wp14:editId="47A878D8">
                  <wp:extent cx="4048125" cy="2857500"/>
                  <wp:effectExtent l="0" t="0" r="9525" b="0"/>
                  <wp:docPr id="45" name="Picture 44">
                    <a:extLst xmlns:a="http://schemas.openxmlformats.org/drawingml/2006/main">
                      <a:ext uri="{FF2B5EF4-FFF2-40B4-BE49-F238E27FC236}">
                        <a16:creationId xmlns:a16="http://schemas.microsoft.com/office/drawing/2014/main" id="{E80505BC-95C1-BE3F-077F-745A3934597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a:extLst>
                              <a:ext uri="{FF2B5EF4-FFF2-40B4-BE49-F238E27FC236}">
                                <a16:creationId xmlns:a16="http://schemas.microsoft.com/office/drawing/2014/main" id="{E80505BC-95C1-BE3F-077F-745A39345971}"/>
                              </a:ext>
                            </a:extLst>
                          </pic:cNvPr>
                          <pic:cNvPicPr>
                            <a:picLocks noChangeAspect="1"/>
                          </pic:cNvPicPr>
                        </pic:nvPicPr>
                        <pic:blipFill>
                          <a:blip r:embed="rId90"/>
                          <a:stretch>
                            <a:fillRect/>
                          </a:stretch>
                        </pic:blipFill>
                        <pic:spPr>
                          <a:xfrm>
                            <a:off x="0" y="0"/>
                            <a:ext cx="4048125" cy="2857500"/>
                          </a:xfrm>
                          <a:prstGeom prst="rect">
                            <a:avLst/>
                          </a:prstGeom>
                        </pic:spPr>
                      </pic:pic>
                    </a:graphicData>
                  </a:graphic>
                </wp:inline>
              </w:drawing>
            </w:r>
          </w:p>
        </w:tc>
        <w:tc>
          <w:tcPr>
            <w:tcW w:w="1276" w:type="dxa"/>
          </w:tcPr>
          <w:p w14:paraId="2E882CE0" w14:textId="3652C209" w:rsidR="00661488" w:rsidRPr="00CA6A00" w:rsidRDefault="00661488" w:rsidP="0066148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51</w:t>
            </w:r>
          </w:p>
        </w:tc>
        <w:tc>
          <w:tcPr>
            <w:tcW w:w="1276" w:type="dxa"/>
          </w:tcPr>
          <w:p w14:paraId="392E516A" w14:textId="30233728" w:rsidR="00661488" w:rsidRPr="00CA6A00" w:rsidRDefault="00661488" w:rsidP="0066148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0.001</w:t>
            </w:r>
          </w:p>
        </w:tc>
        <w:tc>
          <w:tcPr>
            <w:tcW w:w="1134" w:type="dxa"/>
          </w:tcPr>
          <w:p w14:paraId="40F6174A" w14:textId="6C7DB62E" w:rsidR="00661488" w:rsidRPr="00CA6A00" w:rsidRDefault="00661488" w:rsidP="0066148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w:t>
            </w:r>
          </w:p>
        </w:tc>
        <w:tc>
          <w:tcPr>
            <w:tcW w:w="850" w:type="dxa"/>
          </w:tcPr>
          <w:p w14:paraId="3BE84C2C" w14:textId="18C36873" w:rsidR="00661488" w:rsidRPr="00CA6A00" w:rsidRDefault="00661488" w:rsidP="0066148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4.26</w:t>
            </w:r>
          </w:p>
        </w:tc>
        <w:tc>
          <w:tcPr>
            <w:tcW w:w="1559" w:type="dxa"/>
          </w:tcPr>
          <w:p w14:paraId="59BF091A" w14:textId="7F97746E" w:rsidR="00661488" w:rsidRPr="00CA6A00" w:rsidRDefault="00661488" w:rsidP="0066148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82 – 6.42</w:t>
            </w:r>
          </w:p>
        </w:tc>
      </w:tr>
      <w:tr w:rsidR="00CA6A00" w:rsidRPr="00CA6A00" w14:paraId="4FE18910" w14:textId="77777777" w:rsidTr="00CF571C">
        <w:trPr>
          <w:trHeight w:val="3130"/>
        </w:trPr>
        <w:tc>
          <w:tcPr>
            <w:tcW w:w="2037" w:type="dxa"/>
          </w:tcPr>
          <w:p w14:paraId="1BC91E24" w14:textId="77777777" w:rsidR="00661488" w:rsidRPr="00CA6A00" w:rsidRDefault="00661488" w:rsidP="0066148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lastRenderedPageBreak/>
              <w:t>Mortality</w:t>
            </w:r>
          </w:p>
        </w:tc>
        <w:tc>
          <w:tcPr>
            <w:tcW w:w="1323" w:type="dxa"/>
          </w:tcPr>
          <w:p w14:paraId="0D961ACE" w14:textId="465A816E" w:rsidR="00661488" w:rsidRPr="00CA6A00" w:rsidRDefault="00661488" w:rsidP="0066148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ategorical</w:t>
            </w:r>
          </w:p>
        </w:tc>
        <w:tc>
          <w:tcPr>
            <w:tcW w:w="6563" w:type="dxa"/>
          </w:tcPr>
          <w:p w14:paraId="528F0E80" w14:textId="782A34BC" w:rsidR="00661488" w:rsidRPr="00CA6A00" w:rsidRDefault="00661488" w:rsidP="00661488">
            <w:pPr>
              <w:rPr>
                <w:rFonts w:ascii="Times New Roman" w:hAnsi="Times New Roman" w:cs="Times New Roman"/>
                <w:noProof/>
                <w:color w:val="000000" w:themeColor="text1"/>
                <w:sz w:val="18"/>
                <w:szCs w:val="18"/>
              </w:rPr>
            </w:pPr>
            <w:r w:rsidRPr="00CA6A00">
              <w:rPr>
                <w:rFonts w:ascii="Times New Roman" w:hAnsi="Times New Roman" w:cs="Times New Roman"/>
                <w:noProof/>
                <w:color w:val="000000" w:themeColor="text1"/>
                <w:sz w:val="18"/>
                <w:szCs w:val="18"/>
              </w:rPr>
              <w:drawing>
                <wp:inline distT="0" distB="0" distL="0" distR="0" wp14:anchorId="0636124D" wp14:editId="1D4024F0">
                  <wp:extent cx="4030345" cy="2486025"/>
                  <wp:effectExtent l="0" t="0" r="8255" b="9525"/>
                  <wp:docPr id="14961404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6140446" name=""/>
                          <pic:cNvPicPr/>
                        </pic:nvPicPr>
                        <pic:blipFill>
                          <a:blip r:embed="rId91"/>
                          <a:stretch>
                            <a:fillRect/>
                          </a:stretch>
                        </pic:blipFill>
                        <pic:spPr>
                          <a:xfrm>
                            <a:off x="0" y="0"/>
                            <a:ext cx="4030345" cy="2486025"/>
                          </a:xfrm>
                          <a:prstGeom prst="rect">
                            <a:avLst/>
                          </a:prstGeom>
                        </pic:spPr>
                      </pic:pic>
                    </a:graphicData>
                  </a:graphic>
                </wp:inline>
              </w:drawing>
            </w:r>
          </w:p>
        </w:tc>
        <w:tc>
          <w:tcPr>
            <w:tcW w:w="1276" w:type="dxa"/>
          </w:tcPr>
          <w:p w14:paraId="552C3125" w14:textId="2C75DB92" w:rsidR="00661488" w:rsidRPr="00CA6A00" w:rsidRDefault="00661488" w:rsidP="0066148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96</w:t>
            </w:r>
          </w:p>
        </w:tc>
        <w:tc>
          <w:tcPr>
            <w:tcW w:w="1276" w:type="dxa"/>
          </w:tcPr>
          <w:p w14:paraId="1B6640D2" w14:textId="2B49196F" w:rsidR="00661488" w:rsidRPr="00CA6A00" w:rsidRDefault="00661488" w:rsidP="0066148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t;0.001</w:t>
            </w:r>
          </w:p>
        </w:tc>
        <w:tc>
          <w:tcPr>
            <w:tcW w:w="1134" w:type="dxa"/>
          </w:tcPr>
          <w:p w14:paraId="3CD16CBD" w14:textId="7D6D05DC" w:rsidR="00661488" w:rsidRPr="00CA6A00" w:rsidRDefault="00661488" w:rsidP="0066148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6</w:t>
            </w:r>
          </w:p>
        </w:tc>
        <w:tc>
          <w:tcPr>
            <w:tcW w:w="850" w:type="dxa"/>
          </w:tcPr>
          <w:p w14:paraId="49456E32" w14:textId="17052915" w:rsidR="00661488" w:rsidRPr="00CA6A00" w:rsidRDefault="00661488" w:rsidP="0066148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38</w:t>
            </w:r>
          </w:p>
        </w:tc>
        <w:tc>
          <w:tcPr>
            <w:tcW w:w="1559" w:type="dxa"/>
          </w:tcPr>
          <w:p w14:paraId="07A13E59" w14:textId="5D5818AE" w:rsidR="00661488" w:rsidRPr="00CA6A00" w:rsidRDefault="00661488" w:rsidP="00661488">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19 – 2.59</w:t>
            </w:r>
          </w:p>
        </w:tc>
      </w:tr>
    </w:tbl>
    <w:p w14:paraId="05A7104F" w14:textId="149B8F7A" w:rsidR="00EA66E1" w:rsidRPr="00CA6A00" w:rsidRDefault="00EA66E1" w:rsidP="008E1E6F">
      <w:pPr>
        <w:jc w:val="both"/>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Footnote: </w:t>
      </w:r>
      <w:r w:rsidR="00BA1A1A" w:rsidRPr="00CA6A00">
        <w:rPr>
          <w:rFonts w:ascii="Times New Roman" w:hAnsi="Times New Roman" w:cs="Times New Roman"/>
          <w:color w:val="000000" w:themeColor="text1"/>
          <w:sz w:val="18"/>
          <w:szCs w:val="18"/>
        </w:rPr>
        <w:t>S</w:t>
      </w:r>
      <w:r w:rsidRPr="00CA6A00">
        <w:rPr>
          <w:rFonts w:ascii="Times New Roman" w:hAnsi="Times New Roman" w:cs="Times New Roman"/>
          <w:color w:val="000000" w:themeColor="text1"/>
          <w:sz w:val="18"/>
          <w:szCs w:val="18"/>
        </w:rPr>
        <w:t>m</w:t>
      </w:r>
      <w:r w:rsidR="008E1E6F" w:rsidRPr="00CA6A00">
        <w:rPr>
          <w:rFonts w:ascii="Times New Roman" w:hAnsi="Times New Roman" w:cs="Times New Roman"/>
          <w:color w:val="000000" w:themeColor="text1"/>
          <w:sz w:val="18"/>
          <w:szCs w:val="18"/>
        </w:rPr>
        <w:t xml:space="preserve">all study investigation conducted </w:t>
      </w:r>
      <w:r w:rsidRPr="00CA6A00">
        <w:rPr>
          <w:rFonts w:ascii="Times New Roman" w:hAnsi="Times New Roman" w:cs="Times New Roman"/>
          <w:color w:val="000000" w:themeColor="text1"/>
          <w:sz w:val="18"/>
          <w:szCs w:val="18"/>
        </w:rPr>
        <w:t>when more than 10 studies available</w:t>
      </w:r>
    </w:p>
    <w:p w14:paraId="349A923D" w14:textId="77777777" w:rsidR="008E1E6F" w:rsidRPr="00CA6A00" w:rsidRDefault="008E1E6F" w:rsidP="00EA66E1">
      <w:pPr>
        <w:rPr>
          <w:rFonts w:ascii="Times New Roman" w:hAnsi="Times New Roman" w:cs="Times New Roman"/>
          <w:color w:val="000000" w:themeColor="text1"/>
          <w:sz w:val="18"/>
          <w:szCs w:val="18"/>
        </w:rPr>
      </w:pPr>
    </w:p>
    <w:p w14:paraId="78C21D6B" w14:textId="77777777" w:rsidR="00D14BE1" w:rsidRPr="00CA6A00" w:rsidRDefault="00D14BE1" w:rsidP="00EA66E1">
      <w:pPr>
        <w:rPr>
          <w:rFonts w:ascii="Times New Roman" w:hAnsi="Times New Roman" w:cs="Times New Roman"/>
          <w:color w:val="000000" w:themeColor="text1"/>
          <w:sz w:val="18"/>
          <w:szCs w:val="18"/>
        </w:rPr>
      </w:pPr>
    </w:p>
    <w:p w14:paraId="206D1271" w14:textId="77777777" w:rsidR="00D14BE1" w:rsidRPr="00CA6A00" w:rsidRDefault="00D14BE1" w:rsidP="00EA66E1">
      <w:pPr>
        <w:rPr>
          <w:rFonts w:ascii="Times New Roman" w:hAnsi="Times New Roman" w:cs="Times New Roman"/>
          <w:color w:val="000000" w:themeColor="text1"/>
          <w:sz w:val="18"/>
          <w:szCs w:val="18"/>
        </w:rPr>
      </w:pPr>
    </w:p>
    <w:p w14:paraId="28495FDD" w14:textId="77777777" w:rsidR="00D14BE1" w:rsidRPr="00CA6A00" w:rsidRDefault="00D14BE1" w:rsidP="00EA66E1">
      <w:pPr>
        <w:rPr>
          <w:rFonts w:ascii="Times New Roman" w:hAnsi="Times New Roman" w:cs="Times New Roman"/>
          <w:color w:val="000000" w:themeColor="text1"/>
          <w:sz w:val="18"/>
          <w:szCs w:val="18"/>
        </w:rPr>
      </w:pPr>
    </w:p>
    <w:p w14:paraId="76DE1FA3" w14:textId="77777777" w:rsidR="00D14BE1" w:rsidRPr="00CA6A00" w:rsidRDefault="00D14BE1" w:rsidP="00EA66E1">
      <w:pPr>
        <w:rPr>
          <w:rFonts w:ascii="Times New Roman" w:hAnsi="Times New Roman" w:cs="Times New Roman"/>
          <w:color w:val="000000" w:themeColor="text1"/>
          <w:sz w:val="18"/>
          <w:szCs w:val="18"/>
        </w:rPr>
      </w:pPr>
    </w:p>
    <w:p w14:paraId="761342B9" w14:textId="77777777" w:rsidR="00D14BE1" w:rsidRPr="00CA6A00" w:rsidRDefault="00D14BE1" w:rsidP="00EA66E1">
      <w:pPr>
        <w:rPr>
          <w:rFonts w:ascii="Times New Roman" w:hAnsi="Times New Roman" w:cs="Times New Roman"/>
          <w:color w:val="000000" w:themeColor="text1"/>
          <w:sz w:val="18"/>
          <w:szCs w:val="18"/>
        </w:rPr>
      </w:pPr>
    </w:p>
    <w:p w14:paraId="2FA6AFED" w14:textId="77777777" w:rsidR="00D14BE1" w:rsidRPr="00CA6A00" w:rsidRDefault="00D14BE1" w:rsidP="00EA66E1">
      <w:pPr>
        <w:rPr>
          <w:rFonts w:ascii="Times New Roman" w:hAnsi="Times New Roman" w:cs="Times New Roman"/>
          <w:color w:val="000000" w:themeColor="text1"/>
          <w:sz w:val="18"/>
          <w:szCs w:val="18"/>
        </w:rPr>
      </w:pPr>
    </w:p>
    <w:p w14:paraId="2ED1D057" w14:textId="77777777" w:rsidR="00D14BE1" w:rsidRPr="00CA6A00" w:rsidRDefault="00D14BE1" w:rsidP="00EA66E1">
      <w:pPr>
        <w:rPr>
          <w:rFonts w:ascii="Times New Roman" w:hAnsi="Times New Roman" w:cs="Times New Roman"/>
          <w:color w:val="000000" w:themeColor="text1"/>
          <w:sz w:val="18"/>
          <w:szCs w:val="18"/>
        </w:rPr>
      </w:pPr>
    </w:p>
    <w:p w14:paraId="24EE094E" w14:textId="77777777" w:rsidR="00D14BE1" w:rsidRPr="00CA6A00" w:rsidRDefault="00D14BE1" w:rsidP="00EA66E1">
      <w:pPr>
        <w:rPr>
          <w:rFonts w:ascii="Times New Roman" w:hAnsi="Times New Roman" w:cs="Times New Roman"/>
          <w:color w:val="000000" w:themeColor="text1"/>
          <w:sz w:val="18"/>
          <w:szCs w:val="18"/>
        </w:rPr>
      </w:pPr>
    </w:p>
    <w:p w14:paraId="04582455" w14:textId="77777777" w:rsidR="00D14BE1" w:rsidRPr="00CA6A00" w:rsidRDefault="00D14BE1" w:rsidP="00EA66E1">
      <w:pPr>
        <w:rPr>
          <w:rFonts w:ascii="Times New Roman" w:hAnsi="Times New Roman" w:cs="Times New Roman"/>
          <w:color w:val="000000" w:themeColor="text1"/>
          <w:sz w:val="18"/>
          <w:szCs w:val="18"/>
        </w:rPr>
      </w:pPr>
    </w:p>
    <w:p w14:paraId="4A47D9E8" w14:textId="5A756BF9" w:rsidR="00C51A26" w:rsidRPr="004D7898" w:rsidRDefault="003F50D7" w:rsidP="00EA66E1">
      <w:pPr>
        <w:pStyle w:val="Heading1"/>
        <w:rPr>
          <w:rFonts w:ascii="Times New Roman" w:hAnsi="Times New Roman" w:cs="Times New Roman"/>
          <w:color w:val="000000" w:themeColor="text1"/>
          <w:sz w:val="24"/>
          <w:szCs w:val="24"/>
        </w:rPr>
      </w:pPr>
      <w:bookmarkStart w:id="18" w:name="_Toc190266401"/>
      <w:r w:rsidRPr="004D7898">
        <w:rPr>
          <w:rFonts w:ascii="Times New Roman" w:hAnsi="Times New Roman" w:cs="Times New Roman"/>
          <w:color w:val="000000" w:themeColor="text1"/>
          <w:sz w:val="24"/>
          <w:szCs w:val="24"/>
        </w:rPr>
        <w:lastRenderedPageBreak/>
        <w:t>Table S1</w:t>
      </w:r>
      <w:r w:rsidR="00EC18F3" w:rsidRPr="004D7898">
        <w:rPr>
          <w:rFonts w:ascii="Times New Roman" w:hAnsi="Times New Roman" w:cs="Times New Roman"/>
          <w:color w:val="000000" w:themeColor="text1"/>
          <w:sz w:val="24"/>
          <w:szCs w:val="24"/>
        </w:rPr>
        <w:t>6</w:t>
      </w:r>
      <w:r w:rsidRPr="004D7898">
        <w:rPr>
          <w:rFonts w:ascii="Times New Roman" w:hAnsi="Times New Roman" w:cs="Times New Roman"/>
          <w:color w:val="000000" w:themeColor="text1"/>
          <w:sz w:val="24"/>
          <w:szCs w:val="24"/>
        </w:rPr>
        <w:t xml:space="preserve">. </w:t>
      </w:r>
      <w:r w:rsidR="002D0969" w:rsidRPr="004D7898">
        <w:rPr>
          <w:rFonts w:ascii="Times New Roman" w:hAnsi="Times New Roman" w:cs="Times New Roman"/>
          <w:color w:val="000000" w:themeColor="text1"/>
          <w:sz w:val="24"/>
          <w:szCs w:val="24"/>
        </w:rPr>
        <w:t>Risk of bias assessment</w:t>
      </w:r>
      <w:bookmarkEnd w:id="18"/>
      <w:r w:rsidR="002D0969" w:rsidRPr="004D7898">
        <w:rPr>
          <w:rFonts w:ascii="Times New Roman" w:hAnsi="Times New Roman" w:cs="Times New Roman"/>
          <w:color w:val="000000" w:themeColor="text1"/>
          <w:sz w:val="24"/>
          <w:szCs w:val="24"/>
        </w:rPr>
        <w:t xml:space="preserve"> </w:t>
      </w:r>
    </w:p>
    <w:p w14:paraId="131C3916" w14:textId="4BFB8F33" w:rsidR="00D14BE1" w:rsidRPr="00CA6A00" w:rsidRDefault="00750841" w:rsidP="00F509C1">
      <w:pPr>
        <w:pStyle w:val="Heading1"/>
        <w:rPr>
          <w:rFonts w:ascii="Times New Roman" w:hAnsi="Times New Roman" w:cs="Times New Roman"/>
          <w:color w:val="000000" w:themeColor="text1"/>
          <w:sz w:val="18"/>
          <w:szCs w:val="18"/>
        </w:rPr>
      </w:pPr>
      <w:bookmarkStart w:id="19" w:name="_Toc190266402"/>
      <w:r w:rsidRPr="00CA6A00">
        <w:rPr>
          <w:rFonts w:ascii="Times New Roman" w:hAnsi="Times New Roman" w:cs="Times New Roman"/>
          <w:color w:val="000000" w:themeColor="text1"/>
          <w:sz w:val="18"/>
          <w:szCs w:val="18"/>
        </w:rPr>
        <w:t>Newcastle - Ottawa quality assessment scale</w:t>
      </w:r>
      <w:r w:rsidR="00F7273F" w:rsidRPr="00CA6A00">
        <w:rPr>
          <w:rFonts w:ascii="Times New Roman" w:hAnsi="Times New Roman" w:cs="Times New Roman"/>
          <w:color w:val="000000" w:themeColor="text1"/>
          <w:sz w:val="18"/>
          <w:szCs w:val="18"/>
        </w:rPr>
        <w:t xml:space="preserve">: </w:t>
      </w:r>
      <w:r w:rsidRPr="00CA6A00">
        <w:rPr>
          <w:rFonts w:ascii="Times New Roman" w:hAnsi="Times New Roman" w:cs="Times New Roman"/>
          <w:color w:val="000000" w:themeColor="text1"/>
          <w:sz w:val="18"/>
          <w:szCs w:val="18"/>
        </w:rPr>
        <w:t>Cohort studies</w:t>
      </w:r>
      <w:bookmarkEnd w:id="19"/>
    </w:p>
    <w:p w14:paraId="5E08FAEC" w14:textId="44768D6C" w:rsidR="000A346B" w:rsidRPr="00CA6A00" w:rsidRDefault="000A346B" w:rsidP="00571A45">
      <w:pPr>
        <w:spacing w:after="0" w:line="360" w:lineRule="auto"/>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ood quality: 3 or 4 stars in selection domain AND 1 or 2 stars in comparability domain AND 2 or 3 stars in outcome/exposure domain</w:t>
      </w:r>
    </w:p>
    <w:p w14:paraId="198F0767" w14:textId="77777777" w:rsidR="000A346B" w:rsidRPr="00CA6A00" w:rsidRDefault="000A346B" w:rsidP="00571A45">
      <w:pPr>
        <w:spacing w:after="0" w:line="360" w:lineRule="auto"/>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air quality: 2 stars in selection domain AND 1 or 2 stars in comparability domain AND 2 or 3 stars in outcome/exposure domain</w:t>
      </w:r>
    </w:p>
    <w:p w14:paraId="49379286" w14:textId="1F1BC1D4" w:rsidR="0012145E" w:rsidRPr="00CA6A00" w:rsidRDefault="000A346B" w:rsidP="00571A45">
      <w:pPr>
        <w:spacing w:after="0" w:line="360" w:lineRule="auto"/>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Poor quality: 0 or 1 star in selection domain OR 0 stars in comparability domain OR 0 or 1 stars in outcome/exposure domain</w:t>
      </w:r>
    </w:p>
    <w:p w14:paraId="04F75D6A" w14:textId="17E9E6D0" w:rsidR="002F7112" w:rsidRPr="00CA6A00" w:rsidRDefault="002F7112" w:rsidP="00BC3644">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Cognition</w:t>
      </w:r>
    </w:p>
    <w:tbl>
      <w:tblPr>
        <w:tblStyle w:val="TableGrid"/>
        <w:tblW w:w="0" w:type="auto"/>
        <w:tblLook w:val="04A0" w:firstRow="1" w:lastRow="0" w:firstColumn="1" w:lastColumn="0" w:noHBand="0" w:noVBand="1"/>
      </w:tblPr>
      <w:tblGrid>
        <w:gridCol w:w="2324"/>
        <w:gridCol w:w="2324"/>
        <w:gridCol w:w="2325"/>
        <w:gridCol w:w="2325"/>
        <w:gridCol w:w="2325"/>
        <w:gridCol w:w="2325"/>
      </w:tblGrid>
      <w:tr w:rsidR="00413CE5" w:rsidRPr="00CA6A00" w14:paraId="7B624ED5" w14:textId="77777777" w:rsidTr="00522538">
        <w:trPr>
          <w:tblHeader/>
        </w:trPr>
        <w:tc>
          <w:tcPr>
            <w:tcW w:w="2324" w:type="dxa"/>
          </w:tcPr>
          <w:p w14:paraId="35C9EF9D" w14:textId="6D924DDE" w:rsidR="00433880" w:rsidRPr="00CA6A00" w:rsidRDefault="00823AC7" w:rsidP="00BC3644">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Author name and year</w:t>
            </w:r>
          </w:p>
        </w:tc>
        <w:tc>
          <w:tcPr>
            <w:tcW w:w="2324" w:type="dxa"/>
          </w:tcPr>
          <w:p w14:paraId="1EFA1C33" w14:textId="7A268909" w:rsidR="00433880" w:rsidRPr="00CA6A00" w:rsidRDefault="00823AC7" w:rsidP="00BC3644">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Selection</w:t>
            </w:r>
          </w:p>
        </w:tc>
        <w:tc>
          <w:tcPr>
            <w:tcW w:w="2325" w:type="dxa"/>
          </w:tcPr>
          <w:p w14:paraId="7C1892E9" w14:textId="69A4B0DE" w:rsidR="00433880" w:rsidRPr="00CA6A00" w:rsidRDefault="001173B9" w:rsidP="00BC3644">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Comparability</w:t>
            </w:r>
            <w:r w:rsidRPr="00CA6A00">
              <w:rPr>
                <w:rFonts w:ascii="Times New Roman" w:hAnsi="Times New Roman" w:cs="Times New Roman"/>
                <w:b/>
                <w:bCs/>
                <w:color w:val="000000" w:themeColor="text1"/>
                <w:sz w:val="18"/>
                <w:szCs w:val="18"/>
              </w:rPr>
              <w:tab/>
            </w:r>
          </w:p>
        </w:tc>
        <w:tc>
          <w:tcPr>
            <w:tcW w:w="2325" w:type="dxa"/>
          </w:tcPr>
          <w:p w14:paraId="55C8F24C" w14:textId="000E4E4A" w:rsidR="00433880" w:rsidRPr="00CA6A00" w:rsidRDefault="001173B9" w:rsidP="00BC3644">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Outcome</w:t>
            </w:r>
          </w:p>
        </w:tc>
        <w:tc>
          <w:tcPr>
            <w:tcW w:w="2325" w:type="dxa"/>
          </w:tcPr>
          <w:p w14:paraId="19043EFB" w14:textId="08D2191E" w:rsidR="00433880" w:rsidRPr="00CA6A00" w:rsidRDefault="001173B9" w:rsidP="00BC3644">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Total</w:t>
            </w:r>
          </w:p>
        </w:tc>
        <w:tc>
          <w:tcPr>
            <w:tcW w:w="2325" w:type="dxa"/>
          </w:tcPr>
          <w:p w14:paraId="52F0CFD7" w14:textId="495DE149" w:rsidR="00433880" w:rsidRPr="00CA6A00" w:rsidRDefault="00002F7A" w:rsidP="00BC3644">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Overall</w:t>
            </w:r>
            <w:r w:rsidR="0018285C" w:rsidRPr="00CA6A00">
              <w:rPr>
                <w:rFonts w:ascii="Times New Roman" w:hAnsi="Times New Roman" w:cs="Times New Roman"/>
                <w:b/>
                <w:bCs/>
                <w:color w:val="000000" w:themeColor="text1"/>
                <w:sz w:val="18"/>
                <w:szCs w:val="18"/>
              </w:rPr>
              <w:t xml:space="preserve"> quality</w:t>
            </w:r>
          </w:p>
        </w:tc>
      </w:tr>
      <w:tr w:rsidR="00413CE5" w:rsidRPr="00CA6A00" w14:paraId="4C2832FF" w14:textId="77777777" w:rsidTr="00433880">
        <w:tc>
          <w:tcPr>
            <w:tcW w:w="2324" w:type="dxa"/>
          </w:tcPr>
          <w:p w14:paraId="05773885" w14:textId="598C474F"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Bickel 2008</w:t>
            </w:r>
          </w:p>
        </w:tc>
        <w:tc>
          <w:tcPr>
            <w:tcW w:w="2324" w:type="dxa"/>
          </w:tcPr>
          <w:p w14:paraId="49BFF299" w14:textId="30B4AAE6"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63CABED5" w14:textId="1E0CF80C"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7407D6C1" w14:textId="7294AA90"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6BC6A119" w14:textId="469A5F65"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9</w:t>
            </w:r>
          </w:p>
        </w:tc>
        <w:tc>
          <w:tcPr>
            <w:tcW w:w="2325" w:type="dxa"/>
          </w:tcPr>
          <w:p w14:paraId="3E1F2701" w14:textId="15856A2D"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6AEF04AC" w14:textId="77777777" w:rsidTr="00433880">
        <w:tc>
          <w:tcPr>
            <w:tcW w:w="2324" w:type="dxa"/>
          </w:tcPr>
          <w:p w14:paraId="3D392E1D" w14:textId="75988C05"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Brown 2018</w:t>
            </w:r>
          </w:p>
        </w:tc>
        <w:tc>
          <w:tcPr>
            <w:tcW w:w="2324" w:type="dxa"/>
          </w:tcPr>
          <w:p w14:paraId="55AAE154" w14:textId="4C605E15"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179348B5" w14:textId="28062A91"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0858FE88" w14:textId="0F9BB57A"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5929526A" w14:textId="2B4A7D95"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214B9064" w14:textId="3A470369"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000A915E" w14:textId="77777777" w:rsidTr="00433880">
        <w:tc>
          <w:tcPr>
            <w:tcW w:w="2324" w:type="dxa"/>
          </w:tcPr>
          <w:p w14:paraId="6E932B19" w14:textId="7840925A"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Bruck 2018</w:t>
            </w:r>
          </w:p>
        </w:tc>
        <w:tc>
          <w:tcPr>
            <w:tcW w:w="2324" w:type="dxa"/>
          </w:tcPr>
          <w:p w14:paraId="1EE95E96" w14:textId="638DB0A8"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79DE67BF" w14:textId="4DBF04BB"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643F009F" w14:textId="342562C2"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1</w:t>
            </w:r>
          </w:p>
        </w:tc>
        <w:tc>
          <w:tcPr>
            <w:tcW w:w="2325" w:type="dxa"/>
          </w:tcPr>
          <w:p w14:paraId="6007C5E0" w14:textId="63C09970"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253F14B8" w14:textId="515A9C6C"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2C9D2FE1" w14:textId="77777777" w:rsidTr="00433880">
        <w:tc>
          <w:tcPr>
            <w:tcW w:w="2324" w:type="dxa"/>
          </w:tcPr>
          <w:p w14:paraId="3077714E" w14:textId="603B6E52"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Bryson 2011</w:t>
            </w:r>
          </w:p>
        </w:tc>
        <w:tc>
          <w:tcPr>
            <w:tcW w:w="2324" w:type="dxa"/>
          </w:tcPr>
          <w:p w14:paraId="714292FA" w14:textId="194A8ABD"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220D7FE7" w14:textId="5BB93B77"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7AF076CA" w14:textId="6C2B3705"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760A1439" w14:textId="6ECB557F"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7BB6BDD3" w14:textId="2684327A" w:rsidR="007D2820" w:rsidRPr="00CA6A00" w:rsidRDefault="009A1124"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34032001" w14:textId="77777777" w:rsidTr="00433880">
        <w:tc>
          <w:tcPr>
            <w:tcW w:w="2324" w:type="dxa"/>
          </w:tcPr>
          <w:p w14:paraId="254297B1" w14:textId="630421B8"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Bulic 2020</w:t>
            </w:r>
          </w:p>
        </w:tc>
        <w:tc>
          <w:tcPr>
            <w:tcW w:w="2324" w:type="dxa"/>
          </w:tcPr>
          <w:p w14:paraId="06C229AF" w14:textId="50EA9F25"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61C5E3E2" w14:textId="53E830AC"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7FC42F9D" w14:textId="0DA01559"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24638410" w14:textId="099BD3FD"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6</w:t>
            </w:r>
          </w:p>
        </w:tc>
        <w:tc>
          <w:tcPr>
            <w:tcW w:w="2325" w:type="dxa"/>
          </w:tcPr>
          <w:p w14:paraId="18CE0E31" w14:textId="70F700E5"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1BEC558A" w14:textId="77777777" w:rsidTr="00433880">
        <w:tc>
          <w:tcPr>
            <w:tcW w:w="2324" w:type="dxa"/>
          </w:tcPr>
          <w:p w14:paraId="76EF94A9" w14:textId="308E7932"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Cavallari 2017</w:t>
            </w:r>
          </w:p>
        </w:tc>
        <w:tc>
          <w:tcPr>
            <w:tcW w:w="2324" w:type="dxa"/>
          </w:tcPr>
          <w:p w14:paraId="6027107A" w14:textId="515FA929"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55B0068A" w14:textId="5DE95BB7"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5CF7BD63" w14:textId="5C7062CE"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27297654" w14:textId="3A204549"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7CAD358D" w14:textId="4EEA3FB6"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507840F1" w14:textId="77777777" w:rsidTr="00433880">
        <w:tc>
          <w:tcPr>
            <w:tcW w:w="2324" w:type="dxa"/>
          </w:tcPr>
          <w:p w14:paraId="549A5796" w14:textId="64CC3579"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Chan 2017</w:t>
            </w:r>
          </w:p>
        </w:tc>
        <w:tc>
          <w:tcPr>
            <w:tcW w:w="2324" w:type="dxa"/>
          </w:tcPr>
          <w:p w14:paraId="401F0822" w14:textId="5E8B652E"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0187D6BF" w14:textId="24B58894"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5346216C" w14:textId="63455AB3"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447D0361" w14:textId="030EDA17"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5</w:t>
            </w:r>
          </w:p>
        </w:tc>
        <w:tc>
          <w:tcPr>
            <w:tcW w:w="2325" w:type="dxa"/>
          </w:tcPr>
          <w:p w14:paraId="0AF768B3" w14:textId="0B9AFFF6"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6EBF7A1B" w14:textId="77777777" w:rsidTr="00433880">
        <w:tc>
          <w:tcPr>
            <w:tcW w:w="2324" w:type="dxa"/>
          </w:tcPr>
          <w:p w14:paraId="306033F2" w14:textId="092C59A6"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Chen 2017</w:t>
            </w:r>
          </w:p>
        </w:tc>
        <w:tc>
          <w:tcPr>
            <w:tcW w:w="2324" w:type="dxa"/>
          </w:tcPr>
          <w:p w14:paraId="75B58EF2" w14:textId="76B5630F"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5139D76B" w14:textId="27A63514"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330A074D" w14:textId="2E4F1935"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22C6F03D" w14:textId="6BD14C4A"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44FB10C7" w14:textId="545A47D9"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5A16F867" w14:textId="77777777" w:rsidTr="00433880">
        <w:tc>
          <w:tcPr>
            <w:tcW w:w="2324" w:type="dxa"/>
          </w:tcPr>
          <w:p w14:paraId="544F096B" w14:textId="628C24F3"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Cole 2008</w:t>
            </w:r>
          </w:p>
        </w:tc>
        <w:tc>
          <w:tcPr>
            <w:tcW w:w="2324" w:type="dxa"/>
          </w:tcPr>
          <w:p w14:paraId="77293D5D" w14:textId="4BBF6350"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0423FD6B" w14:textId="0851D121"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73BDA33F" w14:textId="45D08307"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4D2C9CA0" w14:textId="659A2807"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9</w:t>
            </w:r>
          </w:p>
        </w:tc>
        <w:tc>
          <w:tcPr>
            <w:tcW w:w="2325" w:type="dxa"/>
          </w:tcPr>
          <w:p w14:paraId="43817FF7" w14:textId="12862A47"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68E07A8B" w14:textId="77777777" w:rsidTr="00433880">
        <w:tc>
          <w:tcPr>
            <w:tcW w:w="2324" w:type="dxa"/>
          </w:tcPr>
          <w:p w14:paraId="3E4460CF" w14:textId="357269A7"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Daiello 2019</w:t>
            </w:r>
          </w:p>
        </w:tc>
        <w:tc>
          <w:tcPr>
            <w:tcW w:w="2324" w:type="dxa"/>
          </w:tcPr>
          <w:p w14:paraId="6042B36C" w14:textId="6B3F8B8B"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79EA2859" w14:textId="7FD931D4"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271AD0AD" w14:textId="4A59863B"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4AC43784" w14:textId="65FE73B3"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6</w:t>
            </w:r>
          </w:p>
        </w:tc>
        <w:tc>
          <w:tcPr>
            <w:tcW w:w="2325" w:type="dxa"/>
          </w:tcPr>
          <w:p w14:paraId="6492A568" w14:textId="4010A4F5"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6BD8E2D7" w14:textId="77777777" w:rsidTr="00433880">
        <w:tc>
          <w:tcPr>
            <w:tcW w:w="2324" w:type="dxa"/>
          </w:tcPr>
          <w:p w14:paraId="06CA18B1" w14:textId="014BEA50"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delaVarga-Martínez 2022</w:t>
            </w:r>
          </w:p>
        </w:tc>
        <w:tc>
          <w:tcPr>
            <w:tcW w:w="2324" w:type="dxa"/>
          </w:tcPr>
          <w:p w14:paraId="1221EAE3" w14:textId="677F54C8"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3A3CBCDD" w14:textId="1AE46436"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47263F2E" w14:textId="46E52024"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215299D6" w14:textId="6DA98E17"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9</w:t>
            </w:r>
          </w:p>
        </w:tc>
        <w:tc>
          <w:tcPr>
            <w:tcW w:w="2325" w:type="dxa"/>
          </w:tcPr>
          <w:p w14:paraId="78E45D36" w14:textId="59952990"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5AF34424" w14:textId="77777777" w:rsidTr="00433880">
        <w:tc>
          <w:tcPr>
            <w:tcW w:w="2324" w:type="dxa"/>
          </w:tcPr>
          <w:p w14:paraId="7A83469E" w14:textId="5868ACD8"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Ditzel 2023</w:t>
            </w:r>
          </w:p>
        </w:tc>
        <w:tc>
          <w:tcPr>
            <w:tcW w:w="2324" w:type="dxa"/>
          </w:tcPr>
          <w:p w14:paraId="193906A0" w14:textId="5F0EEB94"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3BBFD8E7" w14:textId="5A707930"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49F0F946" w14:textId="27E5F9E9"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3C97C6B9" w14:textId="1CBCF00F"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6</w:t>
            </w:r>
          </w:p>
        </w:tc>
        <w:tc>
          <w:tcPr>
            <w:tcW w:w="2325" w:type="dxa"/>
          </w:tcPr>
          <w:p w14:paraId="25AF8E4F" w14:textId="4A685BFE"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5FB9AEED" w14:textId="77777777" w:rsidTr="00433880">
        <w:tc>
          <w:tcPr>
            <w:tcW w:w="2324" w:type="dxa"/>
          </w:tcPr>
          <w:p w14:paraId="4189F1F1" w14:textId="42BBB3A2"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Dostovic 2021</w:t>
            </w:r>
          </w:p>
        </w:tc>
        <w:tc>
          <w:tcPr>
            <w:tcW w:w="2324" w:type="dxa"/>
          </w:tcPr>
          <w:p w14:paraId="641394B9" w14:textId="3CB12075"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5E3D65CE" w14:textId="723706E9"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74777F8D" w14:textId="441113C0"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27653DC2" w14:textId="175231EA"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71FF06ED" w14:textId="209E0195"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4F5B713B" w14:textId="77777777" w:rsidTr="00433880">
        <w:tc>
          <w:tcPr>
            <w:tcW w:w="2324" w:type="dxa"/>
          </w:tcPr>
          <w:p w14:paraId="7178AB9C" w14:textId="35E73900"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Duppils 2004</w:t>
            </w:r>
          </w:p>
        </w:tc>
        <w:tc>
          <w:tcPr>
            <w:tcW w:w="2324" w:type="dxa"/>
          </w:tcPr>
          <w:p w14:paraId="3D5C86FE" w14:textId="5E2F975F"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21B399EA" w14:textId="62CF038E"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02245F1B" w14:textId="3AC85BF1"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48615205" w14:textId="475195E7"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6</w:t>
            </w:r>
          </w:p>
        </w:tc>
        <w:tc>
          <w:tcPr>
            <w:tcW w:w="2325" w:type="dxa"/>
          </w:tcPr>
          <w:p w14:paraId="58946109" w14:textId="68AF7097"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787853CC" w14:textId="77777777" w:rsidTr="00433880">
        <w:tc>
          <w:tcPr>
            <w:tcW w:w="2324" w:type="dxa"/>
          </w:tcPr>
          <w:p w14:paraId="0213D1E8" w14:textId="0282851A"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Eide 2016</w:t>
            </w:r>
          </w:p>
        </w:tc>
        <w:tc>
          <w:tcPr>
            <w:tcW w:w="2324" w:type="dxa"/>
          </w:tcPr>
          <w:p w14:paraId="4D687338" w14:textId="337C01F8"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3B18FF31" w14:textId="376463A2"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4902CF18" w14:textId="214EFDD8"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0BCFB2D3" w14:textId="1FF0AC17"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8</w:t>
            </w:r>
          </w:p>
        </w:tc>
        <w:tc>
          <w:tcPr>
            <w:tcW w:w="2325" w:type="dxa"/>
          </w:tcPr>
          <w:p w14:paraId="3A0BF9BB" w14:textId="2D7F4B4A"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6F92B6A0" w14:textId="77777777" w:rsidTr="00433880">
        <w:tc>
          <w:tcPr>
            <w:tcW w:w="2324" w:type="dxa"/>
          </w:tcPr>
          <w:p w14:paraId="3B33A349" w14:textId="6438F096"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rancis 1992</w:t>
            </w:r>
          </w:p>
        </w:tc>
        <w:tc>
          <w:tcPr>
            <w:tcW w:w="2324" w:type="dxa"/>
          </w:tcPr>
          <w:p w14:paraId="470BE9D5" w14:textId="6E6CFF96"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2F1660B4" w14:textId="66961F91"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0888A872" w14:textId="2845E41B"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7DB2C2BA" w14:textId="6F06BAC8"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6</w:t>
            </w:r>
          </w:p>
        </w:tc>
        <w:tc>
          <w:tcPr>
            <w:tcW w:w="2325" w:type="dxa"/>
          </w:tcPr>
          <w:p w14:paraId="4DE544F1" w14:textId="07782815"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6351D4F7" w14:textId="77777777" w:rsidTr="00433880">
        <w:tc>
          <w:tcPr>
            <w:tcW w:w="2324" w:type="dxa"/>
          </w:tcPr>
          <w:p w14:paraId="6A751999" w14:textId="7772A8E5"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ranck 2016</w:t>
            </w:r>
          </w:p>
        </w:tc>
        <w:tc>
          <w:tcPr>
            <w:tcW w:w="2324" w:type="dxa"/>
          </w:tcPr>
          <w:p w14:paraId="2963FDFE" w14:textId="1C4C9EE7"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7C13B2F7" w14:textId="4278B525"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1AC5A8B1" w14:textId="2BCA333F"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2BE544A0" w14:textId="70386EFC"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8</w:t>
            </w:r>
          </w:p>
        </w:tc>
        <w:tc>
          <w:tcPr>
            <w:tcW w:w="2325" w:type="dxa"/>
          </w:tcPr>
          <w:p w14:paraId="15867C0E" w14:textId="27A66B12"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71D1EC4A" w14:textId="77777777" w:rsidTr="00433880">
        <w:tc>
          <w:tcPr>
            <w:tcW w:w="2324" w:type="dxa"/>
          </w:tcPr>
          <w:p w14:paraId="1BE260B2" w14:textId="488887A1"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iroux 2021</w:t>
            </w:r>
          </w:p>
        </w:tc>
        <w:tc>
          <w:tcPr>
            <w:tcW w:w="2324" w:type="dxa"/>
          </w:tcPr>
          <w:p w14:paraId="56A43C2B" w14:textId="5D761264"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75A51D9A" w14:textId="15AC5C59"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5A6D90EF" w14:textId="105F89E4"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385E018F" w14:textId="5893003A"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8</w:t>
            </w:r>
          </w:p>
        </w:tc>
        <w:tc>
          <w:tcPr>
            <w:tcW w:w="2325" w:type="dxa"/>
          </w:tcPr>
          <w:p w14:paraId="096E9189" w14:textId="11E1BD89"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09408593" w14:textId="77777777" w:rsidTr="00433880">
        <w:tc>
          <w:tcPr>
            <w:tcW w:w="2324" w:type="dxa"/>
          </w:tcPr>
          <w:p w14:paraId="1D62C394" w14:textId="38C7F884"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nçalves 2023</w:t>
            </w:r>
          </w:p>
        </w:tc>
        <w:tc>
          <w:tcPr>
            <w:tcW w:w="2324" w:type="dxa"/>
          </w:tcPr>
          <w:p w14:paraId="70F5BF6F" w14:textId="3C39B536"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1EBDE7C8" w14:textId="0CE9BA1A"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7671B134" w14:textId="7D9536FB"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02A81806" w14:textId="1A7C903B"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5</w:t>
            </w:r>
          </w:p>
        </w:tc>
        <w:tc>
          <w:tcPr>
            <w:tcW w:w="2325" w:type="dxa"/>
          </w:tcPr>
          <w:p w14:paraId="05AE42AC" w14:textId="1C30E419"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21A990D7" w14:textId="77777777" w:rsidTr="00433880">
        <w:tc>
          <w:tcPr>
            <w:tcW w:w="2324" w:type="dxa"/>
          </w:tcPr>
          <w:p w14:paraId="0B510EA5" w14:textId="6A95AF4D"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Hempenius 2016</w:t>
            </w:r>
          </w:p>
        </w:tc>
        <w:tc>
          <w:tcPr>
            <w:tcW w:w="2324" w:type="dxa"/>
          </w:tcPr>
          <w:p w14:paraId="3FAB87A4" w14:textId="606B3C95"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327F7E41" w14:textId="0D0014A5"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601B4C71" w14:textId="5724C2B9"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12507A2C" w14:textId="37B5F523"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6</w:t>
            </w:r>
          </w:p>
        </w:tc>
        <w:tc>
          <w:tcPr>
            <w:tcW w:w="2325" w:type="dxa"/>
          </w:tcPr>
          <w:p w14:paraId="346BABC6" w14:textId="1AAB56D2"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60889DEA" w14:textId="77777777" w:rsidTr="00433880">
        <w:tc>
          <w:tcPr>
            <w:tcW w:w="2324" w:type="dxa"/>
          </w:tcPr>
          <w:p w14:paraId="01264DA5" w14:textId="0B730487"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Hoogma 2023</w:t>
            </w:r>
          </w:p>
        </w:tc>
        <w:tc>
          <w:tcPr>
            <w:tcW w:w="2324" w:type="dxa"/>
          </w:tcPr>
          <w:p w14:paraId="357D55A2" w14:textId="384F29AB"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244B0584" w14:textId="4FFE65A1"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6D1F59D7" w14:textId="6D8DA987"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1</w:t>
            </w:r>
          </w:p>
        </w:tc>
        <w:tc>
          <w:tcPr>
            <w:tcW w:w="2325" w:type="dxa"/>
          </w:tcPr>
          <w:p w14:paraId="66C6727B" w14:textId="5A8A010D"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5</w:t>
            </w:r>
          </w:p>
        </w:tc>
        <w:tc>
          <w:tcPr>
            <w:tcW w:w="2325" w:type="dxa"/>
          </w:tcPr>
          <w:p w14:paraId="6622CFBE" w14:textId="3A2E718F"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65DBDE96" w14:textId="77777777" w:rsidTr="00433880">
        <w:tc>
          <w:tcPr>
            <w:tcW w:w="2324" w:type="dxa"/>
          </w:tcPr>
          <w:p w14:paraId="741EF771" w14:textId="56816391"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Humbert 2021</w:t>
            </w:r>
          </w:p>
        </w:tc>
        <w:tc>
          <w:tcPr>
            <w:tcW w:w="2324" w:type="dxa"/>
          </w:tcPr>
          <w:p w14:paraId="6307974B" w14:textId="6EAD8A4A"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35441228" w14:textId="129F289B"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1</w:t>
            </w:r>
          </w:p>
        </w:tc>
        <w:tc>
          <w:tcPr>
            <w:tcW w:w="2325" w:type="dxa"/>
          </w:tcPr>
          <w:p w14:paraId="0F795051" w14:textId="7EE56F30"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3C0AE75A" w14:textId="7B57388B"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8</w:t>
            </w:r>
          </w:p>
        </w:tc>
        <w:tc>
          <w:tcPr>
            <w:tcW w:w="2325" w:type="dxa"/>
          </w:tcPr>
          <w:p w14:paraId="095A3CD1" w14:textId="22C7486D"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57DE0652" w14:textId="77777777" w:rsidTr="00433880">
        <w:tc>
          <w:tcPr>
            <w:tcW w:w="2324" w:type="dxa"/>
          </w:tcPr>
          <w:p w14:paraId="3EF71754" w14:textId="3CD5982E"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Inouye 2016</w:t>
            </w:r>
          </w:p>
        </w:tc>
        <w:tc>
          <w:tcPr>
            <w:tcW w:w="2324" w:type="dxa"/>
          </w:tcPr>
          <w:p w14:paraId="2846CE81" w14:textId="42E77D12"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3F6CEE4D" w14:textId="45B60676"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50FEC5BB" w14:textId="7322BE6C"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58F474E4" w14:textId="5C21311E"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8</w:t>
            </w:r>
          </w:p>
        </w:tc>
        <w:tc>
          <w:tcPr>
            <w:tcW w:w="2325" w:type="dxa"/>
          </w:tcPr>
          <w:p w14:paraId="3535467D" w14:textId="52325065"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04EB923F" w14:textId="77777777" w:rsidTr="00433880">
        <w:tc>
          <w:tcPr>
            <w:tcW w:w="2324" w:type="dxa"/>
          </w:tcPr>
          <w:p w14:paraId="7BA55A9E" w14:textId="693BE2C4"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Jankowski 2011</w:t>
            </w:r>
          </w:p>
        </w:tc>
        <w:tc>
          <w:tcPr>
            <w:tcW w:w="2324" w:type="dxa"/>
          </w:tcPr>
          <w:p w14:paraId="11924FA5" w14:textId="16F0221C"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35062450" w14:textId="15593CCE"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47ABF3D1" w14:textId="1B7E59E5"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2AB58234" w14:textId="00663939"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8</w:t>
            </w:r>
          </w:p>
        </w:tc>
        <w:tc>
          <w:tcPr>
            <w:tcW w:w="2325" w:type="dxa"/>
          </w:tcPr>
          <w:p w14:paraId="1050C03D" w14:textId="6F430183"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45264850" w14:textId="77777777" w:rsidTr="00433880">
        <w:tc>
          <w:tcPr>
            <w:tcW w:w="2324" w:type="dxa"/>
          </w:tcPr>
          <w:p w14:paraId="5C562332" w14:textId="3977730A"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Janssen 2021</w:t>
            </w:r>
          </w:p>
        </w:tc>
        <w:tc>
          <w:tcPr>
            <w:tcW w:w="2324" w:type="dxa"/>
          </w:tcPr>
          <w:p w14:paraId="6F912AB9" w14:textId="594B5C5D"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2F20FB30" w14:textId="3B234223"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1F511D35" w14:textId="52AD1733"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05DA39A6" w14:textId="6CADF3B4"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8</w:t>
            </w:r>
          </w:p>
        </w:tc>
        <w:tc>
          <w:tcPr>
            <w:tcW w:w="2325" w:type="dxa"/>
          </w:tcPr>
          <w:p w14:paraId="1FE23C0B" w14:textId="789E0216"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409AB093" w14:textId="77777777" w:rsidTr="00433880">
        <w:tc>
          <w:tcPr>
            <w:tcW w:w="2324" w:type="dxa"/>
          </w:tcPr>
          <w:p w14:paraId="68B1087D" w14:textId="36850772"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Kainz 2022</w:t>
            </w:r>
          </w:p>
        </w:tc>
        <w:tc>
          <w:tcPr>
            <w:tcW w:w="2324" w:type="dxa"/>
          </w:tcPr>
          <w:p w14:paraId="6A9FA509" w14:textId="555FDB3D"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098B2D41" w14:textId="596A9996"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3B53C811" w14:textId="6992F4F1"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182F0986" w14:textId="686B42D7"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5F8D08E2" w14:textId="60C2FDCD"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0712A01C" w14:textId="77777777" w:rsidTr="00433880">
        <w:tc>
          <w:tcPr>
            <w:tcW w:w="2324" w:type="dxa"/>
          </w:tcPr>
          <w:p w14:paraId="0974D584" w14:textId="287B7ED3"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Kat 2008</w:t>
            </w:r>
          </w:p>
        </w:tc>
        <w:tc>
          <w:tcPr>
            <w:tcW w:w="2324" w:type="dxa"/>
          </w:tcPr>
          <w:p w14:paraId="622FE1D2" w14:textId="45CBBF81"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61F73052" w14:textId="347E9EAA"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63059D5E" w14:textId="7899C1B0"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69730858" w14:textId="75F02378"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6</w:t>
            </w:r>
          </w:p>
        </w:tc>
        <w:tc>
          <w:tcPr>
            <w:tcW w:w="2325" w:type="dxa"/>
          </w:tcPr>
          <w:p w14:paraId="7D141911" w14:textId="338F8C65"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6F27EC96" w14:textId="77777777" w:rsidTr="00433880">
        <w:tc>
          <w:tcPr>
            <w:tcW w:w="2324" w:type="dxa"/>
          </w:tcPr>
          <w:p w14:paraId="7094FA42" w14:textId="24BD3966"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Katz 2001</w:t>
            </w:r>
          </w:p>
        </w:tc>
        <w:tc>
          <w:tcPr>
            <w:tcW w:w="2324" w:type="dxa"/>
          </w:tcPr>
          <w:p w14:paraId="1E5196A3" w14:textId="3DA8664A"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3B0CAAFB" w14:textId="0068E759"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700828C3" w14:textId="537FF93A"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0410A8EB" w14:textId="188DABFB"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0E2CFE64" w14:textId="2509E040"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69F016AB" w14:textId="77777777" w:rsidTr="00433880">
        <w:tc>
          <w:tcPr>
            <w:tcW w:w="2324" w:type="dxa"/>
          </w:tcPr>
          <w:p w14:paraId="69AC216A" w14:textId="0A4FC23E"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Koster 2012</w:t>
            </w:r>
          </w:p>
        </w:tc>
        <w:tc>
          <w:tcPr>
            <w:tcW w:w="2324" w:type="dxa"/>
          </w:tcPr>
          <w:p w14:paraId="0B8AC125" w14:textId="6F89133D"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65204F8D" w14:textId="78B40C55"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1</w:t>
            </w:r>
          </w:p>
        </w:tc>
        <w:tc>
          <w:tcPr>
            <w:tcW w:w="2325" w:type="dxa"/>
          </w:tcPr>
          <w:p w14:paraId="2398CD62" w14:textId="2E4A1EC7"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380BF76D" w14:textId="0E0B798E"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6</w:t>
            </w:r>
          </w:p>
        </w:tc>
        <w:tc>
          <w:tcPr>
            <w:tcW w:w="2325" w:type="dxa"/>
          </w:tcPr>
          <w:p w14:paraId="3E1FEDBC" w14:textId="06ECBDC3"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2ED333F8" w14:textId="77777777" w:rsidTr="00433880">
        <w:tc>
          <w:tcPr>
            <w:tcW w:w="2324" w:type="dxa"/>
          </w:tcPr>
          <w:p w14:paraId="3AA28200" w14:textId="30DB833D"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Krogseth 2016</w:t>
            </w:r>
          </w:p>
        </w:tc>
        <w:tc>
          <w:tcPr>
            <w:tcW w:w="2324" w:type="dxa"/>
          </w:tcPr>
          <w:p w14:paraId="076218B7" w14:textId="6C8B828B"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595AC85F" w14:textId="3F1C0EEC"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1</w:t>
            </w:r>
          </w:p>
        </w:tc>
        <w:tc>
          <w:tcPr>
            <w:tcW w:w="2325" w:type="dxa"/>
          </w:tcPr>
          <w:p w14:paraId="0AC5BE94" w14:textId="32755A76"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5F2CF3FA" w14:textId="6942E6FE"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5A98B135" w14:textId="43389265"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5318AE23" w14:textId="77777777" w:rsidTr="00433880">
        <w:tc>
          <w:tcPr>
            <w:tcW w:w="2324" w:type="dxa"/>
          </w:tcPr>
          <w:p w14:paraId="777D7247" w14:textId="70469645"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lastRenderedPageBreak/>
              <w:t>Krogseth 2023</w:t>
            </w:r>
          </w:p>
        </w:tc>
        <w:tc>
          <w:tcPr>
            <w:tcW w:w="2324" w:type="dxa"/>
          </w:tcPr>
          <w:p w14:paraId="22960F0C" w14:textId="5B1C3BD4"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71CBFF92" w14:textId="6530217C"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3A18776E" w14:textId="02817A5A"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57AA864F" w14:textId="46A49722"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8</w:t>
            </w:r>
          </w:p>
        </w:tc>
        <w:tc>
          <w:tcPr>
            <w:tcW w:w="2325" w:type="dxa"/>
          </w:tcPr>
          <w:p w14:paraId="43EF6C40" w14:textId="6C54FB24"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27A915CA" w14:textId="77777777" w:rsidTr="00433880">
        <w:tc>
          <w:tcPr>
            <w:tcW w:w="2324" w:type="dxa"/>
          </w:tcPr>
          <w:p w14:paraId="74DD5B37" w14:textId="5EFFD079"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Kunicki 2023</w:t>
            </w:r>
          </w:p>
        </w:tc>
        <w:tc>
          <w:tcPr>
            <w:tcW w:w="2324" w:type="dxa"/>
          </w:tcPr>
          <w:p w14:paraId="6B013966" w14:textId="3C3F7C2D"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2903F7F7" w14:textId="6A8BAE01"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184C8697" w14:textId="0B9F3D2D"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4AD409C0" w14:textId="3346CCAB"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8</w:t>
            </w:r>
          </w:p>
        </w:tc>
        <w:tc>
          <w:tcPr>
            <w:tcW w:w="2325" w:type="dxa"/>
          </w:tcPr>
          <w:p w14:paraId="4386DBBF" w14:textId="133374BD"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6A246991" w14:textId="77777777" w:rsidTr="00433880">
        <w:tc>
          <w:tcPr>
            <w:tcW w:w="2324" w:type="dxa"/>
          </w:tcPr>
          <w:p w14:paraId="1CB5B356" w14:textId="16ED9218"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Lingehall 2017</w:t>
            </w:r>
          </w:p>
        </w:tc>
        <w:tc>
          <w:tcPr>
            <w:tcW w:w="2324" w:type="dxa"/>
          </w:tcPr>
          <w:p w14:paraId="01ADB2A1" w14:textId="76FA8E88"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7FAA696E" w14:textId="053AF78A"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479BA1D7" w14:textId="42370DA0"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389C8FD8" w14:textId="3E268361"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6</w:t>
            </w:r>
          </w:p>
        </w:tc>
        <w:tc>
          <w:tcPr>
            <w:tcW w:w="2325" w:type="dxa"/>
          </w:tcPr>
          <w:p w14:paraId="69472A08" w14:textId="3812366D"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31A3668C" w14:textId="77777777" w:rsidTr="00433880">
        <w:tc>
          <w:tcPr>
            <w:tcW w:w="2324" w:type="dxa"/>
          </w:tcPr>
          <w:p w14:paraId="11F2D8C3" w14:textId="330A57EB"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Marielle 2011</w:t>
            </w:r>
          </w:p>
        </w:tc>
        <w:tc>
          <w:tcPr>
            <w:tcW w:w="2324" w:type="dxa"/>
          </w:tcPr>
          <w:p w14:paraId="2C7278B3" w14:textId="55127835"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3E8D25EC" w14:textId="409A753A"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47F49FBB" w14:textId="00900219"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0EA0B057" w14:textId="668AF01C"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4599A032" w14:textId="2DBEBD2E"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132CA50F" w14:textId="77777777" w:rsidTr="00433880">
        <w:tc>
          <w:tcPr>
            <w:tcW w:w="2324" w:type="dxa"/>
          </w:tcPr>
          <w:p w14:paraId="64A1CE2B" w14:textId="5A6BF6F6"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Mathies 20</w:t>
            </w:r>
            <w:r w:rsidR="00AE4302" w:rsidRPr="00CA6A00">
              <w:rPr>
                <w:rFonts w:ascii="Times New Roman" w:hAnsi="Times New Roman" w:cs="Times New Roman"/>
                <w:color w:val="000000" w:themeColor="text1"/>
                <w:sz w:val="18"/>
                <w:szCs w:val="18"/>
              </w:rPr>
              <w:t>20</w:t>
            </w:r>
          </w:p>
        </w:tc>
        <w:tc>
          <w:tcPr>
            <w:tcW w:w="2324" w:type="dxa"/>
          </w:tcPr>
          <w:p w14:paraId="2E6F2223" w14:textId="2FAD2C42"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787D5C5F" w14:textId="2187BC24"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7C4DA989" w14:textId="6F498016"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4A6DE4E1" w14:textId="7B2A5422"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6</w:t>
            </w:r>
          </w:p>
        </w:tc>
        <w:tc>
          <w:tcPr>
            <w:tcW w:w="2325" w:type="dxa"/>
          </w:tcPr>
          <w:p w14:paraId="74F26C2B" w14:textId="096C4F6D"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12BE0506" w14:textId="77777777" w:rsidTr="00433880">
        <w:tc>
          <w:tcPr>
            <w:tcW w:w="2324" w:type="dxa"/>
          </w:tcPr>
          <w:p w14:paraId="32C4F89B" w14:textId="3C36A79E"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McCusker 2001</w:t>
            </w:r>
          </w:p>
        </w:tc>
        <w:tc>
          <w:tcPr>
            <w:tcW w:w="2324" w:type="dxa"/>
          </w:tcPr>
          <w:p w14:paraId="49822913" w14:textId="71C3CDBA"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216EA4C8" w14:textId="7FB85938"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2CB44F32" w14:textId="5E43B4E6"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1C4EF008" w14:textId="21EAA71F"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9</w:t>
            </w:r>
          </w:p>
        </w:tc>
        <w:tc>
          <w:tcPr>
            <w:tcW w:w="2325" w:type="dxa"/>
          </w:tcPr>
          <w:p w14:paraId="1B5B2598" w14:textId="1B2FC78A"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74F2C103" w14:textId="77777777" w:rsidTr="00433880">
        <w:tc>
          <w:tcPr>
            <w:tcW w:w="2324" w:type="dxa"/>
          </w:tcPr>
          <w:p w14:paraId="1ED371A0" w14:textId="17C92F3E"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McCusker 2014</w:t>
            </w:r>
          </w:p>
        </w:tc>
        <w:tc>
          <w:tcPr>
            <w:tcW w:w="2324" w:type="dxa"/>
          </w:tcPr>
          <w:p w14:paraId="30BAD4AD" w14:textId="667FC99F"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0A7DCA9E" w14:textId="4F66D272"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16D2B3BE" w14:textId="36A438A8"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2C46372C" w14:textId="421A1306"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9</w:t>
            </w:r>
          </w:p>
        </w:tc>
        <w:tc>
          <w:tcPr>
            <w:tcW w:w="2325" w:type="dxa"/>
          </w:tcPr>
          <w:p w14:paraId="1CBF60D6" w14:textId="1306C2CA"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76F1E060" w14:textId="77777777" w:rsidTr="00433880">
        <w:tc>
          <w:tcPr>
            <w:tcW w:w="2324" w:type="dxa"/>
          </w:tcPr>
          <w:p w14:paraId="1FE3970A" w14:textId="1C262502"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Muller 2023</w:t>
            </w:r>
          </w:p>
        </w:tc>
        <w:tc>
          <w:tcPr>
            <w:tcW w:w="2324" w:type="dxa"/>
          </w:tcPr>
          <w:p w14:paraId="7926135A" w14:textId="551E4552"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44C150CA" w14:textId="05562ECA"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47454134" w14:textId="564DA03F"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46E35057" w14:textId="7D58A0F2"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8</w:t>
            </w:r>
          </w:p>
        </w:tc>
        <w:tc>
          <w:tcPr>
            <w:tcW w:w="2325" w:type="dxa"/>
          </w:tcPr>
          <w:p w14:paraId="198DFB64" w14:textId="056B8811"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15387899" w14:textId="77777777" w:rsidTr="00433880">
        <w:tc>
          <w:tcPr>
            <w:tcW w:w="2324" w:type="dxa"/>
          </w:tcPr>
          <w:p w14:paraId="3839B3CB" w14:textId="7E667C23"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Nerdal 2022</w:t>
            </w:r>
          </w:p>
        </w:tc>
        <w:tc>
          <w:tcPr>
            <w:tcW w:w="2324" w:type="dxa"/>
          </w:tcPr>
          <w:p w14:paraId="18B34266" w14:textId="7B0978CF"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3006F9C1" w14:textId="356C9AEE"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16A82B85" w14:textId="22806E82"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4C9A4EF4" w14:textId="4C2366F7"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9</w:t>
            </w:r>
          </w:p>
        </w:tc>
        <w:tc>
          <w:tcPr>
            <w:tcW w:w="2325" w:type="dxa"/>
          </w:tcPr>
          <w:p w14:paraId="56D3C4F9" w14:textId="094FAF00"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392775A6" w14:textId="77777777" w:rsidTr="00433880">
        <w:tc>
          <w:tcPr>
            <w:tcW w:w="2324" w:type="dxa"/>
          </w:tcPr>
          <w:p w14:paraId="32774DE4" w14:textId="3CB556AE"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Neufeld 2015</w:t>
            </w:r>
          </w:p>
        </w:tc>
        <w:tc>
          <w:tcPr>
            <w:tcW w:w="2324" w:type="dxa"/>
          </w:tcPr>
          <w:p w14:paraId="25F3E22C" w14:textId="341C4718"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18386A42" w14:textId="3BE043B4"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47512943" w14:textId="25921E05"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0FA8CD87" w14:textId="0531DFBC"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59E173E1" w14:textId="50F936AA"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704233B5" w14:textId="77777777" w:rsidTr="00433880">
        <w:tc>
          <w:tcPr>
            <w:tcW w:w="2324" w:type="dxa"/>
          </w:tcPr>
          <w:p w14:paraId="39D94542" w14:textId="13CB36BE"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Nguyen 2018</w:t>
            </w:r>
          </w:p>
        </w:tc>
        <w:tc>
          <w:tcPr>
            <w:tcW w:w="2324" w:type="dxa"/>
          </w:tcPr>
          <w:p w14:paraId="5F42DAA7" w14:textId="7196602F"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22CB252B" w14:textId="30F4D805"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665D96B2" w14:textId="3C1015DA"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2F6B0DB8" w14:textId="6560E624"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8</w:t>
            </w:r>
          </w:p>
        </w:tc>
        <w:tc>
          <w:tcPr>
            <w:tcW w:w="2325" w:type="dxa"/>
          </w:tcPr>
          <w:p w14:paraId="38FA2AA1" w14:textId="03B30349"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233A8B37" w14:textId="77777777" w:rsidTr="00433880">
        <w:tc>
          <w:tcPr>
            <w:tcW w:w="2324" w:type="dxa"/>
          </w:tcPr>
          <w:p w14:paraId="36C6A310" w14:textId="75FFCF37"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Ojagbemi 2020</w:t>
            </w:r>
          </w:p>
        </w:tc>
        <w:tc>
          <w:tcPr>
            <w:tcW w:w="2324" w:type="dxa"/>
          </w:tcPr>
          <w:p w14:paraId="7D6A5D79" w14:textId="50232476"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7490E1CA" w14:textId="6F3A9BA8"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753305E1" w14:textId="36725F3D"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4175808D" w14:textId="5169F1C8"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9</w:t>
            </w:r>
          </w:p>
        </w:tc>
        <w:tc>
          <w:tcPr>
            <w:tcW w:w="2325" w:type="dxa"/>
          </w:tcPr>
          <w:p w14:paraId="53D165C8" w14:textId="0591ADBD"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161FBAE8" w14:textId="77777777" w:rsidTr="00433880">
        <w:tc>
          <w:tcPr>
            <w:tcW w:w="2324" w:type="dxa"/>
          </w:tcPr>
          <w:p w14:paraId="17FB837E" w14:textId="71BD7A06"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Olofsson 2018</w:t>
            </w:r>
          </w:p>
        </w:tc>
        <w:tc>
          <w:tcPr>
            <w:tcW w:w="2324" w:type="dxa"/>
          </w:tcPr>
          <w:p w14:paraId="26F02954" w14:textId="5CBC6D84"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666E49F7" w14:textId="43C2504C"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30186964" w14:textId="108F4A4E"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338FE0F1" w14:textId="686D656A"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5</w:t>
            </w:r>
          </w:p>
        </w:tc>
        <w:tc>
          <w:tcPr>
            <w:tcW w:w="2325" w:type="dxa"/>
          </w:tcPr>
          <w:p w14:paraId="31B55F8F" w14:textId="40C2D133"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7E6B5C2A" w14:textId="77777777" w:rsidTr="00433880">
        <w:tc>
          <w:tcPr>
            <w:tcW w:w="2324" w:type="dxa"/>
          </w:tcPr>
          <w:p w14:paraId="5A521478" w14:textId="0CFF1A90"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Pandharipande 2013</w:t>
            </w:r>
          </w:p>
        </w:tc>
        <w:tc>
          <w:tcPr>
            <w:tcW w:w="2324" w:type="dxa"/>
          </w:tcPr>
          <w:p w14:paraId="19E836A8" w14:textId="64224BE1"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7C85968E" w14:textId="12C5E3C3"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2BEDC963" w14:textId="4CBF6E54"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5C53A1EC" w14:textId="47D87297"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8</w:t>
            </w:r>
          </w:p>
        </w:tc>
        <w:tc>
          <w:tcPr>
            <w:tcW w:w="2325" w:type="dxa"/>
          </w:tcPr>
          <w:p w14:paraId="0F77B51A" w14:textId="0CE06B72"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7141CD07" w14:textId="77777777" w:rsidTr="00433880">
        <w:tc>
          <w:tcPr>
            <w:tcW w:w="2324" w:type="dxa"/>
          </w:tcPr>
          <w:p w14:paraId="77BBC086" w14:textId="31AACCD2"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Racine 2020</w:t>
            </w:r>
          </w:p>
        </w:tc>
        <w:tc>
          <w:tcPr>
            <w:tcW w:w="2324" w:type="dxa"/>
          </w:tcPr>
          <w:p w14:paraId="78D5CBE3" w14:textId="66F87916"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3CFBC35E" w14:textId="654A2266"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2182C963" w14:textId="681681FD"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3174A572" w14:textId="55B0F7F3"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9</w:t>
            </w:r>
          </w:p>
        </w:tc>
        <w:tc>
          <w:tcPr>
            <w:tcW w:w="2325" w:type="dxa"/>
          </w:tcPr>
          <w:p w14:paraId="62FBCF05" w14:textId="1886A6B2"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74CB131D" w14:textId="77777777" w:rsidTr="00433880">
        <w:tc>
          <w:tcPr>
            <w:tcW w:w="2324" w:type="dxa"/>
          </w:tcPr>
          <w:p w14:paraId="04637A0F" w14:textId="00806B36"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Richardson 2021_2</w:t>
            </w:r>
          </w:p>
        </w:tc>
        <w:tc>
          <w:tcPr>
            <w:tcW w:w="2324" w:type="dxa"/>
          </w:tcPr>
          <w:p w14:paraId="774E564E" w14:textId="4285A612"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1351EBC5" w14:textId="1C40CE3E"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48CE9ABD" w14:textId="7D34E1DC"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39132B03" w14:textId="0125111A"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6</w:t>
            </w:r>
          </w:p>
        </w:tc>
        <w:tc>
          <w:tcPr>
            <w:tcW w:w="2325" w:type="dxa"/>
          </w:tcPr>
          <w:p w14:paraId="2F65F093" w14:textId="00B5A993"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42D8DF7A" w14:textId="77777777" w:rsidTr="00433880">
        <w:tc>
          <w:tcPr>
            <w:tcW w:w="2324" w:type="dxa"/>
          </w:tcPr>
          <w:p w14:paraId="2DA925F7" w14:textId="599D9EB4"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Rudolph 2008</w:t>
            </w:r>
          </w:p>
        </w:tc>
        <w:tc>
          <w:tcPr>
            <w:tcW w:w="2324" w:type="dxa"/>
          </w:tcPr>
          <w:p w14:paraId="4D2233E5" w14:textId="70C99DBE"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342DB6C1" w14:textId="01B586BA"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58C8C66E" w14:textId="2BFE350F"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29714C45" w14:textId="060DD489"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9</w:t>
            </w:r>
          </w:p>
        </w:tc>
        <w:tc>
          <w:tcPr>
            <w:tcW w:w="2325" w:type="dxa"/>
          </w:tcPr>
          <w:p w14:paraId="7A87B287" w14:textId="543714A3"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5D6BE9CD" w14:textId="77777777" w:rsidTr="00433880">
        <w:tc>
          <w:tcPr>
            <w:tcW w:w="2324" w:type="dxa"/>
          </w:tcPr>
          <w:p w14:paraId="15021DAB" w14:textId="0EDE400D"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Saczynski 2012</w:t>
            </w:r>
          </w:p>
        </w:tc>
        <w:tc>
          <w:tcPr>
            <w:tcW w:w="2324" w:type="dxa"/>
          </w:tcPr>
          <w:p w14:paraId="0D38F481" w14:textId="52464FBA"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5D08A1FF" w14:textId="6E6D63CA"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2F3BA920" w14:textId="759A38B0"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1ED40346" w14:textId="5B9F4730"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9</w:t>
            </w:r>
          </w:p>
        </w:tc>
        <w:tc>
          <w:tcPr>
            <w:tcW w:w="2325" w:type="dxa"/>
          </w:tcPr>
          <w:p w14:paraId="468E5551" w14:textId="601F9FCF"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7ACE6B37" w14:textId="77777777" w:rsidTr="00433880">
        <w:tc>
          <w:tcPr>
            <w:tcW w:w="2324" w:type="dxa"/>
          </w:tcPr>
          <w:p w14:paraId="0FF55476" w14:textId="7F4BFDCC"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Sánchez-Lozano 2023</w:t>
            </w:r>
          </w:p>
        </w:tc>
        <w:tc>
          <w:tcPr>
            <w:tcW w:w="2324" w:type="dxa"/>
          </w:tcPr>
          <w:p w14:paraId="51B5F76D" w14:textId="387D9EF7"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4CE1F227" w14:textId="46483A47"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1313AF0B" w14:textId="5BF099BF"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752EE98C" w14:textId="087AE35A"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5</w:t>
            </w:r>
          </w:p>
        </w:tc>
        <w:tc>
          <w:tcPr>
            <w:tcW w:w="2325" w:type="dxa"/>
          </w:tcPr>
          <w:p w14:paraId="23C294AD" w14:textId="3842B166"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1CC2B008" w14:textId="77777777" w:rsidTr="00433880">
        <w:tc>
          <w:tcPr>
            <w:tcW w:w="2324" w:type="dxa"/>
          </w:tcPr>
          <w:p w14:paraId="5BF409ED" w14:textId="21547B77"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Sauer 2017</w:t>
            </w:r>
          </w:p>
        </w:tc>
        <w:tc>
          <w:tcPr>
            <w:tcW w:w="2324" w:type="dxa"/>
          </w:tcPr>
          <w:p w14:paraId="3C2DA722" w14:textId="38471A11"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3E719B9E" w14:textId="1ABFC450"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276BD531" w14:textId="49DAE523"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6EDE75A4" w14:textId="6D709EED"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9</w:t>
            </w:r>
          </w:p>
        </w:tc>
        <w:tc>
          <w:tcPr>
            <w:tcW w:w="2325" w:type="dxa"/>
          </w:tcPr>
          <w:p w14:paraId="6754014C" w14:textId="719C70CA"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6053B736" w14:textId="77777777" w:rsidTr="00433880">
        <w:tc>
          <w:tcPr>
            <w:tcW w:w="2324" w:type="dxa"/>
          </w:tcPr>
          <w:p w14:paraId="73E7DA33" w14:textId="41113D8D"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Serrano-Duenas 2005</w:t>
            </w:r>
          </w:p>
        </w:tc>
        <w:tc>
          <w:tcPr>
            <w:tcW w:w="2324" w:type="dxa"/>
          </w:tcPr>
          <w:p w14:paraId="20AAD8AE" w14:textId="6D9552C5"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55475251" w14:textId="14952E5B"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2C2DD5BA" w14:textId="3A2003FE"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756D146A" w14:textId="148DE2E3"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6</w:t>
            </w:r>
          </w:p>
        </w:tc>
        <w:tc>
          <w:tcPr>
            <w:tcW w:w="2325" w:type="dxa"/>
          </w:tcPr>
          <w:p w14:paraId="74B50A29" w14:textId="199FF450"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7AD9C5E9" w14:textId="77777777" w:rsidTr="00433880">
        <w:tc>
          <w:tcPr>
            <w:tcW w:w="2324" w:type="dxa"/>
          </w:tcPr>
          <w:p w14:paraId="06A87740" w14:textId="4D732256"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Sheng 2006</w:t>
            </w:r>
          </w:p>
        </w:tc>
        <w:tc>
          <w:tcPr>
            <w:tcW w:w="2324" w:type="dxa"/>
          </w:tcPr>
          <w:p w14:paraId="07F3838E" w14:textId="7946042E"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240AA5FF" w14:textId="0E1B61E8"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478EDF15" w14:textId="4B87CB3C"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4F11125A" w14:textId="2245CA73"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5</w:t>
            </w:r>
          </w:p>
        </w:tc>
        <w:tc>
          <w:tcPr>
            <w:tcW w:w="2325" w:type="dxa"/>
          </w:tcPr>
          <w:p w14:paraId="5CF9EBD9" w14:textId="286C6F84"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42111E0F" w14:textId="77777777" w:rsidTr="00433880">
        <w:tc>
          <w:tcPr>
            <w:tcW w:w="2324" w:type="dxa"/>
          </w:tcPr>
          <w:p w14:paraId="0F8A72EF" w14:textId="54F92E75"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Svenningsen 2014</w:t>
            </w:r>
          </w:p>
        </w:tc>
        <w:tc>
          <w:tcPr>
            <w:tcW w:w="2324" w:type="dxa"/>
          </w:tcPr>
          <w:p w14:paraId="4D67F4E5" w14:textId="338CA15A"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282AC644" w14:textId="3516CA65"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0C04E6B6" w14:textId="465F5038"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33139CF3" w14:textId="6A746927"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5</w:t>
            </w:r>
          </w:p>
        </w:tc>
        <w:tc>
          <w:tcPr>
            <w:tcW w:w="2325" w:type="dxa"/>
          </w:tcPr>
          <w:p w14:paraId="1278DF09" w14:textId="62FED53F"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00646D64" w14:textId="77777777" w:rsidTr="00433880">
        <w:tc>
          <w:tcPr>
            <w:tcW w:w="2324" w:type="dxa"/>
          </w:tcPr>
          <w:p w14:paraId="25BAEB5C" w14:textId="767829F3"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vandenBoogaard 2012</w:t>
            </w:r>
          </w:p>
        </w:tc>
        <w:tc>
          <w:tcPr>
            <w:tcW w:w="2324" w:type="dxa"/>
          </w:tcPr>
          <w:p w14:paraId="0EE3EDF5" w14:textId="519551C7"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592C990F" w14:textId="686F2C89"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1EF8B21D" w14:textId="0C0C7D88"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45D5B7F6" w14:textId="0EF2F309"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32FF1F66" w14:textId="6547B7DD"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47DF4759" w14:textId="77777777" w:rsidTr="00433880">
        <w:tc>
          <w:tcPr>
            <w:tcW w:w="2324" w:type="dxa"/>
          </w:tcPr>
          <w:p w14:paraId="27C546EF" w14:textId="7AEE3B3F"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vanderHeijden 2023</w:t>
            </w:r>
          </w:p>
        </w:tc>
        <w:tc>
          <w:tcPr>
            <w:tcW w:w="2324" w:type="dxa"/>
          </w:tcPr>
          <w:p w14:paraId="563EFBBE" w14:textId="56388440"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494C83BC" w14:textId="51366DC8"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1766A9BA" w14:textId="301E6607"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588A03A9" w14:textId="19624909"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6</w:t>
            </w:r>
          </w:p>
        </w:tc>
        <w:tc>
          <w:tcPr>
            <w:tcW w:w="2325" w:type="dxa"/>
          </w:tcPr>
          <w:p w14:paraId="41BB41FC" w14:textId="0B657B4B"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685C6039" w14:textId="77777777" w:rsidTr="00433880">
        <w:tc>
          <w:tcPr>
            <w:tcW w:w="2324" w:type="dxa"/>
          </w:tcPr>
          <w:p w14:paraId="5BC10343" w14:textId="2063D65A"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Vasunilashorn 2018</w:t>
            </w:r>
          </w:p>
        </w:tc>
        <w:tc>
          <w:tcPr>
            <w:tcW w:w="2324" w:type="dxa"/>
          </w:tcPr>
          <w:p w14:paraId="16A70AB1" w14:textId="193CE241"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2151EA9D" w14:textId="4FC08492"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5EA2595B" w14:textId="27AAAE48"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154AED79" w14:textId="6A988A8D"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9</w:t>
            </w:r>
          </w:p>
        </w:tc>
        <w:tc>
          <w:tcPr>
            <w:tcW w:w="2325" w:type="dxa"/>
          </w:tcPr>
          <w:p w14:paraId="768506A2" w14:textId="4F37B633"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2EB41116" w14:textId="77777777" w:rsidTr="00433880">
        <w:tc>
          <w:tcPr>
            <w:tcW w:w="2324" w:type="dxa"/>
          </w:tcPr>
          <w:p w14:paraId="3AE44FC9" w14:textId="3122F4EA"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Verloo 2016</w:t>
            </w:r>
          </w:p>
        </w:tc>
        <w:tc>
          <w:tcPr>
            <w:tcW w:w="2324" w:type="dxa"/>
          </w:tcPr>
          <w:p w14:paraId="63D5AD21" w14:textId="59ECC072"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175FC666" w14:textId="6A9FA968"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504AF0C0" w14:textId="0A32EC60"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6602CA58" w14:textId="79082A78"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5</w:t>
            </w:r>
          </w:p>
        </w:tc>
        <w:tc>
          <w:tcPr>
            <w:tcW w:w="2325" w:type="dxa"/>
          </w:tcPr>
          <w:p w14:paraId="14196E95" w14:textId="2755A715"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19D7C84C" w14:textId="77777777" w:rsidTr="00433880">
        <w:tc>
          <w:tcPr>
            <w:tcW w:w="2324" w:type="dxa"/>
          </w:tcPr>
          <w:p w14:paraId="4D00535B" w14:textId="251A9405"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Vives-Borrás 2019</w:t>
            </w:r>
          </w:p>
        </w:tc>
        <w:tc>
          <w:tcPr>
            <w:tcW w:w="2324" w:type="dxa"/>
          </w:tcPr>
          <w:p w14:paraId="208AA626" w14:textId="5EA2E070"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0214BC5A" w14:textId="2989000E"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708A732D" w14:textId="07D3EAFC"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0A71852E" w14:textId="49524956"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400EFB9F" w14:textId="1BF7A154"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1720BDE1" w14:textId="77777777" w:rsidTr="00433880">
        <w:tc>
          <w:tcPr>
            <w:tcW w:w="2324" w:type="dxa"/>
          </w:tcPr>
          <w:p w14:paraId="062BD4AB" w14:textId="07AD4396"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Whittamore 2014</w:t>
            </w:r>
          </w:p>
        </w:tc>
        <w:tc>
          <w:tcPr>
            <w:tcW w:w="2324" w:type="dxa"/>
          </w:tcPr>
          <w:p w14:paraId="5A8A5B6B" w14:textId="67EA8D7A"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08E1F3A9" w14:textId="2C42698C"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5F4D616D" w14:textId="0AD7ECBD"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369F73EE" w14:textId="74D438F0"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1E2F496E" w14:textId="05F4DF0C"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5F4B10CB" w14:textId="77777777" w:rsidTr="00433880">
        <w:tc>
          <w:tcPr>
            <w:tcW w:w="2324" w:type="dxa"/>
          </w:tcPr>
          <w:p w14:paraId="5E212E10" w14:textId="1D0674B6"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Witlox 2013</w:t>
            </w:r>
          </w:p>
        </w:tc>
        <w:tc>
          <w:tcPr>
            <w:tcW w:w="2324" w:type="dxa"/>
          </w:tcPr>
          <w:p w14:paraId="39F10709" w14:textId="18A1D013"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6EA7BB55" w14:textId="12B83256"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33CAAEA1" w14:textId="3F6FC105"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019A2EFC" w14:textId="0C994115"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6</w:t>
            </w:r>
          </w:p>
        </w:tc>
        <w:tc>
          <w:tcPr>
            <w:tcW w:w="2325" w:type="dxa"/>
          </w:tcPr>
          <w:p w14:paraId="13091A85" w14:textId="1E1D866F"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2CFF9A65" w14:textId="77777777" w:rsidTr="00433880">
        <w:tc>
          <w:tcPr>
            <w:tcW w:w="2324" w:type="dxa"/>
          </w:tcPr>
          <w:p w14:paraId="5DD03517" w14:textId="1BB82BD5"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Wolters 2014</w:t>
            </w:r>
          </w:p>
        </w:tc>
        <w:tc>
          <w:tcPr>
            <w:tcW w:w="2324" w:type="dxa"/>
          </w:tcPr>
          <w:p w14:paraId="1791A6BF" w14:textId="3D4CA400"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49B6BCBC" w14:textId="403C5CE8"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02735FDA" w14:textId="66C50001"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1</w:t>
            </w:r>
          </w:p>
        </w:tc>
        <w:tc>
          <w:tcPr>
            <w:tcW w:w="2325" w:type="dxa"/>
          </w:tcPr>
          <w:p w14:paraId="1F30E2B9" w14:textId="6E6279B3"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6</w:t>
            </w:r>
          </w:p>
        </w:tc>
        <w:tc>
          <w:tcPr>
            <w:tcW w:w="2325" w:type="dxa"/>
          </w:tcPr>
          <w:p w14:paraId="31769359" w14:textId="6DBB1734"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28331395" w14:textId="77777777" w:rsidTr="00433880">
        <w:tc>
          <w:tcPr>
            <w:tcW w:w="2324" w:type="dxa"/>
          </w:tcPr>
          <w:p w14:paraId="64D2DF18" w14:textId="03764953"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Wolters 2017</w:t>
            </w:r>
          </w:p>
        </w:tc>
        <w:tc>
          <w:tcPr>
            <w:tcW w:w="2324" w:type="dxa"/>
          </w:tcPr>
          <w:p w14:paraId="08C583B9" w14:textId="2E9E0A65"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1C5B082E" w14:textId="00018AFA"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6B559A7C" w14:textId="563D5AD5"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4E1475B7" w14:textId="52E3B546"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01F4D243" w14:textId="3D761FA6" w:rsidR="007D2820" w:rsidRPr="00CA6A00" w:rsidRDefault="007D2820" w:rsidP="007D2820">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bl>
    <w:p w14:paraId="5FA5BC08" w14:textId="53F8CD67" w:rsidR="00E90198" w:rsidRPr="00CA6A00" w:rsidRDefault="00AF1592" w:rsidP="00BC3644">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 xml:space="preserve"> </w:t>
      </w:r>
    </w:p>
    <w:p w14:paraId="50A8FDED" w14:textId="3C388727" w:rsidR="00F17500" w:rsidRPr="00CA6A00" w:rsidRDefault="00F17500" w:rsidP="00BC3644">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Functional outcomes</w:t>
      </w:r>
    </w:p>
    <w:tbl>
      <w:tblPr>
        <w:tblStyle w:val="TableGrid"/>
        <w:tblW w:w="0" w:type="auto"/>
        <w:tblLook w:val="04A0" w:firstRow="1" w:lastRow="0" w:firstColumn="1" w:lastColumn="0" w:noHBand="0" w:noVBand="1"/>
      </w:tblPr>
      <w:tblGrid>
        <w:gridCol w:w="2324"/>
        <w:gridCol w:w="2324"/>
        <w:gridCol w:w="2325"/>
        <w:gridCol w:w="2325"/>
        <w:gridCol w:w="2325"/>
        <w:gridCol w:w="2325"/>
      </w:tblGrid>
      <w:tr w:rsidR="00413CE5" w:rsidRPr="00CA6A00" w14:paraId="18BAFF7A" w14:textId="77777777" w:rsidTr="00522538">
        <w:trPr>
          <w:tblHeader/>
        </w:trPr>
        <w:tc>
          <w:tcPr>
            <w:tcW w:w="2324" w:type="dxa"/>
          </w:tcPr>
          <w:p w14:paraId="4D5DE123" w14:textId="54D3663F" w:rsidR="00F17500" w:rsidRPr="00CA6A00" w:rsidRDefault="00F17500" w:rsidP="00F17500">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Author name and year</w:t>
            </w:r>
          </w:p>
        </w:tc>
        <w:tc>
          <w:tcPr>
            <w:tcW w:w="2324" w:type="dxa"/>
          </w:tcPr>
          <w:p w14:paraId="2592E4C4" w14:textId="4D066CCE" w:rsidR="00F17500" w:rsidRPr="00CA6A00" w:rsidRDefault="00F17500" w:rsidP="00F17500">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Selection</w:t>
            </w:r>
          </w:p>
        </w:tc>
        <w:tc>
          <w:tcPr>
            <w:tcW w:w="2325" w:type="dxa"/>
          </w:tcPr>
          <w:p w14:paraId="0F5F0002" w14:textId="0A890696" w:rsidR="00F17500" w:rsidRPr="00CA6A00" w:rsidRDefault="00F17500" w:rsidP="00F17500">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Comparability</w:t>
            </w:r>
          </w:p>
        </w:tc>
        <w:tc>
          <w:tcPr>
            <w:tcW w:w="2325" w:type="dxa"/>
          </w:tcPr>
          <w:p w14:paraId="4A90072C" w14:textId="64A9C982" w:rsidR="00F17500" w:rsidRPr="00CA6A00" w:rsidRDefault="0068575E" w:rsidP="00F17500">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Outcome</w:t>
            </w:r>
          </w:p>
        </w:tc>
        <w:tc>
          <w:tcPr>
            <w:tcW w:w="2325" w:type="dxa"/>
          </w:tcPr>
          <w:p w14:paraId="126FF08A" w14:textId="022F9BD9" w:rsidR="00F17500" w:rsidRPr="00CA6A00" w:rsidRDefault="0068575E" w:rsidP="00F17500">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Total</w:t>
            </w:r>
          </w:p>
        </w:tc>
        <w:tc>
          <w:tcPr>
            <w:tcW w:w="2325" w:type="dxa"/>
          </w:tcPr>
          <w:p w14:paraId="6B6B9188" w14:textId="5734BE7F" w:rsidR="00F17500" w:rsidRPr="00CA6A00" w:rsidRDefault="0068575E" w:rsidP="00F17500">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Overall quality</w:t>
            </w:r>
          </w:p>
        </w:tc>
      </w:tr>
      <w:tr w:rsidR="00413CE5" w:rsidRPr="00CA6A00" w14:paraId="2580D1E4" w14:textId="77777777" w:rsidTr="00F17500">
        <w:tc>
          <w:tcPr>
            <w:tcW w:w="2324" w:type="dxa"/>
          </w:tcPr>
          <w:p w14:paraId="58E7A28B" w14:textId="2269F2E0"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Abelha 2013</w:t>
            </w:r>
          </w:p>
        </w:tc>
        <w:tc>
          <w:tcPr>
            <w:tcW w:w="2324" w:type="dxa"/>
          </w:tcPr>
          <w:p w14:paraId="49538351" w14:textId="431FC493"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23E18595" w14:textId="34C50283"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1DCE5FBA" w14:textId="04FE1D88"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113B17B3" w14:textId="61C10C65"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8</w:t>
            </w:r>
          </w:p>
        </w:tc>
        <w:tc>
          <w:tcPr>
            <w:tcW w:w="2325" w:type="dxa"/>
          </w:tcPr>
          <w:p w14:paraId="2308D930" w14:textId="5284EC5E"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57C014C1" w14:textId="77777777" w:rsidTr="00F17500">
        <w:tc>
          <w:tcPr>
            <w:tcW w:w="2324" w:type="dxa"/>
          </w:tcPr>
          <w:p w14:paraId="5A00EE4B" w14:textId="559739DD"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Alzoubi 2023</w:t>
            </w:r>
          </w:p>
        </w:tc>
        <w:tc>
          <w:tcPr>
            <w:tcW w:w="2324" w:type="dxa"/>
          </w:tcPr>
          <w:p w14:paraId="70C2A49C" w14:textId="23BF97E4"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7631EE0D" w14:textId="0832C320"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748672D0" w14:textId="1E744612"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64EF8CC6" w14:textId="460556A8"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8</w:t>
            </w:r>
          </w:p>
        </w:tc>
        <w:tc>
          <w:tcPr>
            <w:tcW w:w="2325" w:type="dxa"/>
          </w:tcPr>
          <w:p w14:paraId="54F86178" w14:textId="506CB31B"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67C7E220" w14:textId="77777777" w:rsidTr="00F17500">
        <w:tc>
          <w:tcPr>
            <w:tcW w:w="2324" w:type="dxa"/>
          </w:tcPr>
          <w:p w14:paraId="7EE919FC" w14:textId="2593BFDC"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Beishuizen 2020</w:t>
            </w:r>
          </w:p>
        </w:tc>
        <w:tc>
          <w:tcPr>
            <w:tcW w:w="2324" w:type="dxa"/>
          </w:tcPr>
          <w:p w14:paraId="4F96CBA3" w14:textId="6DB0D0CA"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670F060D" w14:textId="3346D4B0"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466818C2" w14:textId="3F5A2ECB"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228AA3DE" w14:textId="55DA4E4F"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3BBD49E0" w14:textId="751FEE4B"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6215B4BE" w14:textId="77777777" w:rsidTr="00F17500">
        <w:tc>
          <w:tcPr>
            <w:tcW w:w="2324" w:type="dxa"/>
          </w:tcPr>
          <w:p w14:paraId="7A3AD7F6" w14:textId="303415F7"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lastRenderedPageBreak/>
              <w:t>Bickel 2008</w:t>
            </w:r>
          </w:p>
        </w:tc>
        <w:tc>
          <w:tcPr>
            <w:tcW w:w="2324" w:type="dxa"/>
          </w:tcPr>
          <w:p w14:paraId="3E7BFF9D" w14:textId="01C1E6D6"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3609FEA1" w14:textId="06C13EFE"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387A431A" w14:textId="3E9A3FF0"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456D0367" w14:textId="32FB2064"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9</w:t>
            </w:r>
          </w:p>
        </w:tc>
        <w:tc>
          <w:tcPr>
            <w:tcW w:w="2325" w:type="dxa"/>
          </w:tcPr>
          <w:p w14:paraId="022860C9" w14:textId="6505AB21"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5D59418D" w14:textId="77777777" w:rsidTr="00F17500">
        <w:tc>
          <w:tcPr>
            <w:tcW w:w="2324" w:type="dxa"/>
          </w:tcPr>
          <w:p w14:paraId="75C3BFEE" w14:textId="593B83AA"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Buurman 2011</w:t>
            </w:r>
          </w:p>
        </w:tc>
        <w:tc>
          <w:tcPr>
            <w:tcW w:w="2324" w:type="dxa"/>
          </w:tcPr>
          <w:p w14:paraId="71A6F54F" w14:textId="3E93A45C"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2D1DCE9D" w14:textId="4115213B"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6B8C1AB3" w14:textId="62A8BD08"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78E931AC" w14:textId="6716612F"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25237C03" w14:textId="258302CE"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2E9B2AEC" w14:textId="77777777" w:rsidTr="00F17500">
        <w:tc>
          <w:tcPr>
            <w:tcW w:w="2324" w:type="dxa"/>
          </w:tcPr>
          <w:p w14:paraId="44349C7C" w14:textId="5B36EFEA"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Cartei 2022</w:t>
            </w:r>
          </w:p>
        </w:tc>
        <w:tc>
          <w:tcPr>
            <w:tcW w:w="2324" w:type="dxa"/>
          </w:tcPr>
          <w:p w14:paraId="316407DB" w14:textId="7E68CB9F"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658E28FC" w14:textId="15588C4C"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19C72FE1" w14:textId="010B0B11"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09848689" w14:textId="609B4581"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9</w:t>
            </w:r>
          </w:p>
        </w:tc>
        <w:tc>
          <w:tcPr>
            <w:tcW w:w="2325" w:type="dxa"/>
          </w:tcPr>
          <w:p w14:paraId="3C29E74C" w14:textId="2E0F6F4E"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5FAB4673" w14:textId="77777777" w:rsidTr="00F17500">
        <w:tc>
          <w:tcPr>
            <w:tcW w:w="2324" w:type="dxa"/>
          </w:tcPr>
          <w:p w14:paraId="11CA712F" w14:textId="659ED812"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Chan 2017</w:t>
            </w:r>
          </w:p>
        </w:tc>
        <w:tc>
          <w:tcPr>
            <w:tcW w:w="2324" w:type="dxa"/>
          </w:tcPr>
          <w:p w14:paraId="1E64DC90" w14:textId="1FB43B48"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1E6E348A" w14:textId="60530429"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04E25CC4" w14:textId="6BD3776A"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7B0D7B61" w14:textId="3FC64240"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5</w:t>
            </w:r>
          </w:p>
        </w:tc>
        <w:tc>
          <w:tcPr>
            <w:tcW w:w="2325" w:type="dxa"/>
          </w:tcPr>
          <w:p w14:paraId="4F433093" w14:textId="212DCE57"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653EB4A3" w14:textId="77777777" w:rsidTr="00F17500">
        <w:tc>
          <w:tcPr>
            <w:tcW w:w="2324" w:type="dxa"/>
          </w:tcPr>
          <w:p w14:paraId="48BA9BD1" w14:textId="19D4123E"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Cirbus 2019</w:t>
            </w:r>
          </w:p>
        </w:tc>
        <w:tc>
          <w:tcPr>
            <w:tcW w:w="2324" w:type="dxa"/>
          </w:tcPr>
          <w:p w14:paraId="39F88C4C" w14:textId="2A990FDA"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0F2B249E" w14:textId="4D01D8DD"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05286F2F" w14:textId="5AE978BD"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1</w:t>
            </w:r>
          </w:p>
        </w:tc>
        <w:tc>
          <w:tcPr>
            <w:tcW w:w="2325" w:type="dxa"/>
          </w:tcPr>
          <w:p w14:paraId="7B3E10DF" w14:textId="33E869AB"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171A4110" w14:textId="7551B2A0"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0DFD1B2C" w14:textId="77777777" w:rsidTr="00F17500">
        <w:tc>
          <w:tcPr>
            <w:tcW w:w="2324" w:type="dxa"/>
          </w:tcPr>
          <w:p w14:paraId="31A4C967" w14:textId="77CC96FB"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Cole 2008</w:t>
            </w:r>
          </w:p>
        </w:tc>
        <w:tc>
          <w:tcPr>
            <w:tcW w:w="2324" w:type="dxa"/>
          </w:tcPr>
          <w:p w14:paraId="19CF3562" w14:textId="49C9DE6D"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3D3FB696" w14:textId="6066C76C"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504C64FE" w14:textId="61FD738B"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1DCB4F93" w14:textId="762A857B"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9</w:t>
            </w:r>
          </w:p>
        </w:tc>
        <w:tc>
          <w:tcPr>
            <w:tcW w:w="2325" w:type="dxa"/>
          </w:tcPr>
          <w:p w14:paraId="1BB87214" w14:textId="5A3E87DA"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4048FB9B" w14:textId="77777777" w:rsidTr="00F17500">
        <w:tc>
          <w:tcPr>
            <w:tcW w:w="2324" w:type="dxa"/>
          </w:tcPr>
          <w:p w14:paraId="42081969" w14:textId="7EC91FCE"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Czyzycki 2022</w:t>
            </w:r>
          </w:p>
        </w:tc>
        <w:tc>
          <w:tcPr>
            <w:tcW w:w="2324" w:type="dxa"/>
          </w:tcPr>
          <w:p w14:paraId="4BC3B459" w14:textId="53467842"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2DEAA70E" w14:textId="518050DF"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1E178D12" w14:textId="42AB4D22"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088B9BDF" w14:textId="584FC102"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9</w:t>
            </w:r>
          </w:p>
        </w:tc>
        <w:tc>
          <w:tcPr>
            <w:tcW w:w="2325" w:type="dxa"/>
          </w:tcPr>
          <w:p w14:paraId="6EE7738E" w14:textId="2BEEAD68"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477947E9" w14:textId="77777777" w:rsidTr="00F17500">
        <w:tc>
          <w:tcPr>
            <w:tcW w:w="2324" w:type="dxa"/>
          </w:tcPr>
          <w:p w14:paraId="4AE94E3D" w14:textId="04D60F29"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Davis 2012</w:t>
            </w:r>
          </w:p>
        </w:tc>
        <w:tc>
          <w:tcPr>
            <w:tcW w:w="2324" w:type="dxa"/>
          </w:tcPr>
          <w:p w14:paraId="736B4755" w14:textId="40BAEE30"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759C8B86" w14:textId="5E50834C"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11A1996E" w14:textId="51C9EEF9"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7F87CD46" w14:textId="06AC575A"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8</w:t>
            </w:r>
          </w:p>
        </w:tc>
        <w:tc>
          <w:tcPr>
            <w:tcW w:w="2325" w:type="dxa"/>
          </w:tcPr>
          <w:p w14:paraId="17DAFF1A" w14:textId="7E7F483E"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3A75494C" w14:textId="77777777" w:rsidTr="00F17500">
        <w:tc>
          <w:tcPr>
            <w:tcW w:w="2324" w:type="dxa"/>
          </w:tcPr>
          <w:p w14:paraId="12C889B8" w14:textId="23104BF9"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Decrane 2012</w:t>
            </w:r>
          </w:p>
        </w:tc>
        <w:tc>
          <w:tcPr>
            <w:tcW w:w="2324" w:type="dxa"/>
          </w:tcPr>
          <w:p w14:paraId="325803AE" w14:textId="4AE1A3AB"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7591E7A6" w14:textId="4D50AF76"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7970C968" w14:textId="2B6821A1"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76EB8F97" w14:textId="1C9FC135"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6</w:t>
            </w:r>
          </w:p>
        </w:tc>
        <w:tc>
          <w:tcPr>
            <w:tcW w:w="2325" w:type="dxa"/>
          </w:tcPr>
          <w:p w14:paraId="45F09AF3" w14:textId="74036E14"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26031574" w14:textId="77777777" w:rsidTr="00F17500">
        <w:tc>
          <w:tcPr>
            <w:tcW w:w="2324" w:type="dxa"/>
          </w:tcPr>
          <w:p w14:paraId="4089CD77" w14:textId="433F4C26"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delaVarga-Martínez 2022</w:t>
            </w:r>
          </w:p>
        </w:tc>
        <w:tc>
          <w:tcPr>
            <w:tcW w:w="2324" w:type="dxa"/>
          </w:tcPr>
          <w:p w14:paraId="019C1471" w14:textId="54DED635"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5BC8EE18" w14:textId="03CC9C5A"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4662EDA7" w14:textId="5B96EE27"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5C440A4A" w14:textId="37C3D9DB"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9</w:t>
            </w:r>
          </w:p>
        </w:tc>
        <w:tc>
          <w:tcPr>
            <w:tcW w:w="2325" w:type="dxa"/>
          </w:tcPr>
          <w:p w14:paraId="394BA4EE" w14:textId="42A2E356"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43DD43A5" w14:textId="77777777" w:rsidTr="00F17500">
        <w:tc>
          <w:tcPr>
            <w:tcW w:w="2324" w:type="dxa"/>
          </w:tcPr>
          <w:p w14:paraId="5F5AD88F" w14:textId="6E592C96"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Doris 2013</w:t>
            </w:r>
          </w:p>
        </w:tc>
        <w:tc>
          <w:tcPr>
            <w:tcW w:w="2324" w:type="dxa"/>
          </w:tcPr>
          <w:p w14:paraId="3B32C27C" w14:textId="483B369E"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255BF567" w14:textId="22AB2D2F"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53E2288A" w14:textId="1BF11920"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263A11D9" w14:textId="6F898AF6"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1CCB71E6" w14:textId="7DF82DA2"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6DDDF124" w14:textId="77777777" w:rsidTr="00F17500">
        <w:tc>
          <w:tcPr>
            <w:tcW w:w="2324" w:type="dxa"/>
          </w:tcPr>
          <w:p w14:paraId="1A78E889" w14:textId="6E106E13"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Durlach 2023</w:t>
            </w:r>
          </w:p>
        </w:tc>
        <w:tc>
          <w:tcPr>
            <w:tcW w:w="2324" w:type="dxa"/>
          </w:tcPr>
          <w:p w14:paraId="2B7D9036" w14:textId="0B5DAB2F"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0B122330" w14:textId="237CD349"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51DCAB6C" w14:textId="06C26D9E"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19A936E9" w14:textId="0AA4E87F"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0BAC58F9" w14:textId="34FBA66C"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7B00B143" w14:textId="77777777" w:rsidTr="00F17500">
        <w:tc>
          <w:tcPr>
            <w:tcW w:w="2324" w:type="dxa"/>
          </w:tcPr>
          <w:p w14:paraId="7678E41E" w14:textId="075BCB36"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Edelstein 2004</w:t>
            </w:r>
          </w:p>
        </w:tc>
        <w:tc>
          <w:tcPr>
            <w:tcW w:w="2324" w:type="dxa"/>
          </w:tcPr>
          <w:p w14:paraId="16D43E6C" w14:textId="6BF3EE8F"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676B81E2" w14:textId="0813CB94"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2262B456" w14:textId="7A75A855"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3FAD1D09" w14:textId="7377FD9E"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6F3FBB48" w14:textId="352C5FC4"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1B5A1F15" w14:textId="77777777" w:rsidTr="00F17500">
        <w:tc>
          <w:tcPr>
            <w:tcW w:w="2324" w:type="dxa"/>
          </w:tcPr>
          <w:p w14:paraId="649D5E22" w14:textId="678F9747"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Eeles 2012</w:t>
            </w:r>
          </w:p>
        </w:tc>
        <w:tc>
          <w:tcPr>
            <w:tcW w:w="2324" w:type="dxa"/>
          </w:tcPr>
          <w:p w14:paraId="043135DE" w14:textId="0EC7AE3B"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6EEC2E42" w14:textId="1D73CFE6"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75B7850C" w14:textId="7EFB6273"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1C780CEE" w14:textId="5D497A0D"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4494CBC5" w14:textId="0262B694"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77D1D72F" w14:textId="77777777" w:rsidTr="00F17500">
        <w:tc>
          <w:tcPr>
            <w:tcW w:w="2324" w:type="dxa"/>
          </w:tcPr>
          <w:p w14:paraId="6B672C49" w14:textId="0AAB75A2"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Eide 2016</w:t>
            </w:r>
          </w:p>
        </w:tc>
        <w:tc>
          <w:tcPr>
            <w:tcW w:w="2324" w:type="dxa"/>
          </w:tcPr>
          <w:p w14:paraId="701AED8B" w14:textId="0CFCC2F4"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5417E59B" w14:textId="57CFB0C7"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33D04BBE" w14:textId="55BDAD97"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58F68918" w14:textId="66DC350A"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9</w:t>
            </w:r>
          </w:p>
        </w:tc>
        <w:tc>
          <w:tcPr>
            <w:tcW w:w="2325" w:type="dxa"/>
          </w:tcPr>
          <w:p w14:paraId="04F64C18" w14:textId="2002ED1C"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3795FEC3" w14:textId="77777777" w:rsidTr="00F17500">
        <w:tc>
          <w:tcPr>
            <w:tcW w:w="2324" w:type="dxa"/>
          </w:tcPr>
          <w:p w14:paraId="48391531" w14:textId="6ECC7E79"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ialhoSilva 2021</w:t>
            </w:r>
          </w:p>
        </w:tc>
        <w:tc>
          <w:tcPr>
            <w:tcW w:w="2324" w:type="dxa"/>
          </w:tcPr>
          <w:p w14:paraId="50EEE106" w14:textId="68B957E3"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773B966B" w14:textId="296D9E18"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44066EA6" w14:textId="6D56D782"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45CF9FCF" w14:textId="28EBA530"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6</w:t>
            </w:r>
          </w:p>
        </w:tc>
        <w:tc>
          <w:tcPr>
            <w:tcW w:w="2325" w:type="dxa"/>
          </w:tcPr>
          <w:p w14:paraId="4932A94E" w14:textId="2B4F1E7F"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649178DD" w14:textId="77777777" w:rsidTr="00F17500">
        <w:tc>
          <w:tcPr>
            <w:tcW w:w="2324" w:type="dxa"/>
          </w:tcPr>
          <w:p w14:paraId="105B481F" w14:textId="361CD1C2"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ick 2013</w:t>
            </w:r>
          </w:p>
        </w:tc>
        <w:tc>
          <w:tcPr>
            <w:tcW w:w="2324" w:type="dxa"/>
          </w:tcPr>
          <w:p w14:paraId="18EA9977" w14:textId="3796796F"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7B0E39A7" w14:textId="22BD5DAF"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6BC6AA2F" w14:textId="55BFCB8E"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3F7BCA48" w14:textId="732CF322"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6</w:t>
            </w:r>
          </w:p>
        </w:tc>
        <w:tc>
          <w:tcPr>
            <w:tcW w:w="2325" w:type="dxa"/>
          </w:tcPr>
          <w:p w14:paraId="0B0BF3B7" w14:textId="1551B805"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43C5AB20" w14:textId="77777777" w:rsidTr="00F17500">
        <w:tc>
          <w:tcPr>
            <w:tcW w:w="2324" w:type="dxa"/>
          </w:tcPr>
          <w:p w14:paraId="3BD697C4" w14:textId="0AA7C53D"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rancis 1990</w:t>
            </w:r>
          </w:p>
        </w:tc>
        <w:tc>
          <w:tcPr>
            <w:tcW w:w="2324" w:type="dxa"/>
          </w:tcPr>
          <w:p w14:paraId="3289201B" w14:textId="39F0DD47"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51A186D9" w14:textId="6865CCB3"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3CBF00E8" w14:textId="246ADC0D"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0692A877" w14:textId="1E78513F"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43558B16" w14:textId="7B0D4F09"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7DEF954E" w14:textId="77777777" w:rsidTr="00F17500">
        <w:tc>
          <w:tcPr>
            <w:tcW w:w="2324" w:type="dxa"/>
          </w:tcPr>
          <w:p w14:paraId="1142C631" w14:textId="61466CC1"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rancis 1992</w:t>
            </w:r>
          </w:p>
        </w:tc>
        <w:tc>
          <w:tcPr>
            <w:tcW w:w="2324" w:type="dxa"/>
          </w:tcPr>
          <w:p w14:paraId="49B9F7ED" w14:textId="32889D37"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7E692CCA" w14:textId="3E040D30"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23E83E97" w14:textId="3C7ACBD8"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1FB5EE6A" w14:textId="08D194F6"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9</w:t>
            </w:r>
          </w:p>
        </w:tc>
        <w:tc>
          <w:tcPr>
            <w:tcW w:w="2325" w:type="dxa"/>
          </w:tcPr>
          <w:p w14:paraId="21881DE5" w14:textId="489E0774"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42AE4EF5" w14:textId="77777777" w:rsidTr="00F17500">
        <w:tc>
          <w:tcPr>
            <w:tcW w:w="2324" w:type="dxa"/>
          </w:tcPr>
          <w:p w14:paraId="6B3FDD99" w14:textId="65C71FC6"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urlaneto 2007</w:t>
            </w:r>
          </w:p>
        </w:tc>
        <w:tc>
          <w:tcPr>
            <w:tcW w:w="2324" w:type="dxa"/>
          </w:tcPr>
          <w:p w14:paraId="0C2537FD" w14:textId="4DEAFC67"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0AE18CB3" w14:textId="4AE1DA94"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09DF73D1" w14:textId="558B2D77"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5C6AC2A9" w14:textId="6B4C683F"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6</w:t>
            </w:r>
          </w:p>
        </w:tc>
        <w:tc>
          <w:tcPr>
            <w:tcW w:w="2325" w:type="dxa"/>
          </w:tcPr>
          <w:p w14:paraId="06BAADE8" w14:textId="7190B84A"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06B0753F" w14:textId="77777777" w:rsidTr="00F17500">
        <w:tc>
          <w:tcPr>
            <w:tcW w:w="2324" w:type="dxa"/>
          </w:tcPr>
          <w:p w14:paraId="3417F741" w14:textId="231ACBD8"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andossi 2023</w:t>
            </w:r>
          </w:p>
        </w:tc>
        <w:tc>
          <w:tcPr>
            <w:tcW w:w="2324" w:type="dxa"/>
          </w:tcPr>
          <w:p w14:paraId="167541D2" w14:textId="575C15EE"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2B6ADA86" w14:textId="02C2344A"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1</w:t>
            </w:r>
          </w:p>
        </w:tc>
        <w:tc>
          <w:tcPr>
            <w:tcW w:w="2325" w:type="dxa"/>
          </w:tcPr>
          <w:p w14:paraId="3D4E1A3A" w14:textId="6F5CB2C7"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7850EAD9" w14:textId="6D4832A5"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534E877C" w14:textId="57FAF634"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7ABB58CB" w14:textId="77777777" w:rsidTr="00F17500">
        <w:tc>
          <w:tcPr>
            <w:tcW w:w="2324" w:type="dxa"/>
          </w:tcPr>
          <w:p w14:paraId="3A8E9328" w14:textId="560AD9EF"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iroux 2021</w:t>
            </w:r>
          </w:p>
        </w:tc>
        <w:tc>
          <w:tcPr>
            <w:tcW w:w="2324" w:type="dxa"/>
          </w:tcPr>
          <w:p w14:paraId="0AB031E3" w14:textId="52436977"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24768877" w14:textId="7F31DDA8"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725DFD24" w14:textId="371177A8"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1AC54BF6" w14:textId="05CBC43A"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8</w:t>
            </w:r>
          </w:p>
        </w:tc>
        <w:tc>
          <w:tcPr>
            <w:tcW w:w="2325" w:type="dxa"/>
          </w:tcPr>
          <w:p w14:paraId="1DFFD5D7" w14:textId="51C40487"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6C0CF4EE" w14:textId="77777777" w:rsidTr="00F17500">
        <w:tc>
          <w:tcPr>
            <w:tcW w:w="2324" w:type="dxa"/>
          </w:tcPr>
          <w:p w14:paraId="004A4CBA" w14:textId="79579610"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ivens 2008</w:t>
            </w:r>
          </w:p>
        </w:tc>
        <w:tc>
          <w:tcPr>
            <w:tcW w:w="2324" w:type="dxa"/>
          </w:tcPr>
          <w:p w14:paraId="3D6E1B1E" w14:textId="34284B2A"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4413136F" w14:textId="08D849A7"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2ADD60C4" w14:textId="6C8E3267"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09D61812" w14:textId="7533A847"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9</w:t>
            </w:r>
          </w:p>
        </w:tc>
        <w:tc>
          <w:tcPr>
            <w:tcW w:w="2325" w:type="dxa"/>
          </w:tcPr>
          <w:p w14:paraId="75662E59" w14:textId="67EE8E80"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5F7CF7C5" w14:textId="77777777" w:rsidTr="00F17500">
        <w:tc>
          <w:tcPr>
            <w:tcW w:w="2324" w:type="dxa"/>
          </w:tcPr>
          <w:p w14:paraId="481D3E2E" w14:textId="3024E7C3"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ivens 2009</w:t>
            </w:r>
          </w:p>
        </w:tc>
        <w:tc>
          <w:tcPr>
            <w:tcW w:w="2324" w:type="dxa"/>
          </w:tcPr>
          <w:p w14:paraId="24E73DF5" w14:textId="2630961A"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5640B246" w14:textId="30FB2083"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0B041235" w14:textId="2D1B1CDB"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363B2883" w14:textId="59CBA95F"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9</w:t>
            </w:r>
          </w:p>
        </w:tc>
        <w:tc>
          <w:tcPr>
            <w:tcW w:w="2325" w:type="dxa"/>
          </w:tcPr>
          <w:p w14:paraId="168DF858" w14:textId="45DDAE13"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5DCBC265" w14:textId="77777777" w:rsidTr="00F17500">
        <w:tc>
          <w:tcPr>
            <w:tcW w:w="2324" w:type="dxa"/>
          </w:tcPr>
          <w:p w14:paraId="583A3C6C" w14:textId="12DBF8BD"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uenther 2020</w:t>
            </w:r>
          </w:p>
        </w:tc>
        <w:tc>
          <w:tcPr>
            <w:tcW w:w="2324" w:type="dxa"/>
          </w:tcPr>
          <w:p w14:paraId="4D2CDEBD" w14:textId="042EBA2E"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4D69DAE4" w14:textId="0FA9282B"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70FF3BAF" w14:textId="6776A899"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0AA1A722" w14:textId="752D8BD5"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6</w:t>
            </w:r>
          </w:p>
        </w:tc>
        <w:tc>
          <w:tcPr>
            <w:tcW w:w="2325" w:type="dxa"/>
          </w:tcPr>
          <w:p w14:paraId="76956EE2" w14:textId="646BE61E"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025EA205" w14:textId="77777777" w:rsidTr="00F17500">
        <w:tc>
          <w:tcPr>
            <w:tcW w:w="2324" w:type="dxa"/>
          </w:tcPr>
          <w:p w14:paraId="6CED84EA" w14:textId="1BE2166C"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Hawley 2023</w:t>
            </w:r>
          </w:p>
        </w:tc>
        <w:tc>
          <w:tcPr>
            <w:tcW w:w="2324" w:type="dxa"/>
          </w:tcPr>
          <w:p w14:paraId="6F10F83F" w14:textId="4E2EF183"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791070CF" w14:textId="79F4190F"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06C4B302" w14:textId="247258ED"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1</w:t>
            </w:r>
          </w:p>
        </w:tc>
        <w:tc>
          <w:tcPr>
            <w:tcW w:w="2325" w:type="dxa"/>
          </w:tcPr>
          <w:p w14:paraId="4314064E" w14:textId="6F5A60EA"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7242A91D" w14:textId="1A67F739"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0A09BBFD" w14:textId="77777777" w:rsidTr="00F17500">
        <w:tc>
          <w:tcPr>
            <w:tcW w:w="2324" w:type="dxa"/>
          </w:tcPr>
          <w:p w14:paraId="037A3D43" w14:textId="4B82E3B5"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Hempenius 2016</w:t>
            </w:r>
          </w:p>
        </w:tc>
        <w:tc>
          <w:tcPr>
            <w:tcW w:w="2324" w:type="dxa"/>
          </w:tcPr>
          <w:p w14:paraId="038CE39A" w14:textId="51CA34F8"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4F042E27" w14:textId="555EE2C3"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6E6B66FC" w14:textId="342E366C"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295ABC2C" w14:textId="7944D8A1"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18F1A9BF" w14:textId="218415E2"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20579C4F" w14:textId="77777777" w:rsidTr="00F17500">
        <w:tc>
          <w:tcPr>
            <w:tcW w:w="2324" w:type="dxa"/>
          </w:tcPr>
          <w:p w14:paraId="327D83D8" w14:textId="7766729D"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Hoogma 2023</w:t>
            </w:r>
          </w:p>
        </w:tc>
        <w:tc>
          <w:tcPr>
            <w:tcW w:w="2324" w:type="dxa"/>
          </w:tcPr>
          <w:p w14:paraId="1437D262" w14:textId="6BEA9011"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3C8EB612" w14:textId="20A5DD48"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49EB9A6B" w14:textId="1626C570"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6E8FD874" w14:textId="6137A0C8"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1F6FD553" w14:textId="63484036"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43E53163" w14:textId="77777777" w:rsidTr="00F17500">
        <w:tc>
          <w:tcPr>
            <w:tcW w:w="2324" w:type="dxa"/>
          </w:tcPr>
          <w:p w14:paraId="5C143D4B" w14:textId="3047E566"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Hshieh 2017</w:t>
            </w:r>
          </w:p>
        </w:tc>
        <w:tc>
          <w:tcPr>
            <w:tcW w:w="2324" w:type="dxa"/>
          </w:tcPr>
          <w:p w14:paraId="0F8041BD" w14:textId="68710897"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46669AD2" w14:textId="53637DD1"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694E35BD" w14:textId="2ADEA986"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7870907D" w14:textId="2E200215"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8</w:t>
            </w:r>
          </w:p>
        </w:tc>
        <w:tc>
          <w:tcPr>
            <w:tcW w:w="2325" w:type="dxa"/>
          </w:tcPr>
          <w:p w14:paraId="1163FCC8" w14:textId="65D451E6"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35D3E502" w14:textId="77777777" w:rsidTr="00F17500">
        <w:tc>
          <w:tcPr>
            <w:tcW w:w="2324" w:type="dxa"/>
          </w:tcPr>
          <w:p w14:paraId="4AA48DAA" w14:textId="51385757"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Humbert 2021</w:t>
            </w:r>
          </w:p>
        </w:tc>
        <w:tc>
          <w:tcPr>
            <w:tcW w:w="2324" w:type="dxa"/>
          </w:tcPr>
          <w:p w14:paraId="25DB7F69" w14:textId="3B1A310D"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70B3B203" w14:textId="76D8A27A"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1</w:t>
            </w:r>
          </w:p>
        </w:tc>
        <w:tc>
          <w:tcPr>
            <w:tcW w:w="2325" w:type="dxa"/>
          </w:tcPr>
          <w:p w14:paraId="38C1193F" w14:textId="6FDE0B98"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62F25EFA" w14:textId="1CFCA8E9"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8</w:t>
            </w:r>
          </w:p>
        </w:tc>
        <w:tc>
          <w:tcPr>
            <w:tcW w:w="2325" w:type="dxa"/>
          </w:tcPr>
          <w:p w14:paraId="0732758A" w14:textId="1D56CF2E"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417BEFC8" w14:textId="77777777" w:rsidTr="00F17500">
        <w:tc>
          <w:tcPr>
            <w:tcW w:w="2324" w:type="dxa"/>
          </w:tcPr>
          <w:p w14:paraId="1D054835" w14:textId="797B83E9"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Inouye 1998</w:t>
            </w:r>
          </w:p>
        </w:tc>
        <w:tc>
          <w:tcPr>
            <w:tcW w:w="2324" w:type="dxa"/>
          </w:tcPr>
          <w:p w14:paraId="6EAFE1DB" w14:textId="346FA800"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6C788F22" w14:textId="3A8CE37D"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6817FFDD" w14:textId="4A0003EF"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7BBFAC81" w14:textId="23E8BED9"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9</w:t>
            </w:r>
          </w:p>
        </w:tc>
        <w:tc>
          <w:tcPr>
            <w:tcW w:w="2325" w:type="dxa"/>
          </w:tcPr>
          <w:p w14:paraId="0349CE4C" w14:textId="2656DD65"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691AF7B8" w14:textId="77777777" w:rsidTr="00F17500">
        <w:tc>
          <w:tcPr>
            <w:tcW w:w="2324" w:type="dxa"/>
          </w:tcPr>
          <w:p w14:paraId="4AAAB203" w14:textId="128083A6"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Isaia 2009</w:t>
            </w:r>
          </w:p>
        </w:tc>
        <w:tc>
          <w:tcPr>
            <w:tcW w:w="2324" w:type="dxa"/>
          </w:tcPr>
          <w:p w14:paraId="117BEC38" w14:textId="7DA3B346"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5A21CCA0" w14:textId="0C218144"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5DB3FD60" w14:textId="7C68B27D"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5D0C3140" w14:textId="32EE5A42"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6</w:t>
            </w:r>
          </w:p>
        </w:tc>
        <w:tc>
          <w:tcPr>
            <w:tcW w:w="2325" w:type="dxa"/>
          </w:tcPr>
          <w:p w14:paraId="37CA5B3D" w14:textId="6D7842AE"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0CC7683F" w14:textId="77777777" w:rsidTr="00F17500">
        <w:tc>
          <w:tcPr>
            <w:tcW w:w="2324" w:type="dxa"/>
          </w:tcPr>
          <w:p w14:paraId="4A9E2F66" w14:textId="67473079"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Jackson 2014</w:t>
            </w:r>
          </w:p>
        </w:tc>
        <w:tc>
          <w:tcPr>
            <w:tcW w:w="2324" w:type="dxa"/>
          </w:tcPr>
          <w:p w14:paraId="318D48ED" w14:textId="57946CBB"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14338304" w14:textId="741C1D91"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1735FEE8" w14:textId="75A7497F"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0D80C494" w14:textId="7D095E21"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9</w:t>
            </w:r>
          </w:p>
        </w:tc>
        <w:tc>
          <w:tcPr>
            <w:tcW w:w="2325" w:type="dxa"/>
          </w:tcPr>
          <w:p w14:paraId="20022162" w14:textId="39A308FE"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209DDBAB" w14:textId="77777777" w:rsidTr="00F17500">
        <w:tc>
          <w:tcPr>
            <w:tcW w:w="2324" w:type="dxa"/>
          </w:tcPr>
          <w:p w14:paraId="58F702D7" w14:textId="311B8280"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Jankowski 2011</w:t>
            </w:r>
          </w:p>
        </w:tc>
        <w:tc>
          <w:tcPr>
            <w:tcW w:w="2324" w:type="dxa"/>
          </w:tcPr>
          <w:p w14:paraId="1734D6A9" w14:textId="2DBB76DD"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611BE217" w14:textId="0BCBBB27"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05BD7E40" w14:textId="21D789DB"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51A11452" w14:textId="6B6D151E"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6</w:t>
            </w:r>
          </w:p>
        </w:tc>
        <w:tc>
          <w:tcPr>
            <w:tcW w:w="2325" w:type="dxa"/>
          </w:tcPr>
          <w:p w14:paraId="2B957B09" w14:textId="3E9CD4CF"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12664665" w14:textId="77777777" w:rsidTr="00F17500">
        <w:tc>
          <w:tcPr>
            <w:tcW w:w="2324" w:type="dxa"/>
          </w:tcPr>
          <w:p w14:paraId="6300E8F7" w14:textId="076A3B99"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Katz 2001</w:t>
            </w:r>
          </w:p>
        </w:tc>
        <w:tc>
          <w:tcPr>
            <w:tcW w:w="2324" w:type="dxa"/>
          </w:tcPr>
          <w:p w14:paraId="34F62E43" w14:textId="64D0635C"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635994B5" w14:textId="2980A13B"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7EAAD1D2" w14:textId="46B621FC"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7A405EF8" w14:textId="52D006ED"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12884FB3" w14:textId="219CEF8E"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46BABA21" w14:textId="77777777" w:rsidTr="00F17500">
        <w:tc>
          <w:tcPr>
            <w:tcW w:w="2324" w:type="dxa"/>
          </w:tcPr>
          <w:p w14:paraId="78A7454A" w14:textId="117D20EB"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Lee 2011</w:t>
            </w:r>
          </w:p>
        </w:tc>
        <w:tc>
          <w:tcPr>
            <w:tcW w:w="2324" w:type="dxa"/>
          </w:tcPr>
          <w:p w14:paraId="441A155A" w14:textId="54429A4F"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37B20612" w14:textId="1A26B9C5"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439FBB5A" w14:textId="5AB171B6"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61E34B3A" w14:textId="11A682A6"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67C9E09C" w14:textId="1C9ED2B6"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238ABE99" w14:textId="77777777" w:rsidTr="00F17500">
        <w:tc>
          <w:tcPr>
            <w:tcW w:w="2324" w:type="dxa"/>
          </w:tcPr>
          <w:p w14:paraId="04836EB1" w14:textId="0864A407"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Liang 2014</w:t>
            </w:r>
          </w:p>
        </w:tc>
        <w:tc>
          <w:tcPr>
            <w:tcW w:w="2324" w:type="dxa"/>
          </w:tcPr>
          <w:p w14:paraId="413A2297" w14:textId="64644754"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6E4DCDB9" w14:textId="76115726"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39DA2E5D" w14:textId="124953C1"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02317EE1" w14:textId="3BEED7E5"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8</w:t>
            </w:r>
          </w:p>
        </w:tc>
        <w:tc>
          <w:tcPr>
            <w:tcW w:w="2325" w:type="dxa"/>
          </w:tcPr>
          <w:p w14:paraId="3FDD3017" w14:textId="14064578"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2B3D1877" w14:textId="77777777" w:rsidTr="00F17500">
        <w:tc>
          <w:tcPr>
            <w:tcW w:w="2324" w:type="dxa"/>
          </w:tcPr>
          <w:p w14:paraId="1CBEAEB4" w14:textId="17F54D0E"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McCusker 2001</w:t>
            </w:r>
          </w:p>
        </w:tc>
        <w:tc>
          <w:tcPr>
            <w:tcW w:w="2324" w:type="dxa"/>
          </w:tcPr>
          <w:p w14:paraId="5A40EEEE" w14:textId="221ECBD6"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081AFB81" w14:textId="127E977A"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0E2F2B94" w14:textId="1D85E8C8"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42A78A95" w14:textId="54DD51DE"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9</w:t>
            </w:r>
          </w:p>
        </w:tc>
        <w:tc>
          <w:tcPr>
            <w:tcW w:w="2325" w:type="dxa"/>
          </w:tcPr>
          <w:p w14:paraId="307C4A59" w14:textId="4FA3CCA8"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01B2FC8F" w14:textId="77777777" w:rsidTr="00F17500">
        <w:tc>
          <w:tcPr>
            <w:tcW w:w="2324" w:type="dxa"/>
          </w:tcPr>
          <w:p w14:paraId="61E068CB" w14:textId="3899C184"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McCusker 2014</w:t>
            </w:r>
          </w:p>
        </w:tc>
        <w:tc>
          <w:tcPr>
            <w:tcW w:w="2324" w:type="dxa"/>
          </w:tcPr>
          <w:p w14:paraId="79210C3C" w14:textId="354002BE"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03DF477F" w14:textId="73B614CD"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27C6839E" w14:textId="2B48FE40"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05B40BE2" w14:textId="499A9E25"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9</w:t>
            </w:r>
          </w:p>
        </w:tc>
        <w:tc>
          <w:tcPr>
            <w:tcW w:w="2325" w:type="dxa"/>
          </w:tcPr>
          <w:p w14:paraId="67389B84" w14:textId="59EF2E7C"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19EBE645" w14:textId="77777777" w:rsidTr="00F17500">
        <w:tc>
          <w:tcPr>
            <w:tcW w:w="2324" w:type="dxa"/>
          </w:tcPr>
          <w:p w14:paraId="4A8FB91D" w14:textId="7DA1BDF7"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Miyamoto 2021</w:t>
            </w:r>
          </w:p>
        </w:tc>
        <w:tc>
          <w:tcPr>
            <w:tcW w:w="2324" w:type="dxa"/>
          </w:tcPr>
          <w:p w14:paraId="06BD6C1A" w14:textId="2A4EA7CE"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2BE8CE67" w14:textId="26885969"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1D431EA9" w14:textId="57DAE73C"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1</w:t>
            </w:r>
          </w:p>
        </w:tc>
        <w:tc>
          <w:tcPr>
            <w:tcW w:w="2325" w:type="dxa"/>
          </w:tcPr>
          <w:p w14:paraId="32FBF9AF" w14:textId="4BB1CBE1"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07A68293" w14:textId="47D722A3"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1AB84B10" w14:textId="77777777" w:rsidTr="00F17500">
        <w:tc>
          <w:tcPr>
            <w:tcW w:w="2324" w:type="dxa"/>
          </w:tcPr>
          <w:p w14:paraId="09EDA6A2" w14:textId="4101A4D7"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lastRenderedPageBreak/>
              <w:t>Monacelli 2018</w:t>
            </w:r>
          </w:p>
        </w:tc>
        <w:tc>
          <w:tcPr>
            <w:tcW w:w="2324" w:type="dxa"/>
          </w:tcPr>
          <w:p w14:paraId="7D1E45DA" w14:textId="03E5DDB0"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0D6AB475" w14:textId="24766A34"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5199B482" w14:textId="6DD50862"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1</w:t>
            </w:r>
          </w:p>
        </w:tc>
        <w:tc>
          <w:tcPr>
            <w:tcW w:w="2325" w:type="dxa"/>
          </w:tcPr>
          <w:p w14:paraId="10AECE6C" w14:textId="7EE759CA"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5</w:t>
            </w:r>
          </w:p>
        </w:tc>
        <w:tc>
          <w:tcPr>
            <w:tcW w:w="2325" w:type="dxa"/>
          </w:tcPr>
          <w:p w14:paraId="1D31CDFE" w14:textId="2358AE05"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06814D6B" w14:textId="77777777" w:rsidTr="00F17500">
        <w:tc>
          <w:tcPr>
            <w:tcW w:w="2324" w:type="dxa"/>
          </w:tcPr>
          <w:p w14:paraId="2B246AB9" w14:textId="771DAC89"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Morandi 2014</w:t>
            </w:r>
          </w:p>
        </w:tc>
        <w:tc>
          <w:tcPr>
            <w:tcW w:w="2324" w:type="dxa"/>
          </w:tcPr>
          <w:p w14:paraId="2F1F00BE" w14:textId="20AF79FC"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536C4214" w14:textId="06E77F0F"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7B2FD6EC" w14:textId="7A021300"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75551DE2" w14:textId="0C6C9F89"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9</w:t>
            </w:r>
          </w:p>
        </w:tc>
        <w:tc>
          <w:tcPr>
            <w:tcW w:w="2325" w:type="dxa"/>
          </w:tcPr>
          <w:p w14:paraId="5D685492" w14:textId="1C18B163"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2052CFF2" w14:textId="77777777" w:rsidTr="00F17500">
        <w:tc>
          <w:tcPr>
            <w:tcW w:w="2324" w:type="dxa"/>
          </w:tcPr>
          <w:p w14:paraId="2983B653" w14:textId="4870FB34"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Murray 1993</w:t>
            </w:r>
          </w:p>
        </w:tc>
        <w:tc>
          <w:tcPr>
            <w:tcW w:w="2324" w:type="dxa"/>
          </w:tcPr>
          <w:p w14:paraId="3CF64753" w14:textId="3C9FDBD0"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4F1B0555" w14:textId="5BC09B4B"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5AA860F9" w14:textId="07127932"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089D1B29" w14:textId="3E30F5B4"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8</w:t>
            </w:r>
          </w:p>
        </w:tc>
        <w:tc>
          <w:tcPr>
            <w:tcW w:w="2325" w:type="dxa"/>
          </w:tcPr>
          <w:p w14:paraId="0E279A30" w14:textId="7A59E5F3"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3B5C32C1" w14:textId="77777777" w:rsidTr="00F17500">
        <w:tc>
          <w:tcPr>
            <w:tcW w:w="2324" w:type="dxa"/>
          </w:tcPr>
          <w:p w14:paraId="24004CB6" w14:textId="3161E869"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Neufeld 2015</w:t>
            </w:r>
          </w:p>
        </w:tc>
        <w:tc>
          <w:tcPr>
            <w:tcW w:w="2324" w:type="dxa"/>
          </w:tcPr>
          <w:p w14:paraId="3A8B94C5" w14:textId="6AC02AAF"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17D71B51" w14:textId="69326C44"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323FAC6C" w14:textId="4E704DBC"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4FC67556" w14:textId="774ED74C"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0B9056BC" w14:textId="65D783F3"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57D3DB1E" w14:textId="77777777" w:rsidTr="00F17500">
        <w:tc>
          <w:tcPr>
            <w:tcW w:w="2324" w:type="dxa"/>
          </w:tcPr>
          <w:p w14:paraId="5B13E264" w14:textId="141DDAEA"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Noriega 2015</w:t>
            </w:r>
          </w:p>
        </w:tc>
        <w:tc>
          <w:tcPr>
            <w:tcW w:w="2324" w:type="dxa"/>
          </w:tcPr>
          <w:p w14:paraId="24E0ECB9" w14:textId="456307C1"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63E6393D" w14:textId="032D4485"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122ED6AB" w14:textId="7AAA47C7"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29EE1B1D" w14:textId="26A687CE"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8</w:t>
            </w:r>
          </w:p>
        </w:tc>
        <w:tc>
          <w:tcPr>
            <w:tcW w:w="2325" w:type="dxa"/>
          </w:tcPr>
          <w:p w14:paraId="2E92FBD5" w14:textId="17EDF80B"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5E6EE37F" w14:textId="77777777" w:rsidTr="00F17500">
        <w:tc>
          <w:tcPr>
            <w:tcW w:w="2324" w:type="dxa"/>
          </w:tcPr>
          <w:p w14:paraId="7589E556" w14:textId="58640385"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Ogawa 2017</w:t>
            </w:r>
          </w:p>
        </w:tc>
        <w:tc>
          <w:tcPr>
            <w:tcW w:w="2324" w:type="dxa"/>
          </w:tcPr>
          <w:p w14:paraId="46301378" w14:textId="7190969A"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3D67CCEB" w14:textId="52EE85B5"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522D238B" w14:textId="238C6306"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28B972F9" w14:textId="5DB4B3CA"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8</w:t>
            </w:r>
          </w:p>
        </w:tc>
        <w:tc>
          <w:tcPr>
            <w:tcW w:w="2325" w:type="dxa"/>
          </w:tcPr>
          <w:p w14:paraId="6D7C8E60" w14:textId="1F516DA7"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1F5CDE38" w14:textId="77777777" w:rsidTr="00F17500">
        <w:tc>
          <w:tcPr>
            <w:tcW w:w="2324" w:type="dxa"/>
          </w:tcPr>
          <w:p w14:paraId="5F1A6B42" w14:textId="0FE7EE38"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Ojagbemi 2020</w:t>
            </w:r>
          </w:p>
        </w:tc>
        <w:tc>
          <w:tcPr>
            <w:tcW w:w="2324" w:type="dxa"/>
          </w:tcPr>
          <w:p w14:paraId="1391A0F1" w14:textId="5BBF90BB"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54D7E87C" w14:textId="5F202E92"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79FEB9F4" w14:textId="70A792AB"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3C30CED6" w14:textId="786230EF"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9</w:t>
            </w:r>
          </w:p>
        </w:tc>
        <w:tc>
          <w:tcPr>
            <w:tcW w:w="2325" w:type="dxa"/>
          </w:tcPr>
          <w:p w14:paraId="377BB1B2" w14:textId="11E8673A"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6913EDFD" w14:textId="77777777" w:rsidTr="00F17500">
        <w:tc>
          <w:tcPr>
            <w:tcW w:w="2324" w:type="dxa"/>
          </w:tcPr>
          <w:p w14:paraId="48C5DB0B" w14:textId="4FAA9935"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Oldenbeuving 2011</w:t>
            </w:r>
          </w:p>
        </w:tc>
        <w:tc>
          <w:tcPr>
            <w:tcW w:w="2324" w:type="dxa"/>
          </w:tcPr>
          <w:p w14:paraId="69710086" w14:textId="67B29F15"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2F2DF21E" w14:textId="4A8DD74C"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10AE2FC9" w14:textId="3E896350"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056BDF0E" w14:textId="69FC37E2"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8</w:t>
            </w:r>
          </w:p>
        </w:tc>
        <w:tc>
          <w:tcPr>
            <w:tcW w:w="2325" w:type="dxa"/>
          </w:tcPr>
          <w:p w14:paraId="1658D5EF" w14:textId="1BCCE175"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1AF4DA9F" w14:textId="77777777" w:rsidTr="00F17500">
        <w:tc>
          <w:tcPr>
            <w:tcW w:w="2324" w:type="dxa"/>
          </w:tcPr>
          <w:p w14:paraId="3C9DFDA5" w14:textId="5EC46F4D"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Pasinska 2019</w:t>
            </w:r>
          </w:p>
        </w:tc>
        <w:tc>
          <w:tcPr>
            <w:tcW w:w="2324" w:type="dxa"/>
          </w:tcPr>
          <w:p w14:paraId="14186AA7" w14:textId="37B3D2B3"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07C035A1" w14:textId="08A6E051"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73D6145D" w14:textId="04F83B40"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76D81A6F" w14:textId="0BF8CB12"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5B7B0ED5" w14:textId="1DF200A0"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5B2F099D" w14:textId="77777777" w:rsidTr="00F17500">
        <w:tc>
          <w:tcPr>
            <w:tcW w:w="2324" w:type="dxa"/>
          </w:tcPr>
          <w:p w14:paraId="3E73C60D" w14:textId="30EED024"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Paulino 2023</w:t>
            </w:r>
          </w:p>
        </w:tc>
        <w:tc>
          <w:tcPr>
            <w:tcW w:w="2324" w:type="dxa"/>
          </w:tcPr>
          <w:p w14:paraId="7A81B4B7" w14:textId="4205C617"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5CFEC212" w14:textId="728D30E7"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34681477" w14:textId="2D99F1E0"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17E5F09A" w14:textId="62932F94"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6</w:t>
            </w:r>
          </w:p>
        </w:tc>
        <w:tc>
          <w:tcPr>
            <w:tcW w:w="2325" w:type="dxa"/>
          </w:tcPr>
          <w:p w14:paraId="6B4BEF7A" w14:textId="680EB9A9"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03A958C8" w14:textId="77777777" w:rsidTr="00F17500">
        <w:tc>
          <w:tcPr>
            <w:tcW w:w="2324" w:type="dxa"/>
          </w:tcPr>
          <w:p w14:paraId="3690B443" w14:textId="54B3AF85"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Qu 2018</w:t>
            </w:r>
          </w:p>
        </w:tc>
        <w:tc>
          <w:tcPr>
            <w:tcW w:w="2324" w:type="dxa"/>
          </w:tcPr>
          <w:p w14:paraId="68603B37" w14:textId="05E0DDD8"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4ECC94C1" w14:textId="1EAB552D"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19739FE9" w14:textId="2DEF718C"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03CA616D" w14:textId="439529E4"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8</w:t>
            </w:r>
          </w:p>
        </w:tc>
        <w:tc>
          <w:tcPr>
            <w:tcW w:w="2325" w:type="dxa"/>
          </w:tcPr>
          <w:p w14:paraId="0608336C" w14:textId="17F589CC"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2F10D303" w14:textId="77777777" w:rsidTr="00F17500">
        <w:tc>
          <w:tcPr>
            <w:tcW w:w="2324" w:type="dxa"/>
          </w:tcPr>
          <w:p w14:paraId="12BF9A05" w14:textId="0C61753C"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Quinlan 2011</w:t>
            </w:r>
          </w:p>
        </w:tc>
        <w:tc>
          <w:tcPr>
            <w:tcW w:w="2324" w:type="dxa"/>
          </w:tcPr>
          <w:p w14:paraId="5B846F7B" w14:textId="55E3C54D"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02B5AE55" w14:textId="1E14F2B7"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0EEDB4E5" w14:textId="24B024DC"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504169A5" w14:textId="4C74E399"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9</w:t>
            </w:r>
          </w:p>
        </w:tc>
        <w:tc>
          <w:tcPr>
            <w:tcW w:w="2325" w:type="dxa"/>
          </w:tcPr>
          <w:p w14:paraId="787EAF1D" w14:textId="41B4252F"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4B72AE71" w14:textId="77777777" w:rsidTr="00F17500">
        <w:tc>
          <w:tcPr>
            <w:tcW w:w="2324" w:type="dxa"/>
          </w:tcPr>
          <w:p w14:paraId="337BEE16" w14:textId="11DB3233"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Racine 2018</w:t>
            </w:r>
          </w:p>
        </w:tc>
        <w:tc>
          <w:tcPr>
            <w:tcW w:w="2324" w:type="dxa"/>
          </w:tcPr>
          <w:p w14:paraId="34698D39" w14:textId="1482BF40"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505B8545" w14:textId="76EFBDFB"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62147F6E" w14:textId="66584E2D"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47699739" w14:textId="3B4C4145"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9</w:t>
            </w:r>
          </w:p>
        </w:tc>
        <w:tc>
          <w:tcPr>
            <w:tcW w:w="2325" w:type="dxa"/>
          </w:tcPr>
          <w:p w14:paraId="38DB2DA4" w14:textId="37036041"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7A7D51C9" w14:textId="77777777" w:rsidTr="00F17500">
        <w:tc>
          <w:tcPr>
            <w:tcW w:w="2324" w:type="dxa"/>
          </w:tcPr>
          <w:p w14:paraId="099AF1EE" w14:textId="2121993C"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Rawle 2021</w:t>
            </w:r>
          </w:p>
        </w:tc>
        <w:tc>
          <w:tcPr>
            <w:tcW w:w="2324" w:type="dxa"/>
          </w:tcPr>
          <w:p w14:paraId="183FF8E0" w14:textId="64BC0843"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693B72CD" w14:textId="1C95CC1B"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28B022FA" w14:textId="39C3F283"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083A9802" w14:textId="7770C1FD"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6</w:t>
            </w:r>
          </w:p>
        </w:tc>
        <w:tc>
          <w:tcPr>
            <w:tcW w:w="2325" w:type="dxa"/>
          </w:tcPr>
          <w:p w14:paraId="4AE62745" w14:textId="179071D6"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23285E29" w14:textId="77777777" w:rsidTr="00F17500">
        <w:tc>
          <w:tcPr>
            <w:tcW w:w="2324" w:type="dxa"/>
          </w:tcPr>
          <w:p w14:paraId="34B7966A" w14:textId="210049F2"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Rollo 2022</w:t>
            </w:r>
          </w:p>
        </w:tc>
        <w:tc>
          <w:tcPr>
            <w:tcW w:w="2324" w:type="dxa"/>
          </w:tcPr>
          <w:p w14:paraId="021226DF" w14:textId="2D3B691A"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0D69DBA2" w14:textId="5B3BD84B"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311B862F" w14:textId="21E5AAE3"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07F789A0" w14:textId="3BCF0384"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9</w:t>
            </w:r>
          </w:p>
        </w:tc>
        <w:tc>
          <w:tcPr>
            <w:tcW w:w="2325" w:type="dxa"/>
          </w:tcPr>
          <w:p w14:paraId="3E677CB7" w14:textId="1B6BD884"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4C52F60F" w14:textId="77777777" w:rsidTr="00F17500">
        <w:tc>
          <w:tcPr>
            <w:tcW w:w="2324" w:type="dxa"/>
          </w:tcPr>
          <w:p w14:paraId="5EB11107" w14:textId="232196C4"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Rudolph 2010</w:t>
            </w:r>
          </w:p>
        </w:tc>
        <w:tc>
          <w:tcPr>
            <w:tcW w:w="2324" w:type="dxa"/>
          </w:tcPr>
          <w:p w14:paraId="49E713FB" w14:textId="02D980B0"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40F6673D" w14:textId="6D2A9895"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47E36DF2" w14:textId="162C7243"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7AFDAE22" w14:textId="0FC6BB7E"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9</w:t>
            </w:r>
          </w:p>
        </w:tc>
        <w:tc>
          <w:tcPr>
            <w:tcW w:w="2325" w:type="dxa"/>
          </w:tcPr>
          <w:p w14:paraId="710E4AA8" w14:textId="135DF528"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6EF5BB51" w14:textId="77777777" w:rsidTr="00F17500">
        <w:tc>
          <w:tcPr>
            <w:tcW w:w="2324" w:type="dxa"/>
          </w:tcPr>
          <w:p w14:paraId="25B66E00" w14:textId="5AA1AC7A"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Sánchez-Lozano 2023</w:t>
            </w:r>
          </w:p>
        </w:tc>
        <w:tc>
          <w:tcPr>
            <w:tcW w:w="2324" w:type="dxa"/>
          </w:tcPr>
          <w:p w14:paraId="62A6B397" w14:textId="42282E8F"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30448D89" w14:textId="1A8F02F6"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50F686E7" w14:textId="7B715721"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1CA2265C" w14:textId="561390C3"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5</w:t>
            </w:r>
          </w:p>
        </w:tc>
        <w:tc>
          <w:tcPr>
            <w:tcW w:w="2325" w:type="dxa"/>
          </w:tcPr>
          <w:p w14:paraId="13A6541E" w14:textId="1692B1A9"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316A5835" w14:textId="77777777" w:rsidTr="00F17500">
        <w:tc>
          <w:tcPr>
            <w:tcW w:w="2324" w:type="dxa"/>
          </w:tcPr>
          <w:p w14:paraId="64200A02" w14:textId="0762A4E8"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Sheng 2006</w:t>
            </w:r>
          </w:p>
        </w:tc>
        <w:tc>
          <w:tcPr>
            <w:tcW w:w="2324" w:type="dxa"/>
          </w:tcPr>
          <w:p w14:paraId="3C2CEB08" w14:textId="46287CEE"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224178DC" w14:textId="1A4D9EB0"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44C6596D" w14:textId="2ECD92D1"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08618BB5" w14:textId="47A56753"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213961D1" w14:textId="14B667BB"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3AC349AE" w14:textId="77777777" w:rsidTr="00F17500">
        <w:tc>
          <w:tcPr>
            <w:tcW w:w="2324" w:type="dxa"/>
          </w:tcPr>
          <w:p w14:paraId="57C6B574" w14:textId="6E5D10ED"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Shi 2019</w:t>
            </w:r>
          </w:p>
        </w:tc>
        <w:tc>
          <w:tcPr>
            <w:tcW w:w="2324" w:type="dxa"/>
          </w:tcPr>
          <w:p w14:paraId="7D2C18ED" w14:textId="1F861D57"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1FC52A9F" w14:textId="77205C08"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6A00C63D" w14:textId="2F779F69"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3AC20001" w14:textId="2F79B6DE"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8</w:t>
            </w:r>
          </w:p>
        </w:tc>
        <w:tc>
          <w:tcPr>
            <w:tcW w:w="2325" w:type="dxa"/>
          </w:tcPr>
          <w:p w14:paraId="3F870B24" w14:textId="34B6216A"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1A716239" w14:textId="77777777" w:rsidTr="00F17500">
        <w:tc>
          <w:tcPr>
            <w:tcW w:w="2324" w:type="dxa"/>
          </w:tcPr>
          <w:p w14:paraId="70EE7DBC" w14:textId="035F3A3B"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Shi 2019_2</w:t>
            </w:r>
          </w:p>
        </w:tc>
        <w:tc>
          <w:tcPr>
            <w:tcW w:w="2324" w:type="dxa"/>
          </w:tcPr>
          <w:p w14:paraId="085A9A39" w14:textId="1B2B4667"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16DB392D" w14:textId="6638AD4A"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732D3D39" w14:textId="275CE1DA"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2992B7A8" w14:textId="6B6922B6"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6</w:t>
            </w:r>
          </w:p>
        </w:tc>
        <w:tc>
          <w:tcPr>
            <w:tcW w:w="2325" w:type="dxa"/>
          </w:tcPr>
          <w:p w14:paraId="7C9C7CEC" w14:textId="4A2CA6FD"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39A05B2A" w14:textId="77777777" w:rsidTr="00F17500">
        <w:tc>
          <w:tcPr>
            <w:tcW w:w="2324" w:type="dxa"/>
          </w:tcPr>
          <w:p w14:paraId="0AD1DB2F" w14:textId="77498CB9"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Shim 2015</w:t>
            </w:r>
          </w:p>
        </w:tc>
        <w:tc>
          <w:tcPr>
            <w:tcW w:w="2324" w:type="dxa"/>
          </w:tcPr>
          <w:p w14:paraId="2FD24F93" w14:textId="3151263D"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32438867" w14:textId="1134B4ED"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63D4B4A0" w14:textId="2E0D9581"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1</w:t>
            </w:r>
          </w:p>
        </w:tc>
        <w:tc>
          <w:tcPr>
            <w:tcW w:w="2325" w:type="dxa"/>
          </w:tcPr>
          <w:p w14:paraId="72225CD3" w14:textId="3B658592"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5</w:t>
            </w:r>
          </w:p>
        </w:tc>
        <w:tc>
          <w:tcPr>
            <w:tcW w:w="2325" w:type="dxa"/>
          </w:tcPr>
          <w:p w14:paraId="2B5010C7" w14:textId="2E0F1CB1"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1A77A408" w14:textId="77777777" w:rsidTr="00F17500">
        <w:tc>
          <w:tcPr>
            <w:tcW w:w="2324" w:type="dxa"/>
          </w:tcPr>
          <w:p w14:paraId="57D62EED" w14:textId="5BA88440"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Singler 2014</w:t>
            </w:r>
          </w:p>
        </w:tc>
        <w:tc>
          <w:tcPr>
            <w:tcW w:w="2324" w:type="dxa"/>
          </w:tcPr>
          <w:p w14:paraId="4ED31DAD" w14:textId="5A2D528C"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14265F0D" w14:textId="17C4B927"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1F192A1A" w14:textId="70FFBD0B"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2370D9A6" w14:textId="40C209C8"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3B5A839B" w14:textId="14CC718B"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40980E88" w14:textId="77777777" w:rsidTr="00F17500">
        <w:tc>
          <w:tcPr>
            <w:tcW w:w="2324" w:type="dxa"/>
          </w:tcPr>
          <w:p w14:paraId="7ADC8EC2" w14:textId="6AE66C94"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Suraarunsumrit 2022</w:t>
            </w:r>
          </w:p>
        </w:tc>
        <w:tc>
          <w:tcPr>
            <w:tcW w:w="2324" w:type="dxa"/>
          </w:tcPr>
          <w:p w14:paraId="7A5DB018" w14:textId="1E0451D3"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7739803A" w14:textId="26C3C4D3"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73F9267B" w14:textId="3F629CD5"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38462ECD" w14:textId="6EFE0C07"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9</w:t>
            </w:r>
          </w:p>
        </w:tc>
        <w:tc>
          <w:tcPr>
            <w:tcW w:w="2325" w:type="dxa"/>
          </w:tcPr>
          <w:p w14:paraId="777E3A86" w14:textId="022CA0AA"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68AE143E" w14:textId="77777777" w:rsidTr="00F17500">
        <w:tc>
          <w:tcPr>
            <w:tcW w:w="2324" w:type="dxa"/>
          </w:tcPr>
          <w:p w14:paraId="247247F5" w14:textId="24E06819"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Svenningsen 2014</w:t>
            </w:r>
          </w:p>
        </w:tc>
        <w:tc>
          <w:tcPr>
            <w:tcW w:w="2324" w:type="dxa"/>
          </w:tcPr>
          <w:p w14:paraId="4F3F3F98" w14:textId="45276A79"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48778FE5" w14:textId="142C8EA8"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2DD830B0" w14:textId="0C698FB0"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59D0AA60" w14:textId="23206899"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6</w:t>
            </w:r>
          </w:p>
        </w:tc>
        <w:tc>
          <w:tcPr>
            <w:tcW w:w="2325" w:type="dxa"/>
          </w:tcPr>
          <w:p w14:paraId="352507EE" w14:textId="051C51F5"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5FA871CC" w14:textId="77777777" w:rsidTr="00F17500">
        <w:tc>
          <w:tcPr>
            <w:tcW w:w="2324" w:type="dxa"/>
          </w:tcPr>
          <w:p w14:paraId="794B861B" w14:textId="50064426"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Tavares 2021</w:t>
            </w:r>
          </w:p>
        </w:tc>
        <w:tc>
          <w:tcPr>
            <w:tcW w:w="2324" w:type="dxa"/>
          </w:tcPr>
          <w:p w14:paraId="6164B61D" w14:textId="48B9FF72"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6FAB5D8F" w14:textId="22898E36"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1C312DCA" w14:textId="12216046"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25B65528" w14:textId="2D597965"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5EEDB0E7" w14:textId="2A80E053"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67FA1203" w14:textId="77777777" w:rsidTr="00F17500">
        <w:tc>
          <w:tcPr>
            <w:tcW w:w="2324" w:type="dxa"/>
          </w:tcPr>
          <w:p w14:paraId="5C227DD1" w14:textId="1B714112"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To-adithep 2023</w:t>
            </w:r>
          </w:p>
        </w:tc>
        <w:tc>
          <w:tcPr>
            <w:tcW w:w="2324" w:type="dxa"/>
          </w:tcPr>
          <w:p w14:paraId="3241AB8B" w14:textId="257708D1"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1C5ECD90" w14:textId="6299F3EB"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7C00CD86" w14:textId="472F6ED7"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45D98112" w14:textId="5C92D9ED"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8</w:t>
            </w:r>
          </w:p>
        </w:tc>
        <w:tc>
          <w:tcPr>
            <w:tcW w:w="2325" w:type="dxa"/>
          </w:tcPr>
          <w:p w14:paraId="44395EE3" w14:textId="2D2AA317"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55FB36BB" w14:textId="77777777" w:rsidTr="00F17500">
        <w:tc>
          <w:tcPr>
            <w:tcW w:w="2324" w:type="dxa"/>
          </w:tcPr>
          <w:p w14:paraId="7F91FE56" w14:textId="62DA0C27"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vandenBoogaard 2012</w:t>
            </w:r>
          </w:p>
        </w:tc>
        <w:tc>
          <w:tcPr>
            <w:tcW w:w="2324" w:type="dxa"/>
          </w:tcPr>
          <w:p w14:paraId="1ED7361C" w14:textId="01BBFA3D"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4143963B" w14:textId="237B9841"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58E728E7" w14:textId="578CC1E4"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37190D18" w14:textId="08BF48D2"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57183021" w14:textId="57BF76DE"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5CD89306" w14:textId="77777777" w:rsidTr="00F17500">
        <w:tc>
          <w:tcPr>
            <w:tcW w:w="2324" w:type="dxa"/>
          </w:tcPr>
          <w:p w14:paraId="216F8E7C" w14:textId="62113258"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vanderHeijden 2023</w:t>
            </w:r>
          </w:p>
        </w:tc>
        <w:tc>
          <w:tcPr>
            <w:tcW w:w="2324" w:type="dxa"/>
          </w:tcPr>
          <w:p w14:paraId="4FB9E9C3" w14:textId="4DF73539"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2A49B8F4" w14:textId="1FC1AD0B"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69493DAF" w14:textId="64183099"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39D042A2" w14:textId="2D594D19"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6</w:t>
            </w:r>
          </w:p>
        </w:tc>
        <w:tc>
          <w:tcPr>
            <w:tcW w:w="2325" w:type="dxa"/>
          </w:tcPr>
          <w:p w14:paraId="05991573" w14:textId="67400C1C"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3F8A0ED5" w14:textId="77777777" w:rsidTr="00F17500">
        <w:tc>
          <w:tcPr>
            <w:tcW w:w="2324" w:type="dxa"/>
          </w:tcPr>
          <w:p w14:paraId="7B8D3A7F" w14:textId="48C555AD"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Verloo 2016</w:t>
            </w:r>
          </w:p>
        </w:tc>
        <w:tc>
          <w:tcPr>
            <w:tcW w:w="2324" w:type="dxa"/>
          </w:tcPr>
          <w:p w14:paraId="740A1ADC" w14:textId="0F0D40DE"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42B56C86" w14:textId="0A7E2B9D"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45111B3C" w14:textId="255BEAE5"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3C4E9C5F" w14:textId="55EF8362"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5</w:t>
            </w:r>
          </w:p>
        </w:tc>
        <w:tc>
          <w:tcPr>
            <w:tcW w:w="2325" w:type="dxa"/>
          </w:tcPr>
          <w:p w14:paraId="2ED1BE9B" w14:textId="1F1D6E15"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11170D23" w14:textId="77777777" w:rsidTr="00F17500">
        <w:tc>
          <w:tcPr>
            <w:tcW w:w="2324" w:type="dxa"/>
          </w:tcPr>
          <w:p w14:paraId="2E67E902" w14:textId="5574A36A"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Vida 2006</w:t>
            </w:r>
          </w:p>
        </w:tc>
        <w:tc>
          <w:tcPr>
            <w:tcW w:w="2324" w:type="dxa"/>
          </w:tcPr>
          <w:p w14:paraId="6362AD38" w14:textId="524F2A42"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5B9C1FB9" w14:textId="4215025D"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0F79E902" w14:textId="3B088233"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52EC9B50" w14:textId="6090357E"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9</w:t>
            </w:r>
          </w:p>
        </w:tc>
        <w:tc>
          <w:tcPr>
            <w:tcW w:w="2325" w:type="dxa"/>
          </w:tcPr>
          <w:p w14:paraId="5A0F1EA2" w14:textId="4714E249"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44A87050" w14:textId="77777777" w:rsidTr="00F17500">
        <w:tc>
          <w:tcPr>
            <w:tcW w:w="2324" w:type="dxa"/>
          </w:tcPr>
          <w:p w14:paraId="3C5FBADA" w14:textId="76AE03FA"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Vives-Borrás 2019</w:t>
            </w:r>
          </w:p>
        </w:tc>
        <w:tc>
          <w:tcPr>
            <w:tcW w:w="2324" w:type="dxa"/>
          </w:tcPr>
          <w:p w14:paraId="3F900D72" w14:textId="5077C541"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14609680" w14:textId="1DD72994"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587A55EF" w14:textId="6262D9DF"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683F9CD2" w14:textId="17611C63"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6B700CD0" w14:textId="0739EF60"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76F43010" w14:textId="77777777" w:rsidTr="00F17500">
        <w:tc>
          <w:tcPr>
            <w:tcW w:w="2324" w:type="dxa"/>
          </w:tcPr>
          <w:p w14:paraId="0CE98482" w14:textId="0CDB924C"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Wang 2021</w:t>
            </w:r>
          </w:p>
        </w:tc>
        <w:tc>
          <w:tcPr>
            <w:tcW w:w="2324" w:type="dxa"/>
          </w:tcPr>
          <w:p w14:paraId="758D21BA" w14:textId="054D2851"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4253C6BE" w14:textId="7C1058E7"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22FC4FB3" w14:textId="1A2F9FF0"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448A565A" w14:textId="038AADE0"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6</w:t>
            </w:r>
          </w:p>
        </w:tc>
        <w:tc>
          <w:tcPr>
            <w:tcW w:w="2325" w:type="dxa"/>
          </w:tcPr>
          <w:p w14:paraId="0A1F89C0" w14:textId="54A0FC15"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4000C6AE" w14:textId="77777777" w:rsidTr="00F17500">
        <w:tc>
          <w:tcPr>
            <w:tcW w:w="2324" w:type="dxa"/>
          </w:tcPr>
          <w:p w14:paraId="10E4C130" w14:textId="5E88267A"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Weng 2019</w:t>
            </w:r>
          </w:p>
        </w:tc>
        <w:tc>
          <w:tcPr>
            <w:tcW w:w="2324" w:type="dxa"/>
          </w:tcPr>
          <w:p w14:paraId="32D40D27" w14:textId="30178425"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0C096C49" w14:textId="11353DA3"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608BDB33" w14:textId="428A408D"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70651395" w14:textId="7A3D2EC8"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8</w:t>
            </w:r>
          </w:p>
        </w:tc>
        <w:tc>
          <w:tcPr>
            <w:tcW w:w="2325" w:type="dxa"/>
          </w:tcPr>
          <w:p w14:paraId="70AD3615" w14:textId="3EF39309"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59E437E4" w14:textId="77777777" w:rsidTr="00F17500">
        <w:tc>
          <w:tcPr>
            <w:tcW w:w="2324" w:type="dxa"/>
          </w:tcPr>
          <w:p w14:paraId="78D2CF35" w14:textId="2839115B"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Whittamore 2014</w:t>
            </w:r>
          </w:p>
        </w:tc>
        <w:tc>
          <w:tcPr>
            <w:tcW w:w="2324" w:type="dxa"/>
          </w:tcPr>
          <w:p w14:paraId="4A6427D4" w14:textId="4CDB2CC0"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7F58C85A" w14:textId="0F509F30"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0C0B2AD2" w14:textId="22F7BB52"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23767329" w14:textId="1838A8A4"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122CC091" w14:textId="215C9F35"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145BCF9D" w14:textId="77777777" w:rsidTr="00F17500">
        <w:tc>
          <w:tcPr>
            <w:tcW w:w="2324" w:type="dxa"/>
          </w:tcPr>
          <w:p w14:paraId="23410F08" w14:textId="305B8D47"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Witlox 2013</w:t>
            </w:r>
          </w:p>
        </w:tc>
        <w:tc>
          <w:tcPr>
            <w:tcW w:w="2324" w:type="dxa"/>
          </w:tcPr>
          <w:p w14:paraId="11EA5A49" w14:textId="14DA0C30"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669654B8" w14:textId="0C124749"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303D0B82" w14:textId="344577B0"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30EF4CF3" w14:textId="50AA6A54"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6</w:t>
            </w:r>
          </w:p>
        </w:tc>
        <w:tc>
          <w:tcPr>
            <w:tcW w:w="2325" w:type="dxa"/>
          </w:tcPr>
          <w:p w14:paraId="6767CE22" w14:textId="79546D0C"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5441101C" w14:textId="77777777" w:rsidTr="00F17500">
        <w:tc>
          <w:tcPr>
            <w:tcW w:w="2324" w:type="dxa"/>
          </w:tcPr>
          <w:p w14:paraId="213864AC" w14:textId="43479FA1"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Zakriya 2004</w:t>
            </w:r>
          </w:p>
        </w:tc>
        <w:tc>
          <w:tcPr>
            <w:tcW w:w="2324" w:type="dxa"/>
          </w:tcPr>
          <w:p w14:paraId="0B7ADB87" w14:textId="680D6F4E"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034470A3" w14:textId="6673F167"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73A1BF3B" w14:textId="0900F61B"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1F32261C" w14:textId="34BDEEAF"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6</w:t>
            </w:r>
          </w:p>
        </w:tc>
        <w:tc>
          <w:tcPr>
            <w:tcW w:w="2325" w:type="dxa"/>
          </w:tcPr>
          <w:p w14:paraId="61ECCB53" w14:textId="36E8596D"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1E7D8B" w:rsidRPr="00CA6A00" w14:paraId="5CE057CE" w14:textId="77777777" w:rsidTr="00F17500">
        <w:tc>
          <w:tcPr>
            <w:tcW w:w="2324" w:type="dxa"/>
          </w:tcPr>
          <w:p w14:paraId="5F13DDA8" w14:textId="2DC3BE3A"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Zipprich 2020</w:t>
            </w:r>
          </w:p>
        </w:tc>
        <w:tc>
          <w:tcPr>
            <w:tcW w:w="2324" w:type="dxa"/>
          </w:tcPr>
          <w:p w14:paraId="182B6DEB" w14:textId="04EE1CB0"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55249BD3" w14:textId="3DCF4C3A"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787AC41E" w14:textId="54AC2110"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18C2A445" w14:textId="757A8511"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5</w:t>
            </w:r>
          </w:p>
        </w:tc>
        <w:tc>
          <w:tcPr>
            <w:tcW w:w="2325" w:type="dxa"/>
          </w:tcPr>
          <w:p w14:paraId="7E2497CC" w14:textId="0ABB6C03" w:rsidR="001E7D8B" w:rsidRPr="00CA6A00" w:rsidRDefault="001E7D8B" w:rsidP="001E7D8B">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bl>
    <w:p w14:paraId="698E040F" w14:textId="77777777" w:rsidR="00F17500" w:rsidRPr="00CA6A00" w:rsidRDefault="00F17500" w:rsidP="00BC3644">
      <w:pPr>
        <w:rPr>
          <w:rFonts w:ascii="Times New Roman" w:hAnsi="Times New Roman" w:cs="Times New Roman"/>
          <w:b/>
          <w:bCs/>
          <w:color w:val="000000" w:themeColor="text1"/>
          <w:sz w:val="18"/>
          <w:szCs w:val="18"/>
        </w:rPr>
      </w:pPr>
    </w:p>
    <w:p w14:paraId="3B7B8602" w14:textId="77777777" w:rsidR="009F5490" w:rsidRPr="00CA6A00" w:rsidRDefault="009F5490" w:rsidP="00BC3644">
      <w:pPr>
        <w:rPr>
          <w:rFonts w:ascii="Times New Roman" w:hAnsi="Times New Roman" w:cs="Times New Roman"/>
          <w:b/>
          <w:bCs/>
          <w:color w:val="000000" w:themeColor="text1"/>
          <w:sz w:val="18"/>
          <w:szCs w:val="18"/>
        </w:rPr>
      </w:pPr>
    </w:p>
    <w:p w14:paraId="0BDECF53" w14:textId="5B5087ED" w:rsidR="009F5490" w:rsidRPr="00CA6A00" w:rsidRDefault="009F5490" w:rsidP="00BC3644">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lastRenderedPageBreak/>
        <w:t>Quality of life</w:t>
      </w:r>
    </w:p>
    <w:tbl>
      <w:tblPr>
        <w:tblStyle w:val="TableGrid"/>
        <w:tblW w:w="0" w:type="auto"/>
        <w:tblLook w:val="04A0" w:firstRow="1" w:lastRow="0" w:firstColumn="1" w:lastColumn="0" w:noHBand="0" w:noVBand="1"/>
      </w:tblPr>
      <w:tblGrid>
        <w:gridCol w:w="2324"/>
        <w:gridCol w:w="2324"/>
        <w:gridCol w:w="2325"/>
        <w:gridCol w:w="2325"/>
        <w:gridCol w:w="2325"/>
        <w:gridCol w:w="2325"/>
      </w:tblGrid>
      <w:tr w:rsidR="00413CE5" w:rsidRPr="00CA6A00" w14:paraId="29A7FF4D" w14:textId="77777777" w:rsidTr="000B7913">
        <w:tc>
          <w:tcPr>
            <w:tcW w:w="2324" w:type="dxa"/>
          </w:tcPr>
          <w:p w14:paraId="007812DC" w14:textId="6A4CA769" w:rsidR="000B7913" w:rsidRPr="00CA6A00" w:rsidRDefault="000B7913" w:rsidP="000B7913">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Author name and year</w:t>
            </w:r>
          </w:p>
        </w:tc>
        <w:tc>
          <w:tcPr>
            <w:tcW w:w="2324" w:type="dxa"/>
          </w:tcPr>
          <w:p w14:paraId="197834E0" w14:textId="19BF615B" w:rsidR="000B7913" w:rsidRPr="00CA6A00" w:rsidRDefault="000B7913" w:rsidP="000B7913">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Selection</w:t>
            </w:r>
          </w:p>
        </w:tc>
        <w:tc>
          <w:tcPr>
            <w:tcW w:w="2325" w:type="dxa"/>
          </w:tcPr>
          <w:p w14:paraId="33913CA2" w14:textId="5E069D59" w:rsidR="000B7913" w:rsidRPr="00CA6A00" w:rsidRDefault="000B7913" w:rsidP="000B7913">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Comparability</w:t>
            </w:r>
          </w:p>
        </w:tc>
        <w:tc>
          <w:tcPr>
            <w:tcW w:w="2325" w:type="dxa"/>
          </w:tcPr>
          <w:p w14:paraId="65CFEE3A" w14:textId="3ECF4F80" w:rsidR="000B7913" w:rsidRPr="00CA6A00" w:rsidRDefault="000B7913" w:rsidP="000B7913">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Outcome</w:t>
            </w:r>
          </w:p>
        </w:tc>
        <w:tc>
          <w:tcPr>
            <w:tcW w:w="2325" w:type="dxa"/>
          </w:tcPr>
          <w:p w14:paraId="74F30152" w14:textId="3229B81E" w:rsidR="000B7913" w:rsidRPr="00CA6A00" w:rsidRDefault="000B7913" w:rsidP="000B7913">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Total</w:t>
            </w:r>
          </w:p>
        </w:tc>
        <w:tc>
          <w:tcPr>
            <w:tcW w:w="2325" w:type="dxa"/>
          </w:tcPr>
          <w:p w14:paraId="29868BA5" w14:textId="05892FD8" w:rsidR="000B7913" w:rsidRPr="00CA6A00" w:rsidRDefault="000B7913" w:rsidP="000B7913">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Overall quality</w:t>
            </w:r>
          </w:p>
        </w:tc>
      </w:tr>
      <w:tr w:rsidR="00413CE5" w:rsidRPr="00CA6A00" w14:paraId="40E039B2" w14:textId="77777777" w:rsidTr="000B7913">
        <w:tc>
          <w:tcPr>
            <w:tcW w:w="2324" w:type="dxa"/>
          </w:tcPr>
          <w:p w14:paraId="2CF9F5F4" w14:textId="2B9F4896"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Bagienski 2017</w:t>
            </w:r>
          </w:p>
        </w:tc>
        <w:tc>
          <w:tcPr>
            <w:tcW w:w="2324" w:type="dxa"/>
          </w:tcPr>
          <w:p w14:paraId="0C5D6856" w14:textId="35ECEA47"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767864C9" w14:textId="5CE4640F"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03BF600B" w14:textId="40DF6B1E"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1</w:t>
            </w:r>
          </w:p>
        </w:tc>
        <w:tc>
          <w:tcPr>
            <w:tcW w:w="2325" w:type="dxa"/>
          </w:tcPr>
          <w:p w14:paraId="5FD4448F" w14:textId="113F88C8"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5</w:t>
            </w:r>
          </w:p>
        </w:tc>
        <w:tc>
          <w:tcPr>
            <w:tcW w:w="2325" w:type="dxa"/>
          </w:tcPr>
          <w:p w14:paraId="6D57157C" w14:textId="102F7AD7"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386AAB92" w14:textId="77777777" w:rsidTr="000B7913">
        <w:tc>
          <w:tcPr>
            <w:tcW w:w="2324" w:type="dxa"/>
          </w:tcPr>
          <w:p w14:paraId="7512410B" w14:textId="18B0670E"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Chen 2017</w:t>
            </w:r>
          </w:p>
        </w:tc>
        <w:tc>
          <w:tcPr>
            <w:tcW w:w="2324" w:type="dxa"/>
          </w:tcPr>
          <w:p w14:paraId="58564BF7" w14:textId="561D254E"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01AD1E12" w14:textId="372CFF26"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69675C1F" w14:textId="5445182A"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3D460B53" w14:textId="4D6F2E22"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432D3583" w14:textId="08883D49"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471098BB" w14:textId="77777777" w:rsidTr="000B7913">
        <w:tc>
          <w:tcPr>
            <w:tcW w:w="2324" w:type="dxa"/>
          </w:tcPr>
          <w:p w14:paraId="6F44D6BB" w14:textId="426E3F48"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Duppils 2004</w:t>
            </w:r>
          </w:p>
        </w:tc>
        <w:tc>
          <w:tcPr>
            <w:tcW w:w="2324" w:type="dxa"/>
          </w:tcPr>
          <w:p w14:paraId="3EEEA3D8" w14:textId="79BCE868"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64105C20" w14:textId="5F2CE639"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62AB1C7A" w14:textId="58891011"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597060E4" w14:textId="3D49A126"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6</w:t>
            </w:r>
          </w:p>
        </w:tc>
        <w:tc>
          <w:tcPr>
            <w:tcW w:w="2325" w:type="dxa"/>
          </w:tcPr>
          <w:p w14:paraId="4741EC3C" w14:textId="6DA3CF51"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2885858D" w14:textId="77777777" w:rsidTr="000B7913">
        <w:tc>
          <w:tcPr>
            <w:tcW w:w="2324" w:type="dxa"/>
          </w:tcPr>
          <w:p w14:paraId="62C01D17" w14:textId="1A7E73AB"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Eide 2016</w:t>
            </w:r>
          </w:p>
        </w:tc>
        <w:tc>
          <w:tcPr>
            <w:tcW w:w="2324" w:type="dxa"/>
          </w:tcPr>
          <w:p w14:paraId="7F28EF6A" w14:textId="1D3A4394"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6075C392" w14:textId="5F3F51B7"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20DCA0DE" w14:textId="1B2EC83A"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1</w:t>
            </w:r>
          </w:p>
        </w:tc>
        <w:tc>
          <w:tcPr>
            <w:tcW w:w="2325" w:type="dxa"/>
          </w:tcPr>
          <w:p w14:paraId="4B141C8B" w14:textId="4CB7FDA1"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5</w:t>
            </w:r>
          </w:p>
        </w:tc>
        <w:tc>
          <w:tcPr>
            <w:tcW w:w="2325" w:type="dxa"/>
          </w:tcPr>
          <w:p w14:paraId="5D97EDAA" w14:textId="4055404D"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4A493C5A" w14:textId="77777777" w:rsidTr="000B7913">
        <w:tc>
          <w:tcPr>
            <w:tcW w:w="2324" w:type="dxa"/>
          </w:tcPr>
          <w:p w14:paraId="25613031" w14:textId="002817AE"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Hofhuis 2022</w:t>
            </w:r>
          </w:p>
        </w:tc>
        <w:tc>
          <w:tcPr>
            <w:tcW w:w="2324" w:type="dxa"/>
          </w:tcPr>
          <w:p w14:paraId="1C828399" w14:textId="6CC41E60"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55FF361C" w14:textId="3ACE49C1"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3ACBAC7C" w14:textId="16F034C7"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1</w:t>
            </w:r>
          </w:p>
        </w:tc>
        <w:tc>
          <w:tcPr>
            <w:tcW w:w="2325" w:type="dxa"/>
          </w:tcPr>
          <w:p w14:paraId="32A4E27F" w14:textId="4989E6A0"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6</w:t>
            </w:r>
          </w:p>
        </w:tc>
        <w:tc>
          <w:tcPr>
            <w:tcW w:w="2325" w:type="dxa"/>
          </w:tcPr>
          <w:p w14:paraId="7A91E69E" w14:textId="219096C7"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2A7914DC" w14:textId="77777777" w:rsidTr="000B7913">
        <w:tc>
          <w:tcPr>
            <w:tcW w:w="2324" w:type="dxa"/>
          </w:tcPr>
          <w:p w14:paraId="769D1365" w14:textId="1D21164D"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Hempenius 2016</w:t>
            </w:r>
          </w:p>
        </w:tc>
        <w:tc>
          <w:tcPr>
            <w:tcW w:w="2324" w:type="dxa"/>
          </w:tcPr>
          <w:p w14:paraId="02FE0D92" w14:textId="18256A98"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675B4186" w14:textId="6E771AD0"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32EDA752" w14:textId="6A4C9658"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6238C602" w14:textId="4A61597F"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37113709" w14:textId="42F50ABD"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69FD24DD" w14:textId="77777777" w:rsidTr="000B7913">
        <w:tc>
          <w:tcPr>
            <w:tcW w:w="2324" w:type="dxa"/>
          </w:tcPr>
          <w:p w14:paraId="0222056E" w14:textId="19614245"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Hoogma 2023</w:t>
            </w:r>
          </w:p>
        </w:tc>
        <w:tc>
          <w:tcPr>
            <w:tcW w:w="2324" w:type="dxa"/>
          </w:tcPr>
          <w:p w14:paraId="6E3707B4" w14:textId="1730A6AE"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502F6DD1" w14:textId="40772C97"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4694CB35" w14:textId="36F66C5B"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1</w:t>
            </w:r>
          </w:p>
        </w:tc>
        <w:tc>
          <w:tcPr>
            <w:tcW w:w="2325" w:type="dxa"/>
          </w:tcPr>
          <w:p w14:paraId="554499C1" w14:textId="13B34105"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5</w:t>
            </w:r>
          </w:p>
        </w:tc>
        <w:tc>
          <w:tcPr>
            <w:tcW w:w="2325" w:type="dxa"/>
          </w:tcPr>
          <w:p w14:paraId="43CB515D" w14:textId="4DA9C236"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220DF1C2" w14:textId="77777777" w:rsidTr="000B7913">
        <w:tc>
          <w:tcPr>
            <w:tcW w:w="2324" w:type="dxa"/>
          </w:tcPr>
          <w:p w14:paraId="2F7C2873" w14:textId="43381F11"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Jackson 2014</w:t>
            </w:r>
          </w:p>
        </w:tc>
        <w:tc>
          <w:tcPr>
            <w:tcW w:w="2324" w:type="dxa"/>
          </w:tcPr>
          <w:p w14:paraId="49288869" w14:textId="26A7AE2F"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33060CAC" w14:textId="09D213B9"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0A20E4E0" w14:textId="5B4B6118"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2AF9164E" w14:textId="5ED21529"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9</w:t>
            </w:r>
          </w:p>
        </w:tc>
        <w:tc>
          <w:tcPr>
            <w:tcW w:w="2325" w:type="dxa"/>
          </w:tcPr>
          <w:p w14:paraId="30D97944" w14:textId="048C6B63"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0C2DBEF6" w14:textId="77777777" w:rsidTr="000B7913">
        <w:tc>
          <w:tcPr>
            <w:tcW w:w="2324" w:type="dxa"/>
          </w:tcPr>
          <w:p w14:paraId="0C0060F8" w14:textId="5B0CAC63"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Janssen 2021</w:t>
            </w:r>
          </w:p>
        </w:tc>
        <w:tc>
          <w:tcPr>
            <w:tcW w:w="2324" w:type="dxa"/>
          </w:tcPr>
          <w:p w14:paraId="0594B422" w14:textId="75D8BB18"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34CF2C02" w14:textId="168E7EB5"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0AD81049" w14:textId="739FAA4F"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1DF585E8" w14:textId="3C82B683"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6F1ED066" w14:textId="1A00594F"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4B8C9617" w14:textId="77777777" w:rsidTr="000B7913">
        <w:tc>
          <w:tcPr>
            <w:tcW w:w="2324" w:type="dxa"/>
          </w:tcPr>
          <w:p w14:paraId="5203980A" w14:textId="103E2A4F"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Kainz 2022</w:t>
            </w:r>
          </w:p>
        </w:tc>
        <w:tc>
          <w:tcPr>
            <w:tcW w:w="2324" w:type="dxa"/>
          </w:tcPr>
          <w:p w14:paraId="6EECAC12" w14:textId="4F55A09E"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089212B9" w14:textId="22FFBA6C"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66E4F123" w14:textId="479F7FB9"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7803B2D0" w14:textId="7DA099A6"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6</w:t>
            </w:r>
          </w:p>
        </w:tc>
        <w:tc>
          <w:tcPr>
            <w:tcW w:w="2325" w:type="dxa"/>
          </w:tcPr>
          <w:p w14:paraId="40EFD35E" w14:textId="1A6EE2D9"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74755F99" w14:textId="77777777" w:rsidTr="000B7913">
        <w:tc>
          <w:tcPr>
            <w:tcW w:w="2324" w:type="dxa"/>
          </w:tcPr>
          <w:p w14:paraId="6B66BB22" w14:textId="3BE9D218"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Koster 2012</w:t>
            </w:r>
          </w:p>
        </w:tc>
        <w:tc>
          <w:tcPr>
            <w:tcW w:w="2324" w:type="dxa"/>
          </w:tcPr>
          <w:p w14:paraId="5F25EBD4" w14:textId="4CF3C8C7"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4CD5142F" w14:textId="3F6A5BB3"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257425B1" w14:textId="6E4CC0F6"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73D6D03D" w14:textId="1533823F"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5</w:t>
            </w:r>
          </w:p>
        </w:tc>
        <w:tc>
          <w:tcPr>
            <w:tcW w:w="2325" w:type="dxa"/>
          </w:tcPr>
          <w:p w14:paraId="12FFA54E" w14:textId="2B016CAF"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1E5A3437" w14:textId="77777777" w:rsidTr="000B7913">
        <w:tc>
          <w:tcPr>
            <w:tcW w:w="2324" w:type="dxa"/>
          </w:tcPr>
          <w:p w14:paraId="55E16E9C" w14:textId="142DC1CE"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Labaste 2020</w:t>
            </w:r>
          </w:p>
        </w:tc>
        <w:tc>
          <w:tcPr>
            <w:tcW w:w="2324" w:type="dxa"/>
          </w:tcPr>
          <w:p w14:paraId="445D4497" w14:textId="11937C87"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491D409A" w14:textId="621D14E4"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0244356E" w14:textId="10B76478"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0DC27C81" w14:textId="741877FC"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6</w:t>
            </w:r>
          </w:p>
        </w:tc>
        <w:tc>
          <w:tcPr>
            <w:tcW w:w="2325" w:type="dxa"/>
          </w:tcPr>
          <w:p w14:paraId="792F1589" w14:textId="70B344D9"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7DBE7373" w14:textId="77777777" w:rsidTr="000B7913">
        <w:tc>
          <w:tcPr>
            <w:tcW w:w="2324" w:type="dxa"/>
          </w:tcPr>
          <w:p w14:paraId="0591D6CF" w14:textId="3A70C292"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Luz 2020</w:t>
            </w:r>
          </w:p>
        </w:tc>
        <w:tc>
          <w:tcPr>
            <w:tcW w:w="2324" w:type="dxa"/>
          </w:tcPr>
          <w:p w14:paraId="46EA78D9" w14:textId="669609D0"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2C2AF8C5" w14:textId="25034F93"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0796728A" w14:textId="0B107A2B"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31B4CADC" w14:textId="69BFFB3A"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5</w:t>
            </w:r>
          </w:p>
        </w:tc>
        <w:tc>
          <w:tcPr>
            <w:tcW w:w="2325" w:type="dxa"/>
          </w:tcPr>
          <w:p w14:paraId="7FD732A2" w14:textId="2865196B"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59E36627" w14:textId="77777777" w:rsidTr="000B7913">
        <w:tc>
          <w:tcPr>
            <w:tcW w:w="2324" w:type="dxa"/>
          </w:tcPr>
          <w:p w14:paraId="0E5FF3B3" w14:textId="12E52080"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Minden 2005</w:t>
            </w:r>
          </w:p>
        </w:tc>
        <w:tc>
          <w:tcPr>
            <w:tcW w:w="2324" w:type="dxa"/>
          </w:tcPr>
          <w:p w14:paraId="1214C351" w14:textId="122B8D34"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4195B120" w14:textId="2BD4C59B"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26B8E308" w14:textId="1CAD8A40"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1DEA6B8C" w14:textId="0515C381"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8</w:t>
            </w:r>
          </w:p>
        </w:tc>
        <w:tc>
          <w:tcPr>
            <w:tcW w:w="2325" w:type="dxa"/>
          </w:tcPr>
          <w:p w14:paraId="452C91D5" w14:textId="498CD697"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258BC71C" w14:textId="77777777" w:rsidTr="000B7913">
        <w:tc>
          <w:tcPr>
            <w:tcW w:w="2324" w:type="dxa"/>
          </w:tcPr>
          <w:p w14:paraId="03D2D4D7" w14:textId="7B1C9095"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Naidech 2012</w:t>
            </w:r>
          </w:p>
        </w:tc>
        <w:tc>
          <w:tcPr>
            <w:tcW w:w="2324" w:type="dxa"/>
          </w:tcPr>
          <w:p w14:paraId="4A3BFA72" w14:textId="489D82E8"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7A03C60C" w14:textId="5DB3C6F6"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7DD1A401" w14:textId="54E4AC8C"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1</w:t>
            </w:r>
          </w:p>
        </w:tc>
        <w:tc>
          <w:tcPr>
            <w:tcW w:w="2325" w:type="dxa"/>
          </w:tcPr>
          <w:p w14:paraId="6E8DBF0F" w14:textId="2EF9E0C4"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6</w:t>
            </w:r>
          </w:p>
        </w:tc>
        <w:tc>
          <w:tcPr>
            <w:tcW w:w="2325" w:type="dxa"/>
          </w:tcPr>
          <w:p w14:paraId="4EE796AA" w14:textId="3B114BF4"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5BA4DC3D" w14:textId="77777777" w:rsidTr="000B7913">
        <w:tc>
          <w:tcPr>
            <w:tcW w:w="2324" w:type="dxa"/>
          </w:tcPr>
          <w:p w14:paraId="7E623E5B" w14:textId="11E3AC47"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Rosenthal 2017</w:t>
            </w:r>
          </w:p>
        </w:tc>
        <w:tc>
          <w:tcPr>
            <w:tcW w:w="2324" w:type="dxa"/>
          </w:tcPr>
          <w:p w14:paraId="19FF2A50" w14:textId="63BC6740"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6D06FF46" w14:textId="4DD1EDC6"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407C13D2" w14:textId="099B9183"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1</w:t>
            </w:r>
          </w:p>
        </w:tc>
        <w:tc>
          <w:tcPr>
            <w:tcW w:w="2325" w:type="dxa"/>
          </w:tcPr>
          <w:p w14:paraId="73112EA3" w14:textId="43307BD2"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6</w:t>
            </w:r>
          </w:p>
        </w:tc>
        <w:tc>
          <w:tcPr>
            <w:tcW w:w="2325" w:type="dxa"/>
          </w:tcPr>
          <w:p w14:paraId="75370AC3" w14:textId="219B951A"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329E1962" w14:textId="77777777" w:rsidTr="000B7913">
        <w:tc>
          <w:tcPr>
            <w:tcW w:w="2324" w:type="dxa"/>
          </w:tcPr>
          <w:p w14:paraId="5EA204AC" w14:textId="6654D4EA"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Sánchez-Lozano 2023</w:t>
            </w:r>
          </w:p>
        </w:tc>
        <w:tc>
          <w:tcPr>
            <w:tcW w:w="2324" w:type="dxa"/>
          </w:tcPr>
          <w:p w14:paraId="089A25A3" w14:textId="3029F421"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1CA287F4" w14:textId="54876FE7"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224655CA" w14:textId="6ADCC98E"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7F55D80F" w14:textId="360AFF1B"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5</w:t>
            </w:r>
          </w:p>
        </w:tc>
        <w:tc>
          <w:tcPr>
            <w:tcW w:w="2325" w:type="dxa"/>
          </w:tcPr>
          <w:p w14:paraId="1B4EA1B3" w14:textId="68B3C888"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51FD5AE7" w14:textId="77777777" w:rsidTr="000B7913">
        <w:tc>
          <w:tcPr>
            <w:tcW w:w="2324" w:type="dxa"/>
          </w:tcPr>
          <w:p w14:paraId="764097C5" w14:textId="5F790CE4"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Suraarunsumrit 2022</w:t>
            </w:r>
          </w:p>
        </w:tc>
        <w:tc>
          <w:tcPr>
            <w:tcW w:w="2324" w:type="dxa"/>
          </w:tcPr>
          <w:p w14:paraId="270B523C" w14:textId="332D4838"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785E9066" w14:textId="6B385B17"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5ED699A1" w14:textId="6C0B7DE2"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69D0AA00" w14:textId="5EE98426"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0516AD27" w14:textId="5420EB30"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6DF3614E" w14:textId="77777777" w:rsidTr="000B7913">
        <w:tc>
          <w:tcPr>
            <w:tcW w:w="2324" w:type="dxa"/>
          </w:tcPr>
          <w:p w14:paraId="7F95306C" w14:textId="41F078A5"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Svenningsen 2014</w:t>
            </w:r>
          </w:p>
        </w:tc>
        <w:tc>
          <w:tcPr>
            <w:tcW w:w="2324" w:type="dxa"/>
          </w:tcPr>
          <w:p w14:paraId="196F9DA4" w14:textId="0FE9431C"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69FF6089" w14:textId="02C05454"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05275E4F" w14:textId="276FD51D"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5259BDD0" w14:textId="3F7FA1BD"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5</w:t>
            </w:r>
          </w:p>
        </w:tc>
        <w:tc>
          <w:tcPr>
            <w:tcW w:w="2325" w:type="dxa"/>
          </w:tcPr>
          <w:p w14:paraId="57D3A87B" w14:textId="0DEB6BDA"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72DB9777" w14:textId="77777777" w:rsidTr="000B7913">
        <w:tc>
          <w:tcPr>
            <w:tcW w:w="2324" w:type="dxa"/>
          </w:tcPr>
          <w:p w14:paraId="2CE8D962" w14:textId="41512869"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vandenBoogaard 2012</w:t>
            </w:r>
          </w:p>
        </w:tc>
        <w:tc>
          <w:tcPr>
            <w:tcW w:w="2324" w:type="dxa"/>
          </w:tcPr>
          <w:p w14:paraId="7BE85BBD" w14:textId="084F6EAA"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1C146B62" w14:textId="6A5531EB"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56683CAE" w14:textId="6168ED1E"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77ECD43F" w14:textId="1E6C93C6"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53976A73" w14:textId="1B9554C0"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08D19723" w14:textId="77777777" w:rsidTr="000B7913">
        <w:tc>
          <w:tcPr>
            <w:tcW w:w="2324" w:type="dxa"/>
          </w:tcPr>
          <w:p w14:paraId="6D4E9A54" w14:textId="61880F25"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vanderHeijden 2023</w:t>
            </w:r>
          </w:p>
        </w:tc>
        <w:tc>
          <w:tcPr>
            <w:tcW w:w="2324" w:type="dxa"/>
          </w:tcPr>
          <w:p w14:paraId="7B836A25" w14:textId="115D958E"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7B8C015A" w14:textId="4E3F3384"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451CD9E6" w14:textId="69A81B01"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7EE01E4C" w14:textId="466DCAAD"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76F75054" w14:textId="4AE11953"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Poor</w:t>
            </w:r>
          </w:p>
        </w:tc>
      </w:tr>
      <w:tr w:rsidR="00413CE5" w:rsidRPr="00CA6A00" w14:paraId="287BE197" w14:textId="77777777" w:rsidTr="000B7913">
        <w:tc>
          <w:tcPr>
            <w:tcW w:w="2324" w:type="dxa"/>
          </w:tcPr>
          <w:p w14:paraId="6B9FCD7D" w14:textId="3BB9F7D3"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VanRompaey 2009</w:t>
            </w:r>
          </w:p>
        </w:tc>
        <w:tc>
          <w:tcPr>
            <w:tcW w:w="2324" w:type="dxa"/>
          </w:tcPr>
          <w:p w14:paraId="6C9B21F4" w14:textId="7120DD36"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16727D10" w14:textId="14D35762"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4134862F" w14:textId="0ACBFA56"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170C9BD5" w14:textId="7D052E14"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5</w:t>
            </w:r>
          </w:p>
        </w:tc>
        <w:tc>
          <w:tcPr>
            <w:tcW w:w="2325" w:type="dxa"/>
          </w:tcPr>
          <w:p w14:paraId="59C2FD4A" w14:textId="38955B3F"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2B370DA9" w14:textId="77777777" w:rsidTr="000B7913">
        <w:tc>
          <w:tcPr>
            <w:tcW w:w="2324" w:type="dxa"/>
          </w:tcPr>
          <w:p w14:paraId="338A324D" w14:textId="68653D61"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Wolters 2014</w:t>
            </w:r>
          </w:p>
        </w:tc>
        <w:tc>
          <w:tcPr>
            <w:tcW w:w="2324" w:type="dxa"/>
          </w:tcPr>
          <w:p w14:paraId="57B882A5" w14:textId="4E4F5D67"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5C78E981" w14:textId="55BF200B"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25A2D37B" w14:textId="203D27DB"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1</w:t>
            </w:r>
          </w:p>
        </w:tc>
        <w:tc>
          <w:tcPr>
            <w:tcW w:w="2325" w:type="dxa"/>
          </w:tcPr>
          <w:p w14:paraId="7297D273" w14:textId="4AC5B04C"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6</w:t>
            </w:r>
          </w:p>
        </w:tc>
        <w:tc>
          <w:tcPr>
            <w:tcW w:w="2325" w:type="dxa"/>
          </w:tcPr>
          <w:p w14:paraId="45716B88" w14:textId="54DA4E69"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8E65DD" w:rsidRPr="00CA6A00" w14:paraId="616621DC" w14:textId="77777777" w:rsidTr="000B7913">
        <w:tc>
          <w:tcPr>
            <w:tcW w:w="2324" w:type="dxa"/>
          </w:tcPr>
          <w:p w14:paraId="7A13CA48" w14:textId="0EF0A961"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Zipprich 2020</w:t>
            </w:r>
          </w:p>
        </w:tc>
        <w:tc>
          <w:tcPr>
            <w:tcW w:w="2324" w:type="dxa"/>
          </w:tcPr>
          <w:p w14:paraId="64442DB5" w14:textId="652EB893"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269A54D8" w14:textId="4C6BCC33"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09B59F04" w14:textId="5E859079"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17A206F1" w14:textId="1D093757"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5</w:t>
            </w:r>
          </w:p>
        </w:tc>
        <w:tc>
          <w:tcPr>
            <w:tcW w:w="2325" w:type="dxa"/>
          </w:tcPr>
          <w:p w14:paraId="3DF0FEA7" w14:textId="55FEF9C5" w:rsidR="008E65DD" w:rsidRPr="00CA6A00" w:rsidRDefault="008E65DD" w:rsidP="008E65DD">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bl>
    <w:p w14:paraId="3090A7DE" w14:textId="77777777" w:rsidR="009F5490" w:rsidRPr="00CA6A00" w:rsidRDefault="009F5490" w:rsidP="00BC3644">
      <w:pPr>
        <w:rPr>
          <w:rFonts w:ascii="Times New Roman" w:hAnsi="Times New Roman" w:cs="Times New Roman"/>
          <w:b/>
          <w:bCs/>
          <w:color w:val="000000" w:themeColor="text1"/>
          <w:sz w:val="18"/>
          <w:szCs w:val="18"/>
        </w:rPr>
      </w:pPr>
    </w:p>
    <w:p w14:paraId="7287EDA2" w14:textId="7B1545E5" w:rsidR="00D03E7A" w:rsidRPr="00CA6A00" w:rsidRDefault="00D03E7A" w:rsidP="00BC3644">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Dementia</w:t>
      </w:r>
    </w:p>
    <w:tbl>
      <w:tblPr>
        <w:tblStyle w:val="TableGrid"/>
        <w:tblW w:w="0" w:type="auto"/>
        <w:tblLook w:val="04A0" w:firstRow="1" w:lastRow="0" w:firstColumn="1" w:lastColumn="0" w:noHBand="0" w:noVBand="1"/>
      </w:tblPr>
      <w:tblGrid>
        <w:gridCol w:w="2324"/>
        <w:gridCol w:w="2324"/>
        <w:gridCol w:w="2325"/>
        <w:gridCol w:w="2325"/>
        <w:gridCol w:w="2325"/>
        <w:gridCol w:w="2325"/>
      </w:tblGrid>
      <w:tr w:rsidR="00413CE5" w:rsidRPr="00CA6A00" w14:paraId="352DC5CC" w14:textId="77777777" w:rsidTr="0068587F">
        <w:tc>
          <w:tcPr>
            <w:tcW w:w="2324" w:type="dxa"/>
          </w:tcPr>
          <w:p w14:paraId="2A1C8AC7" w14:textId="0C0DEE5E" w:rsidR="0068587F" w:rsidRPr="00CA6A00" w:rsidRDefault="0068587F" w:rsidP="0068587F">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Author name and year</w:t>
            </w:r>
          </w:p>
        </w:tc>
        <w:tc>
          <w:tcPr>
            <w:tcW w:w="2324" w:type="dxa"/>
          </w:tcPr>
          <w:p w14:paraId="2404C2AC" w14:textId="0D7E556F" w:rsidR="0068587F" w:rsidRPr="00CA6A00" w:rsidRDefault="0068587F" w:rsidP="0068587F">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Selection</w:t>
            </w:r>
          </w:p>
        </w:tc>
        <w:tc>
          <w:tcPr>
            <w:tcW w:w="2325" w:type="dxa"/>
          </w:tcPr>
          <w:p w14:paraId="65ACF3CF" w14:textId="42A04028" w:rsidR="0068587F" w:rsidRPr="00CA6A00" w:rsidRDefault="0068587F" w:rsidP="0068587F">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Comparability</w:t>
            </w:r>
          </w:p>
        </w:tc>
        <w:tc>
          <w:tcPr>
            <w:tcW w:w="2325" w:type="dxa"/>
          </w:tcPr>
          <w:p w14:paraId="3712364C" w14:textId="18CA1C02" w:rsidR="0068587F" w:rsidRPr="00CA6A00" w:rsidRDefault="0068587F" w:rsidP="0068587F">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Outcome</w:t>
            </w:r>
          </w:p>
        </w:tc>
        <w:tc>
          <w:tcPr>
            <w:tcW w:w="2325" w:type="dxa"/>
          </w:tcPr>
          <w:p w14:paraId="50B9E33E" w14:textId="1CA12FE0" w:rsidR="0068587F" w:rsidRPr="00CA6A00" w:rsidRDefault="0068587F" w:rsidP="0068587F">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Total</w:t>
            </w:r>
          </w:p>
        </w:tc>
        <w:tc>
          <w:tcPr>
            <w:tcW w:w="2325" w:type="dxa"/>
          </w:tcPr>
          <w:p w14:paraId="064F8F01" w14:textId="6EB67239" w:rsidR="0068587F" w:rsidRPr="00CA6A00" w:rsidRDefault="0068587F" w:rsidP="0068587F">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Overall quality</w:t>
            </w:r>
          </w:p>
        </w:tc>
      </w:tr>
      <w:tr w:rsidR="00413CE5" w:rsidRPr="00CA6A00" w14:paraId="2A3F75C1" w14:textId="77777777" w:rsidTr="0068587F">
        <w:tc>
          <w:tcPr>
            <w:tcW w:w="2324" w:type="dxa"/>
          </w:tcPr>
          <w:p w14:paraId="3809F1EF" w14:textId="06A4F909"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Brown 2020</w:t>
            </w:r>
          </w:p>
        </w:tc>
        <w:tc>
          <w:tcPr>
            <w:tcW w:w="2324" w:type="dxa"/>
          </w:tcPr>
          <w:p w14:paraId="70933AF5" w14:textId="5406B38A"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5B49C0BD" w14:textId="20228F6C"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3773F6B1" w14:textId="68E4F75A"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76CBAA95" w14:textId="76C1A76A"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7E5BFE80" w14:textId="75E1FBCF"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1BAB3B58" w14:textId="77777777" w:rsidTr="0068587F">
        <w:tc>
          <w:tcPr>
            <w:tcW w:w="2324" w:type="dxa"/>
          </w:tcPr>
          <w:p w14:paraId="5F952D53" w14:textId="01F28186"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Bulic 2020</w:t>
            </w:r>
          </w:p>
        </w:tc>
        <w:tc>
          <w:tcPr>
            <w:tcW w:w="2324" w:type="dxa"/>
          </w:tcPr>
          <w:p w14:paraId="78F8BC8A" w14:textId="32F21EB9"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7965EFD8" w14:textId="0D916FAF"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56AF1918" w14:textId="1F764333"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16628FA7" w14:textId="7E407342"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6</w:t>
            </w:r>
          </w:p>
        </w:tc>
        <w:tc>
          <w:tcPr>
            <w:tcW w:w="2325" w:type="dxa"/>
          </w:tcPr>
          <w:p w14:paraId="5E2DBCA7" w14:textId="79862F3B"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07B5BB4B" w14:textId="77777777" w:rsidTr="0068587F">
        <w:tc>
          <w:tcPr>
            <w:tcW w:w="2324" w:type="dxa"/>
          </w:tcPr>
          <w:p w14:paraId="13106F4C" w14:textId="4F5FAE72"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Davis 2012</w:t>
            </w:r>
          </w:p>
        </w:tc>
        <w:tc>
          <w:tcPr>
            <w:tcW w:w="2324" w:type="dxa"/>
          </w:tcPr>
          <w:p w14:paraId="788A5F4B" w14:textId="16FCBEF7"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6F76B249" w14:textId="7936CF7C"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37A2860B" w14:textId="46C2CC5F"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70FD20A5" w14:textId="0992A9FC"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8</w:t>
            </w:r>
          </w:p>
        </w:tc>
        <w:tc>
          <w:tcPr>
            <w:tcW w:w="2325" w:type="dxa"/>
          </w:tcPr>
          <w:p w14:paraId="39DA532D" w14:textId="2BCEE518"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1AA98C58" w14:textId="77777777" w:rsidTr="0068587F">
        <w:tc>
          <w:tcPr>
            <w:tcW w:w="2324" w:type="dxa"/>
          </w:tcPr>
          <w:p w14:paraId="61DEECD5" w14:textId="24B4312C"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Davis 2014</w:t>
            </w:r>
          </w:p>
        </w:tc>
        <w:tc>
          <w:tcPr>
            <w:tcW w:w="2324" w:type="dxa"/>
          </w:tcPr>
          <w:p w14:paraId="4030973F" w14:textId="3A2729F6"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23272CFF" w14:textId="0B8186DB"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30F5F5B3" w14:textId="031F33CA"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66DF9D4E" w14:textId="5A8FD787"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9</w:t>
            </w:r>
          </w:p>
        </w:tc>
        <w:tc>
          <w:tcPr>
            <w:tcW w:w="2325" w:type="dxa"/>
          </w:tcPr>
          <w:p w14:paraId="2BA2ABE7" w14:textId="3B378A88"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1E21139F" w14:textId="77777777" w:rsidTr="0068587F">
        <w:tc>
          <w:tcPr>
            <w:tcW w:w="2324" w:type="dxa"/>
          </w:tcPr>
          <w:p w14:paraId="7579D41F" w14:textId="2FCF22BA"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Dostovic 2021</w:t>
            </w:r>
          </w:p>
        </w:tc>
        <w:tc>
          <w:tcPr>
            <w:tcW w:w="2324" w:type="dxa"/>
          </w:tcPr>
          <w:p w14:paraId="5DCBA664" w14:textId="5F1270A6"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68BB315A" w14:textId="617866D9"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70614087" w14:textId="630E7BCE"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5DF57E64" w14:textId="5B4C2B9C"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2DFEAC34" w14:textId="5CCA61D1"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19CC21F2" w14:textId="77777777" w:rsidTr="0068587F">
        <w:tc>
          <w:tcPr>
            <w:tcW w:w="2324" w:type="dxa"/>
          </w:tcPr>
          <w:p w14:paraId="75FA6E3C" w14:textId="387406D2"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Dostovic 2021</w:t>
            </w:r>
          </w:p>
        </w:tc>
        <w:tc>
          <w:tcPr>
            <w:tcW w:w="2324" w:type="dxa"/>
          </w:tcPr>
          <w:p w14:paraId="2363EBD6" w14:textId="3DB07A08"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4B5B23EB" w14:textId="364669D6"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027DCA89" w14:textId="465703EB"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2ECFAD48" w14:textId="1431EA26"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70376FE2" w14:textId="5B1763AB"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7A8351E0" w14:textId="77777777" w:rsidTr="0068587F">
        <w:tc>
          <w:tcPr>
            <w:tcW w:w="2324" w:type="dxa"/>
          </w:tcPr>
          <w:p w14:paraId="473F09AB" w14:textId="56368A8B"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Dros 2020</w:t>
            </w:r>
          </w:p>
        </w:tc>
        <w:tc>
          <w:tcPr>
            <w:tcW w:w="2324" w:type="dxa"/>
          </w:tcPr>
          <w:p w14:paraId="5862CD45" w14:textId="133E2BA9"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6169BC56" w14:textId="531DAB57"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306B1B24" w14:textId="3443043E"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17FCFD23" w14:textId="59F06B8D"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9</w:t>
            </w:r>
          </w:p>
        </w:tc>
        <w:tc>
          <w:tcPr>
            <w:tcW w:w="2325" w:type="dxa"/>
          </w:tcPr>
          <w:p w14:paraId="5F87DF03" w14:textId="2B5781AC"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27961E14" w14:textId="77777777" w:rsidTr="0068587F">
        <w:tc>
          <w:tcPr>
            <w:tcW w:w="2324" w:type="dxa"/>
          </w:tcPr>
          <w:p w14:paraId="1AE8EBC6" w14:textId="056DD1B0"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arcez 2019</w:t>
            </w:r>
          </w:p>
        </w:tc>
        <w:tc>
          <w:tcPr>
            <w:tcW w:w="2324" w:type="dxa"/>
          </w:tcPr>
          <w:p w14:paraId="74A9C5E5" w14:textId="0A069DFC"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3019E086" w14:textId="3AE78FC2"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6BC731BE" w14:textId="6082DCB1"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53CC47A6" w14:textId="775ADF74"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9</w:t>
            </w:r>
          </w:p>
        </w:tc>
        <w:tc>
          <w:tcPr>
            <w:tcW w:w="2325" w:type="dxa"/>
          </w:tcPr>
          <w:p w14:paraId="5EE58E6F" w14:textId="57166233"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569707A0" w14:textId="77777777" w:rsidTr="0068587F">
        <w:tc>
          <w:tcPr>
            <w:tcW w:w="2324" w:type="dxa"/>
          </w:tcPr>
          <w:p w14:paraId="450CB25E" w14:textId="61120296"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Kat 2008</w:t>
            </w:r>
          </w:p>
        </w:tc>
        <w:tc>
          <w:tcPr>
            <w:tcW w:w="2324" w:type="dxa"/>
          </w:tcPr>
          <w:p w14:paraId="13239678" w14:textId="17595CA0"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575036A9" w14:textId="5A43364C"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3B4DCCA8" w14:textId="5F86E915"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32B12C03" w14:textId="743B602C"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6</w:t>
            </w:r>
          </w:p>
        </w:tc>
        <w:tc>
          <w:tcPr>
            <w:tcW w:w="2325" w:type="dxa"/>
          </w:tcPr>
          <w:p w14:paraId="51F246E8" w14:textId="10C219A5"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06860CEF" w14:textId="77777777" w:rsidTr="0068587F">
        <w:tc>
          <w:tcPr>
            <w:tcW w:w="2324" w:type="dxa"/>
          </w:tcPr>
          <w:p w14:paraId="7B0C5AB1" w14:textId="0AFA106F"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Krogseth 2011</w:t>
            </w:r>
          </w:p>
        </w:tc>
        <w:tc>
          <w:tcPr>
            <w:tcW w:w="2324" w:type="dxa"/>
          </w:tcPr>
          <w:p w14:paraId="240022C7" w14:textId="55A8C4E9"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3442E41E" w14:textId="46970944"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053612BE" w14:textId="2B4B61C0"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0679AD36" w14:textId="24E55BB7"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8</w:t>
            </w:r>
          </w:p>
        </w:tc>
        <w:tc>
          <w:tcPr>
            <w:tcW w:w="2325" w:type="dxa"/>
          </w:tcPr>
          <w:p w14:paraId="04F6AE36" w14:textId="015E7DA0"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74F16639" w14:textId="77777777" w:rsidTr="0068587F">
        <w:tc>
          <w:tcPr>
            <w:tcW w:w="2324" w:type="dxa"/>
          </w:tcPr>
          <w:p w14:paraId="5FAAF2F5" w14:textId="365520EE"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lastRenderedPageBreak/>
              <w:t>Lingehall 2017</w:t>
            </w:r>
          </w:p>
        </w:tc>
        <w:tc>
          <w:tcPr>
            <w:tcW w:w="2324" w:type="dxa"/>
          </w:tcPr>
          <w:p w14:paraId="3C377B71" w14:textId="05F1D9BF"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3787811B" w14:textId="2A3B2371"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6470C797" w14:textId="39CB8297"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55A5E371" w14:textId="0DFC4C55"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8</w:t>
            </w:r>
          </w:p>
        </w:tc>
        <w:tc>
          <w:tcPr>
            <w:tcW w:w="2325" w:type="dxa"/>
          </w:tcPr>
          <w:p w14:paraId="58133BFE" w14:textId="21061CD2"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3E7ABF9B" w14:textId="77777777" w:rsidTr="0068587F">
        <w:tc>
          <w:tcPr>
            <w:tcW w:w="2324" w:type="dxa"/>
          </w:tcPr>
          <w:p w14:paraId="6BEB8893" w14:textId="7ADD238C"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Lundström 2003</w:t>
            </w:r>
          </w:p>
        </w:tc>
        <w:tc>
          <w:tcPr>
            <w:tcW w:w="2324" w:type="dxa"/>
          </w:tcPr>
          <w:p w14:paraId="45E35096" w14:textId="4F5D9AD8"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3C975499" w14:textId="550A2EF4"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14953DB6" w14:textId="02B8225B"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3C6D3793" w14:textId="23090BFB"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8</w:t>
            </w:r>
          </w:p>
        </w:tc>
        <w:tc>
          <w:tcPr>
            <w:tcW w:w="2325" w:type="dxa"/>
          </w:tcPr>
          <w:p w14:paraId="44F9CEAE" w14:textId="028C78E3"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01807E29" w14:textId="77777777" w:rsidTr="0068587F">
        <w:tc>
          <w:tcPr>
            <w:tcW w:w="2324" w:type="dxa"/>
          </w:tcPr>
          <w:p w14:paraId="06156159" w14:textId="10A9B0F1"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Marielle 2011</w:t>
            </w:r>
          </w:p>
        </w:tc>
        <w:tc>
          <w:tcPr>
            <w:tcW w:w="2324" w:type="dxa"/>
          </w:tcPr>
          <w:p w14:paraId="7D44441B" w14:textId="6D0ABD1F"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3EF5C987" w14:textId="500633B7"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7641147C" w14:textId="18FAE227"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39BBCE16" w14:textId="2D1D7161"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9</w:t>
            </w:r>
          </w:p>
        </w:tc>
        <w:tc>
          <w:tcPr>
            <w:tcW w:w="2325" w:type="dxa"/>
          </w:tcPr>
          <w:p w14:paraId="74DDF157" w14:textId="62065E36"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19F1D358" w14:textId="77777777" w:rsidTr="0068587F">
        <w:tc>
          <w:tcPr>
            <w:tcW w:w="2324" w:type="dxa"/>
          </w:tcPr>
          <w:p w14:paraId="39749F92" w14:textId="58F5C36C"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Marrama 2022</w:t>
            </w:r>
          </w:p>
        </w:tc>
        <w:tc>
          <w:tcPr>
            <w:tcW w:w="2324" w:type="dxa"/>
          </w:tcPr>
          <w:p w14:paraId="4A1A721D" w14:textId="6BC2B082"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7398B22D" w14:textId="26FA49DD"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43F85AEA" w14:textId="6AF066A5"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29C49282" w14:textId="5D935DDE"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9</w:t>
            </w:r>
          </w:p>
        </w:tc>
        <w:tc>
          <w:tcPr>
            <w:tcW w:w="2325" w:type="dxa"/>
          </w:tcPr>
          <w:p w14:paraId="75355459" w14:textId="29593997"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352CF7EB" w14:textId="77777777" w:rsidTr="0068587F">
        <w:tc>
          <w:tcPr>
            <w:tcW w:w="2324" w:type="dxa"/>
          </w:tcPr>
          <w:p w14:paraId="6D4597EE" w14:textId="6756F713"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Neerland 2017</w:t>
            </w:r>
          </w:p>
        </w:tc>
        <w:tc>
          <w:tcPr>
            <w:tcW w:w="2324" w:type="dxa"/>
          </w:tcPr>
          <w:p w14:paraId="21E271CF" w14:textId="239EAD19"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0734DEDB" w14:textId="196353F4"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12562412" w14:textId="12987024"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0DB275F9" w14:textId="7985005C"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8</w:t>
            </w:r>
          </w:p>
        </w:tc>
        <w:tc>
          <w:tcPr>
            <w:tcW w:w="2325" w:type="dxa"/>
          </w:tcPr>
          <w:p w14:paraId="1264841D" w14:textId="5F03213B"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6B8526F4" w14:textId="77777777" w:rsidTr="0068587F">
        <w:tc>
          <w:tcPr>
            <w:tcW w:w="2324" w:type="dxa"/>
          </w:tcPr>
          <w:p w14:paraId="192FD2BB" w14:textId="0E5182E0"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Nerdal 2022</w:t>
            </w:r>
          </w:p>
        </w:tc>
        <w:tc>
          <w:tcPr>
            <w:tcW w:w="2324" w:type="dxa"/>
          </w:tcPr>
          <w:p w14:paraId="5AB41A09" w14:textId="7D12C6E7"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4A57BDC2" w14:textId="5465841A"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2317AA4C" w14:textId="5589C0C5"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5DECF1E3" w14:textId="7E6BCD24"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660867DB" w14:textId="161ECA4C"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647BC739" w14:textId="77777777" w:rsidTr="0068587F">
        <w:tc>
          <w:tcPr>
            <w:tcW w:w="2324" w:type="dxa"/>
          </w:tcPr>
          <w:p w14:paraId="6E345C25" w14:textId="68167F39"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Ojagbemi 2020</w:t>
            </w:r>
          </w:p>
        </w:tc>
        <w:tc>
          <w:tcPr>
            <w:tcW w:w="2324" w:type="dxa"/>
          </w:tcPr>
          <w:p w14:paraId="69BFDADE" w14:textId="20B531EA"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003C785B" w14:textId="6248AA82"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2AE1D848" w14:textId="18C22887"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353315DB" w14:textId="08A9EADF"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9</w:t>
            </w:r>
          </w:p>
        </w:tc>
        <w:tc>
          <w:tcPr>
            <w:tcW w:w="2325" w:type="dxa"/>
          </w:tcPr>
          <w:p w14:paraId="03DA304E" w14:textId="364394BC"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4ACD19C1" w14:textId="77777777" w:rsidTr="0068587F">
        <w:tc>
          <w:tcPr>
            <w:tcW w:w="2324" w:type="dxa"/>
          </w:tcPr>
          <w:p w14:paraId="7B96B9F5" w14:textId="421BA239"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Olofsson 2018</w:t>
            </w:r>
          </w:p>
        </w:tc>
        <w:tc>
          <w:tcPr>
            <w:tcW w:w="2324" w:type="dxa"/>
          </w:tcPr>
          <w:p w14:paraId="6068ED8E" w14:textId="6B997AB6"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346E3CAD" w14:textId="7A0596BE"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041A7565" w14:textId="4374F654"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06164E2E" w14:textId="79A42C2C"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20C1EDD0" w14:textId="59ADC2F1"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54723407" w14:textId="77777777" w:rsidTr="0068587F">
        <w:tc>
          <w:tcPr>
            <w:tcW w:w="2324" w:type="dxa"/>
          </w:tcPr>
          <w:p w14:paraId="3961EF1C" w14:textId="392B297E"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Rahkonen 2001</w:t>
            </w:r>
          </w:p>
        </w:tc>
        <w:tc>
          <w:tcPr>
            <w:tcW w:w="2324" w:type="dxa"/>
          </w:tcPr>
          <w:p w14:paraId="7D1ED185" w14:textId="791ABF5E"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2258DF0B" w14:textId="122C6499"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4671690F" w14:textId="4C1C0757"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07D849E8" w14:textId="2A3F98E9"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6</w:t>
            </w:r>
          </w:p>
        </w:tc>
        <w:tc>
          <w:tcPr>
            <w:tcW w:w="2325" w:type="dxa"/>
          </w:tcPr>
          <w:p w14:paraId="0F97FA83" w14:textId="7A1C7ECC"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7C765C5D" w14:textId="77777777" w:rsidTr="0068587F">
        <w:tc>
          <w:tcPr>
            <w:tcW w:w="2324" w:type="dxa"/>
          </w:tcPr>
          <w:p w14:paraId="3C42D27A" w14:textId="47E396DF"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Rawle 2021</w:t>
            </w:r>
          </w:p>
        </w:tc>
        <w:tc>
          <w:tcPr>
            <w:tcW w:w="2324" w:type="dxa"/>
          </w:tcPr>
          <w:p w14:paraId="6A91554E" w14:textId="6A527290"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64827A02" w14:textId="7801F5F8"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7C8F9569" w14:textId="7E462E5D"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2B63D28F" w14:textId="64D9DF1C"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6</w:t>
            </w:r>
          </w:p>
        </w:tc>
        <w:tc>
          <w:tcPr>
            <w:tcW w:w="2325" w:type="dxa"/>
          </w:tcPr>
          <w:p w14:paraId="2F9183B4" w14:textId="323963DA"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35072532" w14:textId="77777777" w:rsidTr="0068587F">
        <w:tc>
          <w:tcPr>
            <w:tcW w:w="2324" w:type="dxa"/>
          </w:tcPr>
          <w:p w14:paraId="63C26307" w14:textId="011FC986"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Richardson 2021</w:t>
            </w:r>
          </w:p>
        </w:tc>
        <w:tc>
          <w:tcPr>
            <w:tcW w:w="2324" w:type="dxa"/>
          </w:tcPr>
          <w:p w14:paraId="335DFE80" w14:textId="656DAEFA"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37F9511D" w14:textId="3BDE9D23"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72A98C7D" w14:textId="663F2C44"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6D7F9822" w14:textId="1551256B"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8</w:t>
            </w:r>
          </w:p>
        </w:tc>
        <w:tc>
          <w:tcPr>
            <w:tcW w:w="2325" w:type="dxa"/>
          </w:tcPr>
          <w:p w14:paraId="52FC52F3" w14:textId="5EB872E4"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16A8CBC2" w14:textId="77777777" w:rsidTr="0068587F">
        <w:tc>
          <w:tcPr>
            <w:tcW w:w="2324" w:type="dxa"/>
          </w:tcPr>
          <w:p w14:paraId="6E2ABEBC" w14:textId="3B82CB5C"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Rockwood 1999</w:t>
            </w:r>
          </w:p>
        </w:tc>
        <w:tc>
          <w:tcPr>
            <w:tcW w:w="2324" w:type="dxa"/>
          </w:tcPr>
          <w:p w14:paraId="78E42EC0" w14:textId="209223C4"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64E270B6" w14:textId="2172E1BC"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5E0AE4C9" w14:textId="4F4AA05E"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62F7D7B9" w14:textId="65153117"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8</w:t>
            </w:r>
          </w:p>
        </w:tc>
        <w:tc>
          <w:tcPr>
            <w:tcW w:w="2325" w:type="dxa"/>
          </w:tcPr>
          <w:p w14:paraId="591BB2D7" w14:textId="651C86B8"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3D031F" w:rsidRPr="00CA6A00" w14:paraId="60B2CD08" w14:textId="77777777" w:rsidTr="0068587F">
        <w:tc>
          <w:tcPr>
            <w:tcW w:w="2324" w:type="dxa"/>
          </w:tcPr>
          <w:p w14:paraId="649D894C" w14:textId="23C04C4F"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Rolandi 2020</w:t>
            </w:r>
          </w:p>
        </w:tc>
        <w:tc>
          <w:tcPr>
            <w:tcW w:w="2324" w:type="dxa"/>
          </w:tcPr>
          <w:p w14:paraId="0AA90ED1" w14:textId="7CF72364"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12AA121D" w14:textId="3015AD17"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2185A021" w14:textId="4A9E0546"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1E5CD14E" w14:textId="79093A89"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9</w:t>
            </w:r>
          </w:p>
        </w:tc>
        <w:tc>
          <w:tcPr>
            <w:tcW w:w="2325" w:type="dxa"/>
          </w:tcPr>
          <w:p w14:paraId="69D66377" w14:textId="12691E48" w:rsidR="003D031F" w:rsidRPr="00CA6A00" w:rsidRDefault="003D031F" w:rsidP="003D031F">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bl>
    <w:p w14:paraId="55D978B6" w14:textId="77777777" w:rsidR="00D03E7A" w:rsidRPr="00CA6A00" w:rsidRDefault="00D03E7A" w:rsidP="00BC3644">
      <w:pPr>
        <w:rPr>
          <w:rFonts w:ascii="Times New Roman" w:hAnsi="Times New Roman" w:cs="Times New Roman"/>
          <w:b/>
          <w:bCs/>
          <w:color w:val="000000" w:themeColor="text1"/>
          <w:sz w:val="18"/>
          <w:szCs w:val="18"/>
        </w:rPr>
      </w:pPr>
    </w:p>
    <w:p w14:paraId="1E97FDDD" w14:textId="44218125" w:rsidR="00045B4E" w:rsidRPr="00CA6A00" w:rsidRDefault="00045B4E" w:rsidP="00BC3644">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Mental health</w:t>
      </w:r>
    </w:p>
    <w:tbl>
      <w:tblPr>
        <w:tblStyle w:val="TableGrid"/>
        <w:tblW w:w="0" w:type="auto"/>
        <w:tblLook w:val="04A0" w:firstRow="1" w:lastRow="0" w:firstColumn="1" w:lastColumn="0" w:noHBand="0" w:noVBand="1"/>
      </w:tblPr>
      <w:tblGrid>
        <w:gridCol w:w="2324"/>
        <w:gridCol w:w="2324"/>
        <w:gridCol w:w="2325"/>
        <w:gridCol w:w="2325"/>
        <w:gridCol w:w="2325"/>
        <w:gridCol w:w="2325"/>
      </w:tblGrid>
      <w:tr w:rsidR="00413CE5" w:rsidRPr="00CA6A00" w14:paraId="06599138" w14:textId="77777777" w:rsidTr="00C030C0">
        <w:tc>
          <w:tcPr>
            <w:tcW w:w="2324" w:type="dxa"/>
          </w:tcPr>
          <w:p w14:paraId="06F26752" w14:textId="696E7964" w:rsidR="00C030C0" w:rsidRPr="00CA6A00" w:rsidRDefault="00C030C0" w:rsidP="00C030C0">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Author name and year</w:t>
            </w:r>
          </w:p>
        </w:tc>
        <w:tc>
          <w:tcPr>
            <w:tcW w:w="2324" w:type="dxa"/>
          </w:tcPr>
          <w:p w14:paraId="1C727814" w14:textId="4E33D847" w:rsidR="00C030C0" w:rsidRPr="00CA6A00" w:rsidRDefault="00C030C0" w:rsidP="00C030C0">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Selection</w:t>
            </w:r>
          </w:p>
        </w:tc>
        <w:tc>
          <w:tcPr>
            <w:tcW w:w="2325" w:type="dxa"/>
          </w:tcPr>
          <w:p w14:paraId="6E754F16" w14:textId="35FD0BA9" w:rsidR="00C030C0" w:rsidRPr="00CA6A00" w:rsidRDefault="00C030C0" w:rsidP="00C030C0">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Comparability</w:t>
            </w:r>
          </w:p>
        </w:tc>
        <w:tc>
          <w:tcPr>
            <w:tcW w:w="2325" w:type="dxa"/>
          </w:tcPr>
          <w:p w14:paraId="2567E532" w14:textId="47B53380" w:rsidR="00C030C0" w:rsidRPr="00CA6A00" w:rsidRDefault="00C030C0" w:rsidP="00C030C0">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Outcome</w:t>
            </w:r>
          </w:p>
        </w:tc>
        <w:tc>
          <w:tcPr>
            <w:tcW w:w="2325" w:type="dxa"/>
          </w:tcPr>
          <w:p w14:paraId="1DD07FB7" w14:textId="0D859EED" w:rsidR="00C030C0" w:rsidRPr="00CA6A00" w:rsidRDefault="00C030C0" w:rsidP="00C030C0">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Total</w:t>
            </w:r>
          </w:p>
        </w:tc>
        <w:tc>
          <w:tcPr>
            <w:tcW w:w="2325" w:type="dxa"/>
          </w:tcPr>
          <w:p w14:paraId="62C04D12" w14:textId="5A2EB360" w:rsidR="00C030C0" w:rsidRPr="00CA6A00" w:rsidRDefault="00C030C0" w:rsidP="00C030C0">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Overall quality</w:t>
            </w:r>
          </w:p>
        </w:tc>
      </w:tr>
      <w:tr w:rsidR="00413CE5" w:rsidRPr="00CA6A00" w14:paraId="0C9DC74B" w14:textId="77777777" w:rsidTr="00C030C0">
        <w:tc>
          <w:tcPr>
            <w:tcW w:w="2324" w:type="dxa"/>
          </w:tcPr>
          <w:p w14:paraId="3524D77A" w14:textId="1B0C5ED8"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Brown 2020</w:t>
            </w:r>
          </w:p>
        </w:tc>
        <w:tc>
          <w:tcPr>
            <w:tcW w:w="2324" w:type="dxa"/>
          </w:tcPr>
          <w:p w14:paraId="616B3DC2" w14:textId="7AFB10C6"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6A2D1E88" w14:textId="0CBF6E0D"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5FF92630" w14:textId="26ED8E6A"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743AF705" w14:textId="1BE6F5EC"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15237720" w14:textId="2EDFBD54"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61155A01" w14:textId="77777777" w:rsidTr="00C030C0">
        <w:tc>
          <w:tcPr>
            <w:tcW w:w="2324" w:type="dxa"/>
          </w:tcPr>
          <w:p w14:paraId="1BF3325C" w14:textId="449F4D39"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Bulic 2020</w:t>
            </w:r>
          </w:p>
        </w:tc>
        <w:tc>
          <w:tcPr>
            <w:tcW w:w="2324" w:type="dxa"/>
          </w:tcPr>
          <w:p w14:paraId="5BDFAA0B" w14:textId="027D3A00"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2E8B51CC" w14:textId="1926BC0A"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31CDC4DE" w14:textId="7E087B49"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3E06569C" w14:textId="067512BD"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14356FF9" w14:textId="586F0B91"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129C0B22" w14:textId="77777777" w:rsidTr="00C030C0">
        <w:tc>
          <w:tcPr>
            <w:tcW w:w="2324" w:type="dxa"/>
          </w:tcPr>
          <w:p w14:paraId="0B2ABB32" w14:textId="2E626BDC"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Chan 2017</w:t>
            </w:r>
          </w:p>
        </w:tc>
        <w:tc>
          <w:tcPr>
            <w:tcW w:w="2324" w:type="dxa"/>
          </w:tcPr>
          <w:p w14:paraId="015C370C" w14:textId="266EA472"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49B87E95" w14:textId="7DA765E1"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45DCEEF3" w14:textId="19FC58FC"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47C7B6E5" w14:textId="545C9262"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5</w:t>
            </w:r>
          </w:p>
        </w:tc>
        <w:tc>
          <w:tcPr>
            <w:tcW w:w="2325" w:type="dxa"/>
          </w:tcPr>
          <w:p w14:paraId="53C04821" w14:textId="371BA187"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6B9180A9" w14:textId="77777777" w:rsidTr="00C030C0">
        <w:tc>
          <w:tcPr>
            <w:tcW w:w="2324" w:type="dxa"/>
          </w:tcPr>
          <w:p w14:paraId="0763D579" w14:textId="10D09CD5"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delaVarga-Martínez 2022</w:t>
            </w:r>
          </w:p>
        </w:tc>
        <w:tc>
          <w:tcPr>
            <w:tcW w:w="2324" w:type="dxa"/>
          </w:tcPr>
          <w:p w14:paraId="1C012653" w14:textId="00EE72EC"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73280DCC" w14:textId="56BB8420"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62A64E88" w14:textId="72C8A8E6"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211FA853" w14:textId="7E689C81"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9</w:t>
            </w:r>
          </w:p>
        </w:tc>
        <w:tc>
          <w:tcPr>
            <w:tcW w:w="2325" w:type="dxa"/>
          </w:tcPr>
          <w:p w14:paraId="568947BA" w14:textId="3A108871"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712CAADC" w14:textId="77777777" w:rsidTr="00C030C0">
        <w:tc>
          <w:tcPr>
            <w:tcW w:w="2324" w:type="dxa"/>
          </w:tcPr>
          <w:p w14:paraId="4801C848" w14:textId="2E1D5CEA"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Drews 2015</w:t>
            </w:r>
          </w:p>
        </w:tc>
        <w:tc>
          <w:tcPr>
            <w:tcW w:w="2324" w:type="dxa"/>
          </w:tcPr>
          <w:p w14:paraId="076D59C9" w14:textId="17046CBA"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091A2F84" w14:textId="1FCBE813"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4C9D96F8" w14:textId="6C92E5D5"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1</w:t>
            </w:r>
          </w:p>
        </w:tc>
        <w:tc>
          <w:tcPr>
            <w:tcW w:w="2325" w:type="dxa"/>
          </w:tcPr>
          <w:p w14:paraId="54B594E4" w14:textId="0E48F814"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551DBEC7" w14:textId="274F2D12"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480EC54D" w14:textId="77777777" w:rsidTr="00C030C0">
        <w:tc>
          <w:tcPr>
            <w:tcW w:w="2324" w:type="dxa"/>
          </w:tcPr>
          <w:p w14:paraId="59A3C091" w14:textId="37824610"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Jackson 2014</w:t>
            </w:r>
          </w:p>
        </w:tc>
        <w:tc>
          <w:tcPr>
            <w:tcW w:w="2324" w:type="dxa"/>
          </w:tcPr>
          <w:p w14:paraId="7A1F643F" w14:textId="5A8820C7"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2155C278" w14:textId="335E4AA2"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7212398D" w14:textId="4362089C"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4036CCC2" w14:textId="2061CA72"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9</w:t>
            </w:r>
          </w:p>
        </w:tc>
        <w:tc>
          <w:tcPr>
            <w:tcW w:w="2325" w:type="dxa"/>
          </w:tcPr>
          <w:p w14:paraId="115A161B" w14:textId="2380D319"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049C822C" w14:textId="77777777" w:rsidTr="00C030C0">
        <w:tc>
          <w:tcPr>
            <w:tcW w:w="2324" w:type="dxa"/>
          </w:tcPr>
          <w:p w14:paraId="79B3FD5A" w14:textId="1BC6B17A"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Janssen 2021</w:t>
            </w:r>
          </w:p>
        </w:tc>
        <w:tc>
          <w:tcPr>
            <w:tcW w:w="2324" w:type="dxa"/>
          </w:tcPr>
          <w:p w14:paraId="090B527F" w14:textId="22F127C2"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12687BBA" w14:textId="188F0436"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4D5F3AC7" w14:textId="41A15113"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595EC493" w14:textId="62A02D36"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9</w:t>
            </w:r>
          </w:p>
        </w:tc>
        <w:tc>
          <w:tcPr>
            <w:tcW w:w="2325" w:type="dxa"/>
          </w:tcPr>
          <w:p w14:paraId="23A824E7" w14:textId="202F2B78"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6CE28A9D" w14:textId="77777777" w:rsidTr="00C030C0">
        <w:tc>
          <w:tcPr>
            <w:tcW w:w="2324" w:type="dxa"/>
          </w:tcPr>
          <w:p w14:paraId="033A73B5" w14:textId="30934ABF"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Kat 2008</w:t>
            </w:r>
          </w:p>
        </w:tc>
        <w:tc>
          <w:tcPr>
            <w:tcW w:w="2324" w:type="dxa"/>
          </w:tcPr>
          <w:p w14:paraId="74759030" w14:textId="64B02E5A"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5D296C70" w14:textId="55EF147A"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1931DDEE" w14:textId="4FF167BB"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291BB3C0" w14:textId="35F35A7E"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6</w:t>
            </w:r>
          </w:p>
        </w:tc>
        <w:tc>
          <w:tcPr>
            <w:tcW w:w="2325" w:type="dxa"/>
          </w:tcPr>
          <w:p w14:paraId="26CBA0BF" w14:textId="4CA355B6"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268B99F5" w14:textId="77777777" w:rsidTr="00C030C0">
        <w:tc>
          <w:tcPr>
            <w:tcW w:w="2324" w:type="dxa"/>
          </w:tcPr>
          <w:p w14:paraId="49EC90F6" w14:textId="1DA7486C"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Koster 2012</w:t>
            </w:r>
          </w:p>
        </w:tc>
        <w:tc>
          <w:tcPr>
            <w:tcW w:w="2324" w:type="dxa"/>
          </w:tcPr>
          <w:p w14:paraId="138204D0" w14:textId="7B2561D9"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7DFF5210" w14:textId="6427B7C4"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1</w:t>
            </w:r>
          </w:p>
        </w:tc>
        <w:tc>
          <w:tcPr>
            <w:tcW w:w="2325" w:type="dxa"/>
          </w:tcPr>
          <w:p w14:paraId="46FC19FC" w14:textId="62C1D6CF"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507DC139" w14:textId="53E36080"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6</w:t>
            </w:r>
          </w:p>
        </w:tc>
        <w:tc>
          <w:tcPr>
            <w:tcW w:w="2325" w:type="dxa"/>
          </w:tcPr>
          <w:p w14:paraId="036A7809" w14:textId="311C0D05"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58F01CE3" w14:textId="77777777" w:rsidTr="00C030C0">
        <w:tc>
          <w:tcPr>
            <w:tcW w:w="2324" w:type="dxa"/>
          </w:tcPr>
          <w:p w14:paraId="549E17AE" w14:textId="35921234"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Miyamoto 2021</w:t>
            </w:r>
          </w:p>
        </w:tc>
        <w:tc>
          <w:tcPr>
            <w:tcW w:w="2324" w:type="dxa"/>
          </w:tcPr>
          <w:p w14:paraId="4FFF5995" w14:textId="415A9FA9"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121C8E23" w14:textId="4CABF5C7"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6C85827E" w14:textId="7C00B5E5"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1</w:t>
            </w:r>
          </w:p>
        </w:tc>
        <w:tc>
          <w:tcPr>
            <w:tcW w:w="2325" w:type="dxa"/>
          </w:tcPr>
          <w:p w14:paraId="58EC1B4D" w14:textId="54F9E857"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74E038CE" w14:textId="1C2C53DB"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78FE4376" w14:textId="77777777" w:rsidTr="00C030C0">
        <w:tc>
          <w:tcPr>
            <w:tcW w:w="2324" w:type="dxa"/>
          </w:tcPr>
          <w:p w14:paraId="0E911998" w14:textId="3FD12CDB"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Nerdal 2022</w:t>
            </w:r>
          </w:p>
        </w:tc>
        <w:tc>
          <w:tcPr>
            <w:tcW w:w="2324" w:type="dxa"/>
          </w:tcPr>
          <w:p w14:paraId="6F8F899F" w14:textId="424F13E4"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709F9BCF" w14:textId="6EBAFBD9"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36294890" w14:textId="165CB4DD"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68D19999" w14:textId="12532348"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8</w:t>
            </w:r>
          </w:p>
        </w:tc>
        <w:tc>
          <w:tcPr>
            <w:tcW w:w="2325" w:type="dxa"/>
          </w:tcPr>
          <w:p w14:paraId="4BFE61E4" w14:textId="6B99C6A2"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0FD4117B" w14:textId="77777777" w:rsidTr="00C030C0">
        <w:tc>
          <w:tcPr>
            <w:tcW w:w="2324" w:type="dxa"/>
          </w:tcPr>
          <w:p w14:paraId="4D6F0BB0" w14:textId="56B2B0D6"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Nguyen 2018</w:t>
            </w:r>
          </w:p>
        </w:tc>
        <w:tc>
          <w:tcPr>
            <w:tcW w:w="2324" w:type="dxa"/>
          </w:tcPr>
          <w:p w14:paraId="382048AA" w14:textId="7D932DAA"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4990608C" w14:textId="124BD97B"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42D4BCF1" w14:textId="02E30DF1"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76613A78" w14:textId="1A7D342F"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8</w:t>
            </w:r>
          </w:p>
        </w:tc>
        <w:tc>
          <w:tcPr>
            <w:tcW w:w="2325" w:type="dxa"/>
          </w:tcPr>
          <w:p w14:paraId="0B0D1465" w14:textId="05661909"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7E15A6BE" w14:textId="77777777" w:rsidTr="00C030C0">
        <w:tc>
          <w:tcPr>
            <w:tcW w:w="2324" w:type="dxa"/>
          </w:tcPr>
          <w:p w14:paraId="55AF444B" w14:textId="2036F56F"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Olofsson 2018</w:t>
            </w:r>
          </w:p>
        </w:tc>
        <w:tc>
          <w:tcPr>
            <w:tcW w:w="2324" w:type="dxa"/>
          </w:tcPr>
          <w:p w14:paraId="3FDBDC52" w14:textId="5B9A8A40"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709FFEEB" w14:textId="52B69FD4"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45036200" w14:textId="431E6C0C"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2DD371BE" w14:textId="5047BD4C"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6</w:t>
            </w:r>
          </w:p>
        </w:tc>
        <w:tc>
          <w:tcPr>
            <w:tcW w:w="2325" w:type="dxa"/>
          </w:tcPr>
          <w:p w14:paraId="23BF5467" w14:textId="38DB1C34"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5E77474C" w14:textId="77777777" w:rsidTr="00C030C0">
        <w:tc>
          <w:tcPr>
            <w:tcW w:w="2324" w:type="dxa"/>
          </w:tcPr>
          <w:p w14:paraId="1FAAB120" w14:textId="7772682E"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Slor 2013</w:t>
            </w:r>
          </w:p>
        </w:tc>
        <w:tc>
          <w:tcPr>
            <w:tcW w:w="2324" w:type="dxa"/>
          </w:tcPr>
          <w:p w14:paraId="7259D3E4" w14:textId="0123CEA5"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7B22C5AA" w14:textId="55BB51F4"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00060412" w14:textId="0E43D875"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01D6DD04" w14:textId="6B35FEB9"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2AE997F4" w14:textId="48D5B7A1"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3623A6B7" w14:textId="77777777" w:rsidTr="00C030C0">
        <w:tc>
          <w:tcPr>
            <w:tcW w:w="2324" w:type="dxa"/>
          </w:tcPr>
          <w:p w14:paraId="20F70634" w14:textId="7B13AA23"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Svenningsen 2015</w:t>
            </w:r>
          </w:p>
        </w:tc>
        <w:tc>
          <w:tcPr>
            <w:tcW w:w="2324" w:type="dxa"/>
          </w:tcPr>
          <w:p w14:paraId="3FB5B954" w14:textId="5BD3C523"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3993AD73" w14:textId="663EB83D"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7171D7C3" w14:textId="0F2EE4EA"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376F3C84" w14:textId="1179F18D"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6</w:t>
            </w:r>
          </w:p>
        </w:tc>
        <w:tc>
          <w:tcPr>
            <w:tcW w:w="2325" w:type="dxa"/>
          </w:tcPr>
          <w:p w14:paraId="4171645A" w14:textId="49F272EE"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0DDDFEB8" w14:textId="77777777" w:rsidTr="00C030C0">
        <w:tc>
          <w:tcPr>
            <w:tcW w:w="2324" w:type="dxa"/>
          </w:tcPr>
          <w:p w14:paraId="10BF820A" w14:textId="3C73039D"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vanderHeijden 2023</w:t>
            </w:r>
          </w:p>
        </w:tc>
        <w:tc>
          <w:tcPr>
            <w:tcW w:w="2324" w:type="dxa"/>
          </w:tcPr>
          <w:p w14:paraId="1DEC7F05" w14:textId="151095F0"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14D19DF0" w14:textId="3854E31E"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48A4BFBA" w14:textId="2B99C1F4"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735C1D9B" w14:textId="0E3468E5"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6</w:t>
            </w:r>
          </w:p>
        </w:tc>
        <w:tc>
          <w:tcPr>
            <w:tcW w:w="2325" w:type="dxa"/>
          </w:tcPr>
          <w:p w14:paraId="2FE8B7C0" w14:textId="752FED53"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6F1B6D23" w14:textId="77777777" w:rsidTr="00C030C0">
        <w:tc>
          <w:tcPr>
            <w:tcW w:w="2324" w:type="dxa"/>
          </w:tcPr>
          <w:p w14:paraId="188194A4" w14:textId="235E8477"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Verloo 2016</w:t>
            </w:r>
          </w:p>
        </w:tc>
        <w:tc>
          <w:tcPr>
            <w:tcW w:w="2324" w:type="dxa"/>
          </w:tcPr>
          <w:p w14:paraId="3E30091B" w14:textId="44B26F21"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53DA2D1F" w14:textId="0C5E1564"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7401CFB5" w14:textId="10674CFC"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048A3D9B" w14:textId="0BA8D54A"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5</w:t>
            </w:r>
          </w:p>
        </w:tc>
        <w:tc>
          <w:tcPr>
            <w:tcW w:w="2325" w:type="dxa"/>
          </w:tcPr>
          <w:p w14:paraId="466A17AF" w14:textId="4AB07353"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699EB950" w14:textId="77777777" w:rsidTr="00C030C0">
        <w:tc>
          <w:tcPr>
            <w:tcW w:w="2324" w:type="dxa"/>
          </w:tcPr>
          <w:p w14:paraId="0A36CC62" w14:textId="7C0C8851"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Whittamore 2014</w:t>
            </w:r>
          </w:p>
        </w:tc>
        <w:tc>
          <w:tcPr>
            <w:tcW w:w="2324" w:type="dxa"/>
          </w:tcPr>
          <w:p w14:paraId="734B7808" w14:textId="6601271A"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3148C018" w14:textId="5545FC31"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4EFE35DB" w14:textId="78E8C548"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0964E3EF" w14:textId="670B1EEB"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7E890556" w14:textId="6E451FD3"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CD6FDA" w:rsidRPr="00CA6A00" w14:paraId="079F10C3" w14:textId="77777777" w:rsidTr="00C030C0">
        <w:tc>
          <w:tcPr>
            <w:tcW w:w="2324" w:type="dxa"/>
          </w:tcPr>
          <w:p w14:paraId="093822AF" w14:textId="07D68962"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Witlox 2013</w:t>
            </w:r>
          </w:p>
        </w:tc>
        <w:tc>
          <w:tcPr>
            <w:tcW w:w="2324" w:type="dxa"/>
          </w:tcPr>
          <w:p w14:paraId="49974746" w14:textId="14E54110"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4B962F02" w14:textId="39FDB77D"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5B962CC0" w14:textId="5575047C"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2B3FB777" w14:textId="30AE0F90"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6</w:t>
            </w:r>
          </w:p>
        </w:tc>
        <w:tc>
          <w:tcPr>
            <w:tcW w:w="2325" w:type="dxa"/>
          </w:tcPr>
          <w:p w14:paraId="466E116B" w14:textId="6CE2D856" w:rsidR="00CD6FDA" w:rsidRPr="00CA6A00" w:rsidRDefault="00CD6FDA" w:rsidP="00CD6FD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bl>
    <w:p w14:paraId="26244C43" w14:textId="77777777" w:rsidR="00045B4E" w:rsidRPr="00CA6A00" w:rsidRDefault="00045B4E" w:rsidP="00BC3644">
      <w:pPr>
        <w:rPr>
          <w:rFonts w:ascii="Times New Roman" w:hAnsi="Times New Roman" w:cs="Times New Roman"/>
          <w:b/>
          <w:bCs/>
          <w:color w:val="000000" w:themeColor="text1"/>
          <w:sz w:val="18"/>
          <w:szCs w:val="18"/>
        </w:rPr>
      </w:pPr>
    </w:p>
    <w:p w14:paraId="6D108BEF" w14:textId="49D4E944" w:rsidR="00A975BF" w:rsidRPr="00CA6A00" w:rsidRDefault="00A975BF" w:rsidP="00BC3644">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Institutionalisation</w:t>
      </w:r>
    </w:p>
    <w:tbl>
      <w:tblPr>
        <w:tblStyle w:val="TableGrid"/>
        <w:tblW w:w="0" w:type="auto"/>
        <w:tblLook w:val="04A0" w:firstRow="1" w:lastRow="0" w:firstColumn="1" w:lastColumn="0" w:noHBand="0" w:noVBand="1"/>
      </w:tblPr>
      <w:tblGrid>
        <w:gridCol w:w="2324"/>
        <w:gridCol w:w="2324"/>
        <w:gridCol w:w="2325"/>
        <w:gridCol w:w="2325"/>
        <w:gridCol w:w="2325"/>
        <w:gridCol w:w="2325"/>
      </w:tblGrid>
      <w:tr w:rsidR="00413CE5" w:rsidRPr="00CA6A00" w14:paraId="3990031A" w14:textId="77777777" w:rsidTr="00106B89">
        <w:tc>
          <w:tcPr>
            <w:tcW w:w="2324" w:type="dxa"/>
          </w:tcPr>
          <w:p w14:paraId="16BF0F26" w14:textId="362943BD" w:rsidR="00106B89" w:rsidRPr="00CA6A00" w:rsidRDefault="00106B89" w:rsidP="00106B89">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Author name and year</w:t>
            </w:r>
          </w:p>
        </w:tc>
        <w:tc>
          <w:tcPr>
            <w:tcW w:w="2324" w:type="dxa"/>
          </w:tcPr>
          <w:p w14:paraId="3AB4F25B" w14:textId="681878DB" w:rsidR="00106B89" w:rsidRPr="00CA6A00" w:rsidRDefault="00106B89" w:rsidP="00106B89">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Selection</w:t>
            </w:r>
          </w:p>
        </w:tc>
        <w:tc>
          <w:tcPr>
            <w:tcW w:w="2325" w:type="dxa"/>
          </w:tcPr>
          <w:p w14:paraId="4AC266D3" w14:textId="0DE1698A" w:rsidR="00106B89" w:rsidRPr="00CA6A00" w:rsidRDefault="00106B89" w:rsidP="00106B89">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Comparability</w:t>
            </w:r>
          </w:p>
        </w:tc>
        <w:tc>
          <w:tcPr>
            <w:tcW w:w="2325" w:type="dxa"/>
          </w:tcPr>
          <w:p w14:paraId="1EEF775C" w14:textId="1B9A8FE7" w:rsidR="00106B89" w:rsidRPr="00CA6A00" w:rsidRDefault="00106B89" w:rsidP="00106B89">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Outcome</w:t>
            </w:r>
          </w:p>
        </w:tc>
        <w:tc>
          <w:tcPr>
            <w:tcW w:w="2325" w:type="dxa"/>
          </w:tcPr>
          <w:p w14:paraId="63C2BB91" w14:textId="138F504F" w:rsidR="00106B89" w:rsidRPr="00CA6A00" w:rsidRDefault="00106B89" w:rsidP="00106B89">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Total</w:t>
            </w:r>
          </w:p>
        </w:tc>
        <w:tc>
          <w:tcPr>
            <w:tcW w:w="2325" w:type="dxa"/>
          </w:tcPr>
          <w:p w14:paraId="40A29DE4" w14:textId="7C08B3CC" w:rsidR="00106B89" w:rsidRPr="00CA6A00" w:rsidRDefault="00106B89" w:rsidP="00106B89">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Overall quality</w:t>
            </w:r>
          </w:p>
        </w:tc>
      </w:tr>
      <w:tr w:rsidR="00413CE5" w:rsidRPr="00CA6A00" w14:paraId="4463B285" w14:textId="77777777" w:rsidTr="00106B89">
        <w:tc>
          <w:tcPr>
            <w:tcW w:w="2324" w:type="dxa"/>
          </w:tcPr>
          <w:p w14:paraId="64D3DD07" w14:textId="30F32EBC"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lastRenderedPageBreak/>
              <w:t>Bellelli 2008</w:t>
            </w:r>
          </w:p>
        </w:tc>
        <w:tc>
          <w:tcPr>
            <w:tcW w:w="2324" w:type="dxa"/>
          </w:tcPr>
          <w:p w14:paraId="2ED3348E" w14:textId="1BD5DC45"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7793EB59" w14:textId="766FF6D7"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00B8A547" w14:textId="405D83A7"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46A956A8" w14:textId="503479E7"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9</w:t>
            </w:r>
          </w:p>
        </w:tc>
        <w:tc>
          <w:tcPr>
            <w:tcW w:w="2325" w:type="dxa"/>
          </w:tcPr>
          <w:p w14:paraId="696E37E8" w14:textId="2976EA3F"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255D1362" w14:textId="77777777" w:rsidTr="00106B89">
        <w:tc>
          <w:tcPr>
            <w:tcW w:w="2324" w:type="dxa"/>
          </w:tcPr>
          <w:p w14:paraId="3FC48018" w14:textId="7C54A581"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Cole 2008</w:t>
            </w:r>
          </w:p>
        </w:tc>
        <w:tc>
          <w:tcPr>
            <w:tcW w:w="2324" w:type="dxa"/>
          </w:tcPr>
          <w:p w14:paraId="7072E225" w14:textId="5E9066B9"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025AA5F3" w14:textId="64C1A4DE"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6A9CFC2B" w14:textId="73DEB46F"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2382F3DD" w14:textId="08356DCF"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9</w:t>
            </w:r>
          </w:p>
        </w:tc>
        <w:tc>
          <w:tcPr>
            <w:tcW w:w="2325" w:type="dxa"/>
          </w:tcPr>
          <w:p w14:paraId="71D22186" w14:textId="52054336"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2BAA342C" w14:textId="77777777" w:rsidTr="00106B89">
        <w:tc>
          <w:tcPr>
            <w:tcW w:w="2324" w:type="dxa"/>
          </w:tcPr>
          <w:p w14:paraId="7EBD5A42" w14:textId="565E4371"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deJong 2019</w:t>
            </w:r>
          </w:p>
        </w:tc>
        <w:tc>
          <w:tcPr>
            <w:tcW w:w="2324" w:type="dxa"/>
          </w:tcPr>
          <w:p w14:paraId="413C9701" w14:textId="41BCF3B8"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4C79D31C" w14:textId="08DEBB2E"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78A4B987" w14:textId="63BF8550"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626E6082" w14:textId="04C25E57"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6</w:t>
            </w:r>
          </w:p>
        </w:tc>
        <w:tc>
          <w:tcPr>
            <w:tcW w:w="2325" w:type="dxa"/>
          </w:tcPr>
          <w:p w14:paraId="3F794DCB" w14:textId="2EF03DAB"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07B4B567" w14:textId="77777777" w:rsidTr="00106B89">
        <w:tc>
          <w:tcPr>
            <w:tcW w:w="2324" w:type="dxa"/>
          </w:tcPr>
          <w:p w14:paraId="3BA04424" w14:textId="794E305F"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Doris 2013</w:t>
            </w:r>
          </w:p>
        </w:tc>
        <w:tc>
          <w:tcPr>
            <w:tcW w:w="2324" w:type="dxa"/>
          </w:tcPr>
          <w:p w14:paraId="0E62EFD9" w14:textId="456A3158"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04981859" w14:textId="15F3CA4C"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59EAD0DE" w14:textId="44A48A78"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205BB9E1" w14:textId="2FA9F5AA"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79F6AF6C" w14:textId="517A94CC"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6231E820" w14:textId="77777777" w:rsidTr="00106B89">
        <w:tc>
          <w:tcPr>
            <w:tcW w:w="2324" w:type="dxa"/>
          </w:tcPr>
          <w:p w14:paraId="3A9FEAF0" w14:textId="47A2A30C"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Durlach 2023</w:t>
            </w:r>
          </w:p>
        </w:tc>
        <w:tc>
          <w:tcPr>
            <w:tcW w:w="2324" w:type="dxa"/>
          </w:tcPr>
          <w:p w14:paraId="2404CDB5" w14:textId="7760F4A8"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67546E65" w14:textId="5D96D3C8"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2D1C0A22" w14:textId="7E477825"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27BD9458" w14:textId="26424E3B"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2EF0AD37" w14:textId="66AB417B"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593F618D" w14:textId="77777777" w:rsidTr="00106B89">
        <w:tc>
          <w:tcPr>
            <w:tcW w:w="2324" w:type="dxa"/>
          </w:tcPr>
          <w:p w14:paraId="2FA308F7" w14:textId="4555EAFC"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Eeles 2010</w:t>
            </w:r>
          </w:p>
        </w:tc>
        <w:tc>
          <w:tcPr>
            <w:tcW w:w="2324" w:type="dxa"/>
          </w:tcPr>
          <w:p w14:paraId="1C9BB071" w14:textId="16D91124"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1BCCA82F" w14:textId="2073428F"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155CD158" w14:textId="00CD2F6F"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24D7CE46" w14:textId="58BFEE3F"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9</w:t>
            </w:r>
          </w:p>
        </w:tc>
        <w:tc>
          <w:tcPr>
            <w:tcW w:w="2325" w:type="dxa"/>
          </w:tcPr>
          <w:p w14:paraId="06111AD7" w14:textId="52FBF0B0"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7904514A" w14:textId="77777777" w:rsidTr="00106B89">
        <w:tc>
          <w:tcPr>
            <w:tcW w:w="2324" w:type="dxa"/>
          </w:tcPr>
          <w:p w14:paraId="6F8E47F2" w14:textId="0C24A768"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rancis 1990</w:t>
            </w:r>
          </w:p>
        </w:tc>
        <w:tc>
          <w:tcPr>
            <w:tcW w:w="2324" w:type="dxa"/>
          </w:tcPr>
          <w:p w14:paraId="406AF411" w14:textId="5AA173BD"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62221268" w14:textId="7EE1FF43"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5028FEA4" w14:textId="3F0A9E55"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4FBDB1C5" w14:textId="5623C54C"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3B59A464" w14:textId="264D6415"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55086B46" w14:textId="77777777" w:rsidTr="00106B89">
        <w:tc>
          <w:tcPr>
            <w:tcW w:w="2324" w:type="dxa"/>
          </w:tcPr>
          <w:p w14:paraId="35AF703B" w14:textId="7536FCCC"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eorge 1997</w:t>
            </w:r>
          </w:p>
        </w:tc>
        <w:tc>
          <w:tcPr>
            <w:tcW w:w="2324" w:type="dxa"/>
          </w:tcPr>
          <w:p w14:paraId="26715416" w14:textId="1568F96D"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64B3A2DC" w14:textId="77357634"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5A7BCE14" w14:textId="59049E27"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5A9DAE47" w14:textId="3554C95B"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6</w:t>
            </w:r>
          </w:p>
        </w:tc>
        <w:tc>
          <w:tcPr>
            <w:tcW w:w="2325" w:type="dxa"/>
          </w:tcPr>
          <w:p w14:paraId="6E33D1E7" w14:textId="020552CC"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563593F0" w14:textId="77777777" w:rsidTr="00106B89">
        <w:tc>
          <w:tcPr>
            <w:tcW w:w="2324" w:type="dxa"/>
          </w:tcPr>
          <w:p w14:paraId="3F084D0C" w14:textId="598D0AE7"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ivens 2009</w:t>
            </w:r>
          </w:p>
        </w:tc>
        <w:tc>
          <w:tcPr>
            <w:tcW w:w="2324" w:type="dxa"/>
          </w:tcPr>
          <w:p w14:paraId="3C809F6C" w14:textId="21342259"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2D70D8D0" w14:textId="6816848D"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5D3A7096" w14:textId="42E7F55B"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25FE2035" w14:textId="10BD6C3F"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9</w:t>
            </w:r>
          </w:p>
        </w:tc>
        <w:tc>
          <w:tcPr>
            <w:tcW w:w="2325" w:type="dxa"/>
          </w:tcPr>
          <w:p w14:paraId="21265272" w14:textId="2146156F"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05850B09" w14:textId="77777777" w:rsidTr="00106B89">
        <w:tc>
          <w:tcPr>
            <w:tcW w:w="2324" w:type="dxa"/>
          </w:tcPr>
          <w:p w14:paraId="607944B0" w14:textId="12E8363C"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Hawley 2023</w:t>
            </w:r>
          </w:p>
        </w:tc>
        <w:tc>
          <w:tcPr>
            <w:tcW w:w="2324" w:type="dxa"/>
          </w:tcPr>
          <w:p w14:paraId="274D005C" w14:textId="57BC7F9F"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50139CE4" w14:textId="7578CF40"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1B76BE02" w14:textId="36B3B7F2"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1</w:t>
            </w:r>
          </w:p>
        </w:tc>
        <w:tc>
          <w:tcPr>
            <w:tcW w:w="2325" w:type="dxa"/>
          </w:tcPr>
          <w:p w14:paraId="35640AC6" w14:textId="4DEE6B9A"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59FE22AC" w14:textId="18B0F515"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0ACCC8DA" w14:textId="77777777" w:rsidTr="00106B89">
        <w:tc>
          <w:tcPr>
            <w:tcW w:w="2324" w:type="dxa"/>
          </w:tcPr>
          <w:p w14:paraId="5C0516FC" w14:textId="71754800"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Hölttä 2011</w:t>
            </w:r>
          </w:p>
        </w:tc>
        <w:tc>
          <w:tcPr>
            <w:tcW w:w="2324" w:type="dxa"/>
          </w:tcPr>
          <w:p w14:paraId="4A4F9CA9" w14:textId="27A495C2"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6B39D470" w14:textId="7011FAF5"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2497ACBF" w14:textId="7CD56DC7"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69CAF021" w14:textId="4EA2CE0F"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9</w:t>
            </w:r>
          </w:p>
        </w:tc>
        <w:tc>
          <w:tcPr>
            <w:tcW w:w="2325" w:type="dxa"/>
          </w:tcPr>
          <w:p w14:paraId="296B0C8A" w14:textId="57B6E21F"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370F090A" w14:textId="77777777" w:rsidTr="00106B89">
        <w:tc>
          <w:tcPr>
            <w:tcW w:w="2324" w:type="dxa"/>
          </w:tcPr>
          <w:p w14:paraId="6D4207F1" w14:textId="3B582EA6"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Inouye 1998</w:t>
            </w:r>
          </w:p>
        </w:tc>
        <w:tc>
          <w:tcPr>
            <w:tcW w:w="2324" w:type="dxa"/>
          </w:tcPr>
          <w:p w14:paraId="1937A3F6" w14:textId="22E17756"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0699CE24" w14:textId="3EABE473"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5585F047" w14:textId="6367F12F"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0E5FAC49" w14:textId="56C7EA7E"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9</w:t>
            </w:r>
          </w:p>
        </w:tc>
        <w:tc>
          <w:tcPr>
            <w:tcW w:w="2325" w:type="dxa"/>
          </w:tcPr>
          <w:p w14:paraId="076133DB" w14:textId="1E0DA1A5"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2C3935FC" w14:textId="77777777" w:rsidTr="00106B89">
        <w:tc>
          <w:tcPr>
            <w:tcW w:w="2324" w:type="dxa"/>
          </w:tcPr>
          <w:p w14:paraId="56DA8C1D" w14:textId="41025984"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Kat 2008</w:t>
            </w:r>
          </w:p>
        </w:tc>
        <w:tc>
          <w:tcPr>
            <w:tcW w:w="2324" w:type="dxa"/>
          </w:tcPr>
          <w:p w14:paraId="193E1951" w14:textId="259C7703"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7E5DF7A9" w14:textId="7E8E66E2"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75F31A48" w14:textId="380DE02B"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0A444128" w14:textId="4E7BC3D5"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6</w:t>
            </w:r>
          </w:p>
        </w:tc>
        <w:tc>
          <w:tcPr>
            <w:tcW w:w="2325" w:type="dxa"/>
          </w:tcPr>
          <w:p w14:paraId="77845EE4" w14:textId="0BFEFD61"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17004269" w14:textId="77777777" w:rsidTr="00106B89">
        <w:tc>
          <w:tcPr>
            <w:tcW w:w="2324" w:type="dxa"/>
          </w:tcPr>
          <w:p w14:paraId="29D8C06B" w14:textId="1230F42C"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Krogseth 2014</w:t>
            </w:r>
          </w:p>
        </w:tc>
        <w:tc>
          <w:tcPr>
            <w:tcW w:w="2324" w:type="dxa"/>
          </w:tcPr>
          <w:p w14:paraId="7B5A815D" w14:textId="075D930A"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5A21CB56" w14:textId="2BDE89B3"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5D829A80" w14:textId="1355722B"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766E0ECB" w14:textId="7D1496F8"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9</w:t>
            </w:r>
          </w:p>
        </w:tc>
        <w:tc>
          <w:tcPr>
            <w:tcW w:w="2325" w:type="dxa"/>
          </w:tcPr>
          <w:p w14:paraId="773A69F8" w14:textId="504B1BD3"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12D5597C" w14:textId="77777777" w:rsidTr="00106B89">
        <w:tc>
          <w:tcPr>
            <w:tcW w:w="2324" w:type="dxa"/>
          </w:tcPr>
          <w:p w14:paraId="00007E9B" w14:textId="7B13FFF1"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Labaste 2023</w:t>
            </w:r>
          </w:p>
        </w:tc>
        <w:tc>
          <w:tcPr>
            <w:tcW w:w="2324" w:type="dxa"/>
          </w:tcPr>
          <w:p w14:paraId="2E05A639" w14:textId="5009A2CD"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29C6AF1A" w14:textId="1CB781BE"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46384A44" w14:textId="46F925BF"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7885FA07" w14:textId="19F0AB12"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9</w:t>
            </w:r>
          </w:p>
        </w:tc>
        <w:tc>
          <w:tcPr>
            <w:tcW w:w="2325" w:type="dxa"/>
          </w:tcPr>
          <w:p w14:paraId="46D5CAE4" w14:textId="6C774039"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5DD98794" w14:textId="77777777" w:rsidTr="00106B89">
        <w:tc>
          <w:tcPr>
            <w:tcW w:w="2324" w:type="dxa"/>
          </w:tcPr>
          <w:p w14:paraId="1DD6968F" w14:textId="494EB716"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MacLullich 2019</w:t>
            </w:r>
          </w:p>
        </w:tc>
        <w:tc>
          <w:tcPr>
            <w:tcW w:w="2324" w:type="dxa"/>
          </w:tcPr>
          <w:p w14:paraId="4C5A9B61" w14:textId="5F29F46A"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4B07B141" w14:textId="67927327"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0127DC5D" w14:textId="7858878A"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713D95C7" w14:textId="40DF987F"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5</w:t>
            </w:r>
          </w:p>
        </w:tc>
        <w:tc>
          <w:tcPr>
            <w:tcW w:w="2325" w:type="dxa"/>
          </w:tcPr>
          <w:p w14:paraId="62A7E3C2" w14:textId="35E7AAFE"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342F1834" w14:textId="77777777" w:rsidTr="00106B89">
        <w:tc>
          <w:tcPr>
            <w:tcW w:w="2324" w:type="dxa"/>
          </w:tcPr>
          <w:p w14:paraId="7D332D80" w14:textId="6BD2AE9E"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Mariz 2013</w:t>
            </w:r>
          </w:p>
        </w:tc>
        <w:tc>
          <w:tcPr>
            <w:tcW w:w="2324" w:type="dxa"/>
          </w:tcPr>
          <w:p w14:paraId="2F65878E" w14:textId="7754BA4E"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650E1665" w14:textId="087C483D"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687E094A" w14:textId="22EBF00E"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46374B9A" w14:textId="5CEA1A80"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525C261D" w14:textId="1397957D"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5EA80CB8" w14:textId="77777777" w:rsidTr="00106B89">
        <w:tc>
          <w:tcPr>
            <w:tcW w:w="2324" w:type="dxa"/>
          </w:tcPr>
          <w:p w14:paraId="0DC04B6D" w14:textId="0C81C542"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McAvay 2006</w:t>
            </w:r>
          </w:p>
        </w:tc>
        <w:tc>
          <w:tcPr>
            <w:tcW w:w="2324" w:type="dxa"/>
          </w:tcPr>
          <w:p w14:paraId="251A417B" w14:textId="5064FCC9"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7B4EDDF4" w14:textId="4D429199"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1BA5C46A" w14:textId="0DD8679D"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416CEA34" w14:textId="1C077C97"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5</w:t>
            </w:r>
          </w:p>
        </w:tc>
        <w:tc>
          <w:tcPr>
            <w:tcW w:w="2325" w:type="dxa"/>
          </w:tcPr>
          <w:p w14:paraId="0A61A29D" w14:textId="394E8D44"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40D3C064" w14:textId="77777777" w:rsidTr="00106B89">
        <w:tc>
          <w:tcPr>
            <w:tcW w:w="2324" w:type="dxa"/>
          </w:tcPr>
          <w:p w14:paraId="6FFCC4B5" w14:textId="69793124"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McCusker 2001</w:t>
            </w:r>
          </w:p>
        </w:tc>
        <w:tc>
          <w:tcPr>
            <w:tcW w:w="2324" w:type="dxa"/>
          </w:tcPr>
          <w:p w14:paraId="4F135A1A" w14:textId="420B9B05"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34746526" w14:textId="5246F65E"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70592424" w14:textId="07664F0A"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26CC61E8" w14:textId="66436965"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8</w:t>
            </w:r>
          </w:p>
        </w:tc>
        <w:tc>
          <w:tcPr>
            <w:tcW w:w="2325" w:type="dxa"/>
          </w:tcPr>
          <w:p w14:paraId="09D4B942" w14:textId="158E2DAA"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7D18D214" w14:textId="77777777" w:rsidTr="00106B89">
        <w:tc>
          <w:tcPr>
            <w:tcW w:w="2324" w:type="dxa"/>
          </w:tcPr>
          <w:p w14:paraId="168884A3" w14:textId="695F2CCF"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Morandi 2014</w:t>
            </w:r>
          </w:p>
        </w:tc>
        <w:tc>
          <w:tcPr>
            <w:tcW w:w="2324" w:type="dxa"/>
          </w:tcPr>
          <w:p w14:paraId="0E551F8F" w14:textId="7AF2F2C5"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72A86938" w14:textId="55585BFD"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41D972FE" w14:textId="39CDCC75"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4E1D589C" w14:textId="432F3EE7"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8</w:t>
            </w:r>
          </w:p>
        </w:tc>
        <w:tc>
          <w:tcPr>
            <w:tcW w:w="2325" w:type="dxa"/>
          </w:tcPr>
          <w:p w14:paraId="56DD2672" w14:textId="0A7AA2EF"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4BE48B5C" w14:textId="77777777" w:rsidTr="00106B89">
        <w:tc>
          <w:tcPr>
            <w:tcW w:w="2324" w:type="dxa"/>
          </w:tcPr>
          <w:p w14:paraId="3C405455" w14:textId="0346EF46"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Neufeld 2015</w:t>
            </w:r>
          </w:p>
        </w:tc>
        <w:tc>
          <w:tcPr>
            <w:tcW w:w="2324" w:type="dxa"/>
          </w:tcPr>
          <w:p w14:paraId="0AF01F84" w14:textId="27296C49"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38F5CE3D" w14:textId="7B2C06CE"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48F5D858" w14:textId="630E0851"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1A798E2C" w14:textId="068CFD63"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444FFE88" w14:textId="1DC96BF0"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66A1B978" w14:textId="77777777" w:rsidTr="00106B89">
        <w:tc>
          <w:tcPr>
            <w:tcW w:w="2324" w:type="dxa"/>
          </w:tcPr>
          <w:p w14:paraId="19C32E1A" w14:textId="5355FD63"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O'Keeffe 1997</w:t>
            </w:r>
          </w:p>
        </w:tc>
        <w:tc>
          <w:tcPr>
            <w:tcW w:w="2324" w:type="dxa"/>
          </w:tcPr>
          <w:p w14:paraId="6FCC6193" w14:textId="2C61F274"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0EC84535" w14:textId="449F1C9D"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3413BF06" w14:textId="27199006"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74940891" w14:textId="69E16DCB"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8</w:t>
            </w:r>
          </w:p>
        </w:tc>
        <w:tc>
          <w:tcPr>
            <w:tcW w:w="2325" w:type="dxa"/>
          </w:tcPr>
          <w:p w14:paraId="6E199623" w14:textId="533EAA1B"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4544DF60" w14:textId="77777777" w:rsidTr="00106B89">
        <w:tc>
          <w:tcPr>
            <w:tcW w:w="2324" w:type="dxa"/>
          </w:tcPr>
          <w:p w14:paraId="65551B11" w14:textId="24E69835"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Paulino 2023</w:t>
            </w:r>
          </w:p>
        </w:tc>
        <w:tc>
          <w:tcPr>
            <w:tcW w:w="2324" w:type="dxa"/>
          </w:tcPr>
          <w:p w14:paraId="0CFC394A" w14:textId="1AB6F99E"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432E84C1" w14:textId="7892E827"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6AA7B4C8" w14:textId="36E1247E"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3ECF403D" w14:textId="083DF2BF"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5</w:t>
            </w:r>
          </w:p>
        </w:tc>
        <w:tc>
          <w:tcPr>
            <w:tcW w:w="2325" w:type="dxa"/>
          </w:tcPr>
          <w:p w14:paraId="2FE026FF" w14:textId="2610B86F"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1B9B05DD" w14:textId="77777777" w:rsidTr="00106B89">
        <w:tc>
          <w:tcPr>
            <w:tcW w:w="2324" w:type="dxa"/>
          </w:tcPr>
          <w:p w14:paraId="7E3A3E70" w14:textId="3D6A008C"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Pitkala 2005</w:t>
            </w:r>
          </w:p>
        </w:tc>
        <w:tc>
          <w:tcPr>
            <w:tcW w:w="2324" w:type="dxa"/>
          </w:tcPr>
          <w:p w14:paraId="1B7A435A" w14:textId="7641C738"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3C76A67E" w14:textId="54849A31"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2EDDFE99" w14:textId="7E1C2489"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157D10B9" w14:textId="4B962F60"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8</w:t>
            </w:r>
          </w:p>
        </w:tc>
        <w:tc>
          <w:tcPr>
            <w:tcW w:w="2325" w:type="dxa"/>
          </w:tcPr>
          <w:p w14:paraId="79F73436" w14:textId="6A804001"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45185FC8" w14:textId="77777777" w:rsidTr="00106B89">
        <w:tc>
          <w:tcPr>
            <w:tcW w:w="2324" w:type="dxa"/>
          </w:tcPr>
          <w:p w14:paraId="253CA7B5" w14:textId="26A3C5CA"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Racine 2018</w:t>
            </w:r>
          </w:p>
        </w:tc>
        <w:tc>
          <w:tcPr>
            <w:tcW w:w="2324" w:type="dxa"/>
          </w:tcPr>
          <w:p w14:paraId="22FA9BFA" w14:textId="18B29AB3"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033E9BC4" w14:textId="16E5937B"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13EA6ECB" w14:textId="00578FFB"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23A92B41" w14:textId="5BA4533C"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8</w:t>
            </w:r>
          </w:p>
        </w:tc>
        <w:tc>
          <w:tcPr>
            <w:tcW w:w="2325" w:type="dxa"/>
          </w:tcPr>
          <w:p w14:paraId="2BED2E5D" w14:textId="552463B8"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6A9B417D" w14:textId="77777777" w:rsidTr="00106B89">
        <w:tc>
          <w:tcPr>
            <w:tcW w:w="2324" w:type="dxa"/>
          </w:tcPr>
          <w:p w14:paraId="531F45C2" w14:textId="73E7A26F"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Rawle 2021</w:t>
            </w:r>
          </w:p>
        </w:tc>
        <w:tc>
          <w:tcPr>
            <w:tcW w:w="2324" w:type="dxa"/>
          </w:tcPr>
          <w:p w14:paraId="71C415F7" w14:textId="3A3B4FCC"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0A8B938E" w14:textId="1071271F"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27A85494" w14:textId="5FF6823D"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7FC168C2" w14:textId="4A1A0B13"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6</w:t>
            </w:r>
          </w:p>
        </w:tc>
        <w:tc>
          <w:tcPr>
            <w:tcW w:w="2325" w:type="dxa"/>
          </w:tcPr>
          <w:p w14:paraId="39DCE71E" w14:textId="70125F42"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60D66B9F" w14:textId="77777777" w:rsidTr="00106B89">
        <w:tc>
          <w:tcPr>
            <w:tcW w:w="2324" w:type="dxa"/>
          </w:tcPr>
          <w:p w14:paraId="612C3F36" w14:textId="184F642D"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Sheng 2006</w:t>
            </w:r>
          </w:p>
        </w:tc>
        <w:tc>
          <w:tcPr>
            <w:tcW w:w="2324" w:type="dxa"/>
          </w:tcPr>
          <w:p w14:paraId="7981DC8C" w14:textId="0EEF3DEC"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05F6D036" w14:textId="0B273F75"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689E6A14" w14:textId="7BBA323C"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20585F87" w14:textId="6427AF6B"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5</w:t>
            </w:r>
          </w:p>
        </w:tc>
        <w:tc>
          <w:tcPr>
            <w:tcW w:w="2325" w:type="dxa"/>
          </w:tcPr>
          <w:p w14:paraId="795584D9" w14:textId="0BDD69E1"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746BF90E" w14:textId="77777777" w:rsidTr="00106B89">
        <w:tc>
          <w:tcPr>
            <w:tcW w:w="2324" w:type="dxa"/>
          </w:tcPr>
          <w:p w14:paraId="1CEB9718" w14:textId="38C2E2E5"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Visser 2015</w:t>
            </w:r>
          </w:p>
        </w:tc>
        <w:tc>
          <w:tcPr>
            <w:tcW w:w="2324" w:type="dxa"/>
          </w:tcPr>
          <w:p w14:paraId="15102F84" w14:textId="3126139F"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28FB8C7C" w14:textId="1CCB7CED"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554926FF" w14:textId="4584527C"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1</w:t>
            </w:r>
          </w:p>
        </w:tc>
        <w:tc>
          <w:tcPr>
            <w:tcW w:w="2325" w:type="dxa"/>
          </w:tcPr>
          <w:p w14:paraId="7269D615" w14:textId="61817BB4"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5</w:t>
            </w:r>
          </w:p>
        </w:tc>
        <w:tc>
          <w:tcPr>
            <w:tcW w:w="2325" w:type="dxa"/>
          </w:tcPr>
          <w:p w14:paraId="6146CE7A" w14:textId="48339CCD"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770DAA" w:rsidRPr="00CA6A00" w14:paraId="7A09A806" w14:textId="77777777" w:rsidTr="00106B89">
        <w:tc>
          <w:tcPr>
            <w:tcW w:w="2324" w:type="dxa"/>
          </w:tcPr>
          <w:p w14:paraId="6D3E8D03" w14:textId="27874F26"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Zakriya 2004</w:t>
            </w:r>
          </w:p>
        </w:tc>
        <w:tc>
          <w:tcPr>
            <w:tcW w:w="2324" w:type="dxa"/>
          </w:tcPr>
          <w:p w14:paraId="13B4A0E8" w14:textId="005D3658"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138D9EA7" w14:textId="12FA7289"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3B0C3340" w14:textId="2D08BDD3"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5E16FC22" w14:textId="3F738E71"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6</w:t>
            </w:r>
          </w:p>
        </w:tc>
        <w:tc>
          <w:tcPr>
            <w:tcW w:w="2325" w:type="dxa"/>
          </w:tcPr>
          <w:p w14:paraId="32D3950B" w14:textId="7F1349EC" w:rsidR="00770DAA" w:rsidRPr="00CA6A00" w:rsidRDefault="00770DAA" w:rsidP="00770DAA">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bl>
    <w:p w14:paraId="5FE6B9BD" w14:textId="77777777" w:rsidR="00A975BF" w:rsidRPr="00CA6A00" w:rsidRDefault="00A975BF" w:rsidP="00BC3644">
      <w:pPr>
        <w:rPr>
          <w:rFonts w:ascii="Times New Roman" w:hAnsi="Times New Roman" w:cs="Times New Roman"/>
          <w:b/>
          <w:bCs/>
          <w:color w:val="000000" w:themeColor="text1"/>
          <w:sz w:val="18"/>
          <w:szCs w:val="18"/>
        </w:rPr>
      </w:pPr>
    </w:p>
    <w:p w14:paraId="487A2D20" w14:textId="7CF16F86" w:rsidR="00A3284D" w:rsidRPr="00CA6A00" w:rsidRDefault="00A3284D" w:rsidP="00BC3644">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Readmission</w:t>
      </w:r>
    </w:p>
    <w:tbl>
      <w:tblPr>
        <w:tblStyle w:val="TableGrid"/>
        <w:tblW w:w="0" w:type="auto"/>
        <w:tblLook w:val="04A0" w:firstRow="1" w:lastRow="0" w:firstColumn="1" w:lastColumn="0" w:noHBand="0" w:noVBand="1"/>
      </w:tblPr>
      <w:tblGrid>
        <w:gridCol w:w="2324"/>
        <w:gridCol w:w="2324"/>
        <w:gridCol w:w="2325"/>
        <w:gridCol w:w="2325"/>
        <w:gridCol w:w="2325"/>
        <w:gridCol w:w="2325"/>
      </w:tblGrid>
      <w:tr w:rsidR="00413CE5" w:rsidRPr="00CA6A00" w14:paraId="4815892E" w14:textId="77777777" w:rsidTr="00111002">
        <w:tc>
          <w:tcPr>
            <w:tcW w:w="2324" w:type="dxa"/>
          </w:tcPr>
          <w:p w14:paraId="23E9CB45" w14:textId="30DE00B7" w:rsidR="00111002" w:rsidRPr="00CA6A00" w:rsidRDefault="00111002" w:rsidP="00111002">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Author name and year</w:t>
            </w:r>
          </w:p>
        </w:tc>
        <w:tc>
          <w:tcPr>
            <w:tcW w:w="2324" w:type="dxa"/>
          </w:tcPr>
          <w:p w14:paraId="5B27E471" w14:textId="4FCE47AB" w:rsidR="00111002" w:rsidRPr="00CA6A00" w:rsidRDefault="00111002" w:rsidP="00111002">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Selection</w:t>
            </w:r>
          </w:p>
        </w:tc>
        <w:tc>
          <w:tcPr>
            <w:tcW w:w="2325" w:type="dxa"/>
          </w:tcPr>
          <w:p w14:paraId="24739CBE" w14:textId="37A04722" w:rsidR="00111002" w:rsidRPr="00CA6A00" w:rsidRDefault="00111002" w:rsidP="00111002">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Comparability</w:t>
            </w:r>
          </w:p>
        </w:tc>
        <w:tc>
          <w:tcPr>
            <w:tcW w:w="2325" w:type="dxa"/>
          </w:tcPr>
          <w:p w14:paraId="0250E8C3" w14:textId="1AD5BF4B" w:rsidR="00111002" w:rsidRPr="00CA6A00" w:rsidRDefault="00111002" w:rsidP="00111002">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Outcome</w:t>
            </w:r>
          </w:p>
        </w:tc>
        <w:tc>
          <w:tcPr>
            <w:tcW w:w="2325" w:type="dxa"/>
          </w:tcPr>
          <w:p w14:paraId="74FE3C1B" w14:textId="15184EDB" w:rsidR="00111002" w:rsidRPr="00CA6A00" w:rsidRDefault="00111002" w:rsidP="00111002">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Total</w:t>
            </w:r>
          </w:p>
        </w:tc>
        <w:tc>
          <w:tcPr>
            <w:tcW w:w="2325" w:type="dxa"/>
          </w:tcPr>
          <w:p w14:paraId="5854CBA6" w14:textId="6095DA49" w:rsidR="00111002" w:rsidRPr="00CA6A00" w:rsidRDefault="00111002" w:rsidP="00111002">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Overall quality</w:t>
            </w:r>
          </w:p>
        </w:tc>
      </w:tr>
      <w:tr w:rsidR="00413CE5" w:rsidRPr="00CA6A00" w14:paraId="2950ED5B" w14:textId="77777777" w:rsidTr="00111002">
        <w:tc>
          <w:tcPr>
            <w:tcW w:w="2324" w:type="dxa"/>
          </w:tcPr>
          <w:p w14:paraId="7D3C766F" w14:textId="5D333D7D"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Bellelli 2008</w:t>
            </w:r>
          </w:p>
        </w:tc>
        <w:tc>
          <w:tcPr>
            <w:tcW w:w="2324" w:type="dxa"/>
          </w:tcPr>
          <w:p w14:paraId="13988088" w14:textId="77C756AA"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5C878CCA" w14:textId="3554A59B"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573101BD" w14:textId="0B61F81D"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0E1CA022" w14:textId="4E88FEFF"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9</w:t>
            </w:r>
          </w:p>
        </w:tc>
        <w:tc>
          <w:tcPr>
            <w:tcW w:w="2325" w:type="dxa"/>
          </w:tcPr>
          <w:p w14:paraId="7B37DE1D" w14:textId="35E9BAF2"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54916FE7" w14:textId="77777777" w:rsidTr="00111002">
        <w:tc>
          <w:tcPr>
            <w:tcW w:w="2324" w:type="dxa"/>
          </w:tcPr>
          <w:p w14:paraId="20AE886A" w14:textId="11CAD807"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Durlach 2023</w:t>
            </w:r>
          </w:p>
        </w:tc>
        <w:tc>
          <w:tcPr>
            <w:tcW w:w="2324" w:type="dxa"/>
          </w:tcPr>
          <w:p w14:paraId="62B40181" w14:textId="48782AFB"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2EAA9824" w14:textId="4515ACBC"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619B7498" w14:textId="6B90820F"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23D4CB0E" w14:textId="78AB6B9A"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357E97C7" w14:textId="62B5B05A"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50985B08" w14:textId="77777777" w:rsidTr="00111002">
        <w:tc>
          <w:tcPr>
            <w:tcW w:w="2324" w:type="dxa"/>
          </w:tcPr>
          <w:p w14:paraId="6A7EDD1D" w14:textId="2DCE426F"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Eide 2016 Another</w:t>
            </w:r>
          </w:p>
        </w:tc>
        <w:tc>
          <w:tcPr>
            <w:tcW w:w="2324" w:type="dxa"/>
          </w:tcPr>
          <w:p w14:paraId="1FF58677" w14:textId="21DA6A85"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29345069" w14:textId="5335278A"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56FD8311" w14:textId="393AADF4"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1</w:t>
            </w:r>
          </w:p>
        </w:tc>
        <w:tc>
          <w:tcPr>
            <w:tcW w:w="2325" w:type="dxa"/>
          </w:tcPr>
          <w:p w14:paraId="569A027C" w14:textId="634BF385"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5</w:t>
            </w:r>
          </w:p>
        </w:tc>
        <w:tc>
          <w:tcPr>
            <w:tcW w:w="2325" w:type="dxa"/>
          </w:tcPr>
          <w:p w14:paraId="6D5E2AAF" w14:textId="6F3B4FBF"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28CDC8EC" w14:textId="77777777" w:rsidTr="00111002">
        <w:tc>
          <w:tcPr>
            <w:tcW w:w="2324" w:type="dxa"/>
          </w:tcPr>
          <w:p w14:paraId="7FE92BA0" w14:textId="5CD77783"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lsini 2018</w:t>
            </w:r>
          </w:p>
        </w:tc>
        <w:tc>
          <w:tcPr>
            <w:tcW w:w="2324" w:type="dxa"/>
          </w:tcPr>
          <w:p w14:paraId="2F3BA4A5" w14:textId="1B3034CC"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1E2809D0" w14:textId="236630B5"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010D2910" w14:textId="226744E1"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70ECFCA3" w14:textId="73CA29D4"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4EA4F167" w14:textId="516F5789"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40ABB9E0" w14:textId="77777777" w:rsidTr="00111002">
        <w:tc>
          <w:tcPr>
            <w:tcW w:w="2324" w:type="dxa"/>
          </w:tcPr>
          <w:p w14:paraId="79A1CAAA" w14:textId="5110B89A"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eorge 1997</w:t>
            </w:r>
          </w:p>
        </w:tc>
        <w:tc>
          <w:tcPr>
            <w:tcW w:w="2324" w:type="dxa"/>
          </w:tcPr>
          <w:p w14:paraId="4EE8E028" w14:textId="6ECA3D42"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56EC36DF" w14:textId="5F9CFECB"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3F01E8C5" w14:textId="24E7884A"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474BACA6" w14:textId="2DB3952A"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6</w:t>
            </w:r>
          </w:p>
        </w:tc>
        <w:tc>
          <w:tcPr>
            <w:tcW w:w="2325" w:type="dxa"/>
          </w:tcPr>
          <w:p w14:paraId="3D2B4967" w14:textId="377DF411"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1F06BBD0" w14:textId="77777777" w:rsidTr="00111002">
        <w:tc>
          <w:tcPr>
            <w:tcW w:w="2324" w:type="dxa"/>
          </w:tcPr>
          <w:p w14:paraId="1706AED4" w14:textId="0986C7E3"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leason 2015</w:t>
            </w:r>
          </w:p>
        </w:tc>
        <w:tc>
          <w:tcPr>
            <w:tcW w:w="2324" w:type="dxa"/>
          </w:tcPr>
          <w:p w14:paraId="766DB66E" w14:textId="616450DA"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69FC9BBC" w14:textId="607EB075"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1AEF6C37" w14:textId="77445C9B"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6E17498D" w14:textId="5D6E3C81"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9</w:t>
            </w:r>
          </w:p>
        </w:tc>
        <w:tc>
          <w:tcPr>
            <w:tcW w:w="2325" w:type="dxa"/>
          </w:tcPr>
          <w:p w14:paraId="0E6DA2AF" w14:textId="76090D15"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0B857BC6" w14:textId="77777777" w:rsidTr="00111002">
        <w:tc>
          <w:tcPr>
            <w:tcW w:w="2324" w:type="dxa"/>
          </w:tcPr>
          <w:p w14:paraId="605FE2CB" w14:textId="12AEFE13"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ual 2018</w:t>
            </w:r>
          </w:p>
        </w:tc>
        <w:tc>
          <w:tcPr>
            <w:tcW w:w="2324" w:type="dxa"/>
          </w:tcPr>
          <w:p w14:paraId="598C637B" w14:textId="14A199ED"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79D14870" w14:textId="169AD711"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6CD4D9F6" w14:textId="4D3962F8"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3CBA9426" w14:textId="69140F4E"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6</w:t>
            </w:r>
          </w:p>
        </w:tc>
        <w:tc>
          <w:tcPr>
            <w:tcW w:w="2325" w:type="dxa"/>
          </w:tcPr>
          <w:p w14:paraId="5CD2514A" w14:textId="5447E7D2"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04DDB29F" w14:textId="77777777" w:rsidTr="00111002">
        <w:tc>
          <w:tcPr>
            <w:tcW w:w="2324" w:type="dxa"/>
          </w:tcPr>
          <w:p w14:paraId="1AEA0006" w14:textId="5E55D1A1"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lastRenderedPageBreak/>
              <w:t>Han 2022</w:t>
            </w:r>
          </w:p>
        </w:tc>
        <w:tc>
          <w:tcPr>
            <w:tcW w:w="2324" w:type="dxa"/>
          </w:tcPr>
          <w:p w14:paraId="1E0F9649" w14:textId="2D969BFC"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57053986" w14:textId="05EAEEDD"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7E7C9CB2" w14:textId="20DA3F5F"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0D9462C3" w14:textId="419C1980"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9</w:t>
            </w:r>
          </w:p>
        </w:tc>
        <w:tc>
          <w:tcPr>
            <w:tcW w:w="2325" w:type="dxa"/>
          </w:tcPr>
          <w:p w14:paraId="109D7D54" w14:textId="6595539B"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61C5A9D6" w14:textId="77777777" w:rsidTr="00111002">
        <w:tc>
          <w:tcPr>
            <w:tcW w:w="2324" w:type="dxa"/>
          </w:tcPr>
          <w:p w14:paraId="481A2C97" w14:textId="1D57E635"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Hempenius 2016</w:t>
            </w:r>
          </w:p>
        </w:tc>
        <w:tc>
          <w:tcPr>
            <w:tcW w:w="2324" w:type="dxa"/>
          </w:tcPr>
          <w:p w14:paraId="2F2D8ADA" w14:textId="6FBDE3FE"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0134998D" w14:textId="62E08839"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59F36D38" w14:textId="5AD6E3C6"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6AB1E39F" w14:textId="1C8B0823"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45762DBE" w14:textId="2CB545DD"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58973B8D" w14:textId="77777777" w:rsidTr="00111002">
        <w:tc>
          <w:tcPr>
            <w:tcW w:w="2324" w:type="dxa"/>
          </w:tcPr>
          <w:p w14:paraId="77117272" w14:textId="50273520"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Hoogma 2023</w:t>
            </w:r>
          </w:p>
        </w:tc>
        <w:tc>
          <w:tcPr>
            <w:tcW w:w="2324" w:type="dxa"/>
          </w:tcPr>
          <w:p w14:paraId="73607B58" w14:textId="00ED0072"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5768C997" w14:textId="1F36BCE7"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6A0A91FA" w14:textId="11F9B932"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328F01C8" w14:textId="1CC3E8E1"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6</w:t>
            </w:r>
          </w:p>
        </w:tc>
        <w:tc>
          <w:tcPr>
            <w:tcW w:w="2325" w:type="dxa"/>
          </w:tcPr>
          <w:p w14:paraId="334426F4" w14:textId="4145FFFC"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3EC87658" w14:textId="77777777" w:rsidTr="00111002">
        <w:tc>
          <w:tcPr>
            <w:tcW w:w="2324" w:type="dxa"/>
          </w:tcPr>
          <w:p w14:paraId="3CD4730E" w14:textId="0B2DFD78"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Kennedy 2014</w:t>
            </w:r>
          </w:p>
        </w:tc>
        <w:tc>
          <w:tcPr>
            <w:tcW w:w="2324" w:type="dxa"/>
          </w:tcPr>
          <w:p w14:paraId="3D4EA9F7" w14:textId="344278E3"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0DDB4652" w14:textId="752463C2"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3025663F" w14:textId="1013F005"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25D04A0B" w14:textId="22C9C220"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42B54297" w14:textId="357A3213"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1903F436" w14:textId="77777777" w:rsidTr="00111002">
        <w:tc>
          <w:tcPr>
            <w:tcW w:w="2324" w:type="dxa"/>
          </w:tcPr>
          <w:p w14:paraId="2B70DF7E" w14:textId="7E61AD32"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Koster 2012</w:t>
            </w:r>
          </w:p>
        </w:tc>
        <w:tc>
          <w:tcPr>
            <w:tcW w:w="2324" w:type="dxa"/>
          </w:tcPr>
          <w:p w14:paraId="243AB03A" w14:textId="67EBA64A"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7A877789" w14:textId="565740BE"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3A01B423" w14:textId="6C5BAD62"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6E6875CF" w14:textId="31291CEB"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5</w:t>
            </w:r>
          </w:p>
        </w:tc>
        <w:tc>
          <w:tcPr>
            <w:tcW w:w="2325" w:type="dxa"/>
          </w:tcPr>
          <w:p w14:paraId="387C70E6" w14:textId="2BDFE057"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687152F7" w14:textId="77777777" w:rsidTr="00111002">
        <w:tc>
          <w:tcPr>
            <w:tcW w:w="2324" w:type="dxa"/>
          </w:tcPr>
          <w:p w14:paraId="47BC6820" w14:textId="37D2642F"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Moon 2018</w:t>
            </w:r>
          </w:p>
        </w:tc>
        <w:tc>
          <w:tcPr>
            <w:tcW w:w="2324" w:type="dxa"/>
          </w:tcPr>
          <w:p w14:paraId="21F3696C" w14:textId="14178C2E"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122006E4" w14:textId="666972B0"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71B50435" w14:textId="7661A9B1"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486F6BFA" w14:textId="11472E4D"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8</w:t>
            </w:r>
          </w:p>
        </w:tc>
        <w:tc>
          <w:tcPr>
            <w:tcW w:w="2325" w:type="dxa"/>
          </w:tcPr>
          <w:p w14:paraId="758E2012" w14:textId="46AE307D"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081D2013" w14:textId="77777777" w:rsidTr="00111002">
        <w:tc>
          <w:tcPr>
            <w:tcW w:w="2324" w:type="dxa"/>
          </w:tcPr>
          <w:p w14:paraId="5E88B475" w14:textId="66B8E22C"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Large 2013</w:t>
            </w:r>
          </w:p>
        </w:tc>
        <w:tc>
          <w:tcPr>
            <w:tcW w:w="2324" w:type="dxa"/>
          </w:tcPr>
          <w:p w14:paraId="3D7FC778" w14:textId="1BB7F0C0"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6A140DB3" w14:textId="7A9BBC8E"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1E5E7454" w14:textId="439D8660"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28A18E5D" w14:textId="72C80C06"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6</w:t>
            </w:r>
          </w:p>
        </w:tc>
        <w:tc>
          <w:tcPr>
            <w:tcW w:w="2325" w:type="dxa"/>
          </w:tcPr>
          <w:p w14:paraId="58DF4313" w14:textId="2386FECF"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1C71F160" w14:textId="77777777" w:rsidTr="00111002">
        <w:tc>
          <w:tcPr>
            <w:tcW w:w="2324" w:type="dxa"/>
          </w:tcPr>
          <w:p w14:paraId="60642928" w14:textId="5DC99D21"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Li 2019</w:t>
            </w:r>
          </w:p>
        </w:tc>
        <w:tc>
          <w:tcPr>
            <w:tcW w:w="2324" w:type="dxa"/>
          </w:tcPr>
          <w:p w14:paraId="7D8BBC78" w14:textId="0D38F535"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74CA38BC" w14:textId="5D23AE0C"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0CEF68EE" w14:textId="3CD8DA40"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1</w:t>
            </w:r>
          </w:p>
        </w:tc>
        <w:tc>
          <w:tcPr>
            <w:tcW w:w="2325" w:type="dxa"/>
          </w:tcPr>
          <w:p w14:paraId="579923D6" w14:textId="7F822A07"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5</w:t>
            </w:r>
          </w:p>
        </w:tc>
        <w:tc>
          <w:tcPr>
            <w:tcW w:w="2325" w:type="dxa"/>
          </w:tcPr>
          <w:p w14:paraId="2900BD7B" w14:textId="0CEA050C"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7BB1FDA0" w14:textId="77777777" w:rsidTr="00111002">
        <w:tc>
          <w:tcPr>
            <w:tcW w:w="2324" w:type="dxa"/>
          </w:tcPr>
          <w:p w14:paraId="5A45B39C" w14:textId="1A9DF174"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Marcantonio 2005</w:t>
            </w:r>
          </w:p>
        </w:tc>
        <w:tc>
          <w:tcPr>
            <w:tcW w:w="2324" w:type="dxa"/>
          </w:tcPr>
          <w:p w14:paraId="3F08494E" w14:textId="6639A58F"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3BF102D0" w14:textId="4C9156C2"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2805B85C" w14:textId="7EBA3B52"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7E7E703E" w14:textId="3F934574"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8</w:t>
            </w:r>
          </w:p>
        </w:tc>
        <w:tc>
          <w:tcPr>
            <w:tcW w:w="2325" w:type="dxa"/>
          </w:tcPr>
          <w:p w14:paraId="53A4FE06" w14:textId="08D05988"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7F7ACC7A" w14:textId="77777777" w:rsidTr="00111002">
        <w:tc>
          <w:tcPr>
            <w:tcW w:w="2324" w:type="dxa"/>
          </w:tcPr>
          <w:p w14:paraId="765BCDF8" w14:textId="3844A949"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Muzzana 2022</w:t>
            </w:r>
          </w:p>
        </w:tc>
        <w:tc>
          <w:tcPr>
            <w:tcW w:w="2324" w:type="dxa"/>
          </w:tcPr>
          <w:p w14:paraId="3AF9A432" w14:textId="4982B9BE"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161CEACF" w14:textId="371C78BA"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6E68B61A" w14:textId="5A505514"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421EF869" w14:textId="0FDC572C"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6</w:t>
            </w:r>
          </w:p>
        </w:tc>
        <w:tc>
          <w:tcPr>
            <w:tcW w:w="2325" w:type="dxa"/>
          </w:tcPr>
          <w:p w14:paraId="392C9C73" w14:textId="3C07646A"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1A090620" w14:textId="77777777" w:rsidTr="00111002">
        <w:tc>
          <w:tcPr>
            <w:tcW w:w="2324" w:type="dxa"/>
          </w:tcPr>
          <w:p w14:paraId="25036952" w14:textId="3D1F2D90"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Neufeld 2015</w:t>
            </w:r>
          </w:p>
        </w:tc>
        <w:tc>
          <w:tcPr>
            <w:tcW w:w="2324" w:type="dxa"/>
          </w:tcPr>
          <w:p w14:paraId="0EEC3227" w14:textId="56DCD47A"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164CC0F6" w14:textId="70D041F4"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19935916" w14:textId="007F3497"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44CD71EA" w14:textId="1308F945"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1897FE71" w14:textId="02A3FE38"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701CBA1A" w14:textId="77777777" w:rsidTr="00111002">
        <w:tc>
          <w:tcPr>
            <w:tcW w:w="2324" w:type="dxa"/>
          </w:tcPr>
          <w:p w14:paraId="673CC1A1" w14:textId="7023B132"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Noriega 2015</w:t>
            </w:r>
          </w:p>
        </w:tc>
        <w:tc>
          <w:tcPr>
            <w:tcW w:w="2324" w:type="dxa"/>
          </w:tcPr>
          <w:p w14:paraId="20DD2CAF" w14:textId="2B113D94"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6007FE54" w14:textId="4F741D80"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2DB4C4AB" w14:textId="349C8876"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0AE99A08" w14:textId="5A4F8E14"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8</w:t>
            </w:r>
          </w:p>
        </w:tc>
        <w:tc>
          <w:tcPr>
            <w:tcW w:w="2325" w:type="dxa"/>
          </w:tcPr>
          <w:p w14:paraId="3EC6EA71" w14:textId="685C574C"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4E9CC54B" w14:textId="77777777" w:rsidTr="00111002">
        <w:tc>
          <w:tcPr>
            <w:tcW w:w="2324" w:type="dxa"/>
          </w:tcPr>
          <w:p w14:paraId="191C7B79" w14:textId="2451BABC"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Paulino 2023</w:t>
            </w:r>
          </w:p>
        </w:tc>
        <w:tc>
          <w:tcPr>
            <w:tcW w:w="2324" w:type="dxa"/>
          </w:tcPr>
          <w:p w14:paraId="74B98687" w14:textId="742BE7A3"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0C6AE461" w14:textId="53625113"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7BC8101C" w14:textId="7DCD1F4A"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451F0F30" w14:textId="390A7014"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6</w:t>
            </w:r>
          </w:p>
        </w:tc>
        <w:tc>
          <w:tcPr>
            <w:tcW w:w="2325" w:type="dxa"/>
          </w:tcPr>
          <w:p w14:paraId="53967895" w14:textId="398DFE37"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41A32EA5" w14:textId="77777777" w:rsidTr="00111002">
        <w:tc>
          <w:tcPr>
            <w:tcW w:w="2324" w:type="dxa"/>
          </w:tcPr>
          <w:p w14:paraId="6F49ADED" w14:textId="6E75839A"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Pendlebury 2015</w:t>
            </w:r>
          </w:p>
        </w:tc>
        <w:tc>
          <w:tcPr>
            <w:tcW w:w="2324" w:type="dxa"/>
          </w:tcPr>
          <w:p w14:paraId="78A25B93" w14:textId="41364E79"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07A0079F" w14:textId="5B6D43B5"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215123EC" w14:textId="09CB6919"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40DBE150" w14:textId="607A8ECC"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6</w:t>
            </w:r>
          </w:p>
        </w:tc>
        <w:tc>
          <w:tcPr>
            <w:tcW w:w="2325" w:type="dxa"/>
          </w:tcPr>
          <w:p w14:paraId="4E5F85F7" w14:textId="175E5B46"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0DC1BA75" w14:textId="77777777" w:rsidTr="00111002">
        <w:tc>
          <w:tcPr>
            <w:tcW w:w="2324" w:type="dxa"/>
          </w:tcPr>
          <w:p w14:paraId="2C414895" w14:textId="2D46ABD3"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Penfold 2023</w:t>
            </w:r>
          </w:p>
        </w:tc>
        <w:tc>
          <w:tcPr>
            <w:tcW w:w="2324" w:type="dxa"/>
          </w:tcPr>
          <w:p w14:paraId="5F8A5165" w14:textId="5B8B9E9A"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586184A7" w14:textId="16504E78"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302AE943" w14:textId="21DF00E0"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79438D12" w14:textId="58C518A7"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8</w:t>
            </w:r>
          </w:p>
        </w:tc>
        <w:tc>
          <w:tcPr>
            <w:tcW w:w="2325" w:type="dxa"/>
          </w:tcPr>
          <w:p w14:paraId="2F87F4A9" w14:textId="19E0575C"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61CA82B4" w14:textId="77777777" w:rsidTr="00111002">
        <w:tc>
          <w:tcPr>
            <w:tcW w:w="2324" w:type="dxa"/>
          </w:tcPr>
          <w:p w14:paraId="5C1AE3C8" w14:textId="0B3A8151"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Racine 2018</w:t>
            </w:r>
          </w:p>
        </w:tc>
        <w:tc>
          <w:tcPr>
            <w:tcW w:w="2324" w:type="dxa"/>
          </w:tcPr>
          <w:p w14:paraId="0EA1623A" w14:textId="03315C75"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6041F421" w14:textId="17B4A822"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5D3F8482" w14:textId="08A2D99A"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68CB45FE" w14:textId="1C4F91C4"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9</w:t>
            </w:r>
          </w:p>
        </w:tc>
        <w:tc>
          <w:tcPr>
            <w:tcW w:w="2325" w:type="dxa"/>
          </w:tcPr>
          <w:p w14:paraId="59490826" w14:textId="4E843079"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080A5A7D" w14:textId="77777777" w:rsidTr="00111002">
        <w:tc>
          <w:tcPr>
            <w:tcW w:w="2324" w:type="dxa"/>
          </w:tcPr>
          <w:p w14:paraId="3105189F" w14:textId="5E7FB4B9"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Sanguanwit 2023</w:t>
            </w:r>
          </w:p>
        </w:tc>
        <w:tc>
          <w:tcPr>
            <w:tcW w:w="2324" w:type="dxa"/>
          </w:tcPr>
          <w:p w14:paraId="2B8E4E73" w14:textId="6A82AABB"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0D645E95" w14:textId="31DCB435"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5E8D3492" w14:textId="7AFA1AC9"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6A26B8F3" w14:textId="3397D08A"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8</w:t>
            </w:r>
          </w:p>
        </w:tc>
        <w:tc>
          <w:tcPr>
            <w:tcW w:w="2325" w:type="dxa"/>
          </w:tcPr>
          <w:p w14:paraId="6A924267" w14:textId="404479CF"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4584760F" w14:textId="77777777" w:rsidTr="00111002">
        <w:tc>
          <w:tcPr>
            <w:tcW w:w="2324" w:type="dxa"/>
          </w:tcPr>
          <w:p w14:paraId="103E2490" w14:textId="6445152A"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Singler 2014</w:t>
            </w:r>
          </w:p>
        </w:tc>
        <w:tc>
          <w:tcPr>
            <w:tcW w:w="2324" w:type="dxa"/>
          </w:tcPr>
          <w:p w14:paraId="3B0D4FCD" w14:textId="67E28070"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08BB3AC0" w14:textId="7766266B"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11C991F9" w14:textId="24DCDFFE"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7CF1B619" w14:textId="62280AC8"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5FE3E992" w14:textId="1E01CA9A"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1948D525" w14:textId="77777777" w:rsidTr="00111002">
        <w:tc>
          <w:tcPr>
            <w:tcW w:w="2324" w:type="dxa"/>
          </w:tcPr>
          <w:p w14:paraId="05B1E622" w14:textId="4949E50B"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Suraarunsumrit 2022</w:t>
            </w:r>
          </w:p>
        </w:tc>
        <w:tc>
          <w:tcPr>
            <w:tcW w:w="2324" w:type="dxa"/>
          </w:tcPr>
          <w:p w14:paraId="14D6612C" w14:textId="4889D656"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7F5A9F03" w14:textId="6AF06A85"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5293219C" w14:textId="243362E2"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717D50AF" w14:textId="353293E4"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6F8D42CE" w14:textId="45C6259A"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42C9B161" w14:textId="77777777" w:rsidTr="00111002">
        <w:tc>
          <w:tcPr>
            <w:tcW w:w="2324" w:type="dxa"/>
          </w:tcPr>
          <w:p w14:paraId="1A25AD1B" w14:textId="32E4A958"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Traissac 2011</w:t>
            </w:r>
          </w:p>
        </w:tc>
        <w:tc>
          <w:tcPr>
            <w:tcW w:w="2324" w:type="dxa"/>
          </w:tcPr>
          <w:p w14:paraId="326EB548" w14:textId="62654799"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5C2D6824" w14:textId="6278AE11"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550116E0" w14:textId="4ABABB2F"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25D77B80" w14:textId="7060679E"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8</w:t>
            </w:r>
          </w:p>
        </w:tc>
        <w:tc>
          <w:tcPr>
            <w:tcW w:w="2325" w:type="dxa"/>
          </w:tcPr>
          <w:p w14:paraId="56A99519" w14:textId="5D9D4C80"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7079E0EF" w14:textId="77777777" w:rsidTr="00111002">
        <w:tc>
          <w:tcPr>
            <w:tcW w:w="2324" w:type="dxa"/>
          </w:tcPr>
          <w:p w14:paraId="4EA6B326" w14:textId="0941605A"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Uthamalingam 2011</w:t>
            </w:r>
          </w:p>
        </w:tc>
        <w:tc>
          <w:tcPr>
            <w:tcW w:w="2324" w:type="dxa"/>
          </w:tcPr>
          <w:p w14:paraId="6C339BA2" w14:textId="78ABE153"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12E68619" w14:textId="74F01287"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30B32475" w14:textId="3903BC1B"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638A58E5" w14:textId="3D7417C7"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8</w:t>
            </w:r>
          </w:p>
        </w:tc>
        <w:tc>
          <w:tcPr>
            <w:tcW w:w="2325" w:type="dxa"/>
          </w:tcPr>
          <w:p w14:paraId="4D813277" w14:textId="768CB63E"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2ABFB9B7" w14:textId="77777777" w:rsidTr="00111002">
        <w:tc>
          <w:tcPr>
            <w:tcW w:w="2324" w:type="dxa"/>
          </w:tcPr>
          <w:p w14:paraId="0EB72BA3" w14:textId="2C1A05D5"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Vasunilashorn 2022</w:t>
            </w:r>
          </w:p>
        </w:tc>
        <w:tc>
          <w:tcPr>
            <w:tcW w:w="2324" w:type="dxa"/>
          </w:tcPr>
          <w:p w14:paraId="2411B49A" w14:textId="5F542369"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564A4E1D" w14:textId="39DF578D"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7BA38406" w14:textId="482E7EFC"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4B0CE40C" w14:textId="29C0FF0B"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8</w:t>
            </w:r>
          </w:p>
        </w:tc>
        <w:tc>
          <w:tcPr>
            <w:tcW w:w="2325" w:type="dxa"/>
          </w:tcPr>
          <w:p w14:paraId="48958297" w14:textId="0F38705F"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04872FDC" w14:textId="77777777" w:rsidTr="00111002">
        <w:tc>
          <w:tcPr>
            <w:tcW w:w="2324" w:type="dxa"/>
          </w:tcPr>
          <w:p w14:paraId="184479AC" w14:textId="7D5E8B80"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Whittamore 2014</w:t>
            </w:r>
          </w:p>
        </w:tc>
        <w:tc>
          <w:tcPr>
            <w:tcW w:w="2324" w:type="dxa"/>
          </w:tcPr>
          <w:p w14:paraId="15FC8D4F" w14:textId="3ACA5D51"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14C5D0AA" w14:textId="006AC91E"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03E2CFBF" w14:textId="1BB22B77"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2F487887" w14:textId="6C0502FD"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0A4497FB" w14:textId="033BAC21"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761FFC" w:rsidRPr="00CA6A00" w14:paraId="406DBCF7" w14:textId="77777777" w:rsidTr="00111002">
        <w:tc>
          <w:tcPr>
            <w:tcW w:w="2324" w:type="dxa"/>
          </w:tcPr>
          <w:p w14:paraId="5143BCD3" w14:textId="2F1AA683"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Zakriya 2004</w:t>
            </w:r>
          </w:p>
        </w:tc>
        <w:tc>
          <w:tcPr>
            <w:tcW w:w="2324" w:type="dxa"/>
          </w:tcPr>
          <w:p w14:paraId="2EAFC372" w14:textId="1D3A241D"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27E9A942" w14:textId="5A882E22"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4A0F0F55" w14:textId="355EBC62"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3ECC1F39" w14:textId="17509461"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6</w:t>
            </w:r>
          </w:p>
        </w:tc>
        <w:tc>
          <w:tcPr>
            <w:tcW w:w="2325" w:type="dxa"/>
          </w:tcPr>
          <w:p w14:paraId="37D6A466" w14:textId="234729A2" w:rsidR="00761FFC" w:rsidRPr="00CA6A00" w:rsidRDefault="00761FFC" w:rsidP="00761FFC">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bl>
    <w:p w14:paraId="05F39A34" w14:textId="77777777" w:rsidR="00A3284D" w:rsidRPr="00CA6A00" w:rsidRDefault="00A3284D" w:rsidP="00BC3644">
      <w:pPr>
        <w:rPr>
          <w:rFonts w:ascii="Times New Roman" w:hAnsi="Times New Roman" w:cs="Times New Roman"/>
          <w:b/>
          <w:bCs/>
          <w:color w:val="000000" w:themeColor="text1"/>
          <w:sz w:val="18"/>
          <w:szCs w:val="18"/>
        </w:rPr>
      </w:pPr>
    </w:p>
    <w:p w14:paraId="6018A190" w14:textId="77777777" w:rsidR="00385EE5" w:rsidRPr="00CA6A00" w:rsidRDefault="00385EE5" w:rsidP="00BC3644">
      <w:pPr>
        <w:rPr>
          <w:rFonts w:ascii="Times New Roman" w:hAnsi="Times New Roman" w:cs="Times New Roman"/>
          <w:b/>
          <w:bCs/>
          <w:color w:val="000000" w:themeColor="text1"/>
          <w:sz w:val="18"/>
          <w:szCs w:val="18"/>
        </w:rPr>
      </w:pPr>
    </w:p>
    <w:p w14:paraId="55D3D50D" w14:textId="77777777" w:rsidR="00385EE5" w:rsidRPr="00CA6A00" w:rsidRDefault="00385EE5" w:rsidP="00BC3644">
      <w:pPr>
        <w:rPr>
          <w:rFonts w:ascii="Times New Roman" w:hAnsi="Times New Roman" w:cs="Times New Roman"/>
          <w:b/>
          <w:bCs/>
          <w:color w:val="000000" w:themeColor="text1"/>
          <w:sz w:val="18"/>
          <w:szCs w:val="18"/>
        </w:rPr>
      </w:pPr>
    </w:p>
    <w:p w14:paraId="773E97B7" w14:textId="2BFAF69E" w:rsidR="0003722E" w:rsidRPr="00CA6A00" w:rsidRDefault="0003722E" w:rsidP="00BC3644">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Mortality</w:t>
      </w:r>
    </w:p>
    <w:tbl>
      <w:tblPr>
        <w:tblStyle w:val="TableGrid"/>
        <w:tblW w:w="0" w:type="auto"/>
        <w:tblLook w:val="04A0" w:firstRow="1" w:lastRow="0" w:firstColumn="1" w:lastColumn="0" w:noHBand="0" w:noVBand="1"/>
      </w:tblPr>
      <w:tblGrid>
        <w:gridCol w:w="2324"/>
        <w:gridCol w:w="2324"/>
        <w:gridCol w:w="2325"/>
        <w:gridCol w:w="2325"/>
        <w:gridCol w:w="2325"/>
        <w:gridCol w:w="2325"/>
      </w:tblGrid>
      <w:tr w:rsidR="00413CE5" w:rsidRPr="00CA6A00" w14:paraId="457B7441" w14:textId="77777777" w:rsidTr="00385EE5">
        <w:trPr>
          <w:tblHeader/>
        </w:trPr>
        <w:tc>
          <w:tcPr>
            <w:tcW w:w="2324" w:type="dxa"/>
          </w:tcPr>
          <w:p w14:paraId="77D59F62" w14:textId="78BCBED9" w:rsidR="0003722E" w:rsidRPr="00CA6A00" w:rsidRDefault="0003722E" w:rsidP="0003722E">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Author name and year</w:t>
            </w:r>
          </w:p>
        </w:tc>
        <w:tc>
          <w:tcPr>
            <w:tcW w:w="2324" w:type="dxa"/>
          </w:tcPr>
          <w:p w14:paraId="59506325" w14:textId="7BF2742E" w:rsidR="0003722E" w:rsidRPr="00CA6A00" w:rsidRDefault="0003722E" w:rsidP="0003722E">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Selection</w:t>
            </w:r>
          </w:p>
        </w:tc>
        <w:tc>
          <w:tcPr>
            <w:tcW w:w="2325" w:type="dxa"/>
          </w:tcPr>
          <w:p w14:paraId="7BF855AF" w14:textId="1F5FF18A" w:rsidR="0003722E" w:rsidRPr="00CA6A00" w:rsidRDefault="0003722E" w:rsidP="0003722E">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Comparability</w:t>
            </w:r>
          </w:p>
        </w:tc>
        <w:tc>
          <w:tcPr>
            <w:tcW w:w="2325" w:type="dxa"/>
          </w:tcPr>
          <w:p w14:paraId="00FC1337" w14:textId="3EC1F31B" w:rsidR="0003722E" w:rsidRPr="00CA6A00" w:rsidRDefault="0003722E" w:rsidP="0003722E">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Outcome</w:t>
            </w:r>
          </w:p>
        </w:tc>
        <w:tc>
          <w:tcPr>
            <w:tcW w:w="2325" w:type="dxa"/>
          </w:tcPr>
          <w:p w14:paraId="6179C32D" w14:textId="31982096" w:rsidR="0003722E" w:rsidRPr="00CA6A00" w:rsidRDefault="0003722E" w:rsidP="0003722E">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Total</w:t>
            </w:r>
          </w:p>
        </w:tc>
        <w:tc>
          <w:tcPr>
            <w:tcW w:w="2325" w:type="dxa"/>
          </w:tcPr>
          <w:p w14:paraId="174176E9" w14:textId="3426E2CD" w:rsidR="0003722E" w:rsidRPr="00CA6A00" w:rsidRDefault="0003722E" w:rsidP="0003722E">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Overall quality</w:t>
            </w:r>
          </w:p>
        </w:tc>
      </w:tr>
      <w:tr w:rsidR="00413CE5" w:rsidRPr="00CA6A00" w14:paraId="65710005" w14:textId="77777777" w:rsidTr="0003722E">
        <w:tc>
          <w:tcPr>
            <w:tcW w:w="2324" w:type="dxa"/>
          </w:tcPr>
          <w:p w14:paraId="2C27B084" w14:textId="77F27804"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Abelha 2013</w:t>
            </w:r>
          </w:p>
        </w:tc>
        <w:tc>
          <w:tcPr>
            <w:tcW w:w="2324" w:type="dxa"/>
          </w:tcPr>
          <w:p w14:paraId="09AB75B3" w14:textId="7CE33E93"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11CEFAEB" w14:textId="34E4885C"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4C7CC743" w14:textId="3E500E1C"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69F53086" w14:textId="22B910A5"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9</w:t>
            </w:r>
          </w:p>
        </w:tc>
        <w:tc>
          <w:tcPr>
            <w:tcW w:w="2325" w:type="dxa"/>
          </w:tcPr>
          <w:p w14:paraId="7E53870D" w14:textId="0C4FAB41"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26DCCF00" w14:textId="77777777" w:rsidTr="0003722E">
        <w:tc>
          <w:tcPr>
            <w:tcW w:w="2324" w:type="dxa"/>
          </w:tcPr>
          <w:p w14:paraId="3B1ABB39" w14:textId="2BF33A6C"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Adamis 2007</w:t>
            </w:r>
          </w:p>
        </w:tc>
        <w:tc>
          <w:tcPr>
            <w:tcW w:w="2324" w:type="dxa"/>
          </w:tcPr>
          <w:p w14:paraId="0B8D59C5" w14:textId="203A1619"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48B988CC" w14:textId="6F6E9352"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10C1D6B9" w14:textId="0016B39E"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77573E29" w14:textId="30C058B1"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68F8AB9F" w14:textId="67699568"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0CC6F0F3" w14:textId="77777777" w:rsidTr="0003722E">
        <w:tc>
          <w:tcPr>
            <w:tcW w:w="2324" w:type="dxa"/>
          </w:tcPr>
          <w:p w14:paraId="7FFDFD7A" w14:textId="2D151C93"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Alberto 2018</w:t>
            </w:r>
          </w:p>
        </w:tc>
        <w:tc>
          <w:tcPr>
            <w:tcW w:w="2324" w:type="dxa"/>
          </w:tcPr>
          <w:p w14:paraId="4DF2204A" w14:textId="01F56D93"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5CCD912C" w14:textId="3F794438"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55471A1A" w14:textId="2A3AF919"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23C13E79" w14:textId="5E175478"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9</w:t>
            </w:r>
          </w:p>
        </w:tc>
        <w:tc>
          <w:tcPr>
            <w:tcW w:w="2325" w:type="dxa"/>
          </w:tcPr>
          <w:p w14:paraId="4786786E" w14:textId="5895AAD8"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55B650FE" w14:textId="77777777" w:rsidTr="0003722E">
        <w:tc>
          <w:tcPr>
            <w:tcW w:w="2324" w:type="dxa"/>
          </w:tcPr>
          <w:p w14:paraId="47165DB6" w14:textId="1DF5F6FD"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AlHuraizi 2023</w:t>
            </w:r>
          </w:p>
        </w:tc>
        <w:tc>
          <w:tcPr>
            <w:tcW w:w="2324" w:type="dxa"/>
          </w:tcPr>
          <w:p w14:paraId="4015FB3D" w14:textId="3372F2CC"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2654311F" w14:textId="5BD95739"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06ED4390" w14:textId="3BF3FAC0"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5745A1DC" w14:textId="40105516"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255F57C1" w14:textId="00C8082C"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43C96CAC" w14:textId="77777777" w:rsidTr="0003722E">
        <w:tc>
          <w:tcPr>
            <w:tcW w:w="2324" w:type="dxa"/>
          </w:tcPr>
          <w:p w14:paraId="4E4DFDDC" w14:textId="00111B9C"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Alzoubi 2023</w:t>
            </w:r>
          </w:p>
        </w:tc>
        <w:tc>
          <w:tcPr>
            <w:tcW w:w="2324" w:type="dxa"/>
          </w:tcPr>
          <w:p w14:paraId="2110B5BE" w14:textId="19E777D0"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1919052E" w14:textId="5FEC14CB"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6FE8704D" w14:textId="7EE68C5B"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43293BD3" w14:textId="4D9D107F"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9</w:t>
            </w:r>
          </w:p>
        </w:tc>
        <w:tc>
          <w:tcPr>
            <w:tcW w:w="2325" w:type="dxa"/>
          </w:tcPr>
          <w:p w14:paraId="1FE8DF40" w14:textId="14EE4273"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47B9ECE8" w14:textId="77777777" w:rsidTr="0003722E">
        <w:tc>
          <w:tcPr>
            <w:tcW w:w="2324" w:type="dxa"/>
          </w:tcPr>
          <w:p w14:paraId="215AD4D5" w14:textId="2B5CDF07"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Arneson 2023</w:t>
            </w:r>
          </w:p>
        </w:tc>
        <w:tc>
          <w:tcPr>
            <w:tcW w:w="2324" w:type="dxa"/>
          </w:tcPr>
          <w:p w14:paraId="34A3BAC2" w14:textId="6DA36C60"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084073FB" w14:textId="31819FAE"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2BAE0CF2" w14:textId="54D792FA"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4F33728F" w14:textId="1D8EBA5F"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9</w:t>
            </w:r>
          </w:p>
        </w:tc>
        <w:tc>
          <w:tcPr>
            <w:tcW w:w="2325" w:type="dxa"/>
          </w:tcPr>
          <w:p w14:paraId="03BEBF34" w14:textId="1377EDAE"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7D29B245" w14:textId="77777777" w:rsidTr="0003722E">
        <w:tc>
          <w:tcPr>
            <w:tcW w:w="2324" w:type="dxa"/>
          </w:tcPr>
          <w:p w14:paraId="42C250E7" w14:textId="24E4E198"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Avelino-Silva 2017</w:t>
            </w:r>
          </w:p>
        </w:tc>
        <w:tc>
          <w:tcPr>
            <w:tcW w:w="2324" w:type="dxa"/>
          </w:tcPr>
          <w:p w14:paraId="33A698D7" w14:textId="6D2E6692"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194251AA" w14:textId="2821E281"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2043AD45" w14:textId="36FB4542"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5F5AE09E" w14:textId="07908703"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9</w:t>
            </w:r>
          </w:p>
        </w:tc>
        <w:tc>
          <w:tcPr>
            <w:tcW w:w="2325" w:type="dxa"/>
          </w:tcPr>
          <w:p w14:paraId="3C680236" w14:textId="7AE5D827"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68C2D3A7" w14:textId="77777777" w:rsidTr="0003722E">
        <w:tc>
          <w:tcPr>
            <w:tcW w:w="2324" w:type="dxa"/>
          </w:tcPr>
          <w:p w14:paraId="43A90D68" w14:textId="7BAF415B"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Avelino-Silva 2018</w:t>
            </w:r>
          </w:p>
        </w:tc>
        <w:tc>
          <w:tcPr>
            <w:tcW w:w="2324" w:type="dxa"/>
          </w:tcPr>
          <w:p w14:paraId="477430DD" w14:textId="609CB903"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4F835F35" w14:textId="77727F3A"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7DE854AF" w14:textId="7E87DDC9"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5505B502" w14:textId="4E982FEB"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9</w:t>
            </w:r>
          </w:p>
        </w:tc>
        <w:tc>
          <w:tcPr>
            <w:tcW w:w="2325" w:type="dxa"/>
          </w:tcPr>
          <w:p w14:paraId="56FDFC3F" w14:textId="5EA2519B"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33AC7ED1" w14:textId="77777777" w:rsidTr="0003722E">
        <w:tc>
          <w:tcPr>
            <w:tcW w:w="2324" w:type="dxa"/>
          </w:tcPr>
          <w:p w14:paraId="153E948C" w14:textId="0D6B48A8"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Bagienski 2017</w:t>
            </w:r>
          </w:p>
        </w:tc>
        <w:tc>
          <w:tcPr>
            <w:tcW w:w="2324" w:type="dxa"/>
          </w:tcPr>
          <w:p w14:paraId="1CD58166" w14:textId="3D5462D4"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45D1E4EB" w14:textId="69602DC3"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2047F46C" w14:textId="29C88E5F"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1</w:t>
            </w:r>
          </w:p>
        </w:tc>
        <w:tc>
          <w:tcPr>
            <w:tcW w:w="2325" w:type="dxa"/>
          </w:tcPr>
          <w:p w14:paraId="0378A00A" w14:textId="3F731C31"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45A05A14" w14:textId="14218C17"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18B09591" w14:textId="77777777" w:rsidTr="0003722E">
        <w:tc>
          <w:tcPr>
            <w:tcW w:w="2324" w:type="dxa"/>
          </w:tcPr>
          <w:p w14:paraId="7B89F1B0" w14:textId="67CF0D9A"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lastRenderedPageBreak/>
              <w:t>Bakker 2012</w:t>
            </w:r>
          </w:p>
        </w:tc>
        <w:tc>
          <w:tcPr>
            <w:tcW w:w="2324" w:type="dxa"/>
          </w:tcPr>
          <w:p w14:paraId="7609DE00" w14:textId="0E0AA802"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7396A9F2" w14:textId="49DC11DE"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7602A42B" w14:textId="1AA653E2"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5E60FE2E" w14:textId="3E0D6B21"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4A040E97" w14:textId="66080D98"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057EDE72" w14:textId="77777777" w:rsidTr="0003722E">
        <w:tc>
          <w:tcPr>
            <w:tcW w:w="2324" w:type="dxa"/>
          </w:tcPr>
          <w:p w14:paraId="4966A5EE" w14:textId="0D49AC1C"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Beishuizen 2020</w:t>
            </w:r>
          </w:p>
        </w:tc>
        <w:tc>
          <w:tcPr>
            <w:tcW w:w="2324" w:type="dxa"/>
          </w:tcPr>
          <w:p w14:paraId="01F87587" w14:textId="79ECBD98"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33C17C42" w14:textId="0A326EC7"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20C8BD02" w14:textId="4BD073D3"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5007B5B7" w14:textId="23D396F9"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52D30BF7" w14:textId="5DFE65BF"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037F3568" w14:textId="77777777" w:rsidTr="0003722E">
        <w:tc>
          <w:tcPr>
            <w:tcW w:w="2324" w:type="dxa"/>
          </w:tcPr>
          <w:p w14:paraId="6F287B7A" w14:textId="5E5C5582"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Bellelli 2007</w:t>
            </w:r>
          </w:p>
        </w:tc>
        <w:tc>
          <w:tcPr>
            <w:tcW w:w="2324" w:type="dxa"/>
          </w:tcPr>
          <w:p w14:paraId="7F15DCC5" w14:textId="16F853F3"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04C36FAD" w14:textId="4FB95324"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589FE7EF" w14:textId="13B758F5"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09919C7C" w14:textId="07539AF6"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8</w:t>
            </w:r>
          </w:p>
        </w:tc>
        <w:tc>
          <w:tcPr>
            <w:tcW w:w="2325" w:type="dxa"/>
          </w:tcPr>
          <w:p w14:paraId="322D00AA" w14:textId="03922EF3"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120107F3" w14:textId="77777777" w:rsidTr="0003722E">
        <w:tc>
          <w:tcPr>
            <w:tcW w:w="2324" w:type="dxa"/>
          </w:tcPr>
          <w:p w14:paraId="42307A5F" w14:textId="174943EE"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Bellelli 2008</w:t>
            </w:r>
          </w:p>
        </w:tc>
        <w:tc>
          <w:tcPr>
            <w:tcW w:w="2324" w:type="dxa"/>
          </w:tcPr>
          <w:p w14:paraId="58D37310" w14:textId="7BDC706A"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42F223E0" w14:textId="52D1824D"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5E5713E7" w14:textId="4A809E1C"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4DA3625A" w14:textId="2D6C944D"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100103F2" w14:textId="1A1FDC99"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14798A1E" w14:textId="77777777" w:rsidTr="0003722E">
        <w:tc>
          <w:tcPr>
            <w:tcW w:w="2324" w:type="dxa"/>
          </w:tcPr>
          <w:p w14:paraId="4C9AAF1F" w14:textId="70BFC3EB"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Bellelli 2018</w:t>
            </w:r>
          </w:p>
        </w:tc>
        <w:tc>
          <w:tcPr>
            <w:tcW w:w="2324" w:type="dxa"/>
          </w:tcPr>
          <w:p w14:paraId="653D1ACA" w14:textId="433E85B8"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7439B21D" w14:textId="509CACC0"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6472F09A" w14:textId="259C117A"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28853DB5" w14:textId="39822C02"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9</w:t>
            </w:r>
          </w:p>
        </w:tc>
        <w:tc>
          <w:tcPr>
            <w:tcW w:w="2325" w:type="dxa"/>
          </w:tcPr>
          <w:p w14:paraId="1A9D029A" w14:textId="535E9586"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0BF27A59" w14:textId="77777777" w:rsidTr="0003722E">
        <w:tc>
          <w:tcPr>
            <w:tcW w:w="2324" w:type="dxa"/>
          </w:tcPr>
          <w:p w14:paraId="15B44EE8" w14:textId="07CC12FF"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Bickel 2008</w:t>
            </w:r>
          </w:p>
        </w:tc>
        <w:tc>
          <w:tcPr>
            <w:tcW w:w="2324" w:type="dxa"/>
          </w:tcPr>
          <w:p w14:paraId="4143E1FD" w14:textId="6F5732FC"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64417A3B" w14:textId="7F4BDA30"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3EFB02AC" w14:textId="1BFE7254"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3EA26723" w14:textId="51DF20FE"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9</w:t>
            </w:r>
          </w:p>
        </w:tc>
        <w:tc>
          <w:tcPr>
            <w:tcW w:w="2325" w:type="dxa"/>
          </w:tcPr>
          <w:p w14:paraId="775B7DB5" w14:textId="6E9B1B81"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44ECDB1B" w14:textId="77777777" w:rsidTr="0003722E">
        <w:tc>
          <w:tcPr>
            <w:tcW w:w="2324" w:type="dxa"/>
          </w:tcPr>
          <w:p w14:paraId="704C69E4" w14:textId="3B018798"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Bulic 2020</w:t>
            </w:r>
          </w:p>
        </w:tc>
        <w:tc>
          <w:tcPr>
            <w:tcW w:w="2324" w:type="dxa"/>
          </w:tcPr>
          <w:p w14:paraId="3E874D8F" w14:textId="0B74C2FB"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67B738FE" w14:textId="1968CF15"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7B126480" w14:textId="64DD1F6F"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0BA688DA" w14:textId="7801890F"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6</w:t>
            </w:r>
          </w:p>
        </w:tc>
        <w:tc>
          <w:tcPr>
            <w:tcW w:w="2325" w:type="dxa"/>
          </w:tcPr>
          <w:p w14:paraId="0EDCBA89" w14:textId="4F7B1E4C"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09876B5A" w14:textId="77777777" w:rsidTr="0003722E">
        <w:tc>
          <w:tcPr>
            <w:tcW w:w="2324" w:type="dxa"/>
          </w:tcPr>
          <w:p w14:paraId="4D9E83A2" w14:textId="44BBAC95"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Cartei 2022</w:t>
            </w:r>
          </w:p>
        </w:tc>
        <w:tc>
          <w:tcPr>
            <w:tcW w:w="2324" w:type="dxa"/>
          </w:tcPr>
          <w:p w14:paraId="552CBC1C" w14:textId="120BD81E"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30396B58" w14:textId="6B6EB4DD"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25D7DB66" w14:textId="111D6472"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65089605" w14:textId="6DF40E04"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15701FFA" w14:textId="41461BF5"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1F2F08A4" w14:textId="77777777" w:rsidTr="0003722E">
        <w:tc>
          <w:tcPr>
            <w:tcW w:w="2324" w:type="dxa"/>
          </w:tcPr>
          <w:p w14:paraId="2B2E11A5" w14:textId="6ED8AC37"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Chalmers 2021</w:t>
            </w:r>
          </w:p>
        </w:tc>
        <w:tc>
          <w:tcPr>
            <w:tcW w:w="2324" w:type="dxa"/>
          </w:tcPr>
          <w:p w14:paraId="2167B864" w14:textId="2FA31B18"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231998D1" w14:textId="1F532B9B"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28083E27" w14:textId="54BCA283"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5F4528CC" w14:textId="46CA9C2D"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9</w:t>
            </w:r>
          </w:p>
        </w:tc>
        <w:tc>
          <w:tcPr>
            <w:tcW w:w="2325" w:type="dxa"/>
          </w:tcPr>
          <w:p w14:paraId="7B3AF0A6" w14:textId="39AB5162"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2EA03974" w14:textId="77777777" w:rsidTr="0003722E">
        <w:tc>
          <w:tcPr>
            <w:tcW w:w="2324" w:type="dxa"/>
          </w:tcPr>
          <w:p w14:paraId="6A6B4AA0" w14:textId="09539CE4"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Chan 2016</w:t>
            </w:r>
          </w:p>
        </w:tc>
        <w:tc>
          <w:tcPr>
            <w:tcW w:w="2324" w:type="dxa"/>
          </w:tcPr>
          <w:p w14:paraId="311ACE2B" w14:textId="63B3672F"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6C640CA1" w14:textId="748A6FFB"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5545617E" w14:textId="7DF6DE53"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61B9F2EB" w14:textId="65D63367"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9</w:t>
            </w:r>
          </w:p>
        </w:tc>
        <w:tc>
          <w:tcPr>
            <w:tcW w:w="2325" w:type="dxa"/>
          </w:tcPr>
          <w:p w14:paraId="35A8FA89" w14:textId="7C5DEC19"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45C83D48" w14:textId="77777777" w:rsidTr="0003722E">
        <w:tc>
          <w:tcPr>
            <w:tcW w:w="2324" w:type="dxa"/>
          </w:tcPr>
          <w:p w14:paraId="53C8EF41" w14:textId="67B6814F"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Chan 2017</w:t>
            </w:r>
          </w:p>
        </w:tc>
        <w:tc>
          <w:tcPr>
            <w:tcW w:w="2324" w:type="dxa"/>
          </w:tcPr>
          <w:p w14:paraId="5E8F81D4" w14:textId="02BC16F5"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42748D77" w14:textId="04C971C6"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0C63D3D8" w14:textId="3F1E7852"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6CC2AF20" w14:textId="657ED414"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6</w:t>
            </w:r>
          </w:p>
        </w:tc>
        <w:tc>
          <w:tcPr>
            <w:tcW w:w="2325" w:type="dxa"/>
          </w:tcPr>
          <w:p w14:paraId="03C55E88" w14:textId="3A377092"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62841D4C" w14:textId="77777777" w:rsidTr="0003722E">
        <w:tc>
          <w:tcPr>
            <w:tcW w:w="2324" w:type="dxa"/>
          </w:tcPr>
          <w:p w14:paraId="2DE3BDA3" w14:textId="5F8BB386"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Cheong 2021</w:t>
            </w:r>
          </w:p>
        </w:tc>
        <w:tc>
          <w:tcPr>
            <w:tcW w:w="2324" w:type="dxa"/>
          </w:tcPr>
          <w:p w14:paraId="14EEDED3" w14:textId="0EFAC5E3"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2AE6F881" w14:textId="4586536E"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79D83B03" w14:textId="4D3B851E"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775CCD3C" w14:textId="4D9ADF0D"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3E3A6D69" w14:textId="7BE663AE"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1B167964" w14:textId="77777777" w:rsidTr="0003722E">
        <w:tc>
          <w:tcPr>
            <w:tcW w:w="2324" w:type="dxa"/>
          </w:tcPr>
          <w:p w14:paraId="0164E9BE" w14:textId="0D73173D"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Cole 2008</w:t>
            </w:r>
          </w:p>
        </w:tc>
        <w:tc>
          <w:tcPr>
            <w:tcW w:w="2324" w:type="dxa"/>
          </w:tcPr>
          <w:p w14:paraId="1767DE8A" w14:textId="7F6EA7C9"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06D116AD" w14:textId="5327CCB2"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1E5F8EDA" w14:textId="38E49A1D"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52F81287" w14:textId="496BE31E"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9</w:t>
            </w:r>
          </w:p>
        </w:tc>
        <w:tc>
          <w:tcPr>
            <w:tcW w:w="2325" w:type="dxa"/>
          </w:tcPr>
          <w:p w14:paraId="11EBB89F" w14:textId="508B17D3"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32088E93" w14:textId="77777777" w:rsidTr="0003722E">
        <w:tc>
          <w:tcPr>
            <w:tcW w:w="2324" w:type="dxa"/>
          </w:tcPr>
          <w:p w14:paraId="483BABB2" w14:textId="134F46CB"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Curyto 2001</w:t>
            </w:r>
          </w:p>
        </w:tc>
        <w:tc>
          <w:tcPr>
            <w:tcW w:w="2324" w:type="dxa"/>
          </w:tcPr>
          <w:p w14:paraId="3436B89C" w14:textId="34F90F05"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3255168F" w14:textId="51C20D67"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054F3648" w14:textId="1C89196A"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4AE222D3" w14:textId="4AF4D73B"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8</w:t>
            </w:r>
          </w:p>
        </w:tc>
        <w:tc>
          <w:tcPr>
            <w:tcW w:w="2325" w:type="dxa"/>
          </w:tcPr>
          <w:p w14:paraId="605EDB1B" w14:textId="031DDF2F"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6CD0B06A" w14:textId="77777777" w:rsidTr="0003722E">
        <w:tc>
          <w:tcPr>
            <w:tcW w:w="2324" w:type="dxa"/>
          </w:tcPr>
          <w:p w14:paraId="0D52693C" w14:textId="635BA619"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Czyzycki 2022</w:t>
            </w:r>
          </w:p>
        </w:tc>
        <w:tc>
          <w:tcPr>
            <w:tcW w:w="2324" w:type="dxa"/>
          </w:tcPr>
          <w:p w14:paraId="2D9BCF61" w14:textId="52A0A7B0"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4D6F9900" w14:textId="784DDCE8"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4D4D69E5" w14:textId="5E20A58B"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2DE44850" w14:textId="2DF1CA67"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8</w:t>
            </w:r>
          </w:p>
        </w:tc>
        <w:tc>
          <w:tcPr>
            <w:tcW w:w="2325" w:type="dxa"/>
          </w:tcPr>
          <w:p w14:paraId="29B701E6" w14:textId="2C07C646"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3F6D2686" w14:textId="77777777" w:rsidTr="0003722E">
        <w:tc>
          <w:tcPr>
            <w:tcW w:w="2324" w:type="dxa"/>
          </w:tcPr>
          <w:p w14:paraId="1D0CC6E0" w14:textId="4DFFEA71"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Dani 2017</w:t>
            </w:r>
          </w:p>
        </w:tc>
        <w:tc>
          <w:tcPr>
            <w:tcW w:w="2324" w:type="dxa"/>
          </w:tcPr>
          <w:p w14:paraId="0E36364D" w14:textId="257BA9AD"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50CDE0EB" w14:textId="14292612"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053A7303" w14:textId="09A63A50"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2E5AF330" w14:textId="2FEE8E56"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9</w:t>
            </w:r>
          </w:p>
        </w:tc>
        <w:tc>
          <w:tcPr>
            <w:tcW w:w="2325" w:type="dxa"/>
          </w:tcPr>
          <w:p w14:paraId="72303BA5" w14:textId="414E27C0"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79F25421" w14:textId="77777777" w:rsidTr="0003722E">
        <w:tc>
          <w:tcPr>
            <w:tcW w:w="2324" w:type="dxa"/>
          </w:tcPr>
          <w:p w14:paraId="596BA6A3" w14:textId="6DD1D753"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Davis 2014</w:t>
            </w:r>
          </w:p>
        </w:tc>
        <w:tc>
          <w:tcPr>
            <w:tcW w:w="2324" w:type="dxa"/>
          </w:tcPr>
          <w:p w14:paraId="11E4B1C1" w14:textId="4917C443"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0D83FA3B" w14:textId="2FD116D5"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1B2356FE" w14:textId="0365B0B7"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35CD1289" w14:textId="6DD74691"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9</w:t>
            </w:r>
          </w:p>
        </w:tc>
        <w:tc>
          <w:tcPr>
            <w:tcW w:w="2325" w:type="dxa"/>
          </w:tcPr>
          <w:p w14:paraId="174CD775" w14:textId="6E57C3B1"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366DBA53" w14:textId="77777777" w:rsidTr="0003722E">
        <w:tc>
          <w:tcPr>
            <w:tcW w:w="2324" w:type="dxa"/>
          </w:tcPr>
          <w:p w14:paraId="609271C5" w14:textId="263E8909"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DeCrane 2011</w:t>
            </w:r>
          </w:p>
        </w:tc>
        <w:tc>
          <w:tcPr>
            <w:tcW w:w="2324" w:type="dxa"/>
          </w:tcPr>
          <w:p w14:paraId="6D236F1A" w14:textId="6F390CF5"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036A1ECD" w14:textId="7AB300D8"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192C56BF" w14:textId="403469C3"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5508A0AC" w14:textId="76BB13E5"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9</w:t>
            </w:r>
          </w:p>
        </w:tc>
        <w:tc>
          <w:tcPr>
            <w:tcW w:w="2325" w:type="dxa"/>
          </w:tcPr>
          <w:p w14:paraId="4708C4AB" w14:textId="37FB606D"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6BB8D0E5" w14:textId="77777777" w:rsidTr="0003722E">
        <w:tc>
          <w:tcPr>
            <w:tcW w:w="2324" w:type="dxa"/>
          </w:tcPr>
          <w:p w14:paraId="2A91D2B4" w14:textId="481BD7BD"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deHaan 2023</w:t>
            </w:r>
          </w:p>
        </w:tc>
        <w:tc>
          <w:tcPr>
            <w:tcW w:w="2324" w:type="dxa"/>
          </w:tcPr>
          <w:p w14:paraId="374D00FC" w14:textId="35CA2B18"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202B82DD" w14:textId="27E3F59C"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40481E6B" w14:textId="6F523CDB"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29C3C950" w14:textId="01F735B3"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570EBEC1" w14:textId="41AF0AA4"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1F13C959" w14:textId="77777777" w:rsidTr="0003722E">
        <w:tc>
          <w:tcPr>
            <w:tcW w:w="2324" w:type="dxa"/>
          </w:tcPr>
          <w:p w14:paraId="2C32D8C7" w14:textId="6F3053B6"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deJong 2019</w:t>
            </w:r>
          </w:p>
        </w:tc>
        <w:tc>
          <w:tcPr>
            <w:tcW w:w="2324" w:type="dxa"/>
          </w:tcPr>
          <w:p w14:paraId="35B3203D" w14:textId="40F59FEF"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33E884C0" w14:textId="2A056FC3"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7A398340" w14:textId="2D9D60CF"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0B6D35B9" w14:textId="03D3D119"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8</w:t>
            </w:r>
          </w:p>
        </w:tc>
        <w:tc>
          <w:tcPr>
            <w:tcW w:w="2325" w:type="dxa"/>
          </w:tcPr>
          <w:p w14:paraId="77B2BD44" w14:textId="733815A2"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4C70DDBD" w14:textId="77777777" w:rsidTr="0003722E">
        <w:tc>
          <w:tcPr>
            <w:tcW w:w="2324" w:type="dxa"/>
          </w:tcPr>
          <w:p w14:paraId="552027AF" w14:textId="2C085618"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Ditzel 2023</w:t>
            </w:r>
          </w:p>
        </w:tc>
        <w:tc>
          <w:tcPr>
            <w:tcW w:w="2324" w:type="dxa"/>
          </w:tcPr>
          <w:p w14:paraId="4D9F41EF" w14:textId="0997BE4B"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71B15419" w14:textId="1D6BF59A"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3AF440F6" w14:textId="51B9CAD1"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1</w:t>
            </w:r>
          </w:p>
        </w:tc>
        <w:tc>
          <w:tcPr>
            <w:tcW w:w="2325" w:type="dxa"/>
          </w:tcPr>
          <w:p w14:paraId="476CFD33" w14:textId="700960FB"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5</w:t>
            </w:r>
          </w:p>
        </w:tc>
        <w:tc>
          <w:tcPr>
            <w:tcW w:w="2325" w:type="dxa"/>
          </w:tcPr>
          <w:p w14:paraId="3B3A7395" w14:textId="49A2E2CF"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49D16796" w14:textId="77777777" w:rsidTr="0003722E">
        <w:tc>
          <w:tcPr>
            <w:tcW w:w="2324" w:type="dxa"/>
          </w:tcPr>
          <w:p w14:paraId="20F787DC" w14:textId="56DB9CA0"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Diwell 2018</w:t>
            </w:r>
          </w:p>
        </w:tc>
        <w:tc>
          <w:tcPr>
            <w:tcW w:w="2324" w:type="dxa"/>
          </w:tcPr>
          <w:p w14:paraId="5323C17C" w14:textId="5FA6A4C4"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1DC2A597" w14:textId="170BE22D"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4F5748C7" w14:textId="3DF08C33"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628FD99A" w14:textId="32DA7729"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9</w:t>
            </w:r>
          </w:p>
        </w:tc>
        <w:tc>
          <w:tcPr>
            <w:tcW w:w="2325" w:type="dxa"/>
          </w:tcPr>
          <w:p w14:paraId="439BC495" w14:textId="08E3FBE4"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71327F11" w14:textId="77777777" w:rsidTr="0003722E">
        <w:tc>
          <w:tcPr>
            <w:tcW w:w="2324" w:type="dxa"/>
          </w:tcPr>
          <w:p w14:paraId="017FCF12" w14:textId="42149206"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Doris 2013</w:t>
            </w:r>
          </w:p>
        </w:tc>
        <w:tc>
          <w:tcPr>
            <w:tcW w:w="2324" w:type="dxa"/>
          </w:tcPr>
          <w:p w14:paraId="1F379665" w14:textId="503F4EAD"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329164A7" w14:textId="27BA2DFF"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0ECF3659" w14:textId="2C835FBD"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3E649DBB" w14:textId="021A1F83"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9</w:t>
            </w:r>
          </w:p>
        </w:tc>
        <w:tc>
          <w:tcPr>
            <w:tcW w:w="2325" w:type="dxa"/>
          </w:tcPr>
          <w:p w14:paraId="3503E344" w14:textId="2D430164"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5CF56AFE" w14:textId="77777777" w:rsidTr="0003722E">
        <w:tc>
          <w:tcPr>
            <w:tcW w:w="2324" w:type="dxa"/>
          </w:tcPr>
          <w:p w14:paraId="3941A770" w14:textId="2A32B93D"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Duprey 2020</w:t>
            </w:r>
          </w:p>
        </w:tc>
        <w:tc>
          <w:tcPr>
            <w:tcW w:w="2324" w:type="dxa"/>
          </w:tcPr>
          <w:p w14:paraId="26C13BB2" w14:textId="46FC8FCE"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5E1BE47E" w14:textId="6225A9E0"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6F19A4E4" w14:textId="59F2E09F"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45D7A6FA" w14:textId="3F37A03C"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8</w:t>
            </w:r>
          </w:p>
        </w:tc>
        <w:tc>
          <w:tcPr>
            <w:tcW w:w="2325" w:type="dxa"/>
          </w:tcPr>
          <w:p w14:paraId="7D2DB13D" w14:textId="7E992F91"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558342E1" w14:textId="77777777" w:rsidTr="0003722E">
        <w:tc>
          <w:tcPr>
            <w:tcW w:w="2324" w:type="dxa"/>
          </w:tcPr>
          <w:p w14:paraId="4E167999" w14:textId="76F91074"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Durlach 2023</w:t>
            </w:r>
          </w:p>
        </w:tc>
        <w:tc>
          <w:tcPr>
            <w:tcW w:w="2324" w:type="dxa"/>
          </w:tcPr>
          <w:p w14:paraId="4F43CEED" w14:textId="55A02354"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77664CF6" w14:textId="7B78391C"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2AA364AB" w14:textId="4E33E114"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5959ABCB" w14:textId="540AE7C1"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60206303" w14:textId="55C2D080"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59CFBD01" w14:textId="77777777" w:rsidTr="0003722E">
        <w:tc>
          <w:tcPr>
            <w:tcW w:w="2324" w:type="dxa"/>
          </w:tcPr>
          <w:p w14:paraId="27A994F2" w14:textId="4BF9344A"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Edelstein 2004</w:t>
            </w:r>
          </w:p>
        </w:tc>
        <w:tc>
          <w:tcPr>
            <w:tcW w:w="2324" w:type="dxa"/>
          </w:tcPr>
          <w:p w14:paraId="2FC3CE46" w14:textId="374EAA7C"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05CD1C6A" w14:textId="5FEF384D"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28C7BED7" w14:textId="774FD955"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11F0F7A7" w14:textId="4169AC4F"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64598853" w14:textId="2DC59E09"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16E774F1" w14:textId="77777777" w:rsidTr="0003722E">
        <w:tc>
          <w:tcPr>
            <w:tcW w:w="2324" w:type="dxa"/>
          </w:tcPr>
          <w:p w14:paraId="1192BBF0" w14:textId="3257E85B"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Edlund 2006</w:t>
            </w:r>
          </w:p>
        </w:tc>
        <w:tc>
          <w:tcPr>
            <w:tcW w:w="2324" w:type="dxa"/>
          </w:tcPr>
          <w:p w14:paraId="4540A13B" w14:textId="4D517948"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5B76335E" w14:textId="49A68C1B"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609D7C4E" w14:textId="1559D68E"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14B6B067" w14:textId="0E041A56"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3F9A20C1" w14:textId="114C8974"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55A0EF0B" w14:textId="77777777" w:rsidTr="0003722E">
        <w:tc>
          <w:tcPr>
            <w:tcW w:w="2324" w:type="dxa"/>
          </w:tcPr>
          <w:p w14:paraId="487DF972" w14:textId="4C1D17C4" w:rsidR="007E5783" w:rsidRPr="00CA6A00" w:rsidRDefault="00345F41"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 xml:space="preserve">van </w:t>
            </w:r>
            <w:r w:rsidR="007E5783" w:rsidRPr="00CA6A00">
              <w:rPr>
                <w:rFonts w:ascii="Times New Roman" w:hAnsi="Times New Roman" w:cs="Times New Roman"/>
                <w:color w:val="000000" w:themeColor="text1"/>
                <w:sz w:val="18"/>
                <w:szCs w:val="18"/>
              </w:rPr>
              <w:t>Eijsden 2015</w:t>
            </w:r>
          </w:p>
        </w:tc>
        <w:tc>
          <w:tcPr>
            <w:tcW w:w="2324" w:type="dxa"/>
          </w:tcPr>
          <w:p w14:paraId="23D77796" w14:textId="3288CAE5"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1C1381EC" w14:textId="44DC8DB4"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336BF8B3" w14:textId="5C351C6A"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1</w:t>
            </w:r>
          </w:p>
        </w:tc>
        <w:tc>
          <w:tcPr>
            <w:tcW w:w="2325" w:type="dxa"/>
          </w:tcPr>
          <w:p w14:paraId="5030CD2F" w14:textId="4E72FB3B"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5</w:t>
            </w:r>
          </w:p>
        </w:tc>
        <w:tc>
          <w:tcPr>
            <w:tcW w:w="2325" w:type="dxa"/>
          </w:tcPr>
          <w:p w14:paraId="7B3C5BF6" w14:textId="4041D3E0"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52BCA7F0" w14:textId="77777777" w:rsidTr="0003722E">
        <w:tc>
          <w:tcPr>
            <w:tcW w:w="2324" w:type="dxa"/>
          </w:tcPr>
          <w:p w14:paraId="19FF4A72" w14:textId="63EE867B"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Elsayem 2017</w:t>
            </w:r>
          </w:p>
        </w:tc>
        <w:tc>
          <w:tcPr>
            <w:tcW w:w="2324" w:type="dxa"/>
          </w:tcPr>
          <w:p w14:paraId="71D7BBE5" w14:textId="7C8FE92B"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7C504124" w14:textId="37F10E95"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1</w:t>
            </w:r>
          </w:p>
        </w:tc>
        <w:tc>
          <w:tcPr>
            <w:tcW w:w="2325" w:type="dxa"/>
          </w:tcPr>
          <w:p w14:paraId="2DDFF325" w14:textId="35C93CA0"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037FB008" w14:textId="2C1CE3CC"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8</w:t>
            </w:r>
          </w:p>
        </w:tc>
        <w:tc>
          <w:tcPr>
            <w:tcW w:w="2325" w:type="dxa"/>
          </w:tcPr>
          <w:p w14:paraId="5490D15C" w14:textId="3869FCB6"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57C6239A" w14:textId="77777777" w:rsidTr="0003722E">
        <w:tc>
          <w:tcPr>
            <w:tcW w:w="2324" w:type="dxa"/>
          </w:tcPr>
          <w:p w14:paraId="2A838325" w14:textId="50AA006A"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Evensen 2021</w:t>
            </w:r>
          </w:p>
        </w:tc>
        <w:tc>
          <w:tcPr>
            <w:tcW w:w="2324" w:type="dxa"/>
          </w:tcPr>
          <w:p w14:paraId="124AFDEF" w14:textId="04279F72"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61FC64FB" w14:textId="7F1C794E"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2ABAE300" w14:textId="02669B94"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5EA34D77" w14:textId="6B5BC905"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9</w:t>
            </w:r>
          </w:p>
        </w:tc>
        <w:tc>
          <w:tcPr>
            <w:tcW w:w="2325" w:type="dxa"/>
          </w:tcPr>
          <w:p w14:paraId="39DFBF99" w14:textId="55109EC5"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07B68444" w14:textId="77777777" w:rsidTr="0003722E">
        <w:tc>
          <w:tcPr>
            <w:tcW w:w="2324" w:type="dxa"/>
          </w:tcPr>
          <w:p w14:paraId="6750AEAC" w14:textId="24DEB348"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lsini 2018</w:t>
            </w:r>
          </w:p>
        </w:tc>
        <w:tc>
          <w:tcPr>
            <w:tcW w:w="2324" w:type="dxa"/>
          </w:tcPr>
          <w:p w14:paraId="1D49F39F" w14:textId="356B2228"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3913ED42" w14:textId="6A0A2482"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4C81D64A" w14:textId="2227871D"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2C06C281" w14:textId="3B3BC2B2"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9</w:t>
            </w:r>
          </w:p>
        </w:tc>
        <w:tc>
          <w:tcPr>
            <w:tcW w:w="2325" w:type="dxa"/>
          </w:tcPr>
          <w:p w14:paraId="1A609EBD" w14:textId="79A7BE6F"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40AB05AB" w14:textId="77777777" w:rsidTr="0003722E">
        <w:tc>
          <w:tcPr>
            <w:tcW w:w="2324" w:type="dxa"/>
          </w:tcPr>
          <w:p w14:paraId="7FFCE2BD" w14:textId="0E90A3A8"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ialhoSilva 2021</w:t>
            </w:r>
          </w:p>
        </w:tc>
        <w:tc>
          <w:tcPr>
            <w:tcW w:w="2324" w:type="dxa"/>
          </w:tcPr>
          <w:p w14:paraId="23937C26" w14:textId="61772EFC"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6C0E91A6" w14:textId="34527661"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05F670F7" w14:textId="5A94323D"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5A585752" w14:textId="7EA9067E"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0A1AC959" w14:textId="3341A47B"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447F0457" w14:textId="77777777" w:rsidTr="0003722E">
        <w:tc>
          <w:tcPr>
            <w:tcW w:w="2324" w:type="dxa"/>
          </w:tcPr>
          <w:p w14:paraId="7C053CA5" w14:textId="5DE316FB"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ick 2013</w:t>
            </w:r>
          </w:p>
        </w:tc>
        <w:tc>
          <w:tcPr>
            <w:tcW w:w="2324" w:type="dxa"/>
          </w:tcPr>
          <w:p w14:paraId="6FF489BD" w14:textId="0258478C"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135504FC" w14:textId="0FBD833B"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3FACEB9F" w14:textId="746018D8"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67D815D1" w14:textId="356B1C31"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9</w:t>
            </w:r>
          </w:p>
        </w:tc>
        <w:tc>
          <w:tcPr>
            <w:tcW w:w="2325" w:type="dxa"/>
          </w:tcPr>
          <w:p w14:paraId="67C9D1B5" w14:textId="784FDBC5"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2CD12A59" w14:textId="77777777" w:rsidTr="0003722E">
        <w:tc>
          <w:tcPr>
            <w:tcW w:w="2324" w:type="dxa"/>
          </w:tcPr>
          <w:p w14:paraId="57D6538C" w14:textId="6BF588CD"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rancis 1990</w:t>
            </w:r>
          </w:p>
        </w:tc>
        <w:tc>
          <w:tcPr>
            <w:tcW w:w="2324" w:type="dxa"/>
          </w:tcPr>
          <w:p w14:paraId="545008CF" w14:textId="25A5FFF8"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1D6EDD12" w14:textId="6C599D57"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4123B648" w14:textId="44F6010D"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1214D195" w14:textId="6925468F"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43B90A69" w14:textId="2AAF13A5"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1ADC7072" w14:textId="77777777" w:rsidTr="0003722E">
        <w:tc>
          <w:tcPr>
            <w:tcW w:w="2324" w:type="dxa"/>
          </w:tcPr>
          <w:p w14:paraId="6F5267C1" w14:textId="458E16B6"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rancis 1992</w:t>
            </w:r>
          </w:p>
        </w:tc>
        <w:tc>
          <w:tcPr>
            <w:tcW w:w="2324" w:type="dxa"/>
          </w:tcPr>
          <w:p w14:paraId="476345A2" w14:textId="2C931FAC"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46732EB2" w14:textId="2332DC0F"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4BD32A25" w14:textId="7130E55E"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7F04B237" w14:textId="5610D615"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7235F3F2" w14:textId="19917D2E"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133E2066" w14:textId="77777777" w:rsidTr="0003722E">
        <w:tc>
          <w:tcPr>
            <w:tcW w:w="2324" w:type="dxa"/>
          </w:tcPr>
          <w:p w14:paraId="15D27DB0" w14:textId="770A0FDE"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urlaneto 2007</w:t>
            </w:r>
          </w:p>
        </w:tc>
        <w:tc>
          <w:tcPr>
            <w:tcW w:w="2324" w:type="dxa"/>
          </w:tcPr>
          <w:p w14:paraId="472C8C39" w14:textId="7BDC30A5"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130C44E5" w14:textId="4943208D"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58BBC507" w14:textId="2F44AFBE"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36829474" w14:textId="5EF1C050"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9</w:t>
            </w:r>
          </w:p>
        </w:tc>
        <w:tc>
          <w:tcPr>
            <w:tcW w:w="2325" w:type="dxa"/>
          </w:tcPr>
          <w:p w14:paraId="4A860A18" w14:textId="7D7C1830"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1F255865" w14:textId="77777777" w:rsidTr="0003722E">
        <w:tc>
          <w:tcPr>
            <w:tcW w:w="2324" w:type="dxa"/>
          </w:tcPr>
          <w:p w14:paraId="516DAF30" w14:textId="580FA9FD"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eorge 1997</w:t>
            </w:r>
          </w:p>
        </w:tc>
        <w:tc>
          <w:tcPr>
            <w:tcW w:w="2324" w:type="dxa"/>
          </w:tcPr>
          <w:p w14:paraId="77E69EDF" w14:textId="7916E2CA"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6569DA6E" w14:textId="7E074642"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28ED8CE6" w14:textId="781F3AF3"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3C430C5A" w14:textId="7B6BB159"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6</w:t>
            </w:r>
          </w:p>
        </w:tc>
        <w:tc>
          <w:tcPr>
            <w:tcW w:w="2325" w:type="dxa"/>
          </w:tcPr>
          <w:p w14:paraId="733DA665" w14:textId="1CB8D869"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4194E813" w14:textId="77777777" w:rsidTr="0003722E">
        <w:tc>
          <w:tcPr>
            <w:tcW w:w="2324" w:type="dxa"/>
          </w:tcPr>
          <w:p w14:paraId="76BCDD26" w14:textId="6BF92FF1"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ivens 2009</w:t>
            </w:r>
          </w:p>
        </w:tc>
        <w:tc>
          <w:tcPr>
            <w:tcW w:w="2324" w:type="dxa"/>
          </w:tcPr>
          <w:p w14:paraId="467CFF6D" w14:textId="6125688C"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445FE5EB" w14:textId="7328AED4"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2E0442BC" w14:textId="7AC7F166"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74810262" w14:textId="6D7F9FEF"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9</w:t>
            </w:r>
          </w:p>
        </w:tc>
        <w:tc>
          <w:tcPr>
            <w:tcW w:w="2325" w:type="dxa"/>
          </w:tcPr>
          <w:p w14:paraId="14454C83" w14:textId="7A52E811"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31F98DEB" w14:textId="77777777" w:rsidTr="0003722E">
        <w:tc>
          <w:tcPr>
            <w:tcW w:w="2324" w:type="dxa"/>
          </w:tcPr>
          <w:p w14:paraId="0897FA5F" w14:textId="51B11301"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nzale 2005</w:t>
            </w:r>
          </w:p>
        </w:tc>
        <w:tc>
          <w:tcPr>
            <w:tcW w:w="2324" w:type="dxa"/>
          </w:tcPr>
          <w:p w14:paraId="496CBD57" w14:textId="6384D5F5"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6BA8A099" w14:textId="7A10F43D"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3F26004C" w14:textId="7776B900"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2FE6410C" w14:textId="542796B9"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2F5A303E" w14:textId="599DCFA8"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546DF4A6" w14:textId="77777777" w:rsidTr="0003722E">
        <w:tc>
          <w:tcPr>
            <w:tcW w:w="2324" w:type="dxa"/>
          </w:tcPr>
          <w:p w14:paraId="4DC65094" w14:textId="11330148"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nzalez 2009</w:t>
            </w:r>
          </w:p>
        </w:tc>
        <w:tc>
          <w:tcPr>
            <w:tcW w:w="2324" w:type="dxa"/>
          </w:tcPr>
          <w:p w14:paraId="4C0E204C" w14:textId="20A4241F"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54F9D7FA" w14:textId="540A7B1F"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0FDF7FE5" w14:textId="31224781"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0C3A2127" w14:textId="0DCE1DA3"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8</w:t>
            </w:r>
          </w:p>
        </w:tc>
        <w:tc>
          <w:tcPr>
            <w:tcW w:w="2325" w:type="dxa"/>
          </w:tcPr>
          <w:p w14:paraId="2D16880C" w14:textId="1634470F"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05F7BDD1" w14:textId="77777777" w:rsidTr="0003722E">
        <w:tc>
          <w:tcPr>
            <w:tcW w:w="2324" w:type="dxa"/>
          </w:tcPr>
          <w:p w14:paraId="194F584D" w14:textId="6CC4DA8E"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lastRenderedPageBreak/>
              <w:t>Gottschalk 2015</w:t>
            </w:r>
          </w:p>
        </w:tc>
        <w:tc>
          <w:tcPr>
            <w:tcW w:w="2324" w:type="dxa"/>
          </w:tcPr>
          <w:p w14:paraId="13FB4D34" w14:textId="0B1DE147"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2ACD8574" w14:textId="14582A3A"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29858A82" w14:textId="1558A6D9"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031F6F21" w14:textId="3753B54E"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67F6E68E" w14:textId="6E96DAEB"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578B34F2" w14:textId="77777777" w:rsidTr="0003722E">
        <w:tc>
          <w:tcPr>
            <w:tcW w:w="2324" w:type="dxa"/>
          </w:tcPr>
          <w:p w14:paraId="0C39B872" w14:textId="57016AA7"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u 2021</w:t>
            </w:r>
          </w:p>
        </w:tc>
        <w:tc>
          <w:tcPr>
            <w:tcW w:w="2324" w:type="dxa"/>
          </w:tcPr>
          <w:p w14:paraId="1D65A5C3" w14:textId="05059A05"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5F94F418" w14:textId="42F2545C"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706516C8" w14:textId="659B1D25"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7127DD3B" w14:textId="215F48EE"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6</w:t>
            </w:r>
          </w:p>
        </w:tc>
        <w:tc>
          <w:tcPr>
            <w:tcW w:w="2325" w:type="dxa"/>
          </w:tcPr>
          <w:p w14:paraId="215F13E6" w14:textId="2C596CB9"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4FB8501E" w14:textId="77777777" w:rsidTr="0003722E">
        <w:tc>
          <w:tcPr>
            <w:tcW w:w="2324" w:type="dxa"/>
          </w:tcPr>
          <w:p w14:paraId="127B1251" w14:textId="6C656640"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udzwaard 2020</w:t>
            </w:r>
          </w:p>
        </w:tc>
        <w:tc>
          <w:tcPr>
            <w:tcW w:w="2324" w:type="dxa"/>
          </w:tcPr>
          <w:p w14:paraId="167A5E35" w14:textId="0AB9F879"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6F7CD43E" w14:textId="1B7E003E"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22E7492F" w14:textId="4BDC0C89"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1DEF50E4" w14:textId="5F7D92E6"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9</w:t>
            </w:r>
          </w:p>
        </w:tc>
        <w:tc>
          <w:tcPr>
            <w:tcW w:w="2325" w:type="dxa"/>
          </w:tcPr>
          <w:p w14:paraId="00FEF2E1" w14:textId="7DACB8B7"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1313C072" w14:textId="77777777" w:rsidTr="0003722E">
        <w:tc>
          <w:tcPr>
            <w:tcW w:w="2324" w:type="dxa"/>
          </w:tcPr>
          <w:p w14:paraId="6CE67972" w14:textId="0910A070"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ual 2018</w:t>
            </w:r>
          </w:p>
        </w:tc>
        <w:tc>
          <w:tcPr>
            <w:tcW w:w="2324" w:type="dxa"/>
          </w:tcPr>
          <w:p w14:paraId="60CDFAF4" w14:textId="53D9BE95"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59215C3F" w14:textId="637139A9"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6FDCD585" w14:textId="09BDF8F1"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05F83A18" w14:textId="6F79637C"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6</w:t>
            </w:r>
          </w:p>
        </w:tc>
        <w:tc>
          <w:tcPr>
            <w:tcW w:w="2325" w:type="dxa"/>
          </w:tcPr>
          <w:p w14:paraId="1ED9580D" w14:textId="66373791"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14ADCC5B" w14:textId="77777777" w:rsidTr="0003722E">
        <w:tc>
          <w:tcPr>
            <w:tcW w:w="2324" w:type="dxa"/>
          </w:tcPr>
          <w:p w14:paraId="1539B711" w14:textId="6514E25D" w:rsidR="003A2079" w:rsidRPr="00CA6A00" w:rsidRDefault="003A2079" w:rsidP="003A2079">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Han 2017</w:t>
            </w:r>
          </w:p>
        </w:tc>
        <w:tc>
          <w:tcPr>
            <w:tcW w:w="2324" w:type="dxa"/>
          </w:tcPr>
          <w:p w14:paraId="6230BD7F" w14:textId="6B48F4A5" w:rsidR="003A2079" w:rsidRPr="00CA6A00" w:rsidRDefault="003A2079" w:rsidP="003A2079">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02E2A56E" w14:textId="68DE56B9" w:rsidR="003A2079" w:rsidRPr="00CA6A00" w:rsidRDefault="003A2079" w:rsidP="003A2079">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4BF11CD7" w14:textId="34B1EFEB" w:rsidR="003A2079" w:rsidRPr="00CA6A00" w:rsidRDefault="003A2079" w:rsidP="003A2079">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7BEC4091" w14:textId="294DD5C0" w:rsidR="003A2079" w:rsidRPr="00CA6A00" w:rsidRDefault="003A2079" w:rsidP="003A2079">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w:t>
            </w:r>
          </w:p>
        </w:tc>
        <w:tc>
          <w:tcPr>
            <w:tcW w:w="2325" w:type="dxa"/>
          </w:tcPr>
          <w:p w14:paraId="3175F110" w14:textId="2A0DF640" w:rsidR="003A2079" w:rsidRPr="00CA6A00" w:rsidRDefault="003A2079" w:rsidP="003A2079">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491B452F" w14:textId="77777777" w:rsidTr="0003722E">
        <w:tc>
          <w:tcPr>
            <w:tcW w:w="2324" w:type="dxa"/>
          </w:tcPr>
          <w:p w14:paraId="77CA8118" w14:textId="5DE78D7A"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Han 2022</w:t>
            </w:r>
          </w:p>
        </w:tc>
        <w:tc>
          <w:tcPr>
            <w:tcW w:w="2324" w:type="dxa"/>
          </w:tcPr>
          <w:p w14:paraId="2EC771F4" w14:textId="5803E248"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346B5769" w14:textId="280CCEDB"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150532B6" w14:textId="0E687437"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03772240" w14:textId="1EEA7566"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9</w:t>
            </w:r>
          </w:p>
        </w:tc>
        <w:tc>
          <w:tcPr>
            <w:tcW w:w="2325" w:type="dxa"/>
          </w:tcPr>
          <w:p w14:paraId="0C699239" w14:textId="6F5BB5E0"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205FE103" w14:textId="77777777" w:rsidTr="0003722E">
        <w:tc>
          <w:tcPr>
            <w:tcW w:w="2324" w:type="dxa"/>
          </w:tcPr>
          <w:p w14:paraId="67EDEA11" w14:textId="76661947"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Hapca 2018</w:t>
            </w:r>
          </w:p>
        </w:tc>
        <w:tc>
          <w:tcPr>
            <w:tcW w:w="2324" w:type="dxa"/>
          </w:tcPr>
          <w:p w14:paraId="2D39889C" w14:textId="50E1EC07"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133A9ADF" w14:textId="0628A8FB"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4A541A74" w14:textId="60E74FE4"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1787ABE2" w14:textId="47698236"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8</w:t>
            </w:r>
          </w:p>
        </w:tc>
        <w:tc>
          <w:tcPr>
            <w:tcW w:w="2325" w:type="dxa"/>
          </w:tcPr>
          <w:p w14:paraId="4AD9CB7A" w14:textId="11FC77B0"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2E429354" w14:textId="77777777" w:rsidTr="0003722E">
        <w:tc>
          <w:tcPr>
            <w:tcW w:w="2324" w:type="dxa"/>
          </w:tcPr>
          <w:p w14:paraId="1947F3D4" w14:textId="45E4B0AE"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Hawley 2023</w:t>
            </w:r>
          </w:p>
        </w:tc>
        <w:tc>
          <w:tcPr>
            <w:tcW w:w="2324" w:type="dxa"/>
          </w:tcPr>
          <w:p w14:paraId="7861C748" w14:textId="24F0CC33"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5A2708FE" w14:textId="44D6895C"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2690F196" w14:textId="7560572D"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1</w:t>
            </w:r>
          </w:p>
        </w:tc>
        <w:tc>
          <w:tcPr>
            <w:tcW w:w="2325" w:type="dxa"/>
          </w:tcPr>
          <w:p w14:paraId="2190BDE4" w14:textId="35B53ECA"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48D1A8B9" w14:textId="1D8850BD"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71F1064F" w14:textId="77777777" w:rsidTr="0003722E">
        <w:tc>
          <w:tcPr>
            <w:tcW w:w="2324" w:type="dxa"/>
          </w:tcPr>
          <w:p w14:paraId="4B1ADA5A" w14:textId="715ACEA9"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Hempenius 2016</w:t>
            </w:r>
          </w:p>
        </w:tc>
        <w:tc>
          <w:tcPr>
            <w:tcW w:w="2324" w:type="dxa"/>
          </w:tcPr>
          <w:p w14:paraId="60378A8E" w14:textId="0BFD4180"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4DCB5DF3" w14:textId="0DC69190"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0DE0107E" w14:textId="15CAEE6C"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67E563C0" w14:textId="053697D0"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66309C82" w14:textId="118E262C"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1843C7DB" w14:textId="77777777" w:rsidTr="0003722E">
        <w:tc>
          <w:tcPr>
            <w:tcW w:w="2324" w:type="dxa"/>
          </w:tcPr>
          <w:p w14:paraId="468BF1CB" w14:textId="43B7263A"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Hofhuis 2022</w:t>
            </w:r>
          </w:p>
        </w:tc>
        <w:tc>
          <w:tcPr>
            <w:tcW w:w="2324" w:type="dxa"/>
          </w:tcPr>
          <w:p w14:paraId="01C7E492" w14:textId="2529660D"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6C987720" w14:textId="403CB8C5"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301EE869" w14:textId="7489324F"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1</w:t>
            </w:r>
          </w:p>
        </w:tc>
        <w:tc>
          <w:tcPr>
            <w:tcW w:w="2325" w:type="dxa"/>
          </w:tcPr>
          <w:p w14:paraId="2CC6D033" w14:textId="1A6AC488"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6</w:t>
            </w:r>
          </w:p>
        </w:tc>
        <w:tc>
          <w:tcPr>
            <w:tcW w:w="2325" w:type="dxa"/>
          </w:tcPr>
          <w:p w14:paraId="622DF603" w14:textId="155B32B7"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0280389F" w14:textId="77777777" w:rsidTr="0003722E">
        <w:tc>
          <w:tcPr>
            <w:tcW w:w="2324" w:type="dxa"/>
          </w:tcPr>
          <w:p w14:paraId="7B56CC36" w14:textId="64424A39"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Honda 2018</w:t>
            </w:r>
          </w:p>
        </w:tc>
        <w:tc>
          <w:tcPr>
            <w:tcW w:w="2324" w:type="dxa"/>
          </w:tcPr>
          <w:p w14:paraId="4BE52189" w14:textId="4E5BEB3F"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30447098" w14:textId="375CB51E"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4CA0394E" w14:textId="7A9D0295"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39C3471E" w14:textId="0D025134"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8</w:t>
            </w:r>
          </w:p>
        </w:tc>
        <w:tc>
          <w:tcPr>
            <w:tcW w:w="2325" w:type="dxa"/>
          </w:tcPr>
          <w:p w14:paraId="138C2550" w14:textId="66B549F4"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677A1D53" w14:textId="77777777" w:rsidTr="0003722E">
        <w:tc>
          <w:tcPr>
            <w:tcW w:w="2324" w:type="dxa"/>
          </w:tcPr>
          <w:p w14:paraId="0C08D4FA" w14:textId="5E264DAA"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Hoogma 2023</w:t>
            </w:r>
          </w:p>
        </w:tc>
        <w:tc>
          <w:tcPr>
            <w:tcW w:w="2324" w:type="dxa"/>
          </w:tcPr>
          <w:p w14:paraId="49DF2A8D" w14:textId="7479014A"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117048BF" w14:textId="61337B20"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1BA3704D" w14:textId="0F077596"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1</w:t>
            </w:r>
          </w:p>
        </w:tc>
        <w:tc>
          <w:tcPr>
            <w:tcW w:w="2325" w:type="dxa"/>
          </w:tcPr>
          <w:p w14:paraId="6817F431" w14:textId="2CF1E96B"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5</w:t>
            </w:r>
          </w:p>
        </w:tc>
        <w:tc>
          <w:tcPr>
            <w:tcW w:w="2325" w:type="dxa"/>
          </w:tcPr>
          <w:p w14:paraId="79FFDACF" w14:textId="53E30DAD"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325530C5" w14:textId="77777777" w:rsidTr="0003722E">
        <w:tc>
          <w:tcPr>
            <w:tcW w:w="2324" w:type="dxa"/>
          </w:tcPr>
          <w:p w14:paraId="52C3E92B" w14:textId="7E7E4E3E"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Hshieh 2017</w:t>
            </w:r>
          </w:p>
        </w:tc>
        <w:tc>
          <w:tcPr>
            <w:tcW w:w="2324" w:type="dxa"/>
          </w:tcPr>
          <w:p w14:paraId="40D505AA" w14:textId="2C36B1BE"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47472BF1" w14:textId="494D8CFB"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106D8695" w14:textId="3F26538C"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54D0C749" w14:textId="57948A2E"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8</w:t>
            </w:r>
          </w:p>
        </w:tc>
        <w:tc>
          <w:tcPr>
            <w:tcW w:w="2325" w:type="dxa"/>
          </w:tcPr>
          <w:p w14:paraId="687A2E75" w14:textId="48907F3D"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1DFD29F7" w14:textId="77777777" w:rsidTr="0003722E">
        <w:tc>
          <w:tcPr>
            <w:tcW w:w="2324" w:type="dxa"/>
          </w:tcPr>
          <w:p w14:paraId="093CCF7C" w14:textId="4E8C9868"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Hughes 2021</w:t>
            </w:r>
          </w:p>
        </w:tc>
        <w:tc>
          <w:tcPr>
            <w:tcW w:w="2324" w:type="dxa"/>
          </w:tcPr>
          <w:p w14:paraId="7CF07A52" w14:textId="3C5FFDF2"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3091976C" w14:textId="499E0FD2"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5C6AD8FC" w14:textId="4FD1BC23"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0A1311B8" w14:textId="7885FE85"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8</w:t>
            </w:r>
          </w:p>
        </w:tc>
        <w:tc>
          <w:tcPr>
            <w:tcW w:w="2325" w:type="dxa"/>
          </w:tcPr>
          <w:p w14:paraId="189B6EFA" w14:textId="6A6E1562"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11916AB9" w14:textId="77777777" w:rsidTr="0003722E">
        <w:tc>
          <w:tcPr>
            <w:tcW w:w="2324" w:type="dxa"/>
          </w:tcPr>
          <w:p w14:paraId="143FA49A" w14:textId="02BFBF9A"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Humbert 2021</w:t>
            </w:r>
          </w:p>
        </w:tc>
        <w:tc>
          <w:tcPr>
            <w:tcW w:w="2324" w:type="dxa"/>
          </w:tcPr>
          <w:p w14:paraId="689A6070" w14:textId="3C2B642E"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0572A73F" w14:textId="67AF0DE7"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1</w:t>
            </w:r>
          </w:p>
        </w:tc>
        <w:tc>
          <w:tcPr>
            <w:tcW w:w="2325" w:type="dxa"/>
          </w:tcPr>
          <w:p w14:paraId="1A86C759" w14:textId="41B544EA"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3F9A624C" w14:textId="47821F2A"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8</w:t>
            </w:r>
          </w:p>
        </w:tc>
        <w:tc>
          <w:tcPr>
            <w:tcW w:w="2325" w:type="dxa"/>
          </w:tcPr>
          <w:p w14:paraId="20B9C398" w14:textId="1C3742B8"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6C856B52" w14:textId="77777777" w:rsidTr="0003722E">
        <w:tc>
          <w:tcPr>
            <w:tcW w:w="2324" w:type="dxa"/>
          </w:tcPr>
          <w:p w14:paraId="12B80025" w14:textId="1126270D"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Inouye 2016</w:t>
            </w:r>
          </w:p>
        </w:tc>
        <w:tc>
          <w:tcPr>
            <w:tcW w:w="2324" w:type="dxa"/>
          </w:tcPr>
          <w:p w14:paraId="37EA431D" w14:textId="6221915C"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311D87CD" w14:textId="3CD253C8"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54EF9C43" w14:textId="6BE505EE"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074A998C" w14:textId="65F268FE"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8</w:t>
            </w:r>
          </w:p>
        </w:tc>
        <w:tc>
          <w:tcPr>
            <w:tcW w:w="2325" w:type="dxa"/>
          </w:tcPr>
          <w:p w14:paraId="53F15637" w14:textId="0F0758D3"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60552578" w14:textId="77777777" w:rsidTr="0003722E">
        <w:tc>
          <w:tcPr>
            <w:tcW w:w="2324" w:type="dxa"/>
          </w:tcPr>
          <w:p w14:paraId="557325D8" w14:textId="7FB4E8BA"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Isaia 2009</w:t>
            </w:r>
          </w:p>
        </w:tc>
        <w:tc>
          <w:tcPr>
            <w:tcW w:w="2324" w:type="dxa"/>
          </w:tcPr>
          <w:p w14:paraId="3D7FAF74" w14:textId="4C217957"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667AC2C4" w14:textId="3B38DE70"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0E8EB9F0" w14:textId="0FBA54BE"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147FF2C6" w14:textId="1FB2D734"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6</w:t>
            </w:r>
          </w:p>
        </w:tc>
        <w:tc>
          <w:tcPr>
            <w:tcW w:w="2325" w:type="dxa"/>
          </w:tcPr>
          <w:p w14:paraId="0B914D75" w14:textId="27E7512C"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0B1A27EB" w14:textId="77777777" w:rsidTr="0003722E">
        <w:tc>
          <w:tcPr>
            <w:tcW w:w="2324" w:type="dxa"/>
          </w:tcPr>
          <w:p w14:paraId="3D8B4DA0" w14:textId="5A511198"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Iwata 2020</w:t>
            </w:r>
          </w:p>
        </w:tc>
        <w:tc>
          <w:tcPr>
            <w:tcW w:w="2324" w:type="dxa"/>
          </w:tcPr>
          <w:p w14:paraId="242DD595" w14:textId="7A51BFA2"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0D678289" w14:textId="2D31960D"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1</w:t>
            </w:r>
          </w:p>
        </w:tc>
        <w:tc>
          <w:tcPr>
            <w:tcW w:w="2325" w:type="dxa"/>
          </w:tcPr>
          <w:p w14:paraId="5707673C" w14:textId="62562F49"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1</w:t>
            </w:r>
          </w:p>
        </w:tc>
        <w:tc>
          <w:tcPr>
            <w:tcW w:w="2325" w:type="dxa"/>
          </w:tcPr>
          <w:p w14:paraId="52103BBE" w14:textId="2AF6B431"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6</w:t>
            </w:r>
          </w:p>
        </w:tc>
        <w:tc>
          <w:tcPr>
            <w:tcW w:w="2325" w:type="dxa"/>
          </w:tcPr>
          <w:p w14:paraId="53D0C4C9" w14:textId="7021D980"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1529946C" w14:textId="77777777" w:rsidTr="0003722E">
        <w:tc>
          <w:tcPr>
            <w:tcW w:w="2324" w:type="dxa"/>
          </w:tcPr>
          <w:p w14:paraId="057A0E22" w14:textId="731CCEF4"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Jackson 2014</w:t>
            </w:r>
          </w:p>
        </w:tc>
        <w:tc>
          <w:tcPr>
            <w:tcW w:w="2324" w:type="dxa"/>
          </w:tcPr>
          <w:p w14:paraId="367CE4D3" w14:textId="1F60F710"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70634E83" w14:textId="65F2D7BC"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2CC7EBF4" w14:textId="304B269B"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0CB3CCEE" w14:textId="556B8E85"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9</w:t>
            </w:r>
          </w:p>
        </w:tc>
        <w:tc>
          <w:tcPr>
            <w:tcW w:w="2325" w:type="dxa"/>
          </w:tcPr>
          <w:p w14:paraId="68C97F67" w14:textId="5DA1FF81"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447DA32D" w14:textId="77777777" w:rsidTr="0003722E">
        <w:tc>
          <w:tcPr>
            <w:tcW w:w="2324" w:type="dxa"/>
          </w:tcPr>
          <w:p w14:paraId="772FAC54" w14:textId="333C6592"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Juliebø 2010</w:t>
            </w:r>
          </w:p>
        </w:tc>
        <w:tc>
          <w:tcPr>
            <w:tcW w:w="2324" w:type="dxa"/>
          </w:tcPr>
          <w:p w14:paraId="7AF2FC16" w14:textId="4E14E3F2"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56BDD5A5" w14:textId="12799A60"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4BBA0C4F" w14:textId="5E241816"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3B7705B8" w14:textId="1A47728A"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60234792" w14:textId="2AD3E962"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564FC4BD" w14:textId="77777777" w:rsidTr="0003722E">
        <w:tc>
          <w:tcPr>
            <w:tcW w:w="2324" w:type="dxa"/>
          </w:tcPr>
          <w:p w14:paraId="22E9C7D9" w14:textId="2F11607E"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Kakuma 2003</w:t>
            </w:r>
          </w:p>
        </w:tc>
        <w:tc>
          <w:tcPr>
            <w:tcW w:w="2324" w:type="dxa"/>
          </w:tcPr>
          <w:p w14:paraId="7DA482C8" w14:textId="29BCDB36"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2B3A2047" w14:textId="4D326A94"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6FF513BD" w14:textId="222F7FF1"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28033299" w14:textId="4201D307"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9</w:t>
            </w:r>
          </w:p>
        </w:tc>
        <w:tc>
          <w:tcPr>
            <w:tcW w:w="2325" w:type="dxa"/>
          </w:tcPr>
          <w:p w14:paraId="1DB8D1A7" w14:textId="1EAD0F33"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57096F58" w14:textId="77777777" w:rsidTr="0003722E">
        <w:tc>
          <w:tcPr>
            <w:tcW w:w="2324" w:type="dxa"/>
          </w:tcPr>
          <w:p w14:paraId="4D3B7507" w14:textId="48AF7C11"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Kat 2011</w:t>
            </w:r>
          </w:p>
        </w:tc>
        <w:tc>
          <w:tcPr>
            <w:tcW w:w="2324" w:type="dxa"/>
          </w:tcPr>
          <w:p w14:paraId="7D057CBC" w14:textId="134C01AB"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568F276A" w14:textId="65E8AAAD"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4CE7F5BC" w14:textId="29E89979"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79CAFA2C" w14:textId="5B09848A"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7AEC51C2" w14:textId="702CCCA6"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226F7190" w14:textId="77777777" w:rsidTr="0003722E">
        <w:tc>
          <w:tcPr>
            <w:tcW w:w="2324" w:type="dxa"/>
          </w:tcPr>
          <w:p w14:paraId="20016427" w14:textId="0F377E28"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Katz 2001</w:t>
            </w:r>
          </w:p>
        </w:tc>
        <w:tc>
          <w:tcPr>
            <w:tcW w:w="2324" w:type="dxa"/>
          </w:tcPr>
          <w:p w14:paraId="706BF632" w14:textId="5B547CA4"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78D0C7AF" w14:textId="533E7692"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7C897796" w14:textId="1E579476"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40BDAECD" w14:textId="172E8989"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47E7CB4F" w14:textId="01B3F432"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5A2A0685" w14:textId="77777777" w:rsidTr="0003722E">
        <w:tc>
          <w:tcPr>
            <w:tcW w:w="2324" w:type="dxa"/>
          </w:tcPr>
          <w:p w14:paraId="28646F51" w14:textId="5EEF802C"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Kilicaslan 2022</w:t>
            </w:r>
          </w:p>
        </w:tc>
        <w:tc>
          <w:tcPr>
            <w:tcW w:w="2324" w:type="dxa"/>
          </w:tcPr>
          <w:p w14:paraId="300F2D46" w14:textId="20E7290B"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5148AEC5" w14:textId="5F1E4AFC"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6C659B53" w14:textId="282F8409"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11049E3D" w14:textId="6F5F19B8"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793750F7" w14:textId="6FABC740"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7E14A7C6" w14:textId="77777777" w:rsidTr="0003722E">
        <w:tc>
          <w:tcPr>
            <w:tcW w:w="2324" w:type="dxa"/>
          </w:tcPr>
          <w:p w14:paraId="194900A6" w14:textId="2515084E"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Knauf 2019</w:t>
            </w:r>
          </w:p>
        </w:tc>
        <w:tc>
          <w:tcPr>
            <w:tcW w:w="2324" w:type="dxa"/>
          </w:tcPr>
          <w:p w14:paraId="20AA9C1A" w14:textId="41E9029E"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4C3342F9" w14:textId="23164DD4"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659D26C4" w14:textId="29B47D1B"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58E52503" w14:textId="2E6A9697"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9</w:t>
            </w:r>
          </w:p>
        </w:tc>
        <w:tc>
          <w:tcPr>
            <w:tcW w:w="2325" w:type="dxa"/>
          </w:tcPr>
          <w:p w14:paraId="69C9CEEF" w14:textId="2C07DF16"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28EAA295" w14:textId="77777777" w:rsidTr="0003722E">
        <w:tc>
          <w:tcPr>
            <w:tcW w:w="2324" w:type="dxa"/>
          </w:tcPr>
          <w:p w14:paraId="797547EB" w14:textId="32EC5687"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Korber 2021</w:t>
            </w:r>
          </w:p>
        </w:tc>
        <w:tc>
          <w:tcPr>
            <w:tcW w:w="2324" w:type="dxa"/>
          </w:tcPr>
          <w:p w14:paraId="2354FF47" w14:textId="0C304C67"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0ED218D8" w14:textId="33EFCBDB"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2D0FC5FA" w14:textId="116C727E"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512AC170" w14:textId="4A1FE450"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9</w:t>
            </w:r>
          </w:p>
        </w:tc>
        <w:tc>
          <w:tcPr>
            <w:tcW w:w="2325" w:type="dxa"/>
          </w:tcPr>
          <w:p w14:paraId="704BD9AD" w14:textId="45060AB6"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17F127ED" w14:textId="77777777" w:rsidTr="0003722E">
        <w:tc>
          <w:tcPr>
            <w:tcW w:w="2324" w:type="dxa"/>
          </w:tcPr>
          <w:p w14:paraId="4C6BF4C9" w14:textId="2FC049BE"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Koster 2012</w:t>
            </w:r>
          </w:p>
        </w:tc>
        <w:tc>
          <w:tcPr>
            <w:tcW w:w="2324" w:type="dxa"/>
          </w:tcPr>
          <w:p w14:paraId="649AA7DF" w14:textId="08710EC3"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1C270296" w14:textId="74501126"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1</w:t>
            </w:r>
          </w:p>
        </w:tc>
        <w:tc>
          <w:tcPr>
            <w:tcW w:w="2325" w:type="dxa"/>
          </w:tcPr>
          <w:p w14:paraId="1F9AEF8A" w14:textId="3EAED57E"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15E439B5" w14:textId="4486B983"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6</w:t>
            </w:r>
          </w:p>
        </w:tc>
        <w:tc>
          <w:tcPr>
            <w:tcW w:w="2325" w:type="dxa"/>
          </w:tcPr>
          <w:p w14:paraId="6F868D8C" w14:textId="13D5B90B"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52F3B554" w14:textId="77777777" w:rsidTr="0003722E">
        <w:tc>
          <w:tcPr>
            <w:tcW w:w="2324" w:type="dxa"/>
          </w:tcPr>
          <w:p w14:paraId="19957083" w14:textId="7ED9C98C"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Kotfis 2019</w:t>
            </w:r>
          </w:p>
        </w:tc>
        <w:tc>
          <w:tcPr>
            <w:tcW w:w="2324" w:type="dxa"/>
          </w:tcPr>
          <w:p w14:paraId="150A1B06" w14:textId="544111D2"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3FBB68F5" w14:textId="5F559754"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13B64630" w14:textId="719B5CE3"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52AF6858" w14:textId="7F87B85E"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6</w:t>
            </w:r>
          </w:p>
        </w:tc>
        <w:tc>
          <w:tcPr>
            <w:tcW w:w="2325" w:type="dxa"/>
          </w:tcPr>
          <w:p w14:paraId="2E42C7B2" w14:textId="09289512"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101130E7" w14:textId="77777777" w:rsidTr="0003722E">
        <w:tc>
          <w:tcPr>
            <w:tcW w:w="2324" w:type="dxa"/>
          </w:tcPr>
          <w:p w14:paraId="6A804429" w14:textId="041603AA"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Krogseth 2011</w:t>
            </w:r>
          </w:p>
        </w:tc>
        <w:tc>
          <w:tcPr>
            <w:tcW w:w="2324" w:type="dxa"/>
          </w:tcPr>
          <w:p w14:paraId="55C3C145" w14:textId="70475577"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51DA4EE1" w14:textId="7BA6B0BC"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3F10ED46" w14:textId="44D71BE6"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076B609D" w14:textId="14B8EFED"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8</w:t>
            </w:r>
          </w:p>
        </w:tc>
        <w:tc>
          <w:tcPr>
            <w:tcW w:w="2325" w:type="dxa"/>
          </w:tcPr>
          <w:p w14:paraId="3D6613C5" w14:textId="74EB7E3F"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2371AB17" w14:textId="77777777" w:rsidTr="0003722E">
        <w:tc>
          <w:tcPr>
            <w:tcW w:w="2324" w:type="dxa"/>
          </w:tcPr>
          <w:p w14:paraId="11F74104" w14:textId="05A7DAA9" w:rsidR="000F174C" w:rsidRPr="00CA6A00" w:rsidRDefault="000F174C" w:rsidP="000F174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Krzych 2014</w:t>
            </w:r>
          </w:p>
        </w:tc>
        <w:tc>
          <w:tcPr>
            <w:tcW w:w="2324" w:type="dxa"/>
          </w:tcPr>
          <w:p w14:paraId="5585F218" w14:textId="13730237" w:rsidR="000F174C" w:rsidRPr="00CA6A00" w:rsidRDefault="000F174C" w:rsidP="000F174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0EA5730A" w14:textId="3E28C5E8" w:rsidR="000F174C" w:rsidRPr="00CA6A00" w:rsidRDefault="000F174C" w:rsidP="000F174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7C3B04D2" w14:textId="3D3D2B86" w:rsidR="000F174C" w:rsidRPr="00CA6A00" w:rsidRDefault="000F174C" w:rsidP="000F174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w:t>
            </w:r>
          </w:p>
        </w:tc>
        <w:tc>
          <w:tcPr>
            <w:tcW w:w="2325" w:type="dxa"/>
          </w:tcPr>
          <w:p w14:paraId="7F34E359" w14:textId="24A8E2A9" w:rsidR="000F174C" w:rsidRPr="00CA6A00" w:rsidRDefault="000F174C" w:rsidP="000F174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2B02BF4D" w14:textId="6BAC98BA" w:rsidR="000F174C" w:rsidRPr="00CA6A00" w:rsidRDefault="000F174C" w:rsidP="000F174C">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42C3DDBF" w14:textId="77777777" w:rsidTr="0003722E">
        <w:tc>
          <w:tcPr>
            <w:tcW w:w="2324" w:type="dxa"/>
          </w:tcPr>
          <w:p w14:paraId="7E8DDA91" w14:textId="5B97315A"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Kunicki 2023</w:t>
            </w:r>
          </w:p>
        </w:tc>
        <w:tc>
          <w:tcPr>
            <w:tcW w:w="2324" w:type="dxa"/>
          </w:tcPr>
          <w:p w14:paraId="2306E5E9" w14:textId="0B562D49"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5AAEF196" w14:textId="0413FE20"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0476EE73" w14:textId="0E08B25F"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61A654EB" w14:textId="15D921A7"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8</w:t>
            </w:r>
          </w:p>
        </w:tc>
        <w:tc>
          <w:tcPr>
            <w:tcW w:w="2325" w:type="dxa"/>
          </w:tcPr>
          <w:p w14:paraId="45149C7A" w14:textId="09572542"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697EF503" w14:textId="77777777" w:rsidTr="0003722E">
        <w:tc>
          <w:tcPr>
            <w:tcW w:w="2324" w:type="dxa"/>
          </w:tcPr>
          <w:p w14:paraId="6F1EB1AA" w14:textId="2CE04C4D"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Moon 2018</w:t>
            </w:r>
          </w:p>
        </w:tc>
        <w:tc>
          <w:tcPr>
            <w:tcW w:w="2324" w:type="dxa"/>
          </w:tcPr>
          <w:p w14:paraId="0792B954" w14:textId="7EAFA872"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22DC74A7" w14:textId="33DE17A0"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7E73F9CA" w14:textId="6A3D127D"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4242B364" w14:textId="45ECD33E"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8</w:t>
            </w:r>
          </w:p>
        </w:tc>
        <w:tc>
          <w:tcPr>
            <w:tcW w:w="2325" w:type="dxa"/>
          </w:tcPr>
          <w:p w14:paraId="13E8EAA8" w14:textId="6F3D1DE1"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04EE6BBB" w14:textId="77777777" w:rsidTr="0003722E">
        <w:tc>
          <w:tcPr>
            <w:tcW w:w="2324" w:type="dxa"/>
          </w:tcPr>
          <w:p w14:paraId="468A66F4" w14:textId="746D2F89"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Labaste 2020</w:t>
            </w:r>
          </w:p>
        </w:tc>
        <w:tc>
          <w:tcPr>
            <w:tcW w:w="2324" w:type="dxa"/>
          </w:tcPr>
          <w:p w14:paraId="469C89F0" w14:textId="43FB3C8C"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7E649A38" w14:textId="184E995C"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747D54F8" w14:textId="1A5E1160"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0731AD67" w14:textId="2970C79E"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6</w:t>
            </w:r>
          </w:p>
        </w:tc>
        <w:tc>
          <w:tcPr>
            <w:tcW w:w="2325" w:type="dxa"/>
          </w:tcPr>
          <w:p w14:paraId="17D5ECE9" w14:textId="16B036D4"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3D30DFE1" w14:textId="77777777" w:rsidTr="0003722E">
        <w:tc>
          <w:tcPr>
            <w:tcW w:w="2324" w:type="dxa"/>
          </w:tcPr>
          <w:p w14:paraId="49A7AA8B" w14:textId="1BC57DAD"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Labaste 2023</w:t>
            </w:r>
          </w:p>
        </w:tc>
        <w:tc>
          <w:tcPr>
            <w:tcW w:w="2324" w:type="dxa"/>
          </w:tcPr>
          <w:p w14:paraId="40466685" w14:textId="25CD5722"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67D7D5DB" w14:textId="51948339"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5E340EB8" w14:textId="497B13AC"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0E2592B9" w14:textId="66A6C6EC"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9</w:t>
            </w:r>
          </w:p>
        </w:tc>
        <w:tc>
          <w:tcPr>
            <w:tcW w:w="2325" w:type="dxa"/>
          </w:tcPr>
          <w:p w14:paraId="527A6992" w14:textId="013420B0"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6D88F9DC" w14:textId="77777777" w:rsidTr="0003722E">
        <w:tc>
          <w:tcPr>
            <w:tcW w:w="2324" w:type="dxa"/>
          </w:tcPr>
          <w:p w14:paraId="17098C6A" w14:textId="027326B3"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Lee 2011</w:t>
            </w:r>
          </w:p>
        </w:tc>
        <w:tc>
          <w:tcPr>
            <w:tcW w:w="2324" w:type="dxa"/>
          </w:tcPr>
          <w:p w14:paraId="645C7188" w14:textId="11AE91E4"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497C62FF" w14:textId="711F9A96"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43EE9C64" w14:textId="647A66A0"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33F2744E" w14:textId="272A335D"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7764B537" w14:textId="47D69FDB"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2C31263B" w14:textId="77777777" w:rsidTr="0003722E">
        <w:tc>
          <w:tcPr>
            <w:tcW w:w="2324" w:type="dxa"/>
          </w:tcPr>
          <w:p w14:paraId="40307B37" w14:textId="3CBE512E" w:rsidR="0069467E" w:rsidRPr="00CA6A00" w:rsidRDefault="0069467E" w:rsidP="0069467E">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ee 2017</w:t>
            </w:r>
          </w:p>
        </w:tc>
        <w:tc>
          <w:tcPr>
            <w:tcW w:w="2324" w:type="dxa"/>
          </w:tcPr>
          <w:p w14:paraId="1EF3D19D" w14:textId="7CF97454" w:rsidR="0069467E" w:rsidRPr="00CA6A00" w:rsidRDefault="0069467E" w:rsidP="0069467E">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0ABD3C58" w14:textId="08F0B75A" w:rsidR="0069467E" w:rsidRPr="00CA6A00" w:rsidRDefault="0069467E" w:rsidP="0069467E">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18C0BA50" w14:textId="15B69C7D" w:rsidR="0069467E" w:rsidRPr="00CA6A00" w:rsidRDefault="0069467E" w:rsidP="0069467E">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34B84756" w14:textId="212BF3BB" w:rsidR="0069467E" w:rsidRPr="00CA6A00" w:rsidRDefault="0069467E" w:rsidP="0069467E">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w:t>
            </w:r>
          </w:p>
        </w:tc>
        <w:tc>
          <w:tcPr>
            <w:tcW w:w="2325" w:type="dxa"/>
          </w:tcPr>
          <w:p w14:paraId="1C957188" w14:textId="5190F36F" w:rsidR="0069467E" w:rsidRPr="00CA6A00" w:rsidRDefault="0069467E" w:rsidP="0069467E">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3279EAA1" w14:textId="77777777" w:rsidTr="0003722E">
        <w:tc>
          <w:tcPr>
            <w:tcW w:w="2324" w:type="dxa"/>
          </w:tcPr>
          <w:p w14:paraId="3AE668EE" w14:textId="16A05422"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Lee 2018</w:t>
            </w:r>
          </w:p>
        </w:tc>
        <w:tc>
          <w:tcPr>
            <w:tcW w:w="2324" w:type="dxa"/>
          </w:tcPr>
          <w:p w14:paraId="34543D9D" w14:textId="46BFE4F6"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1ECC90FF" w14:textId="4ABF8D3B"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28E33BC3" w14:textId="3199DE6F"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3078795D" w14:textId="19013248"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18D4B03E" w14:textId="0FBF7CF0"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6CA42DBC" w14:textId="77777777" w:rsidTr="0003722E">
        <w:tc>
          <w:tcPr>
            <w:tcW w:w="2324" w:type="dxa"/>
          </w:tcPr>
          <w:p w14:paraId="0A2AED7F" w14:textId="1FC84B30"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Leslie 2005</w:t>
            </w:r>
          </w:p>
        </w:tc>
        <w:tc>
          <w:tcPr>
            <w:tcW w:w="2324" w:type="dxa"/>
          </w:tcPr>
          <w:p w14:paraId="2BE5CDCC" w14:textId="76F72588"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2A14C87A" w14:textId="0267D11D"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7A5BC117" w14:textId="63CDFF01"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2D0B8837" w14:textId="5DF2B02C"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8</w:t>
            </w:r>
          </w:p>
        </w:tc>
        <w:tc>
          <w:tcPr>
            <w:tcW w:w="2325" w:type="dxa"/>
          </w:tcPr>
          <w:p w14:paraId="2E757F5F" w14:textId="4028C31A"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64A50EFB" w14:textId="77777777" w:rsidTr="0003722E">
        <w:tc>
          <w:tcPr>
            <w:tcW w:w="2324" w:type="dxa"/>
          </w:tcPr>
          <w:p w14:paraId="717B7769" w14:textId="61F928B5"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Leslie 2008</w:t>
            </w:r>
          </w:p>
        </w:tc>
        <w:tc>
          <w:tcPr>
            <w:tcW w:w="2324" w:type="dxa"/>
          </w:tcPr>
          <w:p w14:paraId="28A0E990" w14:textId="70BCAF6A"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402CFAE0" w14:textId="11A2757D"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18A13ABE" w14:textId="2081F92E"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7C575CEB" w14:textId="425D74C8"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6</w:t>
            </w:r>
          </w:p>
        </w:tc>
        <w:tc>
          <w:tcPr>
            <w:tcW w:w="2325" w:type="dxa"/>
          </w:tcPr>
          <w:p w14:paraId="3E9491AA" w14:textId="76D193F5"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1FEA2232" w14:textId="77777777" w:rsidTr="0003722E">
        <w:tc>
          <w:tcPr>
            <w:tcW w:w="2324" w:type="dxa"/>
          </w:tcPr>
          <w:p w14:paraId="2B3CA66D" w14:textId="2E9B9167"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Lewis 1995</w:t>
            </w:r>
          </w:p>
        </w:tc>
        <w:tc>
          <w:tcPr>
            <w:tcW w:w="2324" w:type="dxa"/>
          </w:tcPr>
          <w:p w14:paraId="50C96502" w14:textId="3541191A"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5934ED85" w14:textId="1D6CC78D"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5E88E174" w14:textId="71301C2D"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443E0CB0" w14:textId="1655EC9C"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6</w:t>
            </w:r>
          </w:p>
        </w:tc>
        <w:tc>
          <w:tcPr>
            <w:tcW w:w="2325" w:type="dxa"/>
          </w:tcPr>
          <w:p w14:paraId="1B7984D8" w14:textId="61262433"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024FBA79" w14:textId="77777777" w:rsidTr="0003722E">
        <w:tc>
          <w:tcPr>
            <w:tcW w:w="2324" w:type="dxa"/>
          </w:tcPr>
          <w:p w14:paraId="742E95D4" w14:textId="2125FA9B"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lastRenderedPageBreak/>
              <w:t>Li 2019</w:t>
            </w:r>
          </w:p>
        </w:tc>
        <w:tc>
          <w:tcPr>
            <w:tcW w:w="2324" w:type="dxa"/>
          </w:tcPr>
          <w:p w14:paraId="3A36D2AA" w14:textId="5DB5CDC7"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643C85EB" w14:textId="22A426A2"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00EA7120" w14:textId="0E6AD871"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1</w:t>
            </w:r>
          </w:p>
        </w:tc>
        <w:tc>
          <w:tcPr>
            <w:tcW w:w="2325" w:type="dxa"/>
          </w:tcPr>
          <w:p w14:paraId="3D02898E" w14:textId="7962C8E0"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5</w:t>
            </w:r>
          </w:p>
        </w:tc>
        <w:tc>
          <w:tcPr>
            <w:tcW w:w="2325" w:type="dxa"/>
          </w:tcPr>
          <w:p w14:paraId="2563D784" w14:textId="0F479EA8"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6A39A4B9" w14:textId="77777777" w:rsidTr="0003722E">
        <w:tc>
          <w:tcPr>
            <w:tcW w:w="2324" w:type="dxa"/>
          </w:tcPr>
          <w:p w14:paraId="47B16D6D" w14:textId="490BCC26"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Li 2021</w:t>
            </w:r>
          </w:p>
        </w:tc>
        <w:tc>
          <w:tcPr>
            <w:tcW w:w="2324" w:type="dxa"/>
          </w:tcPr>
          <w:p w14:paraId="7CBFD4A6" w14:textId="33FE1462"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664DE448" w14:textId="3560C952"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553B8149" w14:textId="5D1820D6"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66DBB345" w14:textId="5DC14005"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9</w:t>
            </w:r>
          </w:p>
        </w:tc>
        <w:tc>
          <w:tcPr>
            <w:tcW w:w="2325" w:type="dxa"/>
          </w:tcPr>
          <w:p w14:paraId="15795189" w14:textId="499E5C9C"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4A35AC30" w14:textId="77777777" w:rsidTr="0003722E">
        <w:tc>
          <w:tcPr>
            <w:tcW w:w="2324" w:type="dxa"/>
          </w:tcPr>
          <w:p w14:paraId="407130A3" w14:textId="64A39E5A"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Liang 2014</w:t>
            </w:r>
          </w:p>
        </w:tc>
        <w:tc>
          <w:tcPr>
            <w:tcW w:w="2324" w:type="dxa"/>
          </w:tcPr>
          <w:p w14:paraId="5163B87A" w14:textId="01B0879D"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79A9034C" w14:textId="6C4F4BA7"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63F078C9" w14:textId="391639A9"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1B56B2BB" w14:textId="59C1E964"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8</w:t>
            </w:r>
          </w:p>
        </w:tc>
        <w:tc>
          <w:tcPr>
            <w:tcW w:w="2325" w:type="dxa"/>
          </w:tcPr>
          <w:p w14:paraId="68135F23" w14:textId="5B53B4BF"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17EEB6FD" w14:textId="77777777" w:rsidTr="0003722E">
        <w:tc>
          <w:tcPr>
            <w:tcW w:w="2324" w:type="dxa"/>
          </w:tcPr>
          <w:p w14:paraId="081B8B8D" w14:textId="73FEC6A6"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Lingehall 2017</w:t>
            </w:r>
          </w:p>
        </w:tc>
        <w:tc>
          <w:tcPr>
            <w:tcW w:w="2324" w:type="dxa"/>
          </w:tcPr>
          <w:p w14:paraId="23C55918" w14:textId="24AED9D8"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64F7C263" w14:textId="62E7F7F4"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0FE9338C" w14:textId="7820263A"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006B44B3" w14:textId="7F23788B"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6</w:t>
            </w:r>
          </w:p>
        </w:tc>
        <w:tc>
          <w:tcPr>
            <w:tcW w:w="2325" w:type="dxa"/>
          </w:tcPr>
          <w:p w14:paraId="2E373B67" w14:textId="3549E8B1"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7BF7F926" w14:textId="77777777" w:rsidTr="0003722E">
        <w:tc>
          <w:tcPr>
            <w:tcW w:w="2324" w:type="dxa"/>
          </w:tcPr>
          <w:p w14:paraId="3BEEBB59" w14:textId="1017B3FC"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Luz 2020</w:t>
            </w:r>
          </w:p>
        </w:tc>
        <w:tc>
          <w:tcPr>
            <w:tcW w:w="2324" w:type="dxa"/>
          </w:tcPr>
          <w:p w14:paraId="509626B3" w14:textId="04677011"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2B578FA0" w14:textId="0F42EC5C"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592DA47F" w14:textId="15723108"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470C7EE4" w14:textId="0ED456D3"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5</w:t>
            </w:r>
          </w:p>
        </w:tc>
        <w:tc>
          <w:tcPr>
            <w:tcW w:w="2325" w:type="dxa"/>
          </w:tcPr>
          <w:p w14:paraId="456CDA1A" w14:textId="6F7097F4"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76B18698" w14:textId="77777777" w:rsidTr="0003722E">
        <w:tc>
          <w:tcPr>
            <w:tcW w:w="2324" w:type="dxa"/>
          </w:tcPr>
          <w:p w14:paraId="731E219C" w14:textId="786090C0"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MacLullich 2019</w:t>
            </w:r>
          </w:p>
        </w:tc>
        <w:tc>
          <w:tcPr>
            <w:tcW w:w="2324" w:type="dxa"/>
          </w:tcPr>
          <w:p w14:paraId="65FC52C8" w14:textId="58CFCECE"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1C00BF44" w14:textId="373D98F1"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63B649CD" w14:textId="512122CD"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633A1CDB" w14:textId="0313868B"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5</w:t>
            </w:r>
          </w:p>
        </w:tc>
        <w:tc>
          <w:tcPr>
            <w:tcW w:w="2325" w:type="dxa"/>
          </w:tcPr>
          <w:p w14:paraId="4771E02A" w14:textId="4D825AAF"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4EF7E207" w14:textId="77777777" w:rsidTr="0003722E">
        <w:tc>
          <w:tcPr>
            <w:tcW w:w="2324" w:type="dxa"/>
          </w:tcPr>
          <w:p w14:paraId="13855F2C" w14:textId="2B9E1D86"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Marcantonio 2005</w:t>
            </w:r>
          </w:p>
        </w:tc>
        <w:tc>
          <w:tcPr>
            <w:tcW w:w="2324" w:type="dxa"/>
          </w:tcPr>
          <w:p w14:paraId="7EA0C876" w14:textId="7F40F6B9"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793760E2" w14:textId="7A4618C1"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5C8CAE6B" w14:textId="6E30A690"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1C0C2381" w14:textId="1F1D2437"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8</w:t>
            </w:r>
          </w:p>
        </w:tc>
        <w:tc>
          <w:tcPr>
            <w:tcW w:w="2325" w:type="dxa"/>
          </w:tcPr>
          <w:p w14:paraId="18BABD2B" w14:textId="1CDDCCE9"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46EDE3E5" w14:textId="77777777" w:rsidTr="0003722E">
        <w:tc>
          <w:tcPr>
            <w:tcW w:w="2324" w:type="dxa"/>
          </w:tcPr>
          <w:p w14:paraId="16A7045B" w14:textId="6BDF5640"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Marielle 2011</w:t>
            </w:r>
          </w:p>
        </w:tc>
        <w:tc>
          <w:tcPr>
            <w:tcW w:w="2324" w:type="dxa"/>
          </w:tcPr>
          <w:p w14:paraId="205EDA6C" w14:textId="5B72C54B"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71EE2006" w14:textId="5D07A623"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574F6842" w14:textId="097D6908"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1C5FA357" w14:textId="3C0321C8"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9</w:t>
            </w:r>
          </w:p>
        </w:tc>
        <w:tc>
          <w:tcPr>
            <w:tcW w:w="2325" w:type="dxa"/>
          </w:tcPr>
          <w:p w14:paraId="1C0A01A5" w14:textId="040AB840"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163A770B" w14:textId="77777777" w:rsidTr="0003722E">
        <w:tc>
          <w:tcPr>
            <w:tcW w:w="2324" w:type="dxa"/>
          </w:tcPr>
          <w:p w14:paraId="2F4C9093" w14:textId="71FCB468"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Marrama 2022</w:t>
            </w:r>
          </w:p>
        </w:tc>
        <w:tc>
          <w:tcPr>
            <w:tcW w:w="2324" w:type="dxa"/>
          </w:tcPr>
          <w:p w14:paraId="27531CB6" w14:textId="2B3302FE"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3A814CA2" w14:textId="5F068EC2"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0D65A684" w14:textId="199F8311"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0FB1CA42" w14:textId="5F33D14B"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9</w:t>
            </w:r>
          </w:p>
        </w:tc>
        <w:tc>
          <w:tcPr>
            <w:tcW w:w="2325" w:type="dxa"/>
          </w:tcPr>
          <w:p w14:paraId="32A8F136" w14:textId="2A4B2C2B"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35BB5688" w14:textId="77777777" w:rsidTr="0003722E">
        <w:tc>
          <w:tcPr>
            <w:tcW w:w="2324" w:type="dxa"/>
          </w:tcPr>
          <w:p w14:paraId="7FE7FD63" w14:textId="0D341EFD"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Mazzola 2015</w:t>
            </w:r>
          </w:p>
        </w:tc>
        <w:tc>
          <w:tcPr>
            <w:tcW w:w="2324" w:type="dxa"/>
          </w:tcPr>
          <w:p w14:paraId="01F0BBA6" w14:textId="05E4B385"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0B5B8C60" w14:textId="31C7B30F"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5224F3C7" w14:textId="552D13B3"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6EA8ECE7" w14:textId="770E27F6"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8</w:t>
            </w:r>
          </w:p>
        </w:tc>
        <w:tc>
          <w:tcPr>
            <w:tcW w:w="2325" w:type="dxa"/>
          </w:tcPr>
          <w:p w14:paraId="61953FBE" w14:textId="54E44123"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38C10540" w14:textId="77777777" w:rsidTr="0003722E">
        <w:tc>
          <w:tcPr>
            <w:tcW w:w="2324" w:type="dxa"/>
          </w:tcPr>
          <w:p w14:paraId="6EF37892" w14:textId="2395911A"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McAvay 2006</w:t>
            </w:r>
          </w:p>
        </w:tc>
        <w:tc>
          <w:tcPr>
            <w:tcW w:w="2324" w:type="dxa"/>
          </w:tcPr>
          <w:p w14:paraId="0D6558BA" w14:textId="3D599E48"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04098967" w14:textId="321A0B58"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7CE8DFDF" w14:textId="2C320AFB"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0CE17BB4" w14:textId="752005F2"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5</w:t>
            </w:r>
          </w:p>
        </w:tc>
        <w:tc>
          <w:tcPr>
            <w:tcW w:w="2325" w:type="dxa"/>
          </w:tcPr>
          <w:p w14:paraId="41536E73" w14:textId="53A3B2C8"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45278468" w14:textId="77777777" w:rsidTr="0003722E">
        <w:tc>
          <w:tcPr>
            <w:tcW w:w="2324" w:type="dxa"/>
          </w:tcPr>
          <w:p w14:paraId="5FF32910" w14:textId="3BEC46F8"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McCusker 2001</w:t>
            </w:r>
          </w:p>
        </w:tc>
        <w:tc>
          <w:tcPr>
            <w:tcW w:w="2324" w:type="dxa"/>
          </w:tcPr>
          <w:p w14:paraId="0E7B293A" w14:textId="16DC1B20"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25E94474" w14:textId="1509493C"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00F3DA54" w14:textId="204B3587"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260B873C" w14:textId="6890FF3C"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9</w:t>
            </w:r>
          </w:p>
        </w:tc>
        <w:tc>
          <w:tcPr>
            <w:tcW w:w="2325" w:type="dxa"/>
          </w:tcPr>
          <w:p w14:paraId="234FBD8D" w14:textId="4A0E7F0B"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14426D21" w14:textId="77777777" w:rsidTr="0003722E">
        <w:tc>
          <w:tcPr>
            <w:tcW w:w="2324" w:type="dxa"/>
          </w:tcPr>
          <w:p w14:paraId="180F5221" w14:textId="726B7E98"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McCusker 2002</w:t>
            </w:r>
          </w:p>
        </w:tc>
        <w:tc>
          <w:tcPr>
            <w:tcW w:w="2324" w:type="dxa"/>
          </w:tcPr>
          <w:p w14:paraId="1ECE6A99" w14:textId="00512E66"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6FDC224E" w14:textId="456DB4EE"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6B1D0969" w14:textId="1CC2D8F2"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53FF03BE" w14:textId="1D9C9769"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8</w:t>
            </w:r>
          </w:p>
        </w:tc>
        <w:tc>
          <w:tcPr>
            <w:tcW w:w="2325" w:type="dxa"/>
          </w:tcPr>
          <w:p w14:paraId="793F80F0" w14:textId="292CA16A"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0701CA75" w14:textId="77777777" w:rsidTr="0003722E">
        <w:tc>
          <w:tcPr>
            <w:tcW w:w="2324" w:type="dxa"/>
          </w:tcPr>
          <w:p w14:paraId="53613ADE" w14:textId="20E479A4"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McCusker 2014</w:t>
            </w:r>
          </w:p>
        </w:tc>
        <w:tc>
          <w:tcPr>
            <w:tcW w:w="2324" w:type="dxa"/>
          </w:tcPr>
          <w:p w14:paraId="541C331C" w14:textId="7A096C8A"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58E1988E" w14:textId="5695E5EA"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61A66231" w14:textId="4FA21E8B"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4711CD23" w14:textId="1B695F3A"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9</w:t>
            </w:r>
          </w:p>
        </w:tc>
        <w:tc>
          <w:tcPr>
            <w:tcW w:w="2325" w:type="dxa"/>
          </w:tcPr>
          <w:p w14:paraId="10F7A1AB" w14:textId="30391FDF"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49A31891" w14:textId="77777777" w:rsidTr="0003722E">
        <w:tc>
          <w:tcPr>
            <w:tcW w:w="2324" w:type="dxa"/>
          </w:tcPr>
          <w:p w14:paraId="2D2D702B" w14:textId="4CA9FF68"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Minden 2005</w:t>
            </w:r>
          </w:p>
        </w:tc>
        <w:tc>
          <w:tcPr>
            <w:tcW w:w="2324" w:type="dxa"/>
          </w:tcPr>
          <w:p w14:paraId="4334E595" w14:textId="0B1FA325"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5F58554D" w14:textId="57C28188"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5ACD5273" w14:textId="5BF015FF"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11E0D9B3" w14:textId="54DC46A5"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8</w:t>
            </w:r>
          </w:p>
        </w:tc>
        <w:tc>
          <w:tcPr>
            <w:tcW w:w="2325" w:type="dxa"/>
          </w:tcPr>
          <w:p w14:paraId="7A0C6C49" w14:textId="02FBA5EE"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5350BB93" w14:textId="77777777" w:rsidTr="0003722E">
        <w:tc>
          <w:tcPr>
            <w:tcW w:w="2324" w:type="dxa"/>
          </w:tcPr>
          <w:p w14:paraId="10F249D2" w14:textId="30B81339"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Miyamoto 2021</w:t>
            </w:r>
          </w:p>
        </w:tc>
        <w:tc>
          <w:tcPr>
            <w:tcW w:w="2324" w:type="dxa"/>
          </w:tcPr>
          <w:p w14:paraId="3A06BA48" w14:textId="2488BE71"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2F253074" w14:textId="2CFEB09F"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40C092E1" w14:textId="41CA86BF"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1</w:t>
            </w:r>
          </w:p>
        </w:tc>
        <w:tc>
          <w:tcPr>
            <w:tcW w:w="2325" w:type="dxa"/>
          </w:tcPr>
          <w:p w14:paraId="36CF992E" w14:textId="218F1078"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55345293" w14:textId="0B195D67"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0CBF9CBB" w14:textId="77777777" w:rsidTr="0003722E">
        <w:tc>
          <w:tcPr>
            <w:tcW w:w="2324" w:type="dxa"/>
          </w:tcPr>
          <w:p w14:paraId="5B38DF00" w14:textId="20C62E67"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Morandi 2014</w:t>
            </w:r>
          </w:p>
        </w:tc>
        <w:tc>
          <w:tcPr>
            <w:tcW w:w="2324" w:type="dxa"/>
          </w:tcPr>
          <w:p w14:paraId="2FCFF2B8" w14:textId="11A03611"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579F5003" w14:textId="4A46D423"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15CD74C2" w14:textId="1A4511C4"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0604FF03" w14:textId="08778DFC"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9</w:t>
            </w:r>
          </w:p>
        </w:tc>
        <w:tc>
          <w:tcPr>
            <w:tcW w:w="2325" w:type="dxa"/>
          </w:tcPr>
          <w:p w14:paraId="08B7C2FA" w14:textId="6720E5E6"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1AB9B631" w14:textId="77777777" w:rsidTr="0003722E">
        <w:tc>
          <w:tcPr>
            <w:tcW w:w="2324" w:type="dxa"/>
          </w:tcPr>
          <w:p w14:paraId="2DEC7658" w14:textId="6DEEDDD6"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Moreno-Gavino 2012</w:t>
            </w:r>
          </w:p>
        </w:tc>
        <w:tc>
          <w:tcPr>
            <w:tcW w:w="2324" w:type="dxa"/>
          </w:tcPr>
          <w:p w14:paraId="6384E196" w14:textId="66C757E1"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7BCF2C9A" w14:textId="08833E1D"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55EF0C7A" w14:textId="2DF29D2D"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1</w:t>
            </w:r>
          </w:p>
        </w:tc>
        <w:tc>
          <w:tcPr>
            <w:tcW w:w="2325" w:type="dxa"/>
          </w:tcPr>
          <w:p w14:paraId="4EBE79F6" w14:textId="6D8EAD79"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5</w:t>
            </w:r>
          </w:p>
        </w:tc>
        <w:tc>
          <w:tcPr>
            <w:tcW w:w="2325" w:type="dxa"/>
          </w:tcPr>
          <w:p w14:paraId="7C59C3CE" w14:textId="7420A333"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0A902C1A" w14:textId="77777777" w:rsidTr="0003722E">
        <w:tc>
          <w:tcPr>
            <w:tcW w:w="2324" w:type="dxa"/>
          </w:tcPr>
          <w:p w14:paraId="618F2F1F" w14:textId="7FC15253"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Moskowitz 2017</w:t>
            </w:r>
          </w:p>
        </w:tc>
        <w:tc>
          <w:tcPr>
            <w:tcW w:w="2324" w:type="dxa"/>
          </w:tcPr>
          <w:p w14:paraId="4D0F9060" w14:textId="4F849B7E"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6922A417" w14:textId="2D4E09F1"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70FDF1CD" w14:textId="25E01BDF"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59323171" w14:textId="15A1EC40"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9</w:t>
            </w:r>
          </w:p>
        </w:tc>
        <w:tc>
          <w:tcPr>
            <w:tcW w:w="2325" w:type="dxa"/>
          </w:tcPr>
          <w:p w14:paraId="759FB282" w14:textId="2321D9B5"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240F9FCA" w14:textId="77777777" w:rsidTr="0003722E">
        <w:tc>
          <w:tcPr>
            <w:tcW w:w="2324" w:type="dxa"/>
          </w:tcPr>
          <w:p w14:paraId="57F8931F" w14:textId="36803676"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Muller 2023</w:t>
            </w:r>
          </w:p>
        </w:tc>
        <w:tc>
          <w:tcPr>
            <w:tcW w:w="2324" w:type="dxa"/>
          </w:tcPr>
          <w:p w14:paraId="7630F682" w14:textId="219A1221"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4F6DC8CB" w14:textId="2EB646D8"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41BCFF6B" w14:textId="21C8918E"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0A9F8663" w14:textId="7FF11F4C"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8</w:t>
            </w:r>
          </w:p>
        </w:tc>
        <w:tc>
          <w:tcPr>
            <w:tcW w:w="2325" w:type="dxa"/>
          </w:tcPr>
          <w:p w14:paraId="24F347A1" w14:textId="64A9CA18"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41FFB29A" w14:textId="77777777" w:rsidTr="0003722E">
        <w:tc>
          <w:tcPr>
            <w:tcW w:w="2324" w:type="dxa"/>
          </w:tcPr>
          <w:p w14:paraId="0671D9FC" w14:textId="6FB60D87"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Murray 1993</w:t>
            </w:r>
          </w:p>
        </w:tc>
        <w:tc>
          <w:tcPr>
            <w:tcW w:w="2324" w:type="dxa"/>
          </w:tcPr>
          <w:p w14:paraId="58C4449B" w14:textId="2684BA32"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7C88C0A7" w14:textId="4CE7E030"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2553B869" w14:textId="76906AF9"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17D663CC" w14:textId="604AB4D2"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8</w:t>
            </w:r>
          </w:p>
        </w:tc>
        <w:tc>
          <w:tcPr>
            <w:tcW w:w="2325" w:type="dxa"/>
          </w:tcPr>
          <w:p w14:paraId="16BF3FCF" w14:textId="60BAF6A6"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692F0824" w14:textId="77777777" w:rsidTr="0003722E">
        <w:tc>
          <w:tcPr>
            <w:tcW w:w="2324" w:type="dxa"/>
          </w:tcPr>
          <w:p w14:paraId="0973A5F3" w14:textId="3631EAE1"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Noriega 2015</w:t>
            </w:r>
          </w:p>
        </w:tc>
        <w:tc>
          <w:tcPr>
            <w:tcW w:w="2324" w:type="dxa"/>
          </w:tcPr>
          <w:p w14:paraId="34B21340" w14:textId="1D64D4FC"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2E994C07" w14:textId="404B8B35"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4A0670D9" w14:textId="2D284AEB"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74241988" w14:textId="2D07D334"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8</w:t>
            </w:r>
          </w:p>
        </w:tc>
        <w:tc>
          <w:tcPr>
            <w:tcW w:w="2325" w:type="dxa"/>
          </w:tcPr>
          <w:p w14:paraId="27F47B68" w14:textId="7F9528C6"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55621C84" w14:textId="77777777" w:rsidTr="0003722E">
        <w:tc>
          <w:tcPr>
            <w:tcW w:w="2324" w:type="dxa"/>
          </w:tcPr>
          <w:p w14:paraId="4C58323B" w14:textId="340C96E0"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Ogawa 2017</w:t>
            </w:r>
          </w:p>
        </w:tc>
        <w:tc>
          <w:tcPr>
            <w:tcW w:w="2324" w:type="dxa"/>
          </w:tcPr>
          <w:p w14:paraId="6E8BE383" w14:textId="7DCEEAF7"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07A40FE1" w14:textId="0618FE85"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3C01E4CF" w14:textId="07E8E04E"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2FB3AA46" w14:textId="203E2F7C"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8</w:t>
            </w:r>
          </w:p>
        </w:tc>
        <w:tc>
          <w:tcPr>
            <w:tcW w:w="2325" w:type="dxa"/>
          </w:tcPr>
          <w:p w14:paraId="1A980770" w14:textId="184A3868"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7AA43CEF" w14:textId="77777777" w:rsidTr="0003722E">
        <w:tc>
          <w:tcPr>
            <w:tcW w:w="2324" w:type="dxa"/>
          </w:tcPr>
          <w:p w14:paraId="2FECE313" w14:textId="6204E0BF"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O'Keeffe 1997</w:t>
            </w:r>
          </w:p>
        </w:tc>
        <w:tc>
          <w:tcPr>
            <w:tcW w:w="2324" w:type="dxa"/>
          </w:tcPr>
          <w:p w14:paraId="2DD011B1" w14:textId="0BF1B55B"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22437936" w14:textId="52C70D32"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118DD227" w14:textId="3952064A"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08C3EB3A" w14:textId="0CB0675D"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8</w:t>
            </w:r>
          </w:p>
        </w:tc>
        <w:tc>
          <w:tcPr>
            <w:tcW w:w="2325" w:type="dxa"/>
          </w:tcPr>
          <w:p w14:paraId="5F23C75E" w14:textId="7262A6A6"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506EE0DB" w14:textId="77777777" w:rsidTr="0003722E">
        <w:tc>
          <w:tcPr>
            <w:tcW w:w="2324" w:type="dxa"/>
          </w:tcPr>
          <w:p w14:paraId="3F7DAC48" w14:textId="51D18669"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Olofsson 2018</w:t>
            </w:r>
          </w:p>
        </w:tc>
        <w:tc>
          <w:tcPr>
            <w:tcW w:w="2324" w:type="dxa"/>
          </w:tcPr>
          <w:p w14:paraId="53471E92" w14:textId="75F349BF"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6A6CADC3" w14:textId="11610F50"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6653132A" w14:textId="53952B54"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1C131FBB" w14:textId="764DB1CE"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5</w:t>
            </w:r>
          </w:p>
        </w:tc>
        <w:tc>
          <w:tcPr>
            <w:tcW w:w="2325" w:type="dxa"/>
          </w:tcPr>
          <w:p w14:paraId="24B50ADF" w14:textId="145EABFA"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11D2D1BE" w14:textId="77777777" w:rsidTr="0003722E">
        <w:tc>
          <w:tcPr>
            <w:tcW w:w="2324" w:type="dxa"/>
          </w:tcPr>
          <w:p w14:paraId="48B51537" w14:textId="6E1E5AC2"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Pandharipande 2013</w:t>
            </w:r>
          </w:p>
        </w:tc>
        <w:tc>
          <w:tcPr>
            <w:tcW w:w="2324" w:type="dxa"/>
          </w:tcPr>
          <w:p w14:paraId="65FBA8C8" w14:textId="1CAC295B"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0286FDA4" w14:textId="13BB5ADB"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0FBD2F28" w14:textId="15995263"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67C6DC4F" w14:textId="1DAB3542"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8</w:t>
            </w:r>
          </w:p>
        </w:tc>
        <w:tc>
          <w:tcPr>
            <w:tcW w:w="2325" w:type="dxa"/>
          </w:tcPr>
          <w:p w14:paraId="52FEBE2E" w14:textId="0EF8403C"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5128B270" w14:textId="77777777" w:rsidTr="0003722E">
        <w:tc>
          <w:tcPr>
            <w:tcW w:w="2324" w:type="dxa"/>
          </w:tcPr>
          <w:p w14:paraId="5FC51022" w14:textId="1D8CC4E8"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Patel 2014</w:t>
            </w:r>
          </w:p>
        </w:tc>
        <w:tc>
          <w:tcPr>
            <w:tcW w:w="2324" w:type="dxa"/>
          </w:tcPr>
          <w:p w14:paraId="2608C557" w14:textId="35FA56BD"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39875E0B" w14:textId="5FDE6208"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192F91C2" w14:textId="7163B0C8"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50F77713" w14:textId="4C26DD8C"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409FE533" w14:textId="64C4E9ED"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5633942A" w14:textId="77777777" w:rsidTr="0003722E">
        <w:tc>
          <w:tcPr>
            <w:tcW w:w="2324" w:type="dxa"/>
          </w:tcPr>
          <w:p w14:paraId="21525585" w14:textId="3C6AB8A5"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Paulino 2023</w:t>
            </w:r>
          </w:p>
        </w:tc>
        <w:tc>
          <w:tcPr>
            <w:tcW w:w="2324" w:type="dxa"/>
          </w:tcPr>
          <w:p w14:paraId="6EA79931" w14:textId="1881EDBB"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2EACF0C0" w14:textId="4B89E930"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3B9CCAA5" w14:textId="04C3B081"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0916EE11" w14:textId="0A0E2306"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6</w:t>
            </w:r>
          </w:p>
        </w:tc>
        <w:tc>
          <w:tcPr>
            <w:tcW w:w="2325" w:type="dxa"/>
          </w:tcPr>
          <w:p w14:paraId="4FB7B8A6" w14:textId="714F28C6"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43B82291" w14:textId="77777777" w:rsidTr="0003722E">
        <w:tc>
          <w:tcPr>
            <w:tcW w:w="2324" w:type="dxa"/>
          </w:tcPr>
          <w:p w14:paraId="13C803A0" w14:textId="653A6CE7"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Pendlebury 2015</w:t>
            </w:r>
          </w:p>
        </w:tc>
        <w:tc>
          <w:tcPr>
            <w:tcW w:w="2324" w:type="dxa"/>
          </w:tcPr>
          <w:p w14:paraId="7B3FC7F8" w14:textId="62570513"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58E773CC" w14:textId="3F6A9D4B"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425238F1" w14:textId="78211598"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675F5B9A" w14:textId="5B624484"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6</w:t>
            </w:r>
          </w:p>
        </w:tc>
        <w:tc>
          <w:tcPr>
            <w:tcW w:w="2325" w:type="dxa"/>
          </w:tcPr>
          <w:p w14:paraId="504A0BEB" w14:textId="04DC218E"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4F7CF449" w14:textId="77777777" w:rsidTr="0003722E">
        <w:tc>
          <w:tcPr>
            <w:tcW w:w="2324" w:type="dxa"/>
          </w:tcPr>
          <w:p w14:paraId="0A12F99C" w14:textId="0D70C764"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Penfold 2023</w:t>
            </w:r>
          </w:p>
        </w:tc>
        <w:tc>
          <w:tcPr>
            <w:tcW w:w="2324" w:type="dxa"/>
          </w:tcPr>
          <w:p w14:paraId="14FE7C7D" w14:textId="28464FC5"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01FA7E56" w14:textId="2C6F139B"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01CD6231" w14:textId="3C4FEF62"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3F3CA714" w14:textId="63EB63A7"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8</w:t>
            </w:r>
          </w:p>
        </w:tc>
        <w:tc>
          <w:tcPr>
            <w:tcW w:w="2325" w:type="dxa"/>
          </w:tcPr>
          <w:p w14:paraId="14E27A5D" w14:textId="0BFFEE2D"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7B9430E6" w14:textId="77777777" w:rsidTr="0003722E">
        <w:tc>
          <w:tcPr>
            <w:tcW w:w="2324" w:type="dxa"/>
          </w:tcPr>
          <w:p w14:paraId="07B47EB2" w14:textId="3A9E0944"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Pitkala 2005</w:t>
            </w:r>
          </w:p>
        </w:tc>
        <w:tc>
          <w:tcPr>
            <w:tcW w:w="2324" w:type="dxa"/>
          </w:tcPr>
          <w:p w14:paraId="326D34E7" w14:textId="619F66C7"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22934B46" w14:textId="3B36DAE0"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07BB8F9B" w14:textId="4277A382"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4180D240" w14:textId="585AE67E"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8</w:t>
            </w:r>
          </w:p>
        </w:tc>
        <w:tc>
          <w:tcPr>
            <w:tcW w:w="2325" w:type="dxa"/>
          </w:tcPr>
          <w:p w14:paraId="060EA9C9" w14:textId="7460E08D"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1AC2D7C6" w14:textId="77777777" w:rsidTr="0003722E">
        <w:tc>
          <w:tcPr>
            <w:tcW w:w="2324" w:type="dxa"/>
          </w:tcPr>
          <w:p w14:paraId="7F24E030" w14:textId="5BD6498C"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Praditsuwan 2013</w:t>
            </w:r>
          </w:p>
        </w:tc>
        <w:tc>
          <w:tcPr>
            <w:tcW w:w="2324" w:type="dxa"/>
          </w:tcPr>
          <w:p w14:paraId="44B97C5C" w14:textId="02C88DCB"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1AE4B70E" w14:textId="62F456DF"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534F6190" w14:textId="52B596B5"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1</w:t>
            </w:r>
          </w:p>
        </w:tc>
        <w:tc>
          <w:tcPr>
            <w:tcW w:w="2325" w:type="dxa"/>
          </w:tcPr>
          <w:p w14:paraId="275EA41C" w14:textId="32494E09"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74CA94FE" w14:textId="439387DE"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5443BA2F" w14:textId="77777777" w:rsidTr="0003722E">
        <w:tc>
          <w:tcPr>
            <w:tcW w:w="2324" w:type="dxa"/>
          </w:tcPr>
          <w:p w14:paraId="3FDC9861" w14:textId="46D06384"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Qu 2018</w:t>
            </w:r>
          </w:p>
        </w:tc>
        <w:tc>
          <w:tcPr>
            <w:tcW w:w="2324" w:type="dxa"/>
          </w:tcPr>
          <w:p w14:paraId="0CCE85BA" w14:textId="1B638B9A"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69ECE4CB" w14:textId="54EF515C"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401230BD" w14:textId="7C111C05"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14E49935" w14:textId="41437614"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8</w:t>
            </w:r>
          </w:p>
        </w:tc>
        <w:tc>
          <w:tcPr>
            <w:tcW w:w="2325" w:type="dxa"/>
          </w:tcPr>
          <w:p w14:paraId="20D631DD" w14:textId="0DD0393A"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0E639A56" w14:textId="77777777" w:rsidTr="0003722E">
        <w:tc>
          <w:tcPr>
            <w:tcW w:w="2324" w:type="dxa"/>
          </w:tcPr>
          <w:p w14:paraId="454A812E" w14:textId="438688C2"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Quinlan 2011</w:t>
            </w:r>
          </w:p>
        </w:tc>
        <w:tc>
          <w:tcPr>
            <w:tcW w:w="2324" w:type="dxa"/>
          </w:tcPr>
          <w:p w14:paraId="564A8EF6" w14:textId="376CF7B5"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055B57A0" w14:textId="6A67B963"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1C3D49F4" w14:textId="283FF49E"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764ACB49" w14:textId="5415A9B1"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9</w:t>
            </w:r>
          </w:p>
        </w:tc>
        <w:tc>
          <w:tcPr>
            <w:tcW w:w="2325" w:type="dxa"/>
          </w:tcPr>
          <w:p w14:paraId="2E65B1D2" w14:textId="083016ED"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5BCC2F08" w14:textId="77777777" w:rsidTr="0003722E">
        <w:tc>
          <w:tcPr>
            <w:tcW w:w="2324" w:type="dxa"/>
          </w:tcPr>
          <w:p w14:paraId="1E248EF0" w14:textId="1B395119"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Racine 2018</w:t>
            </w:r>
          </w:p>
        </w:tc>
        <w:tc>
          <w:tcPr>
            <w:tcW w:w="2324" w:type="dxa"/>
          </w:tcPr>
          <w:p w14:paraId="7B8C61C7" w14:textId="38980939"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53901244" w14:textId="3BA68F8C"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5919A806" w14:textId="7FDDBE67"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484FC88B" w14:textId="5E1BCFA1"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9</w:t>
            </w:r>
          </w:p>
        </w:tc>
        <w:tc>
          <w:tcPr>
            <w:tcW w:w="2325" w:type="dxa"/>
          </w:tcPr>
          <w:p w14:paraId="37CD5895" w14:textId="37EC460F"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131BDEA7" w14:textId="77777777" w:rsidTr="0003722E">
        <w:tc>
          <w:tcPr>
            <w:tcW w:w="2324" w:type="dxa"/>
          </w:tcPr>
          <w:p w14:paraId="43353D1E" w14:textId="00E8DEAA"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Radinovic 2014</w:t>
            </w:r>
          </w:p>
        </w:tc>
        <w:tc>
          <w:tcPr>
            <w:tcW w:w="2324" w:type="dxa"/>
          </w:tcPr>
          <w:p w14:paraId="6C76815C" w14:textId="78DE7FBC"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194DA1FB" w14:textId="0AD73521"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524BE1E4" w14:textId="7D1DE0C4"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4425BB26" w14:textId="6BF935A4"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76897A0B" w14:textId="7E487D9E"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4B9B701F" w14:textId="77777777" w:rsidTr="0003722E">
        <w:tc>
          <w:tcPr>
            <w:tcW w:w="2324" w:type="dxa"/>
          </w:tcPr>
          <w:p w14:paraId="2F395A73" w14:textId="00B2C42D"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Rahkonen 2001</w:t>
            </w:r>
          </w:p>
        </w:tc>
        <w:tc>
          <w:tcPr>
            <w:tcW w:w="2324" w:type="dxa"/>
          </w:tcPr>
          <w:p w14:paraId="464FC6F1" w14:textId="7E44BEBA"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7D8FEB3B" w14:textId="2E55EBC5"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154034EA" w14:textId="3142A455"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5B3ABFDC" w14:textId="528BD2D5"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6</w:t>
            </w:r>
          </w:p>
        </w:tc>
        <w:tc>
          <w:tcPr>
            <w:tcW w:w="2325" w:type="dxa"/>
          </w:tcPr>
          <w:p w14:paraId="77DF465E" w14:textId="3E08243D"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73162DB4" w14:textId="77777777" w:rsidTr="0003722E">
        <w:tc>
          <w:tcPr>
            <w:tcW w:w="2324" w:type="dxa"/>
          </w:tcPr>
          <w:p w14:paraId="2529255D" w14:textId="651CB076"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Rawle 2021</w:t>
            </w:r>
          </w:p>
        </w:tc>
        <w:tc>
          <w:tcPr>
            <w:tcW w:w="2324" w:type="dxa"/>
          </w:tcPr>
          <w:p w14:paraId="368B1AEE" w14:textId="64A71A75"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1194F481" w14:textId="79AEE293"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1A74BCC0" w14:textId="45372D12"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0B79DAF5" w14:textId="592411C4"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6</w:t>
            </w:r>
          </w:p>
        </w:tc>
        <w:tc>
          <w:tcPr>
            <w:tcW w:w="2325" w:type="dxa"/>
          </w:tcPr>
          <w:p w14:paraId="5CD1AE3C" w14:textId="59630C27"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147639AE" w14:textId="77777777" w:rsidTr="0003722E">
        <w:tc>
          <w:tcPr>
            <w:tcW w:w="2324" w:type="dxa"/>
          </w:tcPr>
          <w:p w14:paraId="34E44089" w14:textId="18AA9A76"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Reynish 2017</w:t>
            </w:r>
          </w:p>
        </w:tc>
        <w:tc>
          <w:tcPr>
            <w:tcW w:w="2324" w:type="dxa"/>
          </w:tcPr>
          <w:p w14:paraId="338CA236" w14:textId="70C8D531"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3537AE4F" w14:textId="63A7A7D8"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3426EB7C" w14:textId="31DEEACD"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5424C545" w14:textId="57CA649E"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6</w:t>
            </w:r>
          </w:p>
        </w:tc>
        <w:tc>
          <w:tcPr>
            <w:tcW w:w="2325" w:type="dxa"/>
          </w:tcPr>
          <w:p w14:paraId="21B0BE03" w14:textId="47D625C2"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5099C9D8" w14:textId="77777777" w:rsidTr="0003722E">
        <w:tc>
          <w:tcPr>
            <w:tcW w:w="2324" w:type="dxa"/>
          </w:tcPr>
          <w:p w14:paraId="168F91B8" w14:textId="63F46832"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Richardson 2021</w:t>
            </w:r>
          </w:p>
        </w:tc>
        <w:tc>
          <w:tcPr>
            <w:tcW w:w="2324" w:type="dxa"/>
          </w:tcPr>
          <w:p w14:paraId="1CD5FA97" w14:textId="4FE29270"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57FB35EA" w14:textId="4218B5F8"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5B5041A6" w14:textId="4909B86B"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30F36FDF" w14:textId="0A82E821"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8</w:t>
            </w:r>
          </w:p>
        </w:tc>
        <w:tc>
          <w:tcPr>
            <w:tcW w:w="2325" w:type="dxa"/>
          </w:tcPr>
          <w:p w14:paraId="06178D71" w14:textId="7D736B66"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215A6EA1" w14:textId="77777777" w:rsidTr="0003722E">
        <w:tc>
          <w:tcPr>
            <w:tcW w:w="2324" w:type="dxa"/>
          </w:tcPr>
          <w:p w14:paraId="36E13A3D" w14:textId="324E435F"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lastRenderedPageBreak/>
              <w:t>Robinson 2009</w:t>
            </w:r>
          </w:p>
        </w:tc>
        <w:tc>
          <w:tcPr>
            <w:tcW w:w="2324" w:type="dxa"/>
          </w:tcPr>
          <w:p w14:paraId="7983F6AC" w14:textId="14F4CC19"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569B0D62" w14:textId="0E468BCA"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155D4DD5" w14:textId="436D7A68"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377FA711" w14:textId="5B0FEE96"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373903FA" w14:textId="4FEC25C9"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29D5F752" w14:textId="77777777" w:rsidTr="0003722E">
        <w:tc>
          <w:tcPr>
            <w:tcW w:w="2324" w:type="dxa"/>
          </w:tcPr>
          <w:p w14:paraId="2552E40B" w14:textId="7F7B5AFD"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Robinson 2011</w:t>
            </w:r>
          </w:p>
        </w:tc>
        <w:tc>
          <w:tcPr>
            <w:tcW w:w="2324" w:type="dxa"/>
          </w:tcPr>
          <w:p w14:paraId="78032D65" w14:textId="59FDC032"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2CF16CC2" w14:textId="76C324E3"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44E62C10" w14:textId="376B19CB"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4D3536A1" w14:textId="0D40DDF7"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0D7DB002" w14:textId="31726211"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72FAED25" w14:textId="77777777" w:rsidTr="0003722E">
        <w:tc>
          <w:tcPr>
            <w:tcW w:w="2324" w:type="dxa"/>
          </w:tcPr>
          <w:p w14:paraId="107DE048" w14:textId="3A5EA70D"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Rockwood 1999</w:t>
            </w:r>
          </w:p>
        </w:tc>
        <w:tc>
          <w:tcPr>
            <w:tcW w:w="2324" w:type="dxa"/>
          </w:tcPr>
          <w:p w14:paraId="4811D551" w14:textId="22C94801"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6F314FE0" w14:textId="1EDC1E3D"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51D24134" w14:textId="7D80D5C2"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0A1C5969" w14:textId="0C900EAC"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8</w:t>
            </w:r>
          </w:p>
        </w:tc>
        <w:tc>
          <w:tcPr>
            <w:tcW w:w="2325" w:type="dxa"/>
          </w:tcPr>
          <w:p w14:paraId="7C9ECBBC" w14:textId="0C28FC0C"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1C4C482B" w14:textId="77777777" w:rsidTr="0003722E">
        <w:tc>
          <w:tcPr>
            <w:tcW w:w="2324" w:type="dxa"/>
          </w:tcPr>
          <w:p w14:paraId="1F689C67" w14:textId="5C3B8366"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Rolandi 2020</w:t>
            </w:r>
          </w:p>
        </w:tc>
        <w:tc>
          <w:tcPr>
            <w:tcW w:w="2324" w:type="dxa"/>
          </w:tcPr>
          <w:p w14:paraId="0B44EDEB" w14:textId="52957E3E"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6E680352" w14:textId="4C18F9A6"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27544E69" w14:textId="752E2912"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6850E217" w14:textId="0D8F89F8"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9</w:t>
            </w:r>
          </w:p>
        </w:tc>
        <w:tc>
          <w:tcPr>
            <w:tcW w:w="2325" w:type="dxa"/>
          </w:tcPr>
          <w:p w14:paraId="01FE854B" w14:textId="1B5A11FB"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3BDFFC65" w14:textId="77777777" w:rsidTr="0003722E">
        <w:tc>
          <w:tcPr>
            <w:tcW w:w="2324" w:type="dxa"/>
          </w:tcPr>
          <w:p w14:paraId="35795CC3" w14:textId="722CCC8C"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Rosenthal 2017</w:t>
            </w:r>
          </w:p>
        </w:tc>
        <w:tc>
          <w:tcPr>
            <w:tcW w:w="2324" w:type="dxa"/>
          </w:tcPr>
          <w:p w14:paraId="0BE865BB" w14:textId="06EA9A98"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6D9375F2" w14:textId="713960DA"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4D20BBE6" w14:textId="41458EC5"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1</w:t>
            </w:r>
          </w:p>
        </w:tc>
        <w:tc>
          <w:tcPr>
            <w:tcW w:w="2325" w:type="dxa"/>
          </w:tcPr>
          <w:p w14:paraId="7BD55179" w14:textId="56ACAC62"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41A396E1" w14:textId="697097CF"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Poor</w:t>
            </w:r>
          </w:p>
        </w:tc>
      </w:tr>
      <w:tr w:rsidR="00413CE5" w:rsidRPr="00CA6A00" w14:paraId="75ABB272" w14:textId="77777777" w:rsidTr="0003722E">
        <w:tc>
          <w:tcPr>
            <w:tcW w:w="2324" w:type="dxa"/>
          </w:tcPr>
          <w:p w14:paraId="1AE2938C" w14:textId="3BB017A9"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Saczynski 2012</w:t>
            </w:r>
          </w:p>
        </w:tc>
        <w:tc>
          <w:tcPr>
            <w:tcW w:w="2324" w:type="dxa"/>
          </w:tcPr>
          <w:p w14:paraId="01432812" w14:textId="2482F3E9"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0864F596" w14:textId="4ED3EB0A"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242E3411" w14:textId="32ECBDB8"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1B90347A" w14:textId="395E1BC5"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9</w:t>
            </w:r>
          </w:p>
        </w:tc>
        <w:tc>
          <w:tcPr>
            <w:tcW w:w="2325" w:type="dxa"/>
          </w:tcPr>
          <w:p w14:paraId="0639E24F" w14:textId="1F7CC0EF"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4BF21A4F" w14:textId="77777777" w:rsidTr="0003722E">
        <w:tc>
          <w:tcPr>
            <w:tcW w:w="2324" w:type="dxa"/>
          </w:tcPr>
          <w:p w14:paraId="56E9BB62" w14:textId="6D889186"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Sánchez-Lozano 2023</w:t>
            </w:r>
          </w:p>
        </w:tc>
        <w:tc>
          <w:tcPr>
            <w:tcW w:w="2324" w:type="dxa"/>
          </w:tcPr>
          <w:p w14:paraId="5FC6797D" w14:textId="3F370294"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5C2F96E9" w14:textId="3C6AAD3A"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28BD5511" w14:textId="63844C28"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027540A6" w14:textId="6A5C2B2E"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5</w:t>
            </w:r>
          </w:p>
        </w:tc>
        <w:tc>
          <w:tcPr>
            <w:tcW w:w="2325" w:type="dxa"/>
          </w:tcPr>
          <w:p w14:paraId="673DE11E" w14:textId="10025769"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699FECB6" w14:textId="77777777" w:rsidTr="0003722E">
        <w:tc>
          <w:tcPr>
            <w:tcW w:w="2324" w:type="dxa"/>
          </w:tcPr>
          <w:p w14:paraId="21E83473" w14:textId="2B43A76F"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Sasajima 2012</w:t>
            </w:r>
          </w:p>
        </w:tc>
        <w:tc>
          <w:tcPr>
            <w:tcW w:w="2324" w:type="dxa"/>
          </w:tcPr>
          <w:p w14:paraId="6430DAE5" w14:textId="656A7C50"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414A6918" w14:textId="412FE47A"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5EAE98C1" w14:textId="655CE6DF"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1</w:t>
            </w:r>
          </w:p>
        </w:tc>
        <w:tc>
          <w:tcPr>
            <w:tcW w:w="2325" w:type="dxa"/>
          </w:tcPr>
          <w:p w14:paraId="6B27188D" w14:textId="6CF18303"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5</w:t>
            </w:r>
          </w:p>
        </w:tc>
        <w:tc>
          <w:tcPr>
            <w:tcW w:w="2325" w:type="dxa"/>
          </w:tcPr>
          <w:p w14:paraId="55E5BD67" w14:textId="44E00EAB"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1EBA6AF2" w14:textId="77777777" w:rsidTr="0003722E">
        <w:tc>
          <w:tcPr>
            <w:tcW w:w="2324" w:type="dxa"/>
          </w:tcPr>
          <w:p w14:paraId="3748E938" w14:textId="5D7B1A93"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Sato 2017</w:t>
            </w:r>
          </w:p>
        </w:tc>
        <w:tc>
          <w:tcPr>
            <w:tcW w:w="2324" w:type="dxa"/>
          </w:tcPr>
          <w:p w14:paraId="0327E0CA" w14:textId="3811EEF3"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2BE757E3" w14:textId="2308B65F"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65236346" w14:textId="2049290A"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19A47409" w14:textId="083BFB3C"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8</w:t>
            </w:r>
          </w:p>
        </w:tc>
        <w:tc>
          <w:tcPr>
            <w:tcW w:w="2325" w:type="dxa"/>
          </w:tcPr>
          <w:p w14:paraId="55043D8F" w14:textId="629F8073"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4EE3EB58" w14:textId="77777777" w:rsidTr="0003722E">
        <w:tc>
          <w:tcPr>
            <w:tcW w:w="2324" w:type="dxa"/>
          </w:tcPr>
          <w:p w14:paraId="70A59124" w14:textId="56B75DA8"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Sauer 2017</w:t>
            </w:r>
          </w:p>
        </w:tc>
        <w:tc>
          <w:tcPr>
            <w:tcW w:w="2324" w:type="dxa"/>
          </w:tcPr>
          <w:p w14:paraId="1ABDFA02" w14:textId="31B825E6"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052CCFCF" w14:textId="0092A40D"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232CEAB4" w14:textId="14AC42BE"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0D34BF34" w14:textId="0021EB11"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9</w:t>
            </w:r>
          </w:p>
        </w:tc>
        <w:tc>
          <w:tcPr>
            <w:tcW w:w="2325" w:type="dxa"/>
          </w:tcPr>
          <w:p w14:paraId="3B97F021" w14:textId="1C0F9CD0"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09E1A6B8" w14:textId="77777777" w:rsidTr="0003722E">
        <w:tc>
          <w:tcPr>
            <w:tcW w:w="2324" w:type="dxa"/>
          </w:tcPr>
          <w:p w14:paraId="18C86224" w14:textId="5390D138"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Serrano-Duenas 2005</w:t>
            </w:r>
          </w:p>
        </w:tc>
        <w:tc>
          <w:tcPr>
            <w:tcW w:w="2324" w:type="dxa"/>
          </w:tcPr>
          <w:p w14:paraId="5A69CA61" w14:textId="2F893975"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2785DA22" w14:textId="3E6E18F4"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550E1D99" w14:textId="20C029DD"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199248DB" w14:textId="30439C7B"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6</w:t>
            </w:r>
          </w:p>
        </w:tc>
        <w:tc>
          <w:tcPr>
            <w:tcW w:w="2325" w:type="dxa"/>
          </w:tcPr>
          <w:p w14:paraId="1C01BDF8" w14:textId="1DFF93A8"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39AE85C4" w14:textId="77777777" w:rsidTr="0003722E">
        <w:tc>
          <w:tcPr>
            <w:tcW w:w="2324" w:type="dxa"/>
          </w:tcPr>
          <w:p w14:paraId="30C5893B" w14:textId="75B72D5A"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Sheng 2006</w:t>
            </w:r>
          </w:p>
        </w:tc>
        <w:tc>
          <w:tcPr>
            <w:tcW w:w="2324" w:type="dxa"/>
          </w:tcPr>
          <w:p w14:paraId="252E729A" w14:textId="0712BD95"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01EF5371" w14:textId="74FFBCBD"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5560D331" w14:textId="11F8A708"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7E92E108" w14:textId="2CD6E218"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5</w:t>
            </w:r>
          </w:p>
        </w:tc>
        <w:tc>
          <w:tcPr>
            <w:tcW w:w="2325" w:type="dxa"/>
          </w:tcPr>
          <w:p w14:paraId="63CFE5C4" w14:textId="70D0616E"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33C10A3A" w14:textId="77777777" w:rsidTr="0003722E">
        <w:tc>
          <w:tcPr>
            <w:tcW w:w="2324" w:type="dxa"/>
          </w:tcPr>
          <w:p w14:paraId="774E89D0" w14:textId="0F53D800"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Shi 2019</w:t>
            </w:r>
          </w:p>
        </w:tc>
        <w:tc>
          <w:tcPr>
            <w:tcW w:w="2324" w:type="dxa"/>
          </w:tcPr>
          <w:p w14:paraId="1B09FA0F" w14:textId="0B2CA7DD"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68CAD0E9" w14:textId="4B30877A"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47BD7514" w14:textId="1FCA2405"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4A415276" w14:textId="4AAC788D"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8</w:t>
            </w:r>
          </w:p>
        </w:tc>
        <w:tc>
          <w:tcPr>
            <w:tcW w:w="2325" w:type="dxa"/>
          </w:tcPr>
          <w:p w14:paraId="47055CAC" w14:textId="0536AB28"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6A5CE35E" w14:textId="77777777" w:rsidTr="0003722E">
        <w:tc>
          <w:tcPr>
            <w:tcW w:w="2324" w:type="dxa"/>
          </w:tcPr>
          <w:p w14:paraId="0FB22173" w14:textId="1E9226AF"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Shim 2015</w:t>
            </w:r>
          </w:p>
        </w:tc>
        <w:tc>
          <w:tcPr>
            <w:tcW w:w="2324" w:type="dxa"/>
          </w:tcPr>
          <w:p w14:paraId="3FB9EC1B" w14:textId="28D49F59"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5AA38B8B" w14:textId="7FF1D067"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4F2D3521" w14:textId="7AD4ECA9"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1</w:t>
            </w:r>
          </w:p>
        </w:tc>
        <w:tc>
          <w:tcPr>
            <w:tcW w:w="2325" w:type="dxa"/>
          </w:tcPr>
          <w:p w14:paraId="145C0078" w14:textId="55999E26"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5</w:t>
            </w:r>
          </w:p>
        </w:tc>
        <w:tc>
          <w:tcPr>
            <w:tcW w:w="2325" w:type="dxa"/>
          </w:tcPr>
          <w:p w14:paraId="288AA807" w14:textId="1D50CA1E"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0A1FADC1" w14:textId="77777777" w:rsidTr="0003722E">
        <w:tc>
          <w:tcPr>
            <w:tcW w:w="2324" w:type="dxa"/>
          </w:tcPr>
          <w:p w14:paraId="088B6A4A" w14:textId="67E2C144"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Singler 2014</w:t>
            </w:r>
          </w:p>
        </w:tc>
        <w:tc>
          <w:tcPr>
            <w:tcW w:w="2324" w:type="dxa"/>
          </w:tcPr>
          <w:p w14:paraId="677943E4" w14:textId="5588094D"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322E65B5" w14:textId="5ED9BD31"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3900AF77" w14:textId="623BE20E"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6A58327B" w14:textId="01550B59"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5495991C" w14:textId="3F66974C"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4CC4DBD2" w14:textId="77777777" w:rsidTr="0003722E">
        <w:tc>
          <w:tcPr>
            <w:tcW w:w="2324" w:type="dxa"/>
          </w:tcPr>
          <w:p w14:paraId="7C596BC6" w14:textId="011D48AA"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Suraarunsumrit 2022</w:t>
            </w:r>
          </w:p>
        </w:tc>
        <w:tc>
          <w:tcPr>
            <w:tcW w:w="2324" w:type="dxa"/>
          </w:tcPr>
          <w:p w14:paraId="0D8880A5" w14:textId="2E5C2A73"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48BBFB34" w14:textId="20D53ED1"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6EA0DBBF" w14:textId="2FD7A4E1"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2C1B10C5" w14:textId="36A10C41"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9</w:t>
            </w:r>
          </w:p>
        </w:tc>
        <w:tc>
          <w:tcPr>
            <w:tcW w:w="2325" w:type="dxa"/>
          </w:tcPr>
          <w:p w14:paraId="255F1C13" w14:textId="5DC71380"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446FBCFE" w14:textId="77777777" w:rsidTr="0003722E">
        <w:tc>
          <w:tcPr>
            <w:tcW w:w="2324" w:type="dxa"/>
          </w:tcPr>
          <w:p w14:paraId="3731D5BD" w14:textId="5B795801"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Svenningsen 2014</w:t>
            </w:r>
          </w:p>
        </w:tc>
        <w:tc>
          <w:tcPr>
            <w:tcW w:w="2324" w:type="dxa"/>
          </w:tcPr>
          <w:p w14:paraId="0DE19452" w14:textId="7EDD141E"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2203CD68" w14:textId="0259AE93"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06EBCA6E" w14:textId="458AF1A1"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1EC1818E" w14:textId="5B5FF8EC"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6</w:t>
            </w:r>
          </w:p>
        </w:tc>
        <w:tc>
          <w:tcPr>
            <w:tcW w:w="2325" w:type="dxa"/>
          </w:tcPr>
          <w:p w14:paraId="0093E2C8" w14:textId="39440DFC"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77E58042" w14:textId="77777777" w:rsidTr="0003722E">
        <w:tc>
          <w:tcPr>
            <w:tcW w:w="2324" w:type="dxa"/>
          </w:tcPr>
          <w:p w14:paraId="0DB227CE" w14:textId="59320BAF"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Tan AH 2015</w:t>
            </w:r>
          </w:p>
        </w:tc>
        <w:tc>
          <w:tcPr>
            <w:tcW w:w="2324" w:type="dxa"/>
          </w:tcPr>
          <w:p w14:paraId="06ADCC60" w14:textId="7E64781E"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54863DBD" w14:textId="6F610471"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3CFB64B6" w14:textId="77F45277"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135366EC" w14:textId="0BDD5CD7"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01A0262F" w14:textId="02D95963"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5FB65094" w14:textId="77777777" w:rsidTr="0003722E">
        <w:tc>
          <w:tcPr>
            <w:tcW w:w="2324" w:type="dxa"/>
          </w:tcPr>
          <w:p w14:paraId="3A76641B" w14:textId="6FF71E66"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Tavares 2021</w:t>
            </w:r>
          </w:p>
        </w:tc>
        <w:tc>
          <w:tcPr>
            <w:tcW w:w="2324" w:type="dxa"/>
          </w:tcPr>
          <w:p w14:paraId="6AEB360C" w14:textId="730CA354"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5C856D2F" w14:textId="46E2B059"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05BA839D" w14:textId="0194104A"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5F57C1D9" w14:textId="463F552F"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44B49B4A" w14:textId="6746E076"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75162904" w14:textId="77777777" w:rsidTr="0003722E">
        <w:tc>
          <w:tcPr>
            <w:tcW w:w="2324" w:type="dxa"/>
          </w:tcPr>
          <w:p w14:paraId="703E30C7" w14:textId="7656297C"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Traissac 2011</w:t>
            </w:r>
          </w:p>
        </w:tc>
        <w:tc>
          <w:tcPr>
            <w:tcW w:w="2324" w:type="dxa"/>
          </w:tcPr>
          <w:p w14:paraId="1CE23B88" w14:textId="2841A513"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2E127FFD" w14:textId="79669A99"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16C4CD80" w14:textId="7045DCF9"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170C7102" w14:textId="06B3C4F1"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8</w:t>
            </w:r>
          </w:p>
        </w:tc>
        <w:tc>
          <w:tcPr>
            <w:tcW w:w="2325" w:type="dxa"/>
          </w:tcPr>
          <w:p w14:paraId="53581478" w14:textId="251E033C"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594361B3" w14:textId="77777777" w:rsidTr="0003722E">
        <w:tc>
          <w:tcPr>
            <w:tcW w:w="2324" w:type="dxa"/>
          </w:tcPr>
          <w:p w14:paraId="6E306E18" w14:textId="628272C1"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Tripathy 2014</w:t>
            </w:r>
          </w:p>
        </w:tc>
        <w:tc>
          <w:tcPr>
            <w:tcW w:w="2324" w:type="dxa"/>
          </w:tcPr>
          <w:p w14:paraId="52FC816F" w14:textId="433B2894"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3BFE5CC3" w14:textId="4F9093CD"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28396BB9" w14:textId="7882F7BC"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3DE66B9A" w14:textId="3997155D"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9</w:t>
            </w:r>
          </w:p>
        </w:tc>
        <w:tc>
          <w:tcPr>
            <w:tcW w:w="2325" w:type="dxa"/>
          </w:tcPr>
          <w:p w14:paraId="4BBAD327" w14:textId="0B6EE2A7"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4B0E3364" w14:textId="77777777" w:rsidTr="0003722E">
        <w:tc>
          <w:tcPr>
            <w:tcW w:w="2324" w:type="dxa"/>
          </w:tcPr>
          <w:p w14:paraId="0907E466" w14:textId="417947EE"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Tsai 2012</w:t>
            </w:r>
          </w:p>
        </w:tc>
        <w:tc>
          <w:tcPr>
            <w:tcW w:w="2324" w:type="dxa"/>
          </w:tcPr>
          <w:p w14:paraId="0ED1E4C4" w14:textId="5366E673"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2541E029" w14:textId="2DA3AD0F"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6B415E22" w14:textId="7B32E5C6"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45C52501" w14:textId="741B5305"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37296B82" w14:textId="37F9C994"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5EAB716C" w14:textId="77777777" w:rsidTr="0003722E">
        <w:tc>
          <w:tcPr>
            <w:tcW w:w="2324" w:type="dxa"/>
          </w:tcPr>
          <w:p w14:paraId="7AD66302" w14:textId="64C94BED"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Uthamalingam 2011</w:t>
            </w:r>
          </w:p>
        </w:tc>
        <w:tc>
          <w:tcPr>
            <w:tcW w:w="2324" w:type="dxa"/>
          </w:tcPr>
          <w:p w14:paraId="0DA14235" w14:textId="6AA5C826"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7E75B61B" w14:textId="74FC574F"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04D81542" w14:textId="0FAE550F"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70B44ABB" w14:textId="574CD689"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8</w:t>
            </w:r>
          </w:p>
        </w:tc>
        <w:tc>
          <w:tcPr>
            <w:tcW w:w="2325" w:type="dxa"/>
          </w:tcPr>
          <w:p w14:paraId="4FA3EC42" w14:textId="04B7135A"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1D2A2ABD" w14:textId="77777777" w:rsidTr="0003722E">
        <w:tc>
          <w:tcPr>
            <w:tcW w:w="2324" w:type="dxa"/>
          </w:tcPr>
          <w:p w14:paraId="722B2714" w14:textId="1972B478"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vandenBoogaard 2012</w:t>
            </w:r>
          </w:p>
        </w:tc>
        <w:tc>
          <w:tcPr>
            <w:tcW w:w="2324" w:type="dxa"/>
          </w:tcPr>
          <w:p w14:paraId="7C872B37" w14:textId="2E01CE88"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6891CE0C" w14:textId="165D0615"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3C9A7FF2" w14:textId="09BF22D5"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0E2B3BBC" w14:textId="39CF1904"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2B9F6674" w14:textId="7E6E1C56"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3A861702" w14:textId="77777777" w:rsidTr="0003722E">
        <w:tc>
          <w:tcPr>
            <w:tcW w:w="2324" w:type="dxa"/>
          </w:tcPr>
          <w:p w14:paraId="75B649C8" w14:textId="60820C40"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VanRompaey 2009</w:t>
            </w:r>
          </w:p>
        </w:tc>
        <w:tc>
          <w:tcPr>
            <w:tcW w:w="2324" w:type="dxa"/>
          </w:tcPr>
          <w:p w14:paraId="6D39758A" w14:textId="04A7F8A2"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505F20F3" w14:textId="3AFA1B9E"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6C7FE0D1" w14:textId="28026227"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00E0AA44" w14:textId="58FF80B9"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5</w:t>
            </w:r>
          </w:p>
        </w:tc>
        <w:tc>
          <w:tcPr>
            <w:tcW w:w="2325" w:type="dxa"/>
          </w:tcPr>
          <w:p w14:paraId="45F09B64" w14:textId="61421BBB"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29BDAC1A" w14:textId="77777777" w:rsidTr="0003722E">
        <w:tc>
          <w:tcPr>
            <w:tcW w:w="2324" w:type="dxa"/>
          </w:tcPr>
          <w:p w14:paraId="452D7833" w14:textId="781CD6FA"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Vasunilashorn 2016</w:t>
            </w:r>
          </w:p>
        </w:tc>
        <w:tc>
          <w:tcPr>
            <w:tcW w:w="2324" w:type="dxa"/>
          </w:tcPr>
          <w:p w14:paraId="7C691983" w14:textId="7E7C3F44"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6704A063" w14:textId="7F941061"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3789E216" w14:textId="6E456307"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3FB343F4" w14:textId="5CFA23FA"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6</w:t>
            </w:r>
          </w:p>
        </w:tc>
        <w:tc>
          <w:tcPr>
            <w:tcW w:w="2325" w:type="dxa"/>
          </w:tcPr>
          <w:p w14:paraId="5B42B8F0" w14:textId="402EC4F4"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5F796858" w14:textId="77777777" w:rsidTr="0003722E">
        <w:tc>
          <w:tcPr>
            <w:tcW w:w="2324" w:type="dxa"/>
          </w:tcPr>
          <w:p w14:paraId="6C801DE9" w14:textId="05702BF6"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Vasunilashorn 2018</w:t>
            </w:r>
          </w:p>
        </w:tc>
        <w:tc>
          <w:tcPr>
            <w:tcW w:w="2324" w:type="dxa"/>
          </w:tcPr>
          <w:p w14:paraId="0A0863E4" w14:textId="76F5053E"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7EECD932" w14:textId="30D7058C"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5F555C48" w14:textId="43FCA699"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68C21F94" w14:textId="034327CF"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9</w:t>
            </w:r>
          </w:p>
        </w:tc>
        <w:tc>
          <w:tcPr>
            <w:tcW w:w="2325" w:type="dxa"/>
          </w:tcPr>
          <w:p w14:paraId="7A426068" w14:textId="5D468D52"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223F6F3B" w14:textId="77777777" w:rsidTr="0003722E">
        <w:tc>
          <w:tcPr>
            <w:tcW w:w="2324" w:type="dxa"/>
          </w:tcPr>
          <w:p w14:paraId="4FA4EDD5" w14:textId="3B5328A7"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Veiga 2012</w:t>
            </w:r>
          </w:p>
        </w:tc>
        <w:tc>
          <w:tcPr>
            <w:tcW w:w="2324" w:type="dxa"/>
          </w:tcPr>
          <w:p w14:paraId="0544D382" w14:textId="4E901426"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3C72CE82" w14:textId="0861C41C"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1B69387B" w14:textId="29AD1288"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2EA885B3" w14:textId="425AD896"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8</w:t>
            </w:r>
          </w:p>
        </w:tc>
        <w:tc>
          <w:tcPr>
            <w:tcW w:w="2325" w:type="dxa"/>
          </w:tcPr>
          <w:p w14:paraId="121DF4A7" w14:textId="76A863F8"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17472B48" w14:textId="77777777" w:rsidTr="0003722E">
        <w:tc>
          <w:tcPr>
            <w:tcW w:w="2324" w:type="dxa"/>
          </w:tcPr>
          <w:p w14:paraId="769AE5A0" w14:textId="004B4F8F"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Verloo 2016</w:t>
            </w:r>
          </w:p>
        </w:tc>
        <w:tc>
          <w:tcPr>
            <w:tcW w:w="2324" w:type="dxa"/>
          </w:tcPr>
          <w:p w14:paraId="2F6817FF" w14:textId="6FACB343"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476D68A1" w14:textId="4F65F299"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4B53BDE8" w14:textId="1518A8BB"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66A949D1" w14:textId="3233C8AA"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5</w:t>
            </w:r>
          </w:p>
        </w:tc>
        <w:tc>
          <w:tcPr>
            <w:tcW w:w="2325" w:type="dxa"/>
          </w:tcPr>
          <w:p w14:paraId="0781BD48" w14:textId="3510117D"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287E37EE" w14:textId="77777777" w:rsidTr="0003722E">
        <w:tc>
          <w:tcPr>
            <w:tcW w:w="2324" w:type="dxa"/>
          </w:tcPr>
          <w:p w14:paraId="20541E82" w14:textId="6437DFF6"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Vives-Borrás 2019</w:t>
            </w:r>
          </w:p>
        </w:tc>
        <w:tc>
          <w:tcPr>
            <w:tcW w:w="2324" w:type="dxa"/>
          </w:tcPr>
          <w:p w14:paraId="5623214A" w14:textId="6E0DDCE8"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1CC0F957" w14:textId="24E09B5B"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322A2FD6" w14:textId="57B4BB43"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1779E52F" w14:textId="07A5E7E5"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3A59F7A5" w14:textId="447BAD92"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24EF5644" w14:textId="77777777" w:rsidTr="0003722E">
        <w:tc>
          <w:tcPr>
            <w:tcW w:w="2324" w:type="dxa"/>
          </w:tcPr>
          <w:p w14:paraId="0D3467C7" w14:textId="4E97D75B"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Wang 2021</w:t>
            </w:r>
          </w:p>
        </w:tc>
        <w:tc>
          <w:tcPr>
            <w:tcW w:w="2324" w:type="dxa"/>
          </w:tcPr>
          <w:p w14:paraId="2E7DE741" w14:textId="4B80E4F0"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2F1D77AA" w14:textId="2ADB9EBC"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18848070" w14:textId="46655A14"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2E400DB3" w14:textId="02BDF045"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8</w:t>
            </w:r>
          </w:p>
        </w:tc>
        <w:tc>
          <w:tcPr>
            <w:tcW w:w="2325" w:type="dxa"/>
          </w:tcPr>
          <w:p w14:paraId="6A5A4AAA" w14:textId="57BE869D"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574C4C6E" w14:textId="77777777" w:rsidTr="0003722E">
        <w:tc>
          <w:tcPr>
            <w:tcW w:w="2324" w:type="dxa"/>
          </w:tcPr>
          <w:p w14:paraId="0CCD47DF" w14:textId="322D9101"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Weng 2019</w:t>
            </w:r>
          </w:p>
        </w:tc>
        <w:tc>
          <w:tcPr>
            <w:tcW w:w="2324" w:type="dxa"/>
          </w:tcPr>
          <w:p w14:paraId="3A4AEF55" w14:textId="393D8B8E"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67CC67FE" w14:textId="091F9BB5"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27BE6C7E" w14:textId="1CA52F6B"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4F54E2DB" w14:textId="4BB743C2"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8</w:t>
            </w:r>
          </w:p>
        </w:tc>
        <w:tc>
          <w:tcPr>
            <w:tcW w:w="2325" w:type="dxa"/>
          </w:tcPr>
          <w:p w14:paraId="068FD789" w14:textId="433F274D"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5F4B34A5" w14:textId="77777777" w:rsidTr="0003722E">
        <w:tc>
          <w:tcPr>
            <w:tcW w:w="2324" w:type="dxa"/>
          </w:tcPr>
          <w:p w14:paraId="251CF181" w14:textId="1920B021"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Whittamore 2014</w:t>
            </w:r>
          </w:p>
        </w:tc>
        <w:tc>
          <w:tcPr>
            <w:tcW w:w="2324" w:type="dxa"/>
          </w:tcPr>
          <w:p w14:paraId="626997A9" w14:textId="0818EC59"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07EC1846" w14:textId="3F2FC8F5"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076BDBCC" w14:textId="273D2271"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4FDBD496" w14:textId="50AF4843"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3F77502A" w14:textId="68D38EE2"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r w:rsidR="00413CE5" w:rsidRPr="00CA6A00" w14:paraId="2BA031EB" w14:textId="77777777" w:rsidTr="0003722E">
        <w:tc>
          <w:tcPr>
            <w:tcW w:w="2324" w:type="dxa"/>
          </w:tcPr>
          <w:p w14:paraId="632F9287" w14:textId="16119086"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Wolters 2017</w:t>
            </w:r>
          </w:p>
        </w:tc>
        <w:tc>
          <w:tcPr>
            <w:tcW w:w="2324" w:type="dxa"/>
          </w:tcPr>
          <w:p w14:paraId="33153729" w14:textId="6F5F0ECE"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4FF1EBDF" w14:textId="2CC7F929"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0EF2AAE6" w14:textId="0EAE6B58"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0E92E7B7" w14:textId="6F741A90"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7</w:t>
            </w:r>
          </w:p>
        </w:tc>
        <w:tc>
          <w:tcPr>
            <w:tcW w:w="2325" w:type="dxa"/>
          </w:tcPr>
          <w:p w14:paraId="34D006C3" w14:textId="171D731C"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413CE5" w:rsidRPr="00CA6A00" w14:paraId="53FB1BD4" w14:textId="77777777" w:rsidTr="0003722E">
        <w:tc>
          <w:tcPr>
            <w:tcW w:w="2324" w:type="dxa"/>
          </w:tcPr>
          <w:p w14:paraId="3BA7DE5C" w14:textId="3AE21070"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Ziman 2020</w:t>
            </w:r>
          </w:p>
        </w:tc>
        <w:tc>
          <w:tcPr>
            <w:tcW w:w="2324" w:type="dxa"/>
          </w:tcPr>
          <w:p w14:paraId="320A4F08" w14:textId="5458D374"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4</w:t>
            </w:r>
          </w:p>
        </w:tc>
        <w:tc>
          <w:tcPr>
            <w:tcW w:w="2325" w:type="dxa"/>
          </w:tcPr>
          <w:p w14:paraId="5086B70E" w14:textId="6EB4E3BA"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5B29630F" w14:textId="2C914790"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5DCA2185" w14:textId="542BF98D"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9</w:t>
            </w:r>
          </w:p>
        </w:tc>
        <w:tc>
          <w:tcPr>
            <w:tcW w:w="2325" w:type="dxa"/>
          </w:tcPr>
          <w:p w14:paraId="2E74DAD0" w14:textId="5FD5A813"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Good</w:t>
            </w:r>
          </w:p>
        </w:tc>
      </w:tr>
      <w:tr w:rsidR="007E5783" w:rsidRPr="00CA6A00" w14:paraId="7DE2580A" w14:textId="77777777" w:rsidTr="00154E22">
        <w:tc>
          <w:tcPr>
            <w:tcW w:w="2324" w:type="dxa"/>
          </w:tcPr>
          <w:p w14:paraId="63676BAE" w14:textId="0D9D7587"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Zipprich 2020</w:t>
            </w:r>
          </w:p>
        </w:tc>
        <w:tc>
          <w:tcPr>
            <w:tcW w:w="2324" w:type="dxa"/>
          </w:tcPr>
          <w:p w14:paraId="119ADFFC" w14:textId="5C7335DA"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3</w:t>
            </w:r>
          </w:p>
        </w:tc>
        <w:tc>
          <w:tcPr>
            <w:tcW w:w="2325" w:type="dxa"/>
          </w:tcPr>
          <w:p w14:paraId="7D8F7DFE" w14:textId="4AE5E488"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0</w:t>
            </w:r>
          </w:p>
        </w:tc>
        <w:tc>
          <w:tcPr>
            <w:tcW w:w="2325" w:type="dxa"/>
          </w:tcPr>
          <w:p w14:paraId="04E16300" w14:textId="707D044E"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2</w:t>
            </w:r>
          </w:p>
        </w:tc>
        <w:tc>
          <w:tcPr>
            <w:tcW w:w="2325" w:type="dxa"/>
          </w:tcPr>
          <w:p w14:paraId="559FB5DD" w14:textId="36117E26"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5</w:t>
            </w:r>
          </w:p>
        </w:tc>
        <w:tc>
          <w:tcPr>
            <w:tcW w:w="2325" w:type="dxa"/>
            <w:shd w:val="clear" w:color="auto" w:fill="auto"/>
          </w:tcPr>
          <w:p w14:paraId="6B10C855" w14:textId="229DD5DE" w:rsidR="007E5783" w:rsidRPr="00CA6A00" w:rsidRDefault="007E5783" w:rsidP="007E5783">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Fair</w:t>
            </w:r>
          </w:p>
        </w:tc>
      </w:tr>
    </w:tbl>
    <w:p w14:paraId="4C39BBDC" w14:textId="77777777" w:rsidR="00A23172" w:rsidRDefault="00A23172" w:rsidP="00BC3644">
      <w:pPr>
        <w:rPr>
          <w:rFonts w:ascii="Times New Roman" w:hAnsi="Times New Roman" w:cs="Times New Roman"/>
          <w:b/>
          <w:bCs/>
          <w:color w:val="000000" w:themeColor="text1"/>
          <w:sz w:val="18"/>
          <w:szCs w:val="18"/>
        </w:rPr>
      </w:pPr>
    </w:p>
    <w:p w14:paraId="032B9ECE" w14:textId="77777777" w:rsidR="00FB1D94" w:rsidRPr="00CA6A00" w:rsidRDefault="00FB1D94" w:rsidP="00BC3644">
      <w:pPr>
        <w:rPr>
          <w:rFonts w:ascii="Times New Roman" w:hAnsi="Times New Roman" w:cs="Times New Roman"/>
          <w:b/>
          <w:bCs/>
          <w:color w:val="000000" w:themeColor="text1"/>
          <w:sz w:val="18"/>
          <w:szCs w:val="18"/>
        </w:rPr>
      </w:pPr>
    </w:p>
    <w:p w14:paraId="0237E3B2" w14:textId="20D9DD0B" w:rsidR="00FF6CF5" w:rsidRPr="00FB1D94" w:rsidRDefault="001E0CF3" w:rsidP="000C63B0">
      <w:pPr>
        <w:pStyle w:val="Heading1"/>
        <w:rPr>
          <w:rFonts w:ascii="Times New Roman" w:hAnsi="Times New Roman" w:cs="Times New Roman"/>
          <w:color w:val="000000" w:themeColor="text1"/>
          <w:sz w:val="24"/>
          <w:szCs w:val="24"/>
        </w:rPr>
      </w:pPr>
      <w:bookmarkStart w:id="20" w:name="_Toc190266403"/>
      <w:r w:rsidRPr="00FB1D94">
        <w:rPr>
          <w:rFonts w:ascii="Times New Roman" w:hAnsi="Times New Roman" w:cs="Times New Roman"/>
          <w:color w:val="000000" w:themeColor="text1"/>
          <w:sz w:val="24"/>
          <w:szCs w:val="24"/>
        </w:rPr>
        <w:lastRenderedPageBreak/>
        <w:t>Table S1</w:t>
      </w:r>
      <w:r w:rsidR="00EC18F3" w:rsidRPr="00FB1D94">
        <w:rPr>
          <w:rFonts w:ascii="Times New Roman" w:hAnsi="Times New Roman" w:cs="Times New Roman"/>
          <w:color w:val="000000" w:themeColor="text1"/>
          <w:sz w:val="24"/>
          <w:szCs w:val="24"/>
        </w:rPr>
        <w:t>7</w:t>
      </w:r>
      <w:r w:rsidRPr="00FB1D94">
        <w:rPr>
          <w:rFonts w:ascii="Times New Roman" w:hAnsi="Times New Roman" w:cs="Times New Roman"/>
          <w:color w:val="000000" w:themeColor="text1"/>
          <w:sz w:val="24"/>
          <w:szCs w:val="24"/>
        </w:rPr>
        <w:t xml:space="preserve">. </w:t>
      </w:r>
      <w:r w:rsidR="00FF6CF5" w:rsidRPr="00FB1D94">
        <w:rPr>
          <w:rFonts w:ascii="Times New Roman" w:hAnsi="Times New Roman" w:cs="Times New Roman"/>
          <w:color w:val="000000" w:themeColor="text1"/>
          <w:sz w:val="24"/>
          <w:szCs w:val="24"/>
        </w:rPr>
        <w:t>GRADE</w:t>
      </w:r>
      <w:r w:rsidR="00A90CE2" w:rsidRPr="00FB1D94">
        <w:rPr>
          <w:rFonts w:ascii="Times New Roman" w:hAnsi="Times New Roman" w:cs="Times New Roman"/>
          <w:color w:val="000000" w:themeColor="text1"/>
          <w:sz w:val="24"/>
          <w:szCs w:val="24"/>
        </w:rPr>
        <w:t xml:space="preserve"> (Grading of Recommendations, Assessment, Development, and Evaluations)</w:t>
      </w:r>
      <w:bookmarkEnd w:id="20"/>
    </w:p>
    <w:p w14:paraId="03363E71" w14:textId="77777777" w:rsidR="00741B19" w:rsidRPr="00CA6A00" w:rsidRDefault="00741B19" w:rsidP="00741B19">
      <w:pPr>
        <w:rPr>
          <w:rFonts w:ascii="Times New Roman" w:hAnsi="Times New Roman" w:cs="Times New Roman"/>
          <w:b/>
          <w:bCs/>
          <w:color w:val="000000" w:themeColor="text1"/>
          <w:sz w:val="18"/>
          <w:szCs w:val="18"/>
        </w:rPr>
      </w:pPr>
      <w:bookmarkStart w:id="21" w:name="_Hlk186198346"/>
      <w:r w:rsidRPr="00CA6A00">
        <w:rPr>
          <w:rFonts w:ascii="Times New Roman" w:hAnsi="Times New Roman" w:cs="Times New Roman"/>
          <w:b/>
          <w:bCs/>
          <w:color w:val="000000" w:themeColor="text1"/>
          <w:sz w:val="18"/>
          <w:szCs w:val="18"/>
        </w:rPr>
        <w:t>Summary of findings</w:t>
      </w:r>
      <w:bookmarkEnd w:id="21"/>
    </w:p>
    <w:p w14:paraId="3A1560FB" w14:textId="7D36AD07" w:rsidR="008C4437" w:rsidRPr="00CA6A00" w:rsidRDefault="008C4437" w:rsidP="00741B19">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L</w:t>
      </w:r>
      <w:r w:rsidRPr="00CA6A00">
        <w:rPr>
          <w:rFonts w:ascii="Times New Roman" w:hAnsi="Times New Roman" w:cs="Times New Roman"/>
          <w:color w:val="000000" w:themeColor="text1"/>
          <w:sz w:val="18"/>
          <w:szCs w:val="18"/>
        </w:rPr>
        <w:t>ong-term clinical outcomes of delirium after hospital discharge</w:t>
      </w:r>
    </w:p>
    <w:p w14:paraId="302ABF40" w14:textId="29B25937" w:rsidR="00741B19" w:rsidRPr="00CA6A00" w:rsidRDefault="00741B19" w:rsidP="00741B19">
      <w:pPr>
        <w:rPr>
          <w:rFonts w:ascii="Times New Roman" w:hAnsi="Times New Roman" w:cs="Times New Roman"/>
          <w:color w:val="000000" w:themeColor="text1"/>
          <w:sz w:val="18"/>
          <w:szCs w:val="18"/>
        </w:rPr>
      </w:pPr>
      <w:r w:rsidRPr="00CA6A00">
        <w:rPr>
          <w:rFonts w:ascii="Times New Roman" w:hAnsi="Times New Roman" w:cs="Times New Roman"/>
          <w:b/>
          <w:bCs/>
          <w:color w:val="000000" w:themeColor="text1"/>
          <w:sz w:val="18"/>
          <w:szCs w:val="18"/>
        </w:rPr>
        <w:t>Patients or population</w:t>
      </w:r>
      <w:r w:rsidRPr="00CA6A00">
        <w:rPr>
          <w:rFonts w:ascii="Times New Roman" w:hAnsi="Times New Roman" w:cs="Times New Roman"/>
          <w:color w:val="000000" w:themeColor="text1"/>
          <w:sz w:val="18"/>
          <w:szCs w:val="18"/>
        </w:rPr>
        <w:t>: Those who experienced delirium and did not</w:t>
      </w:r>
    </w:p>
    <w:p w14:paraId="72F7CAB8" w14:textId="77777777" w:rsidR="00741B19" w:rsidRPr="00CA6A00" w:rsidRDefault="00741B19" w:rsidP="00741B19">
      <w:pPr>
        <w:rPr>
          <w:rFonts w:ascii="Times New Roman" w:hAnsi="Times New Roman" w:cs="Times New Roman"/>
          <w:color w:val="000000" w:themeColor="text1"/>
          <w:sz w:val="18"/>
          <w:szCs w:val="18"/>
        </w:rPr>
      </w:pPr>
      <w:r w:rsidRPr="00CA6A00">
        <w:rPr>
          <w:rFonts w:ascii="Times New Roman" w:hAnsi="Times New Roman" w:cs="Times New Roman"/>
          <w:b/>
          <w:bCs/>
          <w:color w:val="000000" w:themeColor="text1"/>
          <w:sz w:val="18"/>
          <w:szCs w:val="18"/>
        </w:rPr>
        <w:t>Setting</w:t>
      </w:r>
      <w:r w:rsidRPr="00CA6A00">
        <w:rPr>
          <w:rFonts w:ascii="Times New Roman" w:hAnsi="Times New Roman" w:cs="Times New Roman"/>
          <w:color w:val="000000" w:themeColor="text1"/>
          <w:sz w:val="18"/>
          <w:szCs w:val="18"/>
        </w:rPr>
        <w:t>: After hospital discharge</w:t>
      </w:r>
    </w:p>
    <w:tbl>
      <w:tblPr>
        <w:tblStyle w:val="TableGrid"/>
        <w:tblW w:w="15053" w:type="dxa"/>
        <w:tblLook w:val="04A0" w:firstRow="1" w:lastRow="0" w:firstColumn="1" w:lastColumn="0" w:noHBand="0" w:noVBand="1"/>
      </w:tblPr>
      <w:tblGrid>
        <w:gridCol w:w="2117"/>
        <w:gridCol w:w="1145"/>
        <w:gridCol w:w="1340"/>
        <w:gridCol w:w="1297"/>
        <w:gridCol w:w="1576"/>
        <w:gridCol w:w="1353"/>
        <w:gridCol w:w="2082"/>
        <w:gridCol w:w="4143"/>
      </w:tblGrid>
      <w:tr w:rsidR="00413CE5" w:rsidRPr="00CA6A00" w14:paraId="648C70AF" w14:textId="77777777" w:rsidTr="00AC0FC8">
        <w:trPr>
          <w:trHeight w:val="1244"/>
        </w:trPr>
        <w:tc>
          <w:tcPr>
            <w:tcW w:w="2117" w:type="dxa"/>
          </w:tcPr>
          <w:p w14:paraId="2728F832" w14:textId="77777777" w:rsidR="00FA7B81" w:rsidRPr="00CA6A00" w:rsidRDefault="00FA7B81" w:rsidP="00FA7B81">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Outcomes</w:t>
            </w:r>
          </w:p>
        </w:tc>
        <w:tc>
          <w:tcPr>
            <w:tcW w:w="1145" w:type="dxa"/>
          </w:tcPr>
          <w:p w14:paraId="2DE49B77" w14:textId="64465392" w:rsidR="00FA7B81" w:rsidRPr="00CA6A00" w:rsidRDefault="0029549C" w:rsidP="00FA7B81">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Measure</w:t>
            </w:r>
          </w:p>
        </w:tc>
        <w:tc>
          <w:tcPr>
            <w:tcW w:w="1340" w:type="dxa"/>
          </w:tcPr>
          <w:p w14:paraId="770C5975" w14:textId="77638114" w:rsidR="00FA7B81" w:rsidRPr="00CA6A00" w:rsidRDefault="0068678F" w:rsidP="00FA7B81">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Outcome type</w:t>
            </w:r>
          </w:p>
        </w:tc>
        <w:tc>
          <w:tcPr>
            <w:tcW w:w="1297" w:type="dxa"/>
          </w:tcPr>
          <w:p w14:paraId="69A0E8AC" w14:textId="6825269B" w:rsidR="00FA7B81" w:rsidRPr="00CA6A00" w:rsidRDefault="00FA7B81" w:rsidP="00FA7B81">
            <w:pPr>
              <w:rPr>
                <w:rFonts w:ascii="Times New Roman" w:hAnsi="Times New Roman" w:cs="Times New Roman"/>
                <w:b/>
                <w:bCs/>
                <w:color w:val="000000" w:themeColor="text1"/>
                <w:sz w:val="18"/>
                <w:szCs w:val="18"/>
              </w:rPr>
            </w:pPr>
            <w:r w:rsidRPr="00CA6A00">
              <w:rPr>
                <w:rFonts w:ascii="Times New Roman" w:hAnsi="Times New Roman" w:cs="Times New Roman"/>
                <w:color w:val="000000" w:themeColor="text1"/>
                <w:sz w:val="18"/>
                <w:szCs w:val="18"/>
              </w:rPr>
              <w:t>Data type</w:t>
            </w:r>
          </w:p>
        </w:tc>
        <w:tc>
          <w:tcPr>
            <w:tcW w:w="1576" w:type="dxa"/>
          </w:tcPr>
          <w:p w14:paraId="796B0E92" w14:textId="2D567A5C" w:rsidR="00FA7B81" w:rsidRPr="00CA6A00" w:rsidRDefault="00FA7B81" w:rsidP="00FA7B81">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Relative effect</w:t>
            </w:r>
          </w:p>
          <w:p w14:paraId="1B1AF73E" w14:textId="77777777" w:rsidR="00FA7B81" w:rsidRPr="00CA6A00" w:rsidRDefault="00FA7B81" w:rsidP="00FA7B81">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95% CI)</w:t>
            </w:r>
          </w:p>
        </w:tc>
        <w:tc>
          <w:tcPr>
            <w:tcW w:w="1353" w:type="dxa"/>
          </w:tcPr>
          <w:p w14:paraId="748BD744" w14:textId="77777777" w:rsidR="00FA7B81" w:rsidRPr="00CA6A00" w:rsidRDefault="00FA7B81" w:rsidP="00FA7B81">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 xml:space="preserve">No of participants </w:t>
            </w:r>
          </w:p>
          <w:p w14:paraId="7A7A06FE" w14:textId="127B5578" w:rsidR="00FA7B81" w:rsidRPr="00CA6A00" w:rsidRDefault="00FA7B81" w:rsidP="00FA7B81">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number of studies)</w:t>
            </w:r>
          </w:p>
          <w:p w14:paraId="33CE526D" w14:textId="09E3B38D" w:rsidR="00FA7B81" w:rsidRPr="00CA6A00" w:rsidRDefault="00FA7B81" w:rsidP="00FA7B81">
            <w:pPr>
              <w:rPr>
                <w:rFonts w:ascii="Times New Roman" w:hAnsi="Times New Roman" w:cs="Times New Roman"/>
                <w:b/>
                <w:bCs/>
                <w:color w:val="000000" w:themeColor="text1"/>
                <w:sz w:val="18"/>
                <w:szCs w:val="18"/>
              </w:rPr>
            </w:pPr>
          </w:p>
        </w:tc>
        <w:tc>
          <w:tcPr>
            <w:tcW w:w="2082" w:type="dxa"/>
          </w:tcPr>
          <w:p w14:paraId="0D3CE9DB" w14:textId="77777777" w:rsidR="00FA7B81" w:rsidRPr="00CA6A00" w:rsidRDefault="00FA7B81" w:rsidP="00FA7B81">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Certainty of the evidence</w:t>
            </w:r>
          </w:p>
          <w:p w14:paraId="74E42A42" w14:textId="77777777" w:rsidR="00FA7B81" w:rsidRPr="00CA6A00" w:rsidRDefault="00FA7B81" w:rsidP="00FA7B81">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GRADE)</w:t>
            </w:r>
          </w:p>
        </w:tc>
        <w:tc>
          <w:tcPr>
            <w:tcW w:w="4143" w:type="dxa"/>
          </w:tcPr>
          <w:p w14:paraId="70360C8D" w14:textId="77777777" w:rsidR="00FA7B81" w:rsidRPr="00CA6A00" w:rsidRDefault="00FA7B81" w:rsidP="00FA7B81">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comments</w:t>
            </w:r>
          </w:p>
        </w:tc>
      </w:tr>
      <w:tr w:rsidR="00413CE5" w:rsidRPr="00CA6A00" w14:paraId="714BB514" w14:textId="77777777" w:rsidTr="00AC0FC8">
        <w:trPr>
          <w:trHeight w:val="550"/>
        </w:trPr>
        <w:tc>
          <w:tcPr>
            <w:tcW w:w="2117" w:type="dxa"/>
            <w:vMerge w:val="restart"/>
          </w:tcPr>
          <w:p w14:paraId="7ACBE654" w14:textId="77777777" w:rsidR="00EE19E7" w:rsidRPr="00CA6A00" w:rsidRDefault="00EE19E7" w:rsidP="00FA7B81">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Cognition</w:t>
            </w:r>
          </w:p>
        </w:tc>
        <w:tc>
          <w:tcPr>
            <w:tcW w:w="1145" w:type="dxa"/>
            <w:vMerge w:val="restart"/>
          </w:tcPr>
          <w:p w14:paraId="61C30462" w14:textId="0B28F1D1" w:rsidR="00EE19E7" w:rsidRPr="00CA6A00" w:rsidRDefault="00EE19E7" w:rsidP="00FA7B8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Objective </w:t>
            </w:r>
          </w:p>
        </w:tc>
        <w:tc>
          <w:tcPr>
            <w:tcW w:w="1340" w:type="dxa"/>
            <w:vMerge w:val="restart"/>
          </w:tcPr>
          <w:p w14:paraId="50844BA8" w14:textId="39F56CF3" w:rsidR="00EE19E7" w:rsidRPr="00CA6A00" w:rsidRDefault="00EE19E7" w:rsidP="00FA7B8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Change   </w:t>
            </w:r>
          </w:p>
        </w:tc>
        <w:tc>
          <w:tcPr>
            <w:tcW w:w="1297" w:type="dxa"/>
          </w:tcPr>
          <w:p w14:paraId="57BD2968" w14:textId="00C2BF39" w:rsidR="00EE19E7" w:rsidRPr="00CA6A00" w:rsidRDefault="00EE19E7" w:rsidP="00FA7B8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Categorical  </w:t>
            </w:r>
          </w:p>
        </w:tc>
        <w:tc>
          <w:tcPr>
            <w:tcW w:w="1576" w:type="dxa"/>
          </w:tcPr>
          <w:p w14:paraId="32D7C46E" w14:textId="77777777" w:rsidR="00EE19E7" w:rsidRPr="00CA6A00" w:rsidRDefault="00EE19E7" w:rsidP="00FA7B8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58</w:t>
            </w:r>
          </w:p>
          <w:p w14:paraId="761ADB3B" w14:textId="3BBA4A4F" w:rsidR="00EE19E7" w:rsidRPr="00CA6A00" w:rsidRDefault="00EE19E7" w:rsidP="00FA7B8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22–2.02)</w:t>
            </w:r>
          </w:p>
        </w:tc>
        <w:tc>
          <w:tcPr>
            <w:tcW w:w="1353" w:type="dxa"/>
          </w:tcPr>
          <w:p w14:paraId="2400F038" w14:textId="13B05027" w:rsidR="005A5C2A" w:rsidRPr="00CA6A00" w:rsidRDefault="00206F54" w:rsidP="00FA7B8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788</w:t>
            </w:r>
          </w:p>
          <w:p w14:paraId="23F9EA95" w14:textId="06108BEE" w:rsidR="00EE19E7" w:rsidRPr="00CA6A00" w:rsidRDefault="00206F54" w:rsidP="00FA7B8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r w:rsidR="000B6091" w:rsidRPr="00CA6A00">
              <w:rPr>
                <w:rFonts w:ascii="Times New Roman" w:hAnsi="Times New Roman" w:cs="Times New Roman"/>
                <w:color w:val="000000" w:themeColor="text1"/>
                <w:sz w:val="18"/>
                <w:szCs w:val="18"/>
              </w:rPr>
              <w:t>7 studies</w:t>
            </w:r>
            <w:r w:rsidRPr="00CA6A00">
              <w:rPr>
                <w:rFonts w:ascii="Times New Roman" w:hAnsi="Times New Roman" w:cs="Times New Roman"/>
                <w:color w:val="000000" w:themeColor="text1"/>
                <w:sz w:val="18"/>
                <w:szCs w:val="18"/>
              </w:rPr>
              <w:t>)</w:t>
            </w:r>
          </w:p>
        </w:tc>
        <w:tc>
          <w:tcPr>
            <w:tcW w:w="2082" w:type="dxa"/>
            <w:vMerge w:val="restart"/>
          </w:tcPr>
          <w:p w14:paraId="45A91598" w14:textId="77777777" w:rsidR="00EE19E7" w:rsidRPr="00CA6A00" w:rsidRDefault="00EE19E7" w:rsidP="00EE19E7">
            <w:pPr>
              <w:tabs>
                <w:tab w:val="left" w:pos="596"/>
                <w:tab w:val="left" w:pos="1111"/>
                <w:tab w:val="left" w:pos="1447"/>
              </w:tabs>
              <w:ind w:right="252"/>
              <w:rPr>
                <w:rFonts w:ascii="Times New Roman" w:hAnsi="Times New Roman" w:cs="Times New Roman"/>
                <w:color w:val="000000" w:themeColor="text1"/>
                <w:sz w:val="18"/>
                <w:szCs w:val="18"/>
              </w:rPr>
            </w:pPr>
            <w:r w:rsidRPr="00CA6A00">
              <w:rPr>
                <w:rFonts w:ascii="Times New Roman" w:hAnsi="Times New Roman" w:cs="Times New Roman"/>
                <w:noProof/>
                <w:color w:val="000000" w:themeColor="text1"/>
                <w:sz w:val="18"/>
                <w:szCs w:val="18"/>
              </w:rPr>
              <mc:AlternateContent>
                <mc:Choice Requires="wps">
                  <w:drawing>
                    <wp:anchor distT="0" distB="0" distL="114300" distR="114300" simplePos="0" relativeHeight="251792384" behindDoc="0" locked="0" layoutInCell="1" allowOverlap="1" wp14:anchorId="24AA45EC" wp14:editId="33493060">
                      <wp:simplePos x="0" y="0"/>
                      <wp:positionH relativeFrom="column">
                        <wp:posOffset>27305</wp:posOffset>
                      </wp:positionH>
                      <wp:positionV relativeFrom="paragraph">
                        <wp:posOffset>88900</wp:posOffset>
                      </wp:positionV>
                      <wp:extent cx="219075" cy="0"/>
                      <wp:effectExtent l="0" t="0" r="0" b="0"/>
                      <wp:wrapNone/>
                      <wp:docPr id="1097327734" name="Straight Connector 19"/>
                      <wp:cNvGraphicFramePr/>
                      <a:graphic xmlns:a="http://schemas.openxmlformats.org/drawingml/2006/main">
                        <a:graphicData uri="http://schemas.microsoft.com/office/word/2010/wordprocessingShape">
                          <wps:wsp>
                            <wps:cNvCnPr/>
                            <wps:spPr>
                              <a:xfrm>
                                <a:off x="0" y="0"/>
                                <a:ext cx="219075" cy="0"/>
                              </a:xfrm>
                              <a:prstGeom prst="line">
                                <a:avLst/>
                              </a:prstGeom>
                              <a:noFill/>
                              <a:ln w="6350" cap="flat" cmpd="sng" algn="ctr">
                                <a:solidFill>
                                  <a:srgbClr val="4472C4"/>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0F7B698C" id="Straight Connector 19" o:spid="_x0000_s1026" style="position:absolute;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5pt,7pt" to="19.4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" strokecolor="#4472c4" strokeweight=".5pt">
                      <v:stroke joinstyle="miter"/>
                    </v:line>
                  </w:pict>
                </mc:Fallback>
              </mc:AlternateContent>
            </w:r>
            <w:r w:rsidRPr="00CA6A00">
              <w:rPr>
                <w:rFonts w:ascii="Times New Roman" w:hAnsi="Times New Roman" w:cs="Times New Roman"/>
                <w:noProof/>
                <w:color w:val="000000" w:themeColor="text1"/>
                <w:sz w:val="18"/>
                <w:szCs w:val="18"/>
              </w:rPr>
              <mc:AlternateContent>
                <mc:Choice Requires="wps">
                  <w:drawing>
                    <wp:anchor distT="0" distB="0" distL="114300" distR="114300" simplePos="0" relativeHeight="251783168" behindDoc="1" locked="0" layoutInCell="1" allowOverlap="1" wp14:anchorId="19D1A1DA" wp14:editId="1A3AECE8">
                      <wp:simplePos x="0" y="0"/>
                      <wp:positionH relativeFrom="column">
                        <wp:posOffset>34925</wp:posOffset>
                      </wp:positionH>
                      <wp:positionV relativeFrom="paragraph">
                        <wp:posOffset>-156210</wp:posOffset>
                      </wp:positionV>
                      <wp:extent cx="180975" cy="161925"/>
                      <wp:effectExtent l="0" t="0" r="28575" b="28575"/>
                      <wp:wrapSquare wrapText="bothSides"/>
                      <wp:docPr id="837255596" name="Flowchart: Connector 1"/>
                      <wp:cNvGraphicFramePr/>
                      <a:graphic xmlns:a="http://schemas.openxmlformats.org/drawingml/2006/main">
                        <a:graphicData uri="http://schemas.microsoft.com/office/word/2010/wordprocessingShape">
                          <wps:wsp>
                            <wps:cNvSpPr/>
                            <wps:spPr>
                              <a:xfrm>
                                <a:off x="0" y="0"/>
                                <a:ext cx="180975" cy="161925"/>
                              </a:xfrm>
                              <a:prstGeom prst="flowChartConnector">
                                <a:avLst/>
                              </a:prstGeom>
                              <a:solidFill>
                                <a:sysClr val="window" lastClr="FFFFFF"/>
                              </a:solidFill>
                              <a:ln w="12700" cap="flat" cmpd="sng" algn="ctr">
                                <a:solidFill>
                                  <a:sysClr val="windowText" lastClr="000000"/>
                                </a:solidFill>
                                <a:prstDash val="solid"/>
                                <a:miter lim="800000"/>
                              </a:ln>
                              <a:effectLst/>
                            </wps:spPr>
                            <wps:txbx>
                              <w:txbxContent>
                                <w:p w14:paraId="5C918168" w14:textId="77777777" w:rsidR="00EE19E7" w:rsidRDefault="00EE19E7" w:rsidP="00FA7B81"/>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9D1A1DA"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 o:spid="_x0000_s1026" type="#_x0000_t120" style="position:absolute;margin-left:2.75pt;margin-top:-12.3pt;width:14.25pt;height:12.75pt;z-index:-251533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" fillcolor="window" strokecolor="windowText" strokeweight="1pt">
                      <v:stroke joinstyle="miter"/>
                      <v:textbox>
                        <w:txbxContent>
                          <w:p w14:paraId="5C918168" w14:textId="77777777" w:rsidR="00EE19E7" w:rsidRDefault="00EE19E7" w:rsidP="00FA7B81"/>
                        </w:txbxContent>
                      </v:textbox>
                      <w10:wrap type="square"/>
                    </v:shape>
                  </w:pict>
                </mc:Fallback>
              </mc:AlternateContent>
            </w:r>
            <w:r w:rsidRPr="00CA6A00">
              <w:rPr>
                <w:rFonts w:ascii="Times New Roman" w:hAnsi="Times New Roman" w:cs="Times New Roman"/>
                <w:noProof/>
                <w:color w:val="000000" w:themeColor="text1"/>
                <w:sz w:val="18"/>
                <w:szCs w:val="18"/>
              </w:rPr>
              <mc:AlternateContent>
                <mc:Choice Requires="wps">
                  <w:drawing>
                    <wp:anchor distT="0" distB="0" distL="114300" distR="114300" simplePos="0" relativeHeight="251791360" behindDoc="0" locked="0" layoutInCell="1" allowOverlap="1" wp14:anchorId="619F4969" wp14:editId="36D025C6">
                      <wp:simplePos x="0" y="0"/>
                      <wp:positionH relativeFrom="column">
                        <wp:posOffset>465455</wp:posOffset>
                      </wp:positionH>
                      <wp:positionV relativeFrom="paragraph">
                        <wp:posOffset>-15875</wp:posOffset>
                      </wp:positionV>
                      <wp:extent cx="0" cy="190500"/>
                      <wp:effectExtent l="0" t="0" r="38100" b="19050"/>
                      <wp:wrapNone/>
                      <wp:docPr id="499441906" name="Straight Connector 17"/>
                      <wp:cNvGraphicFramePr/>
                      <a:graphic xmlns:a="http://schemas.openxmlformats.org/drawingml/2006/main">
                        <a:graphicData uri="http://schemas.microsoft.com/office/word/2010/wordprocessingShape">
                          <wps:wsp>
                            <wps:cNvCnPr/>
                            <wps:spPr>
                              <a:xfrm>
                                <a:off x="0" y="0"/>
                                <a:ext cx="0" cy="19050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5DFB0E6A" id="Straight Connector 17" o:spid="_x0000_s1026" style="position:absolute;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65pt,-1.25pt" to="36.65pt,1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" strokecolor="windowText" strokeweight=".5pt">
                      <v:stroke joinstyle="miter"/>
                    </v:line>
                  </w:pict>
                </mc:Fallback>
              </mc:AlternateContent>
            </w:r>
            <w:r w:rsidRPr="00CA6A00">
              <w:rPr>
                <w:rFonts w:ascii="Times New Roman" w:hAnsi="Times New Roman" w:cs="Times New Roman"/>
                <w:noProof/>
                <w:color w:val="000000" w:themeColor="text1"/>
                <w:sz w:val="18"/>
                <w:szCs w:val="18"/>
              </w:rPr>
              <mc:AlternateContent>
                <mc:Choice Requires="wps">
                  <w:drawing>
                    <wp:anchor distT="0" distB="0" distL="114300" distR="114300" simplePos="0" relativeHeight="251790336" behindDoc="0" locked="0" layoutInCell="1" allowOverlap="1" wp14:anchorId="6A45F498" wp14:editId="18C558FE">
                      <wp:simplePos x="0" y="0"/>
                      <wp:positionH relativeFrom="column">
                        <wp:posOffset>369570</wp:posOffset>
                      </wp:positionH>
                      <wp:positionV relativeFrom="paragraph">
                        <wp:posOffset>79375</wp:posOffset>
                      </wp:positionV>
                      <wp:extent cx="180975" cy="0"/>
                      <wp:effectExtent l="0" t="0" r="0" b="0"/>
                      <wp:wrapNone/>
                      <wp:docPr id="1578280608" name="Straight Connector 15"/>
                      <wp:cNvGraphicFramePr/>
                      <a:graphic xmlns:a="http://schemas.openxmlformats.org/drawingml/2006/main">
                        <a:graphicData uri="http://schemas.microsoft.com/office/word/2010/wordprocessingShape">
                          <wps:wsp>
                            <wps:cNvCnPr/>
                            <wps:spPr>
                              <a:xfrm>
                                <a:off x="0" y="0"/>
                                <a:ext cx="180975" cy="0"/>
                              </a:xfrm>
                              <a:prstGeom prst="line">
                                <a:avLst/>
                              </a:prstGeom>
                              <a:noFill/>
                              <a:ln w="6350" cap="flat" cmpd="sng" algn="ctr">
                                <a:solidFill>
                                  <a:srgbClr val="4472C4"/>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445D667E" id="Straight Connector 15" o:spid="_x0000_s1026" style="position:absolute;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1pt,6.25pt" to="43.35pt,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" strokecolor="#4472c4" strokeweight=".5pt">
                      <v:stroke joinstyle="miter"/>
                    </v:line>
                  </w:pict>
                </mc:Fallback>
              </mc:AlternateContent>
            </w:r>
            <w:r w:rsidRPr="00CA6A00">
              <w:rPr>
                <w:rFonts w:ascii="Times New Roman" w:hAnsi="Times New Roman" w:cs="Times New Roman"/>
                <w:noProof/>
                <w:color w:val="000000" w:themeColor="text1"/>
                <w:sz w:val="18"/>
                <w:szCs w:val="18"/>
              </w:rPr>
              <mc:AlternateContent>
                <mc:Choice Requires="wps">
                  <w:drawing>
                    <wp:anchor distT="0" distB="0" distL="114300" distR="114300" simplePos="0" relativeHeight="251789312" behindDoc="0" locked="0" layoutInCell="1" allowOverlap="1" wp14:anchorId="65F3BFB8" wp14:editId="530EDF91">
                      <wp:simplePos x="0" y="0"/>
                      <wp:positionH relativeFrom="column">
                        <wp:posOffset>694055</wp:posOffset>
                      </wp:positionH>
                      <wp:positionV relativeFrom="paragraph">
                        <wp:posOffset>88900</wp:posOffset>
                      </wp:positionV>
                      <wp:extent cx="209550" cy="0"/>
                      <wp:effectExtent l="0" t="0" r="0" b="0"/>
                      <wp:wrapNone/>
                      <wp:docPr id="901700570" name="Straight Connector 14"/>
                      <wp:cNvGraphicFramePr/>
                      <a:graphic xmlns:a="http://schemas.openxmlformats.org/drawingml/2006/main">
                        <a:graphicData uri="http://schemas.microsoft.com/office/word/2010/wordprocessingShape">
                          <wps:wsp>
                            <wps:cNvCnPr/>
                            <wps:spPr>
                              <a:xfrm>
                                <a:off x="0" y="0"/>
                                <a:ext cx="20955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51275B9" id="Straight Connector 14" o:spid="_x0000_s1026" style="position:absolute;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4.65pt,7pt" to="71.15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" strokecolor="windowText" strokeweight=".5pt">
                      <v:stroke joinstyle="miter"/>
                    </v:line>
                  </w:pict>
                </mc:Fallback>
              </mc:AlternateContent>
            </w:r>
            <w:r w:rsidRPr="00CA6A00">
              <w:rPr>
                <w:rFonts w:ascii="Times New Roman" w:hAnsi="Times New Roman" w:cs="Times New Roman"/>
                <w:noProof/>
                <w:color w:val="000000" w:themeColor="text1"/>
                <w:sz w:val="18"/>
                <w:szCs w:val="18"/>
              </w:rPr>
              <mc:AlternateContent>
                <mc:Choice Requires="wps">
                  <w:drawing>
                    <wp:anchor distT="0" distB="0" distL="114300" distR="114300" simplePos="0" relativeHeight="251788288" behindDoc="0" locked="0" layoutInCell="1" allowOverlap="1" wp14:anchorId="7CA3A2D3" wp14:editId="2CAA8119">
                      <wp:simplePos x="0" y="0"/>
                      <wp:positionH relativeFrom="column">
                        <wp:posOffset>798830</wp:posOffset>
                      </wp:positionH>
                      <wp:positionV relativeFrom="paragraph">
                        <wp:posOffset>-6350</wp:posOffset>
                      </wp:positionV>
                      <wp:extent cx="0" cy="200025"/>
                      <wp:effectExtent l="0" t="0" r="38100" b="28575"/>
                      <wp:wrapNone/>
                      <wp:docPr id="1719386479" name="Straight Connector 13"/>
                      <wp:cNvGraphicFramePr/>
                      <a:graphic xmlns:a="http://schemas.openxmlformats.org/drawingml/2006/main">
                        <a:graphicData uri="http://schemas.microsoft.com/office/word/2010/wordprocessingShape">
                          <wps:wsp>
                            <wps:cNvCnPr/>
                            <wps:spPr>
                              <a:xfrm>
                                <a:off x="0" y="0"/>
                                <a:ext cx="0" cy="200025"/>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878EAAA" id="Straight Connector 13" o:spid="_x0000_s1026" style="position:absolute;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2.9pt,-.5pt" to="62.9pt,1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" strokecolor="windowText" strokeweight=".5pt">
                      <v:stroke joinstyle="miter"/>
                    </v:line>
                  </w:pict>
                </mc:Fallback>
              </mc:AlternateContent>
            </w:r>
            <w:r w:rsidRPr="00CA6A00">
              <w:rPr>
                <w:rFonts w:ascii="Times New Roman" w:hAnsi="Times New Roman" w:cs="Times New Roman"/>
                <w:noProof/>
                <w:color w:val="000000" w:themeColor="text1"/>
                <w:sz w:val="18"/>
                <w:szCs w:val="18"/>
              </w:rPr>
              <mc:AlternateContent>
                <mc:Choice Requires="wps">
                  <w:drawing>
                    <wp:anchor distT="0" distB="0" distL="114300" distR="114300" simplePos="0" relativeHeight="251787264" behindDoc="0" locked="0" layoutInCell="1" allowOverlap="1" wp14:anchorId="24276D15" wp14:editId="17907FAB">
                      <wp:simplePos x="0" y="0"/>
                      <wp:positionH relativeFrom="column">
                        <wp:posOffset>131445</wp:posOffset>
                      </wp:positionH>
                      <wp:positionV relativeFrom="paragraph">
                        <wp:posOffset>-15875</wp:posOffset>
                      </wp:positionV>
                      <wp:extent cx="0" cy="190500"/>
                      <wp:effectExtent l="0" t="0" r="38100" b="19050"/>
                      <wp:wrapNone/>
                      <wp:docPr id="176609730" name="Straight Connector 7"/>
                      <wp:cNvGraphicFramePr/>
                      <a:graphic xmlns:a="http://schemas.openxmlformats.org/drawingml/2006/main">
                        <a:graphicData uri="http://schemas.microsoft.com/office/word/2010/wordprocessingShape">
                          <wps:wsp>
                            <wps:cNvCnPr/>
                            <wps:spPr>
                              <a:xfrm>
                                <a:off x="0" y="0"/>
                                <a:ext cx="0" cy="19050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4AFCA3B0" id="Straight Connector 7" o:spid="_x0000_s1026" style="position:absolute;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35pt,-1.25pt" to="10.35pt,1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" strokecolor="windowText" strokeweight=".5pt">
                      <v:stroke joinstyle="miter"/>
                    </v:line>
                  </w:pict>
                </mc:Fallback>
              </mc:AlternateContent>
            </w:r>
            <w:r w:rsidRPr="00CA6A00">
              <w:rPr>
                <w:rFonts w:ascii="Times New Roman" w:hAnsi="Times New Roman" w:cs="Times New Roman"/>
                <w:noProof/>
                <w:color w:val="000000" w:themeColor="text1"/>
                <w:sz w:val="18"/>
                <w:szCs w:val="18"/>
              </w:rPr>
              <mc:AlternateContent>
                <mc:Choice Requires="wps">
                  <w:drawing>
                    <wp:anchor distT="0" distB="0" distL="114300" distR="114300" simplePos="0" relativeHeight="251784192" behindDoc="1" locked="0" layoutInCell="1" allowOverlap="1" wp14:anchorId="1D7E9013" wp14:editId="1B69F149">
                      <wp:simplePos x="0" y="0"/>
                      <wp:positionH relativeFrom="column">
                        <wp:posOffset>365760</wp:posOffset>
                      </wp:positionH>
                      <wp:positionV relativeFrom="paragraph">
                        <wp:posOffset>-222885</wp:posOffset>
                      </wp:positionV>
                      <wp:extent cx="180975" cy="161925"/>
                      <wp:effectExtent l="0" t="0" r="28575" b="28575"/>
                      <wp:wrapSquare wrapText="bothSides"/>
                      <wp:docPr id="267365228" name="Flowchart: Connector 1"/>
                      <wp:cNvGraphicFramePr/>
                      <a:graphic xmlns:a="http://schemas.openxmlformats.org/drawingml/2006/main">
                        <a:graphicData uri="http://schemas.microsoft.com/office/word/2010/wordprocessingShape">
                          <wps:wsp>
                            <wps:cNvSpPr/>
                            <wps:spPr>
                              <a:xfrm>
                                <a:off x="0" y="0"/>
                                <a:ext cx="180975" cy="161925"/>
                              </a:xfrm>
                              <a:prstGeom prst="flowChartConnector">
                                <a:avLst/>
                              </a:prstGeom>
                              <a:solidFill>
                                <a:sysClr val="window" lastClr="FFFFFF"/>
                              </a:solidFill>
                              <a:ln w="12700" cap="flat" cmpd="sng" algn="ctr">
                                <a:solidFill>
                                  <a:sysClr val="windowText" lastClr="000000"/>
                                </a:solidFill>
                                <a:prstDash val="solid"/>
                                <a:miter lim="800000"/>
                              </a:ln>
                              <a:effectLst/>
                            </wps:spPr>
                            <wps:txbx>
                              <w:txbxContent>
                                <w:p w14:paraId="09BB5B6A" w14:textId="77777777" w:rsidR="00EE19E7" w:rsidRDefault="00EE19E7" w:rsidP="00FA7B8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7E9013" id="_x0000_s1027" type="#_x0000_t120" style="position:absolute;margin-left:28.8pt;margin-top:-17.55pt;width:14.25pt;height:12.75pt;z-index:-251532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" fillcolor="window" strokecolor="windowText" strokeweight="1pt">
                      <v:stroke joinstyle="miter"/>
                      <v:textbox>
                        <w:txbxContent>
                          <w:p w14:paraId="09BB5B6A" w14:textId="77777777" w:rsidR="00EE19E7" w:rsidRDefault="00EE19E7" w:rsidP="00FA7B81">
                            <w:pPr>
                              <w:jc w:val="center"/>
                            </w:pPr>
                          </w:p>
                        </w:txbxContent>
                      </v:textbox>
                      <w10:wrap type="square"/>
                    </v:shape>
                  </w:pict>
                </mc:Fallback>
              </mc:AlternateContent>
            </w:r>
            <w:r w:rsidRPr="00CA6A00">
              <w:rPr>
                <w:rFonts w:ascii="Times New Roman" w:hAnsi="Times New Roman" w:cs="Times New Roman"/>
                <w:color w:val="000000" w:themeColor="text1"/>
                <w:sz w:val="18"/>
                <w:szCs w:val="18"/>
              </w:rPr>
              <w:t>Moderate</w:t>
            </w:r>
            <w:r w:rsidRPr="00CA6A00">
              <w:rPr>
                <w:rFonts w:ascii="Times New Roman" w:hAnsi="Times New Roman" w:cs="Times New Roman"/>
                <w:noProof/>
                <w:color w:val="000000" w:themeColor="text1"/>
                <w:sz w:val="18"/>
                <w:szCs w:val="18"/>
              </w:rPr>
              <mc:AlternateContent>
                <mc:Choice Requires="wps">
                  <w:drawing>
                    <wp:anchor distT="0" distB="0" distL="114300" distR="114300" simplePos="0" relativeHeight="251785216" behindDoc="1" locked="0" layoutInCell="1" allowOverlap="1" wp14:anchorId="4A5A42D4" wp14:editId="03C29988">
                      <wp:simplePos x="0" y="0"/>
                      <wp:positionH relativeFrom="column">
                        <wp:posOffset>694690</wp:posOffset>
                      </wp:positionH>
                      <wp:positionV relativeFrom="paragraph">
                        <wp:posOffset>12700</wp:posOffset>
                      </wp:positionV>
                      <wp:extent cx="180975" cy="161925"/>
                      <wp:effectExtent l="0" t="0" r="28575" b="28575"/>
                      <wp:wrapSquare wrapText="bothSides"/>
                      <wp:docPr id="1246763942" name="Flowchart: Connector 1"/>
                      <wp:cNvGraphicFramePr/>
                      <a:graphic xmlns:a="http://schemas.openxmlformats.org/drawingml/2006/main">
                        <a:graphicData uri="http://schemas.microsoft.com/office/word/2010/wordprocessingShape">
                          <wps:wsp>
                            <wps:cNvSpPr/>
                            <wps:spPr>
                              <a:xfrm>
                                <a:off x="0" y="0"/>
                                <a:ext cx="180975" cy="161925"/>
                              </a:xfrm>
                              <a:prstGeom prst="flowChartConnector">
                                <a:avLst/>
                              </a:prstGeom>
                              <a:solidFill>
                                <a:sysClr val="window" lastClr="FFFFFF"/>
                              </a:solidFill>
                              <a:ln w="12700" cap="flat" cmpd="sng" algn="ctr">
                                <a:solidFill>
                                  <a:sysClr val="windowText" lastClr="000000"/>
                                </a:solidFill>
                                <a:prstDash val="solid"/>
                                <a:miter lim="800000"/>
                              </a:ln>
                              <a:effectLst/>
                            </wps:spPr>
                            <wps:txbx>
                              <w:txbxContent>
                                <w:p w14:paraId="10520E52" w14:textId="77777777" w:rsidR="00EE19E7" w:rsidRDefault="00EE19E7" w:rsidP="00FA7B8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5A42D4" id="_x0000_s1028" type="#_x0000_t120" style="position:absolute;margin-left:54.7pt;margin-top:1pt;width:14.25pt;height:12.75pt;z-index:-251531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" fillcolor="window" strokecolor="windowText" strokeweight="1pt">
                      <v:stroke joinstyle="miter"/>
                      <v:textbox>
                        <w:txbxContent>
                          <w:p w14:paraId="10520E52" w14:textId="77777777" w:rsidR="00EE19E7" w:rsidRDefault="00EE19E7" w:rsidP="00FA7B81">
                            <w:pPr>
                              <w:jc w:val="center"/>
                            </w:pPr>
                          </w:p>
                        </w:txbxContent>
                      </v:textbox>
                      <w10:wrap type="square"/>
                    </v:shape>
                  </w:pict>
                </mc:Fallback>
              </mc:AlternateContent>
            </w:r>
            <w:r w:rsidRPr="00CA6A00">
              <w:rPr>
                <w:rFonts w:ascii="Times New Roman" w:hAnsi="Times New Roman" w:cs="Times New Roman"/>
                <w:noProof/>
                <w:color w:val="000000" w:themeColor="text1"/>
                <w:sz w:val="18"/>
                <w:szCs w:val="18"/>
              </w:rPr>
              <mc:AlternateContent>
                <mc:Choice Requires="wps">
                  <w:drawing>
                    <wp:anchor distT="0" distB="0" distL="114300" distR="114300" simplePos="0" relativeHeight="251786240" behindDoc="1" locked="0" layoutInCell="1" allowOverlap="1" wp14:anchorId="5B88BA11" wp14:editId="2756F8D7">
                      <wp:simplePos x="0" y="0"/>
                      <wp:positionH relativeFrom="column">
                        <wp:posOffset>980440</wp:posOffset>
                      </wp:positionH>
                      <wp:positionV relativeFrom="paragraph">
                        <wp:posOffset>12700</wp:posOffset>
                      </wp:positionV>
                      <wp:extent cx="180975" cy="161925"/>
                      <wp:effectExtent l="0" t="0" r="28575" b="28575"/>
                      <wp:wrapSquare wrapText="bothSides"/>
                      <wp:docPr id="1956384457" name="Flowchart: Connector 1"/>
                      <wp:cNvGraphicFramePr/>
                      <a:graphic xmlns:a="http://schemas.openxmlformats.org/drawingml/2006/main">
                        <a:graphicData uri="http://schemas.microsoft.com/office/word/2010/wordprocessingShape">
                          <wps:wsp>
                            <wps:cNvSpPr/>
                            <wps:spPr>
                              <a:xfrm>
                                <a:off x="0" y="0"/>
                                <a:ext cx="180975" cy="161925"/>
                              </a:xfrm>
                              <a:prstGeom prst="flowChartConnector">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3FD1B6" id="Flowchart: Connector 1" o:spid="_x0000_s1026" type="#_x0000_t120" style="position:absolute;margin-left:77.2pt;margin-top:1pt;width:14.25pt;height:12.75pt;z-index:-251530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" fillcolor="window" strokecolor="windowText" strokeweight="1pt">
                      <v:stroke joinstyle="miter"/>
                      <w10:wrap type="square"/>
                    </v:shape>
                  </w:pict>
                </mc:Fallback>
              </mc:AlternateContent>
            </w:r>
          </w:p>
        </w:tc>
        <w:tc>
          <w:tcPr>
            <w:tcW w:w="4143" w:type="dxa"/>
            <w:vMerge w:val="restart"/>
          </w:tcPr>
          <w:p w14:paraId="02AE3C4B" w14:textId="77777777" w:rsidR="00EE19E7" w:rsidRPr="00CA6A00" w:rsidRDefault="00EE19E7" w:rsidP="00FA7B8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The certainty of evidence is moderate regarding cognitive outcomes among individuals who experienced delirium compared to those who did not.</w:t>
            </w:r>
          </w:p>
        </w:tc>
      </w:tr>
      <w:tr w:rsidR="00413CE5" w:rsidRPr="00CA6A00" w14:paraId="1E3E13B8" w14:textId="77777777" w:rsidTr="00AC0FC8">
        <w:trPr>
          <w:trHeight w:val="544"/>
        </w:trPr>
        <w:tc>
          <w:tcPr>
            <w:tcW w:w="2117" w:type="dxa"/>
            <w:vMerge/>
          </w:tcPr>
          <w:p w14:paraId="638E11F2" w14:textId="77777777" w:rsidR="00EE19E7" w:rsidRPr="00CA6A00" w:rsidRDefault="00EE19E7" w:rsidP="00FA7B81">
            <w:pPr>
              <w:rPr>
                <w:rFonts w:ascii="Times New Roman" w:hAnsi="Times New Roman" w:cs="Times New Roman"/>
                <w:b/>
                <w:bCs/>
                <w:color w:val="000000" w:themeColor="text1"/>
                <w:sz w:val="18"/>
                <w:szCs w:val="18"/>
              </w:rPr>
            </w:pPr>
          </w:p>
        </w:tc>
        <w:tc>
          <w:tcPr>
            <w:tcW w:w="1145" w:type="dxa"/>
            <w:vMerge/>
          </w:tcPr>
          <w:p w14:paraId="7D0C11A0" w14:textId="77777777" w:rsidR="00EE19E7" w:rsidRPr="00CA6A00" w:rsidRDefault="00EE19E7" w:rsidP="00FA7B81">
            <w:pPr>
              <w:rPr>
                <w:rFonts w:ascii="Times New Roman" w:hAnsi="Times New Roman" w:cs="Times New Roman"/>
                <w:color w:val="000000" w:themeColor="text1"/>
                <w:sz w:val="18"/>
                <w:szCs w:val="18"/>
              </w:rPr>
            </w:pPr>
          </w:p>
        </w:tc>
        <w:tc>
          <w:tcPr>
            <w:tcW w:w="1340" w:type="dxa"/>
            <w:vMerge/>
          </w:tcPr>
          <w:p w14:paraId="73F2CEED" w14:textId="5C151E18" w:rsidR="00EE19E7" w:rsidRPr="00CA6A00" w:rsidRDefault="00EE19E7" w:rsidP="00FA7B81">
            <w:pPr>
              <w:rPr>
                <w:rFonts w:ascii="Times New Roman" w:hAnsi="Times New Roman" w:cs="Times New Roman"/>
                <w:color w:val="000000" w:themeColor="text1"/>
                <w:sz w:val="18"/>
                <w:szCs w:val="18"/>
              </w:rPr>
            </w:pPr>
          </w:p>
        </w:tc>
        <w:tc>
          <w:tcPr>
            <w:tcW w:w="1297" w:type="dxa"/>
          </w:tcPr>
          <w:p w14:paraId="0F89BD87" w14:textId="22C72507" w:rsidR="00EE19E7" w:rsidRPr="00CA6A00" w:rsidRDefault="00EE19E7" w:rsidP="00FA7B8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ntinuous</w:t>
            </w:r>
          </w:p>
        </w:tc>
        <w:tc>
          <w:tcPr>
            <w:tcW w:w="1576" w:type="dxa"/>
          </w:tcPr>
          <w:p w14:paraId="7328CADC" w14:textId="77777777" w:rsidR="00EE19E7" w:rsidRPr="00CA6A00" w:rsidRDefault="00EE19E7" w:rsidP="00FA7B8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19</w:t>
            </w:r>
          </w:p>
          <w:p w14:paraId="048F86F5" w14:textId="0A1B896B" w:rsidR="00EE19E7" w:rsidRPr="00CA6A00" w:rsidRDefault="00EE19E7" w:rsidP="00FA7B8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29– -0.09)</w:t>
            </w:r>
          </w:p>
        </w:tc>
        <w:tc>
          <w:tcPr>
            <w:tcW w:w="1353" w:type="dxa"/>
          </w:tcPr>
          <w:p w14:paraId="33F2E230" w14:textId="2D3150CA" w:rsidR="00206F54" w:rsidRPr="00CA6A00" w:rsidRDefault="00206F54" w:rsidP="00FA7B8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706</w:t>
            </w:r>
          </w:p>
          <w:p w14:paraId="1139266B" w14:textId="4BD7E181" w:rsidR="00EE19E7" w:rsidRPr="00CA6A00" w:rsidRDefault="00206F54" w:rsidP="00FA7B81">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r w:rsidR="0011707B" w:rsidRPr="00CA6A00">
              <w:rPr>
                <w:rFonts w:ascii="Times New Roman" w:hAnsi="Times New Roman" w:cs="Times New Roman"/>
                <w:color w:val="000000" w:themeColor="text1"/>
                <w:sz w:val="18"/>
                <w:szCs w:val="18"/>
              </w:rPr>
              <w:t>13 studies</w:t>
            </w:r>
            <w:r w:rsidRPr="00CA6A00">
              <w:rPr>
                <w:rFonts w:ascii="Times New Roman" w:hAnsi="Times New Roman" w:cs="Times New Roman"/>
                <w:color w:val="000000" w:themeColor="text1"/>
                <w:sz w:val="18"/>
                <w:szCs w:val="18"/>
              </w:rPr>
              <w:t>)</w:t>
            </w:r>
          </w:p>
        </w:tc>
        <w:tc>
          <w:tcPr>
            <w:tcW w:w="2082" w:type="dxa"/>
            <w:vMerge/>
            <w:vAlign w:val="center"/>
          </w:tcPr>
          <w:p w14:paraId="5883A04D" w14:textId="48715C98" w:rsidR="00EE19E7" w:rsidRPr="00CA6A00" w:rsidRDefault="00EE19E7" w:rsidP="00FA7B81">
            <w:pPr>
              <w:tabs>
                <w:tab w:val="left" w:pos="596"/>
                <w:tab w:val="left" w:pos="1111"/>
                <w:tab w:val="left" w:pos="1447"/>
              </w:tabs>
              <w:ind w:right="252"/>
              <w:rPr>
                <w:rFonts w:ascii="Times New Roman" w:hAnsi="Times New Roman" w:cs="Times New Roman"/>
                <w:noProof/>
                <w:color w:val="000000" w:themeColor="text1"/>
                <w:sz w:val="18"/>
                <w:szCs w:val="18"/>
              </w:rPr>
            </w:pPr>
          </w:p>
        </w:tc>
        <w:tc>
          <w:tcPr>
            <w:tcW w:w="4143" w:type="dxa"/>
            <w:vMerge/>
          </w:tcPr>
          <w:p w14:paraId="4CA9841C" w14:textId="77777777" w:rsidR="00EE19E7" w:rsidRPr="00CA6A00" w:rsidRDefault="00EE19E7" w:rsidP="00FA7B81">
            <w:pPr>
              <w:rPr>
                <w:rFonts w:ascii="Times New Roman" w:hAnsi="Times New Roman" w:cs="Times New Roman"/>
                <w:color w:val="000000" w:themeColor="text1"/>
                <w:sz w:val="18"/>
                <w:szCs w:val="18"/>
              </w:rPr>
            </w:pPr>
          </w:p>
        </w:tc>
      </w:tr>
      <w:tr w:rsidR="00413CE5" w:rsidRPr="00CA6A00" w14:paraId="73221EC3" w14:textId="77777777" w:rsidTr="00AC0FC8">
        <w:trPr>
          <w:trHeight w:val="356"/>
        </w:trPr>
        <w:tc>
          <w:tcPr>
            <w:tcW w:w="2117" w:type="dxa"/>
            <w:vMerge/>
          </w:tcPr>
          <w:p w14:paraId="2F33AE7C" w14:textId="77777777" w:rsidR="00EE19E7" w:rsidRPr="00CA6A00" w:rsidRDefault="00EE19E7" w:rsidP="00E84F29">
            <w:pPr>
              <w:rPr>
                <w:rFonts w:ascii="Times New Roman" w:hAnsi="Times New Roman" w:cs="Times New Roman"/>
                <w:b/>
                <w:bCs/>
                <w:color w:val="000000" w:themeColor="text1"/>
                <w:sz w:val="18"/>
                <w:szCs w:val="18"/>
              </w:rPr>
            </w:pPr>
          </w:p>
        </w:tc>
        <w:tc>
          <w:tcPr>
            <w:tcW w:w="1145" w:type="dxa"/>
            <w:vMerge w:val="restart"/>
          </w:tcPr>
          <w:p w14:paraId="00BA174E" w14:textId="122BAD09" w:rsidR="00EE19E7" w:rsidRPr="00CA6A00" w:rsidRDefault="00EE19E7" w:rsidP="00E84F29">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Objective </w:t>
            </w:r>
          </w:p>
        </w:tc>
        <w:tc>
          <w:tcPr>
            <w:tcW w:w="1340" w:type="dxa"/>
            <w:vMerge w:val="restart"/>
          </w:tcPr>
          <w:p w14:paraId="2A162985" w14:textId="6180A6A0" w:rsidR="00EE19E7" w:rsidRPr="00CA6A00" w:rsidRDefault="00EE19E7" w:rsidP="00E84F29">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Performance </w:t>
            </w:r>
          </w:p>
        </w:tc>
        <w:tc>
          <w:tcPr>
            <w:tcW w:w="1297" w:type="dxa"/>
          </w:tcPr>
          <w:p w14:paraId="1ACB4773" w14:textId="00E3AAC9" w:rsidR="00EE19E7" w:rsidRPr="00CA6A00" w:rsidRDefault="00EE19E7" w:rsidP="00E84F29">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Categorical  </w:t>
            </w:r>
          </w:p>
        </w:tc>
        <w:tc>
          <w:tcPr>
            <w:tcW w:w="1576" w:type="dxa"/>
          </w:tcPr>
          <w:p w14:paraId="75C6710F" w14:textId="77777777" w:rsidR="00EE19E7" w:rsidRPr="00CA6A00" w:rsidRDefault="00EE19E7" w:rsidP="00E84F29">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44</w:t>
            </w:r>
          </w:p>
          <w:p w14:paraId="262E8A36" w14:textId="5E3AB25F" w:rsidR="00EE19E7" w:rsidRPr="00CA6A00" w:rsidRDefault="00EE19E7" w:rsidP="00E84F29">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58– -3.88)</w:t>
            </w:r>
          </w:p>
        </w:tc>
        <w:tc>
          <w:tcPr>
            <w:tcW w:w="1353" w:type="dxa"/>
          </w:tcPr>
          <w:p w14:paraId="7346F934" w14:textId="64958B40" w:rsidR="00206F54" w:rsidRPr="00CA6A00" w:rsidRDefault="005E7A52" w:rsidP="00E84F29">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905</w:t>
            </w:r>
          </w:p>
          <w:p w14:paraId="6279055E" w14:textId="382EE061" w:rsidR="00EE19E7" w:rsidRPr="00CA6A00" w:rsidRDefault="00206F54" w:rsidP="00E84F29">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r w:rsidR="0021652A" w:rsidRPr="00CA6A00">
              <w:rPr>
                <w:rFonts w:ascii="Times New Roman" w:hAnsi="Times New Roman" w:cs="Times New Roman"/>
                <w:color w:val="000000" w:themeColor="text1"/>
                <w:sz w:val="18"/>
                <w:szCs w:val="18"/>
              </w:rPr>
              <w:t>10 studies</w:t>
            </w:r>
            <w:r w:rsidRPr="00CA6A00">
              <w:rPr>
                <w:rFonts w:ascii="Times New Roman" w:hAnsi="Times New Roman" w:cs="Times New Roman"/>
                <w:color w:val="000000" w:themeColor="text1"/>
                <w:sz w:val="18"/>
                <w:szCs w:val="18"/>
              </w:rPr>
              <w:t>)</w:t>
            </w:r>
          </w:p>
        </w:tc>
        <w:tc>
          <w:tcPr>
            <w:tcW w:w="2082" w:type="dxa"/>
            <w:vMerge/>
            <w:vAlign w:val="center"/>
          </w:tcPr>
          <w:p w14:paraId="57CFD97D" w14:textId="475A1F71" w:rsidR="00EE19E7" w:rsidRPr="00CA6A00" w:rsidRDefault="00EE19E7" w:rsidP="00E84F29">
            <w:pPr>
              <w:tabs>
                <w:tab w:val="left" w:pos="596"/>
                <w:tab w:val="left" w:pos="1111"/>
                <w:tab w:val="left" w:pos="1447"/>
              </w:tabs>
              <w:ind w:right="252"/>
              <w:rPr>
                <w:rFonts w:ascii="Times New Roman" w:hAnsi="Times New Roman" w:cs="Times New Roman"/>
                <w:noProof/>
                <w:color w:val="000000" w:themeColor="text1"/>
                <w:sz w:val="18"/>
                <w:szCs w:val="18"/>
              </w:rPr>
            </w:pPr>
          </w:p>
        </w:tc>
        <w:tc>
          <w:tcPr>
            <w:tcW w:w="4143" w:type="dxa"/>
            <w:vMerge/>
          </w:tcPr>
          <w:p w14:paraId="5BD7714B" w14:textId="77777777" w:rsidR="00EE19E7" w:rsidRPr="00CA6A00" w:rsidRDefault="00EE19E7" w:rsidP="00E84F29">
            <w:pPr>
              <w:rPr>
                <w:rFonts w:ascii="Times New Roman" w:hAnsi="Times New Roman" w:cs="Times New Roman"/>
                <w:color w:val="000000" w:themeColor="text1"/>
                <w:sz w:val="18"/>
                <w:szCs w:val="18"/>
              </w:rPr>
            </w:pPr>
          </w:p>
        </w:tc>
      </w:tr>
      <w:tr w:rsidR="00413CE5" w:rsidRPr="00CA6A00" w14:paraId="09976EAE" w14:textId="77777777" w:rsidTr="00AC0FC8">
        <w:trPr>
          <w:trHeight w:val="435"/>
        </w:trPr>
        <w:tc>
          <w:tcPr>
            <w:tcW w:w="2117" w:type="dxa"/>
            <w:vMerge/>
          </w:tcPr>
          <w:p w14:paraId="13C8AABD" w14:textId="77777777" w:rsidR="00EE19E7" w:rsidRPr="00CA6A00" w:rsidRDefault="00EE19E7" w:rsidP="00E84F29">
            <w:pPr>
              <w:rPr>
                <w:rFonts w:ascii="Times New Roman" w:hAnsi="Times New Roman" w:cs="Times New Roman"/>
                <w:b/>
                <w:bCs/>
                <w:color w:val="000000" w:themeColor="text1"/>
                <w:sz w:val="18"/>
                <w:szCs w:val="18"/>
              </w:rPr>
            </w:pPr>
          </w:p>
        </w:tc>
        <w:tc>
          <w:tcPr>
            <w:tcW w:w="1145" w:type="dxa"/>
            <w:vMerge/>
          </w:tcPr>
          <w:p w14:paraId="485CC9B6" w14:textId="77777777" w:rsidR="00EE19E7" w:rsidRPr="00CA6A00" w:rsidRDefault="00EE19E7" w:rsidP="00E84F29">
            <w:pPr>
              <w:rPr>
                <w:rFonts w:ascii="Times New Roman" w:hAnsi="Times New Roman" w:cs="Times New Roman"/>
                <w:color w:val="000000" w:themeColor="text1"/>
                <w:sz w:val="18"/>
                <w:szCs w:val="18"/>
              </w:rPr>
            </w:pPr>
          </w:p>
        </w:tc>
        <w:tc>
          <w:tcPr>
            <w:tcW w:w="1340" w:type="dxa"/>
            <w:vMerge/>
          </w:tcPr>
          <w:p w14:paraId="4BA816E0" w14:textId="77777777" w:rsidR="00EE19E7" w:rsidRPr="00CA6A00" w:rsidRDefault="00EE19E7" w:rsidP="00E84F29">
            <w:pPr>
              <w:rPr>
                <w:rFonts w:ascii="Times New Roman" w:hAnsi="Times New Roman" w:cs="Times New Roman"/>
                <w:color w:val="000000" w:themeColor="text1"/>
                <w:sz w:val="18"/>
                <w:szCs w:val="18"/>
              </w:rPr>
            </w:pPr>
          </w:p>
        </w:tc>
        <w:tc>
          <w:tcPr>
            <w:tcW w:w="1297" w:type="dxa"/>
          </w:tcPr>
          <w:p w14:paraId="05EF55FE" w14:textId="391B8283" w:rsidR="00EE19E7" w:rsidRPr="00CA6A00" w:rsidRDefault="00EE19E7" w:rsidP="00E84F29">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ntinuous</w:t>
            </w:r>
          </w:p>
        </w:tc>
        <w:tc>
          <w:tcPr>
            <w:tcW w:w="1576" w:type="dxa"/>
          </w:tcPr>
          <w:p w14:paraId="3A348429" w14:textId="21E00526" w:rsidR="00EE19E7" w:rsidRPr="00CA6A00" w:rsidRDefault="00EE19E7" w:rsidP="00E84F29">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69</w:t>
            </w:r>
          </w:p>
          <w:p w14:paraId="132C210E" w14:textId="227EC4AA" w:rsidR="00EE19E7" w:rsidRPr="00CA6A00" w:rsidRDefault="00EE19E7" w:rsidP="00E84F29">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82– -0.56)</w:t>
            </w:r>
          </w:p>
        </w:tc>
        <w:tc>
          <w:tcPr>
            <w:tcW w:w="1353" w:type="dxa"/>
          </w:tcPr>
          <w:p w14:paraId="383E889B" w14:textId="47FA33DE" w:rsidR="005E7A52" w:rsidRPr="00CA6A00" w:rsidRDefault="00FB0926" w:rsidP="00E84F29">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601</w:t>
            </w:r>
          </w:p>
          <w:p w14:paraId="1EFCD0AF" w14:textId="7C508656" w:rsidR="00EE19E7" w:rsidRPr="00CA6A00" w:rsidRDefault="005E7A52" w:rsidP="00E84F29">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r w:rsidR="00A87B02" w:rsidRPr="00CA6A00">
              <w:rPr>
                <w:rFonts w:ascii="Times New Roman" w:hAnsi="Times New Roman" w:cs="Times New Roman"/>
                <w:color w:val="000000" w:themeColor="text1"/>
                <w:sz w:val="18"/>
                <w:szCs w:val="18"/>
              </w:rPr>
              <w:t>36 studies</w:t>
            </w:r>
            <w:r w:rsidRPr="00CA6A00">
              <w:rPr>
                <w:rFonts w:ascii="Times New Roman" w:hAnsi="Times New Roman" w:cs="Times New Roman"/>
                <w:color w:val="000000" w:themeColor="text1"/>
                <w:sz w:val="18"/>
                <w:szCs w:val="18"/>
              </w:rPr>
              <w:t>)</w:t>
            </w:r>
          </w:p>
        </w:tc>
        <w:tc>
          <w:tcPr>
            <w:tcW w:w="2082" w:type="dxa"/>
            <w:vMerge/>
            <w:vAlign w:val="center"/>
          </w:tcPr>
          <w:p w14:paraId="63DE7EB2" w14:textId="34682DA2" w:rsidR="00EE19E7" w:rsidRPr="00CA6A00" w:rsidRDefault="00EE19E7" w:rsidP="00E84F29">
            <w:pPr>
              <w:tabs>
                <w:tab w:val="left" w:pos="596"/>
                <w:tab w:val="left" w:pos="1111"/>
                <w:tab w:val="left" w:pos="1447"/>
              </w:tabs>
              <w:ind w:right="252"/>
              <w:rPr>
                <w:rFonts w:ascii="Times New Roman" w:hAnsi="Times New Roman" w:cs="Times New Roman"/>
                <w:noProof/>
                <w:color w:val="000000" w:themeColor="text1"/>
                <w:sz w:val="18"/>
                <w:szCs w:val="18"/>
              </w:rPr>
            </w:pPr>
          </w:p>
        </w:tc>
        <w:tc>
          <w:tcPr>
            <w:tcW w:w="4143" w:type="dxa"/>
            <w:vMerge/>
          </w:tcPr>
          <w:p w14:paraId="69AF6A8C" w14:textId="77777777" w:rsidR="00EE19E7" w:rsidRPr="00CA6A00" w:rsidRDefault="00EE19E7" w:rsidP="00E84F29">
            <w:pPr>
              <w:rPr>
                <w:rFonts w:ascii="Times New Roman" w:hAnsi="Times New Roman" w:cs="Times New Roman"/>
                <w:color w:val="000000" w:themeColor="text1"/>
                <w:sz w:val="18"/>
                <w:szCs w:val="18"/>
              </w:rPr>
            </w:pPr>
          </w:p>
        </w:tc>
      </w:tr>
      <w:tr w:rsidR="00413CE5" w:rsidRPr="00CA6A00" w14:paraId="30F563A5" w14:textId="77777777" w:rsidTr="00AC0FC8">
        <w:trPr>
          <w:trHeight w:val="142"/>
        </w:trPr>
        <w:tc>
          <w:tcPr>
            <w:tcW w:w="2117" w:type="dxa"/>
            <w:vMerge/>
          </w:tcPr>
          <w:p w14:paraId="140A8230" w14:textId="77777777" w:rsidR="00EE19E7" w:rsidRPr="00CA6A00" w:rsidRDefault="00EE19E7" w:rsidP="007634D3">
            <w:pPr>
              <w:rPr>
                <w:rFonts w:ascii="Times New Roman" w:hAnsi="Times New Roman" w:cs="Times New Roman"/>
                <w:color w:val="000000" w:themeColor="text1"/>
                <w:sz w:val="18"/>
                <w:szCs w:val="18"/>
              </w:rPr>
            </w:pPr>
          </w:p>
        </w:tc>
        <w:tc>
          <w:tcPr>
            <w:tcW w:w="1145" w:type="dxa"/>
            <w:vMerge w:val="restart"/>
          </w:tcPr>
          <w:p w14:paraId="723115EB" w14:textId="758A3F94" w:rsidR="00EE19E7" w:rsidRPr="00CA6A00" w:rsidRDefault="00EE19E7" w:rsidP="007634D3">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Subjective</w:t>
            </w:r>
          </w:p>
        </w:tc>
        <w:tc>
          <w:tcPr>
            <w:tcW w:w="1340" w:type="dxa"/>
            <w:vMerge w:val="restart"/>
          </w:tcPr>
          <w:p w14:paraId="6022D832" w14:textId="2CF9EBC0" w:rsidR="00EE19E7" w:rsidRPr="00CA6A00" w:rsidRDefault="00EE19E7" w:rsidP="007634D3">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Performance </w:t>
            </w:r>
          </w:p>
        </w:tc>
        <w:tc>
          <w:tcPr>
            <w:tcW w:w="1297" w:type="dxa"/>
          </w:tcPr>
          <w:p w14:paraId="33CCF1DF" w14:textId="2632860B" w:rsidR="00EE19E7" w:rsidRPr="00CA6A00" w:rsidRDefault="00EE19E7" w:rsidP="007634D3">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Categorical  </w:t>
            </w:r>
          </w:p>
        </w:tc>
        <w:tc>
          <w:tcPr>
            <w:tcW w:w="1576" w:type="dxa"/>
          </w:tcPr>
          <w:p w14:paraId="02D24CB2" w14:textId="77777777" w:rsidR="00EE19E7" w:rsidRPr="00CA6A00" w:rsidRDefault="00EE19E7" w:rsidP="0037789A">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11</w:t>
            </w:r>
          </w:p>
          <w:p w14:paraId="5867CD94" w14:textId="58D4F878" w:rsidR="00EE19E7" w:rsidRPr="00CA6A00" w:rsidRDefault="00EE19E7" w:rsidP="0037789A">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03– -4.31)</w:t>
            </w:r>
          </w:p>
        </w:tc>
        <w:tc>
          <w:tcPr>
            <w:tcW w:w="1353" w:type="dxa"/>
          </w:tcPr>
          <w:p w14:paraId="1B0BC27B" w14:textId="35EE5C46" w:rsidR="00FB0926" w:rsidRPr="00CA6A00" w:rsidRDefault="00FB0926" w:rsidP="007634D3">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489</w:t>
            </w:r>
          </w:p>
          <w:p w14:paraId="2146913E" w14:textId="40927826" w:rsidR="00EE19E7" w:rsidRPr="00CA6A00" w:rsidRDefault="00FB0926" w:rsidP="007634D3">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r w:rsidR="009151C3" w:rsidRPr="00CA6A00">
              <w:rPr>
                <w:rFonts w:ascii="Times New Roman" w:hAnsi="Times New Roman" w:cs="Times New Roman"/>
                <w:color w:val="000000" w:themeColor="text1"/>
                <w:sz w:val="18"/>
                <w:szCs w:val="18"/>
              </w:rPr>
              <w:t>5 studies</w:t>
            </w:r>
            <w:r w:rsidRPr="00CA6A00">
              <w:rPr>
                <w:rFonts w:ascii="Times New Roman" w:hAnsi="Times New Roman" w:cs="Times New Roman"/>
                <w:color w:val="000000" w:themeColor="text1"/>
                <w:sz w:val="18"/>
                <w:szCs w:val="18"/>
              </w:rPr>
              <w:t>)</w:t>
            </w:r>
          </w:p>
        </w:tc>
        <w:tc>
          <w:tcPr>
            <w:tcW w:w="2082" w:type="dxa"/>
            <w:vMerge/>
          </w:tcPr>
          <w:p w14:paraId="2B3EAF46" w14:textId="3F550A8B" w:rsidR="00EE19E7" w:rsidRPr="00CA6A00" w:rsidRDefault="00EE19E7" w:rsidP="007634D3">
            <w:pPr>
              <w:rPr>
                <w:rFonts w:ascii="Times New Roman" w:hAnsi="Times New Roman" w:cs="Times New Roman"/>
                <w:noProof/>
                <w:color w:val="000000" w:themeColor="text1"/>
                <w:sz w:val="18"/>
                <w:szCs w:val="18"/>
              </w:rPr>
            </w:pPr>
          </w:p>
        </w:tc>
        <w:tc>
          <w:tcPr>
            <w:tcW w:w="4143" w:type="dxa"/>
            <w:vMerge/>
          </w:tcPr>
          <w:p w14:paraId="1ED6C94D" w14:textId="77777777" w:rsidR="00EE19E7" w:rsidRPr="00CA6A00" w:rsidRDefault="00EE19E7" w:rsidP="007634D3">
            <w:pPr>
              <w:rPr>
                <w:rFonts w:ascii="Times New Roman" w:hAnsi="Times New Roman" w:cs="Times New Roman"/>
                <w:color w:val="000000" w:themeColor="text1"/>
                <w:sz w:val="18"/>
                <w:szCs w:val="18"/>
              </w:rPr>
            </w:pPr>
          </w:p>
        </w:tc>
      </w:tr>
      <w:tr w:rsidR="00413CE5" w:rsidRPr="00CA6A00" w14:paraId="19622339" w14:textId="77777777" w:rsidTr="00AC0FC8">
        <w:trPr>
          <w:trHeight w:val="287"/>
        </w:trPr>
        <w:tc>
          <w:tcPr>
            <w:tcW w:w="2117" w:type="dxa"/>
            <w:vMerge/>
          </w:tcPr>
          <w:p w14:paraId="458C923B" w14:textId="77777777" w:rsidR="00EE19E7" w:rsidRPr="00CA6A00" w:rsidRDefault="00EE19E7" w:rsidP="007634D3">
            <w:pPr>
              <w:rPr>
                <w:rFonts w:ascii="Times New Roman" w:hAnsi="Times New Roman" w:cs="Times New Roman"/>
                <w:color w:val="000000" w:themeColor="text1"/>
                <w:sz w:val="18"/>
                <w:szCs w:val="18"/>
              </w:rPr>
            </w:pPr>
          </w:p>
        </w:tc>
        <w:tc>
          <w:tcPr>
            <w:tcW w:w="1145" w:type="dxa"/>
            <w:vMerge/>
          </w:tcPr>
          <w:p w14:paraId="3CD2CB15" w14:textId="77777777" w:rsidR="00EE19E7" w:rsidRPr="00CA6A00" w:rsidRDefault="00EE19E7" w:rsidP="007634D3">
            <w:pPr>
              <w:rPr>
                <w:rFonts w:ascii="Times New Roman" w:hAnsi="Times New Roman" w:cs="Times New Roman"/>
                <w:color w:val="000000" w:themeColor="text1"/>
                <w:sz w:val="18"/>
                <w:szCs w:val="18"/>
              </w:rPr>
            </w:pPr>
          </w:p>
        </w:tc>
        <w:tc>
          <w:tcPr>
            <w:tcW w:w="1340" w:type="dxa"/>
            <w:vMerge/>
          </w:tcPr>
          <w:p w14:paraId="7DC5C2CF" w14:textId="77777777" w:rsidR="00EE19E7" w:rsidRPr="00CA6A00" w:rsidRDefault="00EE19E7" w:rsidP="007634D3">
            <w:pPr>
              <w:rPr>
                <w:rFonts w:ascii="Times New Roman" w:hAnsi="Times New Roman" w:cs="Times New Roman"/>
                <w:color w:val="000000" w:themeColor="text1"/>
                <w:sz w:val="18"/>
                <w:szCs w:val="18"/>
              </w:rPr>
            </w:pPr>
          </w:p>
        </w:tc>
        <w:tc>
          <w:tcPr>
            <w:tcW w:w="1297" w:type="dxa"/>
          </w:tcPr>
          <w:p w14:paraId="26CF8BC4" w14:textId="7B4D2C68" w:rsidR="00EE19E7" w:rsidRPr="00CA6A00" w:rsidRDefault="00EE19E7" w:rsidP="007634D3">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ntinuous</w:t>
            </w:r>
          </w:p>
        </w:tc>
        <w:tc>
          <w:tcPr>
            <w:tcW w:w="1576" w:type="dxa"/>
          </w:tcPr>
          <w:p w14:paraId="5286B82A" w14:textId="77777777" w:rsidR="00EE19E7" w:rsidRPr="00CA6A00" w:rsidRDefault="00EE19E7" w:rsidP="0046347E">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19</w:t>
            </w:r>
          </w:p>
          <w:p w14:paraId="0331AEC1" w14:textId="1553F2D6" w:rsidR="00EE19E7" w:rsidRPr="00CA6A00" w:rsidRDefault="00EE19E7" w:rsidP="0046347E">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34– -0.05)</w:t>
            </w:r>
          </w:p>
        </w:tc>
        <w:tc>
          <w:tcPr>
            <w:tcW w:w="1353" w:type="dxa"/>
          </w:tcPr>
          <w:p w14:paraId="60B3328C" w14:textId="5B4BF6FF" w:rsidR="00FB0926" w:rsidRPr="00CA6A00" w:rsidRDefault="00C2398B" w:rsidP="007634D3">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997</w:t>
            </w:r>
          </w:p>
          <w:p w14:paraId="2409DFB5" w14:textId="02B3E8A2" w:rsidR="00EE19E7" w:rsidRPr="00CA6A00" w:rsidRDefault="00FB0926" w:rsidP="007634D3">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r w:rsidR="00B5336F" w:rsidRPr="00CA6A00">
              <w:rPr>
                <w:rFonts w:ascii="Times New Roman" w:hAnsi="Times New Roman" w:cs="Times New Roman"/>
                <w:color w:val="000000" w:themeColor="text1"/>
                <w:sz w:val="18"/>
                <w:szCs w:val="18"/>
              </w:rPr>
              <w:t>7 studies</w:t>
            </w:r>
            <w:r w:rsidRPr="00CA6A00">
              <w:rPr>
                <w:rFonts w:ascii="Times New Roman" w:hAnsi="Times New Roman" w:cs="Times New Roman"/>
                <w:color w:val="000000" w:themeColor="text1"/>
                <w:sz w:val="18"/>
                <w:szCs w:val="18"/>
              </w:rPr>
              <w:t>)</w:t>
            </w:r>
          </w:p>
        </w:tc>
        <w:tc>
          <w:tcPr>
            <w:tcW w:w="2082" w:type="dxa"/>
            <w:vMerge/>
          </w:tcPr>
          <w:p w14:paraId="29D7E213" w14:textId="69518F33" w:rsidR="00EE19E7" w:rsidRPr="00CA6A00" w:rsidRDefault="00EE19E7" w:rsidP="007634D3">
            <w:pPr>
              <w:rPr>
                <w:rFonts w:ascii="Times New Roman" w:hAnsi="Times New Roman" w:cs="Times New Roman"/>
                <w:noProof/>
                <w:color w:val="000000" w:themeColor="text1"/>
                <w:sz w:val="18"/>
                <w:szCs w:val="18"/>
              </w:rPr>
            </w:pPr>
          </w:p>
        </w:tc>
        <w:tc>
          <w:tcPr>
            <w:tcW w:w="4143" w:type="dxa"/>
            <w:vMerge/>
          </w:tcPr>
          <w:p w14:paraId="5A08A9AC" w14:textId="77777777" w:rsidR="00EE19E7" w:rsidRPr="00CA6A00" w:rsidRDefault="00EE19E7" w:rsidP="007634D3">
            <w:pPr>
              <w:rPr>
                <w:rFonts w:ascii="Times New Roman" w:hAnsi="Times New Roman" w:cs="Times New Roman"/>
                <w:color w:val="000000" w:themeColor="text1"/>
                <w:sz w:val="18"/>
                <w:szCs w:val="18"/>
              </w:rPr>
            </w:pPr>
          </w:p>
        </w:tc>
      </w:tr>
      <w:tr w:rsidR="00413CE5" w:rsidRPr="00CA6A00" w14:paraId="4C72218B" w14:textId="77777777" w:rsidTr="00AC0FC8">
        <w:trPr>
          <w:trHeight w:val="446"/>
        </w:trPr>
        <w:tc>
          <w:tcPr>
            <w:tcW w:w="2117" w:type="dxa"/>
            <w:vMerge w:val="restart"/>
          </w:tcPr>
          <w:p w14:paraId="29CF1C33" w14:textId="77777777" w:rsidR="00DC4D98" w:rsidRPr="00CA6A00" w:rsidRDefault="00DC4D98" w:rsidP="007634D3">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Functional outcome</w:t>
            </w:r>
          </w:p>
        </w:tc>
        <w:tc>
          <w:tcPr>
            <w:tcW w:w="1145" w:type="dxa"/>
            <w:vMerge w:val="restart"/>
          </w:tcPr>
          <w:p w14:paraId="59E9BA0F" w14:textId="77777777" w:rsidR="00DC4D98" w:rsidRPr="00CA6A00" w:rsidRDefault="00DC4D98" w:rsidP="007634D3">
            <w:pPr>
              <w:rPr>
                <w:rFonts w:ascii="Times New Roman" w:hAnsi="Times New Roman" w:cs="Times New Roman"/>
                <w:color w:val="000000" w:themeColor="text1"/>
                <w:sz w:val="18"/>
                <w:szCs w:val="18"/>
              </w:rPr>
            </w:pPr>
          </w:p>
        </w:tc>
        <w:tc>
          <w:tcPr>
            <w:tcW w:w="1340" w:type="dxa"/>
            <w:vMerge w:val="restart"/>
          </w:tcPr>
          <w:p w14:paraId="1B0B056E" w14:textId="5D16FE66" w:rsidR="00DC4D98" w:rsidRPr="00CA6A00" w:rsidRDefault="00DC4D98" w:rsidP="007634D3">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Change   </w:t>
            </w:r>
          </w:p>
        </w:tc>
        <w:tc>
          <w:tcPr>
            <w:tcW w:w="1297" w:type="dxa"/>
          </w:tcPr>
          <w:p w14:paraId="71855C78" w14:textId="252873FF" w:rsidR="00DC4D98" w:rsidRPr="00CA6A00" w:rsidRDefault="00DC4D98" w:rsidP="007634D3">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Categorical  </w:t>
            </w:r>
          </w:p>
        </w:tc>
        <w:tc>
          <w:tcPr>
            <w:tcW w:w="1576" w:type="dxa"/>
          </w:tcPr>
          <w:p w14:paraId="162C9400" w14:textId="77777777" w:rsidR="00DC4D98" w:rsidRPr="00CA6A00" w:rsidRDefault="007629F8" w:rsidP="007634D3">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04</w:t>
            </w:r>
          </w:p>
          <w:p w14:paraId="453C699D" w14:textId="1D376320" w:rsidR="007629F8" w:rsidRPr="00CA6A00" w:rsidRDefault="007629F8" w:rsidP="007634D3">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r w:rsidR="001E3657" w:rsidRPr="00CA6A00">
              <w:rPr>
                <w:rFonts w:ascii="Times New Roman" w:hAnsi="Times New Roman" w:cs="Times New Roman"/>
                <w:color w:val="000000" w:themeColor="text1"/>
                <w:sz w:val="18"/>
                <w:szCs w:val="18"/>
              </w:rPr>
              <w:t xml:space="preserve">1.74– </w:t>
            </w:r>
            <w:r w:rsidR="00611BDA" w:rsidRPr="00CA6A00">
              <w:rPr>
                <w:rFonts w:ascii="Times New Roman" w:hAnsi="Times New Roman" w:cs="Times New Roman"/>
                <w:color w:val="000000" w:themeColor="text1"/>
                <w:sz w:val="18"/>
                <w:szCs w:val="18"/>
              </w:rPr>
              <w:t>2.38</w:t>
            </w:r>
            <w:r w:rsidRPr="00CA6A00">
              <w:rPr>
                <w:rFonts w:ascii="Times New Roman" w:hAnsi="Times New Roman" w:cs="Times New Roman"/>
                <w:color w:val="000000" w:themeColor="text1"/>
                <w:sz w:val="18"/>
                <w:szCs w:val="18"/>
              </w:rPr>
              <w:t>)</w:t>
            </w:r>
          </w:p>
        </w:tc>
        <w:tc>
          <w:tcPr>
            <w:tcW w:w="1353" w:type="dxa"/>
          </w:tcPr>
          <w:p w14:paraId="611F8F88" w14:textId="6DD143F3" w:rsidR="00C2398B" w:rsidRPr="00CA6A00" w:rsidRDefault="002529B5" w:rsidP="007634D3">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840</w:t>
            </w:r>
          </w:p>
          <w:p w14:paraId="28278024" w14:textId="246A56E1" w:rsidR="00DC4D98" w:rsidRPr="00CA6A00" w:rsidRDefault="00C2398B" w:rsidP="007634D3">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r w:rsidR="006B73A4" w:rsidRPr="00CA6A00">
              <w:rPr>
                <w:rFonts w:ascii="Times New Roman" w:hAnsi="Times New Roman" w:cs="Times New Roman"/>
                <w:color w:val="000000" w:themeColor="text1"/>
                <w:sz w:val="18"/>
                <w:szCs w:val="18"/>
              </w:rPr>
              <w:t>23 studies</w:t>
            </w:r>
            <w:r w:rsidRPr="00CA6A00">
              <w:rPr>
                <w:rFonts w:ascii="Times New Roman" w:hAnsi="Times New Roman" w:cs="Times New Roman"/>
                <w:color w:val="000000" w:themeColor="text1"/>
                <w:sz w:val="18"/>
                <w:szCs w:val="18"/>
              </w:rPr>
              <w:t>)</w:t>
            </w:r>
          </w:p>
        </w:tc>
        <w:tc>
          <w:tcPr>
            <w:tcW w:w="2082" w:type="dxa"/>
            <w:vMerge w:val="restart"/>
          </w:tcPr>
          <w:p w14:paraId="0E6BA299" w14:textId="77777777" w:rsidR="00DC4D98" w:rsidRPr="00CA6A00" w:rsidRDefault="00DC4D98" w:rsidP="007634D3">
            <w:pPr>
              <w:rPr>
                <w:rFonts w:ascii="Times New Roman" w:hAnsi="Times New Roman" w:cs="Times New Roman"/>
                <w:color w:val="000000" w:themeColor="text1"/>
                <w:sz w:val="18"/>
                <w:szCs w:val="18"/>
              </w:rPr>
            </w:pPr>
            <w:r w:rsidRPr="00CA6A00">
              <w:rPr>
                <w:rFonts w:ascii="Times New Roman" w:hAnsi="Times New Roman" w:cs="Times New Roman"/>
                <w:noProof/>
                <w:color w:val="000000" w:themeColor="text1"/>
                <w:sz w:val="18"/>
                <w:szCs w:val="18"/>
              </w:rPr>
              <w:drawing>
                <wp:inline distT="0" distB="0" distL="0" distR="0" wp14:anchorId="4C36A5E9" wp14:editId="6787A705">
                  <wp:extent cx="1171739" cy="219106"/>
                  <wp:effectExtent l="0" t="0" r="0" b="9525"/>
                  <wp:docPr id="20272537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253798" name=""/>
                          <pic:cNvPicPr/>
                        </pic:nvPicPr>
                        <pic:blipFill>
                          <a:blip r:embed="rId92"/>
                          <a:stretch>
                            <a:fillRect/>
                          </a:stretch>
                        </pic:blipFill>
                        <pic:spPr>
                          <a:xfrm>
                            <a:off x="0" y="0"/>
                            <a:ext cx="1171739" cy="219106"/>
                          </a:xfrm>
                          <a:prstGeom prst="rect">
                            <a:avLst/>
                          </a:prstGeom>
                        </pic:spPr>
                      </pic:pic>
                    </a:graphicData>
                  </a:graphic>
                </wp:inline>
              </w:drawing>
            </w:r>
          </w:p>
          <w:p w14:paraId="733BB2B0" w14:textId="77777777" w:rsidR="00DC4D98" w:rsidRPr="00CA6A00" w:rsidRDefault="00DC4D98" w:rsidP="007634D3">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oderate</w:t>
            </w:r>
          </w:p>
          <w:p w14:paraId="5442F742" w14:textId="77777777" w:rsidR="00DC4D98" w:rsidRPr="00CA6A00" w:rsidRDefault="00DC4D98" w:rsidP="007634D3">
            <w:pPr>
              <w:rPr>
                <w:rFonts w:ascii="Times New Roman" w:hAnsi="Times New Roman" w:cs="Times New Roman"/>
                <w:color w:val="000000" w:themeColor="text1"/>
                <w:sz w:val="18"/>
                <w:szCs w:val="18"/>
              </w:rPr>
            </w:pPr>
          </w:p>
          <w:p w14:paraId="2814796B" w14:textId="77777777" w:rsidR="00DC4D98" w:rsidRPr="00CA6A00" w:rsidRDefault="00DC4D98" w:rsidP="00916342">
            <w:pPr>
              <w:rPr>
                <w:rFonts w:ascii="Times New Roman" w:hAnsi="Times New Roman" w:cs="Times New Roman"/>
                <w:noProof/>
                <w:color w:val="000000" w:themeColor="text1"/>
                <w:sz w:val="18"/>
                <w:szCs w:val="18"/>
              </w:rPr>
            </w:pPr>
          </w:p>
          <w:p w14:paraId="52497FED" w14:textId="77777777" w:rsidR="00DC4D98" w:rsidRPr="00CA6A00" w:rsidRDefault="00DC4D98" w:rsidP="00916342">
            <w:pPr>
              <w:rPr>
                <w:rFonts w:ascii="Times New Roman" w:hAnsi="Times New Roman" w:cs="Times New Roman"/>
                <w:color w:val="000000" w:themeColor="text1"/>
                <w:sz w:val="18"/>
                <w:szCs w:val="18"/>
              </w:rPr>
            </w:pPr>
          </w:p>
        </w:tc>
        <w:tc>
          <w:tcPr>
            <w:tcW w:w="4143" w:type="dxa"/>
            <w:vMerge w:val="restart"/>
          </w:tcPr>
          <w:p w14:paraId="68BD97B6" w14:textId="77777777" w:rsidR="00DC4D98" w:rsidRPr="00CA6A00" w:rsidRDefault="00DC4D98" w:rsidP="007634D3">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The certainty of evidence is moderate regarding functional outcomes among individuals who experienced delirium compared to those who did not.</w:t>
            </w:r>
          </w:p>
        </w:tc>
      </w:tr>
      <w:tr w:rsidR="00413CE5" w:rsidRPr="00CA6A00" w14:paraId="57A44061" w14:textId="77777777" w:rsidTr="00AC0FC8">
        <w:trPr>
          <w:trHeight w:val="142"/>
        </w:trPr>
        <w:tc>
          <w:tcPr>
            <w:tcW w:w="2117" w:type="dxa"/>
            <w:vMerge/>
          </w:tcPr>
          <w:p w14:paraId="517DB812" w14:textId="77777777" w:rsidR="00DC4D98" w:rsidRPr="00CA6A00" w:rsidRDefault="00DC4D98" w:rsidP="007634D3">
            <w:pPr>
              <w:rPr>
                <w:rFonts w:ascii="Times New Roman" w:hAnsi="Times New Roman" w:cs="Times New Roman"/>
                <w:color w:val="000000" w:themeColor="text1"/>
                <w:sz w:val="18"/>
                <w:szCs w:val="18"/>
              </w:rPr>
            </w:pPr>
          </w:p>
        </w:tc>
        <w:tc>
          <w:tcPr>
            <w:tcW w:w="1145" w:type="dxa"/>
            <w:vMerge/>
          </w:tcPr>
          <w:p w14:paraId="6FCE66D8" w14:textId="77777777" w:rsidR="00DC4D98" w:rsidRPr="00CA6A00" w:rsidRDefault="00DC4D98" w:rsidP="007634D3">
            <w:pPr>
              <w:rPr>
                <w:rFonts w:ascii="Times New Roman" w:hAnsi="Times New Roman" w:cs="Times New Roman"/>
                <w:color w:val="000000" w:themeColor="text1"/>
                <w:sz w:val="18"/>
                <w:szCs w:val="18"/>
              </w:rPr>
            </w:pPr>
          </w:p>
        </w:tc>
        <w:tc>
          <w:tcPr>
            <w:tcW w:w="1340" w:type="dxa"/>
            <w:vMerge/>
          </w:tcPr>
          <w:p w14:paraId="335B555E" w14:textId="52D88BB6" w:rsidR="00DC4D98" w:rsidRPr="00CA6A00" w:rsidRDefault="00DC4D98" w:rsidP="007634D3">
            <w:pPr>
              <w:rPr>
                <w:rFonts w:ascii="Times New Roman" w:hAnsi="Times New Roman" w:cs="Times New Roman"/>
                <w:color w:val="000000" w:themeColor="text1"/>
                <w:sz w:val="18"/>
                <w:szCs w:val="18"/>
              </w:rPr>
            </w:pPr>
          </w:p>
        </w:tc>
        <w:tc>
          <w:tcPr>
            <w:tcW w:w="1297" w:type="dxa"/>
          </w:tcPr>
          <w:p w14:paraId="176639A2" w14:textId="1BF6D408" w:rsidR="00DC4D98" w:rsidRPr="00CA6A00" w:rsidRDefault="00DC4D98" w:rsidP="007634D3">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ntinuous</w:t>
            </w:r>
          </w:p>
        </w:tc>
        <w:tc>
          <w:tcPr>
            <w:tcW w:w="1576" w:type="dxa"/>
          </w:tcPr>
          <w:p w14:paraId="27E8D4D6" w14:textId="77777777" w:rsidR="00DC4D98" w:rsidRPr="00CA6A00" w:rsidRDefault="00DC4D98" w:rsidP="007A14BB">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43</w:t>
            </w:r>
          </w:p>
          <w:p w14:paraId="0C0C06C1" w14:textId="44534BC8" w:rsidR="00DC4D98" w:rsidRPr="00CA6A00" w:rsidRDefault="00DC4D98" w:rsidP="007A14BB">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69– -0.17)</w:t>
            </w:r>
          </w:p>
        </w:tc>
        <w:tc>
          <w:tcPr>
            <w:tcW w:w="1353" w:type="dxa"/>
          </w:tcPr>
          <w:p w14:paraId="041AF9E3" w14:textId="77777777" w:rsidR="002529B5" w:rsidRPr="00CA6A00" w:rsidRDefault="002529B5" w:rsidP="007634D3">
            <w:pPr>
              <w:rPr>
                <w:rFonts w:ascii="Times New Roman" w:hAnsi="Times New Roman" w:cs="Times New Roman"/>
                <w:color w:val="000000" w:themeColor="text1"/>
                <w:sz w:val="18"/>
                <w:szCs w:val="18"/>
              </w:rPr>
            </w:pPr>
          </w:p>
          <w:p w14:paraId="4C86BFD4" w14:textId="77362E0D" w:rsidR="002529B5" w:rsidRPr="00CA6A00" w:rsidRDefault="0009547D" w:rsidP="007634D3">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362</w:t>
            </w:r>
          </w:p>
          <w:p w14:paraId="76E329B7" w14:textId="55BD1092" w:rsidR="00DC4D98" w:rsidRPr="00CA6A00" w:rsidRDefault="0009547D" w:rsidP="007634D3">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r w:rsidR="001464FD" w:rsidRPr="00CA6A00">
              <w:rPr>
                <w:rFonts w:ascii="Times New Roman" w:hAnsi="Times New Roman" w:cs="Times New Roman"/>
                <w:color w:val="000000" w:themeColor="text1"/>
                <w:sz w:val="18"/>
                <w:szCs w:val="18"/>
              </w:rPr>
              <w:t>10 studies</w:t>
            </w:r>
            <w:r w:rsidRPr="00CA6A00">
              <w:rPr>
                <w:rFonts w:ascii="Times New Roman" w:hAnsi="Times New Roman" w:cs="Times New Roman"/>
                <w:color w:val="000000" w:themeColor="text1"/>
                <w:sz w:val="18"/>
                <w:szCs w:val="18"/>
              </w:rPr>
              <w:t>)</w:t>
            </w:r>
          </w:p>
        </w:tc>
        <w:tc>
          <w:tcPr>
            <w:tcW w:w="2082" w:type="dxa"/>
            <w:vMerge/>
          </w:tcPr>
          <w:p w14:paraId="1A879A77" w14:textId="51484F07" w:rsidR="00DC4D98" w:rsidRPr="00CA6A00" w:rsidRDefault="00DC4D98" w:rsidP="00916342">
            <w:pPr>
              <w:rPr>
                <w:rFonts w:ascii="Times New Roman" w:hAnsi="Times New Roman" w:cs="Times New Roman"/>
                <w:color w:val="000000" w:themeColor="text1"/>
                <w:sz w:val="18"/>
                <w:szCs w:val="18"/>
              </w:rPr>
            </w:pPr>
          </w:p>
        </w:tc>
        <w:tc>
          <w:tcPr>
            <w:tcW w:w="4143" w:type="dxa"/>
            <w:vMerge/>
          </w:tcPr>
          <w:p w14:paraId="5F3D8F03" w14:textId="77777777" w:rsidR="00DC4D98" w:rsidRPr="00CA6A00" w:rsidRDefault="00DC4D98" w:rsidP="007634D3">
            <w:pPr>
              <w:rPr>
                <w:rFonts w:ascii="Times New Roman" w:hAnsi="Times New Roman" w:cs="Times New Roman"/>
                <w:color w:val="000000" w:themeColor="text1"/>
                <w:sz w:val="18"/>
                <w:szCs w:val="18"/>
              </w:rPr>
            </w:pPr>
          </w:p>
        </w:tc>
      </w:tr>
      <w:tr w:rsidR="00413CE5" w:rsidRPr="00CA6A00" w14:paraId="307A2F74" w14:textId="77777777" w:rsidTr="00AC0FC8">
        <w:trPr>
          <w:trHeight w:val="142"/>
        </w:trPr>
        <w:tc>
          <w:tcPr>
            <w:tcW w:w="2117" w:type="dxa"/>
            <w:vMerge/>
          </w:tcPr>
          <w:p w14:paraId="13D536F3" w14:textId="77777777" w:rsidR="00DC4D98" w:rsidRPr="00CA6A00" w:rsidRDefault="00DC4D98" w:rsidP="00916342">
            <w:pPr>
              <w:rPr>
                <w:rFonts w:ascii="Times New Roman" w:hAnsi="Times New Roman" w:cs="Times New Roman"/>
                <w:color w:val="000000" w:themeColor="text1"/>
                <w:sz w:val="18"/>
                <w:szCs w:val="18"/>
              </w:rPr>
            </w:pPr>
          </w:p>
        </w:tc>
        <w:tc>
          <w:tcPr>
            <w:tcW w:w="1145" w:type="dxa"/>
            <w:vMerge/>
          </w:tcPr>
          <w:p w14:paraId="75A9C544" w14:textId="77777777" w:rsidR="00DC4D98" w:rsidRPr="00CA6A00" w:rsidRDefault="00DC4D98" w:rsidP="00916342">
            <w:pPr>
              <w:rPr>
                <w:rFonts w:ascii="Times New Roman" w:hAnsi="Times New Roman" w:cs="Times New Roman"/>
                <w:color w:val="000000" w:themeColor="text1"/>
                <w:sz w:val="18"/>
                <w:szCs w:val="18"/>
              </w:rPr>
            </w:pPr>
          </w:p>
        </w:tc>
        <w:tc>
          <w:tcPr>
            <w:tcW w:w="1340" w:type="dxa"/>
            <w:vMerge w:val="restart"/>
          </w:tcPr>
          <w:p w14:paraId="0D01BC5D" w14:textId="4D3C5B2C" w:rsidR="00DC4D98" w:rsidRPr="00CA6A00" w:rsidRDefault="00DC4D98" w:rsidP="00916342">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Performance </w:t>
            </w:r>
          </w:p>
        </w:tc>
        <w:tc>
          <w:tcPr>
            <w:tcW w:w="1297" w:type="dxa"/>
          </w:tcPr>
          <w:p w14:paraId="16A3FC9A" w14:textId="65082CF9" w:rsidR="00DC4D98" w:rsidRPr="00CA6A00" w:rsidRDefault="00DC4D98" w:rsidP="00916342">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Categorical  </w:t>
            </w:r>
          </w:p>
        </w:tc>
        <w:tc>
          <w:tcPr>
            <w:tcW w:w="1576" w:type="dxa"/>
          </w:tcPr>
          <w:p w14:paraId="3724EAE1" w14:textId="77777777" w:rsidR="00DC4D98" w:rsidRPr="00CA6A00" w:rsidRDefault="00C56DF0" w:rsidP="00916342">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19</w:t>
            </w:r>
          </w:p>
          <w:p w14:paraId="2C1E57FE" w14:textId="64DB75A5" w:rsidR="002758BD" w:rsidRPr="00CA6A00" w:rsidRDefault="002758BD" w:rsidP="00916342">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r w:rsidR="001B3198" w:rsidRPr="00CA6A00">
              <w:rPr>
                <w:rFonts w:ascii="Times New Roman" w:hAnsi="Times New Roman" w:cs="Times New Roman"/>
                <w:color w:val="000000" w:themeColor="text1"/>
                <w:sz w:val="18"/>
                <w:szCs w:val="18"/>
              </w:rPr>
              <w:t>1.69–</w:t>
            </w:r>
            <w:r w:rsidR="00B302A4" w:rsidRPr="00CA6A00">
              <w:rPr>
                <w:rFonts w:ascii="Times New Roman" w:hAnsi="Times New Roman" w:cs="Times New Roman"/>
                <w:color w:val="000000" w:themeColor="text1"/>
                <w:sz w:val="18"/>
                <w:szCs w:val="18"/>
              </w:rPr>
              <w:t>2.84</w:t>
            </w:r>
            <w:r w:rsidRPr="00CA6A00">
              <w:rPr>
                <w:rFonts w:ascii="Times New Roman" w:hAnsi="Times New Roman" w:cs="Times New Roman"/>
                <w:color w:val="000000" w:themeColor="text1"/>
                <w:sz w:val="18"/>
                <w:szCs w:val="18"/>
              </w:rPr>
              <w:t>)</w:t>
            </w:r>
          </w:p>
        </w:tc>
        <w:tc>
          <w:tcPr>
            <w:tcW w:w="1353" w:type="dxa"/>
          </w:tcPr>
          <w:p w14:paraId="70EF6D8F" w14:textId="5263F2AA" w:rsidR="0009547D" w:rsidRPr="00CA6A00" w:rsidRDefault="006242D9" w:rsidP="00916342">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6420</w:t>
            </w:r>
          </w:p>
          <w:p w14:paraId="23228005" w14:textId="661D074D" w:rsidR="00DC4D98" w:rsidRPr="00CA6A00" w:rsidRDefault="006242D9" w:rsidP="00916342">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r w:rsidR="00ED01C3" w:rsidRPr="00CA6A00">
              <w:rPr>
                <w:rFonts w:ascii="Times New Roman" w:hAnsi="Times New Roman" w:cs="Times New Roman"/>
                <w:color w:val="000000" w:themeColor="text1"/>
                <w:sz w:val="18"/>
                <w:szCs w:val="18"/>
              </w:rPr>
              <w:t>27 studies</w:t>
            </w:r>
            <w:r w:rsidRPr="00CA6A00">
              <w:rPr>
                <w:rFonts w:ascii="Times New Roman" w:hAnsi="Times New Roman" w:cs="Times New Roman"/>
                <w:color w:val="000000" w:themeColor="text1"/>
                <w:sz w:val="18"/>
                <w:szCs w:val="18"/>
              </w:rPr>
              <w:t>)</w:t>
            </w:r>
          </w:p>
        </w:tc>
        <w:tc>
          <w:tcPr>
            <w:tcW w:w="2082" w:type="dxa"/>
            <w:vMerge/>
          </w:tcPr>
          <w:p w14:paraId="7D9603FF" w14:textId="27283676" w:rsidR="00DC4D98" w:rsidRPr="00CA6A00" w:rsidRDefault="00DC4D98" w:rsidP="00916342">
            <w:pPr>
              <w:rPr>
                <w:rFonts w:ascii="Times New Roman" w:hAnsi="Times New Roman" w:cs="Times New Roman"/>
                <w:noProof/>
                <w:color w:val="000000" w:themeColor="text1"/>
                <w:sz w:val="18"/>
                <w:szCs w:val="18"/>
              </w:rPr>
            </w:pPr>
          </w:p>
        </w:tc>
        <w:tc>
          <w:tcPr>
            <w:tcW w:w="4143" w:type="dxa"/>
            <w:vMerge/>
          </w:tcPr>
          <w:p w14:paraId="7F245913" w14:textId="77777777" w:rsidR="00DC4D98" w:rsidRPr="00CA6A00" w:rsidRDefault="00DC4D98" w:rsidP="00916342">
            <w:pPr>
              <w:rPr>
                <w:rFonts w:ascii="Times New Roman" w:hAnsi="Times New Roman" w:cs="Times New Roman"/>
                <w:color w:val="000000" w:themeColor="text1"/>
                <w:sz w:val="18"/>
                <w:szCs w:val="18"/>
              </w:rPr>
            </w:pPr>
          </w:p>
        </w:tc>
      </w:tr>
      <w:tr w:rsidR="00413CE5" w:rsidRPr="00CA6A00" w14:paraId="368C73A0" w14:textId="77777777" w:rsidTr="00AC0FC8">
        <w:trPr>
          <w:trHeight w:val="142"/>
        </w:trPr>
        <w:tc>
          <w:tcPr>
            <w:tcW w:w="2117" w:type="dxa"/>
            <w:vMerge/>
          </w:tcPr>
          <w:p w14:paraId="15612638" w14:textId="77777777" w:rsidR="00DC4D98" w:rsidRPr="00CA6A00" w:rsidRDefault="00DC4D98" w:rsidP="00916342">
            <w:pPr>
              <w:rPr>
                <w:rFonts w:ascii="Times New Roman" w:hAnsi="Times New Roman" w:cs="Times New Roman"/>
                <w:color w:val="000000" w:themeColor="text1"/>
                <w:sz w:val="18"/>
                <w:szCs w:val="18"/>
              </w:rPr>
            </w:pPr>
          </w:p>
        </w:tc>
        <w:tc>
          <w:tcPr>
            <w:tcW w:w="1145" w:type="dxa"/>
            <w:vMerge/>
          </w:tcPr>
          <w:p w14:paraId="4B03E37F" w14:textId="77777777" w:rsidR="00DC4D98" w:rsidRPr="00CA6A00" w:rsidRDefault="00DC4D98" w:rsidP="00916342">
            <w:pPr>
              <w:rPr>
                <w:rFonts w:ascii="Times New Roman" w:hAnsi="Times New Roman" w:cs="Times New Roman"/>
                <w:color w:val="000000" w:themeColor="text1"/>
                <w:sz w:val="18"/>
                <w:szCs w:val="18"/>
              </w:rPr>
            </w:pPr>
          </w:p>
        </w:tc>
        <w:tc>
          <w:tcPr>
            <w:tcW w:w="1340" w:type="dxa"/>
            <w:vMerge/>
          </w:tcPr>
          <w:p w14:paraId="6F3B5EF8" w14:textId="77777777" w:rsidR="00DC4D98" w:rsidRPr="00CA6A00" w:rsidRDefault="00DC4D98" w:rsidP="00916342">
            <w:pPr>
              <w:rPr>
                <w:rFonts w:ascii="Times New Roman" w:hAnsi="Times New Roman" w:cs="Times New Roman"/>
                <w:color w:val="000000" w:themeColor="text1"/>
                <w:sz w:val="18"/>
                <w:szCs w:val="18"/>
              </w:rPr>
            </w:pPr>
          </w:p>
        </w:tc>
        <w:tc>
          <w:tcPr>
            <w:tcW w:w="1297" w:type="dxa"/>
          </w:tcPr>
          <w:p w14:paraId="53B73625" w14:textId="05B22C38" w:rsidR="00DC4D98" w:rsidRPr="00CA6A00" w:rsidRDefault="00DC4D98" w:rsidP="00916342">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ntinuous</w:t>
            </w:r>
          </w:p>
        </w:tc>
        <w:tc>
          <w:tcPr>
            <w:tcW w:w="1576" w:type="dxa"/>
          </w:tcPr>
          <w:p w14:paraId="76B863F9" w14:textId="77777777" w:rsidR="00DC4D98" w:rsidRPr="00CA6A00" w:rsidRDefault="00DC4D98" w:rsidP="007A14BB">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62</w:t>
            </w:r>
          </w:p>
          <w:p w14:paraId="36A51291" w14:textId="6FA5BD12" w:rsidR="00DC4D98" w:rsidRPr="00CA6A00" w:rsidRDefault="00DC4D98" w:rsidP="007A14BB">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83– -0.41)</w:t>
            </w:r>
          </w:p>
        </w:tc>
        <w:tc>
          <w:tcPr>
            <w:tcW w:w="1353" w:type="dxa"/>
          </w:tcPr>
          <w:p w14:paraId="3236F4BA" w14:textId="0FFAB979" w:rsidR="006242D9" w:rsidRPr="00CA6A00" w:rsidRDefault="00970799" w:rsidP="00916342">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9129</w:t>
            </w:r>
          </w:p>
          <w:p w14:paraId="75C61871" w14:textId="0E514636" w:rsidR="00DC4D98" w:rsidRPr="00CA6A00" w:rsidRDefault="006242D9" w:rsidP="00916342">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w:t>
            </w:r>
            <w:r w:rsidR="00D641B2" w:rsidRPr="00CA6A00">
              <w:rPr>
                <w:rFonts w:ascii="Times New Roman" w:hAnsi="Times New Roman" w:cs="Times New Roman"/>
                <w:color w:val="000000" w:themeColor="text1"/>
                <w:sz w:val="18"/>
                <w:szCs w:val="18"/>
              </w:rPr>
              <w:t>37 studies</w:t>
            </w:r>
            <w:r w:rsidRPr="00CA6A00">
              <w:rPr>
                <w:rFonts w:ascii="Times New Roman" w:hAnsi="Times New Roman" w:cs="Times New Roman"/>
                <w:color w:val="000000" w:themeColor="text1"/>
                <w:sz w:val="18"/>
                <w:szCs w:val="18"/>
              </w:rPr>
              <w:t>)</w:t>
            </w:r>
          </w:p>
        </w:tc>
        <w:tc>
          <w:tcPr>
            <w:tcW w:w="2082" w:type="dxa"/>
            <w:vMerge/>
          </w:tcPr>
          <w:p w14:paraId="4BA4AA1A" w14:textId="6622EA7A" w:rsidR="00DC4D98" w:rsidRPr="00CA6A00" w:rsidRDefault="00DC4D98" w:rsidP="00916342">
            <w:pPr>
              <w:rPr>
                <w:rFonts w:ascii="Times New Roman" w:hAnsi="Times New Roman" w:cs="Times New Roman"/>
                <w:noProof/>
                <w:color w:val="000000" w:themeColor="text1"/>
                <w:sz w:val="18"/>
                <w:szCs w:val="18"/>
              </w:rPr>
            </w:pPr>
          </w:p>
        </w:tc>
        <w:tc>
          <w:tcPr>
            <w:tcW w:w="4143" w:type="dxa"/>
            <w:vMerge/>
          </w:tcPr>
          <w:p w14:paraId="071E7573" w14:textId="77777777" w:rsidR="00DC4D98" w:rsidRPr="00CA6A00" w:rsidRDefault="00DC4D98" w:rsidP="00916342">
            <w:pPr>
              <w:rPr>
                <w:rFonts w:ascii="Times New Roman" w:hAnsi="Times New Roman" w:cs="Times New Roman"/>
                <w:color w:val="000000" w:themeColor="text1"/>
                <w:sz w:val="18"/>
                <w:szCs w:val="18"/>
              </w:rPr>
            </w:pPr>
          </w:p>
        </w:tc>
      </w:tr>
      <w:tr w:rsidR="00413CE5" w:rsidRPr="00CA6A00" w14:paraId="16C15746" w14:textId="77777777" w:rsidTr="00AC0FC8">
        <w:trPr>
          <w:trHeight w:val="142"/>
        </w:trPr>
        <w:tc>
          <w:tcPr>
            <w:tcW w:w="2117" w:type="dxa"/>
            <w:vMerge w:val="restart"/>
          </w:tcPr>
          <w:p w14:paraId="53469E5B" w14:textId="77777777" w:rsidR="00DF7503" w:rsidRPr="00CA6A00" w:rsidRDefault="00DF7503" w:rsidP="007634D3">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 xml:space="preserve">Quality of life </w:t>
            </w:r>
          </w:p>
        </w:tc>
        <w:tc>
          <w:tcPr>
            <w:tcW w:w="2485" w:type="dxa"/>
            <w:gridSpan w:val="2"/>
            <w:vMerge w:val="restart"/>
          </w:tcPr>
          <w:p w14:paraId="48BC3873" w14:textId="5874B3B6" w:rsidR="00DF7503" w:rsidRPr="00CA6A00" w:rsidRDefault="00DF7503" w:rsidP="007634D3">
            <w:pPr>
              <w:rPr>
                <w:rFonts w:ascii="Times New Roman" w:hAnsi="Times New Roman" w:cs="Times New Roman"/>
                <w:color w:val="000000" w:themeColor="text1"/>
                <w:sz w:val="18"/>
                <w:szCs w:val="18"/>
              </w:rPr>
            </w:pPr>
          </w:p>
        </w:tc>
        <w:tc>
          <w:tcPr>
            <w:tcW w:w="1297" w:type="dxa"/>
          </w:tcPr>
          <w:p w14:paraId="2B194D94" w14:textId="6730FAF0" w:rsidR="00DF7503" w:rsidRPr="00CA6A00" w:rsidRDefault="00DF7503" w:rsidP="007634D3">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Categorical  </w:t>
            </w:r>
          </w:p>
        </w:tc>
        <w:tc>
          <w:tcPr>
            <w:tcW w:w="1576" w:type="dxa"/>
          </w:tcPr>
          <w:p w14:paraId="4B484C77" w14:textId="17B237F4" w:rsidR="00DF7503" w:rsidRPr="00CA6A00" w:rsidRDefault="00DF7503" w:rsidP="007634D3">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13</w:t>
            </w:r>
          </w:p>
          <w:p w14:paraId="2FAA4E38" w14:textId="3EE2BCD5" w:rsidR="00DF7503" w:rsidRPr="00CA6A00" w:rsidRDefault="00DF7503" w:rsidP="007634D3">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1.70 </w:t>
            </w:r>
            <w:r w:rsidR="009F6B68" w:rsidRPr="00CA6A00">
              <w:rPr>
                <w:rFonts w:ascii="Times New Roman" w:hAnsi="Times New Roman" w:cs="Times New Roman"/>
                <w:color w:val="000000" w:themeColor="text1"/>
                <w:sz w:val="18"/>
                <w:szCs w:val="18"/>
              </w:rPr>
              <w:t>–</w:t>
            </w:r>
            <w:r w:rsidRPr="00CA6A00">
              <w:rPr>
                <w:rFonts w:ascii="Times New Roman" w:hAnsi="Times New Roman" w:cs="Times New Roman"/>
                <w:color w:val="000000" w:themeColor="text1"/>
                <w:sz w:val="18"/>
                <w:szCs w:val="18"/>
              </w:rPr>
              <w:t>2.68)</w:t>
            </w:r>
          </w:p>
        </w:tc>
        <w:tc>
          <w:tcPr>
            <w:tcW w:w="1353" w:type="dxa"/>
          </w:tcPr>
          <w:p w14:paraId="33877DC8" w14:textId="77777777" w:rsidR="00DF7503" w:rsidRPr="00CA6A00" w:rsidRDefault="00DF7503" w:rsidP="007634D3">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170</w:t>
            </w:r>
          </w:p>
          <w:p w14:paraId="6FF12769" w14:textId="2EF9BD78" w:rsidR="00DF7503" w:rsidRPr="00CA6A00" w:rsidRDefault="00DF7503" w:rsidP="007634D3">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4 studies)</w:t>
            </w:r>
          </w:p>
        </w:tc>
        <w:tc>
          <w:tcPr>
            <w:tcW w:w="2082" w:type="dxa"/>
          </w:tcPr>
          <w:p w14:paraId="1181EB79" w14:textId="77777777" w:rsidR="00DF7503" w:rsidRPr="00CA6A00" w:rsidRDefault="00DF7503" w:rsidP="007634D3">
            <w:pPr>
              <w:rPr>
                <w:rFonts w:ascii="Times New Roman" w:hAnsi="Times New Roman" w:cs="Times New Roman"/>
                <w:color w:val="000000" w:themeColor="text1"/>
                <w:sz w:val="18"/>
                <w:szCs w:val="18"/>
              </w:rPr>
            </w:pPr>
            <w:r w:rsidRPr="00CA6A00">
              <w:rPr>
                <w:rFonts w:ascii="Times New Roman" w:hAnsi="Times New Roman" w:cs="Times New Roman"/>
                <w:noProof/>
                <w:color w:val="000000" w:themeColor="text1"/>
                <w:sz w:val="18"/>
                <w:szCs w:val="18"/>
              </w:rPr>
              <w:drawing>
                <wp:inline distT="0" distB="0" distL="0" distR="0" wp14:anchorId="4A482FE3" wp14:editId="4E61FEB7">
                  <wp:extent cx="1171739" cy="219106"/>
                  <wp:effectExtent l="0" t="0" r="0" b="9525"/>
                  <wp:docPr id="15720508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050882" name=""/>
                          <pic:cNvPicPr/>
                        </pic:nvPicPr>
                        <pic:blipFill>
                          <a:blip r:embed="rId92"/>
                          <a:stretch>
                            <a:fillRect/>
                          </a:stretch>
                        </pic:blipFill>
                        <pic:spPr>
                          <a:xfrm>
                            <a:off x="0" y="0"/>
                            <a:ext cx="1171739" cy="219106"/>
                          </a:xfrm>
                          <a:prstGeom prst="rect">
                            <a:avLst/>
                          </a:prstGeom>
                        </pic:spPr>
                      </pic:pic>
                    </a:graphicData>
                  </a:graphic>
                </wp:inline>
              </w:drawing>
            </w:r>
          </w:p>
          <w:p w14:paraId="40332C0B" w14:textId="77777777" w:rsidR="00DF7503" w:rsidRPr="00CA6A00" w:rsidRDefault="00DF7503" w:rsidP="007634D3">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oderate</w:t>
            </w:r>
          </w:p>
        </w:tc>
        <w:tc>
          <w:tcPr>
            <w:tcW w:w="4143" w:type="dxa"/>
            <w:vMerge w:val="restart"/>
          </w:tcPr>
          <w:p w14:paraId="062D667C" w14:textId="77777777" w:rsidR="00DF7503" w:rsidRPr="00CA6A00" w:rsidRDefault="00DF7503" w:rsidP="007634D3">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The certainty of evidence is moderate regarding quality-of-life outcomes among individuals who experienced delirium compared to those who did not.</w:t>
            </w:r>
          </w:p>
        </w:tc>
      </w:tr>
      <w:tr w:rsidR="00413CE5" w:rsidRPr="00CA6A00" w14:paraId="5ECBF42B" w14:textId="77777777" w:rsidTr="00AC0FC8">
        <w:trPr>
          <w:trHeight w:val="142"/>
        </w:trPr>
        <w:tc>
          <w:tcPr>
            <w:tcW w:w="2117" w:type="dxa"/>
            <w:vMerge/>
          </w:tcPr>
          <w:p w14:paraId="123DE310" w14:textId="77777777" w:rsidR="00DF7503" w:rsidRPr="00CA6A00" w:rsidRDefault="00DF7503" w:rsidP="007634D3">
            <w:pPr>
              <w:rPr>
                <w:rFonts w:ascii="Times New Roman" w:hAnsi="Times New Roman" w:cs="Times New Roman"/>
                <w:color w:val="000000" w:themeColor="text1"/>
                <w:sz w:val="18"/>
                <w:szCs w:val="18"/>
              </w:rPr>
            </w:pPr>
          </w:p>
        </w:tc>
        <w:tc>
          <w:tcPr>
            <w:tcW w:w="2485" w:type="dxa"/>
            <w:gridSpan w:val="2"/>
            <w:vMerge/>
          </w:tcPr>
          <w:p w14:paraId="7EB07467" w14:textId="101F2ADB" w:rsidR="00DF7503" w:rsidRPr="00CA6A00" w:rsidRDefault="00DF7503" w:rsidP="007634D3">
            <w:pPr>
              <w:rPr>
                <w:rFonts w:ascii="Times New Roman" w:hAnsi="Times New Roman" w:cs="Times New Roman"/>
                <w:color w:val="000000" w:themeColor="text1"/>
                <w:sz w:val="18"/>
                <w:szCs w:val="18"/>
              </w:rPr>
            </w:pPr>
          </w:p>
        </w:tc>
        <w:tc>
          <w:tcPr>
            <w:tcW w:w="1297" w:type="dxa"/>
          </w:tcPr>
          <w:p w14:paraId="3A584668" w14:textId="5D17C6B1" w:rsidR="00DF7503" w:rsidRPr="00CA6A00" w:rsidRDefault="00DF7503" w:rsidP="007634D3">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ntinuous</w:t>
            </w:r>
          </w:p>
        </w:tc>
        <w:tc>
          <w:tcPr>
            <w:tcW w:w="1576" w:type="dxa"/>
          </w:tcPr>
          <w:p w14:paraId="0CF9BE40" w14:textId="513D5E52" w:rsidR="00DF7503" w:rsidRPr="00CA6A00" w:rsidRDefault="00DF7503" w:rsidP="007634D3">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44</w:t>
            </w:r>
          </w:p>
          <w:p w14:paraId="640445EF" w14:textId="53CF70DE" w:rsidR="00DF7503" w:rsidRPr="00CA6A00" w:rsidRDefault="00DF7503" w:rsidP="007634D3">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56</w:t>
            </w:r>
            <w:r w:rsidR="009F6B68" w:rsidRPr="00CA6A00">
              <w:rPr>
                <w:rFonts w:ascii="Times New Roman" w:hAnsi="Times New Roman" w:cs="Times New Roman"/>
                <w:color w:val="000000" w:themeColor="text1"/>
                <w:sz w:val="18"/>
                <w:szCs w:val="18"/>
              </w:rPr>
              <w:t>–</w:t>
            </w:r>
            <w:r w:rsidRPr="00CA6A00">
              <w:rPr>
                <w:rFonts w:ascii="Times New Roman" w:hAnsi="Times New Roman" w:cs="Times New Roman"/>
                <w:color w:val="000000" w:themeColor="text1"/>
                <w:sz w:val="18"/>
                <w:szCs w:val="18"/>
              </w:rPr>
              <w:t xml:space="preserve"> -0.32)</w:t>
            </w:r>
          </w:p>
        </w:tc>
        <w:tc>
          <w:tcPr>
            <w:tcW w:w="1353" w:type="dxa"/>
          </w:tcPr>
          <w:p w14:paraId="12FBD3DE" w14:textId="77777777" w:rsidR="00DF7503" w:rsidRPr="00CA6A00" w:rsidRDefault="00DF7503" w:rsidP="007634D3">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670</w:t>
            </w:r>
          </w:p>
          <w:p w14:paraId="61FBB0A8" w14:textId="77777777" w:rsidR="00DF7503" w:rsidRPr="00CA6A00" w:rsidRDefault="00DF7503" w:rsidP="007634D3">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2 studies)</w:t>
            </w:r>
          </w:p>
        </w:tc>
        <w:tc>
          <w:tcPr>
            <w:tcW w:w="2082" w:type="dxa"/>
          </w:tcPr>
          <w:p w14:paraId="0FB5020A" w14:textId="77777777" w:rsidR="00DF7503" w:rsidRPr="00CA6A00" w:rsidRDefault="00DF7503" w:rsidP="007634D3">
            <w:pPr>
              <w:rPr>
                <w:rFonts w:ascii="Times New Roman" w:hAnsi="Times New Roman" w:cs="Times New Roman"/>
                <w:color w:val="000000" w:themeColor="text1"/>
                <w:sz w:val="18"/>
                <w:szCs w:val="18"/>
              </w:rPr>
            </w:pPr>
            <w:r w:rsidRPr="00CA6A00">
              <w:rPr>
                <w:rFonts w:ascii="Times New Roman" w:hAnsi="Times New Roman" w:cs="Times New Roman"/>
                <w:noProof/>
                <w:color w:val="000000" w:themeColor="text1"/>
                <w:sz w:val="18"/>
                <w:szCs w:val="18"/>
              </w:rPr>
              <w:drawing>
                <wp:inline distT="0" distB="0" distL="0" distR="0" wp14:anchorId="2075A353" wp14:editId="5C076FC2">
                  <wp:extent cx="1171739" cy="219106"/>
                  <wp:effectExtent l="0" t="0" r="0" b="9525"/>
                  <wp:docPr id="8487704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8770493" name=""/>
                          <pic:cNvPicPr/>
                        </pic:nvPicPr>
                        <pic:blipFill>
                          <a:blip r:embed="rId92"/>
                          <a:stretch>
                            <a:fillRect/>
                          </a:stretch>
                        </pic:blipFill>
                        <pic:spPr>
                          <a:xfrm>
                            <a:off x="0" y="0"/>
                            <a:ext cx="1171739" cy="219106"/>
                          </a:xfrm>
                          <a:prstGeom prst="rect">
                            <a:avLst/>
                          </a:prstGeom>
                        </pic:spPr>
                      </pic:pic>
                    </a:graphicData>
                  </a:graphic>
                </wp:inline>
              </w:drawing>
            </w:r>
          </w:p>
          <w:p w14:paraId="2E1BE76A" w14:textId="77777777" w:rsidR="00DF7503" w:rsidRPr="00CA6A00" w:rsidRDefault="00DF7503" w:rsidP="007634D3">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oderate</w:t>
            </w:r>
          </w:p>
        </w:tc>
        <w:tc>
          <w:tcPr>
            <w:tcW w:w="4143" w:type="dxa"/>
            <w:vMerge/>
          </w:tcPr>
          <w:p w14:paraId="7F89A6AB" w14:textId="77777777" w:rsidR="00DF7503" w:rsidRPr="00CA6A00" w:rsidRDefault="00DF7503" w:rsidP="007634D3">
            <w:pPr>
              <w:rPr>
                <w:rFonts w:ascii="Times New Roman" w:hAnsi="Times New Roman" w:cs="Times New Roman"/>
                <w:color w:val="000000" w:themeColor="text1"/>
                <w:sz w:val="18"/>
                <w:szCs w:val="18"/>
              </w:rPr>
            </w:pPr>
          </w:p>
        </w:tc>
      </w:tr>
      <w:tr w:rsidR="00413CE5" w:rsidRPr="00CA6A00" w14:paraId="3D49BED6" w14:textId="77777777" w:rsidTr="00AC0FC8">
        <w:trPr>
          <w:trHeight w:val="142"/>
        </w:trPr>
        <w:tc>
          <w:tcPr>
            <w:tcW w:w="2117" w:type="dxa"/>
            <w:vMerge w:val="restart"/>
          </w:tcPr>
          <w:p w14:paraId="5162EDD0" w14:textId="77777777" w:rsidR="00DF7503" w:rsidRPr="00CA6A00" w:rsidRDefault="00DF7503" w:rsidP="007634D3">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lastRenderedPageBreak/>
              <w:t xml:space="preserve">Mental health </w:t>
            </w:r>
          </w:p>
        </w:tc>
        <w:tc>
          <w:tcPr>
            <w:tcW w:w="2485" w:type="dxa"/>
            <w:gridSpan w:val="2"/>
            <w:vMerge w:val="restart"/>
          </w:tcPr>
          <w:p w14:paraId="1B9A13F3" w14:textId="16BBCFF4" w:rsidR="00DF7503" w:rsidRPr="00CA6A00" w:rsidRDefault="00DF7503" w:rsidP="007634D3">
            <w:pPr>
              <w:rPr>
                <w:rFonts w:ascii="Times New Roman" w:hAnsi="Times New Roman" w:cs="Times New Roman"/>
                <w:color w:val="000000" w:themeColor="text1"/>
                <w:sz w:val="18"/>
                <w:szCs w:val="18"/>
              </w:rPr>
            </w:pPr>
          </w:p>
        </w:tc>
        <w:tc>
          <w:tcPr>
            <w:tcW w:w="1297" w:type="dxa"/>
          </w:tcPr>
          <w:p w14:paraId="47A40546" w14:textId="742E57A7" w:rsidR="00DF7503" w:rsidRPr="00CA6A00" w:rsidRDefault="00DF7503" w:rsidP="007634D3">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Categorical  </w:t>
            </w:r>
          </w:p>
        </w:tc>
        <w:tc>
          <w:tcPr>
            <w:tcW w:w="1576" w:type="dxa"/>
          </w:tcPr>
          <w:p w14:paraId="444994EE" w14:textId="214DFB07" w:rsidR="00DF7503" w:rsidRPr="00CA6A00" w:rsidRDefault="00DF7503" w:rsidP="007634D3">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69</w:t>
            </w:r>
          </w:p>
          <w:p w14:paraId="55E33471" w14:textId="7E168C20" w:rsidR="00DF7503" w:rsidRPr="00CA6A00" w:rsidRDefault="00DF7503" w:rsidP="007634D3">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31</w:t>
            </w:r>
            <w:r w:rsidR="009F6B68" w:rsidRPr="00CA6A00">
              <w:rPr>
                <w:rFonts w:ascii="Times New Roman" w:hAnsi="Times New Roman" w:cs="Times New Roman"/>
                <w:color w:val="000000" w:themeColor="text1"/>
                <w:sz w:val="18"/>
                <w:szCs w:val="18"/>
              </w:rPr>
              <w:t>–</w:t>
            </w:r>
            <w:r w:rsidRPr="00CA6A00">
              <w:rPr>
                <w:rFonts w:ascii="Times New Roman" w:hAnsi="Times New Roman" w:cs="Times New Roman"/>
                <w:color w:val="000000" w:themeColor="text1"/>
                <w:sz w:val="18"/>
                <w:szCs w:val="18"/>
              </w:rPr>
              <w:t xml:space="preserve"> 2.17</w:t>
            </w:r>
          </w:p>
        </w:tc>
        <w:tc>
          <w:tcPr>
            <w:tcW w:w="1353" w:type="dxa"/>
          </w:tcPr>
          <w:p w14:paraId="085FC5EB" w14:textId="77777777" w:rsidR="00DF7503" w:rsidRPr="00CA6A00" w:rsidRDefault="00DF7503" w:rsidP="007634D3">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897</w:t>
            </w:r>
          </w:p>
          <w:p w14:paraId="5D388D4E" w14:textId="77777777" w:rsidR="00DF7503" w:rsidRPr="00CA6A00" w:rsidRDefault="00DF7503" w:rsidP="007634D3">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4 studies)</w:t>
            </w:r>
          </w:p>
        </w:tc>
        <w:tc>
          <w:tcPr>
            <w:tcW w:w="2082" w:type="dxa"/>
          </w:tcPr>
          <w:p w14:paraId="5D91C75F" w14:textId="77777777" w:rsidR="00DF7503" w:rsidRPr="00CA6A00" w:rsidRDefault="00DF7503" w:rsidP="007634D3">
            <w:pPr>
              <w:rPr>
                <w:rFonts w:ascii="Times New Roman" w:hAnsi="Times New Roman" w:cs="Times New Roman"/>
                <w:color w:val="000000" w:themeColor="text1"/>
                <w:sz w:val="18"/>
                <w:szCs w:val="18"/>
              </w:rPr>
            </w:pPr>
            <w:r w:rsidRPr="00CA6A00">
              <w:rPr>
                <w:rFonts w:ascii="Times New Roman" w:hAnsi="Times New Roman" w:cs="Times New Roman"/>
                <w:noProof/>
                <w:color w:val="000000" w:themeColor="text1"/>
                <w:sz w:val="18"/>
                <w:szCs w:val="18"/>
              </w:rPr>
              <w:drawing>
                <wp:inline distT="0" distB="0" distL="0" distR="0" wp14:anchorId="24573FB1" wp14:editId="42333774">
                  <wp:extent cx="1171739" cy="219106"/>
                  <wp:effectExtent l="0" t="0" r="0" b="9525"/>
                  <wp:docPr id="2599458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945828" name=""/>
                          <pic:cNvPicPr/>
                        </pic:nvPicPr>
                        <pic:blipFill>
                          <a:blip r:embed="rId92"/>
                          <a:stretch>
                            <a:fillRect/>
                          </a:stretch>
                        </pic:blipFill>
                        <pic:spPr>
                          <a:xfrm>
                            <a:off x="0" y="0"/>
                            <a:ext cx="1171739" cy="219106"/>
                          </a:xfrm>
                          <a:prstGeom prst="rect">
                            <a:avLst/>
                          </a:prstGeom>
                        </pic:spPr>
                      </pic:pic>
                    </a:graphicData>
                  </a:graphic>
                </wp:inline>
              </w:drawing>
            </w:r>
          </w:p>
          <w:p w14:paraId="3C9A5FC7" w14:textId="77777777" w:rsidR="00DF7503" w:rsidRPr="00CA6A00" w:rsidRDefault="00DF7503" w:rsidP="007634D3">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oderate</w:t>
            </w:r>
          </w:p>
        </w:tc>
        <w:tc>
          <w:tcPr>
            <w:tcW w:w="4143" w:type="dxa"/>
            <w:vMerge w:val="restart"/>
          </w:tcPr>
          <w:p w14:paraId="09592E16" w14:textId="77777777" w:rsidR="00DF7503" w:rsidRPr="00CA6A00" w:rsidRDefault="00DF7503" w:rsidP="007634D3">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The certainty of evidence is moderate regarding mental health outcomes among individuals who experienced delirium compared to those who did not.</w:t>
            </w:r>
          </w:p>
        </w:tc>
      </w:tr>
      <w:tr w:rsidR="00413CE5" w:rsidRPr="00CA6A00" w14:paraId="543383C6" w14:textId="77777777" w:rsidTr="00AC0FC8">
        <w:trPr>
          <w:trHeight w:val="393"/>
        </w:trPr>
        <w:tc>
          <w:tcPr>
            <w:tcW w:w="2117" w:type="dxa"/>
            <w:vMerge/>
          </w:tcPr>
          <w:p w14:paraId="512ADE19" w14:textId="77777777" w:rsidR="00DF7503" w:rsidRPr="00CA6A00" w:rsidRDefault="00DF7503" w:rsidP="007634D3">
            <w:pPr>
              <w:rPr>
                <w:rFonts w:ascii="Times New Roman" w:hAnsi="Times New Roman" w:cs="Times New Roman"/>
                <w:color w:val="000000" w:themeColor="text1"/>
                <w:sz w:val="18"/>
                <w:szCs w:val="18"/>
              </w:rPr>
            </w:pPr>
          </w:p>
        </w:tc>
        <w:tc>
          <w:tcPr>
            <w:tcW w:w="2485" w:type="dxa"/>
            <w:gridSpan w:val="2"/>
            <w:vMerge/>
          </w:tcPr>
          <w:p w14:paraId="362CED6A" w14:textId="3E25868D" w:rsidR="00DF7503" w:rsidRPr="00CA6A00" w:rsidRDefault="00DF7503" w:rsidP="007634D3">
            <w:pPr>
              <w:rPr>
                <w:rFonts w:ascii="Times New Roman" w:hAnsi="Times New Roman" w:cs="Times New Roman"/>
                <w:color w:val="000000" w:themeColor="text1"/>
                <w:sz w:val="18"/>
                <w:szCs w:val="18"/>
              </w:rPr>
            </w:pPr>
          </w:p>
        </w:tc>
        <w:tc>
          <w:tcPr>
            <w:tcW w:w="1297" w:type="dxa"/>
          </w:tcPr>
          <w:p w14:paraId="1E151131" w14:textId="30E59C54" w:rsidR="00DF7503" w:rsidRPr="00CA6A00" w:rsidRDefault="00DF7503" w:rsidP="007634D3">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Continuous</w:t>
            </w:r>
          </w:p>
        </w:tc>
        <w:tc>
          <w:tcPr>
            <w:tcW w:w="1576" w:type="dxa"/>
          </w:tcPr>
          <w:p w14:paraId="6C8EB04A" w14:textId="5FC4DB11" w:rsidR="00DF7503" w:rsidRPr="00CA6A00" w:rsidRDefault="00DF7503" w:rsidP="007634D3">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33</w:t>
            </w:r>
          </w:p>
          <w:p w14:paraId="390DE6DE" w14:textId="7AC7ED4A" w:rsidR="00DF7503" w:rsidRPr="00CA6A00" w:rsidRDefault="00DF7503" w:rsidP="007634D3">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0.49</w:t>
            </w:r>
            <w:r w:rsidR="007341C9" w:rsidRPr="00CA6A00">
              <w:rPr>
                <w:rFonts w:ascii="Times New Roman" w:hAnsi="Times New Roman" w:cs="Times New Roman"/>
                <w:color w:val="000000" w:themeColor="text1"/>
                <w:sz w:val="18"/>
                <w:szCs w:val="18"/>
              </w:rPr>
              <w:t>–</w:t>
            </w:r>
            <w:r w:rsidRPr="00CA6A00">
              <w:rPr>
                <w:rFonts w:ascii="Times New Roman" w:hAnsi="Times New Roman" w:cs="Times New Roman"/>
                <w:color w:val="000000" w:themeColor="text1"/>
                <w:sz w:val="18"/>
                <w:szCs w:val="18"/>
              </w:rPr>
              <w:t xml:space="preserve"> -0.17)</w:t>
            </w:r>
          </w:p>
        </w:tc>
        <w:tc>
          <w:tcPr>
            <w:tcW w:w="1353" w:type="dxa"/>
          </w:tcPr>
          <w:p w14:paraId="655EA059" w14:textId="77777777" w:rsidR="00DF7503" w:rsidRPr="00CA6A00" w:rsidRDefault="00DF7503" w:rsidP="007634D3">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387</w:t>
            </w:r>
          </w:p>
          <w:p w14:paraId="7A3A5E08" w14:textId="77777777" w:rsidR="00DF7503" w:rsidRPr="00CA6A00" w:rsidRDefault="00DF7503" w:rsidP="007634D3">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1 studies)</w:t>
            </w:r>
          </w:p>
        </w:tc>
        <w:tc>
          <w:tcPr>
            <w:tcW w:w="2082" w:type="dxa"/>
          </w:tcPr>
          <w:p w14:paraId="2C3641BC" w14:textId="77777777" w:rsidR="00DF7503" w:rsidRPr="00CA6A00" w:rsidRDefault="00DF7503" w:rsidP="007634D3">
            <w:pPr>
              <w:rPr>
                <w:rFonts w:ascii="Times New Roman" w:hAnsi="Times New Roman" w:cs="Times New Roman"/>
                <w:color w:val="000000" w:themeColor="text1"/>
                <w:sz w:val="18"/>
                <w:szCs w:val="18"/>
              </w:rPr>
            </w:pPr>
            <w:r w:rsidRPr="00CA6A00">
              <w:rPr>
                <w:rFonts w:ascii="Times New Roman" w:hAnsi="Times New Roman" w:cs="Times New Roman"/>
                <w:noProof/>
                <w:color w:val="000000" w:themeColor="text1"/>
                <w:sz w:val="18"/>
                <w:szCs w:val="18"/>
              </w:rPr>
              <w:drawing>
                <wp:inline distT="0" distB="0" distL="0" distR="0" wp14:anchorId="41E321ED" wp14:editId="41995132">
                  <wp:extent cx="1171739" cy="219106"/>
                  <wp:effectExtent l="0" t="0" r="0" b="9525"/>
                  <wp:docPr id="7122650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2265089" name=""/>
                          <pic:cNvPicPr/>
                        </pic:nvPicPr>
                        <pic:blipFill>
                          <a:blip r:embed="rId92"/>
                          <a:stretch>
                            <a:fillRect/>
                          </a:stretch>
                        </pic:blipFill>
                        <pic:spPr>
                          <a:xfrm>
                            <a:off x="0" y="0"/>
                            <a:ext cx="1171739" cy="219106"/>
                          </a:xfrm>
                          <a:prstGeom prst="rect">
                            <a:avLst/>
                          </a:prstGeom>
                        </pic:spPr>
                      </pic:pic>
                    </a:graphicData>
                  </a:graphic>
                </wp:inline>
              </w:drawing>
            </w:r>
          </w:p>
          <w:p w14:paraId="38848145" w14:textId="77777777" w:rsidR="00DF7503" w:rsidRPr="00CA6A00" w:rsidRDefault="00DF7503" w:rsidP="007634D3">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oderate</w:t>
            </w:r>
          </w:p>
        </w:tc>
        <w:tc>
          <w:tcPr>
            <w:tcW w:w="4143" w:type="dxa"/>
            <w:vMerge/>
          </w:tcPr>
          <w:p w14:paraId="4E6001D7" w14:textId="77777777" w:rsidR="00DF7503" w:rsidRPr="00CA6A00" w:rsidRDefault="00DF7503" w:rsidP="007634D3">
            <w:pPr>
              <w:rPr>
                <w:rFonts w:ascii="Times New Roman" w:hAnsi="Times New Roman" w:cs="Times New Roman"/>
                <w:color w:val="000000" w:themeColor="text1"/>
                <w:sz w:val="18"/>
                <w:szCs w:val="18"/>
              </w:rPr>
            </w:pPr>
          </w:p>
        </w:tc>
      </w:tr>
      <w:tr w:rsidR="00413CE5" w:rsidRPr="00CA6A00" w14:paraId="277E29CE" w14:textId="77777777" w:rsidTr="00AC0FC8">
        <w:trPr>
          <w:trHeight w:val="142"/>
        </w:trPr>
        <w:tc>
          <w:tcPr>
            <w:tcW w:w="2117" w:type="dxa"/>
          </w:tcPr>
          <w:p w14:paraId="575327A2" w14:textId="77777777" w:rsidR="00DF7503" w:rsidRPr="00CA6A00" w:rsidRDefault="00DF7503" w:rsidP="007634D3">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Dementia</w:t>
            </w:r>
          </w:p>
        </w:tc>
        <w:tc>
          <w:tcPr>
            <w:tcW w:w="2485" w:type="dxa"/>
            <w:gridSpan w:val="2"/>
          </w:tcPr>
          <w:p w14:paraId="26E0059A" w14:textId="40A7B0EE" w:rsidR="00DF7503" w:rsidRPr="00CA6A00" w:rsidRDefault="00DF7503" w:rsidP="007634D3">
            <w:pPr>
              <w:rPr>
                <w:rFonts w:ascii="Times New Roman" w:hAnsi="Times New Roman" w:cs="Times New Roman"/>
                <w:color w:val="000000" w:themeColor="text1"/>
                <w:sz w:val="18"/>
                <w:szCs w:val="18"/>
              </w:rPr>
            </w:pPr>
          </w:p>
        </w:tc>
        <w:tc>
          <w:tcPr>
            <w:tcW w:w="1297" w:type="dxa"/>
          </w:tcPr>
          <w:p w14:paraId="5CC145B4" w14:textId="73AB0353" w:rsidR="00DF7503" w:rsidRPr="00CA6A00" w:rsidRDefault="00DF7503" w:rsidP="007634D3">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Categorical  </w:t>
            </w:r>
          </w:p>
        </w:tc>
        <w:tc>
          <w:tcPr>
            <w:tcW w:w="1576" w:type="dxa"/>
          </w:tcPr>
          <w:p w14:paraId="08308EB3" w14:textId="4662F0EB" w:rsidR="00DF7503" w:rsidRPr="00CA6A00" w:rsidRDefault="00DF7503" w:rsidP="007634D3">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5.37</w:t>
            </w:r>
          </w:p>
          <w:p w14:paraId="49DF20D9" w14:textId="7E36311F" w:rsidR="00DF7503" w:rsidRPr="00CA6A00" w:rsidRDefault="00DF7503" w:rsidP="007634D3">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31</w:t>
            </w:r>
            <w:r w:rsidR="007341C9" w:rsidRPr="00CA6A00">
              <w:rPr>
                <w:rFonts w:ascii="Times New Roman" w:hAnsi="Times New Roman" w:cs="Times New Roman"/>
                <w:color w:val="000000" w:themeColor="text1"/>
                <w:sz w:val="18"/>
                <w:szCs w:val="18"/>
              </w:rPr>
              <w:t>–</w:t>
            </w:r>
            <w:r w:rsidRPr="00CA6A00">
              <w:rPr>
                <w:rFonts w:ascii="Times New Roman" w:hAnsi="Times New Roman" w:cs="Times New Roman"/>
                <w:color w:val="000000" w:themeColor="text1"/>
                <w:sz w:val="18"/>
                <w:szCs w:val="18"/>
              </w:rPr>
              <w:t>8.73)</w:t>
            </w:r>
          </w:p>
        </w:tc>
        <w:tc>
          <w:tcPr>
            <w:tcW w:w="1353" w:type="dxa"/>
          </w:tcPr>
          <w:p w14:paraId="0FFC0B0A" w14:textId="77777777" w:rsidR="00DF7503" w:rsidRPr="00CA6A00" w:rsidRDefault="00DF7503" w:rsidP="007634D3">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0660</w:t>
            </w:r>
          </w:p>
          <w:p w14:paraId="534028D1" w14:textId="77777777" w:rsidR="00DF7503" w:rsidRPr="00CA6A00" w:rsidRDefault="00DF7503" w:rsidP="007634D3">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3 studies)</w:t>
            </w:r>
          </w:p>
        </w:tc>
        <w:tc>
          <w:tcPr>
            <w:tcW w:w="2082" w:type="dxa"/>
          </w:tcPr>
          <w:p w14:paraId="5F6ABDE1" w14:textId="77777777" w:rsidR="00DF7503" w:rsidRPr="00CA6A00" w:rsidRDefault="00DF7503" w:rsidP="007634D3">
            <w:pPr>
              <w:rPr>
                <w:rFonts w:ascii="Times New Roman" w:hAnsi="Times New Roman" w:cs="Times New Roman"/>
                <w:color w:val="000000" w:themeColor="text1"/>
                <w:sz w:val="18"/>
                <w:szCs w:val="18"/>
              </w:rPr>
            </w:pPr>
            <w:r w:rsidRPr="00CA6A00">
              <w:rPr>
                <w:rFonts w:ascii="Times New Roman" w:hAnsi="Times New Roman" w:cs="Times New Roman"/>
                <w:noProof/>
                <w:color w:val="000000" w:themeColor="text1"/>
                <w:sz w:val="18"/>
                <w:szCs w:val="18"/>
              </w:rPr>
              <w:drawing>
                <wp:inline distT="0" distB="0" distL="0" distR="0" wp14:anchorId="31CCCBAC" wp14:editId="18AE5D87">
                  <wp:extent cx="1171739" cy="219106"/>
                  <wp:effectExtent l="0" t="0" r="0" b="9525"/>
                  <wp:docPr id="12609480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948028" name=""/>
                          <pic:cNvPicPr/>
                        </pic:nvPicPr>
                        <pic:blipFill>
                          <a:blip r:embed="rId92"/>
                          <a:stretch>
                            <a:fillRect/>
                          </a:stretch>
                        </pic:blipFill>
                        <pic:spPr>
                          <a:xfrm>
                            <a:off x="0" y="0"/>
                            <a:ext cx="1171739" cy="219106"/>
                          </a:xfrm>
                          <a:prstGeom prst="rect">
                            <a:avLst/>
                          </a:prstGeom>
                        </pic:spPr>
                      </pic:pic>
                    </a:graphicData>
                  </a:graphic>
                </wp:inline>
              </w:drawing>
            </w:r>
          </w:p>
          <w:p w14:paraId="1D03466B" w14:textId="77777777" w:rsidR="00DF7503" w:rsidRPr="00CA6A00" w:rsidRDefault="00DF7503" w:rsidP="007634D3">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oderate</w:t>
            </w:r>
          </w:p>
        </w:tc>
        <w:tc>
          <w:tcPr>
            <w:tcW w:w="4143" w:type="dxa"/>
          </w:tcPr>
          <w:p w14:paraId="21B13D02" w14:textId="77777777" w:rsidR="00DF7503" w:rsidRPr="00CA6A00" w:rsidRDefault="00DF7503" w:rsidP="007634D3">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The certainty of evidence is moderate regarding dementia outcomes among individuals who experienced delirium compared to those who did not.</w:t>
            </w:r>
          </w:p>
        </w:tc>
      </w:tr>
      <w:tr w:rsidR="00413CE5" w:rsidRPr="00CA6A00" w14:paraId="3A3B03F4" w14:textId="77777777" w:rsidTr="00AC0FC8">
        <w:trPr>
          <w:trHeight w:val="1026"/>
        </w:trPr>
        <w:tc>
          <w:tcPr>
            <w:tcW w:w="2117" w:type="dxa"/>
          </w:tcPr>
          <w:p w14:paraId="2E168087" w14:textId="77777777" w:rsidR="00DF7503" w:rsidRPr="00CA6A00" w:rsidRDefault="00DF7503" w:rsidP="007634D3">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Readmission</w:t>
            </w:r>
          </w:p>
        </w:tc>
        <w:tc>
          <w:tcPr>
            <w:tcW w:w="2485" w:type="dxa"/>
            <w:gridSpan w:val="2"/>
          </w:tcPr>
          <w:p w14:paraId="520B05AC" w14:textId="7C3B6EE7" w:rsidR="00DF7503" w:rsidRPr="00CA6A00" w:rsidRDefault="00DF7503" w:rsidP="007634D3">
            <w:pPr>
              <w:rPr>
                <w:rFonts w:ascii="Times New Roman" w:hAnsi="Times New Roman" w:cs="Times New Roman"/>
                <w:color w:val="000000" w:themeColor="text1"/>
                <w:sz w:val="18"/>
                <w:szCs w:val="18"/>
              </w:rPr>
            </w:pPr>
          </w:p>
        </w:tc>
        <w:tc>
          <w:tcPr>
            <w:tcW w:w="1297" w:type="dxa"/>
          </w:tcPr>
          <w:p w14:paraId="7ACC9FCA" w14:textId="02AB8BEE" w:rsidR="00DF7503" w:rsidRPr="00CA6A00" w:rsidRDefault="00DF7503" w:rsidP="007634D3">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Categorical  </w:t>
            </w:r>
          </w:p>
        </w:tc>
        <w:tc>
          <w:tcPr>
            <w:tcW w:w="1576" w:type="dxa"/>
          </w:tcPr>
          <w:p w14:paraId="2C132B3D" w14:textId="2E4A7DE6" w:rsidR="00DF7503" w:rsidRPr="00CA6A00" w:rsidRDefault="00DF7503" w:rsidP="007634D3">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70</w:t>
            </w:r>
          </w:p>
          <w:p w14:paraId="766E991A" w14:textId="01B80455" w:rsidR="00DF7503" w:rsidRPr="00CA6A00" w:rsidRDefault="00DF7503" w:rsidP="007634D3">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39</w:t>
            </w:r>
            <w:r w:rsidR="007341C9" w:rsidRPr="00CA6A00">
              <w:rPr>
                <w:rFonts w:ascii="Times New Roman" w:hAnsi="Times New Roman" w:cs="Times New Roman"/>
                <w:color w:val="000000" w:themeColor="text1"/>
                <w:sz w:val="18"/>
                <w:szCs w:val="18"/>
              </w:rPr>
              <w:t>–</w:t>
            </w:r>
            <w:r w:rsidRPr="00CA6A00">
              <w:rPr>
                <w:rFonts w:ascii="Times New Roman" w:hAnsi="Times New Roman" w:cs="Times New Roman"/>
                <w:color w:val="000000" w:themeColor="text1"/>
                <w:sz w:val="18"/>
                <w:szCs w:val="18"/>
              </w:rPr>
              <w:t xml:space="preserve"> 2.07)</w:t>
            </w:r>
          </w:p>
        </w:tc>
        <w:tc>
          <w:tcPr>
            <w:tcW w:w="1353" w:type="dxa"/>
          </w:tcPr>
          <w:p w14:paraId="0BF46166" w14:textId="77777777" w:rsidR="00DF7503" w:rsidRPr="00CA6A00" w:rsidRDefault="00DF7503" w:rsidP="007634D3">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1087</w:t>
            </w:r>
          </w:p>
          <w:p w14:paraId="39494FB6" w14:textId="77777777" w:rsidR="00DF7503" w:rsidRPr="00CA6A00" w:rsidRDefault="00DF7503" w:rsidP="007634D3">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1 studies)</w:t>
            </w:r>
          </w:p>
        </w:tc>
        <w:tc>
          <w:tcPr>
            <w:tcW w:w="2082" w:type="dxa"/>
          </w:tcPr>
          <w:p w14:paraId="4C83C1CC" w14:textId="77777777" w:rsidR="00DF7503" w:rsidRPr="00CA6A00" w:rsidRDefault="00DF7503" w:rsidP="007634D3">
            <w:pPr>
              <w:rPr>
                <w:rFonts w:ascii="Times New Roman" w:hAnsi="Times New Roman" w:cs="Times New Roman"/>
                <w:color w:val="000000" w:themeColor="text1"/>
                <w:sz w:val="18"/>
                <w:szCs w:val="18"/>
              </w:rPr>
            </w:pPr>
            <w:r w:rsidRPr="00CA6A00">
              <w:rPr>
                <w:rFonts w:ascii="Times New Roman" w:hAnsi="Times New Roman" w:cs="Times New Roman"/>
                <w:noProof/>
                <w:color w:val="000000" w:themeColor="text1"/>
                <w:sz w:val="18"/>
                <w:szCs w:val="18"/>
              </w:rPr>
              <w:drawing>
                <wp:inline distT="0" distB="0" distL="0" distR="0" wp14:anchorId="7446C7ED" wp14:editId="5A70BEAA">
                  <wp:extent cx="1171739" cy="219106"/>
                  <wp:effectExtent l="0" t="0" r="0" b="9525"/>
                  <wp:docPr id="2955242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524286" name=""/>
                          <pic:cNvPicPr/>
                        </pic:nvPicPr>
                        <pic:blipFill>
                          <a:blip r:embed="rId92"/>
                          <a:stretch>
                            <a:fillRect/>
                          </a:stretch>
                        </pic:blipFill>
                        <pic:spPr>
                          <a:xfrm>
                            <a:off x="0" y="0"/>
                            <a:ext cx="1171739" cy="219106"/>
                          </a:xfrm>
                          <a:prstGeom prst="rect">
                            <a:avLst/>
                          </a:prstGeom>
                        </pic:spPr>
                      </pic:pic>
                    </a:graphicData>
                  </a:graphic>
                </wp:inline>
              </w:drawing>
            </w:r>
          </w:p>
          <w:p w14:paraId="75AE904A" w14:textId="77777777" w:rsidR="00DF7503" w:rsidRPr="00CA6A00" w:rsidRDefault="00DF7503" w:rsidP="007634D3">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Moderate</w:t>
            </w:r>
          </w:p>
        </w:tc>
        <w:tc>
          <w:tcPr>
            <w:tcW w:w="4143" w:type="dxa"/>
          </w:tcPr>
          <w:p w14:paraId="44E25746" w14:textId="77777777" w:rsidR="00DF7503" w:rsidRPr="00CA6A00" w:rsidRDefault="00DF7503" w:rsidP="007634D3">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The certainty of evidence is moderate regarding readmission outcomes among individuals who experienced delirium compared to those who did not.</w:t>
            </w:r>
          </w:p>
        </w:tc>
      </w:tr>
      <w:tr w:rsidR="00413CE5" w:rsidRPr="00CA6A00" w14:paraId="46A6F380" w14:textId="77777777" w:rsidTr="00AC0FC8">
        <w:trPr>
          <w:trHeight w:val="1016"/>
        </w:trPr>
        <w:tc>
          <w:tcPr>
            <w:tcW w:w="2117" w:type="dxa"/>
          </w:tcPr>
          <w:p w14:paraId="0D5C86B0" w14:textId="797F3EA0" w:rsidR="005471E3" w:rsidRPr="00CA6A00" w:rsidRDefault="005471E3" w:rsidP="005471E3">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Institutionalisation</w:t>
            </w:r>
          </w:p>
        </w:tc>
        <w:tc>
          <w:tcPr>
            <w:tcW w:w="2485" w:type="dxa"/>
            <w:gridSpan w:val="2"/>
          </w:tcPr>
          <w:p w14:paraId="31A7C550" w14:textId="77777777" w:rsidR="005471E3" w:rsidRPr="00CA6A00" w:rsidRDefault="005471E3" w:rsidP="005471E3">
            <w:pPr>
              <w:rPr>
                <w:rFonts w:ascii="Times New Roman" w:hAnsi="Times New Roman" w:cs="Times New Roman"/>
                <w:color w:val="000000" w:themeColor="text1"/>
                <w:sz w:val="18"/>
                <w:szCs w:val="18"/>
              </w:rPr>
            </w:pPr>
          </w:p>
        </w:tc>
        <w:tc>
          <w:tcPr>
            <w:tcW w:w="1297" w:type="dxa"/>
          </w:tcPr>
          <w:p w14:paraId="0C494A75" w14:textId="21928BB8" w:rsidR="005471E3" w:rsidRPr="00CA6A00" w:rsidRDefault="005471E3" w:rsidP="005471E3">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Categorical  </w:t>
            </w:r>
          </w:p>
        </w:tc>
        <w:tc>
          <w:tcPr>
            <w:tcW w:w="1576" w:type="dxa"/>
          </w:tcPr>
          <w:p w14:paraId="0E06D49C" w14:textId="77777777" w:rsidR="005471E3" w:rsidRPr="00CA6A00" w:rsidRDefault="005471E3" w:rsidP="005471E3">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79</w:t>
            </w:r>
          </w:p>
          <w:p w14:paraId="72BA2D69" w14:textId="41026B28" w:rsidR="005471E3" w:rsidRPr="00CA6A00" w:rsidRDefault="005471E3" w:rsidP="005471E3">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18</w:t>
            </w:r>
            <w:r w:rsidR="007341C9" w:rsidRPr="00CA6A00">
              <w:rPr>
                <w:rFonts w:ascii="Times New Roman" w:hAnsi="Times New Roman" w:cs="Times New Roman"/>
                <w:color w:val="000000" w:themeColor="text1"/>
                <w:sz w:val="18"/>
                <w:szCs w:val="18"/>
              </w:rPr>
              <w:t>–</w:t>
            </w:r>
            <w:r w:rsidRPr="00CA6A00">
              <w:rPr>
                <w:rFonts w:ascii="Times New Roman" w:hAnsi="Times New Roman" w:cs="Times New Roman"/>
                <w:color w:val="000000" w:themeColor="text1"/>
                <w:sz w:val="18"/>
                <w:szCs w:val="18"/>
              </w:rPr>
              <w:t xml:space="preserve"> 3.56)</w:t>
            </w:r>
          </w:p>
        </w:tc>
        <w:tc>
          <w:tcPr>
            <w:tcW w:w="1353" w:type="dxa"/>
          </w:tcPr>
          <w:p w14:paraId="0B1D65F5" w14:textId="77777777" w:rsidR="005471E3" w:rsidRPr="00CA6A00" w:rsidRDefault="005471E3" w:rsidP="005471E3">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7094</w:t>
            </w:r>
          </w:p>
          <w:p w14:paraId="6B6D1D36" w14:textId="01DD0F92" w:rsidR="005471E3" w:rsidRPr="00CA6A00" w:rsidRDefault="005471E3" w:rsidP="005471E3">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9 studies)</w:t>
            </w:r>
          </w:p>
        </w:tc>
        <w:tc>
          <w:tcPr>
            <w:tcW w:w="2082" w:type="dxa"/>
          </w:tcPr>
          <w:p w14:paraId="18AB03EC" w14:textId="77777777" w:rsidR="005471E3" w:rsidRPr="00CA6A00" w:rsidRDefault="005471E3" w:rsidP="005471E3">
            <w:pPr>
              <w:rPr>
                <w:rFonts w:ascii="Times New Roman" w:hAnsi="Times New Roman" w:cs="Times New Roman"/>
                <w:color w:val="000000" w:themeColor="text1"/>
                <w:sz w:val="18"/>
                <w:szCs w:val="18"/>
              </w:rPr>
            </w:pPr>
            <w:r w:rsidRPr="00CA6A00">
              <w:rPr>
                <w:rFonts w:ascii="Times New Roman" w:hAnsi="Times New Roman" w:cs="Times New Roman"/>
                <w:noProof/>
                <w:color w:val="000000" w:themeColor="text1"/>
                <w:sz w:val="18"/>
                <w:szCs w:val="18"/>
              </w:rPr>
              <w:drawing>
                <wp:inline distT="0" distB="0" distL="0" distR="0" wp14:anchorId="7AF223C3" wp14:editId="3652EFBE">
                  <wp:extent cx="1171739" cy="219106"/>
                  <wp:effectExtent l="0" t="0" r="0" b="9525"/>
                  <wp:docPr id="18570471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047175" name=""/>
                          <pic:cNvPicPr/>
                        </pic:nvPicPr>
                        <pic:blipFill>
                          <a:blip r:embed="rId92"/>
                          <a:stretch>
                            <a:fillRect/>
                          </a:stretch>
                        </pic:blipFill>
                        <pic:spPr>
                          <a:xfrm>
                            <a:off x="0" y="0"/>
                            <a:ext cx="1171739" cy="219106"/>
                          </a:xfrm>
                          <a:prstGeom prst="rect">
                            <a:avLst/>
                          </a:prstGeom>
                        </pic:spPr>
                      </pic:pic>
                    </a:graphicData>
                  </a:graphic>
                </wp:inline>
              </w:drawing>
            </w:r>
          </w:p>
          <w:p w14:paraId="54069B6C" w14:textId="73C22AD5" w:rsidR="005471E3" w:rsidRPr="00CA6A00" w:rsidRDefault="005471E3" w:rsidP="005471E3">
            <w:pPr>
              <w:rPr>
                <w:rFonts w:ascii="Times New Roman" w:hAnsi="Times New Roman" w:cs="Times New Roman"/>
                <w:noProof/>
                <w:color w:val="000000" w:themeColor="text1"/>
                <w:sz w:val="18"/>
                <w:szCs w:val="18"/>
              </w:rPr>
            </w:pPr>
            <w:r w:rsidRPr="00CA6A00">
              <w:rPr>
                <w:rFonts w:ascii="Times New Roman" w:hAnsi="Times New Roman" w:cs="Times New Roman"/>
                <w:color w:val="000000" w:themeColor="text1"/>
                <w:sz w:val="18"/>
                <w:szCs w:val="18"/>
              </w:rPr>
              <w:t>Moderate</w:t>
            </w:r>
          </w:p>
        </w:tc>
        <w:tc>
          <w:tcPr>
            <w:tcW w:w="4143" w:type="dxa"/>
          </w:tcPr>
          <w:p w14:paraId="1C85735A" w14:textId="26C42843" w:rsidR="005471E3" w:rsidRPr="00CA6A00" w:rsidRDefault="005471E3" w:rsidP="005471E3">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The certainty of evidence is moderate regarding Institutionalisation outcomes among individuals who experienced delirium compared to those who did not.</w:t>
            </w:r>
          </w:p>
        </w:tc>
      </w:tr>
      <w:tr w:rsidR="00413CE5" w:rsidRPr="00CA6A00" w14:paraId="1CEF9BA1" w14:textId="77777777" w:rsidTr="00AC0FC8">
        <w:trPr>
          <w:trHeight w:val="1268"/>
        </w:trPr>
        <w:tc>
          <w:tcPr>
            <w:tcW w:w="2117" w:type="dxa"/>
          </w:tcPr>
          <w:p w14:paraId="2524626B" w14:textId="78422EE9" w:rsidR="005471E3" w:rsidRPr="00CA6A00" w:rsidRDefault="005471E3" w:rsidP="005471E3">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Mortality</w:t>
            </w:r>
          </w:p>
        </w:tc>
        <w:tc>
          <w:tcPr>
            <w:tcW w:w="2485" w:type="dxa"/>
            <w:gridSpan w:val="2"/>
          </w:tcPr>
          <w:p w14:paraId="7FE07417" w14:textId="77777777" w:rsidR="005471E3" w:rsidRPr="00CA6A00" w:rsidRDefault="005471E3" w:rsidP="005471E3">
            <w:pPr>
              <w:rPr>
                <w:rFonts w:ascii="Times New Roman" w:hAnsi="Times New Roman" w:cs="Times New Roman"/>
                <w:color w:val="000000" w:themeColor="text1"/>
                <w:sz w:val="18"/>
                <w:szCs w:val="18"/>
              </w:rPr>
            </w:pPr>
          </w:p>
        </w:tc>
        <w:tc>
          <w:tcPr>
            <w:tcW w:w="1297" w:type="dxa"/>
          </w:tcPr>
          <w:p w14:paraId="60D292A9" w14:textId="2E1D8DA7" w:rsidR="005471E3" w:rsidRPr="00CA6A00" w:rsidRDefault="005471E3" w:rsidP="005471E3">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 xml:space="preserve">Categorical  </w:t>
            </w:r>
          </w:p>
        </w:tc>
        <w:tc>
          <w:tcPr>
            <w:tcW w:w="1576" w:type="dxa"/>
          </w:tcPr>
          <w:p w14:paraId="3D8B278E" w14:textId="77777777" w:rsidR="005471E3" w:rsidRPr="00CA6A00" w:rsidRDefault="005471E3" w:rsidP="005471E3">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53</w:t>
            </w:r>
          </w:p>
          <w:p w14:paraId="0951446D" w14:textId="635EE669" w:rsidR="005471E3" w:rsidRPr="00CA6A00" w:rsidRDefault="005471E3" w:rsidP="005471E3">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32</w:t>
            </w:r>
            <w:r w:rsidR="007341C9" w:rsidRPr="00CA6A00">
              <w:rPr>
                <w:rFonts w:ascii="Times New Roman" w:hAnsi="Times New Roman" w:cs="Times New Roman"/>
                <w:color w:val="000000" w:themeColor="text1"/>
                <w:sz w:val="18"/>
                <w:szCs w:val="18"/>
              </w:rPr>
              <w:t>–</w:t>
            </w:r>
            <w:r w:rsidRPr="00CA6A00">
              <w:rPr>
                <w:rFonts w:ascii="Times New Roman" w:hAnsi="Times New Roman" w:cs="Times New Roman"/>
                <w:color w:val="000000" w:themeColor="text1"/>
                <w:sz w:val="18"/>
                <w:szCs w:val="18"/>
              </w:rPr>
              <w:t>2.76)</w:t>
            </w:r>
          </w:p>
        </w:tc>
        <w:tc>
          <w:tcPr>
            <w:tcW w:w="1353" w:type="dxa"/>
          </w:tcPr>
          <w:p w14:paraId="2E3F25BA" w14:textId="77777777" w:rsidR="005471E3" w:rsidRPr="00CA6A00" w:rsidRDefault="005471E3" w:rsidP="005471E3">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6173</w:t>
            </w:r>
          </w:p>
          <w:p w14:paraId="0DBAB3B6" w14:textId="47972B88" w:rsidR="005471E3" w:rsidRPr="00CA6A00" w:rsidRDefault="005471E3" w:rsidP="005471E3">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65 studies)</w:t>
            </w:r>
          </w:p>
        </w:tc>
        <w:tc>
          <w:tcPr>
            <w:tcW w:w="2082" w:type="dxa"/>
          </w:tcPr>
          <w:p w14:paraId="0D6DEDE1" w14:textId="77777777" w:rsidR="005471E3" w:rsidRPr="00CA6A00" w:rsidRDefault="005471E3" w:rsidP="005471E3">
            <w:pPr>
              <w:rPr>
                <w:rFonts w:ascii="Times New Roman" w:hAnsi="Times New Roman" w:cs="Times New Roman"/>
                <w:color w:val="000000" w:themeColor="text1"/>
                <w:sz w:val="18"/>
                <w:szCs w:val="18"/>
              </w:rPr>
            </w:pPr>
            <w:r w:rsidRPr="00CA6A00">
              <w:rPr>
                <w:rFonts w:ascii="Times New Roman" w:hAnsi="Times New Roman" w:cs="Times New Roman"/>
                <w:noProof/>
                <w:color w:val="000000" w:themeColor="text1"/>
                <w:sz w:val="18"/>
                <w:szCs w:val="18"/>
              </w:rPr>
              <w:drawing>
                <wp:inline distT="0" distB="0" distL="0" distR="0" wp14:anchorId="6746CAB1" wp14:editId="21DACBF5">
                  <wp:extent cx="1171739" cy="219106"/>
                  <wp:effectExtent l="0" t="0" r="0" b="9525"/>
                  <wp:docPr id="18378185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818563" name=""/>
                          <pic:cNvPicPr/>
                        </pic:nvPicPr>
                        <pic:blipFill>
                          <a:blip r:embed="rId92"/>
                          <a:stretch>
                            <a:fillRect/>
                          </a:stretch>
                        </pic:blipFill>
                        <pic:spPr>
                          <a:xfrm>
                            <a:off x="0" y="0"/>
                            <a:ext cx="1171739" cy="219106"/>
                          </a:xfrm>
                          <a:prstGeom prst="rect">
                            <a:avLst/>
                          </a:prstGeom>
                        </pic:spPr>
                      </pic:pic>
                    </a:graphicData>
                  </a:graphic>
                </wp:inline>
              </w:drawing>
            </w:r>
          </w:p>
          <w:p w14:paraId="4E8D03BD" w14:textId="4D4B92AD" w:rsidR="005471E3" w:rsidRPr="00CA6A00" w:rsidRDefault="005471E3" w:rsidP="005471E3">
            <w:pPr>
              <w:rPr>
                <w:rFonts w:ascii="Times New Roman" w:hAnsi="Times New Roman" w:cs="Times New Roman"/>
                <w:noProof/>
                <w:color w:val="000000" w:themeColor="text1"/>
                <w:sz w:val="18"/>
                <w:szCs w:val="18"/>
              </w:rPr>
            </w:pPr>
            <w:r w:rsidRPr="00CA6A00">
              <w:rPr>
                <w:rFonts w:ascii="Times New Roman" w:hAnsi="Times New Roman" w:cs="Times New Roman"/>
                <w:color w:val="000000" w:themeColor="text1"/>
                <w:sz w:val="18"/>
                <w:szCs w:val="18"/>
              </w:rPr>
              <w:t>Moderate</w:t>
            </w:r>
          </w:p>
        </w:tc>
        <w:tc>
          <w:tcPr>
            <w:tcW w:w="4143" w:type="dxa"/>
          </w:tcPr>
          <w:p w14:paraId="12D55376" w14:textId="61CF3FCE" w:rsidR="005471E3" w:rsidRPr="00CA6A00" w:rsidRDefault="005471E3" w:rsidP="005471E3">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The certainty of evidence is moderate regarding mortality outcomes among individuals who experienced delirium compared to those who did not.</w:t>
            </w:r>
          </w:p>
        </w:tc>
      </w:tr>
    </w:tbl>
    <w:p w14:paraId="0A0626FD" w14:textId="77777777" w:rsidR="00741B19" w:rsidRPr="00CA6A00" w:rsidRDefault="00741B19" w:rsidP="00741B19">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GRADE working groups grades of evidence</w:t>
      </w:r>
    </w:p>
    <w:p w14:paraId="29127607" w14:textId="77777777" w:rsidR="00741B19" w:rsidRPr="00CA6A00" w:rsidRDefault="00741B19" w:rsidP="00741B19">
      <w:pPr>
        <w:rPr>
          <w:rFonts w:ascii="Times New Roman" w:hAnsi="Times New Roman" w:cs="Times New Roman"/>
          <w:color w:val="000000" w:themeColor="text1"/>
          <w:sz w:val="18"/>
          <w:szCs w:val="18"/>
        </w:rPr>
      </w:pPr>
      <w:r w:rsidRPr="00CA6A00">
        <w:rPr>
          <w:rFonts w:ascii="Times New Roman" w:hAnsi="Times New Roman" w:cs="Times New Roman"/>
          <w:b/>
          <w:bCs/>
          <w:color w:val="000000" w:themeColor="text1"/>
          <w:sz w:val="18"/>
          <w:szCs w:val="18"/>
        </w:rPr>
        <w:t>High</w:t>
      </w:r>
      <w:r w:rsidRPr="00CA6A00">
        <w:rPr>
          <w:rFonts w:ascii="Times New Roman" w:hAnsi="Times New Roman" w:cs="Times New Roman"/>
          <w:color w:val="000000" w:themeColor="text1"/>
          <w:sz w:val="18"/>
          <w:szCs w:val="18"/>
        </w:rPr>
        <w:t>: We are very confident that the true effect lies close to that of the estimate of the effect.</w:t>
      </w:r>
    </w:p>
    <w:p w14:paraId="4446B446" w14:textId="77777777" w:rsidR="00741B19" w:rsidRPr="00CA6A00" w:rsidRDefault="00741B19" w:rsidP="00741B19">
      <w:pPr>
        <w:rPr>
          <w:rFonts w:ascii="Times New Roman" w:hAnsi="Times New Roman" w:cs="Times New Roman"/>
          <w:color w:val="000000" w:themeColor="text1"/>
          <w:sz w:val="18"/>
          <w:szCs w:val="18"/>
        </w:rPr>
      </w:pPr>
      <w:r w:rsidRPr="00CA6A00">
        <w:rPr>
          <w:rFonts w:ascii="Times New Roman" w:hAnsi="Times New Roman" w:cs="Times New Roman"/>
          <w:b/>
          <w:bCs/>
          <w:color w:val="000000" w:themeColor="text1"/>
          <w:sz w:val="18"/>
          <w:szCs w:val="18"/>
        </w:rPr>
        <w:t>Moderate</w:t>
      </w:r>
      <w:r w:rsidRPr="00CA6A00">
        <w:rPr>
          <w:rFonts w:ascii="Times New Roman" w:hAnsi="Times New Roman" w:cs="Times New Roman"/>
          <w:color w:val="000000" w:themeColor="text1"/>
          <w:sz w:val="18"/>
          <w:szCs w:val="18"/>
        </w:rPr>
        <w:t>: We are moderately confident in the effect estimate: The true effect is likely to be close to the estimate of the effect, but there is a possibility that it is substantially different</w:t>
      </w:r>
    </w:p>
    <w:p w14:paraId="677EB114" w14:textId="77777777" w:rsidR="00741B19" w:rsidRPr="00CA6A00" w:rsidRDefault="00741B19" w:rsidP="00741B19">
      <w:pPr>
        <w:rPr>
          <w:rFonts w:ascii="Times New Roman" w:hAnsi="Times New Roman" w:cs="Times New Roman"/>
          <w:color w:val="000000" w:themeColor="text1"/>
          <w:sz w:val="18"/>
          <w:szCs w:val="18"/>
        </w:rPr>
      </w:pPr>
      <w:r w:rsidRPr="00CA6A00">
        <w:rPr>
          <w:rFonts w:ascii="Times New Roman" w:hAnsi="Times New Roman" w:cs="Times New Roman"/>
          <w:b/>
          <w:bCs/>
          <w:color w:val="000000" w:themeColor="text1"/>
          <w:sz w:val="18"/>
          <w:szCs w:val="18"/>
        </w:rPr>
        <w:t>Low</w:t>
      </w:r>
      <w:r w:rsidRPr="00CA6A00">
        <w:rPr>
          <w:rFonts w:ascii="Times New Roman" w:hAnsi="Times New Roman" w:cs="Times New Roman"/>
          <w:color w:val="000000" w:themeColor="text1"/>
          <w:sz w:val="18"/>
          <w:szCs w:val="18"/>
        </w:rPr>
        <w:t>: Our confidence in the effect estimate is limited: The true effect may be substantially different from the estimate of the effect.</w:t>
      </w:r>
    </w:p>
    <w:p w14:paraId="4F3CEAFE" w14:textId="7349F3F9" w:rsidR="00C5525C" w:rsidRDefault="00741B19" w:rsidP="00FE44BF">
      <w:pPr>
        <w:rPr>
          <w:rFonts w:ascii="Times New Roman" w:hAnsi="Times New Roman" w:cs="Times New Roman"/>
          <w:b/>
          <w:bCs/>
          <w:color w:val="000000" w:themeColor="text1"/>
          <w:sz w:val="18"/>
          <w:szCs w:val="18"/>
        </w:rPr>
      </w:pPr>
      <w:r w:rsidRPr="00CA6A00">
        <w:rPr>
          <w:rFonts w:ascii="Times New Roman" w:hAnsi="Times New Roman" w:cs="Times New Roman"/>
          <w:b/>
          <w:bCs/>
          <w:color w:val="000000" w:themeColor="text1"/>
          <w:sz w:val="18"/>
          <w:szCs w:val="18"/>
        </w:rPr>
        <w:t>Very Low</w:t>
      </w:r>
      <w:r w:rsidRPr="00CA6A00">
        <w:rPr>
          <w:rFonts w:ascii="Times New Roman" w:hAnsi="Times New Roman" w:cs="Times New Roman"/>
          <w:color w:val="000000" w:themeColor="text1"/>
          <w:sz w:val="18"/>
          <w:szCs w:val="18"/>
        </w:rPr>
        <w:t>: We have very little confidence in the effect estimate: The true effect is likely to be substantially different from the estimate of effect</w:t>
      </w:r>
      <w:r w:rsidR="00413CE5" w:rsidRPr="00CA6A00">
        <w:rPr>
          <w:rFonts w:ascii="Times New Roman" w:hAnsi="Times New Roman" w:cs="Times New Roman"/>
          <w:b/>
          <w:bCs/>
          <w:color w:val="000000" w:themeColor="text1"/>
          <w:sz w:val="18"/>
          <w:szCs w:val="18"/>
        </w:rPr>
        <w:t>.</w:t>
      </w:r>
    </w:p>
    <w:p w14:paraId="675E0CB1" w14:textId="77777777" w:rsidR="00CE6F09" w:rsidRDefault="00CE6F09" w:rsidP="00FE44BF">
      <w:pPr>
        <w:rPr>
          <w:rFonts w:ascii="Times New Roman" w:hAnsi="Times New Roman" w:cs="Times New Roman"/>
          <w:b/>
          <w:bCs/>
          <w:color w:val="000000" w:themeColor="text1"/>
          <w:sz w:val="18"/>
          <w:szCs w:val="18"/>
        </w:rPr>
      </w:pPr>
    </w:p>
    <w:p w14:paraId="394348A9" w14:textId="77777777" w:rsidR="00CE6F09" w:rsidRDefault="00CE6F09" w:rsidP="00FE44BF">
      <w:pPr>
        <w:rPr>
          <w:rFonts w:ascii="Times New Roman" w:hAnsi="Times New Roman" w:cs="Times New Roman"/>
          <w:b/>
          <w:bCs/>
          <w:color w:val="000000" w:themeColor="text1"/>
          <w:sz w:val="18"/>
          <w:szCs w:val="18"/>
        </w:rPr>
      </w:pPr>
    </w:p>
    <w:p w14:paraId="24535142" w14:textId="77777777" w:rsidR="00CE6F09" w:rsidRDefault="00CE6F09" w:rsidP="00FE44BF">
      <w:pPr>
        <w:rPr>
          <w:rFonts w:ascii="Times New Roman" w:hAnsi="Times New Roman" w:cs="Times New Roman"/>
          <w:b/>
          <w:bCs/>
          <w:color w:val="000000" w:themeColor="text1"/>
          <w:sz w:val="18"/>
          <w:szCs w:val="18"/>
        </w:rPr>
      </w:pPr>
    </w:p>
    <w:p w14:paraId="11B1B6D2" w14:textId="77777777" w:rsidR="00CE6F09" w:rsidRPr="00FB1D94" w:rsidRDefault="00CE6F09" w:rsidP="00FE44BF">
      <w:pPr>
        <w:rPr>
          <w:rFonts w:ascii="Times New Roman" w:hAnsi="Times New Roman" w:cs="Times New Roman"/>
          <w:b/>
          <w:bCs/>
          <w:color w:val="000000" w:themeColor="text1"/>
          <w:sz w:val="18"/>
          <w:szCs w:val="18"/>
        </w:rPr>
      </w:pPr>
    </w:p>
    <w:p w14:paraId="761A7E6E" w14:textId="1BC7A05D" w:rsidR="00FE44BF" w:rsidRPr="00CE6F09" w:rsidRDefault="000D72A6" w:rsidP="00956CA1">
      <w:pPr>
        <w:pStyle w:val="Heading1"/>
        <w:rPr>
          <w:rFonts w:ascii="Times New Roman" w:hAnsi="Times New Roman" w:cs="Times New Roman"/>
          <w:color w:val="000000" w:themeColor="text1"/>
          <w:sz w:val="24"/>
          <w:szCs w:val="24"/>
        </w:rPr>
      </w:pPr>
      <w:bookmarkStart w:id="22" w:name="_Toc190266404"/>
      <w:r w:rsidRPr="00CE6F09">
        <w:rPr>
          <w:rFonts w:ascii="Times New Roman" w:hAnsi="Times New Roman" w:cs="Times New Roman"/>
          <w:color w:val="000000" w:themeColor="text1"/>
          <w:sz w:val="24"/>
          <w:szCs w:val="24"/>
        </w:rPr>
        <w:lastRenderedPageBreak/>
        <w:t xml:space="preserve">Manuscript </w:t>
      </w:r>
      <w:r w:rsidR="00FE44BF" w:rsidRPr="00CE6F09">
        <w:rPr>
          <w:rFonts w:ascii="Times New Roman" w:hAnsi="Times New Roman" w:cs="Times New Roman"/>
          <w:color w:val="000000" w:themeColor="text1"/>
          <w:sz w:val="24"/>
          <w:szCs w:val="24"/>
        </w:rPr>
        <w:t>References</w:t>
      </w:r>
      <w:r w:rsidRPr="00CE6F09">
        <w:rPr>
          <w:rFonts w:ascii="Times New Roman" w:hAnsi="Times New Roman" w:cs="Times New Roman"/>
          <w:color w:val="000000" w:themeColor="text1"/>
          <w:sz w:val="24"/>
          <w:szCs w:val="24"/>
        </w:rPr>
        <w:t xml:space="preserve"> 51-338</w:t>
      </w:r>
      <w:bookmarkEnd w:id="22"/>
    </w:p>
    <w:p w14:paraId="16872635" w14:textId="77777777" w:rsidR="009E47B0" w:rsidRPr="00CE6F09" w:rsidRDefault="009E47B0" w:rsidP="009E47B0">
      <w:pPr>
        <w:rPr>
          <w:rFonts w:ascii="Times New Roman" w:hAnsi="Times New Roman" w:cs="Times New Roman"/>
          <w:color w:val="000000" w:themeColor="text1"/>
          <w:sz w:val="24"/>
          <w:szCs w:val="24"/>
        </w:rPr>
      </w:pPr>
    </w:p>
    <w:p w14:paraId="57E9F762" w14:textId="77777777" w:rsidR="000E0590" w:rsidRPr="00CE6F09" w:rsidRDefault="000E0590" w:rsidP="000E0590">
      <w:pPr>
        <w:rPr>
          <w:rFonts w:ascii="Times New Roman" w:hAnsi="Times New Roman" w:cs="Times New Roman"/>
          <w:color w:val="000000" w:themeColor="text1"/>
          <w:sz w:val="24"/>
          <w:szCs w:val="24"/>
        </w:rPr>
      </w:pPr>
    </w:p>
    <w:p w14:paraId="4F3F02CC" w14:textId="36AAF79C" w:rsidR="00F46144" w:rsidRPr="00CE6F09" w:rsidRDefault="001C4BE0" w:rsidP="000E0590">
      <w:pPr>
        <w:pStyle w:val="Heading1"/>
        <w:rPr>
          <w:rFonts w:ascii="Times New Roman" w:hAnsi="Times New Roman" w:cs="Times New Roman"/>
          <w:color w:val="000000" w:themeColor="text1"/>
          <w:sz w:val="24"/>
          <w:szCs w:val="24"/>
        </w:rPr>
      </w:pPr>
      <w:bookmarkStart w:id="23" w:name="_Toc190266405"/>
      <w:r w:rsidRPr="00CE6F09">
        <w:rPr>
          <w:rFonts w:ascii="Times New Roman" w:hAnsi="Times New Roman" w:cs="Times New Roman"/>
          <w:color w:val="000000" w:themeColor="text1"/>
          <w:sz w:val="24"/>
          <w:szCs w:val="24"/>
        </w:rPr>
        <w:t>References (Clinical outcomes</w:t>
      </w:r>
      <w:r w:rsidR="001F58E8" w:rsidRPr="00CE6F09">
        <w:rPr>
          <w:rFonts w:ascii="Times New Roman" w:hAnsi="Times New Roman" w:cs="Times New Roman"/>
          <w:color w:val="000000" w:themeColor="text1"/>
          <w:sz w:val="24"/>
          <w:szCs w:val="24"/>
        </w:rPr>
        <w:t xml:space="preserve"> used for analyses 1-253)</w:t>
      </w:r>
      <w:bookmarkEnd w:id="23"/>
    </w:p>
    <w:p w14:paraId="0F3DE3F4" w14:textId="77777777" w:rsidR="00F61F19" w:rsidRPr="00CA6A00" w:rsidRDefault="00F61F19" w:rsidP="003B27D6">
      <w:pPr>
        <w:pStyle w:val="EndNoteBibliography"/>
        <w:spacing w:after="0"/>
        <w:rPr>
          <w:rFonts w:ascii="Times New Roman" w:eastAsiaTheme="majorEastAsia" w:hAnsi="Times New Roman" w:cs="Times New Roman"/>
          <w:color w:val="000000" w:themeColor="text1"/>
          <w:sz w:val="18"/>
          <w:szCs w:val="18"/>
        </w:rPr>
      </w:pPr>
    </w:p>
    <w:p w14:paraId="3AFDC1BC" w14:textId="77777777" w:rsidR="00203ADF" w:rsidRPr="00CA6A00" w:rsidRDefault="00311E93" w:rsidP="00203ADF">
      <w:pPr>
        <w:pStyle w:val="EndNoteBibliography"/>
        <w:spacing w:after="0"/>
        <w:rPr>
          <w:rFonts w:ascii="Times New Roman" w:hAnsi="Times New Roman" w:cs="Times New Roman"/>
          <w:color w:val="000000" w:themeColor="text1"/>
          <w:sz w:val="18"/>
          <w:szCs w:val="18"/>
        </w:rPr>
      </w:pPr>
      <w:r w:rsidRPr="00CA6A00">
        <w:rPr>
          <w:rFonts w:ascii="Times New Roman" w:eastAsiaTheme="majorEastAsia" w:hAnsi="Times New Roman" w:cs="Times New Roman"/>
          <w:color w:val="000000" w:themeColor="text1"/>
          <w:sz w:val="18"/>
          <w:szCs w:val="18"/>
        </w:rPr>
        <w:fldChar w:fldCharType="begin"/>
      </w:r>
      <w:r w:rsidRPr="00CA6A00">
        <w:rPr>
          <w:rFonts w:ascii="Times New Roman" w:hAnsi="Times New Roman" w:cs="Times New Roman"/>
          <w:color w:val="000000" w:themeColor="text1"/>
          <w:sz w:val="18"/>
          <w:szCs w:val="18"/>
        </w:rPr>
        <w:instrText xml:space="preserve"> ADDIN EN.REFLIST </w:instrText>
      </w:r>
      <w:r w:rsidRPr="00CA6A00">
        <w:rPr>
          <w:rFonts w:ascii="Times New Roman" w:eastAsiaTheme="majorEastAsia" w:hAnsi="Times New Roman" w:cs="Times New Roman"/>
          <w:color w:val="000000" w:themeColor="text1"/>
          <w:sz w:val="18"/>
          <w:szCs w:val="18"/>
        </w:rPr>
        <w:fldChar w:fldCharType="separate"/>
      </w:r>
      <w:r w:rsidR="00203ADF" w:rsidRPr="00CA6A00">
        <w:rPr>
          <w:rFonts w:ascii="Times New Roman" w:hAnsi="Times New Roman" w:cs="Times New Roman"/>
          <w:color w:val="000000" w:themeColor="text1"/>
          <w:sz w:val="18"/>
          <w:szCs w:val="18"/>
        </w:rPr>
        <w:t>1.</w:t>
      </w:r>
      <w:r w:rsidR="00203ADF" w:rsidRPr="00CA6A00">
        <w:rPr>
          <w:rFonts w:ascii="Times New Roman" w:hAnsi="Times New Roman" w:cs="Times New Roman"/>
          <w:color w:val="000000" w:themeColor="text1"/>
          <w:sz w:val="18"/>
          <w:szCs w:val="18"/>
        </w:rPr>
        <w:tab/>
        <w:t>Abelha FJ, Luís C, Veiga D, Parente D, Fernandes V, Santos P, et al. Outcome and quality of life in patients with postoperative delirium during an ICU stay following major surgery. Crit Care. 2013 Oct 29;17(5):R257.</w:t>
      </w:r>
    </w:p>
    <w:p w14:paraId="7F7058A4"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w:t>
      </w:r>
      <w:r w:rsidRPr="00CA6A00">
        <w:rPr>
          <w:rFonts w:ascii="Times New Roman" w:hAnsi="Times New Roman" w:cs="Times New Roman"/>
          <w:color w:val="000000" w:themeColor="text1"/>
          <w:sz w:val="18"/>
          <w:szCs w:val="18"/>
        </w:rPr>
        <w:tab/>
        <w:t>Adamis D, Treloar A, Darwiche FZ, Gregson N, Macdonald AJ, Martin FC. Associations of delirium with in-hospital and in 6-months mortality in elderly medical inpatients. Age Ageing. 2007 Nov;36(6):644-9.</w:t>
      </w:r>
    </w:p>
    <w:p w14:paraId="42B81F38"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w:t>
      </w:r>
      <w:r w:rsidRPr="00CA6A00">
        <w:rPr>
          <w:rFonts w:ascii="Times New Roman" w:hAnsi="Times New Roman" w:cs="Times New Roman"/>
          <w:color w:val="000000" w:themeColor="text1"/>
          <w:sz w:val="18"/>
          <w:szCs w:val="18"/>
        </w:rPr>
        <w:tab/>
        <w:t>Alberto RM, Domingo R, Aitor A, Sergio HM, Pascual P, Mireia P, et al. Long-term prognostic value of functional status and delirium in emergency patients with decompensated heart failure. Eur Geriatr Med. 2018 Aug;9(4):515-22.</w:t>
      </w:r>
    </w:p>
    <w:p w14:paraId="5B3E7CED"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4.</w:t>
      </w:r>
      <w:r w:rsidRPr="00CA6A00">
        <w:rPr>
          <w:rFonts w:ascii="Times New Roman" w:hAnsi="Times New Roman" w:cs="Times New Roman"/>
          <w:color w:val="000000" w:themeColor="text1"/>
          <w:sz w:val="18"/>
          <w:szCs w:val="18"/>
        </w:rPr>
        <w:tab/>
        <w:t>Al Huraizi AR, Al-Maqbali JS, Al Farsi RS, Al Zeedy K, Al-Saadi T, Al-Hamadani N, et al. Delirium and Its Association with Short- and Long-Term Health Outcomes in Medically Admitted Patients: A Prospective Study. J Clin Med. 2023 Aug 17;12(16).</w:t>
      </w:r>
    </w:p>
    <w:p w14:paraId="1C0F6910"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5.</w:t>
      </w:r>
      <w:r w:rsidRPr="00CA6A00">
        <w:rPr>
          <w:rFonts w:ascii="Times New Roman" w:hAnsi="Times New Roman" w:cs="Times New Roman"/>
          <w:color w:val="000000" w:themeColor="text1"/>
          <w:sz w:val="18"/>
          <w:szCs w:val="18"/>
        </w:rPr>
        <w:tab/>
        <w:t>Alzoubi E, Shaheen F, Yousef K. Delirium incidence, predictors and outcomes in the intensive care unit: A prospective cohort study. Int J Nurs Pract. 2022 Feb;30(1):e13154.</w:t>
      </w:r>
    </w:p>
    <w:p w14:paraId="78811B9A"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w:t>
      </w:r>
      <w:r w:rsidRPr="00CA6A00">
        <w:rPr>
          <w:rFonts w:ascii="Times New Roman" w:hAnsi="Times New Roman" w:cs="Times New Roman"/>
          <w:color w:val="000000" w:themeColor="text1"/>
          <w:sz w:val="18"/>
          <w:szCs w:val="18"/>
        </w:rPr>
        <w:tab/>
        <w:t>Arneson ML, Oliveira JESL, Stanich JA, Jeffery MM, Lindroth HL, Ginsburg AD, et al. Association of delirium with increased short-term mortality among older emergency department patients: A cohort study. Am J Emerg Med. 2023 Apr;66:105-10.</w:t>
      </w:r>
    </w:p>
    <w:p w14:paraId="22DA6F8C"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w:t>
      </w:r>
      <w:r w:rsidRPr="00CA6A00">
        <w:rPr>
          <w:rFonts w:ascii="Times New Roman" w:hAnsi="Times New Roman" w:cs="Times New Roman"/>
          <w:color w:val="000000" w:themeColor="text1"/>
          <w:sz w:val="18"/>
          <w:szCs w:val="18"/>
        </w:rPr>
        <w:tab/>
        <w:t>Avelino-Silva TJ, Campora F, Curiati JA, Jacob-Filho W. Association between delirium superimposed on dementia and mortality in hospitalized older adults: A prospective cohort study. PLoS Med. 2017 Mar;14(3):e1002264.</w:t>
      </w:r>
    </w:p>
    <w:p w14:paraId="698F870C"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w:t>
      </w:r>
      <w:r w:rsidRPr="00CA6A00">
        <w:rPr>
          <w:rFonts w:ascii="Times New Roman" w:hAnsi="Times New Roman" w:cs="Times New Roman"/>
          <w:color w:val="000000" w:themeColor="text1"/>
          <w:sz w:val="18"/>
          <w:szCs w:val="18"/>
        </w:rPr>
        <w:tab/>
        <w:t>Avelino-Silva TJ, Campora F, Curiati JAE, Jacob-Filho W. Prognostic effects of delirium motor subtypes in hospitalized older adults: A prospective cohort study. PLoS One. 2018;13(1):e0191092.</w:t>
      </w:r>
    </w:p>
    <w:p w14:paraId="263BAAE8"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9.</w:t>
      </w:r>
      <w:r w:rsidRPr="00CA6A00">
        <w:rPr>
          <w:rFonts w:ascii="Times New Roman" w:hAnsi="Times New Roman" w:cs="Times New Roman"/>
          <w:color w:val="000000" w:themeColor="text1"/>
          <w:sz w:val="18"/>
          <w:szCs w:val="18"/>
        </w:rPr>
        <w:tab/>
        <w:t>Bagienski M, Kleczynski P, Dziewierz A, Rzeszutko L, Sorysz D, Trebacz J, et al. Incidence of Postoperative Delirium and Its Impact on Outcomes After Transcatheter Aortic Valve Implantation. Am J Cardiol. 2017 Oct 1;120(7):1187-92.</w:t>
      </w:r>
    </w:p>
    <w:p w14:paraId="5AAC9100"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0.</w:t>
      </w:r>
      <w:r w:rsidRPr="00CA6A00">
        <w:rPr>
          <w:rFonts w:ascii="Times New Roman" w:hAnsi="Times New Roman" w:cs="Times New Roman"/>
          <w:color w:val="000000" w:themeColor="text1"/>
          <w:sz w:val="18"/>
          <w:szCs w:val="18"/>
        </w:rPr>
        <w:tab/>
        <w:t>Bakker RC, Osse RJ, Tulen JH, Kappetein AP, Bogers AJ. Preoperative and operative predictors of delirium after cardiac surgery in elderly patients. Eur J Cardiothorac Surg. 2012 Mar;41(3):544-9.</w:t>
      </w:r>
    </w:p>
    <w:p w14:paraId="16B7ADA1"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1.</w:t>
      </w:r>
      <w:r w:rsidRPr="00CA6A00">
        <w:rPr>
          <w:rFonts w:ascii="Times New Roman" w:hAnsi="Times New Roman" w:cs="Times New Roman"/>
          <w:color w:val="000000" w:themeColor="text1"/>
          <w:sz w:val="18"/>
          <w:szCs w:val="18"/>
        </w:rPr>
        <w:tab/>
        <w:t>Beishuizen SJ, Festen S, Loonstra YE, van der Werf HW, de Rooij SE, van Munster BC. Delirium, functional decline and quality of life after transcatheter aortic valve implantation: An explorative study. Geriatr Gerontol Int. 2020 Dec;20(12):1202-7.</w:t>
      </w:r>
    </w:p>
    <w:p w14:paraId="03587375"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2.</w:t>
      </w:r>
      <w:r w:rsidRPr="00CA6A00">
        <w:rPr>
          <w:rFonts w:ascii="Times New Roman" w:hAnsi="Times New Roman" w:cs="Times New Roman"/>
          <w:color w:val="000000" w:themeColor="text1"/>
          <w:sz w:val="18"/>
          <w:szCs w:val="18"/>
        </w:rPr>
        <w:tab/>
        <w:t>Bellelli G, Frisoni GB, Turco R, Lucchi E, Magnifico F, Trabucchi M. Delirium superimposed on dementia predicts 12-month survival in elderly patients discharged from a postacute rehabilitation facility. The Journals of Gerontology Series A: Biological Sciences and Medical Sciences. 2007;62(11):1306-9.</w:t>
      </w:r>
    </w:p>
    <w:p w14:paraId="7A2FD607"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3.</w:t>
      </w:r>
      <w:r w:rsidRPr="00CA6A00">
        <w:rPr>
          <w:rFonts w:ascii="Times New Roman" w:hAnsi="Times New Roman" w:cs="Times New Roman"/>
          <w:color w:val="000000" w:themeColor="text1"/>
          <w:sz w:val="18"/>
          <w:szCs w:val="18"/>
        </w:rPr>
        <w:tab/>
        <w:t>Bellelli G, Magnifico F, Trabucchi M. Outcomes at 12 months in a population of elderly patients discharged from a rehabilitation unit. J Am Med Dir Assoc. 2008 Jan;9(1):55-64.</w:t>
      </w:r>
    </w:p>
    <w:p w14:paraId="5ABF48E1"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4.</w:t>
      </w:r>
      <w:r w:rsidRPr="00CA6A00">
        <w:rPr>
          <w:rFonts w:ascii="Times New Roman" w:hAnsi="Times New Roman" w:cs="Times New Roman"/>
          <w:color w:val="000000" w:themeColor="text1"/>
          <w:sz w:val="18"/>
          <w:szCs w:val="18"/>
        </w:rPr>
        <w:tab/>
        <w:t>Bellelli G, Carnevali L, Corsi M, Morandi A, Zambon A, Mazzola P, et al. The impact of psychomotor subtypes and duration of delirium on 6-month mortality in hip-fractured elderly patients. Int J Geriatr Psychiatry. 2018 May 31.</w:t>
      </w:r>
    </w:p>
    <w:p w14:paraId="7113AB79"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5.</w:t>
      </w:r>
      <w:r w:rsidRPr="00CA6A00">
        <w:rPr>
          <w:rFonts w:ascii="Times New Roman" w:hAnsi="Times New Roman" w:cs="Times New Roman"/>
          <w:color w:val="000000" w:themeColor="text1"/>
          <w:sz w:val="18"/>
          <w:szCs w:val="18"/>
        </w:rPr>
        <w:tab/>
        <w:t>Bickel H, Gradinger R, Kochs E, Forstl H. High risk of cognitive and functional decline after postoperative delirium. A three-year prospective study. Dement Geriatr Cogn Disord. 2008;26(1):26-31.</w:t>
      </w:r>
    </w:p>
    <w:p w14:paraId="74C5CEBE"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6.</w:t>
      </w:r>
      <w:r w:rsidRPr="00CA6A00">
        <w:rPr>
          <w:rFonts w:ascii="Times New Roman" w:hAnsi="Times New Roman" w:cs="Times New Roman"/>
          <w:color w:val="000000" w:themeColor="text1"/>
          <w:sz w:val="18"/>
          <w:szCs w:val="18"/>
        </w:rPr>
        <w:tab/>
        <w:t>Brown CHt, Probert J, Healy R, Parish M, Nomura Y, Yamaguchi A, et al. Cognitive Decline after Delirium in Patients Undergoing Cardiac Surgery. Anesthesiology. 2018 Sep;129(3):406-16.</w:t>
      </w:r>
    </w:p>
    <w:p w14:paraId="75358C32"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7.</w:t>
      </w:r>
      <w:r w:rsidRPr="00CA6A00">
        <w:rPr>
          <w:rFonts w:ascii="Times New Roman" w:hAnsi="Times New Roman" w:cs="Times New Roman"/>
          <w:color w:val="000000" w:themeColor="text1"/>
          <w:sz w:val="18"/>
          <w:szCs w:val="18"/>
        </w:rPr>
        <w:tab/>
        <w:t>Brown KN, Soo A, Faris P, Patten SB, Fiest KM, Stelfox HT. Association between delirium in the intensive care unit and subsequent neuropsychiatric disorders. Crit Care. 2020 Jul 31;24(1):476.</w:t>
      </w:r>
    </w:p>
    <w:p w14:paraId="38D10EC2"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8.</w:t>
      </w:r>
      <w:r w:rsidRPr="00CA6A00">
        <w:rPr>
          <w:rFonts w:ascii="Times New Roman" w:hAnsi="Times New Roman" w:cs="Times New Roman"/>
          <w:color w:val="000000" w:themeColor="text1"/>
          <w:sz w:val="18"/>
          <w:szCs w:val="18"/>
        </w:rPr>
        <w:tab/>
        <w:t>Bruck E, Schandl A, Bottai M, Sackey P. The impact of sepsis, delirium, and psychological distress on self-rated cognitive function in ICU survivors-a prospective cohort study. J Intensive Care. 2018;6:2.</w:t>
      </w:r>
    </w:p>
    <w:p w14:paraId="7D920F88"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lastRenderedPageBreak/>
        <w:t>19.</w:t>
      </w:r>
      <w:r w:rsidRPr="00CA6A00">
        <w:rPr>
          <w:rFonts w:ascii="Times New Roman" w:hAnsi="Times New Roman" w:cs="Times New Roman"/>
          <w:color w:val="000000" w:themeColor="text1"/>
          <w:sz w:val="18"/>
          <w:szCs w:val="18"/>
        </w:rPr>
        <w:tab/>
        <w:t>Bryson GL, Wyand A, Wozny D, Rees L, Taljaard M, Nathan H. A prospective cohort study evaluating associations among delirium, postoperative cognitive dysfunction, and apolipoprotein E genotype following open aortic repair. Can J Anaesth. 2011 Mar;58(3):246-55.</w:t>
      </w:r>
    </w:p>
    <w:p w14:paraId="58F0FEA0"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0.</w:t>
      </w:r>
      <w:r w:rsidRPr="00CA6A00">
        <w:rPr>
          <w:rFonts w:ascii="Times New Roman" w:hAnsi="Times New Roman" w:cs="Times New Roman"/>
          <w:color w:val="000000" w:themeColor="text1"/>
          <w:sz w:val="18"/>
          <w:szCs w:val="18"/>
        </w:rPr>
        <w:tab/>
        <w:t>Bulic D, Bennett M, Georgousopoulou EN, Shehabi Y, Pham T, Looi JCL, et al. Cognitive and psychosocial outcomes of mechanically ventilated intensive care patients with and without delirium. Ann Intensive Care. 2020 Aug 3;10(1):104.</w:t>
      </w:r>
    </w:p>
    <w:p w14:paraId="3F69E216"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1.</w:t>
      </w:r>
      <w:r w:rsidRPr="00CA6A00">
        <w:rPr>
          <w:rFonts w:ascii="Times New Roman" w:hAnsi="Times New Roman" w:cs="Times New Roman"/>
          <w:color w:val="000000" w:themeColor="text1"/>
          <w:sz w:val="18"/>
          <w:szCs w:val="18"/>
        </w:rPr>
        <w:tab/>
        <w:t>Buurman BM, Hoogerduijn JG, de Haan RJ, Abu-Hanna A, Lagaay AM, Verhaar HJ, et al. Geriatric conditions in acutely hospitalized older patients: prevalence and one-year survival and functional decline. PLoS One. 2011;6(11):e26951.</w:t>
      </w:r>
    </w:p>
    <w:p w14:paraId="4AEC8B7B"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2.</w:t>
      </w:r>
      <w:r w:rsidRPr="00CA6A00">
        <w:rPr>
          <w:rFonts w:ascii="Times New Roman" w:hAnsi="Times New Roman" w:cs="Times New Roman"/>
          <w:color w:val="000000" w:themeColor="text1"/>
          <w:sz w:val="18"/>
          <w:szCs w:val="18"/>
        </w:rPr>
        <w:tab/>
        <w:t>Cartei A, Mossello E, Ceccofiglio A, Rubbieri G, Polidori G, Ranalli C, et al. Independent, Differential Effects of Delirium on Disability and Mortality Risk After Hip Fracture. J Am Med Dir Assoc. 2022 Apr;23(4):654-9 e1.</w:t>
      </w:r>
    </w:p>
    <w:p w14:paraId="408492FB"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3.</w:t>
      </w:r>
      <w:r w:rsidRPr="00CA6A00">
        <w:rPr>
          <w:rFonts w:ascii="Times New Roman" w:hAnsi="Times New Roman" w:cs="Times New Roman"/>
          <w:color w:val="000000" w:themeColor="text1"/>
          <w:sz w:val="18"/>
          <w:szCs w:val="18"/>
        </w:rPr>
        <w:tab/>
        <w:t>Cavallari M, Dai W, Guttmann CRG, Meier DS, Ngo LH, Hshieh TT, et al. Longitudinal diffusion changes following postoperative delirium in older people without dementia. Neurology. 2017 Sep 5;89(10):1020-7.</w:t>
      </w:r>
    </w:p>
    <w:p w14:paraId="6DF0CBBD"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4.</w:t>
      </w:r>
      <w:r w:rsidRPr="00CA6A00">
        <w:rPr>
          <w:rFonts w:ascii="Times New Roman" w:hAnsi="Times New Roman" w:cs="Times New Roman"/>
          <w:color w:val="000000" w:themeColor="text1"/>
          <w:sz w:val="18"/>
          <w:szCs w:val="18"/>
        </w:rPr>
        <w:tab/>
        <w:t>Chalmers LA, Searle SD, Whitby J, Tsui A, Davis D. Do specific delirium aetiologies have different associations with death? A longitudinal cohort of hospitalised patients. Eur Geriatr Med. 2021 Aug;12(4):787-91.</w:t>
      </w:r>
    </w:p>
    <w:p w14:paraId="52E92648"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5.</w:t>
      </w:r>
      <w:r w:rsidRPr="00CA6A00">
        <w:rPr>
          <w:rFonts w:ascii="Times New Roman" w:hAnsi="Times New Roman" w:cs="Times New Roman"/>
          <w:color w:val="000000" w:themeColor="text1"/>
          <w:sz w:val="18"/>
          <w:szCs w:val="18"/>
        </w:rPr>
        <w:tab/>
        <w:t>Chan KY, Cheng LS, Mak IW, Ng SW, Yiu MG, Chu CM. Delirium is a Strong Predictor of Mortality in Patients Receiving Non-invasive Positive Pressure Ventilation. Lung. 2016 Feb;195(1):115-25.</w:t>
      </w:r>
    </w:p>
    <w:p w14:paraId="6B880D82"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6.</w:t>
      </w:r>
      <w:r w:rsidRPr="00CA6A00">
        <w:rPr>
          <w:rFonts w:ascii="Times New Roman" w:hAnsi="Times New Roman" w:cs="Times New Roman"/>
          <w:color w:val="000000" w:themeColor="text1"/>
          <w:sz w:val="18"/>
          <w:szCs w:val="18"/>
        </w:rPr>
        <w:tab/>
        <w:t>Chan EKW, Shen Q, Cordato D, Kneebone I, Xu YH, Chan DKY. Delirium post-stroke: short- to long-term effect on anxiety and depression compared to effect on cognition. Top Stroke Rehabil. 2017 Dec;24(8):597-600.</w:t>
      </w:r>
    </w:p>
    <w:p w14:paraId="2B451DF4"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7.</w:t>
      </w:r>
      <w:r w:rsidRPr="00CA6A00">
        <w:rPr>
          <w:rFonts w:ascii="Times New Roman" w:hAnsi="Times New Roman" w:cs="Times New Roman"/>
          <w:color w:val="000000" w:themeColor="text1"/>
          <w:sz w:val="18"/>
          <w:szCs w:val="18"/>
        </w:rPr>
        <w:tab/>
        <w:t>Chen Y, Ding S, Tao X, Feng X, Lu S, Shen Y, et al. The quality of life of patients developed delirium after coronary artery bypass grafting is determined by cognitive function after discharge: A cross-sectional study. Int J Nurs Pract. 2017 Oct;23(5).</w:t>
      </w:r>
    </w:p>
    <w:p w14:paraId="5BF53F59"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8.</w:t>
      </w:r>
      <w:r w:rsidRPr="00CA6A00">
        <w:rPr>
          <w:rFonts w:ascii="Times New Roman" w:hAnsi="Times New Roman" w:cs="Times New Roman"/>
          <w:color w:val="000000" w:themeColor="text1"/>
          <w:sz w:val="18"/>
          <w:szCs w:val="18"/>
        </w:rPr>
        <w:tab/>
        <w:t>Cheong JL, Shariffuddin II, Danaee M, Khor HM, Teang SC, San Loh P. Understanding risk factors for postoperative delirium after elective surgery in a university-based tertiary hospital. Neurology Asia. 2021;26(1).</w:t>
      </w:r>
    </w:p>
    <w:p w14:paraId="56CA8ACB"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9.</w:t>
      </w:r>
      <w:r w:rsidRPr="00CA6A00">
        <w:rPr>
          <w:rFonts w:ascii="Times New Roman" w:hAnsi="Times New Roman" w:cs="Times New Roman"/>
          <w:color w:val="000000" w:themeColor="text1"/>
          <w:sz w:val="18"/>
          <w:szCs w:val="18"/>
        </w:rPr>
        <w:tab/>
        <w:t>Cirbus J, MacLullich AMJ, Noel C, Ely EW, Chandrasekhar R, Han JH. Delirium etiology subtypes and their effect on six-month function and cognition in older emergency department patients. Int Psychogeriatr. 2019 Feb;31(2):267-76.</w:t>
      </w:r>
    </w:p>
    <w:p w14:paraId="0AC502DD"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0.</w:t>
      </w:r>
      <w:r w:rsidRPr="00CA6A00">
        <w:rPr>
          <w:rFonts w:ascii="Times New Roman" w:hAnsi="Times New Roman" w:cs="Times New Roman"/>
          <w:color w:val="000000" w:themeColor="text1"/>
          <w:sz w:val="18"/>
          <w:szCs w:val="18"/>
        </w:rPr>
        <w:tab/>
        <w:t>Cole MG, You Y, McCusker J, Ciampi A, Belzile E. The 6 and 12 month outcomes of older medical inpatients who recover from delirium. Int J Geriatr Psychiatry. 2008 Mar;23(3):301-7.</w:t>
      </w:r>
    </w:p>
    <w:p w14:paraId="38E54F18"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1.</w:t>
      </w:r>
      <w:r w:rsidRPr="00CA6A00">
        <w:rPr>
          <w:rFonts w:ascii="Times New Roman" w:hAnsi="Times New Roman" w:cs="Times New Roman"/>
          <w:color w:val="000000" w:themeColor="text1"/>
          <w:sz w:val="18"/>
          <w:szCs w:val="18"/>
        </w:rPr>
        <w:tab/>
        <w:t>Curyto KJ, Johnson J, TenHave T, Mossey J, Knott K, Katz IR. Survival of Hospitalized Elderly Patients With Delirium: A Prospective Study. The American Journal of Geriatric Psychiatry. 2001;9(2):141-7.</w:t>
      </w:r>
    </w:p>
    <w:p w14:paraId="3C6403A3"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2.</w:t>
      </w:r>
      <w:r w:rsidRPr="00CA6A00">
        <w:rPr>
          <w:rFonts w:ascii="Times New Roman" w:hAnsi="Times New Roman" w:cs="Times New Roman"/>
          <w:color w:val="000000" w:themeColor="text1"/>
          <w:sz w:val="18"/>
          <w:szCs w:val="18"/>
        </w:rPr>
        <w:tab/>
        <w:t>Czyzycki M, Klimiec-Moskal E, Chrobak AA, Pera J, Slowik A, Dziedzic T. Subtypes of delirium after ischaemic stroke-predisposing factors and outcomes: a prospective observational study (PROPOLIS). Eur J Neurol. 2022 Feb;29(2):478-85.</w:t>
      </w:r>
    </w:p>
    <w:p w14:paraId="08E1BF54"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3.</w:t>
      </w:r>
      <w:r w:rsidRPr="00CA6A00">
        <w:rPr>
          <w:rFonts w:ascii="Times New Roman" w:hAnsi="Times New Roman" w:cs="Times New Roman"/>
          <w:color w:val="000000" w:themeColor="text1"/>
          <w:sz w:val="18"/>
          <w:szCs w:val="18"/>
        </w:rPr>
        <w:tab/>
        <w:t>Daiello LA, Racine AM, Yun Gou R, Marcantonio ER, Xie Z, Kunze LJ, et al. Postoperative Delirium and Postoperative Cognitive Dysfunction: Overlap and Divergence. Anesthesiology. 2019 Sep;131(3):477-91.</w:t>
      </w:r>
    </w:p>
    <w:p w14:paraId="6972E64D"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4.</w:t>
      </w:r>
      <w:r w:rsidRPr="00CA6A00">
        <w:rPr>
          <w:rFonts w:ascii="Times New Roman" w:hAnsi="Times New Roman" w:cs="Times New Roman"/>
          <w:color w:val="000000" w:themeColor="text1"/>
          <w:sz w:val="18"/>
          <w:szCs w:val="18"/>
        </w:rPr>
        <w:tab/>
        <w:t>Dani M, Owen LH, Jackson TA, Rockwood K, Sampson EL, Davis D. Delirium, Frailty, and Mortality: Interactions in a Prospective Study of Hospitalized Older People. J Gerontol A Biol Sci Med Sci. 2018 Mar 2;73(3):415-8.</w:t>
      </w:r>
    </w:p>
    <w:p w14:paraId="52FBA43A"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5.</w:t>
      </w:r>
      <w:r w:rsidRPr="00CA6A00">
        <w:rPr>
          <w:rFonts w:ascii="Times New Roman" w:hAnsi="Times New Roman" w:cs="Times New Roman"/>
          <w:color w:val="000000" w:themeColor="text1"/>
          <w:sz w:val="18"/>
          <w:szCs w:val="18"/>
        </w:rPr>
        <w:tab/>
        <w:t>Davis DH, Muniz Terrera G, Keage H, Rahkonen T, Oinas M, Matthews FE, et al. Delirium is a strong risk factor for dementia in the oldest-old: a population-based cohort study. Brain. 2012 Sep;135(Pt 9):2809-16.</w:t>
      </w:r>
    </w:p>
    <w:p w14:paraId="229D305F"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6.</w:t>
      </w:r>
      <w:r w:rsidRPr="00CA6A00">
        <w:rPr>
          <w:rFonts w:ascii="Times New Roman" w:hAnsi="Times New Roman" w:cs="Times New Roman"/>
          <w:color w:val="000000" w:themeColor="text1"/>
          <w:sz w:val="18"/>
          <w:szCs w:val="18"/>
        </w:rPr>
        <w:tab/>
        <w:t>Davis DH, Barnes LE, Stephan BC, MacLullich AM, Meagher D, Copeland J, et al. The descriptive epidemiology of delirium symptoms in a large population-based cohort study: results from the Medical Research Council Cognitive Function and Ageing Study (MRC CFAS). BMC geriatrics. 2014;14:1-8.</w:t>
      </w:r>
    </w:p>
    <w:p w14:paraId="00529BED"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7.</w:t>
      </w:r>
      <w:r w:rsidRPr="00CA6A00">
        <w:rPr>
          <w:rFonts w:ascii="Times New Roman" w:hAnsi="Times New Roman" w:cs="Times New Roman"/>
          <w:color w:val="000000" w:themeColor="text1"/>
          <w:sz w:val="18"/>
          <w:szCs w:val="18"/>
        </w:rPr>
        <w:tab/>
        <w:t>DeCrane SK, Culp KR, Wakefield B. Twelve-month mortality among delirium subtypes. Clin Nurs Res. 2011 Nov;20(4):404-21.</w:t>
      </w:r>
    </w:p>
    <w:p w14:paraId="5927FC86"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8.</w:t>
      </w:r>
      <w:r w:rsidRPr="00CA6A00">
        <w:rPr>
          <w:rFonts w:ascii="Times New Roman" w:hAnsi="Times New Roman" w:cs="Times New Roman"/>
          <w:color w:val="000000" w:themeColor="text1"/>
          <w:sz w:val="18"/>
          <w:szCs w:val="18"/>
        </w:rPr>
        <w:tab/>
        <w:t>DeCrane SK, Culp KR, Wakefield B. Twelve-month fall outcomes among delirium subtypes. J Healthc Qual. 2012 Nov-Dec;34(6):13-20.</w:t>
      </w:r>
    </w:p>
    <w:p w14:paraId="09B54E90"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39.</w:t>
      </w:r>
      <w:r w:rsidRPr="00CA6A00">
        <w:rPr>
          <w:rFonts w:ascii="Times New Roman" w:hAnsi="Times New Roman" w:cs="Times New Roman"/>
          <w:color w:val="000000" w:themeColor="text1"/>
          <w:sz w:val="18"/>
          <w:szCs w:val="18"/>
        </w:rPr>
        <w:tab/>
        <w:t>de Haan E, van Rijckevorsel V, Bod P, Roukema GR, de Jong L, Dutch Hip Fracture Registry C. Delirium After Surgery for Proximal Femoral Fractures in the Frail Elderly Patient: Risk Factors and Clinical Outcomes. Clin Interv Aging. 2023;18:193-203.</w:t>
      </w:r>
    </w:p>
    <w:p w14:paraId="7A9A6C1B"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40.</w:t>
      </w:r>
      <w:r w:rsidRPr="00CA6A00">
        <w:rPr>
          <w:rFonts w:ascii="Times New Roman" w:hAnsi="Times New Roman" w:cs="Times New Roman"/>
          <w:color w:val="000000" w:themeColor="text1"/>
          <w:sz w:val="18"/>
          <w:szCs w:val="18"/>
        </w:rPr>
        <w:tab/>
        <w:t>de Jong L, van Rijckevorsel V, Raats JW, Klem T, Kuijper TM, Roukema GR. Delirium after hip hemiarthroplasty for proximal femoral fractures in elderly patients: risk factors and clinical outcomes. Clin Interv Aging. 2019;14:427-35.</w:t>
      </w:r>
    </w:p>
    <w:p w14:paraId="1514E144"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lastRenderedPageBreak/>
        <w:t>41.</w:t>
      </w:r>
      <w:r w:rsidRPr="00CA6A00">
        <w:rPr>
          <w:rFonts w:ascii="Times New Roman" w:hAnsi="Times New Roman" w:cs="Times New Roman"/>
          <w:color w:val="000000" w:themeColor="text1"/>
          <w:sz w:val="18"/>
          <w:szCs w:val="18"/>
        </w:rPr>
        <w:tab/>
        <w:t>de la Varga-Martinez O, Gutierrez-Bustillo R, Munoz-Moreno MF, Lopez-Herrero R, Gomez-Sanchez E, Tamayo E. Postoperative delirium: An independent risk factor for poorer quality of life with long-term cognitive and functional decline after cardiac surgery. J Clin Anesth. 2023 May;85:111030.</w:t>
      </w:r>
    </w:p>
    <w:p w14:paraId="7EF9EABD"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42.</w:t>
      </w:r>
      <w:r w:rsidRPr="00CA6A00">
        <w:rPr>
          <w:rFonts w:ascii="Times New Roman" w:hAnsi="Times New Roman" w:cs="Times New Roman"/>
          <w:color w:val="000000" w:themeColor="text1"/>
          <w:sz w:val="18"/>
          <w:szCs w:val="18"/>
        </w:rPr>
        <w:tab/>
        <w:t>Ditzel FL, van Montfort SJT, Vernooij LM, Kant IMJ, Aarts E, Spies CD, et al. Functional brain network and trail making test changes following major surgery and postoperative delirium: a prospective, multicentre, observational cohort study. Br J Anaesth. 2023 Feb;130(2):e281-e8.</w:t>
      </w:r>
    </w:p>
    <w:p w14:paraId="0469801B"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43.</w:t>
      </w:r>
      <w:r w:rsidRPr="00CA6A00">
        <w:rPr>
          <w:rFonts w:ascii="Times New Roman" w:hAnsi="Times New Roman" w:cs="Times New Roman"/>
          <w:color w:val="000000" w:themeColor="text1"/>
          <w:sz w:val="18"/>
          <w:szCs w:val="18"/>
        </w:rPr>
        <w:tab/>
        <w:t>Diwell RA, Davis DH, Vickerstaff V, Sampson EL. Key components of the delirium syndrome and mortality: greater impact of acute change and disorganised thinking in a prospective cohort study. BMC Geriatr. 2018 Jan 25;18(1):24.</w:t>
      </w:r>
    </w:p>
    <w:p w14:paraId="5B2A08A6"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44.</w:t>
      </w:r>
      <w:r w:rsidRPr="00CA6A00">
        <w:rPr>
          <w:rFonts w:ascii="Times New Roman" w:hAnsi="Times New Roman" w:cs="Times New Roman"/>
          <w:color w:val="000000" w:themeColor="text1"/>
          <w:sz w:val="18"/>
          <w:szCs w:val="18"/>
        </w:rPr>
        <w:tab/>
        <w:t>Dostović Z, Ć Ibrahimagić O, Smajlović D, Kunić S, Čustović A. Cognitive functionality of patients with delirium after stroke. Psychiatria Danubina. 2021;33(suppl 4):503-10.</w:t>
      </w:r>
    </w:p>
    <w:p w14:paraId="7A96E84D"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45.</w:t>
      </w:r>
      <w:r w:rsidRPr="00CA6A00">
        <w:rPr>
          <w:rFonts w:ascii="Times New Roman" w:hAnsi="Times New Roman" w:cs="Times New Roman"/>
          <w:color w:val="000000" w:themeColor="text1"/>
          <w:sz w:val="18"/>
          <w:szCs w:val="18"/>
        </w:rPr>
        <w:tab/>
        <w:t>Drews T, Franck M, Radtke FM, Weiss B, Krampe H, Brockhaus WR, et al. Postoperative delirium is an independent risk factor for posttraumatic stress disorder in the elderly patient: a prospective observational study. Eur J Anaesthesiol. 2015 Mar;32(3):147-51.</w:t>
      </w:r>
    </w:p>
    <w:p w14:paraId="33583E77"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46.</w:t>
      </w:r>
      <w:r w:rsidRPr="00CA6A00">
        <w:rPr>
          <w:rFonts w:ascii="Times New Roman" w:hAnsi="Times New Roman" w:cs="Times New Roman"/>
          <w:color w:val="000000" w:themeColor="text1"/>
          <w:sz w:val="18"/>
          <w:szCs w:val="18"/>
        </w:rPr>
        <w:tab/>
        <w:t>Dros J, Kowalska K, Pasinska P, Szyper-Maciejowska A, Gorzkowska A, Klimkowicz-Mrowiec A. Delirium Post-Stroke-Influence on Post-Stroke Dementia (Research Study-Part of the PROPOLIS Study). J Clin Med. 2020 Jul 9;9(7).</w:t>
      </w:r>
    </w:p>
    <w:p w14:paraId="3807AA33"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47.</w:t>
      </w:r>
      <w:r w:rsidRPr="00CA6A00">
        <w:rPr>
          <w:rFonts w:ascii="Times New Roman" w:hAnsi="Times New Roman" w:cs="Times New Roman"/>
          <w:color w:val="000000" w:themeColor="text1"/>
          <w:sz w:val="18"/>
          <w:szCs w:val="18"/>
        </w:rPr>
        <w:tab/>
        <w:t>Duppils GS, Wikblad K. Cognitive function and health-related quality of life after delirium in connection with hip surgery: a six-month follow-up. Orthopaedic nursing. 2004;23(3):195-203.</w:t>
      </w:r>
    </w:p>
    <w:p w14:paraId="4A9A44DC"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48.</w:t>
      </w:r>
      <w:r w:rsidRPr="00CA6A00">
        <w:rPr>
          <w:rFonts w:ascii="Times New Roman" w:hAnsi="Times New Roman" w:cs="Times New Roman"/>
          <w:color w:val="000000" w:themeColor="text1"/>
          <w:sz w:val="18"/>
          <w:szCs w:val="18"/>
        </w:rPr>
        <w:tab/>
        <w:t>Duprey MS, van den Boogaard M, van der Hoeven JG, Pickkers P, Briesacher BA, Saczynski JS, et al. Association between incident delirium and 28- and 90-day mortality in critically ill adults: a secondary analysis. Crit Care. 2020 Apr 20;24(1):161.</w:t>
      </w:r>
    </w:p>
    <w:p w14:paraId="560D4FC4"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49.</w:t>
      </w:r>
      <w:r w:rsidRPr="00CA6A00">
        <w:rPr>
          <w:rFonts w:ascii="Times New Roman" w:hAnsi="Times New Roman" w:cs="Times New Roman"/>
          <w:color w:val="000000" w:themeColor="text1"/>
          <w:sz w:val="18"/>
          <w:szCs w:val="18"/>
        </w:rPr>
        <w:tab/>
        <w:t>Durlach M, Khoury M, Donato CL, Pérez EA, Iezzi NH, López R, et al. Delirium and subsyndromal delirium in the intensive care unit: In-hospital outcomes and prognosis at discharge. Medicina Clínica (English Edition). 2023;161(7):286-92.</w:t>
      </w:r>
    </w:p>
    <w:p w14:paraId="68E16242"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50.</w:t>
      </w:r>
      <w:r w:rsidRPr="00CA6A00">
        <w:rPr>
          <w:rFonts w:ascii="Times New Roman" w:hAnsi="Times New Roman" w:cs="Times New Roman"/>
          <w:color w:val="000000" w:themeColor="text1"/>
          <w:sz w:val="18"/>
          <w:szCs w:val="18"/>
        </w:rPr>
        <w:tab/>
        <w:t>Edelstein DM, Aharonoff GB, Karp A, Capla EL, Zuckerman JD, Koval KJ. Effect of postoperative delirium on outcome after hip fracture. Clin Orthop Relat Res. 2004 May(422):195-200.</w:t>
      </w:r>
    </w:p>
    <w:p w14:paraId="51E960AF"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51.</w:t>
      </w:r>
      <w:r w:rsidRPr="00CA6A00">
        <w:rPr>
          <w:rFonts w:ascii="Times New Roman" w:hAnsi="Times New Roman" w:cs="Times New Roman"/>
          <w:color w:val="000000" w:themeColor="text1"/>
          <w:sz w:val="18"/>
          <w:szCs w:val="18"/>
        </w:rPr>
        <w:tab/>
        <w:t>Edlund A, Lundstrom M, Karlsson S, Brannstrom B, Bucht G, Gustafson Y. Delirium in older patients admitted to general internal medicine. J Geriatr Psychiatry Neurol. 2006 Jun;19(2):83-90.</w:t>
      </w:r>
    </w:p>
    <w:p w14:paraId="038D208B"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52.</w:t>
      </w:r>
      <w:r w:rsidRPr="00CA6A00">
        <w:rPr>
          <w:rFonts w:ascii="Times New Roman" w:hAnsi="Times New Roman" w:cs="Times New Roman"/>
          <w:color w:val="000000" w:themeColor="text1"/>
          <w:sz w:val="18"/>
          <w:szCs w:val="18"/>
        </w:rPr>
        <w:tab/>
        <w:t>Eeles EM, Hubbard RE, White SV, O'Mahony MS, Savva GM, Bayer AJ. Hospital use, institutionalisation and mortality associated with delirium. Age Ageing. 2010 Jul;39(4):470-5.</w:t>
      </w:r>
    </w:p>
    <w:p w14:paraId="64FF0A6E"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53.</w:t>
      </w:r>
      <w:r w:rsidRPr="00CA6A00">
        <w:rPr>
          <w:rFonts w:ascii="Times New Roman" w:hAnsi="Times New Roman" w:cs="Times New Roman"/>
          <w:color w:val="000000" w:themeColor="text1"/>
          <w:sz w:val="18"/>
          <w:szCs w:val="18"/>
        </w:rPr>
        <w:tab/>
        <w:t>Eeles EM, White SV, O'Mahony SM, Bayer AJ, Hubbard RE. The impact of frailty and delirium on mortality in older inpatients. Age Ageing. 2012 May;41(3):412-6.</w:t>
      </w:r>
    </w:p>
    <w:p w14:paraId="5793F001"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54.</w:t>
      </w:r>
      <w:r w:rsidRPr="00CA6A00">
        <w:rPr>
          <w:rFonts w:ascii="Times New Roman" w:hAnsi="Times New Roman" w:cs="Times New Roman"/>
          <w:color w:val="000000" w:themeColor="text1"/>
          <w:sz w:val="18"/>
          <w:szCs w:val="18"/>
        </w:rPr>
        <w:tab/>
        <w:t>Eide LS, Ranhoff AH, Fridlund B, Haaverstad R, Hufthammer KO, Kuiper KK, et al. Delirium as a Predictor of Physical and Cognitive Function in Individuals Aged 80 and Older After Transcatheter Aortic Valve Implantation or Surgical Aortic Valve Replacement. J Am Geriatr Soc. 2016 Jun;64(6):1178-86.</w:t>
      </w:r>
    </w:p>
    <w:p w14:paraId="0DE00F85"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55.</w:t>
      </w:r>
      <w:r w:rsidRPr="00CA6A00">
        <w:rPr>
          <w:rFonts w:ascii="Times New Roman" w:hAnsi="Times New Roman" w:cs="Times New Roman"/>
          <w:color w:val="000000" w:themeColor="text1"/>
          <w:sz w:val="18"/>
          <w:szCs w:val="18"/>
        </w:rPr>
        <w:tab/>
        <w:t>Eide LS, Ranhoff AH, Fridlund B, Haaverstad R, Hufthammer KO, Kuiper KK, et al. Readmissions and mortality in delirious versus non-delirious octogenarian patients after aortic valve therapy: a prospective cohort study. BMJ Open. 2016 Oct 5;6(10):e012683.</w:t>
      </w:r>
    </w:p>
    <w:p w14:paraId="6452FF46"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56.</w:t>
      </w:r>
      <w:r w:rsidRPr="00CA6A00">
        <w:rPr>
          <w:rFonts w:ascii="Times New Roman" w:hAnsi="Times New Roman" w:cs="Times New Roman"/>
          <w:color w:val="000000" w:themeColor="text1"/>
          <w:sz w:val="18"/>
          <w:szCs w:val="18"/>
        </w:rPr>
        <w:tab/>
        <w:t>Elsayem AF, Bruera E, Valentine A, Warneke CL, Wood GL, Yeung SJ, et al. Advance Directives, Hospitalization, and Survival Among Advanced Cancer Patients with Delirium Presenting to the Emergency Department: A Prospective Study. Oncologist. 2017 Nov;22(11):1368-73.</w:t>
      </w:r>
    </w:p>
    <w:p w14:paraId="1875E916"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57.</w:t>
      </w:r>
      <w:r w:rsidRPr="00CA6A00">
        <w:rPr>
          <w:rFonts w:ascii="Times New Roman" w:hAnsi="Times New Roman" w:cs="Times New Roman"/>
          <w:color w:val="000000" w:themeColor="text1"/>
          <w:sz w:val="18"/>
          <w:szCs w:val="18"/>
        </w:rPr>
        <w:tab/>
        <w:t>Evensen S, Hylen Ranhoff A, Lydersen S, Saltvedt I. The delirium screening tool 4AT in routine clinical practice: prediction of mortality, sensitivity and specificity. Eur Geriatr Med. 2021 Aug;12(4):793-800.</w:t>
      </w:r>
    </w:p>
    <w:p w14:paraId="5300C149"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58.</w:t>
      </w:r>
      <w:r w:rsidRPr="00CA6A00">
        <w:rPr>
          <w:rFonts w:ascii="Times New Roman" w:hAnsi="Times New Roman" w:cs="Times New Roman"/>
          <w:color w:val="000000" w:themeColor="text1"/>
          <w:sz w:val="18"/>
          <w:szCs w:val="18"/>
        </w:rPr>
        <w:tab/>
        <w:t>Falsini G, Grotti S, Porto I, Toccafondi G, Fraticelli A, Angioli P, et al. Long-term prognostic value of delirium in elderly patients with acute cardiac diseases admitted to two cardiac intensive care units: a prospective study (DELIRIUM CORDIS). Eur Heart J Acute Cardiovasc Care. 2018 Oct;7(7):661-70.</w:t>
      </w:r>
    </w:p>
    <w:p w14:paraId="139AB756"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59.</w:t>
      </w:r>
      <w:r w:rsidRPr="00CA6A00">
        <w:rPr>
          <w:rFonts w:ascii="Times New Roman" w:hAnsi="Times New Roman" w:cs="Times New Roman"/>
          <w:color w:val="000000" w:themeColor="text1"/>
          <w:sz w:val="18"/>
          <w:szCs w:val="18"/>
        </w:rPr>
        <w:tab/>
        <w:t>Fialho Silva IT, Assis Lopes P, Timotio Almeida T, Ramos SC, Caliman Fontes AT, Guimaraes Silva D, et al. Impact of Delirium and Its Motor Subtypes on Stroke Outcomes. Stroke. 2021 Apr;52(4):1322-9.</w:t>
      </w:r>
    </w:p>
    <w:p w14:paraId="0A4E5D67"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0.</w:t>
      </w:r>
      <w:r w:rsidRPr="00CA6A00">
        <w:rPr>
          <w:rFonts w:ascii="Times New Roman" w:hAnsi="Times New Roman" w:cs="Times New Roman"/>
          <w:color w:val="000000" w:themeColor="text1"/>
          <w:sz w:val="18"/>
          <w:szCs w:val="18"/>
        </w:rPr>
        <w:tab/>
        <w:t>Fick DM, Steis MR, Waller JL, Inouye SK. Delirium superimposed on dementia is associated with prolonged length of stay and poor outcomes in hospitalized older adults. J Hosp Med. 2013 Sep;8(9):500-5.</w:t>
      </w:r>
    </w:p>
    <w:p w14:paraId="7949E357"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1.</w:t>
      </w:r>
      <w:r w:rsidRPr="00CA6A00">
        <w:rPr>
          <w:rFonts w:ascii="Times New Roman" w:hAnsi="Times New Roman" w:cs="Times New Roman"/>
          <w:color w:val="000000" w:themeColor="text1"/>
          <w:sz w:val="18"/>
          <w:szCs w:val="18"/>
        </w:rPr>
        <w:tab/>
        <w:t>Francis J, Martin D, Kapoor WN. A Prospective Study of Delirium in Hospitalized Elderly. JAMA. 1990;263(8):1097-101.</w:t>
      </w:r>
    </w:p>
    <w:p w14:paraId="21254664"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2.</w:t>
      </w:r>
      <w:r w:rsidRPr="00CA6A00">
        <w:rPr>
          <w:rFonts w:ascii="Times New Roman" w:hAnsi="Times New Roman" w:cs="Times New Roman"/>
          <w:color w:val="000000" w:themeColor="text1"/>
          <w:sz w:val="18"/>
          <w:szCs w:val="18"/>
        </w:rPr>
        <w:tab/>
        <w:t>Francis J, Kapoor WN. Prognosis after hospital discharge of older medical patients with delirium. Journal of the American geriatrics society. 1992;40(6):601-6.</w:t>
      </w:r>
    </w:p>
    <w:p w14:paraId="76B1CD01"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3.</w:t>
      </w:r>
      <w:r w:rsidRPr="00CA6A00">
        <w:rPr>
          <w:rFonts w:ascii="Times New Roman" w:hAnsi="Times New Roman" w:cs="Times New Roman"/>
          <w:color w:val="000000" w:themeColor="text1"/>
          <w:sz w:val="18"/>
          <w:szCs w:val="18"/>
        </w:rPr>
        <w:tab/>
        <w:t>Franck M, Nerlich K, Neuner B, Schlattmann P, Brockhaus WR, Spies CD, et al. No convincing association between post-operative delirium and post-operative cognitive dysfunction: a secondary analysis. Acta Anaesthesiol Scand. 2016 Nov;60(10):1404-14.</w:t>
      </w:r>
    </w:p>
    <w:p w14:paraId="5D9B768B"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4.</w:t>
      </w:r>
      <w:r w:rsidRPr="00CA6A00">
        <w:rPr>
          <w:rFonts w:ascii="Times New Roman" w:hAnsi="Times New Roman" w:cs="Times New Roman"/>
          <w:color w:val="000000" w:themeColor="text1"/>
          <w:sz w:val="18"/>
          <w:szCs w:val="18"/>
        </w:rPr>
        <w:tab/>
        <w:t>Furlaneto ME, Garcez-Leme LE. Impact of delirium on mortality and cognitive and functional performance among elderly people with femoral fractures. Clinics (Sao Paulo). 2007 Oct;62(5):545-52.</w:t>
      </w:r>
    </w:p>
    <w:p w14:paraId="0E39907F"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lastRenderedPageBreak/>
        <w:t>65.</w:t>
      </w:r>
      <w:r w:rsidRPr="00CA6A00">
        <w:rPr>
          <w:rFonts w:ascii="Times New Roman" w:hAnsi="Times New Roman" w:cs="Times New Roman"/>
          <w:color w:val="000000" w:themeColor="text1"/>
          <w:sz w:val="18"/>
          <w:szCs w:val="18"/>
        </w:rPr>
        <w:tab/>
        <w:t>Gandossi CM, Zambon A, Ferrara MC, Tassistro E, Castoldi G, Colombo F, et al. Frailty and post-operative delirium influence on functional status in patients with hip fracture: the GIOG 2.0 study. Aging Clin Exp Res. 2023 Nov;35(11):2499-506.</w:t>
      </w:r>
    </w:p>
    <w:p w14:paraId="13A62593"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6.</w:t>
      </w:r>
      <w:r w:rsidRPr="00CA6A00">
        <w:rPr>
          <w:rFonts w:ascii="Times New Roman" w:hAnsi="Times New Roman" w:cs="Times New Roman"/>
          <w:color w:val="000000" w:themeColor="text1"/>
          <w:sz w:val="18"/>
          <w:szCs w:val="18"/>
        </w:rPr>
        <w:tab/>
        <w:t>Garcez FB, Apolinario D, Campora F, Curiati JAE, Jacob-Filho W, Avelino-Silva TJ. Delirium and post-discharge dementia: results from a cohort of older adults without baseline cognitive impairment. Age Ageing. 2019 Nov 1;48(6):845-51.</w:t>
      </w:r>
    </w:p>
    <w:p w14:paraId="4F23B44F"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7.</w:t>
      </w:r>
      <w:r w:rsidRPr="00CA6A00">
        <w:rPr>
          <w:rFonts w:ascii="Times New Roman" w:hAnsi="Times New Roman" w:cs="Times New Roman"/>
          <w:color w:val="000000" w:themeColor="text1"/>
          <w:sz w:val="18"/>
          <w:szCs w:val="18"/>
        </w:rPr>
        <w:tab/>
        <w:t>George J, Bleasdale S, Singleton SJ. Causes and prognosis of delirium in elderly patients admitted to a district general hospital. Age and ageing. 1997;26(6):423-7.</w:t>
      </w:r>
    </w:p>
    <w:p w14:paraId="1DAE4272"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8.</w:t>
      </w:r>
      <w:r w:rsidRPr="00CA6A00">
        <w:rPr>
          <w:rFonts w:ascii="Times New Roman" w:hAnsi="Times New Roman" w:cs="Times New Roman"/>
          <w:color w:val="000000" w:themeColor="text1"/>
          <w:sz w:val="18"/>
          <w:szCs w:val="18"/>
        </w:rPr>
        <w:tab/>
        <w:t>Giroux M, Emond M, Nadeau A, Boucher V, Carmichael PH, Voyer P, et al. Functional and cognitive decline in older delirious adults after an emergency department visit. Age Ageing. 2021 Jan 8;50(1):135-40.</w:t>
      </w:r>
    </w:p>
    <w:p w14:paraId="330810F0"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69.</w:t>
      </w:r>
      <w:r w:rsidRPr="00CA6A00">
        <w:rPr>
          <w:rFonts w:ascii="Times New Roman" w:hAnsi="Times New Roman" w:cs="Times New Roman"/>
          <w:color w:val="000000" w:themeColor="text1"/>
          <w:sz w:val="18"/>
          <w:szCs w:val="18"/>
        </w:rPr>
        <w:tab/>
        <w:t>Givens JL, Sanft TB, Marcantonio ER. Functional recovery after hip fracture: the combined effects of depressive symptoms, cognitive impairment, and delirium. J Am Geriatr Soc. 2008 Jun;56(6):1075-9.</w:t>
      </w:r>
    </w:p>
    <w:p w14:paraId="2EDBE08F"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0.</w:t>
      </w:r>
      <w:r w:rsidRPr="00CA6A00">
        <w:rPr>
          <w:rFonts w:ascii="Times New Roman" w:hAnsi="Times New Roman" w:cs="Times New Roman"/>
          <w:color w:val="000000" w:themeColor="text1"/>
          <w:sz w:val="18"/>
          <w:szCs w:val="18"/>
        </w:rPr>
        <w:tab/>
        <w:t>Givens JL, Jones RN, Inouye SK. The overlap syndrome of depression and delirium in older hospitalized patients. J Am Geriatr Soc. 2009 Aug;57(8):1347-53.</w:t>
      </w:r>
    </w:p>
    <w:p w14:paraId="494EC308"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1.</w:t>
      </w:r>
      <w:r w:rsidRPr="00CA6A00">
        <w:rPr>
          <w:rFonts w:ascii="Times New Roman" w:hAnsi="Times New Roman" w:cs="Times New Roman"/>
          <w:color w:val="000000" w:themeColor="text1"/>
          <w:sz w:val="18"/>
          <w:szCs w:val="18"/>
        </w:rPr>
        <w:tab/>
        <w:t>Gleason LJ, Schmitt EM, Kosar CM, Tabloski P, Saczynski JS, Robinson T, et al. Effect of Delirium and Other Major Complications on Outcomes After Elective Surgery in Older Adults. JAMA Surg. 2015 Dec;150(12):1134-40.</w:t>
      </w:r>
    </w:p>
    <w:p w14:paraId="604B0997"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2.</w:t>
      </w:r>
      <w:r w:rsidRPr="00CA6A00">
        <w:rPr>
          <w:rFonts w:ascii="Times New Roman" w:hAnsi="Times New Roman" w:cs="Times New Roman"/>
          <w:color w:val="000000" w:themeColor="text1"/>
          <w:sz w:val="18"/>
          <w:szCs w:val="18"/>
        </w:rPr>
        <w:tab/>
        <w:t>Goncalves NG, Aliberti MJR, Bertola L, Avelino-Silva T, Dias MB, Apolinario D, et al. Dissipating the fog: Cognitive trajectories and risk factors 1 year after COVID-19 hospitalization. Alzheimers Dement. 2023 Sep;19(9):3771-82.</w:t>
      </w:r>
    </w:p>
    <w:p w14:paraId="02DE57CB"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3.</w:t>
      </w:r>
      <w:r w:rsidRPr="00CA6A00">
        <w:rPr>
          <w:rFonts w:ascii="Times New Roman" w:hAnsi="Times New Roman" w:cs="Times New Roman"/>
          <w:color w:val="000000" w:themeColor="text1"/>
          <w:sz w:val="18"/>
          <w:szCs w:val="18"/>
        </w:rPr>
        <w:tab/>
        <w:t>González M, Pablo Jd, Valdés M, Matrai S, Peri JM. Delirium: A predictor of mortality in the elderly. The European journal of psychiatry. 2005;19(3):165-71.</w:t>
      </w:r>
    </w:p>
    <w:p w14:paraId="72AADD0F"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4.</w:t>
      </w:r>
      <w:r w:rsidRPr="00CA6A00">
        <w:rPr>
          <w:rFonts w:ascii="Times New Roman" w:hAnsi="Times New Roman" w:cs="Times New Roman"/>
          <w:color w:val="000000" w:themeColor="text1"/>
          <w:sz w:val="18"/>
          <w:szCs w:val="18"/>
        </w:rPr>
        <w:tab/>
        <w:t>Gonzalez M, Martinez G, Calderon J, Villarroel L, Yuri F, Rojas C, et al. Impact of delirium on short-term mortality in elderly inpatients: a prospective cohort study. Psychosomatics. 2009 May-Jun;50(3):234-8.</w:t>
      </w:r>
    </w:p>
    <w:p w14:paraId="08960C3C"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5.</w:t>
      </w:r>
      <w:r w:rsidRPr="00CA6A00">
        <w:rPr>
          <w:rFonts w:ascii="Times New Roman" w:hAnsi="Times New Roman" w:cs="Times New Roman"/>
          <w:color w:val="000000" w:themeColor="text1"/>
          <w:sz w:val="18"/>
          <w:szCs w:val="18"/>
        </w:rPr>
        <w:tab/>
        <w:t>Gottschalk A, Hubbs J, Vikani AR, Gottschalk LB, Sieber FE. The Impact of Incident Postoperative Delirium on Survival of Elderly Patients After Surgery for Hip Fracture Repair. Anesth Analg. 2015 Nov;121(5):1336-43.</w:t>
      </w:r>
    </w:p>
    <w:p w14:paraId="08EE50B0"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6.</w:t>
      </w:r>
      <w:r w:rsidRPr="00CA6A00">
        <w:rPr>
          <w:rFonts w:ascii="Times New Roman" w:hAnsi="Times New Roman" w:cs="Times New Roman"/>
          <w:color w:val="000000" w:themeColor="text1"/>
          <w:sz w:val="18"/>
          <w:szCs w:val="18"/>
        </w:rPr>
        <w:tab/>
        <w:t>Gou RY, Hshieh TT, Marcantonio ER, Cooper Z, Jones RN, Travison TG, et al. One-Year Medicare Costs Associated With Delirium in Older Patients Undergoing Major Elective Surgery. JAMA Surg. 2021 May 1;156(5):430-42.</w:t>
      </w:r>
    </w:p>
    <w:p w14:paraId="10EB0948"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7.</w:t>
      </w:r>
      <w:r w:rsidRPr="00CA6A00">
        <w:rPr>
          <w:rFonts w:ascii="Times New Roman" w:hAnsi="Times New Roman" w:cs="Times New Roman"/>
          <w:color w:val="000000" w:themeColor="text1"/>
          <w:sz w:val="18"/>
          <w:szCs w:val="18"/>
        </w:rPr>
        <w:tab/>
        <w:t>Goudzwaard JA, de Ronde-Tillmans M, de Jager TAJ, Lenzen MJ, Nuis RJ, van Mieghem NM, et al. Incidence, determinants and consequences of delirium in older patients after transcatheter aortic valve implantation. Age Ageing. 2020 Apr 27;49(3):389-94.</w:t>
      </w:r>
    </w:p>
    <w:p w14:paraId="7613FF61"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8.</w:t>
      </w:r>
      <w:r w:rsidRPr="00CA6A00">
        <w:rPr>
          <w:rFonts w:ascii="Times New Roman" w:hAnsi="Times New Roman" w:cs="Times New Roman"/>
          <w:color w:val="000000" w:themeColor="text1"/>
          <w:sz w:val="18"/>
          <w:szCs w:val="18"/>
        </w:rPr>
        <w:tab/>
        <w:t>Gual N, Morandi A, Perez LM, Britez L, Burbano P, Man F, et al. Risk Factors and Outcomes of Delirium in Older Patients Admitted to Postacute Care with and without Dementia. Dement Geriatr Cogn Disord. 2018;45(1-2):121-9.</w:t>
      </w:r>
    </w:p>
    <w:p w14:paraId="4D2614E5"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79.</w:t>
      </w:r>
      <w:r w:rsidRPr="00CA6A00">
        <w:rPr>
          <w:rFonts w:ascii="Times New Roman" w:hAnsi="Times New Roman" w:cs="Times New Roman"/>
          <w:color w:val="000000" w:themeColor="text1"/>
          <w:sz w:val="18"/>
          <w:szCs w:val="18"/>
        </w:rPr>
        <w:tab/>
        <w:t>Guenther U, Hoffmann F, Dewald O, Malek R, Brimmers K, Theuerkauf N, et al. Preoperative Cognitive Impairment and Postoperative Delirium Predict Decline in Activities of Daily Living after Cardiac Surgery-A Prospective, Observational Cohort Study. Geriatrics (Basel). 2020 Oct 3;5(4).</w:t>
      </w:r>
    </w:p>
    <w:p w14:paraId="190842E3"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0.</w:t>
      </w:r>
      <w:r w:rsidRPr="00CA6A00">
        <w:rPr>
          <w:rFonts w:ascii="Times New Roman" w:hAnsi="Times New Roman" w:cs="Times New Roman"/>
          <w:color w:val="000000" w:themeColor="text1"/>
          <w:sz w:val="18"/>
          <w:szCs w:val="18"/>
        </w:rPr>
        <w:tab/>
        <w:t>Han JH, Shintani A, Eden S, Morandi A, Solberg LM, Schnelle J, et al. Delirium in the emergency department: an independent predictor of death within 6 months. Ann Emerg Med. 2010 Sep;56(3):244-52 e1.</w:t>
      </w:r>
    </w:p>
    <w:p w14:paraId="0FF27085"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1.</w:t>
      </w:r>
      <w:r w:rsidRPr="00CA6A00">
        <w:rPr>
          <w:rFonts w:ascii="Times New Roman" w:hAnsi="Times New Roman" w:cs="Times New Roman"/>
          <w:color w:val="000000" w:themeColor="text1"/>
          <w:sz w:val="18"/>
          <w:szCs w:val="18"/>
        </w:rPr>
        <w:tab/>
        <w:t>Han JH, Brummel NE, Chandrasekhar R, Wilson JE, Liu X, Vasilevskis EE, et al. Exploring Delirium's Heterogeneity: Association Between Arousal Subtypes at Initial Presentation and 6-Month Mortality in Older Emergency Department Patients. Am J Geriatr Psychiatry. 2017 Mar;25(3):233-42.</w:t>
      </w:r>
    </w:p>
    <w:p w14:paraId="60FB3EA6"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2.</w:t>
      </w:r>
      <w:r w:rsidRPr="00CA6A00">
        <w:rPr>
          <w:rFonts w:ascii="Times New Roman" w:hAnsi="Times New Roman" w:cs="Times New Roman"/>
          <w:color w:val="000000" w:themeColor="text1"/>
          <w:sz w:val="18"/>
          <w:szCs w:val="18"/>
        </w:rPr>
        <w:tab/>
        <w:t>Han JH, McNaughton CD, Stubblefield WB, Pang PS, Levy PD, Miller KF, et al. Delirium and its association with short-term outcomes in younger and older patients with acute heart failure. PLoS One. 2022;17(7):e0270889.</w:t>
      </w:r>
    </w:p>
    <w:p w14:paraId="56CF5101"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3.</w:t>
      </w:r>
      <w:r w:rsidRPr="00CA6A00">
        <w:rPr>
          <w:rFonts w:ascii="Times New Roman" w:hAnsi="Times New Roman" w:cs="Times New Roman"/>
          <w:color w:val="000000" w:themeColor="text1"/>
          <w:sz w:val="18"/>
          <w:szCs w:val="18"/>
        </w:rPr>
        <w:tab/>
        <w:t>Hapca S, Guthrie B, Cvoro V, Bu F, Rutherford AC, Reynish E, et al. Mortality in people with dementia, delirium, and unspecified cognitive impairment in the general hospital: prospective cohort study of 6,724 patients with 2 years follow-up. Clin Epidemiol. 2018;10:1743-53.</w:t>
      </w:r>
    </w:p>
    <w:p w14:paraId="1625CD1A"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4.</w:t>
      </w:r>
      <w:r w:rsidRPr="00CA6A00">
        <w:rPr>
          <w:rFonts w:ascii="Times New Roman" w:hAnsi="Times New Roman" w:cs="Times New Roman"/>
          <w:color w:val="000000" w:themeColor="text1"/>
          <w:sz w:val="18"/>
          <w:szCs w:val="18"/>
        </w:rPr>
        <w:tab/>
        <w:t>Hawley S, Inman D, Gregson CL, Whitehouse M, Johansen A, Judge A. Risk Factors and 120-Day Functional Outcomes of Delirium After Hip Fracture Surgery: A Prospective Cohort Study Using the UK National Hip Fracture Database (NHFD). J Am Med Dir Assoc. 2023 May;24(5):694-701 e7.</w:t>
      </w:r>
    </w:p>
    <w:p w14:paraId="2988B179"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5.</w:t>
      </w:r>
      <w:r w:rsidRPr="00CA6A00">
        <w:rPr>
          <w:rFonts w:ascii="Times New Roman" w:hAnsi="Times New Roman" w:cs="Times New Roman"/>
          <w:color w:val="000000" w:themeColor="text1"/>
          <w:sz w:val="18"/>
          <w:szCs w:val="18"/>
        </w:rPr>
        <w:tab/>
        <w:t>Hempenius L, Slaets JP, van Asselt D, de Bock TH, Wiggers T, van Leeuwen BL. Long Term Outcomes of a Geriatric Liaison Intervention in Frail Elderly Cancer Patients. PLoS One. 2016;11(2):e0143364.</w:t>
      </w:r>
    </w:p>
    <w:p w14:paraId="4C0A32E0"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6.</w:t>
      </w:r>
      <w:r w:rsidRPr="00CA6A00">
        <w:rPr>
          <w:rFonts w:ascii="Times New Roman" w:hAnsi="Times New Roman" w:cs="Times New Roman"/>
          <w:color w:val="000000" w:themeColor="text1"/>
          <w:sz w:val="18"/>
          <w:szCs w:val="18"/>
        </w:rPr>
        <w:tab/>
        <w:t>Hofhuis JGM, Schermer T, Spronk PE. Mental health-related quality of life is related to delirium in intensive care patients. Intensive Care Med. 2022 Sep;48(9):1197-205.</w:t>
      </w:r>
    </w:p>
    <w:p w14:paraId="638FBC3C"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7.</w:t>
      </w:r>
      <w:r w:rsidRPr="00CA6A00">
        <w:rPr>
          <w:rFonts w:ascii="Times New Roman" w:hAnsi="Times New Roman" w:cs="Times New Roman"/>
          <w:color w:val="000000" w:themeColor="text1"/>
          <w:sz w:val="18"/>
          <w:szCs w:val="18"/>
        </w:rPr>
        <w:tab/>
        <w:t>Holtta E, Laakkonen ML, Laurila JV, Strandberg TE, Tilvis R, Kautiainen H, et al. The overlap of delirium with neuropsychiatric symptoms among patients with dementia. Am J Geriatr Psychiatry. 2011 Dec;19(12):1034-41.</w:t>
      </w:r>
    </w:p>
    <w:p w14:paraId="3D2F16AC"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lastRenderedPageBreak/>
        <w:t>88.</w:t>
      </w:r>
      <w:r w:rsidRPr="00CA6A00">
        <w:rPr>
          <w:rFonts w:ascii="Times New Roman" w:hAnsi="Times New Roman" w:cs="Times New Roman"/>
          <w:color w:val="000000" w:themeColor="text1"/>
          <w:sz w:val="18"/>
          <w:szCs w:val="18"/>
        </w:rPr>
        <w:tab/>
        <w:t>Honda S, Nagai T, Sugano Y, Okada A, Asaumi Y, Aiba T, et al. Prevalence, determinants, and prognostic significance of delirium in patients with acute heart failure. International journal of cardiology. 2016;222:521-7.</w:t>
      </w:r>
    </w:p>
    <w:p w14:paraId="77A2550F"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89.</w:t>
      </w:r>
      <w:r w:rsidRPr="00CA6A00">
        <w:rPr>
          <w:rFonts w:ascii="Times New Roman" w:hAnsi="Times New Roman" w:cs="Times New Roman"/>
          <w:color w:val="000000" w:themeColor="text1"/>
          <w:sz w:val="18"/>
          <w:szCs w:val="18"/>
        </w:rPr>
        <w:tab/>
        <w:t>Hoogma DF, Venmans E, Al Tmimi L, Tournoy J, Verbrugghe P, Jacobs S, et al. Postoperative delirium and quality of life after transcatheter and surgical aortic valve replacement: A prospective observational study. J Thorac Cardiovasc Surg. 2023 Jul;166(1):156-66 e6.</w:t>
      </w:r>
    </w:p>
    <w:p w14:paraId="147743AB"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90.</w:t>
      </w:r>
      <w:r w:rsidRPr="00CA6A00">
        <w:rPr>
          <w:rFonts w:ascii="Times New Roman" w:hAnsi="Times New Roman" w:cs="Times New Roman"/>
          <w:color w:val="000000" w:themeColor="text1"/>
          <w:sz w:val="18"/>
          <w:szCs w:val="18"/>
        </w:rPr>
        <w:tab/>
        <w:t>Hshieh TT, Saczynski J, Gou RY, Marcantonio E, Jones RN, Schmitt E, et al. Trajectory of Functional Recovery After Postoperative Delirium in Elective Surgery. Ann Surg. 2017 Apr;265(4):647-53.</w:t>
      </w:r>
    </w:p>
    <w:p w14:paraId="336F430C"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91.</w:t>
      </w:r>
      <w:r w:rsidRPr="00CA6A00">
        <w:rPr>
          <w:rFonts w:ascii="Times New Roman" w:hAnsi="Times New Roman" w:cs="Times New Roman"/>
          <w:color w:val="000000" w:themeColor="text1"/>
          <w:sz w:val="18"/>
          <w:szCs w:val="18"/>
        </w:rPr>
        <w:tab/>
        <w:t>Hshieh TT, Gou RY, Jones RN, Leslie DL, Marcantonio ER, Xu G, et al. One-year Medicare costs associated with delirium in older hospitalized patients with and without Alzheimer's disease dementia and related disorders. Alzheimers Dement. 2023 May;19(5):1901-12.</w:t>
      </w:r>
    </w:p>
    <w:p w14:paraId="1C539707"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92.</w:t>
      </w:r>
      <w:r w:rsidRPr="00CA6A00">
        <w:rPr>
          <w:rFonts w:ascii="Times New Roman" w:hAnsi="Times New Roman" w:cs="Times New Roman"/>
          <w:color w:val="000000" w:themeColor="text1"/>
          <w:sz w:val="18"/>
          <w:szCs w:val="18"/>
        </w:rPr>
        <w:tab/>
        <w:t>Hughes CG, Hayhurst CJ, Pandharipande PP, Shotwell MS, Feng X, Wilson JE, et al. Association of Delirium during Critical Illness With Mortality: Multicenter Prospective Cohort Study. Anesth Analg. 2021 Nov 1;133(5):1152-61.</w:t>
      </w:r>
    </w:p>
    <w:p w14:paraId="1A9CB2F8"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93.</w:t>
      </w:r>
      <w:r w:rsidRPr="00CA6A00">
        <w:rPr>
          <w:rFonts w:ascii="Times New Roman" w:hAnsi="Times New Roman" w:cs="Times New Roman"/>
          <w:color w:val="000000" w:themeColor="text1"/>
          <w:sz w:val="18"/>
          <w:szCs w:val="18"/>
        </w:rPr>
        <w:tab/>
        <w:t>Humbert M, Bula CJ, Muller O, Krief H, Monney P. Delirium in older patients undergoing aortic valve replacement: incidence, predictors, and cognitive prognosis. BMC Geriatr. 2021 Mar 2;21(1):153.</w:t>
      </w:r>
    </w:p>
    <w:p w14:paraId="155F02AB"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94.</w:t>
      </w:r>
      <w:r w:rsidRPr="00CA6A00">
        <w:rPr>
          <w:rFonts w:ascii="Times New Roman" w:hAnsi="Times New Roman" w:cs="Times New Roman"/>
          <w:color w:val="000000" w:themeColor="text1"/>
          <w:sz w:val="18"/>
          <w:szCs w:val="18"/>
        </w:rPr>
        <w:tab/>
        <w:t>Inouye SK, Peduzzi PN, Robison JT, Hughes JS, Horwitz RI, Concato J. Importance of Functional Measures in Predicting Mortality Among Older Hospitalized Patients. JAMA. 1998;279(15):1187-93.</w:t>
      </w:r>
    </w:p>
    <w:p w14:paraId="2C5A34D3"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95.</w:t>
      </w:r>
      <w:r w:rsidRPr="00CA6A00">
        <w:rPr>
          <w:rFonts w:ascii="Times New Roman" w:hAnsi="Times New Roman" w:cs="Times New Roman"/>
          <w:color w:val="000000" w:themeColor="text1"/>
          <w:sz w:val="18"/>
          <w:szCs w:val="18"/>
        </w:rPr>
        <w:tab/>
        <w:t>Inouye SK, Marcantonio ER, Kosar CM, Tommet D, Schmitt EM, Travison TG, et al. The short-term and long-term relationship between delirium and cognitive trajectory in older surgical patients. Alzheimers Dement. 2016 Jul;12(7):766-75.</w:t>
      </w:r>
    </w:p>
    <w:p w14:paraId="13445141"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96.</w:t>
      </w:r>
      <w:r w:rsidRPr="00CA6A00">
        <w:rPr>
          <w:rFonts w:ascii="Times New Roman" w:hAnsi="Times New Roman" w:cs="Times New Roman"/>
          <w:color w:val="000000" w:themeColor="text1"/>
          <w:sz w:val="18"/>
          <w:szCs w:val="18"/>
        </w:rPr>
        <w:tab/>
        <w:t>Isaia G, Astengo MA, Tibaldi V, Zanocchi M, Bardelli B, Obialero R, et al. Delirium in elderly home-treated patients: a prospective study with 6-month follow-up. Age (Dordr). 2009 Jun;31(2):109-17.</w:t>
      </w:r>
    </w:p>
    <w:p w14:paraId="6B94F829"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97.</w:t>
      </w:r>
      <w:r w:rsidRPr="00CA6A00">
        <w:rPr>
          <w:rFonts w:ascii="Times New Roman" w:hAnsi="Times New Roman" w:cs="Times New Roman"/>
          <w:color w:val="000000" w:themeColor="text1"/>
          <w:sz w:val="18"/>
          <w:szCs w:val="18"/>
        </w:rPr>
        <w:tab/>
        <w:t>Iwata E, Kondo T, Kato T, Okumura T, Nishiyama I, Kazama S, et al. Prognostic Value of Delirium in Patients With Acute Heart Failure in the Intensive Care Unit. Can J Cardiol. 2020 Oct;36(10):1649-57.</w:t>
      </w:r>
    </w:p>
    <w:p w14:paraId="6EC99646"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98.</w:t>
      </w:r>
      <w:r w:rsidRPr="00CA6A00">
        <w:rPr>
          <w:rFonts w:ascii="Times New Roman" w:hAnsi="Times New Roman" w:cs="Times New Roman"/>
          <w:color w:val="000000" w:themeColor="text1"/>
          <w:sz w:val="18"/>
          <w:szCs w:val="18"/>
        </w:rPr>
        <w:tab/>
        <w:t>Jackson JC, Pandharipande PP, Girard TD, Brummel NE, Thompson JL, Hughes CG, et al. Depression, post-traumatic stress disorder, and functional disability in survivors of critical illness in the BRAIN-ICU study: a longitudinal cohort study. Lancet Respir Med. 2014 May;2(5):369-79.</w:t>
      </w:r>
    </w:p>
    <w:p w14:paraId="6D766825"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99.</w:t>
      </w:r>
      <w:r w:rsidRPr="00CA6A00">
        <w:rPr>
          <w:rFonts w:ascii="Times New Roman" w:hAnsi="Times New Roman" w:cs="Times New Roman"/>
          <w:color w:val="000000" w:themeColor="text1"/>
          <w:sz w:val="18"/>
          <w:szCs w:val="18"/>
        </w:rPr>
        <w:tab/>
        <w:t>Jankowski CJ, Trenerry MR, Cook DJ, Buenvenida SL, Stevens SR, Schroeder DR, et al. Cognitive and functional predictors and sequelae of postoperative delirium in elderly patients undergoing elective joint arthroplasty. Anesth Analg. 2011 May;112(5):1186-93.</w:t>
      </w:r>
    </w:p>
    <w:p w14:paraId="380D716C"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00.</w:t>
      </w:r>
      <w:r w:rsidRPr="00CA6A00">
        <w:rPr>
          <w:rFonts w:ascii="Times New Roman" w:hAnsi="Times New Roman" w:cs="Times New Roman"/>
          <w:color w:val="000000" w:themeColor="text1"/>
          <w:sz w:val="18"/>
          <w:szCs w:val="18"/>
        </w:rPr>
        <w:tab/>
        <w:t>Janssen TL, de Vries J, Lodder P, Faes MC, Ho GH, Gobardhan PD, et al. The effects of elective aortic repair, colorectal cancer surgery and subsequent postoperative delirium on long-term quality of life, cognitive functioning and depressive symptoms in older patients. Aging Ment Health. 2021 May;25(5):896-905.</w:t>
      </w:r>
    </w:p>
    <w:p w14:paraId="00C57EFB"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01.</w:t>
      </w:r>
      <w:r w:rsidRPr="00CA6A00">
        <w:rPr>
          <w:rFonts w:ascii="Times New Roman" w:hAnsi="Times New Roman" w:cs="Times New Roman"/>
          <w:color w:val="000000" w:themeColor="text1"/>
          <w:sz w:val="18"/>
          <w:szCs w:val="18"/>
        </w:rPr>
        <w:tab/>
        <w:t>Juliebo V, Krogseth M, Skovlund E, Engedal K, Ranhoff AH, Wyller TB. Delirium is not associated with mortality in elderly hip fracture patients. Dement Geriatr Cogn Disord. 2010;30(2):112-20.</w:t>
      </w:r>
    </w:p>
    <w:p w14:paraId="2049A4AF"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02.</w:t>
      </w:r>
      <w:r w:rsidRPr="00CA6A00">
        <w:rPr>
          <w:rFonts w:ascii="Times New Roman" w:hAnsi="Times New Roman" w:cs="Times New Roman"/>
          <w:color w:val="000000" w:themeColor="text1"/>
          <w:sz w:val="18"/>
          <w:szCs w:val="18"/>
        </w:rPr>
        <w:tab/>
        <w:t>Kainz E, Stuff K, Kahl U, Wiessner C, Yu Y, von Breunig F, et al. Impact of postanesthesia care unit delirium on self-reported cognitive function and perceived health status: a prospective observational cohort study. Qual Life Res. 2022 Aug;31(8):2397-410.</w:t>
      </w:r>
    </w:p>
    <w:p w14:paraId="5F652671"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03.</w:t>
      </w:r>
      <w:r w:rsidRPr="00CA6A00">
        <w:rPr>
          <w:rFonts w:ascii="Times New Roman" w:hAnsi="Times New Roman" w:cs="Times New Roman"/>
          <w:color w:val="000000" w:themeColor="text1"/>
          <w:sz w:val="18"/>
          <w:szCs w:val="18"/>
        </w:rPr>
        <w:tab/>
        <w:t>Kakuma R, du Fort GG, Arsenault L, Perrault A, Platt RW, Monette J, et al. Delirium in older emergency department patients discharged home: effect on survival. J Am Geriatr Soc. 2003 Apr;51(4):443-50.</w:t>
      </w:r>
    </w:p>
    <w:p w14:paraId="0A509FA7"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04.</w:t>
      </w:r>
      <w:r w:rsidRPr="00CA6A00">
        <w:rPr>
          <w:rFonts w:ascii="Times New Roman" w:hAnsi="Times New Roman" w:cs="Times New Roman"/>
          <w:color w:val="000000" w:themeColor="text1"/>
          <w:sz w:val="18"/>
          <w:szCs w:val="18"/>
        </w:rPr>
        <w:tab/>
        <w:t>Kat MG, Vreeswijk R, de Jonghe JF, van der Ploeg T, van Gool WA, Eikelenboom P, et al. Long-term cognitive outcome of delirium in elderly hip surgery patients. A prospective matched controlled study over two and a half years. Dement Geriatr Cogn Disord. 2008;26(1):1-8.</w:t>
      </w:r>
    </w:p>
    <w:p w14:paraId="640DCFA0"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05.</w:t>
      </w:r>
      <w:r w:rsidRPr="00CA6A00">
        <w:rPr>
          <w:rFonts w:ascii="Times New Roman" w:hAnsi="Times New Roman" w:cs="Times New Roman"/>
          <w:color w:val="000000" w:themeColor="text1"/>
          <w:sz w:val="18"/>
          <w:szCs w:val="18"/>
        </w:rPr>
        <w:tab/>
        <w:t>Kat MG, de Jonghe JF, Vreeswijk R, van der Ploeg T, van Gool WA, Eikelenboom P, et al. Mortality associated with delirium after hip-surgery: a 2-year follow-up study. Age Ageing. 2011 May;40(3):312-8.</w:t>
      </w:r>
    </w:p>
    <w:p w14:paraId="25BF07A8"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06.</w:t>
      </w:r>
      <w:r w:rsidRPr="00CA6A00">
        <w:rPr>
          <w:rFonts w:ascii="Times New Roman" w:hAnsi="Times New Roman" w:cs="Times New Roman"/>
          <w:color w:val="000000" w:themeColor="text1"/>
          <w:sz w:val="18"/>
          <w:szCs w:val="18"/>
        </w:rPr>
        <w:tab/>
        <w:t>Katz IR, Curyto KJ, TenHave T, Mossey J, Sands L, Kallan MJ. Validating the diagnosis of delirium and evaluating its association with deterioration over a one-year period. Focus. 2001;9(2):148-323.</w:t>
      </w:r>
    </w:p>
    <w:p w14:paraId="2BD847FA"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07.</w:t>
      </w:r>
      <w:r w:rsidRPr="00CA6A00">
        <w:rPr>
          <w:rFonts w:ascii="Times New Roman" w:hAnsi="Times New Roman" w:cs="Times New Roman"/>
          <w:color w:val="000000" w:themeColor="text1"/>
          <w:sz w:val="18"/>
          <w:szCs w:val="18"/>
        </w:rPr>
        <w:tab/>
        <w:t>Kennedy M, Enander RA, Tadiri SP, Wolfe RE, Shapiro NI, Marcantonio ER. Delirium risk prediction, healthcare use and mortality of elderly adults in the emergency department. J Am Geriatr Soc. 2014 Mar;62(3):462-9.</w:t>
      </w:r>
    </w:p>
    <w:p w14:paraId="1B5ACD1F"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08.</w:t>
      </w:r>
      <w:r w:rsidRPr="00CA6A00">
        <w:rPr>
          <w:rFonts w:ascii="Times New Roman" w:hAnsi="Times New Roman" w:cs="Times New Roman"/>
          <w:color w:val="000000" w:themeColor="text1"/>
          <w:sz w:val="18"/>
          <w:szCs w:val="18"/>
        </w:rPr>
        <w:tab/>
        <w:t>Kilicaslan I, Thet MS, Karahacioglu B, Sevim M, Ulger Z, Aslaner MA, et al. Delirium, dementia, and depression (3D) assessment of older patients in the emergency department: 5-year survival analysis. Turk J Med Sci. 2022 Apr;52(2):380-96.</w:t>
      </w:r>
    </w:p>
    <w:p w14:paraId="5A2FD00A"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lastRenderedPageBreak/>
        <w:t>109.</w:t>
      </w:r>
      <w:r w:rsidRPr="00CA6A00">
        <w:rPr>
          <w:rFonts w:ascii="Times New Roman" w:hAnsi="Times New Roman" w:cs="Times New Roman"/>
          <w:color w:val="000000" w:themeColor="text1"/>
          <w:sz w:val="18"/>
          <w:szCs w:val="18"/>
        </w:rPr>
        <w:tab/>
        <w:t>Knauf T, Bucking B, Bargello M, Ploch S, Bliemel C, Knobe M, et al. Predictors of long-term survival after hip fractures?-5-year results of a prospective study in Germany. Arch Osteoporos. 2019 Mar 16;14(1):40.</w:t>
      </w:r>
    </w:p>
    <w:p w14:paraId="7F5C6096"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10.</w:t>
      </w:r>
      <w:r w:rsidRPr="00CA6A00">
        <w:rPr>
          <w:rFonts w:ascii="Times New Roman" w:hAnsi="Times New Roman" w:cs="Times New Roman"/>
          <w:color w:val="000000" w:themeColor="text1"/>
          <w:sz w:val="18"/>
          <w:szCs w:val="18"/>
        </w:rPr>
        <w:tab/>
        <w:t>Korber MI, Schafer M, Vimalathasan R, Mauri V, Iliadis C, Metze C, et al. Periinterventional inflammation and blood transfusions predict postprocedural delirium after percutaneous repair of mitral and tricuspid valves. Clin Res Cardiol. 2021 Dec;110(12):1921-9.</w:t>
      </w:r>
    </w:p>
    <w:p w14:paraId="42E9A7C9"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11.</w:t>
      </w:r>
      <w:r w:rsidRPr="00CA6A00">
        <w:rPr>
          <w:rFonts w:ascii="Times New Roman" w:hAnsi="Times New Roman" w:cs="Times New Roman"/>
          <w:color w:val="000000" w:themeColor="text1"/>
          <w:sz w:val="18"/>
          <w:szCs w:val="18"/>
        </w:rPr>
        <w:tab/>
        <w:t>Koster S, Hensens AG, Schuurmans MJ, van der Palen J. Consequences of delirium after cardiac operations. Ann Thorac Surg. 2012 Mar;93(3):705-11.</w:t>
      </w:r>
    </w:p>
    <w:p w14:paraId="7A1E04B2"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12.</w:t>
      </w:r>
      <w:r w:rsidRPr="00CA6A00">
        <w:rPr>
          <w:rFonts w:ascii="Times New Roman" w:hAnsi="Times New Roman" w:cs="Times New Roman"/>
          <w:color w:val="000000" w:themeColor="text1"/>
          <w:sz w:val="18"/>
          <w:szCs w:val="18"/>
        </w:rPr>
        <w:tab/>
        <w:t>Kotfis K, Bott-Olejnik M, Szylinska A, Listewnik M, Rotter I. Characteristics, Risk Factors And Outcome Of Early-Onset Delirium In Elderly Patients With First Ever Acute Ischemic Stroke - A Prospective Observational Cohort Study. Clin Interv Aging. 2019;14:1771-82.</w:t>
      </w:r>
    </w:p>
    <w:p w14:paraId="628237F2"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13.</w:t>
      </w:r>
      <w:r w:rsidRPr="00CA6A00">
        <w:rPr>
          <w:rFonts w:ascii="Times New Roman" w:hAnsi="Times New Roman" w:cs="Times New Roman"/>
          <w:color w:val="000000" w:themeColor="text1"/>
          <w:sz w:val="18"/>
          <w:szCs w:val="18"/>
        </w:rPr>
        <w:tab/>
        <w:t>Krogseth M, Wyller TB, Engedal K, Juliebo V. Delirium is an important predictor of incident dementia among elderly hip fracture patients. Dement Geriatr Cogn Disord. 2011;31(1):63-70.</w:t>
      </w:r>
    </w:p>
    <w:p w14:paraId="0FC8179C"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14.</w:t>
      </w:r>
      <w:r w:rsidRPr="00CA6A00">
        <w:rPr>
          <w:rFonts w:ascii="Times New Roman" w:hAnsi="Times New Roman" w:cs="Times New Roman"/>
          <w:color w:val="000000" w:themeColor="text1"/>
          <w:sz w:val="18"/>
          <w:szCs w:val="18"/>
        </w:rPr>
        <w:tab/>
        <w:t>Krogseth M, Wyller TB, Engedal K, Juliebo V. Delirium is a risk factor for institutionalization and functional decline in older hip fracture patients. J Psychosom Res. 2014 Jan;76(1):68-74.</w:t>
      </w:r>
    </w:p>
    <w:p w14:paraId="1289499B"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15.</w:t>
      </w:r>
      <w:r w:rsidRPr="00CA6A00">
        <w:rPr>
          <w:rFonts w:ascii="Times New Roman" w:hAnsi="Times New Roman" w:cs="Times New Roman"/>
          <w:color w:val="000000" w:themeColor="text1"/>
          <w:sz w:val="18"/>
          <w:szCs w:val="18"/>
        </w:rPr>
        <w:tab/>
        <w:t>Krogseth M, Watne LO, Juliebo V, Skovlund E, Engedal K, Frihagen F, et al. Delirium is a risk factor for further cognitive decline in cognitively impaired hip fracture patients. Arch Gerontol Geriatr. 2016 May-Jun;64:38-44.</w:t>
      </w:r>
    </w:p>
    <w:p w14:paraId="2D030618"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16.</w:t>
      </w:r>
      <w:r w:rsidRPr="00CA6A00">
        <w:rPr>
          <w:rFonts w:ascii="Times New Roman" w:hAnsi="Times New Roman" w:cs="Times New Roman"/>
          <w:color w:val="000000" w:themeColor="text1"/>
          <w:sz w:val="18"/>
          <w:szCs w:val="18"/>
        </w:rPr>
        <w:tab/>
        <w:t>Krogseth M, Davis D, Jackson TA, Zetterberg H, Watne LO, Lindberg M, et al. Delirium, neurofilament light chain, and progressive cognitive impairment: analysis of a prospective Norwegian population-based cohort. Lancet Healthy Longev. 2023 Aug;4(8):e399-e408.</w:t>
      </w:r>
    </w:p>
    <w:p w14:paraId="63A9A11E"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17.</w:t>
      </w:r>
      <w:r w:rsidRPr="00CA6A00">
        <w:rPr>
          <w:rFonts w:ascii="Times New Roman" w:hAnsi="Times New Roman" w:cs="Times New Roman"/>
          <w:color w:val="000000" w:themeColor="text1"/>
          <w:sz w:val="18"/>
          <w:szCs w:val="18"/>
        </w:rPr>
        <w:tab/>
        <w:t>Krzych LJ, Wybraniec MT, Krupka-Matuszczyk I, Skrzypek M, Bolkowska A, Wilczynski M, et al. Detailed insight into the impact of postoperative neuropsychiatric complications on mortality in a cohort of cardiac surgery subjects: a 23,000-patient-year analysis. J Cardiothorac Vasc Anesth. 2014 Jun;28(3):448-57.</w:t>
      </w:r>
    </w:p>
    <w:p w14:paraId="7F17E74E"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18.</w:t>
      </w:r>
      <w:r w:rsidRPr="00CA6A00">
        <w:rPr>
          <w:rFonts w:ascii="Times New Roman" w:hAnsi="Times New Roman" w:cs="Times New Roman"/>
          <w:color w:val="000000" w:themeColor="text1"/>
          <w:sz w:val="18"/>
          <w:szCs w:val="18"/>
        </w:rPr>
        <w:tab/>
        <w:t>Kunicki ZJ, Ngo LH, Marcantonio ER, Tommet D, Feng Y, Fong TG, et al. Six-Year Cognitive Trajectory in Older Adults Following Major Surgery and Delirium. JAMA Intern Med. 2023 May 1;183(5):442-50.</w:t>
      </w:r>
    </w:p>
    <w:p w14:paraId="20CDFFF6"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19.</w:t>
      </w:r>
      <w:r w:rsidRPr="00CA6A00">
        <w:rPr>
          <w:rFonts w:ascii="Times New Roman" w:hAnsi="Times New Roman" w:cs="Times New Roman"/>
          <w:color w:val="000000" w:themeColor="text1"/>
          <w:sz w:val="18"/>
          <w:szCs w:val="18"/>
        </w:rPr>
        <w:tab/>
        <w:t>Labaste F, Porterie J, Bousquet P, Marcheix B, Sanchez-Verlaan P, Frances B, et al. Postoperative Delirium is a Risk Factor of Poor Evolution Three Years After Cardiac Surgery: An Observational Cohort Study. Clin Interv Aging. 2020;15:2375-81.</w:t>
      </w:r>
    </w:p>
    <w:p w14:paraId="4309CE61"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20.</w:t>
      </w:r>
      <w:r w:rsidRPr="00CA6A00">
        <w:rPr>
          <w:rFonts w:ascii="Times New Roman" w:hAnsi="Times New Roman" w:cs="Times New Roman"/>
          <w:color w:val="000000" w:themeColor="text1"/>
          <w:sz w:val="18"/>
          <w:szCs w:val="18"/>
        </w:rPr>
        <w:tab/>
        <w:t>Labaste F, Delort F, Ferre F, Bounes F, Reina N, Valet P, et al. Postoperative delirium is a risk factor of institutionalization after hip fracture: an observational cohort study. Front Med (Lausanne). 2023;10:1165734.</w:t>
      </w:r>
    </w:p>
    <w:p w14:paraId="3F220EF4"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21.</w:t>
      </w:r>
      <w:r w:rsidRPr="00CA6A00">
        <w:rPr>
          <w:rFonts w:ascii="Times New Roman" w:hAnsi="Times New Roman" w:cs="Times New Roman"/>
          <w:color w:val="000000" w:themeColor="text1"/>
          <w:sz w:val="18"/>
          <w:szCs w:val="18"/>
        </w:rPr>
        <w:tab/>
        <w:t>Large MC, Reichard C, Williams JT, Chang C, Prasad S, Leung Y, et al. Incidence, risk factors, and complications of postoperative delirium in elderly patients undergoing radical cystectomy. Urology. 2013 Jan;81(1):123-8.</w:t>
      </w:r>
    </w:p>
    <w:p w14:paraId="50FCC246"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22.</w:t>
      </w:r>
      <w:r w:rsidRPr="00CA6A00">
        <w:rPr>
          <w:rFonts w:ascii="Times New Roman" w:hAnsi="Times New Roman" w:cs="Times New Roman"/>
          <w:color w:val="000000" w:themeColor="text1"/>
          <w:sz w:val="18"/>
          <w:szCs w:val="18"/>
        </w:rPr>
        <w:tab/>
        <w:t>Lee KH, Ha YC, Lee YK, Kang H, Koo KH. Frequency, risk factors, and prognosis of prolonged delirium in elderly patients after hip fracture surgery. Clin Orthop Relat Res. 2011 Sep;469(9):2612-20.</w:t>
      </w:r>
    </w:p>
    <w:p w14:paraId="012CE8F0"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23.</w:t>
      </w:r>
      <w:r w:rsidRPr="00CA6A00">
        <w:rPr>
          <w:rFonts w:ascii="Times New Roman" w:hAnsi="Times New Roman" w:cs="Times New Roman"/>
          <w:color w:val="000000" w:themeColor="text1"/>
          <w:sz w:val="18"/>
          <w:szCs w:val="18"/>
        </w:rPr>
        <w:tab/>
        <w:t>Lee HB, Oldham MA, Sieber FE, Oh ES. Impact of Delirium After Hip Fracture Surgery on One-Year Mortality in Patients With or Without Dementia: A Case of Effect Modification. Am J Geriatr Psychiatry. 2017 Mar;25(3):308-15.</w:t>
      </w:r>
    </w:p>
    <w:p w14:paraId="5DB1B6ED"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24.</w:t>
      </w:r>
      <w:r w:rsidRPr="00CA6A00">
        <w:rPr>
          <w:rFonts w:ascii="Times New Roman" w:hAnsi="Times New Roman" w:cs="Times New Roman"/>
          <w:color w:val="000000" w:themeColor="text1"/>
          <w:sz w:val="18"/>
          <w:szCs w:val="18"/>
        </w:rPr>
        <w:tab/>
        <w:t>Lee A, Mu JL, Chiu CH, Gin T, Underwood MJ, Joynt GM. Effect of motor subtypes of delirium in the intensive care unit on fast-track failure after cardiac surgery. J Thorac Cardiovasc Surg. 2018 Jan;155(1):268-75 e1.</w:t>
      </w:r>
    </w:p>
    <w:p w14:paraId="2D69FB33"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25.</w:t>
      </w:r>
      <w:r w:rsidRPr="00CA6A00">
        <w:rPr>
          <w:rFonts w:ascii="Times New Roman" w:hAnsi="Times New Roman" w:cs="Times New Roman"/>
          <w:color w:val="000000" w:themeColor="text1"/>
          <w:sz w:val="18"/>
          <w:szCs w:val="18"/>
        </w:rPr>
        <w:tab/>
        <w:t>Leslie DL, Zhang Y, Holford TR, Bogardus ST, Leo-Summers LS, Inouye SK. Premature death associated with delirium at 1-year follow-up. Archives of internal medicine. 2005;165(14):1657-62.</w:t>
      </w:r>
    </w:p>
    <w:p w14:paraId="66BB4AB8"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26.</w:t>
      </w:r>
      <w:r w:rsidRPr="00CA6A00">
        <w:rPr>
          <w:rFonts w:ascii="Times New Roman" w:hAnsi="Times New Roman" w:cs="Times New Roman"/>
          <w:color w:val="000000" w:themeColor="text1"/>
          <w:sz w:val="18"/>
          <w:szCs w:val="18"/>
        </w:rPr>
        <w:tab/>
        <w:t>Leslie DL, Marcantonio ER, Zhang Y, Leo-Summers L, Inouye SK. One-year health care costs associated with delirium in the elderly population. Archives of internal medicine. 2008;168(1):27-32.</w:t>
      </w:r>
    </w:p>
    <w:p w14:paraId="1FF7177B"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27.</w:t>
      </w:r>
      <w:r w:rsidRPr="00CA6A00">
        <w:rPr>
          <w:rFonts w:ascii="Times New Roman" w:hAnsi="Times New Roman" w:cs="Times New Roman"/>
          <w:color w:val="000000" w:themeColor="text1"/>
          <w:sz w:val="18"/>
          <w:szCs w:val="18"/>
        </w:rPr>
        <w:tab/>
        <w:t>Lewis LM, Miller DK, Morley JE, Nork MJ, Lasater LC. Unrecognized delirium in ED geriatric patients. The American journal of emergency medicine. 1995;13(2):142-5.</w:t>
      </w:r>
    </w:p>
    <w:p w14:paraId="175C72F7"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28.</w:t>
      </w:r>
      <w:r w:rsidRPr="00CA6A00">
        <w:rPr>
          <w:rFonts w:ascii="Times New Roman" w:hAnsi="Times New Roman" w:cs="Times New Roman"/>
          <w:color w:val="000000" w:themeColor="text1"/>
          <w:sz w:val="18"/>
          <w:szCs w:val="18"/>
        </w:rPr>
        <w:tab/>
        <w:t>Li S, Zhang XH, Zhou GD, Wang JF. Delirium after primary percutaneous coronary intervention in aged individuals with acute ST-segment elevation myocardial infarction: A retrospective study. Exp Ther Med. 2019 May;17(5):3807-13.</w:t>
      </w:r>
    </w:p>
    <w:p w14:paraId="02CE82C6"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29.</w:t>
      </w:r>
      <w:r w:rsidRPr="00CA6A00">
        <w:rPr>
          <w:rFonts w:ascii="Times New Roman" w:hAnsi="Times New Roman" w:cs="Times New Roman"/>
          <w:color w:val="000000" w:themeColor="text1"/>
          <w:sz w:val="18"/>
          <w:szCs w:val="18"/>
        </w:rPr>
        <w:tab/>
        <w:t>Li HC, Wei YC, Hsu RB, Chi NH, Wang SS, Chen YS, et al. Surviving and Thriving 1 Year After Cardiac Surgery: Frailty and Delirium Matter. Ann Thorac Surg. 2021 May;111(5):1578-84.</w:t>
      </w:r>
    </w:p>
    <w:p w14:paraId="3C3C52DA"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30.</w:t>
      </w:r>
      <w:r w:rsidRPr="00CA6A00">
        <w:rPr>
          <w:rFonts w:ascii="Times New Roman" w:hAnsi="Times New Roman" w:cs="Times New Roman"/>
          <w:color w:val="000000" w:themeColor="text1"/>
          <w:sz w:val="18"/>
          <w:szCs w:val="18"/>
        </w:rPr>
        <w:tab/>
        <w:t>Liang CK, Chu CL, Chou MY, Lin YT, Lu T, Hsu CJ, et al. Interrelationship of postoperative delirium and cognitive impairment and their impact on the functional status in older patients undergoing orthopaedic surgery: a prospective cohort study. PLoS One. 2014;9(11):e110339.</w:t>
      </w:r>
    </w:p>
    <w:p w14:paraId="588C93D8"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31.</w:t>
      </w:r>
      <w:r w:rsidRPr="00CA6A00">
        <w:rPr>
          <w:rFonts w:ascii="Times New Roman" w:hAnsi="Times New Roman" w:cs="Times New Roman"/>
          <w:color w:val="000000" w:themeColor="text1"/>
          <w:sz w:val="18"/>
          <w:szCs w:val="18"/>
        </w:rPr>
        <w:tab/>
        <w:t>Lima DP, Ochiai ME, Lima AB, Curiati JA, Farfel JM, Filho WJ. Delirium in hospitalized elderly patients and post-discharge mortality. Clinics (Sao Paulo). 2010 Mar;65(3):251-5.</w:t>
      </w:r>
    </w:p>
    <w:p w14:paraId="5B2AA243"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lastRenderedPageBreak/>
        <w:t>132.</w:t>
      </w:r>
      <w:r w:rsidRPr="00CA6A00">
        <w:rPr>
          <w:rFonts w:ascii="Times New Roman" w:hAnsi="Times New Roman" w:cs="Times New Roman"/>
          <w:color w:val="000000" w:themeColor="text1"/>
          <w:sz w:val="18"/>
          <w:szCs w:val="18"/>
        </w:rPr>
        <w:tab/>
        <w:t>Lingehall HC, Smulter NS, Lindahl E, Lindkvist M, Engstrom KG, Gustafson YG, et al. Preoperative Cognitive Performance and Postoperative Delirium Are Independently Associated With Future Dementia in Older People Who Have Undergone Cardiac Surgery: A Longitudinal Cohort Study. Crit Care Med. 2017 Aug;45(8):1295-303.</w:t>
      </w:r>
    </w:p>
    <w:p w14:paraId="23FE1AC1"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33.</w:t>
      </w:r>
      <w:r w:rsidRPr="00CA6A00">
        <w:rPr>
          <w:rFonts w:ascii="Times New Roman" w:hAnsi="Times New Roman" w:cs="Times New Roman"/>
          <w:color w:val="000000" w:themeColor="text1"/>
          <w:sz w:val="18"/>
          <w:szCs w:val="18"/>
        </w:rPr>
        <w:tab/>
        <w:t>Lundstrom M, Edlund A, Bucht G, Karlsson S, Gustafson Y. Dementia after delirium in patients with femoral neck fractures. J Am Geriatr Soc. 2003 Jul;51(7):1002-6.</w:t>
      </w:r>
    </w:p>
    <w:p w14:paraId="1B0B8724"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34.</w:t>
      </w:r>
      <w:r w:rsidRPr="00CA6A00">
        <w:rPr>
          <w:rFonts w:ascii="Times New Roman" w:hAnsi="Times New Roman" w:cs="Times New Roman"/>
          <w:color w:val="000000" w:themeColor="text1"/>
          <w:sz w:val="18"/>
          <w:szCs w:val="18"/>
        </w:rPr>
        <w:tab/>
        <w:t>Luz L, Santos MCD, Ramos TA, Almeida CB, Rover MC, Dal'Pizzol CP, et al. Delirium and quality of life in critically ill patients: a prospective cohort study. Rev Bras Ter Intensiva. 2020 Jul-Sep;32(3):426-32.</w:t>
      </w:r>
    </w:p>
    <w:p w14:paraId="4F0D9ED5"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35.</w:t>
      </w:r>
      <w:r w:rsidRPr="00CA6A00">
        <w:rPr>
          <w:rFonts w:ascii="Times New Roman" w:hAnsi="Times New Roman" w:cs="Times New Roman"/>
          <w:color w:val="000000" w:themeColor="text1"/>
          <w:sz w:val="18"/>
          <w:szCs w:val="18"/>
        </w:rPr>
        <w:tab/>
        <w:t>MacLullich AM, Shenkin SD, Goodacre S, Godfrey M, Hanley J, Stiobhairt A, et al. The 4 'A's test for detecting delirium in acute medical patients: a diagnostic accuracy study. Health Technol Assess. 2019 Aug;23(40):1-194.</w:t>
      </w:r>
    </w:p>
    <w:p w14:paraId="2221672E"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36.</w:t>
      </w:r>
      <w:r w:rsidRPr="00CA6A00">
        <w:rPr>
          <w:rFonts w:ascii="Times New Roman" w:hAnsi="Times New Roman" w:cs="Times New Roman"/>
          <w:color w:val="000000" w:themeColor="text1"/>
          <w:sz w:val="18"/>
          <w:szCs w:val="18"/>
        </w:rPr>
        <w:tab/>
        <w:t>Marcantonio ER, Kiely DK, Simon SE, John Orav E, Jones RN, Murphy KM, et al. Outcomes of older people admitted to postacute facilities with delirium. J Am Geriatr Soc. 2005 Jun;53(6):963-9.</w:t>
      </w:r>
    </w:p>
    <w:p w14:paraId="2F1823FA"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37.</w:t>
      </w:r>
      <w:r w:rsidRPr="00CA6A00">
        <w:rPr>
          <w:rFonts w:ascii="Times New Roman" w:hAnsi="Times New Roman" w:cs="Times New Roman"/>
          <w:color w:val="000000" w:themeColor="text1"/>
          <w:sz w:val="18"/>
          <w:szCs w:val="18"/>
        </w:rPr>
        <w:tab/>
        <w:t>Mariz J, Santos NC, Afonso H, Rodrigues P, Faria A, Sousa N, et al. Risk and clinical-outcome indicators of delirium in an emergency department intermediate care unit (EDIMCU): an observational prospective study. BMC emergency medicine. 2013;13:1-8.</w:t>
      </w:r>
    </w:p>
    <w:p w14:paraId="7F3297F9"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38.</w:t>
      </w:r>
      <w:r w:rsidRPr="00CA6A00">
        <w:rPr>
          <w:rFonts w:ascii="Times New Roman" w:hAnsi="Times New Roman" w:cs="Times New Roman"/>
          <w:color w:val="000000" w:themeColor="text1"/>
          <w:sz w:val="18"/>
          <w:szCs w:val="18"/>
        </w:rPr>
        <w:tab/>
        <w:t>Marrama F, Kyheng M, Pasi M, Pierre Rutgers M, Moulin S, Diomedi M, et al. Early-onset delirium after spontaneous intracerebral hemorrhage. Int J Stroke. 2022 Oct;17(9):1030-8.</w:t>
      </w:r>
    </w:p>
    <w:p w14:paraId="71D4007C"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39.</w:t>
      </w:r>
      <w:r w:rsidRPr="00CA6A00">
        <w:rPr>
          <w:rFonts w:ascii="Times New Roman" w:hAnsi="Times New Roman" w:cs="Times New Roman"/>
          <w:color w:val="000000" w:themeColor="text1"/>
          <w:sz w:val="18"/>
          <w:szCs w:val="18"/>
        </w:rPr>
        <w:tab/>
        <w:t>Mathies F, Lange C, Maurer A, Apostolova I, Klutmann S, Buchert R. Brain FDG PET for the Etiological Diagnosis of Clinically Uncertain Cognitive Impairment During Delirium in Remission. J Alzheimers Dis. 2020;77(4):1609-22.</w:t>
      </w:r>
    </w:p>
    <w:p w14:paraId="68DCFA58"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40.</w:t>
      </w:r>
      <w:r w:rsidRPr="00CA6A00">
        <w:rPr>
          <w:rFonts w:ascii="Times New Roman" w:hAnsi="Times New Roman" w:cs="Times New Roman"/>
          <w:color w:val="000000" w:themeColor="text1"/>
          <w:sz w:val="18"/>
          <w:szCs w:val="18"/>
        </w:rPr>
        <w:tab/>
        <w:t>Mauri V, Reuter K, Korber MI, Wienemann H, Lee S, Eghbalzadeh K, et al. Incidence, Risk Factors and Impact on Long-Term Outcome of Postoperative Delirium After Transcatheter Aortic Valve Replacement. Front Cardiovasc Med. 2021;8:645724.</w:t>
      </w:r>
    </w:p>
    <w:p w14:paraId="2EC8B7A0"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41.</w:t>
      </w:r>
      <w:r w:rsidRPr="00CA6A00">
        <w:rPr>
          <w:rFonts w:ascii="Times New Roman" w:hAnsi="Times New Roman" w:cs="Times New Roman"/>
          <w:color w:val="000000" w:themeColor="text1"/>
          <w:sz w:val="18"/>
          <w:szCs w:val="18"/>
        </w:rPr>
        <w:tab/>
        <w:t>Mazzola P, Bellelli G, Broggini V, Anzuini A, Corsi M, Berruti D, et al. Postoperative delirium and pre-fracture disability predict 6-month mortality among the oldest old hip fracture patients. Aging Clin Exp Res. 2015 Feb;27(1):53-60.</w:t>
      </w:r>
    </w:p>
    <w:p w14:paraId="76B6F706"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42.</w:t>
      </w:r>
      <w:r w:rsidRPr="00CA6A00">
        <w:rPr>
          <w:rFonts w:ascii="Times New Roman" w:hAnsi="Times New Roman" w:cs="Times New Roman"/>
          <w:color w:val="000000" w:themeColor="text1"/>
          <w:sz w:val="18"/>
          <w:szCs w:val="18"/>
        </w:rPr>
        <w:tab/>
        <w:t>McAvay GJ, Van Ness PH, Bogardus ST, Jr., Zhang Y, Leslie DL, Leo-Summers LS, et al. Older adults discharged from the hospital with delirium: 1-year outcomes. J Am Geriatr Soc. 2006 Aug;54(8):1245-50.</w:t>
      </w:r>
    </w:p>
    <w:p w14:paraId="6DB3CBD0"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43.</w:t>
      </w:r>
      <w:r w:rsidRPr="00CA6A00">
        <w:rPr>
          <w:rFonts w:ascii="Times New Roman" w:hAnsi="Times New Roman" w:cs="Times New Roman"/>
          <w:color w:val="000000" w:themeColor="text1"/>
          <w:sz w:val="18"/>
          <w:szCs w:val="18"/>
        </w:rPr>
        <w:tab/>
        <w:t>McCusker J, Cole M, Dendukuri N, Belzile É, Primeau F. Delirium in older medical inpatients and subsequent cognitive and functional status: a prospective study. Cmaj. 2001;165(5):575-83.</w:t>
      </w:r>
    </w:p>
    <w:p w14:paraId="5AB888EF"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44.</w:t>
      </w:r>
      <w:r w:rsidRPr="00CA6A00">
        <w:rPr>
          <w:rFonts w:ascii="Times New Roman" w:hAnsi="Times New Roman" w:cs="Times New Roman"/>
          <w:color w:val="000000" w:themeColor="text1"/>
          <w:sz w:val="18"/>
          <w:szCs w:val="18"/>
        </w:rPr>
        <w:tab/>
        <w:t>McCusker J, Cole M, Abrahamowicz M, Primeau F, Belzile E. Delirium Predicts 12-Month Mortality. Archives of Internal Medicine. 2002;162(4):457-63.</w:t>
      </w:r>
    </w:p>
    <w:p w14:paraId="7E842042"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45.</w:t>
      </w:r>
      <w:r w:rsidRPr="00CA6A00">
        <w:rPr>
          <w:rFonts w:ascii="Times New Roman" w:hAnsi="Times New Roman" w:cs="Times New Roman"/>
          <w:color w:val="000000" w:themeColor="text1"/>
          <w:sz w:val="18"/>
          <w:szCs w:val="18"/>
        </w:rPr>
        <w:tab/>
        <w:t>McCusker J, Cole MG, Voyer P, Monette J, Champoux N, Ciampi A, et al. Six-month outcomes of co-occurring delirium, depression, and dementia in long-term care. J Am Geriatr Soc. 2014 Dec;62(12):2296-302.</w:t>
      </w:r>
    </w:p>
    <w:p w14:paraId="6669E6A7"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46.</w:t>
      </w:r>
      <w:r w:rsidRPr="00CA6A00">
        <w:rPr>
          <w:rFonts w:ascii="Times New Roman" w:hAnsi="Times New Roman" w:cs="Times New Roman"/>
          <w:color w:val="000000" w:themeColor="text1"/>
          <w:sz w:val="18"/>
          <w:szCs w:val="18"/>
        </w:rPr>
        <w:tab/>
        <w:t>Minden SL, Carbone LA, Barsky A, Borus JF, Fife A, Fricchione GL, et al. Predictors and outcomes of delirium. Gen Hosp Psychiatry. 2005 May-Jun;27(3):209-14.</w:t>
      </w:r>
    </w:p>
    <w:p w14:paraId="4CED56AB"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47.</w:t>
      </w:r>
      <w:r w:rsidRPr="00CA6A00">
        <w:rPr>
          <w:rFonts w:ascii="Times New Roman" w:hAnsi="Times New Roman" w:cs="Times New Roman"/>
          <w:color w:val="000000" w:themeColor="text1"/>
          <w:sz w:val="18"/>
          <w:szCs w:val="18"/>
        </w:rPr>
        <w:tab/>
        <w:t>Miu DK, Yeung JC. Incidence of post-stroke delirium and 1-year outcome. Geriatr Gerontol Int. 2013 Jan;13(1):123-9.</w:t>
      </w:r>
    </w:p>
    <w:p w14:paraId="4CA68D07"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48.</w:t>
      </w:r>
      <w:r w:rsidRPr="00CA6A00">
        <w:rPr>
          <w:rFonts w:ascii="Times New Roman" w:hAnsi="Times New Roman" w:cs="Times New Roman"/>
          <w:color w:val="000000" w:themeColor="text1"/>
          <w:sz w:val="18"/>
          <w:szCs w:val="18"/>
        </w:rPr>
        <w:tab/>
        <w:t>Miyamoto K, Shibata M, Shima N, Nakashima T, Kida M, Matsumoto H, et al. Combination of delirium and coma predicts psychiatric symptoms at twelve months in critically ill patients: A longitudinal cohort study. J Crit Care. 2021 Jun;63:76-82.</w:t>
      </w:r>
    </w:p>
    <w:p w14:paraId="4534C9A9"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49.</w:t>
      </w:r>
      <w:r w:rsidRPr="00CA6A00">
        <w:rPr>
          <w:rFonts w:ascii="Times New Roman" w:hAnsi="Times New Roman" w:cs="Times New Roman"/>
          <w:color w:val="000000" w:themeColor="text1"/>
          <w:sz w:val="18"/>
          <w:szCs w:val="18"/>
        </w:rPr>
        <w:tab/>
        <w:t>Monacelli F, Pizzonia M, Signori A, Nencioni A, Giannotti C, Minaglia C, et al. The In-Hospital Length of Stay after Hip Fracture in Octogenarians: Do Delirium and Dementia Shape a New Care Process? J Alzheimers Dis. 2018;66(1):281-8.</w:t>
      </w:r>
    </w:p>
    <w:p w14:paraId="4C772F2A"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50.</w:t>
      </w:r>
      <w:r w:rsidRPr="00CA6A00">
        <w:rPr>
          <w:rFonts w:ascii="Times New Roman" w:hAnsi="Times New Roman" w:cs="Times New Roman"/>
          <w:color w:val="000000" w:themeColor="text1"/>
          <w:sz w:val="18"/>
          <w:szCs w:val="18"/>
        </w:rPr>
        <w:tab/>
        <w:t>Moon KJ, Park H. Outcomes of patients with delirium in long-term care facilities: A prospective cohort study. Journal of Gerontological Nursing. 2018;44(9):41-50.</w:t>
      </w:r>
    </w:p>
    <w:p w14:paraId="48D8DA50"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51.</w:t>
      </w:r>
      <w:r w:rsidRPr="00CA6A00">
        <w:rPr>
          <w:rFonts w:ascii="Times New Roman" w:hAnsi="Times New Roman" w:cs="Times New Roman"/>
          <w:color w:val="000000" w:themeColor="text1"/>
          <w:sz w:val="18"/>
          <w:szCs w:val="18"/>
        </w:rPr>
        <w:tab/>
        <w:t>Morandi A, Davis D, Fick DM, Turco R, Boustani M, Lucchi E, et al. Delirium superimposed on dementia strongly predicts worse outcomes in older rehabilitation inpatients. J Am Med Dir Assoc. 2014 May;15(5):349-54.</w:t>
      </w:r>
    </w:p>
    <w:p w14:paraId="15B825E0"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52.</w:t>
      </w:r>
      <w:r w:rsidRPr="00CA6A00">
        <w:rPr>
          <w:rFonts w:ascii="Times New Roman" w:hAnsi="Times New Roman" w:cs="Times New Roman"/>
          <w:color w:val="000000" w:themeColor="text1"/>
          <w:sz w:val="18"/>
          <w:szCs w:val="18"/>
        </w:rPr>
        <w:tab/>
        <w:t>Moreno-Gaviño L, Ruiz-Cantero A, Bernabeu-Wittel M, Tejera-Concepción A, Romero-Jiménez M, Soria MÁ, et al. Impact of Cognitive Impairment in a Multicentric Cohort of Polypathological Patients. International Journal of Gerontology. 2012;6(2):84-9.</w:t>
      </w:r>
    </w:p>
    <w:p w14:paraId="1F5FC5D8"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53.</w:t>
      </w:r>
      <w:r w:rsidRPr="00CA6A00">
        <w:rPr>
          <w:rFonts w:ascii="Times New Roman" w:hAnsi="Times New Roman" w:cs="Times New Roman"/>
          <w:color w:val="000000" w:themeColor="text1"/>
          <w:sz w:val="18"/>
          <w:szCs w:val="18"/>
        </w:rPr>
        <w:tab/>
        <w:t>Moskowitz EE, Overbey DM, Jones TS, Jones EL, Arcomano TR, Moore JT, et al. Post-operative delirium is associated with increased 5-year mortality. Am J Surg. 2017 Dec;214(6):1036-8.</w:t>
      </w:r>
    </w:p>
    <w:p w14:paraId="58554014"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54.</w:t>
      </w:r>
      <w:r w:rsidRPr="00CA6A00">
        <w:rPr>
          <w:rFonts w:ascii="Times New Roman" w:hAnsi="Times New Roman" w:cs="Times New Roman"/>
          <w:color w:val="000000" w:themeColor="text1"/>
          <w:sz w:val="18"/>
          <w:szCs w:val="18"/>
        </w:rPr>
        <w:tab/>
        <w:t>Muller J, Nowak S, Weidemeier M, Vogelgesang A, Ruhnau J, von Sarnowski B, et al. Duration of Surgery and Intraoperative Blood Pressure Management Are Modifiable Risk Factors for Postoperative Neurocognitive Disorders After Spine Surgery: Results of the Prospective CONFESS Study. Spine (Phila Pa 1976). 2023 Aug 15;48(16):1127-37.</w:t>
      </w:r>
    </w:p>
    <w:p w14:paraId="56A2222F"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55.</w:t>
      </w:r>
      <w:r w:rsidRPr="00CA6A00">
        <w:rPr>
          <w:rFonts w:ascii="Times New Roman" w:hAnsi="Times New Roman" w:cs="Times New Roman"/>
          <w:color w:val="000000" w:themeColor="text1"/>
          <w:sz w:val="18"/>
          <w:szCs w:val="18"/>
        </w:rPr>
        <w:tab/>
        <w:t>Muresan ML, Adamis D, Murray O, O'Mahony E, McCarthy G. Delirium, how does it end? Mortality as an outcome in older medical inpatients. Int J Geriatr Psychiatry. 2016 Apr;31(4):349-54.</w:t>
      </w:r>
    </w:p>
    <w:p w14:paraId="7694AB3B"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lastRenderedPageBreak/>
        <w:t>156.</w:t>
      </w:r>
      <w:r w:rsidRPr="00CA6A00">
        <w:rPr>
          <w:rFonts w:ascii="Times New Roman" w:hAnsi="Times New Roman" w:cs="Times New Roman"/>
          <w:color w:val="000000" w:themeColor="text1"/>
          <w:sz w:val="18"/>
          <w:szCs w:val="18"/>
        </w:rPr>
        <w:tab/>
        <w:t>Murray AM, Levkoff SE, Wetle TT, Beckett L, Cleary PD, Schor JD, et al. Acute delirium and functional decline in the hospitalized elderly patient. Journal of gerontology. 1993;48(5):M181-M6.</w:t>
      </w:r>
    </w:p>
    <w:p w14:paraId="7259F7B1"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57.</w:t>
      </w:r>
      <w:r w:rsidRPr="00CA6A00">
        <w:rPr>
          <w:rFonts w:ascii="Times New Roman" w:hAnsi="Times New Roman" w:cs="Times New Roman"/>
          <w:color w:val="000000" w:themeColor="text1"/>
          <w:sz w:val="18"/>
          <w:szCs w:val="18"/>
        </w:rPr>
        <w:tab/>
        <w:t>Muzzana C, Mantovan F, Huber MK, Trevisani K, Niederbacher S, Kugler A, et al. Delirium in elderly postoperative patients: A prospective cohort study. Nurs Open. 2022 Sep;9(5):2461-72.</w:t>
      </w:r>
    </w:p>
    <w:p w14:paraId="14A200D6"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58.</w:t>
      </w:r>
      <w:r w:rsidRPr="00CA6A00">
        <w:rPr>
          <w:rFonts w:ascii="Times New Roman" w:hAnsi="Times New Roman" w:cs="Times New Roman"/>
          <w:color w:val="000000" w:themeColor="text1"/>
          <w:sz w:val="18"/>
          <w:szCs w:val="18"/>
        </w:rPr>
        <w:tab/>
        <w:t>Naidech AM, Beaumont JL, Rosenberg NF, Maas MB, Kosteva AR, Ault ML, et al. Intracerebral hemorrhage and delirium symptoms. Length of stay, function, and quality of life in a 114-patient cohort. Am J Respir Crit Care Med. 2013 Dec 1;188(11):1331-7.</w:t>
      </w:r>
    </w:p>
    <w:p w14:paraId="61C10E23"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59.</w:t>
      </w:r>
      <w:r w:rsidRPr="00CA6A00">
        <w:rPr>
          <w:rFonts w:ascii="Times New Roman" w:hAnsi="Times New Roman" w:cs="Times New Roman"/>
          <w:color w:val="000000" w:themeColor="text1"/>
          <w:sz w:val="18"/>
          <w:szCs w:val="18"/>
        </w:rPr>
        <w:tab/>
        <w:t>Neerland BE, Krogseth M, Juliebo V, Hylen Ranhoff A, Engedal K, Frihagen F, et al. Perioperative hemodynamics and risk for delirium and new onset dementia in hip fracture patients; A prospective follow-up study. PLoS One. 2017;12(7):e0180641.</w:t>
      </w:r>
    </w:p>
    <w:p w14:paraId="5E222CD0"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60.</w:t>
      </w:r>
      <w:r w:rsidRPr="00CA6A00">
        <w:rPr>
          <w:rFonts w:ascii="Times New Roman" w:hAnsi="Times New Roman" w:cs="Times New Roman"/>
          <w:color w:val="000000" w:themeColor="text1"/>
          <w:sz w:val="18"/>
          <w:szCs w:val="18"/>
        </w:rPr>
        <w:tab/>
        <w:t>Nerdal V, Gjestad E, Saltvedt I, Munthe-Kaas R, Ihle-Hansen H, Ryum T, et al. The relationship of acute delirium with cognitive and psychiatric symptoms after stroke: a longitudinal study. BMC Neurol. 2022 Jun 27;22(1):234.</w:t>
      </w:r>
    </w:p>
    <w:p w14:paraId="678D32E3"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61.</w:t>
      </w:r>
      <w:r w:rsidRPr="00CA6A00">
        <w:rPr>
          <w:rFonts w:ascii="Times New Roman" w:hAnsi="Times New Roman" w:cs="Times New Roman"/>
          <w:color w:val="000000" w:themeColor="text1"/>
          <w:sz w:val="18"/>
          <w:szCs w:val="18"/>
        </w:rPr>
        <w:tab/>
        <w:t>Neufeld KJ, Leoutsakos JM, Oh E, Sieber FE, Chandra A, Ghosh A, et al. Long-Term Outcomes of Older Adults with and Without Delirium Immediately After Recovery from General Anesthesia for Surgery. Am J Geriatr Psychiatry. 2015 Oct;23(10):1067-74.</w:t>
      </w:r>
    </w:p>
    <w:p w14:paraId="4CADC96B"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62.</w:t>
      </w:r>
      <w:r w:rsidRPr="00CA6A00">
        <w:rPr>
          <w:rFonts w:ascii="Times New Roman" w:hAnsi="Times New Roman" w:cs="Times New Roman"/>
          <w:color w:val="000000" w:themeColor="text1"/>
          <w:sz w:val="18"/>
          <w:szCs w:val="18"/>
        </w:rPr>
        <w:tab/>
        <w:t>Nguyen Q, Uminski K, Hiebert BM, Tangri N, Arora RC. Midterm outcomes after postoperative delirium on cognition and mood in patients after cardiac surgery. J Thorac Cardiovasc Surg. 2018 Feb;155(2):660-7 e2.</w:t>
      </w:r>
    </w:p>
    <w:p w14:paraId="7E8C795C"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63.</w:t>
      </w:r>
      <w:r w:rsidRPr="00CA6A00">
        <w:rPr>
          <w:rFonts w:ascii="Times New Roman" w:hAnsi="Times New Roman" w:cs="Times New Roman"/>
          <w:color w:val="000000" w:themeColor="text1"/>
          <w:sz w:val="18"/>
          <w:szCs w:val="18"/>
        </w:rPr>
        <w:tab/>
        <w:t>Nishizawa Y, Yamanashi T, Saito T, Marra P, Crutchley KJ, Wahba NE, et al. Bispectral EEG (BSEEG) Algorithm Captures High Mortality Risk Among 1,077 Patients: Its Relationship to Delirium Motor Subtype. Am J Geriatr Psychiatry. 2023 Sep;31(9):704-15.</w:t>
      </w:r>
    </w:p>
    <w:p w14:paraId="47FC5EF0"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64.</w:t>
      </w:r>
      <w:r w:rsidRPr="00CA6A00">
        <w:rPr>
          <w:rFonts w:ascii="Times New Roman" w:hAnsi="Times New Roman" w:cs="Times New Roman"/>
          <w:color w:val="000000" w:themeColor="text1"/>
          <w:sz w:val="18"/>
          <w:szCs w:val="18"/>
        </w:rPr>
        <w:tab/>
        <w:t>Noriega FJ, Vidan MT, Sanchez E, Diaz A, Serra-Rexach JA, Fernandez-Aviles F, et al. Incidence and impact of delirium on clinical and functional outcomes in older patients hospitalized for acute cardiac diseases. Am Heart J. 2015 Nov;170(5):938-44.</w:t>
      </w:r>
    </w:p>
    <w:p w14:paraId="5E7504DC"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65.</w:t>
      </w:r>
      <w:r w:rsidRPr="00CA6A00">
        <w:rPr>
          <w:rFonts w:ascii="Times New Roman" w:hAnsi="Times New Roman" w:cs="Times New Roman"/>
          <w:color w:val="000000" w:themeColor="text1"/>
          <w:sz w:val="18"/>
          <w:szCs w:val="18"/>
        </w:rPr>
        <w:tab/>
        <w:t>Ogawa M, Izawa KP, Satomi-Kobayashi S, Tsuboi Y, Komaki K, Gotake Y, et al. Impact of delirium on postoperative frailty and long term cardiovascular events after cardiac surgery. PLoS One. 2017;12(12):e0190359.</w:t>
      </w:r>
    </w:p>
    <w:p w14:paraId="4D5B3F71"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66.</w:t>
      </w:r>
      <w:r w:rsidRPr="00CA6A00">
        <w:rPr>
          <w:rFonts w:ascii="Times New Roman" w:hAnsi="Times New Roman" w:cs="Times New Roman"/>
          <w:color w:val="000000" w:themeColor="text1"/>
          <w:sz w:val="18"/>
          <w:szCs w:val="18"/>
        </w:rPr>
        <w:tab/>
        <w:t>Ojagbemi A, Bello T, Elugbadebo O, Owolabi M, Baiyewu O. Different Cognitive and Functional Outcomes in Attenuated and Full Delirium Syndromes Among Recent Stroke Survivors. J Stroke Cerebrovasc Dis. 2020 Nov;29(11):105251.</w:t>
      </w:r>
    </w:p>
    <w:p w14:paraId="734BF51C"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67.</w:t>
      </w:r>
      <w:r w:rsidRPr="00CA6A00">
        <w:rPr>
          <w:rFonts w:ascii="Times New Roman" w:hAnsi="Times New Roman" w:cs="Times New Roman"/>
          <w:color w:val="000000" w:themeColor="text1"/>
          <w:sz w:val="18"/>
          <w:szCs w:val="18"/>
        </w:rPr>
        <w:tab/>
        <w:t>Ojagbemi A, Bello T, Owolabi M, Baiyewu O. The Independent Association of Prestroke Psychiatric Symptoms and Acute Phase Delirium with Poststroke Mortality at One Year in Nigeria. J Stroke Cerebrovasc Dis. 2021 Apr;30(4):105622.</w:t>
      </w:r>
    </w:p>
    <w:p w14:paraId="4325BF0E"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68.</w:t>
      </w:r>
      <w:r w:rsidRPr="00CA6A00">
        <w:rPr>
          <w:rFonts w:ascii="Times New Roman" w:hAnsi="Times New Roman" w:cs="Times New Roman"/>
          <w:color w:val="000000" w:themeColor="text1"/>
          <w:sz w:val="18"/>
          <w:szCs w:val="18"/>
        </w:rPr>
        <w:tab/>
        <w:t>O'Keeffe S, Lavan J. The prognostic significance of delirium in older hospital patients. J Am Geriatr Soc. 1997 Feb;45(2):174-8.</w:t>
      </w:r>
    </w:p>
    <w:p w14:paraId="408EE6FE"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69.</w:t>
      </w:r>
      <w:r w:rsidRPr="00CA6A00">
        <w:rPr>
          <w:rFonts w:ascii="Times New Roman" w:hAnsi="Times New Roman" w:cs="Times New Roman"/>
          <w:color w:val="000000" w:themeColor="text1"/>
          <w:sz w:val="18"/>
          <w:szCs w:val="18"/>
        </w:rPr>
        <w:tab/>
        <w:t>Oldenbeuving A, De Kort P, Jansen B, Algra A, Kappelle L, Roks G. Delirium in the acute phase after stroke: incidence, risk factors, and outcome. Neurology. 2011;76(11):993-9.</w:t>
      </w:r>
    </w:p>
    <w:p w14:paraId="24427335"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70.</w:t>
      </w:r>
      <w:r w:rsidRPr="00CA6A00">
        <w:rPr>
          <w:rFonts w:ascii="Times New Roman" w:hAnsi="Times New Roman" w:cs="Times New Roman"/>
          <w:color w:val="000000" w:themeColor="text1"/>
          <w:sz w:val="18"/>
          <w:szCs w:val="18"/>
        </w:rPr>
        <w:tab/>
        <w:t>Olofsson B, Persson M, Bellelli G, Morandi A, Gustafson Y, Stenvall M. Development of dementia in patients with femoral neck fracture who experience postoperative delirium-A three-year follow-up study. Int J Geriatr Psychiatry. 2018 Apr;33(4):623-32.</w:t>
      </w:r>
    </w:p>
    <w:p w14:paraId="5AFEC577"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71.</w:t>
      </w:r>
      <w:r w:rsidRPr="00CA6A00">
        <w:rPr>
          <w:rFonts w:ascii="Times New Roman" w:hAnsi="Times New Roman" w:cs="Times New Roman"/>
          <w:color w:val="000000" w:themeColor="text1"/>
          <w:sz w:val="18"/>
          <w:szCs w:val="18"/>
        </w:rPr>
        <w:tab/>
        <w:t>Pak M, Hara M, Miura S, Furuya M, Tamaki M, Okada T, et al. Delirium is associated with high mortality in older adult patients with acute decompensated heart failure. BMC Geriatr. 2020 Dec 3;20(1):524.</w:t>
      </w:r>
    </w:p>
    <w:p w14:paraId="703DEACA"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72.</w:t>
      </w:r>
      <w:r w:rsidRPr="00CA6A00">
        <w:rPr>
          <w:rFonts w:ascii="Times New Roman" w:hAnsi="Times New Roman" w:cs="Times New Roman"/>
          <w:color w:val="000000" w:themeColor="text1"/>
          <w:sz w:val="18"/>
          <w:szCs w:val="18"/>
        </w:rPr>
        <w:tab/>
        <w:t>Pandharipande PP, Girard TD, Jackson JC, Morandi A, Thompson JL, Pun BT, et al. Long-term cognitive impairment after critical illness. N Engl J Med. 2013 Oct 3;369(14):1306-16.</w:t>
      </w:r>
    </w:p>
    <w:p w14:paraId="11763740"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73.</w:t>
      </w:r>
      <w:r w:rsidRPr="00CA6A00">
        <w:rPr>
          <w:rFonts w:ascii="Times New Roman" w:hAnsi="Times New Roman" w:cs="Times New Roman"/>
          <w:color w:val="000000" w:themeColor="text1"/>
          <w:sz w:val="18"/>
          <w:szCs w:val="18"/>
        </w:rPr>
        <w:tab/>
        <w:t>Pasinska P, Wilk A, Kowalska K, Szyper-Maciejowska A, Klimkowicz-Mrowiec A. The long-term prognosis of patients with delirium in the acute phase of stroke: PRospective Observational POLIsh Study (PROPOLIS). J Neurol. 2019 Nov;266(11):2710-7.</w:t>
      </w:r>
    </w:p>
    <w:p w14:paraId="421CA033"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74.</w:t>
      </w:r>
      <w:r w:rsidRPr="00CA6A00">
        <w:rPr>
          <w:rFonts w:ascii="Times New Roman" w:hAnsi="Times New Roman" w:cs="Times New Roman"/>
          <w:color w:val="000000" w:themeColor="text1"/>
          <w:sz w:val="18"/>
          <w:szCs w:val="18"/>
        </w:rPr>
        <w:tab/>
        <w:t>Patel SB, Poston JT, Pohlman A, Hall JB, Kress JP. Rapidly reversible, sedation-related delirium versus persistent delirium in the intensive care unit. Am J Respir Crit Care Med. 2014 Mar 15;189(6):658-65.</w:t>
      </w:r>
    </w:p>
    <w:p w14:paraId="793D710A"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75.</w:t>
      </w:r>
      <w:r w:rsidRPr="00CA6A00">
        <w:rPr>
          <w:rFonts w:ascii="Times New Roman" w:hAnsi="Times New Roman" w:cs="Times New Roman"/>
          <w:color w:val="000000" w:themeColor="text1"/>
          <w:sz w:val="18"/>
          <w:szCs w:val="18"/>
        </w:rPr>
        <w:tab/>
        <w:t>Paulino MC, Conceicao C, Silvestre J, Lopes MI, Goncalves H, Dias CC, et al. Subsyndromal Delirium in Critically Ill Patients-Cognitive and Functional Long-Term Outcomes. J Clin Med. 2023 Oct 4;12(19).</w:t>
      </w:r>
    </w:p>
    <w:p w14:paraId="05F3D986"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76.</w:t>
      </w:r>
      <w:r w:rsidRPr="00CA6A00">
        <w:rPr>
          <w:rFonts w:ascii="Times New Roman" w:hAnsi="Times New Roman" w:cs="Times New Roman"/>
          <w:color w:val="000000" w:themeColor="text1"/>
          <w:sz w:val="18"/>
          <w:szCs w:val="18"/>
        </w:rPr>
        <w:tab/>
        <w:t>Pendlebury ST, Lovett NG, Smith SC, Dutta N, Bendon C, Lloyd-Lavery A, et al. Observational, longitudinal study of delirium in consecutive unselected acute medical admissions: age-specific rates and associated factors, mortality and re-admission. BMJ Open. 2015 Nov 16;5(11):e007808.</w:t>
      </w:r>
    </w:p>
    <w:p w14:paraId="3747B5EF"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77.</w:t>
      </w:r>
      <w:r w:rsidRPr="00CA6A00">
        <w:rPr>
          <w:rFonts w:ascii="Times New Roman" w:hAnsi="Times New Roman" w:cs="Times New Roman"/>
          <w:color w:val="000000" w:themeColor="text1"/>
          <w:sz w:val="18"/>
          <w:szCs w:val="18"/>
        </w:rPr>
        <w:tab/>
        <w:t>Penfold RS, Hall AJ, Anand A, Clement ND, Duckworth AD, MacLullich AMJ. Delirium in hip fracture patients admitted from home during the COVID-19 pandemic is associated with higher mortality, longer total length of stay, need for post-acute inpatient rehabilitation, and readmission to acute services. Bone Jt Open. 2023 Jun 16;4(6):447-56.</w:t>
      </w:r>
    </w:p>
    <w:p w14:paraId="34AA3A57"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78.</w:t>
      </w:r>
      <w:r w:rsidRPr="00CA6A00">
        <w:rPr>
          <w:rFonts w:ascii="Times New Roman" w:hAnsi="Times New Roman" w:cs="Times New Roman"/>
          <w:color w:val="000000" w:themeColor="text1"/>
          <w:sz w:val="18"/>
          <w:szCs w:val="18"/>
        </w:rPr>
        <w:tab/>
        <w:t>Pitkala KH, Laurila JV, Strandberg TE, Tilvis RS. Prognostic significance of delirium in frail older people. Dement Geriatr Cogn Disord. 2005;19(2-3):158-63.</w:t>
      </w:r>
    </w:p>
    <w:p w14:paraId="153B6469"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lastRenderedPageBreak/>
        <w:t>179.</w:t>
      </w:r>
      <w:r w:rsidRPr="00CA6A00">
        <w:rPr>
          <w:rFonts w:ascii="Times New Roman" w:hAnsi="Times New Roman" w:cs="Times New Roman"/>
          <w:color w:val="000000" w:themeColor="text1"/>
          <w:sz w:val="18"/>
          <w:szCs w:val="18"/>
        </w:rPr>
        <w:tab/>
        <w:t>Pompei P, Foreman M, Rudberg MA, Inouye SK, Braund V, Cassel CK. Delirium in hospitalized older persons: outcomes and predictors. Journal of the American Geriatrics Society. 1994;42(8):809-15.</w:t>
      </w:r>
    </w:p>
    <w:p w14:paraId="46542936"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80.</w:t>
      </w:r>
      <w:r w:rsidRPr="00CA6A00">
        <w:rPr>
          <w:rFonts w:ascii="Times New Roman" w:hAnsi="Times New Roman" w:cs="Times New Roman"/>
          <w:color w:val="000000" w:themeColor="text1"/>
          <w:sz w:val="18"/>
          <w:szCs w:val="18"/>
        </w:rPr>
        <w:tab/>
        <w:t>Praditsuwan R, Sirisuwat A, Assanasen J, Eiamjinnasuwat W, Pakdeewongse S, Limmathuroskul D, et al. Short-term clinical outcomes in delirious older patients: a study at general medical wards in a university hospital in Thailand. Geriatr Gerontol Int. 2013 Oct;13(4):972-7.</w:t>
      </w:r>
    </w:p>
    <w:p w14:paraId="01237DCC"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81.</w:t>
      </w:r>
      <w:r w:rsidRPr="00CA6A00">
        <w:rPr>
          <w:rFonts w:ascii="Times New Roman" w:hAnsi="Times New Roman" w:cs="Times New Roman"/>
          <w:color w:val="000000" w:themeColor="text1"/>
          <w:sz w:val="18"/>
          <w:szCs w:val="18"/>
        </w:rPr>
        <w:tab/>
        <w:t>Qu J, Chen Y, Luo G, Zhong H, Xiao W, Yin H. Delirium in the Acute Phase of Ischemic Stroke: Incidence, Risk Factors, and Effects on Functional Outcome. J Stroke Cerebrovasc Dis. 2018 Oct;27(10):2641-7.</w:t>
      </w:r>
    </w:p>
    <w:p w14:paraId="1AE521F6"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82.</w:t>
      </w:r>
      <w:r w:rsidRPr="00CA6A00">
        <w:rPr>
          <w:rFonts w:ascii="Times New Roman" w:hAnsi="Times New Roman" w:cs="Times New Roman"/>
          <w:color w:val="000000" w:themeColor="text1"/>
          <w:sz w:val="18"/>
          <w:szCs w:val="18"/>
        </w:rPr>
        <w:tab/>
        <w:t>Quinlan N, Rudolph JL. Postoperative delirium and functional decline after noncardiac surgery. J Am Geriatr Soc. 2011 Nov;59 Suppl 2:S301-4.</w:t>
      </w:r>
    </w:p>
    <w:p w14:paraId="484A9B57"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83.</w:t>
      </w:r>
      <w:r w:rsidRPr="00CA6A00">
        <w:rPr>
          <w:rFonts w:ascii="Times New Roman" w:hAnsi="Times New Roman" w:cs="Times New Roman"/>
          <w:color w:val="000000" w:themeColor="text1"/>
          <w:sz w:val="18"/>
          <w:szCs w:val="18"/>
        </w:rPr>
        <w:tab/>
        <w:t>Raats JW, van Eijsden WA, Crolla RM, Steyerberg EW, van der Laan L. Risk Factors and Outcomes for Postoperative Delirium after Major Surgery in Elderly Patients. PLoS One. 2015;10(8):e0136071.</w:t>
      </w:r>
    </w:p>
    <w:p w14:paraId="47317179"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84.</w:t>
      </w:r>
      <w:r w:rsidRPr="00CA6A00">
        <w:rPr>
          <w:rFonts w:ascii="Times New Roman" w:hAnsi="Times New Roman" w:cs="Times New Roman"/>
          <w:color w:val="000000" w:themeColor="text1"/>
          <w:sz w:val="18"/>
          <w:szCs w:val="18"/>
        </w:rPr>
        <w:tab/>
        <w:t>Racine AM, Fong TG, Gou Y, Travison TG, Tommet D, Erickson K, et al. Clinical outcomes in older surgical patients with mild cognitive impairment. Alzheimers Dement. 2018 May;14(5):590-600.</w:t>
      </w:r>
    </w:p>
    <w:p w14:paraId="5F29E807"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85.</w:t>
      </w:r>
      <w:r w:rsidRPr="00CA6A00">
        <w:rPr>
          <w:rFonts w:ascii="Times New Roman" w:hAnsi="Times New Roman" w:cs="Times New Roman"/>
          <w:color w:val="000000" w:themeColor="text1"/>
          <w:sz w:val="18"/>
          <w:szCs w:val="18"/>
        </w:rPr>
        <w:tab/>
        <w:t>Racine AM, Touroutoglou A, Abrantes T, Wong B, Fong TG, Cavallari M, et al. Older Patients with Alzheimer's Disease-Related Cortical Atrophy Who Develop Post-Operative Delirium May Be at Increased Risk of Long-Term Cognitive Decline After Surgery. J Alzheimers Dis. 2020;75(1):187-99.</w:t>
      </w:r>
    </w:p>
    <w:p w14:paraId="3F2ABAE5"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86.</w:t>
      </w:r>
      <w:r w:rsidRPr="00CA6A00">
        <w:rPr>
          <w:rFonts w:ascii="Times New Roman" w:hAnsi="Times New Roman" w:cs="Times New Roman"/>
          <w:color w:val="000000" w:themeColor="text1"/>
          <w:sz w:val="18"/>
          <w:szCs w:val="18"/>
        </w:rPr>
        <w:tab/>
        <w:t>Radcliffe NJ, Lau L, Hack E, Huynh A, Puri A, Yao H, et al. Site of care and factors associated with mortality in unvaccinated Australian aged care residents during COVID-19 outbreaks. Intern Med J. 2023 May;53(5):690-9.</w:t>
      </w:r>
    </w:p>
    <w:p w14:paraId="0B6E8C5B"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87.</w:t>
      </w:r>
      <w:r w:rsidRPr="00CA6A00">
        <w:rPr>
          <w:rFonts w:ascii="Times New Roman" w:hAnsi="Times New Roman" w:cs="Times New Roman"/>
          <w:color w:val="000000" w:themeColor="text1"/>
          <w:sz w:val="18"/>
          <w:szCs w:val="18"/>
        </w:rPr>
        <w:tab/>
        <w:t>Radinovic KS, Markovic-Denic L, Dubljanin-Raspopovic E, Marinkovic J, Jovanovic LB, Bumbasirevic V. Effect of the overlap syndrome of depressive symptoms and delirium on outcomes in elderly adults with hip fracture: a prospective cohort study. J Am Geriatr Soc. 2014 Sep;62(9):1640-8.</w:t>
      </w:r>
    </w:p>
    <w:p w14:paraId="494A7DB8"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88.</w:t>
      </w:r>
      <w:r w:rsidRPr="00CA6A00">
        <w:rPr>
          <w:rFonts w:ascii="Times New Roman" w:hAnsi="Times New Roman" w:cs="Times New Roman"/>
          <w:color w:val="000000" w:themeColor="text1"/>
          <w:sz w:val="18"/>
          <w:szCs w:val="18"/>
        </w:rPr>
        <w:tab/>
        <w:t>Rahkonen T, Eloniemi-Sulkava U, Halonen P, Verkkoniemi A, Niinisto L, Notkola IL, et al. Delirium in the non-demented oldest old in the general population: risk factors and prognosis. Int J Geriatr Psychiatry. 2001 Apr;16(4):415-21.</w:t>
      </w:r>
    </w:p>
    <w:p w14:paraId="7C67C8A1"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89.</w:t>
      </w:r>
      <w:r w:rsidRPr="00CA6A00">
        <w:rPr>
          <w:rFonts w:ascii="Times New Roman" w:hAnsi="Times New Roman" w:cs="Times New Roman"/>
          <w:color w:val="000000" w:themeColor="text1"/>
          <w:sz w:val="18"/>
          <w:szCs w:val="18"/>
        </w:rPr>
        <w:tab/>
        <w:t>Rawle MJ, McCue L, Sampson EL, Davis D, Vickerstaff V. Anticholinergic Burden Does Not Influence Delirium Subtype or the Delirium-Mortality Association in Hospitalized Older Adults: Results from a Prospective Cohort Study. Drugs Aging. 2021 Mar;38(3):233-42.</w:t>
      </w:r>
    </w:p>
    <w:p w14:paraId="7C321AF2"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90.</w:t>
      </w:r>
      <w:r w:rsidRPr="00CA6A00">
        <w:rPr>
          <w:rFonts w:ascii="Times New Roman" w:hAnsi="Times New Roman" w:cs="Times New Roman"/>
          <w:color w:val="000000" w:themeColor="text1"/>
          <w:sz w:val="18"/>
          <w:szCs w:val="18"/>
        </w:rPr>
        <w:tab/>
        <w:t>Rego LLD, Salluh JIF, Souza-Dantas VC, Silva J, Povoa P, Serafim RB. Delirium severity and outcomes of critically ill COVID-19 patients. Crit Care Sci. 2023 Oct-Dec;35(4):394-401.</w:t>
      </w:r>
    </w:p>
    <w:p w14:paraId="34027165"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91.</w:t>
      </w:r>
      <w:r w:rsidRPr="00CA6A00">
        <w:rPr>
          <w:rFonts w:ascii="Times New Roman" w:hAnsi="Times New Roman" w:cs="Times New Roman"/>
          <w:color w:val="000000" w:themeColor="text1"/>
          <w:sz w:val="18"/>
          <w:szCs w:val="18"/>
        </w:rPr>
        <w:tab/>
        <w:t>Reynish EL, Hapca SM, De Souza N, Cvoro V, Donnan PT, Guthrie B. Epidemiology and outcomes of people with dementia, delirium, and unspecified cognitive impairment in the general hospital: prospective cohort study of 10,014 admissions. BMC Med. 2017 Jul 27;15(1):140.</w:t>
      </w:r>
    </w:p>
    <w:p w14:paraId="1C3131D1"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92.</w:t>
      </w:r>
      <w:r w:rsidRPr="00CA6A00">
        <w:rPr>
          <w:rFonts w:ascii="Times New Roman" w:hAnsi="Times New Roman" w:cs="Times New Roman"/>
          <w:color w:val="000000" w:themeColor="text1"/>
          <w:sz w:val="18"/>
          <w:szCs w:val="18"/>
        </w:rPr>
        <w:tab/>
        <w:t>Richardson SJ, Davis DHJ, Stephan BCM, Robinson L, Brayne C, Barnes LE, et al. Recurrent delirium over 12 months predicts dementia: results of the Delirium and Cognitive Impact in Dementia (DECIDE) study. Age Ageing. 2021 May 5;50(3):914-20.</w:t>
      </w:r>
    </w:p>
    <w:p w14:paraId="4F98737A"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93.</w:t>
      </w:r>
      <w:r w:rsidRPr="00CA6A00">
        <w:rPr>
          <w:rFonts w:ascii="Times New Roman" w:hAnsi="Times New Roman" w:cs="Times New Roman"/>
          <w:color w:val="000000" w:themeColor="text1"/>
          <w:sz w:val="18"/>
          <w:szCs w:val="18"/>
        </w:rPr>
        <w:tab/>
        <w:t>Richardson SJ, Lawson R, Davis DHJ, Stephan BCM, Robinson L, Matthews FE, et al. Hospitalisation without delirium is not associated with cognitive decline in a population-based sample of older people-results from a nested, longitudinal cohort study. Age Ageing. 2021 Sep 11;50(5):1675-81.</w:t>
      </w:r>
    </w:p>
    <w:p w14:paraId="47B7D9B3"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94.</w:t>
      </w:r>
      <w:r w:rsidRPr="00CA6A00">
        <w:rPr>
          <w:rFonts w:ascii="Times New Roman" w:hAnsi="Times New Roman" w:cs="Times New Roman"/>
          <w:color w:val="000000" w:themeColor="text1"/>
          <w:sz w:val="18"/>
          <w:szCs w:val="18"/>
        </w:rPr>
        <w:tab/>
        <w:t>Rizzi MA, Torres Bonafonte OH, Alquezar A, Herrera Mateo S, Pinera P, Puig M, et al. Prognostic value and risk factors of delirium in emergency patients with decompensated heart failure. J Am Med Dir Assoc. 2015 Sep 1;16(9):799 e1-6.</w:t>
      </w:r>
    </w:p>
    <w:p w14:paraId="6468F825"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95.</w:t>
      </w:r>
      <w:r w:rsidRPr="00CA6A00">
        <w:rPr>
          <w:rFonts w:ascii="Times New Roman" w:hAnsi="Times New Roman" w:cs="Times New Roman"/>
          <w:color w:val="000000" w:themeColor="text1"/>
          <w:sz w:val="18"/>
          <w:szCs w:val="18"/>
        </w:rPr>
        <w:tab/>
        <w:t>Robinson TN, Raeburn CD, Tran ZV, Angles EM, Brenner LA, Moss M. Postoperative delirium in the elderly: risk factors and outcomes. Ann Surg. 2009 Jan;249(1):173-8.</w:t>
      </w:r>
    </w:p>
    <w:p w14:paraId="08018337"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96.</w:t>
      </w:r>
      <w:r w:rsidRPr="00CA6A00">
        <w:rPr>
          <w:rFonts w:ascii="Times New Roman" w:hAnsi="Times New Roman" w:cs="Times New Roman"/>
          <w:color w:val="000000" w:themeColor="text1"/>
          <w:sz w:val="18"/>
          <w:szCs w:val="18"/>
        </w:rPr>
        <w:tab/>
        <w:t>Robinson TN, Raeburn CD, Tran ZV, Brenner LA, Moss M. Motor subtypes of postoperative delirium in older adults. Archives of Surgery. 2011;146(3):295-300.</w:t>
      </w:r>
    </w:p>
    <w:p w14:paraId="33272E01"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97.</w:t>
      </w:r>
      <w:r w:rsidRPr="00CA6A00">
        <w:rPr>
          <w:rFonts w:ascii="Times New Roman" w:hAnsi="Times New Roman" w:cs="Times New Roman"/>
          <w:color w:val="000000" w:themeColor="text1"/>
          <w:sz w:val="18"/>
          <w:szCs w:val="18"/>
        </w:rPr>
        <w:tab/>
        <w:t>Rockwood K, Cosway S, Carver D, Jarrett P, Stadnyk K, Fisk J. The risk of dementia and death after delirium. Age and ageing. 1999;28(6):551-6.</w:t>
      </w:r>
    </w:p>
    <w:p w14:paraId="245106C9"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98.</w:t>
      </w:r>
      <w:r w:rsidRPr="00CA6A00">
        <w:rPr>
          <w:rFonts w:ascii="Times New Roman" w:hAnsi="Times New Roman" w:cs="Times New Roman"/>
          <w:color w:val="000000" w:themeColor="text1"/>
          <w:sz w:val="18"/>
          <w:szCs w:val="18"/>
        </w:rPr>
        <w:tab/>
        <w:t>Rolandi E, Zaccaria D, Vaccaro R, Abbondanza S, Pettinato L, Davin A, et al. Estimating the potential for dementia prevention through modifiable risk factors elimination in the real-world setting: a population-based study. Alzheimers Res Ther. 2020 Aug 7;12(1):94.</w:t>
      </w:r>
    </w:p>
    <w:p w14:paraId="00C92349"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199.</w:t>
      </w:r>
      <w:r w:rsidRPr="00CA6A00">
        <w:rPr>
          <w:rFonts w:ascii="Times New Roman" w:hAnsi="Times New Roman" w:cs="Times New Roman"/>
          <w:color w:val="000000" w:themeColor="text1"/>
          <w:sz w:val="18"/>
          <w:szCs w:val="18"/>
        </w:rPr>
        <w:tab/>
        <w:t>Rollo E, Brunetti V, Scala I, Callea A, Marotta J, Vollono C, et al. Impact of delirium on the outcome of stroke: a prospective, observational, cohort study. J Neurol. 2022 Dec;269(12):6467-75.</w:t>
      </w:r>
    </w:p>
    <w:p w14:paraId="450D96EF"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00.</w:t>
      </w:r>
      <w:r w:rsidRPr="00CA6A00">
        <w:rPr>
          <w:rFonts w:ascii="Times New Roman" w:hAnsi="Times New Roman" w:cs="Times New Roman"/>
          <w:color w:val="000000" w:themeColor="text1"/>
          <w:sz w:val="18"/>
          <w:szCs w:val="18"/>
        </w:rPr>
        <w:tab/>
        <w:t>Rosenthal LJ, Francis BA, Beaumont JL, Cella D, Berman MD, Maas MB, et al. Agitation, Delirium, and Cognitive Outcomes in Intracerebral Hemorrhage. Psychosomatics. 2017 Jan-Feb;58(1):19-27.</w:t>
      </w:r>
    </w:p>
    <w:p w14:paraId="020B63F5"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01.</w:t>
      </w:r>
      <w:r w:rsidRPr="00CA6A00">
        <w:rPr>
          <w:rFonts w:ascii="Times New Roman" w:hAnsi="Times New Roman" w:cs="Times New Roman"/>
          <w:color w:val="000000" w:themeColor="text1"/>
          <w:sz w:val="18"/>
          <w:szCs w:val="18"/>
        </w:rPr>
        <w:tab/>
        <w:t>Rudolph JL, Marcantonio ER, Culley DJ, Silverstein JH, Rasmussen LS, Crosby GJ, et al. Delirium is associated with early postoperative cognitive dysfunction. Anaesthesia. 2008 Sep;63(9):941-7.</w:t>
      </w:r>
    </w:p>
    <w:p w14:paraId="328E7515"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lastRenderedPageBreak/>
        <w:t>202.</w:t>
      </w:r>
      <w:r w:rsidRPr="00CA6A00">
        <w:rPr>
          <w:rFonts w:ascii="Times New Roman" w:hAnsi="Times New Roman" w:cs="Times New Roman"/>
          <w:color w:val="000000" w:themeColor="text1"/>
          <w:sz w:val="18"/>
          <w:szCs w:val="18"/>
        </w:rPr>
        <w:tab/>
        <w:t>Rudolph JL, Inouye SK, Jones RN, Yang FM, Fong TG, Levkoff SE, et al. Delirium: an independent predictor of functional decline after cardiac surgery. J Am Geriatr Soc. 2010 Apr;58(4):643-9.</w:t>
      </w:r>
    </w:p>
    <w:p w14:paraId="2E80C3EA"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03.</w:t>
      </w:r>
      <w:r w:rsidRPr="00CA6A00">
        <w:rPr>
          <w:rFonts w:ascii="Times New Roman" w:hAnsi="Times New Roman" w:cs="Times New Roman"/>
          <w:color w:val="000000" w:themeColor="text1"/>
          <w:sz w:val="18"/>
          <w:szCs w:val="18"/>
        </w:rPr>
        <w:tab/>
        <w:t>Ruggiero C, Bonamassa L, Pelini L, Prioletta I, Cianferotti L, Metozzi A, et al. Early post-surgical cognitive dysfunction is a risk factor for mortality among hip fracture hospitalized older persons. Osteoporos Int. 2017 Feb;28(2):667-75.</w:t>
      </w:r>
    </w:p>
    <w:p w14:paraId="08C98A40"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04.</w:t>
      </w:r>
      <w:r w:rsidRPr="00CA6A00">
        <w:rPr>
          <w:rFonts w:ascii="Times New Roman" w:hAnsi="Times New Roman" w:cs="Times New Roman"/>
          <w:color w:val="000000" w:themeColor="text1"/>
          <w:sz w:val="18"/>
          <w:szCs w:val="18"/>
        </w:rPr>
        <w:tab/>
        <w:t>Saczynski JS, Marcantonio ER, Quach L, Fong TG, Gross A, Inouye SK, et al. Cognitive trajectories after postoperative delirium. N Engl J Med. 2012 Jul 5;367(1):30-9.</w:t>
      </w:r>
    </w:p>
    <w:p w14:paraId="1CFE98DD"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05.</w:t>
      </w:r>
      <w:r w:rsidRPr="00CA6A00">
        <w:rPr>
          <w:rFonts w:ascii="Times New Roman" w:hAnsi="Times New Roman" w:cs="Times New Roman"/>
          <w:color w:val="000000" w:themeColor="text1"/>
          <w:sz w:val="18"/>
          <w:szCs w:val="18"/>
        </w:rPr>
        <w:tab/>
        <w:t>Sánchez-Lozano ML, Restrepo-Ramírez CD, Serna-Echeverri LS, Franco-Ramírez JD, Gutiérrez-Segura JC, García-Cuevas AM. Delirium: Cognitive, Functionality, and Quality of Life Outcomes in Critically Ill Patients. Revista Colombiana de Psiquiatría. 2023.</w:t>
      </w:r>
    </w:p>
    <w:p w14:paraId="65C06CB6"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06.</w:t>
      </w:r>
      <w:r w:rsidRPr="00CA6A00">
        <w:rPr>
          <w:rFonts w:ascii="Times New Roman" w:hAnsi="Times New Roman" w:cs="Times New Roman"/>
          <w:color w:val="000000" w:themeColor="text1"/>
          <w:sz w:val="18"/>
          <w:szCs w:val="18"/>
        </w:rPr>
        <w:tab/>
        <w:t>Sanguanwit P, Ninlamal S, Prachanukool T. Thirty-day mortality among patients with acute delirium in the emergency department. Heliyon. 2023 Oct;9(10):e20554.</w:t>
      </w:r>
    </w:p>
    <w:p w14:paraId="6E5FCFB0"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07.</w:t>
      </w:r>
      <w:r w:rsidRPr="00CA6A00">
        <w:rPr>
          <w:rFonts w:ascii="Times New Roman" w:hAnsi="Times New Roman" w:cs="Times New Roman"/>
          <w:color w:val="000000" w:themeColor="text1"/>
          <w:sz w:val="18"/>
          <w:szCs w:val="18"/>
        </w:rPr>
        <w:tab/>
        <w:t>Sasajima Y, Sasajima T, Azuma N, Akazawa K, Saito Y, Inaba M, et al. Factors related to postoperative delirium in patients with lower limb ischaemia: a prospective cohort study. Eur J Vasc Endovasc Surg. 2012 Oct;44(4):411-5.</w:t>
      </w:r>
    </w:p>
    <w:p w14:paraId="234884E2"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08.</w:t>
      </w:r>
      <w:r w:rsidRPr="00CA6A00">
        <w:rPr>
          <w:rFonts w:ascii="Times New Roman" w:hAnsi="Times New Roman" w:cs="Times New Roman"/>
          <w:color w:val="000000" w:themeColor="text1"/>
          <w:sz w:val="18"/>
          <w:szCs w:val="18"/>
        </w:rPr>
        <w:tab/>
        <w:t>Sato K, Kubota K, Oda H, Taniguchi T. The impact of delirium on outcomes in acute, non-intubated cardiac patients. Eur Heart J Acute Cardiovasc Care. 2017 Sep;6(6):553-9.</w:t>
      </w:r>
    </w:p>
    <w:p w14:paraId="763393BE"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09.</w:t>
      </w:r>
      <w:r w:rsidRPr="00CA6A00">
        <w:rPr>
          <w:rFonts w:ascii="Times New Roman" w:hAnsi="Times New Roman" w:cs="Times New Roman"/>
          <w:color w:val="000000" w:themeColor="text1"/>
          <w:sz w:val="18"/>
          <w:szCs w:val="18"/>
        </w:rPr>
        <w:tab/>
        <w:t>Sauer AC, Veldhuijzen DS, Ottens TH, Slooter AJC, Kalkman CJ, van Dijk D. Association between delirium and cognitive change after cardiac surgery. Br J Anaesth. 2017 Aug 1;119(2):308-15.</w:t>
      </w:r>
    </w:p>
    <w:p w14:paraId="7FC21F61"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10.</w:t>
      </w:r>
      <w:r w:rsidRPr="00CA6A00">
        <w:rPr>
          <w:rFonts w:ascii="Times New Roman" w:hAnsi="Times New Roman" w:cs="Times New Roman"/>
          <w:color w:val="000000" w:themeColor="text1"/>
          <w:sz w:val="18"/>
          <w:szCs w:val="18"/>
        </w:rPr>
        <w:tab/>
        <w:t>Serrano-Duenas M, Bleda MJ. Delirium in Parkinson's disease patients. a five-year follow-up study. Parkinsonism Relat Disord. 2005 Sep;11(6):387-92.</w:t>
      </w:r>
    </w:p>
    <w:p w14:paraId="4D7C88E2"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11.</w:t>
      </w:r>
      <w:r w:rsidRPr="00CA6A00">
        <w:rPr>
          <w:rFonts w:ascii="Times New Roman" w:hAnsi="Times New Roman" w:cs="Times New Roman"/>
          <w:color w:val="000000" w:themeColor="text1"/>
          <w:sz w:val="18"/>
          <w:szCs w:val="18"/>
        </w:rPr>
        <w:tab/>
        <w:t>Sheng AZ, Shen Q, Cordato D, Zhang YY, Yin Chan DK. Delirium within three days of stroke in a cohort of elderly patients. J Am Geriatr Soc. 2006 Aug;54(8):1192-8.</w:t>
      </w:r>
    </w:p>
    <w:p w14:paraId="3C448CFB"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12.</w:t>
      </w:r>
      <w:r w:rsidRPr="00CA6A00">
        <w:rPr>
          <w:rFonts w:ascii="Times New Roman" w:hAnsi="Times New Roman" w:cs="Times New Roman"/>
          <w:color w:val="000000" w:themeColor="text1"/>
          <w:sz w:val="18"/>
          <w:szCs w:val="18"/>
        </w:rPr>
        <w:tab/>
        <w:t>Shi SM, Sung M, Afilalo J, Lipsitz LA, Kim CA, Popma JJ, et al. Delirium Incidence and Functional Outcomes After Transcatheter and Surgical Aortic Valve Replacement. J Am Geriatr Soc. 2019 Jul;67(7):1393-401.</w:t>
      </w:r>
    </w:p>
    <w:p w14:paraId="70DC97FC"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13.</w:t>
      </w:r>
      <w:r w:rsidRPr="00CA6A00">
        <w:rPr>
          <w:rFonts w:ascii="Times New Roman" w:hAnsi="Times New Roman" w:cs="Times New Roman"/>
          <w:color w:val="000000" w:themeColor="text1"/>
          <w:sz w:val="18"/>
          <w:szCs w:val="18"/>
        </w:rPr>
        <w:tab/>
        <w:t>Shi Z, Mei X, Li C, Chen Y, Zheng H, Wu Y, et al. Postoperative Delirium Is Associated with Long-term Decline in Activities of Daily Living. Anesthesiology. 2019 Sep;131(3):492-500.</w:t>
      </w:r>
    </w:p>
    <w:p w14:paraId="26682704"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14.</w:t>
      </w:r>
      <w:r w:rsidRPr="00CA6A00">
        <w:rPr>
          <w:rFonts w:ascii="Times New Roman" w:hAnsi="Times New Roman" w:cs="Times New Roman"/>
          <w:color w:val="000000" w:themeColor="text1"/>
          <w:sz w:val="18"/>
          <w:szCs w:val="18"/>
        </w:rPr>
        <w:tab/>
        <w:t>Shim J, DePalma G, Sands LP, Leung JM. Prognostic Significance of Postoperative Subsyndromal Delirium. Psychosomatics. 2015 Nov-Dec;56(6):644-51.</w:t>
      </w:r>
    </w:p>
    <w:p w14:paraId="0EFB4A55"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15.</w:t>
      </w:r>
      <w:r w:rsidRPr="00CA6A00">
        <w:rPr>
          <w:rFonts w:ascii="Times New Roman" w:hAnsi="Times New Roman" w:cs="Times New Roman"/>
          <w:color w:val="000000" w:themeColor="text1"/>
          <w:sz w:val="18"/>
          <w:szCs w:val="18"/>
        </w:rPr>
        <w:tab/>
        <w:t>Shintani AK, Girard TD, Eden SK, Arbogast PG, Moons KG, Ely EW. Immortal time bias in critical care research: application of time-varying Cox regression for observational cohort studies. Crit Care Med. 2009 Nov;37(11):2939-45.</w:t>
      </w:r>
    </w:p>
    <w:p w14:paraId="12274389"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16.</w:t>
      </w:r>
      <w:r w:rsidRPr="00CA6A00">
        <w:rPr>
          <w:rFonts w:ascii="Times New Roman" w:hAnsi="Times New Roman" w:cs="Times New Roman"/>
          <w:color w:val="000000" w:themeColor="text1"/>
          <w:sz w:val="18"/>
          <w:szCs w:val="18"/>
        </w:rPr>
        <w:tab/>
        <w:t>Singler K, Thiem U, Christ M, Zenk P, Biber R, Sieber CC, et al. Aspects and assessment of delirium in old age. First data from a German interdisciplinary emergency department. Z Gerontol Geriatr. 2014 Dec;47(8):680-5.</w:t>
      </w:r>
    </w:p>
    <w:p w14:paraId="603D5551"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17.</w:t>
      </w:r>
      <w:r w:rsidRPr="00CA6A00">
        <w:rPr>
          <w:rFonts w:ascii="Times New Roman" w:hAnsi="Times New Roman" w:cs="Times New Roman"/>
          <w:color w:val="000000" w:themeColor="text1"/>
          <w:sz w:val="18"/>
          <w:szCs w:val="18"/>
        </w:rPr>
        <w:tab/>
        <w:t>Slor CJ, Witlox J, Jansen RW, Adamis D, Meagher DJ, Tieken E, et al. Affective functioning after delirium in elderly hip fracture patients. Int Psychogeriatr. 2013 Mar;25(3):445-55.</w:t>
      </w:r>
    </w:p>
    <w:p w14:paraId="70CBD10F"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18.</w:t>
      </w:r>
      <w:r w:rsidRPr="00CA6A00">
        <w:rPr>
          <w:rFonts w:ascii="Times New Roman" w:hAnsi="Times New Roman" w:cs="Times New Roman"/>
          <w:color w:val="000000" w:themeColor="text1"/>
          <w:sz w:val="18"/>
          <w:szCs w:val="18"/>
        </w:rPr>
        <w:tab/>
        <w:t>Sri-on J, Tirrell GP, Vanichkulbodee A, Niruntarai S, Liu SW. The prevalence, risk factors and short-term outcomes of delirium in Thai elderly emergency department patients. Emerg Med J. 2016 Jan;33(1):17-22.</w:t>
      </w:r>
    </w:p>
    <w:p w14:paraId="362969CD"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19.</w:t>
      </w:r>
      <w:r w:rsidRPr="00CA6A00">
        <w:rPr>
          <w:rFonts w:ascii="Times New Roman" w:hAnsi="Times New Roman" w:cs="Times New Roman"/>
          <w:color w:val="000000" w:themeColor="text1"/>
          <w:sz w:val="18"/>
          <w:szCs w:val="18"/>
        </w:rPr>
        <w:tab/>
        <w:t>Suraarunsumrit P, Pathonsmith C, Srinonprasert V, Sangarunakul N, Jiraphorncharas C, Siriussawakul A. Postoperative cognitive dysfunction in older surgical patients associated with increased healthcare utilization: a prospective study from an upper-middle-income country. BMC Geriatr. 2022 Mar 16;22(1):213.</w:t>
      </w:r>
    </w:p>
    <w:p w14:paraId="3920A456"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20.</w:t>
      </w:r>
      <w:r w:rsidRPr="00CA6A00">
        <w:rPr>
          <w:rFonts w:ascii="Times New Roman" w:hAnsi="Times New Roman" w:cs="Times New Roman"/>
          <w:color w:val="000000" w:themeColor="text1"/>
          <w:sz w:val="18"/>
          <w:szCs w:val="18"/>
        </w:rPr>
        <w:tab/>
        <w:t>Svenningsen H, Tonnesen EK, Videbech P, Frydenberg M, Christensen D, Egerod I. Intensive care delirium - effect on memories and health-related quality of life - a follow-up study. J Clin Nurs. 2014 Mar;23(5-6):634-44.</w:t>
      </w:r>
    </w:p>
    <w:p w14:paraId="43C8AA98"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21.</w:t>
      </w:r>
      <w:r w:rsidRPr="00CA6A00">
        <w:rPr>
          <w:rFonts w:ascii="Times New Roman" w:hAnsi="Times New Roman" w:cs="Times New Roman"/>
          <w:color w:val="000000" w:themeColor="text1"/>
          <w:sz w:val="18"/>
          <w:szCs w:val="18"/>
        </w:rPr>
        <w:tab/>
        <w:t>Svenningsen H, Egerod I, Christensen D, Tonnesen EK, Frydenberg M, Videbech P. Symptoms of Posttraumatic Stress after Intensive Care Delirium. Biomed Res Int. 2015;2015:876947.</w:t>
      </w:r>
    </w:p>
    <w:p w14:paraId="722D2831"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22.</w:t>
      </w:r>
      <w:r w:rsidRPr="00CA6A00">
        <w:rPr>
          <w:rFonts w:ascii="Times New Roman" w:hAnsi="Times New Roman" w:cs="Times New Roman"/>
          <w:color w:val="000000" w:themeColor="text1"/>
          <w:sz w:val="18"/>
          <w:szCs w:val="18"/>
        </w:rPr>
        <w:tab/>
        <w:t>Tahir M, Malik SS, Ahmed U, Kozdryk J, Naqvi SH, Malik A. Risk factors for onset of delirium after neck of femur fracture surgery: a prospective observational study. SICOT J. 2018;4:27.</w:t>
      </w:r>
    </w:p>
    <w:p w14:paraId="6D67734D"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23.</w:t>
      </w:r>
      <w:r w:rsidRPr="00CA6A00">
        <w:rPr>
          <w:rFonts w:ascii="Times New Roman" w:hAnsi="Times New Roman" w:cs="Times New Roman"/>
          <w:color w:val="000000" w:themeColor="text1"/>
          <w:sz w:val="18"/>
          <w:szCs w:val="18"/>
        </w:rPr>
        <w:tab/>
        <w:t>Tan AH, Scott J. Association of point prevalence diagnosis of delirium on length of stay, 6-month mortality, and level of care on discharge at Waitemata District Health Board, Auckland. The New Zealand Medical Journal (Online). 2015;128(1411):68.</w:t>
      </w:r>
    </w:p>
    <w:p w14:paraId="5B2720F2"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24.</w:t>
      </w:r>
      <w:r w:rsidRPr="00CA6A00">
        <w:rPr>
          <w:rFonts w:ascii="Times New Roman" w:hAnsi="Times New Roman" w:cs="Times New Roman"/>
          <w:color w:val="000000" w:themeColor="text1"/>
          <w:sz w:val="18"/>
          <w:szCs w:val="18"/>
        </w:rPr>
        <w:tab/>
        <w:t>Tavares JPA, Nunes L, Gracio JCG. Hospitalized older adult: predictors of functional decline. Rev Lat Am Enfermagem. 2021;29:e3399.</w:t>
      </w:r>
    </w:p>
    <w:p w14:paraId="5BFA73C2"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25.</w:t>
      </w:r>
      <w:r w:rsidRPr="00CA6A00">
        <w:rPr>
          <w:rFonts w:ascii="Times New Roman" w:hAnsi="Times New Roman" w:cs="Times New Roman"/>
          <w:color w:val="000000" w:themeColor="text1"/>
          <w:sz w:val="18"/>
          <w:szCs w:val="18"/>
        </w:rPr>
        <w:tab/>
        <w:t>To-Adithep P, Chittawatanarat K, Mueankwan S, Morakul S, Luetrakool P, Dilokpattanamongkol P, et al. Long-term outcomes of delirium in critically ill surgical patients: A multicenter prospective cohort study. J Psychosom Res. 2023 Sep;172:111427.</w:t>
      </w:r>
    </w:p>
    <w:p w14:paraId="0C356226"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26.</w:t>
      </w:r>
      <w:r w:rsidRPr="00CA6A00">
        <w:rPr>
          <w:rFonts w:ascii="Times New Roman" w:hAnsi="Times New Roman" w:cs="Times New Roman"/>
          <w:color w:val="000000" w:themeColor="text1"/>
          <w:sz w:val="18"/>
          <w:szCs w:val="18"/>
        </w:rPr>
        <w:tab/>
        <w:t>Traissac T, Videau M-N, Bourdil M-J, Bourdel-Marchasson I, Salles N. The short mean length of stay of post-emergency geriatric units is associated with the rate of early readmission in frail elderly. Aging clinical and experimental research. 2011;23:217-22.</w:t>
      </w:r>
    </w:p>
    <w:p w14:paraId="0DDD3BDE"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lastRenderedPageBreak/>
        <w:t>227.</w:t>
      </w:r>
      <w:r w:rsidRPr="00CA6A00">
        <w:rPr>
          <w:rFonts w:ascii="Times New Roman" w:hAnsi="Times New Roman" w:cs="Times New Roman"/>
          <w:color w:val="000000" w:themeColor="text1"/>
          <w:sz w:val="18"/>
          <w:szCs w:val="18"/>
        </w:rPr>
        <w:tab/>
        <w:t>Trevisan C, Grande G, Rebora P, Zucchelli A, Valsecchi MG, Ecarnot F, et al. Early onset delirium during hospitalization increases in-hospital and postdischarge mortality in COVID-19 patients: a multicenter prospective study. The Journal of Clinical Psychiatry. 2023;84(5):48598.</w:t>
      </w:r>
    </w:p>
    <w:p w14:paraId="7837343D"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28.</w:t>
      </w:r>
      <w:r w:rsidRPr="00CA6A00">
        <w:rPr>
          <w:rFonts w:ascii="Times New Roman" w:hAnsi="Times New Roman" w:cs="Times New Roman"/>
          <w:color w:val="000000" w:themeColor="text1"/>
          <w:sz w:val="18"/>
          <w:szCs w:val="18"/>
        </w:rPr>
        <w:tab/>
        <w:t>Tripathy S, Mishra JC, Dash SC. Critically ill elderly patients in a developing world--mortality and functional outcome at 1 year: a prospective single-center study. J Crit Care. 2014 Jun;29(3):474 e7-13.</w:t>
      </w:r>
    </w:p>
    <w:p w14:paraId="6D023598"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29.</w:t>
      </w:r>
      <w:r w:rsidRPr="00CA6A00">
        <w:rPr>
          <w:rFonts w:ascii="Times New Roman" w:hAnsi="Times New Roman" w:cs="Times New Roman"/>
          <w:color w:val="000000" w:themeColor="text1"/>
          <w:sz w:val="18"/>
          <w:szCs w:val="18"/>
        </w:rPr>
        <w:tab/>
        <w:t>Tsai MC, Weng HH, Chou SY, Tsai CS, Hung TH, Su JA. Three-year mortality of delirium among elderly inpatients in consultation-liaison service. Gen Hosp Psychiatry. 2012 Jan-Feb;34(1):66-71.</w:t>
      </w:r>
    </w:p>
    <w:p w14:paraId="68EA8163"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30.</w:t>
      </w:r>
      <w:r w:rsidRPr="00CA6A00">
        <w:rPr>
          <w:rFonts w:ascii="Times New Roman" w:hAnsi="Times New Roman" w:cs="Times New Roman"/>
          <w:color w:val="000000" w:themeColor="text1"/>
          <w:sz w:val="18"/>
          <w:szCs w:val="18"/>
        </w:rPr>
        <w:tab/>
        <w:t>Uthamalingam S, Gurm GS, Daley M, Flynn J, Capodilupo R. Usefulness of acute delirium as a predictor of adverse outcomes in patients &gt;65 years of age with acute decompensated heart failure. Am J Cardiol. 2011 Aug 1;108(3):402-8.</w:t>
      </w:r>
    </w:p>
    <w:p w14:paraId="69953788"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31.</w:t>
      </w:r>
      <w:r w:rsidRPr="00CA6A00">
        <w:rPr>
          <w:rFonts w:ascii="Times New Roman" w:hAnsi="Times New Roman" w:cs="Times New Roman"/>
          <w:color w:val="000000" w:themeColor="text1"/>
          <w:sz w:val="18"/>
          <w:szCs w:val="18"/>
        </w:rPr>
        <w:tab/>
        <w:t>van den Boogaard M, Schoonhoven L, Evers AW, van der Hoeven JG, van Achterberg T, Pickkers P. Delirium in critically ill patients: impact on long-term health-related quality of life and cognitive functioning. Crit Care Med. 2012 Jan;40(1):112-8.</w:t>
      </w:r>
    </w:p>
    <w:p w14:paraId="1E151CD5"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32.</w:t>
      </w:r>
      <w:r w:rsidRPr="00CA6A00">
        <w:rPr>
          <w:rFonts w:ascii="Times New Roman" w:hAnsi="Times New Roman" w:cs="Times New Roman"/>
          <w:color w:val="000000" w:themeColor="text1"/>
          <w:sz w:val="18"/>
          <w:szCs w:val="18"/>
        </w:rPr>
        <w:tab/>
        <w:t>van der Heijden EFM, Kooken RWJ, Zegers M, Simons KS, van den Boogaard M. Differences in long-term outcomes between ICU patients with persistent delirium, non-persistent delirium and no delirium: A longitudinal cohort study. J Crit Care. 2023 Aug;76:154277.</w:t>
      </w:r>
    </w:p>
    <w:p w14:paraId="7A07E833"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33.</w:t>
      </w:r>
      <w:r w:rsidRPr="00CA6A00">
        <w:rPr>
          <w:rFonts w:ascii="Times New Roman" w:hAnsi="Times New Roman" w:cs="Times New Roman"/>
          <w:color w:val="000000" w:themeColor="text1"/>
          <w:sz w:val="18"/>
          <w:szCs w:val="18"/>
        </w:rPr>
        <w:tab/>
        <w:t>van der Wulp K, van Wely M, van Heijningen L, van Bakel B, Schoon Y, Verkroost M, et al. Delirium After Transcatheter Aortic Valve Implantation Under General Anesthesia: Incidence, Predictors, and Relation to Long-Term Survival. J Am Geriatr Soc. 2019 Nov;67(11):2325-30.</w:t>
      </w:r>
    </w:p>
    <w:p w14:paraId="3DF110F6"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34.</w:t>
      </w:r>
      <w:r w:rsidRPr="00CA6A00">
        <w:rPr>
          <w:rFonts w:ascii="Times New Roman" w:hAnsi="Times New Roman" w:cs="Times New Roman"/>
          <w:color w:val="000000" w:themeColor="text1"/>
          <w:sz w:val="18"/>
          <w:szCs w:val="18"/>
        </w:rPr>
        <w:tab/>
        <w:t>van Eijsden WA, Raats JW, Mulder PG, van der Laan L. New aspects of delirium in elderly patients with critical limb ischemia. Clin Interv Aging. 2015;10:1537-46.</w:t>
      </w:r>
    </w:p>
    <w:p w14:paraId="1E68D79B"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35.</w:t>
      </w:r>
      <w:r w:rsidRPr="00CA6A00">
        <w:rPr>
          <w:rFonts w:ascii="Times New Roman" w:hAnsi="Times New Roman" w:cs="Times New Roman"/>
          <w:color w:val="000000" w:themeColor="text1"/>
          <w:sz w:val="18"/>
          <w:szCs w:val="18"/>
        </w:rPr>
        <w:tab/>
        <w:t>van Rijsbergen MW, Oldenbeuving AW, Nieuwenhuis-Mark RE, Nys GM, Las SG, Roks G, et al. Delirium in acute stroke: a predictor of subsequent cognitive impairment? A two-year follow-up study. J Neurol Sci. 2011 Jul 15;306(1-2):138-42.</w:t>
      </w:r>
    </w:p>
    <w:p w14:paraId="45C9F834"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36.</w:t>
      </w:r>
      <w:r w:rsidRPr="00CA6A00">
        <w:rPr>
          <w:rFonts w:ascii="Times New Roman" w:hAnsi="Times New Roman" w:cs="Times New Roman"/>
          <w:color w:val="000000" w:themeColor="text1"/>
          <w:sz w:val="18"/>
          <w:szCs w:val="18"/>
        </w:rPr>
        <w:tab/>
        <w:t>Van Rompaey B, Schuurmans MJ, Shortridge-Baggett LM, Truijen S, Elseviers M, Bossaert L. Long term outcome after delirium in the intensive care unit. J Clin Nurs. 2009 Dec;18(23):3349-57.</w:t>
      </w:r>
    </w:p>
    <w:p w14:paraId="431B6208"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37.</w:t>
      </w:r>
      <w:r w:rsidRPr="00CA6A00">
        <w:rPr>
          <w:rFonts w:ascii="Times New Roman" w:hAnsi="Times New Roman" w:cs="Times New Roman"/>
          <w:color w:val="000000" w:themeColor="text1"/>
          <w:sz w:val="18"/>
          <w:szCs w:val="18"/>
        </w:rPr>
        <w:tab/>
        <w:t>Vasunilashorn SM, Marcantonio ER, Gou Y, Pisani MA, Travison TG, Schmitt EM, et al. Quantifying the Severity of a Delirium Episode Throughout Hospitalization: the Combined Importance of Intensity and Duration. J Gen Intern Med. 2016 Oct;31(10):1164-71.</w:t>
      </w:r>
    </w:p>
    <w:p w14:paraId="072E1569"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38.</w:t>
      </w:r>
      <w:r w:rsidRPr="00CA6A00">
        <w:rPr>
          <w:rFonts w:ascii="Times New Roman" w:hAnsi="Times New Roman" w:cs="Times New Roman"/>
          <w:color w:val="000000" w:themeColor="text1"/>
          <w:sz w:val="18"/>
          <w:szCs w:val="18"/>
        </w:rPr>
        <w:tab/>
        <w:t>Vasunilashorn SM, Fong TG, Albuquerque A, Marcantonio ER, Schmitt EM, Tommet D, et al. Delirium Severity Post-Surgery and its Relationship with Long-Term Cognitive Decline in a Cohort of Patients without Dementia. J Alzheimers Dis. 2018;61(1):347-58.</w:t>
      </w:r>
    </w:p>
    <w:p w14:paraId="6F93177A"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39.</w:t>
      </w:r>
      <w:r w:rsidRPr="00CA6A00">
        <w:rPr>
          <w:rFonts w:ascii="Times New Roman" w:hAnsi="Times New Roman" w:cs="Times New Roman"/>
          <w:color w:val="000000" w:themeColor="text1"/>
          <w:sz w:val="18"/>
          <w:szCs w:val="18"/>
        </w:rPr>
        <w:tab/>
        <w:t>Vasunilashorn SM, Fong TG, Helfand BKI, Hshieh TT, Marcantonio ER, Metzger ED, et al. Psychometric Properties of a Delirium Severity Score for Older Adults and Association With Hospital and Posthospital Outcomes. JAMA Netw Open. 2022 Mar 1;5(3):e226129.</w:t>
      </w:r>
    </w:p>
    <w:p w14:paraId="2A3BD3E4"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40.</w:t>
      </w:r>
      <w:r w:rsidRPr="00CA6A00">
        <w:rPr>
          <w:rFonts w:ascii="Times New Roman" w:hAnsi="Times New Roman" w:cs="Times New Roman"/>
          <w:color w:val="000000" w:themeColor="text1"/>
          <w:sz w:val="18"/>
          <w:szCs w:val="18"/>
        </w:rPr>
        <w:tab/>
        <w:t>Veiga D, Luis C, Parente D, Fernandes V, Botelho M, Santos P, et al. Postoperative delirium in intensive care patients: risk factors and outcome. Rev Bras Anestesiol. 2012 Jul;62(4):469-83.</w:t>
      </w:r>
    </w:p>
    <w:p w14:paraId="57C5381F"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41.</w:t>
      </w:r>
      <w:r w:rsidRPr="00CA6A00">
        <w:rPr>
          <w:rFonts w:ascii="Times New Roman" w:hAnsi="Times New Roman" w:cs="Times New Roman"/>
          <w:color w:val="000000" w:themeColor="text1"/>
          <w:sz w:val="18"/>
          <w:szCs w:val="18"/>
        </w:rPr>
        <w:tab/>
        <w:t>Verloo H, Goulet C, Morin D, von Gunten A. Association between frailty and delirium in older adult patients discharged from hospital. Clin Interv Aging. 2016;11:55-63.</w:t>
      </w:r>
    </w:p>
    <w:p w14:paraId="58C10C39"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42.</w:t>
      </w:r>
      <w:r w:rsidRPr="00CA6A00">
        <w:rPr>
          <w:rFonts w:ascii="Times New Roman" w:hAnsi="Times New Roman" w:cs="Times New Roman"/>
          <w:color w:val="000000" w:themeColor="text1"/>
          <w:sz w:val="18"/>
          <w:szCs w:val="18"/>
        </w:rPr>
        <w:tab/>
        <w:t>Vida S, Galbaud du Fort G, Kakuma R, Arsenault L, Platt RW, Wolfson CM. An 18-month prospective cohort study of functional outcome of delirium in elderly patients: activities of daily living. Int Psychogeriatr. 2006 Dec;18(4):681-700.</w:t>
      </w:r>
    </w:p>
    <w:p w14:paraId="60CBE00A"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43.</w:t>
      </w:r>
      <w:r w:rsidRPr="00CA6A00">
        <w:rPr>
          <w:rFonts w:ascii="Times New Roman" w:hAnsi="Times New Roman" w:cs="Times New Roman"/>
          <w:color w:val="000000" w:themeColor="text1"/>
          <w:sz w:val="18"/>
          <w:szCs w:val="18"/>
        </w:rPr>
        <w:tab/>
        <w:t>Visser L, Prent A, van der Laan MJ, van Leeuwen BL, Izaks GJ, Zeebregts CJ, et al. Predicting postoperative delirium after vascular surgical procedures. J Vasc Surg. 2015 Jul;62(1):183-9.</w:t>
      </w:r>
    </w:p>
    <w:p w14:paraId="12E70C48"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44.</w:t>
      </w:r>
      <w:r w:rsidRPr="00CA6A00">
        <w:rPr>
          <w:rFonts w:ascii="Times New Roman" w:hAnsi="Times New Roman" w:cs="Times New Roman"/>
          <w:color w:val="000000" w:themeColor="text1"/>
          <w:sz w:val="18"/>
          <w:szCs w:val="18"/>
        </w:rPr>
        <w:tab/>
        <w:t>Vives-Borras M, Martinez-Selles M, Ariza-Sole A, Vidan MT, Formiga F, Bueno H, et al. Clinical and prognostic implications of delirium in elderly patients with non-ST-segment elevation acute coronary syndromes. J Geriatr Cardiol. 2019 Feb;16(2):121-8.</w:t>
      </w:r>
    </w:p>
    <w:p w14:paraId="31F20DFD"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45.</w:t>
      </w:r>
      <w:r w:rsidRPr="00CA6A00">
        <w:rPr>
          <w:rFonts w:ascii="Times New Roman" w:hAnsi="Times New Roman" w:cs="Times New Roman"/>
          <w:color w:val="000000" w:themeColor="text1"/>
          <w:sz w:val="18"/>
          <w:szCs w:val="18"/>
        </w:rPr>
        <w:tab/>
        <w:t>Wang Y, Liu W, Chen K, Shen X. Postoperative Delirium is Not Associated with Long-Term Decline in Activities of Daily Living or Mortality After Laryngectomy. Clin Interv Aging. 2021;16:823-31.</w:t>
      </w:r>
    </w:p>
    <w:p w14:paraId="410BED18"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46.</w:t>
      </w:r>
      <w:r w:rsidRPr="00CA6A00">
        <w:rPr>
          <w:rFonts w:ascii="Times New Roman" w:hAnsi="Times New Roman" w:cs="Times New Roman"/>
          <w:color w:val="000000" w:themeColor="text1"/>
          <w:sz w:val="18"/>
          <w:szCs w:val="18"/>
        </w:rPr>
        <w:tab/>
        <w:t>Weng CF, Lin KP, Lu FP, Chen JH, Wen CJ, Peng JH, et al. Effects of depression, dementia and delirium on activities of daily living in elderly patients after discharge. BMC Geriatr. 2019 Oct 11;19(1):261.</w:t>
      </w:r>
    </w:p>
    <w:p w14:paraId="539B1988"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47.</w:t>
      </w:r>
      <w:r w:rsidRPr="00CA6A00">
        <w:rPr>
          <w:rFonts w:ascii="Times New Roman" w:hAnsi="Times New Roman" w:cs="Times New Roman"/>
          <w:color w:val="000000" w:themeColor="text1"/>
          <w:sz w:val="18"/>
          <w:szCs w:val="18"/>
        </w:rPr>
        <w:tab/>
        <w:t>Whittamore KH, Goldberg SE, Gladman JR, Bradshaw LE, Jones RG, Harwood RH. The diagnosis, prevalence and outcome of delirium in a cohort of older people with mental health problems on general hospital wards. Int J Geriatr Psychiatry. 2014 Jan;29(1):32-40.</w:t>
      </w:r>
    </w:p>
    <w:p w14:paraId="5A013A71"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48.</w:t>
      </w:r>
      <w:r w:rsidRPr="00CA6A00">
        <w:rPr>
          <w:rFonts w:ascii="Times New Roman" w:hAnsi="Times New Roman" w:cs="Times New Roman"/>
          <w:color w:val="000000" w:themeColor="text1"/>
          <w:sz w:val="18"/>
          <w:szCs w:val="18"/>
        </w:rPr>
        <w:tab/>
        <w:t>Witlox J, Slor CJ, Jansen RW, Kalisvaart KJ, van Stijn MF, Houdijk AP, et al. The neuropsychological sequelae of delirium in elderly patients with hip fracture three months after hospital discharge. Int Psychogeriatr. 2013 Sep;25(9):1521-31.</w:t>
      </w:r>
    </w:p>
    <w:p w14:paraId="3A0C4D1B"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lastRenderedPageBreak/>
        <w:t>249.</w:t>
      </w:r>
      <w:r w:rsidRPr="00CA6A00">
        <w:rPr>
          <w:rFonts w:ascii="Times New Roman" w:hAnsi="Times New Roman" w:cs="Times New Roman"/>
          <w:color w:val="000000" w:themeColor="text1"/>
          <w:sz w:val="18"/>
          <w:szCs w:val="18"/>
        </w:rPr>
        <w:tab/>
        <w:t>Wolters AE, van Dijk D, Pasma W, Cremer OL, Looije MF, de Lange DW, et al. Long-term outcome of delirium during intensive care unit stay in survivors of critical illness: a prospective cohort study. Critical Care. 2014;18:1-7.</w:t>
      </w:r>
    </w:p>
    <w:p w14:paraId="6A3311AE"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50.</w:t>
      </w:r>
      <w:r w:rsidRPr="00CA6A00">
        <w:rPr>
          <w:rFonts w:ascii="Times New Roman" w:hAnsi="Times New Roman" w:cs="Times New Roman"/>
          <w:color w:val="000000" w:themeColor="text1"/>
          <w:sz w:val="18"/>
          <w:szCs w:val="18"/>
        </w:rPr>
        <w:tab/>
        <w:t>Wolters AE, Peelen LM, Veldhuijzen DS, Zaal IJ, de Lange DW, Pasma W, et al. Long-Term Self-Reported Cognitive Problems After Delirium in the Intensive Care Unit and the Effect of Systemic Inflammation. J Am Geriatr Soc. 2017 Apr;65(4):786-91.</w:t>
      </w:r>
    </w:p>
    <w:p w14:paraId="3D9A5D79"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51.</w:t>
      </w:r>
      <w:r w:rsidRPr="00CA6A00">
        <w:rPr>
          <w:rFonts w:ascii="Times New Roman" w:hAnsi="Times New Roman" w:cs="Times New Roman"/>
          <w:color w:val="000000" w:themeColor="text1"/>
          <w:sz w:val="18"/>
          <w:szCs w:val="18"/>
        </w:rPr>
        <w:tab/>
        <w:t>Zakriya K, Sieber FE, Christmas C, Wenz JF, Sr., Franckowiak S. Brief postoperative delirium in hip fracture patients affects functional outcome at three months. Anesth Analg. 2004 Jun;98(6):1798-802.</w:t>
      </w:r>
    </w:p>
    <w:p w14:paraId="44B60CDD" w14:textId="77777777" w:rsidR="00203ADF" w:rsidRPr="00CA6A00" w:rsidRDefault="00203ADF" w:rsidP="00203ADF">
      <w:pPr>
        <w:pStyle w:val="EndNoteBibliography"/>
        <w:spacing w:after="0"/>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52.</w:t>
      </w:r>
      <w:r w:rsidRPr="00CA6A00">
        <w:rPr>
          <w:rFonts w:ascii="Times New Roman" w:hAnsi="Times New Roman" w:cs="Times New Roman"/>
          <w:color w:val="000000" w:themeColor="text1"/>
          <w:sz w:val="18"/>
          <w:szCs w:val="18"/>
        </w:rPr>
        <w:tab/>
        <w:t>Ziman N, Sands LP, Tang C, Zhu J, Leung JM. Does postoperative delirium following elective noncardiac surgery predict long-term mortality? Age Ageing. 2020 Oct 23;49(6):1020-7.</w:t>
      </w:r>
    </w:p>
    <w:p w14:paraId="1D39EC1A" w14:textId="77777777" w:rsidR="00203ADF" w:rsidRPr="00CA6A00" w:rsidRDefault="00203ADF" w:rsidP="00203ADF">
      <w:pPr>
        <w:pStyle w:val="EndNoteBibliography"/>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t>253.</w:t>
      </w:r>
      <w:r w:rsidRPr="00CA6A00">
        <w:rPr>
          <w:rFonts w:ascii="Times New Roman" w:hAnsi="Times New Roman" w:cs="Times New Roman"/>
          <w:color w:val="000000" w:themeColor="text1"/>
          <w:sz w:val="18"/>
          <w:szCs w:val="18"/>
        </w:rPr>
        <w:tab/>
        <w:t>Zipprich HM, Arends MC, Schumacher U, Bahr V, Scherag A, Kwetkat A, et al. Outcome of Older Patients with Acute Neuropsychological Symptoms Not Fulfilling Criteria of Delirium. J Am Geriatr Soc. 2020 Jul;68(7):1469-75.</w:t>
      </w:r>
    </w:p>
    <w:p w14:paraId="62C22664" w14:textId="5BBFB437" w:rsidR="00FE44BF" w:rsidRPr="00413CE5" w:rsidRDefault="00311E93" w:rsidP="00FE44BF">
      <w:pPr>
        <w:rPr>
          <w:rFonts w:ascii="Times New Roman" w:hAnsi="Times New Roman" w:cs="Times New Roman"/>
          <w:color w:val="000000" w:themeColor="text1"/>
          <w:sz w:val="18"/>
          <w:szCs w:val="18"/>
        </w:rPr>
      </w:pPr>
      <w:r w:rsidRPr="00CA6A00">
        <w:rPr>
          <w:rFonts w:ascii="Times New Roman" w:hAnsi="Times New Roman" w:cs="Times New Roman"/>
          <w:color w:val="000000" w:themeColor="text1"/>
          <w:sz w:val="18"/>
          <w:szCs w:val="18"/>
        </w:rPr>
        <w:fldChar w:fldCharType="end"/>
      </w:r>
    </w:p>
    <w:sectPr w:rsidR="00FE44BF" w:rsidRPr="00413CE5" w:rsidSect="00EC3583">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1952DD" w14:textId="77777777" w:rsidR="00DB0D47" w:rsidRDefault="00DB0D47" w:rsidP="00BC3644">
      <w:pPr>
        <w:spacing w:after="0" w:line="240" w:lineRule="auto"/>
      </w:pPr>
      <w:r>
        <w:separator/>
      </w:r>
    </w:p>
  </w:endnote>
  <w:endnote w:type="continuationSeparator" w:id="0">
    <w:p w14:paraId="5BA77DD6" w14:textId="77777777" w:rsidR="00DB0D47" w:rsidRDefault="00DB0D47" w:rsidP="00BC36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DejaVu Sans">
    <w:altName w:val="Verdana"/>
    <w:panose1 w:val="00000000000000000000"/>
    <w:charset w:val="00"/>
    <w:family w:val="roman"/>
    <w:notTrueType/>
    <w:pitch w:val="default"/>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7459518"/>
      <w:docPartObj>
        <w:docPartGallery w:val="Page Numbers (Bottom of Page)"/>
        <w:docPartUnique/>
      </w:docPartObj>
    </w:sdtPr>
    <w:sdtEndPr>
      <w:rPr>
        <w:noProof/>
      </w:rPr>
    </w:sdtEndPr>
    <w:sdtContent>
      <w:p w14:paraId="7ECBCCA2" w14:textId="351F6026" w:rsidR="00693435" w:rsidRDefault="0069343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04544D7" w14:textId="77777777" w:rsidR="00693435" w:rsidRDefault="006934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21C1F2" w14:textId="77777777" w:rsidR="00DB0D47" w:rsidRDefault="00DB0D47" w:rsidP="00BC3644">
      <w:pPr>
        <w:spacing w:after="0" w:line="240" w:lineRule="auto"/>
      </w:pPr>
      <w:r>
        <w:separator/>
      </w:r>
    </w:p>
  </w:footnote>
  <w:footnote w:type="continuationSeparator" w:id="0">
    <w:p w14:paraId="461CCB89" w14:textId="77777777" w:rsidR="00DB0D47" w:rsidRDefault="00DB0D47" w:rsidP="00BC364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2584E52"/>
    <w:multiLevelType w:val="hybridMultilevel"/>
    <w:tmpl w:val="8A00A508"/>
    <w:lvl w:ilvl="0" w:tplc="800815C6">
      <w:start w:val="6"/>
      <w:numFmt w:val="bullet"/>
      <w:lvlText w:val=""/>
      <w:lvlJc w:val="left"/>
      <w:pPr>
        <w:ind w:left="720" w:hanging="360"/>
      </w:pPr>
      <w:rPr>
        <w:rFonts w:ascii="Wingdings" w:eastAsiaTheme="minorHAnsi" w:hAnsi="Wingdings"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2058709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ge and Ageing&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stzwfe08r9xrke295vvts57d2ew5p9sed9p&quot;&gt;Yonas EndNote Library&lt;record-ids&gt;&lt;item&gt;30&lt;/item&gt;&lt;item&gt;32&lt;/item&gt;&lt;item&gt;33&lt;/item&gt;&lt;item&gt;34&lt;/item&gt;&lt;item&gt;54&lt;/item&gt;&lt;item&gt;55&lt;/item&gt;&lt;item&gt;56&lt;/item&gt;&lt;item&gt;57&lt;/item&gt;&lt;item&gt;61&lt;/item&gt;&lt;item&gt;62&lt;/item&gt;&lt;item&gt;63&lt;/item&gt;&lt;item&gt;64&lt;/item&gt;&lt;item&gt;65&lt;/item&gt;&lt;item&gt;66&lt;/item&gt;&lt;item&gt;67&lt;/item&gt;&lt;item&gt;131&lt;/item&gt;&lt;item&gt;133&lt;/item&gt;&lt;item&gt;141&lt;/item&gt;&lt;item&gt;145&lt;/item&gt;&lt;item&gt;146&lt;/item&gt;&lt;item&gt;147&lt;/item&gt;&lt;item&gt;150&lt;/item&gt;&lt;item&gt;151&lt;/item&gt;&lt;item&gt;152&lt;/item&gt;&lt;item&gt;155&lt;/item&gt;&lt;item&gt;156&lt;/item&gt;&lt;item&gt;157&lt;/item&gt;&lt;item&gt;159&lt;/item&gt;&lt;item&gt;161&lt;/item&gt;&lt;item&gt;162&lt;/item&gt;&lt;item&gt;167&lt;/item&gt;&lt;item&gt;168&lt;/item&gt;&lt;item&gt;169&lt;/item&gt;&lt;item&gt;170&lt;/item&gt;&lt;item&gt;171&lt;/item&gt;&lt;item&gt;173&lt;/item&gt;&lt;item&gt;175&lt;/item&gt;&lt;item&gt;176&lt;/item&gt;&lt;item&gt;177&lt;/item&gt;&lt;item&gt;178&lt;/item&gt;&lt;item&gt;180&lt;/item&gt;&lt;item&gt;184&lt;/item&gt;&lt;item&gt;185&lt;/item&gt;&lt;item&gt;186&lt;/item&gt;&lt;item&gt;187&lt;/item&gt;&lt;item&gt;189&lt;/item&gt;&lt;item&gt;190&lt;/item&gt;&lt;item&gt;191&lt;/item&gt;&lt;item&gt;193&lt;/item&gt;&lt;item&gt;194&lt;/item&gt;&lt;item&gt;196&lt;/item&gt;&lt;item&gt;197&lt;/item&gt;&lt;item&gt;201&lt;/item&gt;&lt;item&gt;203&lt;/item&gt;&lt;item&gt;204&lt;/item&gt;&lt;item&gt;206&lt;/item&gt;&lt;item&gt;207&lt;/item&gt;&lt;item&gt;209&lt;/item&gt;&lt;item&gt;211&lt;/item&gt;&lt;item&gt;212&lt;/item&gt;&lt;item&gt;213&lt;/item&gt;&lt;item&gt;216&lt;/item&gt;&lt;item&gt;217&lt;/item&gt;&lt;item&gt;218&lt;/item&gt;&lt;item&gt;219&lt;/item&gt;&lt;item&gt;220&lt;/item&gt;&lt;item&gt;224&lt;/item&gt;&lt;item&gt;225&lt;/item&gt;&lt;item&gt;226&lt;/item&gt;&lt;item&gt;227&lt;/item&gt;&lt;item&gt;229&lt;/item&gt;&lt;item&gt;231&lt;/item&gt;&lt;item&gt;232&lt;/item&gt;&lt;item&gt;233&lt;/item&gt;&lt;item&gt;235&lt;/item&gt;&lt;item&gt;236&lt;/item&gt;&lt;item&gt;237&lt;/item&gt;&lt;item&gt;238&lt;/item&gt;&lt;item&gt;239&lt;/item&gt;&lt;item&gt;241&lt;/item&gt;&lt;item&gt;242&lt;/item&gt;&lt;item&gt;246&lt;/item&gt;&lt;item&gt;247&lt;/item&gt;&lt;item&gt;248&lt;/item&gt;&lt;item&gt;252&lt;/item&gt;&lt;item&gt;253&lt;/item&gt;&lt;item&gt;259&lt;/item&gt;&lt;item&gt;261&lt;/item&gt;&lt;item&gt;262&lt;/item&gt;&lt;item&gt;263&lt;/item&gt;&lt;item&gt;265&lt;/item&gt;&lt;item&gt;267&lt;/item&gt;&lt;item&gt;268&lt;/item&gt;&lt;item&gt;269&lt;/item&gt;&lt;item&gt;270&lt;/item&gt;&lt;item&gt;271&lt;/item&gt;&lt;item&gt;274&lt;/item&gt;&lt;item&gt;275&lt;/item&gt;&lt;item&gt;276&lt;/item&gt;&lt;item&gt;277&lt;/item&gt;&lt;item&gt;278&lt;/item&gt;&lt;item&gt;280&lt;/item&gt;&lt;item&gt;282&lt;/item&gt;&lt;item&gt;285&lt;/item&gt;&lt;item&gt;286&lt;/item&gt;&lt;item&gt;287&lt;/item&gt;&lt;item&gt;288&lt;/item&gt;&lt;item&gt;290&lt;/item&gt;&lt;item&gt;291&lt;/item&gt;&lt;item&gt;292&lt;/item&gt;&lt;item&gt;293&lt;/item&gt;&lt;item&gt;294&lt;/item&gt;&lt;item&gt;296&lt;/item&gt;&lt;item&gt;297&lt;/item&gt;&lt;item&gt;298&lt;/item&gt;&lt;item&gt;299&lt;/item&gt;&lt;item&gt;302&lt;/item&gt;&lt;item&gt;303&lt;/item&gt;&lt;item&gt;304&lt;/item&gt;&lt;item&gt;306&lt;/item&gt;&lt;item&gt;307&lt;/item&gt;&lt;item&gt;308&lt;/item&gt;&lt;item&gt;309&lt;/item&gt;&lt;item&gt;310&lt;/item&gt;&lt;item&gt;311&lt;/item&gt;&lt;item&gt;313&lt;/item&gt;&lt;item&gt;316&lt;/item&gt;&lt;item&gt;317&lt;/item&gt;&lt;item&gt;319&lt;/item&gt;&lt;item&gt;325&lt;/item&gt;&lt;item&gt;327&lt;/item&gt;&lt;item&gt;329&lt;/item&gt;&lt;item&gt;330&lt;/item&gt;&lt;item&gt;331&lt;/item&gt;&lt;item&gt;333&lt;/item&gt;&lt;item&gt;335&lt;/item&gt;&lt;item&gt;337&lt;/item&gt;&lt;item&gt;338&lt;/item&gt;&lt;item&gt;339&lt;/item&gt;&lt;item&gt;340&lt;/item&gt;&lt;item&gt;343&lt;/item&gt;&lt;item&gt;345&lt;/item&gt;&lt;item&gt;346&lt;/item&gt;&lt;item&gt;347&lt;/item&gt;&lt;item&gt;348&lt;/item&gt;&lt;item&gt;349&lt;/item&gt;&lt;item&gt;350&lt;/item&gt;&lt;item&gt;352&lt;/item&gt;&lt;item&gt;353&lt;/item&gt;&lt;item&gt;354&lt;/item&gt;&lt;item&gt;355&lt;/item&gt;&lt;item&gt;356&lt;/item&gt;&lt;item&gt;357&lt;/item&gt;&lt;item&gt;358&lt;/item&gt;&lt;item&gt;359&lt;/item&gt;&lt;item&gt;360&lt;/item&gt;&lt;item&gt;362&lt;/item&gt;&lt;item&gt;364&lt;/item&gt;&lt;item&gt;365&lt;/item&gt;&lt;item&gt;366&lt;/item&gt;&lt;item&gt;367&lt;/item&gt;&lt;item&gt;368&lt;/item&gt;&lt;item&gt;369&lt;/item&gt;&lt;item&gt;373&lt;/item&gt;&lt;item&gt;375&lt;/item&gt;&lt;item&gt;376&lt;/item&gt;&lt;item&gt;377&lt;/item&gt;&lt;item&gt;378&lt;/item&gt;&lt;item&gt;379&lt;/item&gt;&lt;item&gt;380&lt;/item&gt;&lt;item&gt;382&lt;/item&gt;&lt;item&gt;383&lt;/item&gt;&lt;item&gt;384&lt;/item&gt;&lt;item&gt;386&lt;/item&gt;&lt;item&gt;387&lt;/item&gt;&lt;item&gt;391&lt;/item&gt;&lt;item&gt;392&lt;/item&gt;&lt;item&gt;393&lt;/item&gt;&lt;item&gt;394&lt;/item&gt;&lt;item&gt;395&lt;/item&gt;&lt;item&gt;396&lt;/item&gt;&lt;item&gt;397&lt;/item&gt;&lt;item&gt;398&lt;/item&gt;&lt;item&gt;399&lt;/item&gt;&lt;item&gt;400&lt;/item&gt;&lt;item&gt;403&lt;/item&gt;&lt;item&gt;405&lt;/item&gt;&lt;item&gt;406&lt;/item&gt;&lt;item&gt;407&lt;/item&gt;&lt;item&gt;408&lt;/item&gt;&lt;item&gt;409&lt;/item&gt;&lt;item&gt;410&lt;/item&gt;&lt;item&gt;411&lt;/item&gt;&lt;item&gt;412&lt;/item&gt;&lt;item&gt;413&lt;/item&gt;&lt;item&gt;414&lt;/item&gt;&lt;item&gt;415&lt;/item&gt;&lt;item&gt;416&lt;/item&gt;&lt;item&gt;417&lt;/item&gt;&lt;item&gt;420&lt;/item&gt;&lt;item&gt;421&lt;/item&gt;&lt;item&gt;423&lt;/item&gt;&lt;item&gt;424&lt;/item&gt;&lt;item&gt;425&lt;/item&gt;&lt;item&gt;427&lt;/item&gt;&lt;item&gt;428&lt;/item&gt;&lt;item&gt;430&lt;/item&gt;&lt;item&gt;431&lt;/item&gt;&lt;item&gt;432&lt;/item&gt;&lt;item&gt;433&lt;/item&gt;&lt;item&gt;434&lt;/item&gt;&lt;item&gt;435&lt;/item&gt;&lt;item&gt;436&lt;/item&gt;&lt;item&gt;438&lt;/item&gt;&lt;item&gt;439&lt;/item&gt;&lt;item&gt;441&lt;/item&gt;&lt;item&gt;443&lt;/item&gt;&lt;item&gt;444&lt;/item&gt;&lt;item&gt;445&lt;/item&gt;&lt;item&gt;446&lt;/item&gt;&lt;item&gt;447&lt;/item&gt;&lt;item&gt;448&lt;/item&gt;&lt;item&gt;449&lt;/item&gt;&lt;item&gt;451&lt;/item&gt;&lt;item&gt;452&lt;/item&gt;&lt;item&gt;453&lt;/item&gt;&lt;item&gt;454&lt;/item&gt;&lt;item&gt;455&lt;/item&gt;&lt;item&gt;456&lt;/item&gt;&lt;item&gt;457&lt;/item&gt;&lt;item&gt;458&lt;/item&gt;&lt;item&gt;459&lt;/item&gt;&lt;item&gt;460&lt;/item&gt;&lt;item&gt;461&lt;/item&gt;&lt;item&gt;462&lt;/item&gt;&lt;item&gt;463&lt;/item&gt;&lt;item&gt;464&lt;/item&gt;&lt;item&gt;465&lt;/item&gt;&lt;item&gt;466&lt;/item&gt;&lt;item&gt;467&lt;/item&gt;&lt;item&gt;468&lt;/item&gt;&lt;item&gt;469&lt;/item&gt;&lt;item&gt;470&lt;/item&gt;&lt;item&gt;471&lt;/item&gt;&lt;item&gt;472&lt;/item&gt;&lt;item&gt;473&lt;/item&gt;&lt;item&gt;474&lt;/item&gt;&lt;item&gt;475&lt;/item&gt;&lt;item&gt;476&lt;/item&gt;&lt;item&gt;477&lt;/item&gt;&lt;item&gt;494&lt;/item&gt;&lt;item&gt;495&lt;/item&gt;&lt;item&gt;497&lt;/item&gt;&lt;item&gt;498&lt;/item&gt;&lt;/record-ids&gt;&lt;/item&gt;&lt;/Libraries&gt;"/>
    <w:docVar w:name="EN.UseJSCitationFormat" w:val="False"/>
  </w:docVars>
  <w:rsids>
    <w:rsidRoot w:val="00BB7BF1"/>
    <w:rsid w:val="00000DFA"/>
    <w:rsid w:val="00001BA1"/>
    <w:rsid w:val="00002F7A"/>
    <w:rsid w:val="00002F83"/>
    <w:rsid w:val="00004620"/>
    <w:rsid w:val="00004741"/>
    <w:rsid w:val="00004F6F"/>
    <w:rsid w:val="00006C68"/>
    <w:rsid w:val="0000701E"/>
    <w:rsid w:val="00007C2E"/>
    <w:rsid w:val="00012743"/>
    <w:rsid w:val="0001293E"/>
    <w:rsid w:val="0001295A"/>
    <w:rsid w:val="00012987"/>
    <w:rsid w:val="000129B5"/>
    <w:rsid w:val="0001355A"/>
    <w:rsid w:val="00013939"/>
    <w:rsid w:val="0001558B"/>
    <w:rsid w:val="00015809"/>
    <w:rsid w:val="0001672A"/>
    <w:rsid w:val="00016B40"/>
    <w:rsid w:val="00017603"/>
    <w:rsid w:val="0001761F"/>
    <w:rsid w:val="000203BB"/>
    <w:rsid w:val="00020720"/>
    <w:rsid w:val="000208A9"/>
    <w:rsid w:val="00021CC5"/>
    <w:rsid w:val="00023630"/>
    <w:rsid w:val="00023AA8"/>
    <w:rsid w:val="00024881"/>
    <w:rsid w:val="000262EF"/>
    <w:rsid w:val="000268B9"/>
    <w:rsid w:val="000300C6"/>
    <w:rsid w:val="0003079B"/>
    <w:rsid w:val="000323FA"/>
    <w:rsid w:val="00032D06"/>
    <w:rsid w:val="00034661"/>
    <w:rsid w:val="0003657B"/>
    <w:rsid w:val="0003687C"/>
    <w:rsid w:val="00036F60"/>
    <w:rsid w:val="00036F8F"/>
    <w:rsid w:val="0003722E"/>
    <w:rsid w:val="00040438"/>
    <w:rsid w:val="00040AA1"/>
    <w:rsid w:val="00040B02"/>
    <w:rsid w:val="00041607"/>
    <w:rsid w:val="00042D51"/>
    <w:rsid w:val="00044658"/>
    <w:rsid w:val="00044FBD"/>
    <w:rsid w:val="00045B4E"/>
    <w:rsid w:val="00046BAC"/>
    <w:rsid w:val="00046E1C"/>
    <w:rsid w:val="000471F4"/>
    <w:rsid w:val="00047AC9"/>
    <w:rsid w:val="00047E59"/>
    <w:rsid w:val="00047EA8"/>
    <w:rsid w:val="00051331"/>
    <w:rsid w:val="000518EF"/>
    <w:rsid w:val="00051A3C"/>
    <w:rsid w:val="00052D34"/>
    <w:rsid w:val="00053155"/>
    <w:rsid w:val="00053C29"/>
    <w:rsid w:val="0005407A"/>
    <w:rsid w:val="000543B2"/>
    <w:rsid w:val="00054B9C"/>
    <w:rsid w:val="000550DF"/>
    <w:rsid w:val="0005707B"/>
    <w:rsid w:val="0005787E"/>
    <w:rsid w:val="00057C0D"/>
    <w:rsid w:val="00057F55"/>
    <w:rsid w:val="00060981"/>
    <w:rsid w:val="000613BF"/>
    <w:rsid w:val="00061721"/>
    <w:rsid w:val="000630CC"/>
    <w:rsid w:val="00063AEC"/>
    <w:rsid w:val="0006416E"/>
    <w:rsid w:val="000645D2"/>
    <w:rsid w:val="0006473F"/>
    <w:rsid w:val="00064CFC"/>
    <w:rsid w:val="00066BF7"/>
    <w:rsid w:val="0006783B"/>
    <w:rsid w:val="000710F4"/>
    <w:rsid w:val="00071B2C"/>
    <w:rsid w:val="00071EE3"/>
    <w:rsid w:val="0007293F"/>
    <w:rsid w:val="00076FBD"/>
    <w:rsid w:val="00077226"/>
    <w:rsid w:val="00077FB3"/>
    <w:rsid w:val="0008071C"/>
    <w:rsid w:val="00081A1D"/>
    <w:rsid w:val="00082919"/>
    <w:rsid w:val="000842CE"/>
    <w:rsid w:val="00085D6B"/>
    <w:rsid w:val="00087C76"/>
    <w:rsid w:val="00087ED4"/>
    <w:rsid w:val="00090C28"/>
    <w:rsid w:val="000929B7"/>
    <w:rsid w:val="00092DED"/>
    <w:rsid w:val="0009334A"/>
    <w:rsid w:val="00093A34"/>
    <w:rsid w:val="0009547D"/>
    <w:rsid w:val="0009594C"/>
    <w:rsid w:val="00095BC8"/>
    <w:rsid w:val="000963B8"/>
    <w:rsid w:val="00096948"/>
    <w:rsid w:val="00096FBD"/>
    <w:rsid w:val="0009770E"/>
    <w:rsid w:val="00097BD2"/>
    <w:rsid w:val="00097F61"/>
    <w:rsid w:val="000A0211"/>
    <w:rsid w:val="000A083F"/>
    <w:rsid w:val="000A13B6"/>
    <w:rsid w:val="000A2AAA"/>
    <w:rsid w:val="000A346B"/>
    <w:rsid w:val="000A4172"/>
    <w:rsid w:val="000A471D"/>
    <w:rsid w:val="000A47D4"/>
    <w:rsid w:val="000A5DCD"/>
    <w:rsid w:val="000A6396"/>
    <w:rsid w:val="000A69CE"/>
    <w:rsid w:val="000A718E"/>
    <w:rsid w:val="000A7998"/>
    <w:rsid w:val="000B0E7A"/>
    <w:rsid w:val="000B115C"/>
    <w:rsid w:val="000B11A3"/>
    <w:rsid w:val="000B1AB1"/>
    <w:rsid w:val="000B1B6C"/>
    <w:rsid w:val="000B1F86"/>
    <w:rsid w:val="000B2E7D"/>
    <w:rsid w:val="000B6091"/>
    <w:rsid w:val="000B66C8"/>
    <w:rsid w:val="000B7913"/>
    <w:rsid w:val="000B7E44"/>
    <w:rsid w:val="000C001A"/>
    <w:rsid w:val="000C031D"/>
    <w:rsid w:val="000C0CA6"/>
    <w:rsid w:val="000C2246"/>
    <w:rsid w:val="000C26D6"/>
    <w:rsid w:val="000C3F29"/>
    <w:rsid w:val="000C49E3"/>
    <w:rsid w:val="000C4B93"/>
    <w:rsid w:val="000C51E2"/>
    <w:rsid w:val="000C63B0"/>
    <w:rsid w:val="000C7B15"/>
    <w:rsid w:val="000C7C73"/>
    <w:rsid w:val="000D0B41"/>
    <w:rsid w:val="000D1B16"/>
    <w:rsid w:val="000D27D2"/>
    <w:rsid w:val="000D2913"/>
    <w:rsid w:val="000D2BD1"/>
    <w:rsid w:val="000D3585"/>
    <w:rsid w:val="000D3872"/>
    <w:rsid w:val="000D3F26"/>
    <w:rsid w:val="000D40C2"/>
    <w:rsid w:val="000D4864"/>
    <w:rsid w:val="000D50F2"/>
    <w:rsid w:val="000D5213"/>
    <w:rsid w:val="000D562C"/>
    <w:rsid w:val="000D6899"/>
    <w:rsid w:val="000D70CD"/>
    <w:rsid w:val="000D72A6"/>
    <w:rsid w:val="000E0590"/>
    <w:rsid w:val="000E097C"/>
    <w:rsid w:val="000E0DC7"/>
    <w:rsid w:val="000E18C8"/>
    <w:rsid w:val="000E1C27"/>
    <w:rsid w:val="000E1C91"/>
    <w:rsid w:val="000E30C1"/>
    <w:rsid w:val="000E3567"/>
    <w:rsid w:val="000E475D"/>
    <w:rsid w:val="000E477B"/>
    <w:rsid w:val="000E4D4A"/>
    <w:rsid w:val="000E528E"/>
    <w:rsid w:val="000E5E62"/>
    <w:rsid w:val="000E68F9"/>
    <w:rsid w:val="000E7087"/>
    <w:rsid w:val="000E7851"/>
    <w:rsid w:val="000E7912"/>
    <w:rsid w:val="000E7CA1"/>
    <w:rsid w:val="000F0345"/>
    <w:rsid w:val="000F08AE"/>
    <w:rsid w:val="000F0C98"/>
    <w:rsid w:val="000F14AF"/>
    <w:rsid w:val="000F174C"/>
    <w:rsid w:val="000F2CEC"/>
    <w:rsid w:val="000F3102"/>
    <w:rsid w:val="000F45D1"/>
    <w:rsid w:val="000F4FF6"/>
    <w:rsid w:val="000F56F1"/>
    <w:rsid w:val="000F5FF6"/>
    <w:rsid w:val="001008B8"/>
    <w:rsid w:val="00100970"/>
    <w:rsid w:val="00100A08"/>
    <w:rsid w:val="001013E9"/>
    <w:rsid w:val="001014CD"/>
    <w:rsid w:val="001016B7"/>
    <w:rsid w:val="00101762"/>
    <w:rsid w:val="00101C8B"/>
    <w:rsid w:val="0010223A"/>
    <w:rsid w:val="00102327"/>
    <w:rsid w:val="001042EE"/>
    <w:rsid w:val="00104F34"/>
    <w:rsid w:val="00106B89"/>
    <w:rsid w:val="00107671"/>
    <w:rsid w:val="00107912"/>
    <w:rsid w:val="00110123"/>
    <w:rsid w:val="00111002"/>
    <w:rsid w:val="00111489"/>
    <w:rsid w:val="00111B23"/>
    <w:rsid w:val="00114C44"/>
    <w:rsid w:val="00116299"/>
    <w:rsid w:val="00117066"/>
    <w:rsid w:val="0011707B"/>
    <w:rsid w:val="001173B9"/>
    <w:rsid w:val="00117B63"/>
    <w:rsid w:val="00120D7E"/>
    <w:rsid w:val="00120E98"/>
    <w:rsid w:val="0012145E"/>
    <w:rsid w:val="0012153B"/>
    <w:rsid w:val="00121E84"/>
    <w:rsid w:val="001227DB"/>
    <w:rsid w:val="00124B44"/>
    <w:rsid w:val="00125386"/>
    <w:rsid w:val="00126F8D"/>
    <w:rsid w:val="00130818"/>
    <w:rsid w:val="00131029"/>
    <w:rsid w:val="00131712"/>
    <w:rsid w:val="00132937"/>
    <w:rsid w:val="00133106"/>
    <w:rsid w:val="00133461"/>
    <w:rsid w:val="00133E4E"/>
    <w:rsid w:val="00133F76"/>
    <w:rsid w:val="001343CC"/>
    <w:rsid w:val="0013480C"/>
    <w:rsid w:val="00135941"/>
    <w:rsid w:val="00135F40"/>
    <w:rsid w:val="00136057"/>
    <w:rsid w:val="00136C86"/>
    <w:rsid w:val="0013733A"/>
    <w:rsid w:val="0014004E"/>
    <w:rsid w:val="00140827"/>
    <w:rsid w:val="0014158C"/>
    <w:rsid w:val="0014204D"/>
    <w:rsid w:val="00144B8D"/>
    <w:rsid w:val="00144C78"/>
    <w:rsid w:val="00144F68"/>
    <w:rsid w:val="00144FC4"/>
    <w:rsid w:val="00145A40"/>
    <w:rsid w:val="00146426"/>
    <w:rsid w:val="001464FD"/>
    <w:rsid w:val="0014673E"/>
    <w:rsid w:val="00146D1E"/>
    <w:rsid w:val="00147396"/>
    <w:rsid w:val="00150EDE"/>
    <w:rsid w:val="0015120D"/>
    <w:rsid w:val="0015127A"/>
    <w:rsid w:val="00151486"/>
    <w:rsid w:val="0015164B"/>
    <w:rsid w:val="00152A15"/>
    <w:rsid w:val="001531FF"/>
    <w:rsid w:val="00153A0A"/>
    <w:rsid w:val="00153C45"/>
    <w:rsid w:val="00153CDB"/>
    <w:rsid w:val="00153F59"/>
    <w:rsid w:val="001547DF"/>
    <w:rsid w:val="00154E22"/>
    <w:rsid w:val="00154ED9"/>
    <w:rsid w:val="0015566C"/>
    <w:rsid w:val="0015651D"/>
    <w:rsid w:val="0015696C"/>
    <w:rsid w:val="00160012"/>
    <w:rsid w:val="001601AC"/>
    <w:rsid w:val="00161047"/>
    <w:rsid w:val="001623CB"/>
    <w:rsid w:val="00162B54"/>
    <w:rsid w:val="00162FB6"/>
    <w:rsid w:val="0016313F"/>
    <w:rsid w:val="00164CBF"/>
    <w:rsid w:val="001654DB"/>
    <w:rsid w:val="00166690"/>
    <w:rsid w:val="001679E2"/>
    <w:rsid w:val="00170046"/>
    <w:rsid w:val="001717C9"/>
    <w:rsid w:val="0017180C"/>
    <w:rsid w:val="00171B76"/>
    <w:rsid w:val="00172452"/>
    <w:rsid w:val="00172AC0"/>
    <w:rsid w:val="00172DA7"/>
    <w:rsid w:val="00172E13"/>
    <w:rsid w:val="001758AA"/>
    <w:rsid w:val="001759EF"/>
    <w:rsid w:val="00176A06"/>
    <w:rsid w:val="00176D95"/>
    <w:rsid w:val="00176F89"/>
    <w:rsid w:val="0018242F"/>
    <w:rsid w:val="00182468"/>
    <w:rsid w:val="0018285C"/>
    <w:rsid w:val="00184524"/>
    <w:rsid w:val="0018488C"/>
    <w:rsid w:val="00185E9C"/>
    <w:rsid w:val="00186888"/>
    <w:rsid w:val="00186DA7"/>
    <w:rsid w:val="001870F1"/>
    <w:rsid w:val="00187CAA"/>
    <w:rsid w:val="00191305"/>
    <w:rsid w:val="00191DA1"/>
    <w:rsid w:val="00191FB9"/>
    <w:rsid w:val="00192DE6"/>
    <w:rsid w:val="00193AF4"/>
    <w:rsid w:val="001947AA"/>
    <w:rsid w:val="00194C08"/>
    <w:rsid w:val="001961DA"/>
    <w:rsid w:val="00196FF4"/>
    <w:rsid w:val="00197A1A"/>
    <w:rsid w:val="001A018F"/>
    <w:rsid w:val="001A3F7C"/>
    <w:rsid w:val="001A5195"/>
    <w:rsid w:val="001A58AD"/>
    <w:rsid w:val="001A6057"/>
    <w:rsid w:val="001A7456"/>
    <w:rsid w:val="001B019E"/>
    <w:rsid w:val="001B07F0"/>
    <w:rsid w:val="001B17B6"/>
    <w:rsid w:val="001B1E43"/>
    <w:rsid w:val="001B22D8"/>
    <w:rsid w:val="001B2AF1"/>
    <w:rsid w:val="001B2CCF"/>
    <w:rsid w:val="001B2E2E"/>
    <w:rsid w:val="001B3198"/>
    <w:rsid w:val="001B5589"/>
    <w:rsid w:val="001B6DA9"/>
    <w:rsid w:val="001B735B"/>
    <w:rsid w:val="001B76D5"/>
    <w:rsid w:val="001C09F7"/>
    <w:rsid w:val="001C2F2B"/>
    <w:rsid w:val="001C36AA"/>
    <w:rsid w:val="001C3709"/>
    <w:rsid w:val="001C4BE0"/>
    <w:rsid w:val="001C6BE1"/>
    <w:rsid w:val="001C6DDE"/>
    <w:rsid w:val="001C6FFD"/>
    <w:rsid w:val="001C745A"/>
    <w:rsid w:val="001D1809"/>
    <w:rsid w:val="001D185D"/>
    <w:rsid w:val="001D1AFE"/>
    <w:rsid w:val="001D2166"/>
    <w:rsid w:val="001D22BA"/>
    <w:rsid w:val="001D251E"/>
    <w:rsid w:val="001D426A"/>
    <w:rsid w:val="001D5064"/>
    <w:rsid w:val="001D5125"/>
    <w:rsid w:val="001D580C"/>
    <w:rsid w:val="001D6161"/>
    <w:rsid w:val="001E0143"/>
    <w:rsid w:val="001E0C26"/>
    <w:rsid w:val="001E0CF3"/>
    <w:rsid w:val="001E0CF8"/>
    <w:rsid w:val="001E1475"/>
    <w:rsid w:val="001E160F"/>
    <w:rsid w:val="001E17DC"/>
    <w:rsid w:val="001E223E"/>
    <w:rsid w:val="001E26B2"/>
    <w:rsid w:val="001E3657"/>
    <w:rsid w:val="001E3EC8"/>
    <w:rsid w:val="001E43EA"/>
    <w:rsid w:val="001E471A"/>
    <w:rsid w:val="001E4D50"/>
    <w:rsid w:val="001E5AAE"/>
    <w:rsid w:val="001E61BD"/>
    <w:rsid w:val="001E6D20"/>
    <w:rsid w:val="001E6EA7"/>
    <w:rsid w:val="001E7D8B"/>
    <w:rsid w:val="001F05BC"/>
    <w:rsid w:val="001F06D8"/>
    <w:rsid w:val="001F1D27"/>
    <w:rsid w:val="001F273F"/>
    <w:rsid w:val="001F2E19"/>
    <w:rsid w:val="001F4DDC"/>
    <w:rsid w:val="001F4EA1"/>
    <w:rsid w:val="001F58E8"/>
    <w:rsid w:val="001F6851"/>
    <w:rsid w:val="00200F02"/>
    <w:rsid w:val="0020171E"/>
    <w:rsid w:val="0020184C"/>
    <w:rsid w:val="00201D62"/>
    <w:rsid w:val="00202E86"/>
    <w:rsid w:val="002030D5"/>
    <w:rsid w:val="00203ADF"/>
    <w:rsid w:val="00203B82"/>
    <w:rsid w:val="00204493"/>
    <w:rsid w:val="00204E42"/>
    <w:rsid w:val="0020663C"/>
    <w:rsid w:val="00206F54"/>
    <w:rsid w:val="00207271"/>
    <w:rsid w:val="0021011A"/>
    <w:rsid w:val="00210357"/>
    <w:rsid w:val="00210A74"/>
    <w:rsid w:val="002114D0"/>
    <w:rsid w:val="0021159F"/>
    <w:rsid w:val="002117D9"/>
    <w:rsid w:val="00211AA2"/>
    <w:rsid w:val="00212453"/>
    <w:rsid w:val="0021268D"/>
    <w:rsid w:val="0021298D"/>
    <w:rsid w:val="00212F6C"/>
    <w:rsid w:val="00214F32"/>
    <w:rsid w:val="0021652A"/>
    <w:rsid w:val="0021660C"/>
    <w:rsid w:val="002173DE"/>
    <w:rsid w:val="00217F86"/>
    <w:rsid w:val="00221663"/>
    <w:rsid w:val="00222197"/>
    <w:rsid w:val="00222211"/>
    <w:rsid w:val="00223AC7"/>
    <w:rsid w:val="00225986"/>
    <w:rsid w:val="00225A5C"/>
    <w:rsid w:val="00225F6D"/>
    <w:rsid w:val="002273C7"/>
    <w:rsid w:val="00230033"/>
    <w:rsid w:val="0023004F"/>
    <w:rsid w:val="00230788"/>
    <w:rsid w:val="002312D0"/>
    <w:rsid w:val="00231D81"/>
    <w:rsid w:val="00233560"/>
    <w:rsid w:val="0023396D"/>
    <w:rsid w:val="002343D0"/>
    <w:rsid w:val="00235481"/>
    <w:rsid w:val="00235F72"/>
    <w:rsid w:val="0023624A"/>
    <w:rsid w:val="00236E66"/>
    <w:rsid w:val="002377B2"/>
    <w:rsid w:val="00240228"/>
    <w:rsid w:val="00242DD4"/>
    <w:rsid w:val="00243D2A"/>
    <w:rsid w:val="00244146"/>
    <w:rsid w:val="0024420B"/>
    <w:rsid w:val="00244AE0"/>
    <w:rsid w:val="002469C3"/>
    <w:rsid w:val="002469CD"/>
    <w:rsid w:val="002510FA"/>
    <w:rsid w:val="00251128"/>
    <w:rsid w:val="002518DE"/>
    <w:rsid w:val="00251B74"/>
    <w:rsid w:val="00251C61"/>
    <w:rsid w:val="002529B5"/>
    <w:rsid w:val="002529D1"/>
    <w:rsid w:val="00254493"/>
    <w:rsid w:val="00255D81"/>
    <w:rsid w:val="00256529"/>
    <w:rsid w:val="0025698D"/>
    <w:rsid w:val="002612E3"/>
    <w:rsid w:val="0026230D"/>
    <w:rsid w:val="00262B76"/>
    <w:rsid w:val="00262FA6"/>
    <w:rsid w:val="00263A56"/>
    <w:rsid w:val="00264203"/>
    <w:rsid w:val="00264F65"/>
    <w:rsid w:val="0026563B"/>
    <w:rsid w:val="00265738"/>
    <w:rsid w:val="00265D1B"/>
    <w:rsid w:val="0026602D"/>
    <w:rsid w:val="002663F8"/>
    <w:rsid w:val="00266FB3"/>
    <w:rsid w:val="002708A9"/>
    <w:rsid w:val="00270CF1"/>
    <w:rsid w:val="00271B29"/>
    <w:rsid w:val="002726B9"/>
    <w:rsid w:val="00274EF6"/>
    <w:rsid w:val="002758BD"/>
    <w:rsid w:val="00275A0B"/>
    <w:rsid w:val="00275BF7"/>
    <w:rsid w:val="0027637F"/>
    <w:rsid w:val="002764A4"/>
    <w:rsid w:val="00276D54"/>
    <w:rsid w:val="00276E28"/>
    <w:rsid w:val="00276FF5"/>
    <w:rsid w:val="00277546"/>
    <w:rsid w:val="0027798F"/>
    <w:rsid w:val="0028055F"/>
    <w:rsid w:val="00281227"/>
    <w:rsid w:val="0028183E"/>
    <w:rsid w:val="0028389E"/>
    <w:rsid w:val="00284055"/>
    <w:rsid w:val="00284FAD"/>
    <w:rsid w:val="00286000"/>
    <w:rsid w:val="00287659"/>
    <w:rsid w:val="00287D8A"/>
    <w:rsid w:val="002908FA"/>
    <w:rsid w:val="00290BC8"/>
    <w:rsid w:val="002910F3"/>
    <w:rsid w:val="00291622"/>
    <w:rsid w:val="00291B23"/>
    <w:rsid w:val="00291EA4"/>
    <w:rsid w:val="00292E2C"/>
    <w:rsid w:val="00292FA2"/>
    <w:rsid w:val="00292FE6"/>
    <w:rsid w:val="0029427B"/>
    <w:rsid w:val="00294971"/>
    <w:rsid w:val="00294CE6"/>
    <w:rsid w:val="00294EDB"/>
    <w:rsid w:val="0029549C"/>
    <w:rsid w:val="002966BD"/>
    <w:rsid w:val="0029743A"/>
    <w:rsid w:val="002977E8"/>
    <w:rsid w:val="002A01C4"/>
    <w:rsid w:val="002A0BAC"/>
    <w:rsid w:val="002A10E4"/>
    <w:rsid w:val="002A1DFF"/>
    <w:rsid w:val="002A245A"/>
    <w:rsid w:val="002A40F6"/>
    <w:rsid w:val="002A4A85"/>
    <w:rsid w:val="002A51E7"/>
    <w:rsid w:val="002A55FA"/>
    <w:rsid w:val="002A7AFC"/>
    <w:rsid w:val="002B031B"/>
    <w:rsid w:val="002B0A27"/>
    <w:rsid w:val="002B17A9"/>
    <w:rsid w:val="002B3A82"/>
    <w:rsid w:val="002B4C2F"/>
    <w:rsid w:val="002B55C2"/>
    <w:rsid w:val="002B5627"/>
    <w:rsid w:val="002B6D34"/>
    <w:rsid w:val="002B6D96"/>
    <w:rsid w:val="002B7129"/>
    <w:rsid w:val="002C009C"/>
    <w:rsid w:val="002C046C"/>
    <w:rsid w:val="002C357C"/>
    <w:rsid w:val="002C3796"/>
    <w:rsid w:val="002C3DBE"/>
    <w:rsid w:val="002C4F68"/>
    <w:rsid w:val="002C542A"/>
    <w:rsid w:val="002C57A3"/>
    <w:rsid w:val="002C69A3"/>
    <w:rsid w:val="002C7FDD"/>
    <w:rsid w:val="002D0969"/>
    <w:rsid w:val="002D0E6A"/>
    <w:rsid w:val="002D225D"/>
    <w:rsid w:val="002D258C"/>
    <w:rsid w:val="002D2EA7"/>
    <w:rsid w:val="002D3638"/>
    <w:rsid w:val="002D411C"/>
    <w:rsid w:val="002D448B"/>
    <w:rsid w:val="002D5444"/>
    <w:rsid w:val="002D5831"/>
    <w:rsid w:val="002D5C5C"/>
    <w:rsid w:val="002D6748"/>
    <w:rsid w:val="002D6767"/>
    <w:rsid w:val="002D71D2"/>
    <w:rsid w:val="002D71F5"/>
    <w:rsid w:val="002E0D4B"/>
    <w:rsid w:val="002E0EEB"/>
    <w:rsid w:val="002E368D"/>
    <w:rsid w:val="002E39CA"/>
    <w:rsid w:val="002E3C2C"/>
    <w:rsid w:val="002E494D"/>
    <w:rsid w:val="002E4C1A"/>
    <w:rsid w:val="002E51AE"/>
    <w:rsid w:val="002E525A"/>
    <w:rsid w:val="002E5BCC"/>
    <w:rsid w:val="002E5F5F"/>
    <w:rsid w:val="002E6276"/>
    <w:rsid w:val="002E741B"/>
    <w:rsid w:val="002F122C"/>
    <w:rsid w:val="002F193C"/>
    <w:rsid w:val="002F2BF6"/>
    <w:rsid w:val="002F2F0D"/>
    <w:rsid w:val="002F2FA5"/>
    <w:rsid w:val="002F32C4"/>
    <w:rsid w:val="002F342A"/>
    <w:rsid w:val="002F3570"/>
    <w:rsid w:val="002F4929"/>
    <w:rsid w:val="002F5515"/>
    <w:rsid w:val="002F63AC"/>
    <w:rsid w:val="002F6F69"/>
    <w:rsid w:val="002F70C0"/>
    <w:rsid w:val="002F7112"/>
    <w:rsid w:val="00300178"/>
    <w:rsid w:val="003001FC"/>
    <w:rsid w:val="00300CFC"/>
    <w:rsid w:val="00302581"/>
    <w:rsid w:val="00302960"/>
    <w:rsid w:val="00302BDA"/>
    <w:rsid w:val="00303EC8"/>
    <w:rsid w:val="003054CD"/>
    <w:rsid w:val="00305655"/>
    <w:rsid w:val="00306939"/>
    <w:rsid w:val="003078A8"/>
    <w:rsid w:val="003119CA"/>
    <w:rsid w:val="00311A17"/>
    <w:rsid w:val="00311E93"/>
    <w:rsid w:val="00312199"/>
    <w:rsid w:val="00313198"/>
    <w:rsid w:val="003143CD"/>
    <w:rsid w:val="003155A9"/>
    <w:rsid w:val="0031796C"/>
    <w:rsid w:val="003216AC"/>
    <w:rsid w:val="00322DA0"/>
    <w:rsid w:val="0032376D"/>
    <w:rsid w:val="0032380C"/>
    <w:rsid w:val="00323DCB"/>
    <w:rsid w:val="0032506B"/>
    <w:rsid w:val="00325B18"/>
    <w:rsid w:val="00325F0F"/>
    <w:rsid w:val="003260FB"/>
    <w:rsid w:val="00326DD7"/>
    <w:rsid w:val="003270FA"/>
    <w:rsid w:val="0033007E"/>
    <w:rsid w:val="00331732"/>
    <w:rsid w:val="00332E48"/>
    <w:rsid w:val="00333079"/>
    <w:rsid w:val="003331B5"/>
    <w:rsid w:val="003347DC"/>
    <w:rsid w:val="00334B70"/>
    <w:rsid w:val="003359BA"/>
    <w:rsid w:val="00335DF6"/>
    <w:rsid w:val="0033600C"/>
    <w:rsid w:val="003376CC"/>
    <w:rsid w:val="00340B41"/>
    <w:rsid w:val="00341845"/>
    <w:rsid w:val="00341A20"/>
    <w:rsid w:val="0034266A"/>
    <w:rsid w:val="003426E2"/>
    <w:rsid w:val="00342E99"/>
    <w:rsid w:val="00342FB9"/>
    <w:rsid w:val="0034341F"/>
    <w:rsid w:val="00344218"/>
    <w:rsid w:val="003444CF"/>
    <w:rsid w:val="00345658"/>
    <w:rsid w:val="00345F41"/>
    <w:rsid w:val="003475D0"/>
    <w:rsid w:val="00350773"/>
    <w:rsid w:val="00350F6D"/>
    <w:rsid w:val="00351A4C"/>
    <w:rsid w:val="00351DD1"/>
    <w:rsid w:val="00355BE7"/>
    <w:rsid w:val="00356936"/>
    <w:rsid w:val="00356A93"/>
    <w:rsid w:val="00357A8F"/>
    <w:rsid w:val="003600EB"/>
    <w:rsid w:val="0036020B"/>
    <w:rsid w:val="00361F46"/>
    <w:rsid w:val="00362386"/>
    <w:rsid w:val="00362614"/>
    <w:rsid w:val="00362F9A"/>
    <w:rsid w:val="0036342E"/>
    <w:rsid w:val="003634FD"/>
    <w:rsid w:val="00363AE0"/>
    <w:rsid w:val="00363D5B"/>
    <w:rsid w:val="003648AA"/>
    <w:rsid w:val="00365AEE"/>
    <w:rsid w:val="00366B07"/>
    <w:rsid w:val="003674B3"/>
    <w:rsid w:val="00367BC7"/>
    <w:rsid w:val="00367EF2"/>
    <w:rsid w:val="0037078F"/>
    <w:rsid w:val="003716A7"/>
    <w:rsid w:val="00374322"/>
    <w:rsid w:val="0037530D"/>
    <w:rsid w:val="003777E4"/>
    <w:rsid w:val="0037789A"/>
    <w:rsid w:val="00377A4A"/>
    <w:rsid w:val="003807FB"/>
    <w:rsid w:val="00380CC1"/>
    <w:rsid w:val="00380F57"/>
    <w:rsid w:val="003822F5"/>
    <w:rsid w:val="00382D71"/>
    <w:rsid w:val="00382E42"/>
    <w:rsid w:val="00384111"/>
    <w:rsid w:val="00384D98"/>
    <w:rsid w:val="00385EE5"/>
    <w:rsid w:val="00386615"/>
    <w:rsid w:val="0038680F"/>
    <w:rsid w:val="00386F69"/>
    <w:rsid w:val="00387281"/>
    <w:rsid w:val="00387BFE"/>
    <w:rsid w:val="00392260"/>
    <w:rsid w:val="00393034"/>
    <w:rsid w:val="003946FB"/>
    <w:rsid w:val="00397564"/>
    <w:rsid w:val="00397E1E"/>
    <w:rsid w:val="003A1357"/>
    <w:rsid w:val="003A1837"/>
    <w:rsid w:val="003A2079"/>
    <w:rsid w:val="003A2665"/>
    <w:rsid w:val="003A3D9D"/>
    <w:rsid w:val="003A5E59"/>
    <w:rsid w:val="003A616F"/>
    <w:rsid w:val="003A6805"/>
    <w:rsid w:val="003A7BD1"/>
    <w:rsid w:val="003B02A0"/>
    <w:rsid w:val="003B0438"/>
    <w:rsid w:val="003B0826"/>
    <w:rsid w:val="003B1D08"/>
    <w:rsid w:val="003B20B4"/>
    <w:rsid w:val="003B27D6"/>
    <w:rsid w:val="003B3749"/>
    <w:rsid w:val="003B3B97"/>
    <w:rsid w:val="003B64B1"/>
    <w:rsid w:val="003B67E7"/>
    <w:rsid w:val="003B7E94"/>
    <w:rsid w:val="003C0DD9"/>
    <w:rsid w:val="003C147E"/>
    <w:rsid w:val="003C1B55"/>
    <w:rsid w:val="003C526F"/>
    <w:rsid w:val="003C63E0"/>
    <w:rsid w:val="003C6CA3"/>
    <w:rsid w:val="003D031F"/>
    <w:rsid w:val="003D06BB"/>
    <w:rsid w:val="003D29CD"/>
    <w:rsid w:val="003D2DE8"/>
    <w:rsid w:val="003D37EE"/>
    <w:rsid w:val="003D5802"/>
    <w:rsid w:val="003D5B58"/>
    <w:rsid w:val="003D7AAE"/>
    <w:rsid w:val="003E002C"/>
    <w:rsid w:val="003E0360"/>
    <w:rsid w:val="003E0AF2"/>
    <w:rsid w:val="003E1B80"/>
    <w:rsid w:val="003E22B2"/>
    <w:rsid w:val="003E26BA"/>
    <w:rsid w:val="003E274B"/>
    <w:rsid w:val="003E3637"/>
    <w:rsid w:val="003E43B8"/>
    <w:rsid w:val="003E43CE"/>
    <w:rsid w:val="003E4674"/>
    <w:rsid w:val="003E4676"/>
    <w:rsid w:val="003E48A9"/>
    <w:rsid w:val="003E51B7"/>
    <w:rsid w:val="003E7250"/>
    <w:rsid w:val="003F213F"/>
    <w:rsid w:val="003F2300"/>
    <w:rsid w:val="003F3770"/>
    <w:rsid w:val="003F3E86"/>
    <w:rsid w:val="003F4578"/>
    <w:rsid w:val="003F50D7"/>
    <w:rsid w:val="003F5FC4"/>
    <w:rsid w:val="003F658C"/>
    <w:rsid w:val="003F7D07"/>
    <w:rsid w:val="00401092"/>
    <w:rsid w:val="004016F5"/>
    <w:rsid w:val="004023E8"/>
    <w:rsid w:val="00402B35"/>
    <w:rsid w:val="00402B48"/>
    <w:rsid w:val="00402F0F"/>
    <w:rsid w:val="00403086"/>
    <w:rsid w:val="004037D5"/>
    <w:rsid w:val="004041B7"/>
    <w:rsid w:val="00404F1B"/>
    <w:rsid w:val="00404F97"/>
    <w:rsid w:val="00405BF6"/>
    <w:rsid w:val="004061C0"/>
    <w:rsid w:val="00407748"/>
    <w:rsid w:val="004108A4"/>
    <w:rsid w:val="00412B6C"/>
    <w:rsid w:val="004131AD"/>
    <w:rsid w:val="00413BA7"/>
    <w:rsid w:val="00413CE5"/>
    <w:rsid w:val="00414717"/>
    <w:rsid w:val="00415228"/>
    <w:rsid w:val="004159F8"/>
    <w:rsid w:val="00420B3C"/>
    <w:rsid w:val="00422AC4"/>
    <w:rsid w:val="00422D04"/>
    <w:rsid w:val="00423C28"/>
    <w:rsid w:val="00423FEB"/>
    <w:rsid w:val="00425003"/>
    <w:rsid w:val="0042512A"/>
    <w:rsid w:val="0042574C"/>
    <w:rsid w:val="004273D5"/>
    <w:rsid w:val="00427CCB"/>
    <w:rsid w:val="004301A0"/>
    <w:rsid w:val="00430584"/>
    <w:rsid w:val="00430CAD"/>
    <w:rsid w:val="00430D16"/>
    <w:rsid w:val="004311FA"/>
    <w:rsid w:val="004317FE"/>
    <w:rsid w:val="004332AE"/>
    <w:rsid w:val="00433387"/>
    <w:rsid w:val="00433880"/>
    <w:rsid w:val="00433E02"/>
    <w:rsid w:val="00433E52"/>
    <w:rsid w:val="00434508"/>
    <w:rsid w:val="00434974"/>
    <w:rsid w:val="00434C6E"/>
    <w:rsid w:val="004353AF"/>
    <w:rsid w:val="00435DCC"/>
    <w:rsid w:val="004366FD"/>
    <w:rsid w:val="00437330"/>
    <w:rsid w:val="004375FF"/>
    <w:rsid w:val="00440315"/>
    <w:rsid w:val="004407CD"/>
    <w:rsid w:val="00440A40"/>
    <w:rsid w:val="00440AB3"/>
    <w:rsid w:val="00440B6D"/>
    <w:rsid w:val="00442F5F"/>
    <w:rsid w:val="004436C0"/>
    <w:rsid w:val="00443789"/>
    <w:rsid w:val="00444147"/>
    <w:rsid w:val="00444B36"/>
    <w:rsid w:val="00444B3C"/>
    <w:rsid w:val="00444B9F"/>
    <w:rsid w:val="00447130"/>
    <w:rsid w:val="0044716C"/>
    <w:rsid w:val="00447E0C"/>
    <w:rsid w:val="0045031E"/>
    <w:rsid w:val="00450AC3"/>
    <w:rsid w:val="00450DC2"/>
    <w:rsid w:val="0045108E"/>
    <w:rsid w:val="004511B9"/>
    <w:rsid w:val="00451246"/>
    <w:rsid w:val="00452B09"/>
    <w:rsid w:val="00452C62"/>
    <w:rsid w:val="00453D49"/>
    <w:rsid w:val="00454D45"/>
    <w:rsid w:val="00455D95"/>
    <w:rsid w:val="00456580"/>
    <w:rsid w:val="0045675A"/>
    <w:rsid w:val="00456B12"/>
    <w:rsid w:val="00456F32"/>
    <w:rsid w:val="004570FB"/>
    <w:rsid w:val="00457BF4"/>
    <w:rsid w:val="00463232"/>
    <w:rsid w:val="0046347E"/>
    <w:rsid w:val="00463F36"/>
    <w:rsid w:val="00464BF1"/>
    <w:rsid w:val="00464C11"/>
    <w:rsid w:val="00465509"/>
    <w:rsid w:val="00466136"/>
    <w:rsid w:val="004702C3"/>
    <w:rsid w:val="004710EA"/>
    <w:rsid w:val="00472045"/>
    <w:rsid w:val="00472194"/>
    <w:rsid w:val="0047296B"/>
    <w:rsid w:val="00473604"/>
    <w:rsid w:val="00473B9D"/>
    <w:rsid w:val="00474124"/>
    <w:rsid w:val="00474169"/>
    <w:rsid w:val="0047451F"/>
    <w:rsid w:val="00475F9A"/>
    <w:rsid w:val="004770B0"/>
    <w:rsid w:val="00480970"/>
    <w:rsid w:val="00480B8D"/>
    <w:rsid w:val="00483F93"/>
    <w:rsid w:val="004869C2"/>
    <w:rsid w:val="00487153"/>
    <w:rsid w:val="004924CC"/>
    <w:rsid w:val="00492745"/>
    <w:rsid w:val="00493281"/>
    <w:rsid w:val="00493650"/>
    <w:rsid w:val="00495CBC"/>
    <w:rsid w:val="00496F92"/>
    <w:rsid w:val="004A0BA4"/>
    <w:rsid w:val="004A1141"/>
    <w:rsid w:val="004A1A74"/>
    <w:rsid w:val="004A283F"/>
    <w:rsid w:val="004A4E21"/>
    <w:rsid w:val="004A54D3"/>
    <w:rsid w:val="004A6DBD"/>
    <w:rsid w:val="004A713B"/>
    <w:rsid w:val="004A7C19"/>
    <w:rsid w:val="004B05C5"/>
    <w:rsid w:val="004B0E99"/>
    <w:rsid w:val="004B109C"/>
    <w:rsid w:val="004B1BF8"/>
    <w:rsid w:val="004B1C7F"/>
    <w:rsid w:val="004B21D7"/>
    <w:rsid w:val="004B33D8"/>
    <w:rsid w:val="004B38B0"/>
    <w:rsid w:val="004B43CC"/>
    <w:rsid w:val="004B5582"/>
    <w:rsid w:val="004B5D5E"/>
    <w:rsid w:val="004B652E"/>
    <w:rsid w:val="004B789D"/>
    <w:rsid w:val="004C283F"/>
    <w:rsid w:val="004C313A"/>
    <w:rsid w:val="004C3536"/>
    <w:rsid w:val="004C3628"/>
    <w:rsid w:val="004C3879"/>
    <w:rsid w:val="004C4635"/>
    <w:rsid w:val="004C5AC1"/>
    <w:rsid w:val="004C5E54"/>
    <w:rsid w:val="004C69AA"/>
    <w:rsid w:val="004C721A"/>
    <w:rsid w:val="004D06A9"/>
    <w:rsid w:val="004D0DCD"/>
    <w:rsid w:val="004D1C7B"/>
    <w:rsid w:val="004D3ECF"/>
    <w:rsid w:val="004D4790"/>
    <w:rsid w:val="004D5703"/>
    <w:rsid w:val="004D5725"/>
    <w:rsid w:val="004D635D"/>
    <w:rsid w:val="004D7898"/>
    <w:rsid w:val="004E06C1"/>
    <w:rsid w:val="004E0A98"/>
    <w:rsid w:val="004E2FF2"/>
    <w:rsid w:val="004E35A5"/>
    <w:rsid w:val="004E5805"/>
    <w:rsid w:val="004E6C6F"/>
    <w:rsid w:val="004F04E3"/>
    <w:rsid w:val="004F18E2"/>
    <w:rsid w:val="004F1B14"/>
    <w:rsid w:val="004F2802"/>
    <w:rsid w:val="004F39CA"/>
    <w:rsid w:val="004F4A1C"/>
    <w:rsid w:val="004F5A90"/>
    <w:rsid w:val="004F7DB1"/>
    <w:rsid w:val="004F7EA3"/>
    <w:rsid w:val="00501FCA"/>
    <w:rsid w:val="00503586"/>
    <w:rsid w:val="00504257"/>
    <w:rsid w:val="005044D6"/>
    <w:rsid w:val="00504C6B"/>
    <w:rsid w:val="00504CFA"/>
    <w:rsid w:val="00505145"/>
    <w:rsid w:val="005059D1"/>
    <w:rsid w:val="00505AE9"/>
    <w:rsid w:val="005067E5"/>
    <w:rsid w:val="00507712"/>
    <w:rsid w:val="00507E5E"/>
    <w:rsid w:val="00511EF4"/>
    <w:rsid w:val="0051200D"/>
    <w:rsid w:val="00512463"/>
    <w:rsid w:val="00513D86"/>
    <w:rsid w:val="005153BF"/>
    <w:rsid w:val="00515EA5"/>
    <w:rsid w:val="00515F4C"/>
    <w:rsid w:val="00516ACE"/>
    <w:rsid w:val="00520326"/>
    <w:rsid w:val="005218CE"/>
    <w:rsid w:val="00522538"/>
    <w:rsid w:val="00522BCB"/>
    <w:rsid w:val="00523B09"/>
    <w:rsid w:val="00524A10"/>
    <w:rsid w:val="005250AF"/>
    <w:rsid w:val="00525922"/>
    <w:rsid w:val="00525973"/>
    <w:rsid w:val="00526191"/>
    <w:rsid w:val="0052791F"/>
    <w:rsid w:val="00530028"/>
    <w:rsid w:val="005316BE"/>
    <w:rsid w:val="0053197F"/>
    <w:rsid w:val="0053253C"/>
    <w:rsid w:val="00533E89"/>
    <w:rsid w:val="00534416"/>
    <w:rsid w:val="0053462C"/>
    <w:rsid w:val="005348D1"/>
    <w:rsid w:val="005351D3"/>
    <w:rsid w:val="005355DB"/>
    <w:rsid w:val="00535F33"/>
    <w:rsid w:val="005365AD"/>
    <w:rsid w:val="00537EC8"/>
    <w:rsid w:val="00540893"/>
    <w:rsid w:val="00541598"/>
    <w:rsid w:val="005415C8"/>
    <w:rsid w:val="0054370C"/>
    <w:rsid w:val="00544771"/>
    <w:rsid w:val="00544DC8"/>
    <w:rsid w:val="00544E9F"/>
    <w:rsid w:val="00545E7D"/>
    <w:rsid w:val="0054645C"/>
    <w:rsid w:val="00546BB6"/>
    <w:rsid w:val="005471E3"/>
    <w:rsid w:val="00547F36"/>
    <w:rsid w:val="0055013B"/>
    <w:rsid w:val="0055026E"/>
    <w:rsid w:val="00551207"/>
    <w:rsid w:val="00552EE1"/>
    <w:rsid w:val="00554245"/>
    <w:rsid w:val="00554569"/>
    <w:rsid w:val="00554F11"/>
    <w:rsid w:val="00554FA8"/>
    <w:rsid w:val="0055576F"/>
    <w:rsid w:val="005567E9"/>
    <w:rsid w:val="0055778A"/>
    <w:rsid w:val="005578FD"/>
    <w:rsid w:val="00557AB1"/>
    <w:rsid w:val="00560113"/>
    <w:rsid w:val="005601D0"/>
    <w:rsid w:val="00561D58"/>
    <w:rsid w:val="00562180"/>
    <w:rsid w:val="00562D84"/>
    <w:rsid w:val="00563200"/>
    <w:rsid w:val="00563FF7"/>
    <w:rsid w:val="00564240"/>
    <w:rsid w:val="00564332"/>
    <w:rsid w:val="00564D0A"/>
    <w:rsid w:val="00565EF7"/>
    <w:rsid w:val="0056602A"/>
    <w:rsid w:val="005660FD"/>
    <w:rsid w:val="0056642A"/>
    <w:rsid w:val="00566BBA"/>
    <w:rsid w:val="005675F3"/>
    <w:rsid w:val="00567ADE"/>
    <w:rsid w:val="0057019F"/>
    <w:rsid w:val="00570357"/>
    <w:rsid w:val="00571A45"/>
    <w:rsid w:val="005731D0"/>
    <w:rsid w:val="00573E1A"/>
    <w:rsid w:val="005741C1"/>
    <w:rsid w:val="0057498B"/>
    <w:rsid w:val="005753BE"/>
    <w:rsid w:val="005754B5"/>
    <w:rsid w:val="005762EB"/>
    <w:rsid w:val="00576A3F"/>
    <w:rsid w:val="0057793C"/>
    <w:rsid w:val="00577C6E"/>
    <w:rsid w:val="00580714"/>
    <w:rsid w:val="00580883"/>
    <w:rsid w:val="00580C38"/>
    <w:rsid w:val="005817A5"/>
    <w:rsid w:val="00582CFA"/>
    <w:rsid w:val="0058318C"/>
    <w:rsid w:val="00583343"/>
    <w:rsid w:val="005837E2"/>
    <w:rsid w:val="00584EAB"/>
    <w:rsid w:val="00584F58"/>
    <w:rsid w:val="005857E3"/>
    <w:rsid w:val="005860E6"/>
    <w:rsid w:val="00586EF5"/>
    <w:rsid w:val="00587BFE"/>
    <w:rsid w:val="005900AA"/>
    <w:rsid w:val="005916AB"/>
    <w:rsid w:val="00591D21"/>
    <w:rsid w:val="00592292"/>
    <w:rsid w:val="00592CEC"/>
    <w:rsid w:val="0059507D"/>
    <w:rsid w:val="0059583A"/>
    <w:rsid w:val="00595C66"/>
    <w:rsid w:val="00596020"/>
    <w:rsid w:val="005960B6"/>
    <w:rsid w:val="005965A6"/>
    <w:rsid w:val="00596783"/>
    <w:rsid w:val="005967FA"/>
    <w:rsid w:val="00596AE0"/>
    <w:rsid w:val="00596E55"/>
    <w:rsid w:val="005A0383"/>
    <w:rsid w:val="005A04DB"/>
    <w:rsid w:val="005A1D91"/>
    <w:rsid w:val="005A2702"/>
    <w:rsid w:val="005A3329"/>
    <w:rsid w:val="005A464C"/>
    <w:rsid w:val="005A57B7"/>
    <w:rsid w:val="005A5C2A"/>
    <w:rsid w:val="005A64D1"/>
    <w:rsid w:val="005A6597"/>
    <w:rsid w:val="005A6FA8"/>
    <w:rsid w:val="005B1BED"/>
    <w:rsid w:val="005B28CA"/>
    <w:rsid w:val="005B345B"/>
    <w:rsid w:val="005B34B0"/>
    <w:rsid w:val="005B4CDA"/>
    <w:rsid w:val="005B6172"/>
    <w:rsid w:val="005B64D3"/>
    <w:rsid w:val="005B6FA3"/>
    <w:rsid w:val="005B7A60"/>
    <w:rsid w:val="005C025D"/>
    <w:rsid w:val="005C086B"/>
    <w:rsid w:val="005C229C"/>
    <w:rsid w:val="005C411D"/>
    <w:rsid w:val="005C4232"/>
    <w:rsid w:val="005C572F"/>
    <w:rsid w:val="005C6C26"/>
    <w:rsid w:val="005C6D75"/>
    <w:rsid w:val="005C6FCC"/>
    <w:rsid w:val="005C73C4"/>
    <w:rsid w:val="005C74F8"/>
    <w:rsid w:val="005D3552"/>
    <w:rsid w:val="005D36AA"/>
    <w:rsid w:val="005D399B"/>
    <w:rsid w:val="005D3BA0"/>
    <w:rsid w:val="005D4630"/>
    <w:rsid w:val="005D47F6"/>
    <w:rsid w:val="005D4B31"/>
    <w:rsid w:val="005D551F"/>
    <w:rsid w:val="005D5AC8"/>
    <w:rsid w:val="005D63DF"/>
    <w:rsid w:val="005D6EB2"/>
    <w:rsid w:val="005D7E5F"/>
    <w:rsid w:val="005E1A21"/>
    <w:rsid w:val="005E1C35"/>
    <w:rsid w:val="005E20E2"/>
    <w:rsid w:val="005E2A5A"/>
    <w:rsid w:val="005E3661"/>
    <w:rsid w:val="005E4A64"/>
    <w:rsid w:val="005E587F"/>
    <w:rsid w:val="005E6ACD"/>
    <w:rsid w:val="005E704D"/>
    <w:rsid w:val="005E7A52"/>
    <w:rsid w:val="005F076A"/>
    <w:rsid w:val="005F0E29"/>
    <w:rsid w:val="005F2B73"/>
    <w:rsid w:val="005F2D07"/>
    <w:rsid w:val="005F2F1D"/>
    <w:rsid w:val="005F300F"/>
    <w:rsid w:val="005F3177"/>
    <w:rsid w:val="005F37C1"/>
    <w:rsid w:val="005F4125"/>
    <w:rsid w:val="005F41F0"/>
    <w:rsid w:val="005F5654"/>
    <w:rsid w:val="005F74B3"/>
    <w:rsid w:val="006000F3"/>
    <w:rsid w:val="006001D3"/>
    <w:rsid w:val="006004D0"/>
    <w:rsid w:val="00600ADF"/>
    <w:rsid w:val="00600F0D"/>
    <w:rsid w:val="00601334"/>
    <w:rsid w:val="006053AF"/>
    <w:rsid w:val="006055B9"/>
    <w:rsid w:val="00605AFB"/>
    <w:rsid w:val="006070D3"/>
    <w:rsid w:val="006075CC"/>
    <w:rsid w:val="00607C6A"/>
    <w:rsid w:val="00610039"/>
    <w:rsid w:val="006104F6"/>
    <w:rsid w:val="00611BDA"/>
    <w:rsid w:val="00611DD9"/>
    <w:rsid w:val="00613B1F"/>
    <w:rsid w:val="006144CE"/>
    <w:rsid w:val="00614582"/>
    <w:rsid w:val="00615129"/>
    <w:rsid w:val="0061588A"/>
    <w:rsid w:val="00616557"/>
    <w:rsid w:val="006169F5"/>
    <w:rsid w:val="0061766F"/>
    <w:rsid w:val="006177D9"/>
    <w:rsid w:val="00617B49"/>
    <w:rsid w:val="00617F11"/>
    <w:rsid w:val="00620649"/>
    <w:rsid w:val="00621A9F"/>
    <w:rsid w:val="00622C78"/>
    <w:rsid w:val="006233E0"/>
    <w:rsid w:val="006242D9"/>
    <w:rsid w:val="006244DF"/>
    <w:rsid w:val="00624913"/>
    <w:rsid w:val="00624C37"/>
    <w:rsid w:val="0062515E"/>
    <w:rsid w:val="0062517F"/>
    <w:rsid w:val="006255BA"/>
    <w:rsid w:val="00625902"/>
    <w:rsid w:val="006271B1"/>
    <w:rsid w:val="006305F8"/>
    <w:rsid w:val="00630D8E"/>
    <w:rsid w:val="00632E8E"/>
    <w:rsid w:val="00634DBD"/>
    <w:rsid w:val="00635660"/>
    <w:rsid w:val="00637686"/>
    <w:rsid w:val="006401DA"/>
    <w:rsid w:val="00640755"/>
    <w:rsid w:val="00641FBF"/>
    <w:rsid w:val="00642564"/>
    <w:rsid w:val="00643530"/>
    <w:rsid w:val="00643913"/>
    <w:rsid w:val="00644519"/>
    <w:rsid w:val="00644FAD"/>
    <w:rsid w:val="006456EF"/>
    <w:rsid w:val="006461C7"/>
    <w:rsid w:val="0064645C"/>
    <w:rsid w:val="006466DB"/>
    <w:rsid w:val="006466FB"/>
    <w:rsid w:val="00646723"/>
    <w:rsid w:val="00647129"/>
    <w:rsid w:val="006473C6"/>
    <w:rsid w:val="00647D5B"/>
    <w:rsid w:val="006515B5"/>
    <w:rsid w:val="0065177F"/>
    <w:rsid w:val="00652752"/>
    <w:rsid w:val="006541CE"/>
    <w:rsid w:val="00654996"/>
    <w:rsid w:val="006554D1"/>
    <w:rsid w:val="00655B59"/>
    <w:rsid w:val="00656009"/>
    <w:rsid w:val="0065694A"/>
    <w:rsid w:val="00656EEB"/>
    <w:rsid w:val="006570BD"/>
    <w:rsid w:val="00657B5C"/>
    <w:rsid w:val="00661075"/>
    <w:rsid w:val="00661288"/>
    <w:rsid w:val="00661488"/>
    <w:rsid w:val="006632A4"/>
    <w:rsid w:val="00666958"/>
    <w:rsid w:val="0066777D"/>
    <w:rsid w:val="00670216"/>
    <w:rsid w:val="00673093"/>
    <w:rsid w:val="0067341C"/>
    <w:rsid w:val="0067380B"/>
    <w:rsid w:val="006747DA"/>
    <w:rsid w:val="00675061"/>
    <w:rsid w:val="00675350"/>
    <w:rsid w:val="006760BF"/>
    <w:rsid w:val="006775BA"/>
    <w:rsid w:val="006804E1"/>
    <w:rsid w:val="00680A14"/>
    <w:rsid w:val="006813DE"/>
    <w:rsid w:val="006855A3"/>
    <w:rsid w:val="0068575E"/>
    <w:rsid w:val="006857AB"/>
    <w:rsid w:val="0068587F"/>
    <w:rsid w:val="006859D2"/>
    <w:rsid w:val="0068610C"/>
    <w:rsid w:val="006861EA"/>
    <w:rsid w:val="0068678F"/>
    <w:rsid w:val="006874F6"/>
    <w:rsid w:val="00690626"/>
    <w:rsid w:val="006910EE"/>
    <w:rsid w:val="006913D5"/>
    <w:rsid w:val="00692188"/>
    <w:rsid w:val="00692333"/>
    <w:rsid w:val="00692A4F"/>
    <w:rsid w:val="00692C1C"/>
    <w:rsid w:val="00692C6F"/>
    <w:rsid w:val="00693435"/>
    <w:rsid w:val="0069467E"/>
    <w:rsid w:val="006952C1"/>
    <w:rsid w:val="00695525"/>
    <w:rsid w:val="006956BB"/>
    <w:rsid w:val="00695D93"/>
    <w:rsid w:val="00695DD3"/>
    <w:rsid w:val="00695EF9"/>
    <w:rsid w:val="006A02AB"/>
    <w:rsid w:val="006A087F"/>
    <w:rsid w:val="006A2973"/>
    <w:rsid w:val="006A2B29"/>
    <w:rsid w:val="006A2ECB"/>
    <w:rsid w:val="006A3639"/>
    <w:rsid w:val="006A3742"/>
    <w:rsid w:val="006A3FC1"/>
    <w:rsid w:val="006A50D8"/>
    <w:rsid w:val="006A57AF"/>
    <w:rsid w:val="006A70E5"/>
    <w:rsid w:val="006A70F2"/>
    <w:rsid w:val="006B0BB8"/>
    <w:rsid w:val="006B11A0"/>
    <w:rsid w:val="006B146C"/>
    <w:rsid w:val="006B1847"/>
    <w:rsid w:val="006B1C82"/>
    <w:rsid w:val="006B2D14"/>
    <w:rsid w:val="006B2F50"/>
    <w:rsid w:val="006B3D8B"/>
    <w:rsid w:val="006B46E5"/>
    <w:rsid w:val="006B4DB7"/>
    <w:rsid w:val="006B7215"/>
    <w:rsid w:val="006B73A4"/>
    <w:rsid w:val="006B76D5"/>
    <w:rsid w:val="006C184B"/>
    <w:rsid w:val="006C1ABE"/>
    <w:rsid w:val="006C3794"/>
    <w:rsid w:val="006C4737"/>
    <w:rsid w:val="006C54BA"/>
    <w:rsid w:val="006C72F8"/>
    <w:rsid w:val="006D07A1"/>
    <w:rsid w:val="006D0934"/>
    <w:rsid w:val="006D10D6"/>
    <w:rsid w:val="006D210B"/>
    <w:rsid w:val="006D2310"/>
    <w:rsid w:val="006D2A59"/>
    <w:rsid w:val="006D308C"/>
    <w:rsid w:val="006D3FF1"/>
    <w:rsid w:val="006D41F9"/>
    <w:rsid w:val="006D59BC"/>
    <w:rsid w:val="006D703B"/>
    <w:rsid w:val="006E084E"/>
    <w:rsid w:val="006E0A63"/>
    <w:rsid w:val="006E2293"/>
    <w:rsid w:val="006E23ED"/>
    <w:rsid w:val="006E2718"/>
    <w:rsid w:val="006E29EA"/>
    <w:rsid w:val="006E3417"/>
    <w:rsid w:val="006E3C2D"/>
    <w:rsid w:val="006E4A6A"/>
    <w:rsid w:val="006E4FD7"/>
    <w:rsid w:val="006E6926"/>
    <w:rsid w:val="006E697E"/>
    <w:rsid w:val="006E727E"/>
    <w:rsid w:val="006E7295"/>
    <w:rsid w:val="006E7A75"/>
    <w:rsid w:val="006F1BE9"/>
    <w:rsid w:val="006F2256"/>
    <w:rsid w:val="006F228B"/>
    <w:rsid w:val="006F300C"/>
    <w:rsid w:val="006F357B"/>
    <w:rsid w:val="006F3712"/>
    <w:rsid w:val="006F3775"/>
    <w:rsid w:val="006F3788"/>
    <w:rsid w:val="006F411E"/>
    <w:rsid w:val="006F4214"/>
    <w:rsid w:val="006F48AB"/>
    <w:rsid w:val="006F521A"/>
    <w:rsid w:val="006F609B"/>
    <w:rsid w:val="006F7272"/>
    <w:rsid w:val="006F780B"/>
    <w:rsid w:val="006F79DB"/>
    <w:rsid w:val="00701217"/>
    <w:rsid w:val="00702110"/>
    <w:rsid w:val="00702E80"/>
    <w:rsid w:val="00703CA3"/>
    <w:rsid w:val="00706DD4"/>
    <w:rsid w:val="0071086D"/>
    <w:rsid w:val="00712ACC"/>
    <w:rsid w:val="007139DF"/>
    <w:rsid w:val="0071420B"/>
    <w:rsid w:val="00717288"/>
    <w:rsid w:val="0072121C"/>
    <w:rsid w:val="00722DE8"/>
    <w:rsid w:val="00723AFC"/>
    <w:rsid w:val="007247BD"/>
    <w:rsid w:val="00727DC8"/>
    <w:rsid w:val="007302C2"/>
    <w:rsid w:val="0073055A"/>
    <w:rsid w:val="007307A9"/>
    <w:rsid w:val="00731A12"/>
    <w:rsid w:val="00732ECA"/>
    <w:rsid w:val="007341C9"/>
    <w:rsid w:val="00735042"/>
    <w:rsid w:val="00735316"/>
    <w:rsid w:val="00735832"/>
    <w:rsid w:val="00735C0F"/>
    <w:rsid w:val="00735D67"/>
    <w:rsid w:val="007361A3"/>
    <w:rsid w:val="00736C3B"/>
    <w:rsid w:val="007373F5"/>
    <w:rsid w:val="00741A44"/>
    <w:rsid w:val="00741B19"/>
    <w:rsid w:val="00742EF2"/>
    <w:rsid w:val="007436BC"/>
    <w:rsid w:val="00743DB6"/>
    <w:rsid w:val="00746544"/>
    <w:rsid w:val="00747C52"/>
    <w:rsid w:val="00750841"/>
    <w:rsid w:val="00751978"/>
    <w:rsid w:val="007526B2"/>
    <w:rsid w:val="0075456B"/>
    <w:rsid w:val="00754ADA"/>
    <w:rsid w:val="007557E6"/>
    <w:rsid w:val="00756DB6"/>
    <w:rsid w:val="00757631"/>
    <w:rsid w:val="00757661"/>
    <w:rsid w:val="00757E58"/>
    <w:rsid w:val="00760C02"/>
    <w:rsid w:val="00761AC7"/>
    <w:rsid w:val="00761FFC"/>
    <w:rsid w:val="007629F8"/>
    <w:rsid w:val="00762A73"/>
    <w:rsid w:val="007634D3"/>
    <w:rsid w:val="00764248"/>
    <w:rsid w:val="00764391"/>
    <w:rsid w:val="00764628"/>
    <w:rsid w:val="007654B3"/>
    <w:rsid w:val="00765550"/>
    <w:rsid w:val="00765985"/>
    <w:rsid w:val="00766F26"/>
    <w:rsid w:val="007670D2"/>
    <w:rsid w:val="00770DAA"/>
    <w:rsid w:val="00771594"/>
    <w:rsid w:val="00771C3D"/>
    <w:rsid w:val="00773425"/>
    <w:rsid w:val="007743A2"/>
    <w:rsid w:val="007747E4"/>
    <w:rsid w:val="00774EDC"/>
    <w:rsid w:val="00775847"/>
    <w:rsid w:val="00775C18"/>
    <w:rsid w:val="0077632E"/>
    <w:rsid w:val="0078000F"/>
    <w:rsid w:val="007814FB"/>
    <w:rsid w:val="00781885"/>
    <w:rsid w:val="00781DA9"/>
    <w:rsid w:val="007824A5"/>
    <w:rsid w:val="0078368F"/>
    <w:rsid w:val="007836DA"/>
    <w:rsid w:val="00783963"/>
    <w:rsid w:val="0078449B"/>
    <w:rsid w:val="0078528E"/>
    <w:rsid w:val="007855DC"/>
    <w:rsid w:val="00785883"/>
    <w:rsid w:val="00785B26"/>
    <w:rsid w:val="00785ECD"/>
    <w:rsid w:val="00786CC4"/>
    <w:rsid w:val="00790386"/>
    <w:rsid w:val="0079038F"/>
    <w:rsid w:val="0079086A"/>
    <w:rsid w:val="00791084"/>
    <w:rsid w:val="00791D95"/>
    <w:rsid w:val="0079405F"/>
    <w:rsid w:val="00795ABD"/>
    <w:rsid w:val="00797AFF"/>
    <w:rsid w:val="007A063B"/>
    <w:rsid w:val="007A065D"/>
    <w:rsid w:val="007A0694"/>
    <w:rsid w:val="007A0D93"/>
    <w:rsid w:val="007A0F5A"/>
    <w:rsid w:val="007A14BB"/>
    <w:rsid w:val="007A1ACF"/>
    <w:rsid w:val="007A258B"/>
    <w:rsid w:val="007A2DCB"/>
    <w:rsid w:val="007A3572"/>
    <w:rsid w:val="007A3F61"/>
    <w:rsid w:val="007A4F9E"/>
    <w:rsid w:val="007A6E99"/>
    <w:rsid w:val="007A7CB5"/>
    <w:rsid w:val="007B00F6"/>
    <w:rsid w:val="007B0B95"/>
    <w:rsid w:val="007B11E8"/>
    <w:rsid w:val="007B122E"/>
    <w:rsid w:val="007B1928"/>
    <w:rsid w:val="007B4880"/>
    <w:rsid w:val="007B510F"/>
    <w:rsid w:val="007B5623"/>
    <w:rsid w:val="007B5C1F"/>
    <w:rsid w:val="007B63E7"/>
    <w:rsid w:val="007B6733"/>
    <w:rsid w:val="007B7041"/>
    <w:rsid w:val="007C0D75"/>
    <w:rsid w:val="007C1A37"/>
    <w:rsid w:val="007C22E6"/>
    <w:rsid w:val="007C333E"/>
    <w:rsid w:val="007C3527"/>
    <w:rsid w:val="007C355E"/>
    <w:rsid w:val="007C3B6C"/>
    <w:rsid w:val="007C3C4C"/>
    <w:rsid w:val="007C4062"/>
    <w:rsid w:val="007C4C53"/>
    <w:rsid w:val="007C51DA"/>
    <w:rsid w:val="007C564A"/>
    <w:rsid w:val="007C6061"/>
    <w:rsid w:val="007C6C83"/>
    <w:rsid w:val="007C73FF"/>
    <w:rsid w:val="007D2820"/>
    <w:rsid w:val="007D3F5F"/>
    <w:rsid w:val="007D5DF6"/>
    <w:rsid w:val="007D69E2"/>
    <w:rsid w:val="007D6B0D"/>
    <w:rsid w:val="007D7882"/>
    <w:rsid w:val="007E06A6"/>
    <w:rsid w:val="007E1BBB"/>
    <w:rsid w:val="007E31A2"/>
    <w:rsid w:val="007E34B2"/>
    <w:rsid w:val="007E3E2B"/>
    <w:rsid w:val="007E5407"/>
    <w:rsid w:val="007E5783"/>
    <w:rsid w:val="007E6AD8"/>
    <w:rsid w:val="007E764B"/>
    <w:rsid w:val="007E7927"/>
    <w:rsid w:val="007F0442"/>
    <w:rsid w:val="007F0E8B"/>
    <w:rsid w:val="007F2682"/>
    <w:rsid w:val="007F58C4"/>
    <w:rsid w:val="00800B30"/>
    <w:rsid w:val="00801C54"/>
    <w:rsid w:val="00801E79"/>
    <w:rsid w:val="00802567"/>
    <w:rsid w:val="00803DF2"/>
    <w:rsid w:val="00804251"/>
    <w:rsid w:val="008045F5"/>
    <w:rsid w:val="00804A0F"/>
    <w:rsid w:val="00804DAB"/>
    <w:rsid w:val="008053AC"/>
    <w:rsid w:val="00807864"/>
    <w:rsid w:val="00807A84"/>
    <w:rsid w:val="00807D29"/>
    <w:rsid w:val="00810857"/>
    <w:rsid w:val="0081125B"/>
    <w:rsid w:val="00811739"/>
    <w:rsid w:val="008120AA"/>
    <w:rsid w:val="0081226B"/>
    <w:rsid w:val="00812DDA"/>
    <w:rsid w:val="00813BEC"/>
    <w:rsid w:val="00814924"/>
    <w:rsid w:val="00816305"/>
    <w:rsid w:val="008169CE"/>
    <w:rsid w:val="00816D2C"/>
    <w:rsid w:val="008171A1"/>
    <w:rsid w:val="00817897"/>
    <w:rsid w:val="00817CA3"/>
    <w:rsid w:val="00820339"/>
    <w:rsid w:val="008216FF"/>
    <w:rsid w:val="00821D4E"/>
    <w:rsid w:val="00821FC4"/>
    <w:rsid w:val="0082294F"/>
    <w:rsid w:val="00823AC7"/>
    <w:rsid w:val="0082571D"/>
    <w:rsid w:val="00826B75"/>
    <w:rsid w:val="00827887"/>
    <w:rsid w:val="00830174"/>
    <w:rsid w:val="00830B70"/>
    <w:rsid w:val="008311D4"/>
    <w:rsid w:val="00833471"/>
    <w:rsid w:val="0083367B"/>
    <w:rsid w:val="008349F5"/>
    <w:rsid w:val="00835E36"/>
    <w:rsid w:val="00837397"/>
    <w:rsid w:val="008375E3"/>
    <w:rsid w:val="00840216"/>
    <w:rsid w:val="0084027F"/>
    <w:rsid w:val="00840834"/>
    <w:rsid w:val="008414C0"/>
    <w:rsid w:val="00841FF2"/>
    <w:rsid w:val="00843C41"/>
    <w:rsid w:val="00844E34"/>
    <w:rsid w:val="00846E82"/>
    <w:rsid w:val="00847BC9"/>
    <w:rsid w:val="008504E9"/>
    <w:rsid w:val="0085074A"/>
    <w:rsid w:val="00850FF9"/>
    <w:rsid w:val="00852F73"/>
    <w:rsid w:val="00853290"/>
    <w:rsid w:val="0085395C"/>
    <w:rsid w:val="00853DEF"/>
    <w:rsid w:val="008543ED"/>
    <w:rsid w:val="008553EE"/>
    <w:rsid w:val="00855EB1"/>
    <w:rsid w:val="008572F8"/>
    <w:rsid w:val="00857427"/>
    <w:rsid w:val="00857949"/>
    <w:rsid w:val="00857A35"/>
    <w:rsid w:val="0086083F"/>
    <w:rsid w:val="008608C1"/>
    <w:rsid w:val="00861655"/>
    <w:rsid w:val="008621DE"/>
    <w:rsid w:val="00862824"/>
    <w:rsid w:val="008632BC"/>
    <w:rsid w:val="00863AD6"/>
    <w:rsid w:val="00864355"/>
    <w:rsid w:val="0087059C"/>
    <w:rsid w:val="0087109E"/>
    <w:rsid w:val="00871E34"/>
    <w:rsid w:val="00872B98"/>
    <w:rsid w:val="00873C92"/>
    <w:rsid w:val="00873E83"/>
    <w:rsid w:val="00874396"/>
    <w:rsid w:val="00874983"/>
    <w:rsid w:val="00874EE9"/>
    <w:rsid w:val="00875561"/>
    <w:rsid w:val="00876EED"/>
    <w:rsid w:val="00880268"/>
    <w:rsid w:val="008819A1"/>
    <w:rsid w:val="00882C88"/>
    <w:rsid w:val="00883365"/>
    <w:rsid w:val="00883B49"/>
    <w:rsid w:val="00883D60"/>
    <w:rsid w:val="00883FCF"/>
    <w:rsid w:val="00884512"/>
    <w:rsid w:val="0088504F"/>
    <w:rsid w:val="00885413"/>
    <w:rsid w:val="008856A9"/>
    <w:rsid w:val="00885DC9"/>
    <w:rsid w:val="00886377"/>
    <w:rsid w:val="00886EF7"/>
    <w:rsid w:val="0088736E"/>
    <w:rsid w:val="00890913"/>
    <w:rsid w:val="0089339B"/>
    <w:rsid w:val="0089390F"/>
    <w:rsid w:val="008958C2"/>
    <w:rsid w:val="00895D42"/>
    <w:rsid w:val="00896B79"/>
    <w:rsid w:val="00896DF1"/>
    <w:rsid w:val="00897767"/>
    <w:rsid w:val="008977CC"/>
    <w:rsid w:val="008A0992"/>
    <w:rsid w:val="008A0DFE"/>
    <w:rsid w:val="008A17E9"/>
    <w:rsid w:val="008A1C68"/>
    <w:rsid w:val="008A2937"/>
    <w:rsid w:val="008A34B2"/>
    <w:rsid w:val="008A3943"/>
    <w:rsid w:val="008A50DA"/>
    <w:rsid w:val="008A5BD8"/>
    <w:rsid w:val="008A5FBF"/>
    <w:rsid w:val="008A6673"/>
    <w:rsid w:val="008A7609"/>
    <w:rsid w:val="008A7E47"/>
    <w:rsid w:val="008B08D1"/>
    <w:rsid w:val="008B0D9B"/>
    <w:rsid w:val="008B110C"/>
    <w:rsid w:val="008B11F6"/>
    <w:rsid w:val="008B1623"/>
    <w:rsid w:val="008B19B4"/>
    <w:rsid w:val="008B2506"/>
    <w:rsid w:val="008B380B"/>
    <w:rsid w:val="008B3893"/>
    <w:rsid w:val="008B51CC"/>
    <w:rsid w:val="008B5986"/>
    <w:rsid w:val="008B5BBB"/>
    <w:rsid w:val="008B6066"/>
    <w:rsid w:val="008B607F"/>
    <w:rsid w:val="008B6311"/>
    <w:rsid w:val="008B689C"/>
    <w:rsid w:val="008C0980"/>
    <w:rsid w:val="008C0ED2"/>
    <w:rsid w:val="008C1268"/>
    <w:rsid w:val="008C18E3"/>
    <w:rsid w:val="008C1DE7"/>
    <w:rsid w:val="008C26D7"/>
    <w:rsid w:val="008C30BF"/>
    <w:rsid w:val="008C4437"/>
    <w:rsid w:val="008C4960"/>
    <w:rsid w:val="008C5651"/>
    <w:rsid w:val="008C5B07"/>
    <w:rsid w:val="008C5B16"/>
    <w:rsid w:val="008C6ABE"/>
    <w:rsid w:val="008C7663"/>
    <w:rsid w:val="008C770D"/>
    <w:rsid w:val="008D0CC9"/>
    <w:rsid w:val="008D0F73"/>
    <w:rsid w:val="008D1B99"/>
    <w:rsid w:val="008D3A53"/>
    <w:rsid w:val="008D4F94"/>
    <w:rsid w:val="008D57B3"/>
    <w:rsid w:val="008D5D7F"/>
    <w:rsid w:val="008D6123"/>
    <w:rsid w:val="008D657F"/>
    <w:rsid w:val="008D76A0"/>
    <w:rsid w:val="008E043F"/>
    <w:rsid w:val="008E147A"/>
    <w:rsid w:val="008E1E6F"/>
    <w:rsid w:val="008E2880"/>
    <w:rsid w:val="008E485E"/>
    <w:rsid w:val="008E4CD1"/>
    <w:rsid w:val="008E5557"/>
    <w:rsid w:val="008E60C2"/>
    <w:rsid w:val="008E62A3"/>
    <w:rsid w:val="008E6531"/>
    <w:rsid w:val="008E65DD"/>
    <w:rsid w:val="008E6ACD"/>
    <w:rsid w:val="008E7C9C"/>
    <w:rsid w:val="008F04AF"/>
    <w:rsid w:val="008F1452"/>
    <w:rsid w:val="008F2581"/>
    <w:rsid w:val="008F26C8"/>
    <w:rsid w:val="008F335B"/>
    <w:rsid w:val="008F3427"/>
    <w:rsid w:val="008F37E7"/>
    <w:rsid w:val="008F39E9"/>
    <w:rsid w:val="008F3ADC"/>
    <w:rsid w:val="008F712B"/>
    <w:rsid w:val="008F71F5"/>
    <w:rsid w:val="008F78B8"/>
    <w:rsid w:val="00902EE8"/>
    <w:rsid w:val="009055B7"/>
    <w:rsid w:val="00905D18"/>
    <w:rsid w:val="00906670"/>
    <w:rsid w:val="00911763"/>
    <w:rsid w:val="00911D26"/>
    <w:rsid w:val="009134FC"/>
    <w:rsid w:val="00913D10"/>
    <w:rsid w:val="00913FCE"/>
    <w:rsid w:val="0091489F"/>
    <w:rsid w:val="00914973"/>
    <w:rsid w:val="009151C3"/>
    <w:rsid w:val="009153BC"/>
    <w:rsid w:val="00916342"/>
    <w:rsid w:val="009168ED"/>
    <w:rsid w:val="00916AD7"/>
    <w:rsid w:val="00917D30"/>
    <w:rsid w:val="0092048A"/>
    <w:rsid w:val="009207A1"/>
    <w:rsid w:val="00920AEB"/>
    <w:rsid w:val="00921192"/>
    <w:rsid w:val="00922C4E"/>
    <w:rsid w:val="00923EC7"/>
    <w:rsid w:val="0092444E"/>
    <w:rsid w:val="00924715"/>
    <w:rsid w:val="0092503E"/>
    <w:rsid w:val="00925BAF"/>
    <w:rsid w:val="009279D6"/>
    <w:rsid w:val="0093051D"/>
    <w:rsid w:val="009306E7"/>
    <w:rsid w:val="009318C2"/>
    <w:rsid w:val="00931E77"/>
    <w:rsid w:val="00932E9C"/>
    <w:rsid w:val="00933FF4"/>
    <w:rsid w:val="009341DF"/>
    <w:rsid w:val="00936710"/>
    <w:rsid w:val="00936DFA"/>
    <w:rsid w:val="0093783F"/>
    <w:rsid w:val="00941235"/>
    <w:rsid w:val="0094362E"/>
    <w:rsid w:val="0094368A"/>
    <w:rsid w:val="00943B84"/>
    <w:rsid w:val="00944755"/>
    <w:rsid w:val="0094548D"/>
    <w:rsid w:val="0094635F"/>
    <w:rsid w:val="00947D4A"/>
    <w:rsid w:val="009504F9"/>
    <w:rsid w:val="00952F51"/>
    <w:rsid w:val="00953709"/>
    <w:rsid w:val="00953EA4"/>
    <w:rsid w:val="009555AC"/>
    <w:rsid w:val="00956364"/>
    <w:rsid w:val="00956CA1"/>
    <w:rsid w:val="00956F66"/>
    <w:rsid w:val="0095723E"/>
    <w:rsid w:val="00961D6F"/>
    <w:rsid w:val="0096259E"/>
    <w:rsid w:val="00962DB5"/>
    <w:rsid w:val="00963E1A"/>
    <w:rsid w:val="009666BC"/>
    <w:rsid w:val="009674B1"/>
    <w:rsid w:val="009679BD"/>
    <w:rsid w:val="00970799"/>
    <w:rsid w:val="00970859"/>
    <w:rsid w:val="00971ABF"/>
    <w:rsid w:val="00973029"/>
    <w:rsid w:val="0097316C"/>
    <w:rsid w:val="00973A1A"/>
    <w:rsid w:val="00973FBC"/>
    <w:rsid w:val="00973FC9"/>
    <w:rsid w:val="009748EA"/>
    <w:rsid w:val="00974942"/>
    <w:rsid w:val="00975A1F"/>
    <w:rsid w:val="00975E6F"/>
    <w:rsid w:val="00976812"/>
    <w:rsid w:val="009779D1"/>
    <w:rsid w:val="00980BAB"/>
    <w:rsid w:val="0098173D"/>
    <w:rsid w:val="0098187E"/>
    <w:rsid w:val="00982384"/>
    <w:rsid w:val="009823F9"/>
    <w:rsid w:val="0098264B"/>
    <w:rsid w:val="009836DF"/>
    <w:rsid w:val="00983D1C"/>
    <w:rsid w:val="0098547C"/>
    <w:rsid w:val="009872D4"/>
    <w:rsid w:val="00987E00"/>
    <w:rsid w:val="009908A9"/>
    <w:rsid w:val="0099123B"/>
    <w:rsid w:val="0099168E"/>
    <w:rsid w:val="00991715"/>
    <w:rsid w:val="00992055"/>
    <w:rsid w:val="00992C11"/>
    <w:rsid w:val="00992F35"/>
    <w:rsid w:val="00992F3E"/>
    <w:rsid w:val="009937F2"/>
    <w:rsid w:val="00994254"/>
    <w:rsid w:val="00994561"/>
    <w:rsid w:val="00997C7E"/>
    <w:rsid w:val="00997CB4"/>
    <w:rsid w:val="009A09E3"/>
    <w:rsid w:val="009A1124"/>
    <w:rsid w:val="009A1162"/>
    <w:rsid w:val="009A13D7"/>
    <w:rsid w:val="009A1949"/>
    <w:rsid w:val="009A19B6"/>
    <w:rsid w:val="009A1D6A"/>
    <w:rsid w:val="009A2D08"/>
    <w:rsid w:val="009A4C4B"/>
    <w:rsid w:val="009A6532"/>
    <w:rsid w:val="009A69F1"/>
    <w:rsid w:val="009A7677"/>
    <w:rsid w:val="009A7F87"/>
    <w:rsid w:val="009B0672"/>
    <w:rsid w:val="009B18C7"/>
    <w:rsid w:val="009B1FE6"/>
    <w:rsid w:val="009B4239"/>
    <w:rsid w:val="009B4DD9"/>
    <w:rsid w:val="009B5521"/>
    <w:rsid w:val="009B6022"/>
    <w:rsid w:val="009B6A29"/>
    <w:rsid w:val="009B6E9D"/>
    <w:rsid w:val="009B7E77"/>
    <w:rsid w:val="009C0CB0"/>
    <w:rsid w:val="009C18CE"/>
    <w:rsid w:val="009C1DDB"/>
    <w:rsid w:val="009C23F7"/>
    <w:rsid w:val="009C3140"/>
    <w:rsid w:val="009C3728"/>
    <w:rsid w:val="009C4ADF"/>
    <w:rsid w:val="009C5500"/>
    <w:rsid w:val="009C5ABE"/>
    <w:rsid w:val="009C6AAA"/>
    <w:rsid w:val="009C6AC5"/>
    <w:rsid w:val="009C7287"/>
    <w:rsid w:val="009C7FC1"/>
    <w:rsid w:val="009D1416"/>
    <w:rsid w:val="009D3C3D"/>
    <w:rsid w:val="009D3E85"/>
    <w:rsid w:val="009D4D20"/>
    <w:rsid w:val="009D4D7F"/>
    <w:rsid w:val="009D4DB3"/>
    <w:rsid w:val="009D5F6F"/>
    <w:rsid w:val="009D663C"/>
    <w:rsid w:val="009D7F8D"/>
    <w:rsid w:val="009E1298"/>
    <w:rsid w:val="009E1450"/>
    <w:rsid w:val="009E174C"/>
    <w:rsid w:val="009E1CDF"/>
    <w:rsid w:val="009E22CE"/>
    <w:rsid w:val="009E3C38"/>
    <w:rsid w:val="009E436C"/>
    <w:rsid w:val="009E47B0"/>
    <w:rsid w:val="009E48AB"/>
    <w:rsid w:val="009E5072"/>
    <w:rsid w:val="009E5639"/>
    <w:rsid w:val="009E5AC2"/>
    <w:rsid w:val="009E5FC9"/>
    <w:rsid w:val="009F09C0"/>
    <w:rsid w:val="009F1982"/>
    <w:rsid w:val="009F2658"/>
    <w:rsid w:val="009F2E50"/>
    <w:rsid w:val="009F3DF3"/>
    <w:rsid w:val="009F4027"/>
    <w:rsid w:val="009F4E1F"/>
    <w:rsid w:val="009F5400"/>
    <w:rsid w:val="009F5490"/>
    <w:rsid w:val="009F6B68"/>
    <w:rsid w:val="009F6E40"/>
    <w:rsid w:val="009F79E8"/>
    <w:rsid w:val="009F7EB5"/>
    <w:rsid w:val="00A00409"/>
    <w:rsid w:val="00A0048A"/>
    <w:rsid w:val="00A017E6"/>
    <w:rsid w:val="00A019C9"/>
    <w:rsid w:val="00A01C28"/>
    <w:rsid w:val="00A02720"/>
    <w:rsid w:val="00A02A13"/>
    <w:rsid w:val="00A02F4B"/>
    <w:rsid w:val="00A031B6"/>
    <w:rsid w:val="00A077FB"/>
    <w:rsid w:val="00A106BA"/>
    <w:rsid w:val="00A10DB6"/>
    <w:rsid w:val="00A12075"/>
    <w:rsid w:val="00A15495"/>
    <w:rsid w:val="00A155DD"/>
    <w:rsid w:val="00A16DEA"/>
    <w:rsid w:val="00A1766C"/>
    <w:rsid w:val="00A20CE0"/>
    <w:rsid w:val="00A21896"/>
    <w:rsid w:val="00A2191D"/>
    <w:rsid w:val="00A23172"/>
    <w:rsid w:val="00A2390A"/>
    <w:rsid w:val="00A23A0D"/>
    <w:rsid w:val="00A250B4"/>
    <w:rsid w:val="00A25B28"/>
    <w:rsid w:val="00A3024F"/>
    <w:rsid w:val="00A30892"/>
    <w:rsid w:val="00A317C6"/>
    <w:rsid w:val="00A32138"/>
    <w:rsid w:val="00A321AF"/>
    <w:rsid w:val="00A3284D"/>
    <w:rsid w:val="00A3311B"/>
    <w:rsid w:val="00A331C1"/>
    <w:rsid w:val="00A34F28"/>
    <w:rsid w:val="00A35559"/>
    <w:rsid w:val="00A355D8"/>
    <w:rsid w:val="00A3581B"/>
    <w:rsid w:val="00A36B7C"/>
    <w:rsid w:val="00A37352"/>
    <w:rsid w:val="00A41D85"/>
    <w:rsid w:val="00A4224D"/>
    <w:rsid w:val="00A44A21"/>
    <w:rsid w:val="00A44E81"/>
    <w:rsid w:val="00A44E82"/>
    <w:rsid w:val="00A50B6F"/>
    <w:rsid w:val="00A50ECC"/>
    <w:rsid w:val="00A5114F"/>
    <w:rsid w:val="00A515EE"/>
    <w:rsid w:val="00A51C56"/>
    <w:rsid w:val="00A5265B"/>
    <w:rsid w:val="00A54596"/>
    <w:rsid w:val="00A54926"/>
    <w:rsid w:val="00A54BC3"/>
    <w:rsid w:val="00A5724F"/>
    <w:rsid w:val="00A637F9"/>
    <w:rsid w:val="00A63AC6"/>
    <w:rsid w:val="00A64B18"/>
    <w:rsid w:val="00A65566"/>
    <w:rsid w:val="00A700EE"/>
    <w:rsid w:val="00A701B5"/>
    <w:rsid w:val="00A70707"/>
    <w:rsid w:val="00A71F1C"/>
    <w:rsid w:val="00A72608"/>
    <w:rsid w:val="00A72F52"/>
    <w:rsid w:val="00A73386"/>
    <w:rsid w:val="00A733CC"/>
    <w:rsid w:val="00A73BD5"/>
    <w:rsid w:val="00A75CDA"/>
    <w:rsid w:val="00A770F2"/>
    <w:rsid w:val="00A80607"/>
    <w:rsid w:val="00A8122C"/>
    <w:rsid w:val="00A81628"/>
    <w:rsid w:val="00A81869"/>
    <w:rsid w:val="00A81E29"/>
    <w:rsid w:val="00A823FA"/>
    <w:rsid w:val="00A851DC"/>
    <w:rsid w:val="00A86F1C"/>
    <w:rsid w:val="00A87092"/>
    <w:rsid w:val="00A87B02"/>
    <w:rsid w:val="00A87F6E"/>
    <w:rsid w:val="00A90CE2"/>
    <w:rsid w:val="00A91735"/>
    <w:rsid w:val="00A922BC"/>
    <w:rsid w:val="00A93859"/>
    <w:rsid w:val="00A939F8"/>
    <w:rsid w:val="00A93D6B"/>
    <w:rsid w:val="00A94135"/>
    <w:rsid w:val="00A9642A"/>
    <w:rsid w:val="00A96F17"/>
    <w:rsid w:val="00A975BF"/>
    <w:rsid w:val="00A97CEA"/>
    <w:rsid w:val="00AA0C78"/>
    <w:rsid w:val="00AA1810"/>
    <w:rsid w:val="00AA21CF"/>
    <w:rsid w:val="00AA2815"/>
    <w:rsid w:val="00AA2D1E"/>
    <w:rsid w:val="00AA4D58"/>
    <w:rsid w:val="00AA4FEC"/>
    <w:rsid w:val="00AA5912"/>
    <w:rsid w:val="00AA59CE"/>
    <w:rsid w:val="00AA5ED9"/>
    <w:rsid w:val="00AA755B"/>
    <w:rsid w:val="00AB1B04"/>
    <w:rsid w:val="00AB2A18"/>
    <w:rsid w:val="00AB2D76"/>
    <w:rsid w:val="00AB40AB"/>
    <w:rsid w:val="00AB4638"/>
    <w:rsid w:val="00AB4C99"/>
    <w:rsid w:val="00AB5130"/>
    <w:rsid w:val="00AB5820"/>
    <w:rsid w:val="00AB68D0"/>
    <w:rsid w:val="00AB7CCE"/>
    <w:rsid w:val="00AC0078"/>
    <w:rsid w:val="00AC0445"/>
    <w:rsid w:val="00AC0FC8"/>
    <w:rsid w:val="00AC13A1"/>
    <w:rsid w:val="00AC1737"/>
    <w:rsid w:val="00AC198C"/>
    <w:rsid w:val="00AC2003"/>
    <w:rsid w:val="00AC2A19"/>
    <w:rsid w:val="00AC2DB1"/>
    <w:rsid w:val="00AC307C"/>
    <w:rsid w:val="00AC38BF"/>
    <w:rsid w:val="00AC49A6"/>
    <w:rsid w:val="00AC5296"/>
    <w:rsid w:val="00AC5702"/>
    <w:rsid w:val="00AC7A68"/>
    <w:rsid w:val="00AC7C33"/>
    <w:rsid w:val="00AD16E1"/>
    <w:rsid w:val="00AD175E"/>
    <w:rsid w:val="00AD1EBD"/>
    <w:rsid w:val="00AD1F34"/>
    <w:rsid w:val="00AD21A4"/>
    <w:rsid w:val="00AD3FF3"/>
    <w:rsid w:val="00AD5268"/>
    <w:rsid w:val="00AD54F7"/>
    <w:rsid w:val="00AD5697"/>
    <w:rsid w:val="00AD633D"/>
    <w:rsid w:val="00AD67F4"/>
    <w:rsid w:val="00AD6978"/>
    <w:rsid w:val="00AD6BC6"/>
    <w:rsid w:val="00AD6DE1"/>
    <w:rsid w:val="00AE071A"/>
    <w:rsid w:val="00AE0EE4"/>
    <w:rsid w:val="00AE15B2"/>
    <w:rsid w:val="00AE17FA"/>
    <w:rsid w:val="00AE2095"/>
    <w:rsid w:val="00AE21DF"/>
    <w:rsid w:val="00AE30E7"/>
    <w:rsid w:val="00AE3DAE"/>
    <w:rsid w:val="00AE3E55"/>
    <w:rsid w:val="00AE4302"/>
    <w:rsid w:val="00AE4B43"/>
    <w:rsid w:val="00AE5EB1"/>
    <w:rsid w:val="00AE679E"/>
    <w:rsid w:val="00AE752E"/>
    <w:rsid w:val="00AE79D5"/>
    <w:rsid w:val="00AF1592"/>
    <w:rsid w:val="00AF2488"/>
    <w:rsid w:val="00AF2855"/>
    <w:rsid w:val="00AF293C"/>
    <w:rsid w:val="00AF302F"/>
    <w:rsid w:val="00AF58B5"/>
    <w:rsid w:val="00AF62F8"/>
    <w:rsid w:val="00AF6771"/>
    <w:rsid w:val="00AF73EF"/>
    <w:rsid w:val="00B00BB7"/>
    <w:rsid w:val="00B01B7C"/>
    <w:rsid w:val="00B01D29"/>
    <w:rsid w:val="00B0211C"/>
    <w:rsid w:val="00B02A09"/>
    <w:rsid w:val="00B032E8"/>
    <w:rsid w:val="00B04077"/>
    <w:rsid w:val="00B05BF1"/>
    <w:rsid w:val="00B05EA0"/>
    <w:rsid w:val="00B077BC"/>
    <w:rsid w:val="00B07A36"/>
    <w:rsid w:val="00B07B8C"/>
    <w:rsid w:val="00B07D95"/>
    <w:rsid w:val="00B111E1"/>
    <w:rsid w:val="00B12E46"/>
    <w:rsid w:val="00B13AE1"/>
    <w:rsid w:val="00B13EBC"/>
    <w:rsid w:val="00B14429"/>
    <w:rsid w:val="00B15417"/>
    <w:rsid w:val="00B159C1"/>
    <w:rsid w:val="00B17FAF"/>
    <w:rsid w:val="00B20346"/>
    <w:rsid w:val="00B20848"/>
    <w:rsid w:val="00B20FA3"/>
    <w:rsid w:val="00B221DB"/>
    <w:rsid w:val="00B22365"/>
    <w:rsid w:val="00B22587"/>
    <w:rsid w:val="00B227BE"/>
    <w:rsid w:val="00B227E9"/>
    <w:rsid w:val="00B22DD2"/>
    <w:rsid w:val="00B257D1"/>
    <w:rsid w:val="00B2628B"/>
    <w:rsid w:val="00B26AC2"/>
    <w:rsid w:val="00B276B8"/>
    <w:rsid w:val="00B302A4"/>
    <w:rsid w:val="00B32044"/>
    <w:rsid w:val="00B32C6C"/>
    <w:rsid w:val="00B32EE8"/>
    <w:rsid w:val="00B334D3"/>
    <w:rsid w:val="00B362EB"/>
    <w:rsid w:val="00B36970"/>
    <w:rsid w:val="00B36A4C"/>
    <w:rsid w:val="00B37917"/>
    <w:rsid w:val="00B41FCA"/>
    <w:rsid w:val="00B423E6"/>
    <w:rsid w:val="00B42F55"/>
    <w:rsid w:val="00B430F5"/>
    <w:rsid w:val="00B43424"/>
    <w:rsid w:val="00B43626"/>
    <w:rsid w:val="00B4380A"/>
    <w:rsid w:val="00B43D48"/>
    <w:rsid w:val="00B44F38"/>
    <w:rsid w:val="00B45576"/>
    <w:rsid w:val="00B45843"/>
    <w:rsid w:val="00B45B92"/>
    <w:rsid w:val="00B4607E"/>
    <w:rsid w:val="00B4692F"/>
    <w:rsid w:val="00B47A1D"/>
    <w:rsid w:val="00B5084E"/>
    <w:rsid w:val="00B51259"/>
    <w:rsid w:val="00B51443"/>
    <w:rsid w:val="00B51786"/>
    <w:rsid w:val="00B528B3"/>
    <w:rsid w:val="00B532E5"/>
    <w:rsid w:val="00B5336F"/>
    <w:rsid w:val="00B53D4E"/>
    <w:rsid w:val="00B541E6"/>
    <w:rsid w:val="00B602A2"/>
    <w:rsid w:val="00B62B80"/>
    <w:rsid w:val="00B633AD"/>
    <w:rsid w:val="00B64322"/>
    <w:rsid w:val="00B66057"/>
    <w:rsid w:val="00B6606F"/>
    <w:rsid w:val="00B7092F"/>
    <w:rsid w:val="00B70FA8"/>
    <w:rsid w:val="00B738EE"/>
    <w:rsid w:val="00B746FD"/>
    <w:rsid w:val="00B7603F"/>
    <w:rsid w:val="00B764E3"/>
    <w:rsid w:val="00B766FC"/>
    <w:rsid w:val="00B76C18"/>
    <w:rsid w:val="00B83197"/>
    <w:rsid w:val="00B85564"/>
    <w:rsid w:val="00B856F5"/>
    <w:rsid w:val="00B87288"/>
    <w:rsid w:val="00B873D9"/>
    <w:rsid w:val="00B90A6A"/>
    <w:rsid w:val="00B91E76"/>
    <w:rsid w:val="00B9242A"/>
    <w:rsid w:val="00B943D8"/>
    <w:rsid w:val="00B9457C"/>
    <w:rsid w:val="00B9487D"/>
    <w:rsid w:val="00B9510A"/>
    <w:rsid w:val="00B969C2"/>
    <w:rsid w:val="00B96A86"/>
    <w:rsid w:val="00B9728B"/>
    <w:rsid w:val="00BA148B"/>
    <w:rsid w:val="00BA1A1A"/>
    <w:rsid w:val="00BA1E8E"/>
    <w:rsid w:val="00BA3196"/>
    <w:rsid w:val="00BA34F1"/>
    <w:rsid w:val="00BA358F"/>
    <w:rsid w:val="00BA3999"/>
    <w:rsid w:val="00BA55DA"/>
    <w:rsid w:val="00BA7539"/>
    <w:rsid w:val="00BA7CA5"/>
    <w:rsid w:val="00BB02B3"/>
    <w:rsid w:val="00BB168E"/>
    <w:rsid w:val="00BB1E8E"/>
    <w:rsid w:val="00BB55EA"/>
    <w:rsid w:val="00BB61B6"/>
    <w:rsid w:val="00BB6617"/>
    <w:rsid w:val="00BB6A9E"/>
    <w:rsid w:val="00BB6F95"/>
    <w:rsid w:val="00BB73D7"/>
    <w:rsid w:val="00BB7BF1"/>
    <w:rsid w:val="00BC1717"/>
    <w:rsid w:val="00BC2654"/>
    <w:rsid w:val="00BC273D"/>
    <w:rsid w:val="00BC3644"/>
    <w:rsid w:val="00BC48D4"/>
    <w:rsid w:val="00BC4C87"/>
    <w:rsid w:val="00BC56CE"/>
    <w:rsid w:val="00BC57B7"/>
    <w:rsid w:val="00BC7185"/>
    <w:rsid w:val="00BC7789"/>
    <w:rsid w:val="00BD09A0"/>
    <w:rsid w:val="00BD09E5"/>
    <w:rsid w:val="00BD0B94"/>
    <w:rsid w:val="00BD1C9E"/>
    <w:rsid w:val="00BD223A"/>
    <w:rsid w:val="00BD33BD"/>
    <w:rsid w:val="00BD4AE5"/>
    <w:rsid w:val="00BD4B34"/>
    <w:rsid w:val="00BD5CB4"/>
    <w:rsid w:val="00BD6B2D"/>
    <w:rsid w:val="00BD736E"/>
    <w:rsid w:val="00BD79EC"/>
    <w:rsid w:val="00BE01A7"/>
    <w:rsid w:val="00BE1AC4"/>
    <w:rsid w:val="00BE1D8E"/>
    <w:rsid w:val="00BE1FAA"/>
    <w:rsid w:val="00BE26BE"/>
    <w:rsid w:val="00BE4086"/>
    <w:rsid w:val="00BE4317"/>
    <w:rsid w:val="00BE550F"/>
    <w:rsid w:val="00BE565B"/>
    <w:rsid w:val="00BE5C4D"/>
    <w:rsid w:val="00BF160A"/>
    <w:rsid w:val="00BF17F5"/>
    <w:rsid w:val="00BF2377"/>
    <w:rsid w:val="00BF376E"/>
    <w:rsid w:val="00BF42E0"/>
    <w:rsid w:val="00BF4F99"/>
    <w:rsid w:val="00BF64CA"/>
    <w:rsid w:val="00BF6DA9"/>
    <w:rsid w:val="00BF76D5"/>
    <w:rsid w:val="00BF7A39"/>
    <w:rsid w:val="00BF7E1A"/>
    <w:rsid w:val="00C00444"/>
    <w:rsid w:val="00C01013"/>
    <w:rsid w:val="00C0168A"/>
    <w:rsid w:val="00C01ECD"/>
    <w:rsid w:val="00C02F73"/>
    <w:rsid w:val="00C0306A"/>
    <w:rsid w:val="00C030C0"/>
    <w:rsid w:val="00C0410E"/>
    <w:rsid w:val="00C0436B"/>
    <w:rsid w:val="00C0594E"/>
    <w:rsid w:val="00C06125"/>
    <w:rsid w:val="00C078BD"/>
    <w:rsid w:val="00C0795E"/>
    <w:rsid w:val="00C07BAF"/>
    <w:rsid w:val="00C10074"/>
    <w:rsid w:val="00C10152"/>
    <w:rsid w:val="00C111BC"/>
    <w:rsid w:val="00C11880"/>
    <w:rsid w:val="00C12ED0"/>
    <w:rsid w:val="00C15F56"/>
    <w:rsid w:val="00C1611C"/>
    <w:rsid w:val="00C169FB"/>
    <w:rsid w:val="00C16A8B"/>
    <w:rsid w:val="00C17A36"/>
    <w:rsid w:val="00C17FB4"/>
    <w:rsid w:val="00C20481"/>
    <w:rsid w:val="00C20FE8"/>
    <w:rsid w:val="00C21338"/>
    <w:rsid w:val="00C22751"/>
    <w:rsid w:val="00C22829"/>
    <w:rsid w:val="00C22B36"/>
    <w:rsid w:val="00C2398B"/>
    <w:rsid w:val="00C24743"/>
    <w:rsid w:val="00C271F4"/>
    <w:rsid w:val="00C27857"/>
    <w:rsid w:val="00C303D9"/>
    <w:rsid w:val="00C30577"/>
    <w:rsid w:val="00C30B75"/>
    <w:rsid w:val="00C30D75"/>
    <w:rsid w:val="00C33138"/>
    <w:rsid w:val="00C3357B"/>
    <w:rsid w:val="00C349C6"/>
    <w:rsid w:val="00C34C10"/>
    <w:rsid w:val="00C354D8"/>
    <w:rsid w:val="00C3566C"/>
    <w:rsid w:val="00C35752"/>
    <w:rsid w:val="00C36D1C"/>
    <w:rsid w:val="00C409B5"/>
    <w:rsid w:val="00C40A0B"/>
    <w:rsid w:val="00C411BA"/>
    <w:rsid w:val="00C41C35"/>
    <w:rsid w:val="00C42226"/>
    <w:rsid w:val="00C42EE2"/>
    <w:rsid w:val="00C4309E"/>
    <w:rsid w:val="00C43475"/>
    <w:rsid w:val="00C440AD"/>
    <w:rsid w:val="00C447E8"/>
    <w:rsid w:val="00C45ED6"/>
    <w:rsid w:val="00C4640A"/>
    <w:rsid w:val="00C472EF"/>
    <w:rsid w:val="00C47BE4"/>
    <w:rsid w:val="00C50AFC"/>
    <w:rsid w:val="00C51A26"/>
    <w:rsid w:val="00C51B78"/>
    <w:rsid w:val="00C52A4D"/>
    <w:rsid w:val="00C5525C"/>
    <w:rsid w:val="00C56397"/>
    <w:rsid w:val="00C56DF0"/>
    <w:rsid w:val="00C61D93"/>
    <w:rsid w:val="00C61F96"/>
    <w:rsid w:val="00C624F4"/>
    <w:rsid w:val="00C63340"/>
    <w:rsid w:val="00C63F1E"/>
    <w:rsid w:val="00C67B23"/>
    <w:rsid w:val="00C67C77"/>
    <w:rsid w:val="00C7027A"/>
    <w:rsid w:val="00C72CDF"/>
    <w:rsid w:val="00C7313B"/>
    <w:rsid w:val="00C73CAD"/>
    <w:rsid w:val="00C74169"/>
    <w:rsid w:val="00C74524"/>
    <w:rsid w:val="00C75AA2"/>
    <w:rsid w:val="00C75ACF"/>
    <w:rsid w:val="00C76015"/>
    <w:rsid w:val="00C7656D"/>
    <w:rsid w:val="00C771E8"/>
    <w:rsid w:val="00C7758E"/>
    <w:rsid w:val="00C81187"/>
    <w:rsid w:val="00C83CA9"/>
    <w:rsid w:val="00C84212"/>
    <w:rsid w:val="00C843BE"/>
    <w:rsid w:val="00C8454E"/>
    <w:rsid w:val="00C84B9C"/>
    <w:rsid w:val="00C85DD1"/>
    <w:rsid w:val="00C862D7"/>
    <w:rsid w:val="00C874E6"/>
    <w:rsid w:val="00C8794A"/>
    <w:rsid w:val="00C87BF0"/>
    <w:rsid w:val="00C919E4"/>
    <w:rsid w:val="00C91AA1"/>
    <w:rsid w:val="00C92728"/>
    <w:rsid w:val="00C92918"/>
    <w:rsid w:val="00C92A8F"/>
    <w:rsid w:val="00C93798"/>
    <w:rsid w:val="00C937C8"/>
    <w:rsid w:val="00C93CF5"/>
    <w:rsid w:val="00C93F79"/>
    <w:rsid w:val="00C96F8F"/>
    <w:rsid w:val="00C97489"/>
    <w:rsid w:val="00C97543"/>
    <w:rsid w:val="00C97DEC"/>
    <w:rsid w:val="00CA0206"/>
    <w:rsid w:val="00CA0D90"/>
    <w:rsid w:val="00CA2291"/>
    <w:rsid w:val="00CA2613"/>
    <w:rsid w:val="00CA2B10"/>
    <w:rsid w:val="00CA2E99"/>
    <w:rsid w:val="00CA328C"/>
    <w:rsid w:val="00CA33AF"/>
    <w:rsid w:val="00CA33F9"/>
    <w:rsid w:val="00CA47B9"/>
    <w:rsid w:val="00CA4E04"/>
    <w:rsid w:val="00CA609E"/>
    <w:rsid w:val="00CA6469"/>
    <w:rsid w:val="00CA6A00"/>
    <w:rsid w:val="00CA6F9E"/>
    <w:rsid w:val="00CB0B50"/>
    <w:rsid w:val="00CB16E6"/>
    <w:rsid w:val="00CB2C5B"/>
    <w:rsid w:val="00CB3064"/>
    <w:rsid w:val="00CB347F"/>
    <w:rsid w:val="00CB3524"/>
    <w:rsid w:val="00CB6D17"/>
    <w:rsid w:val="00CB7113"/>
    <w:rsid w:val="00CB7349"/>
    <w:rsid w:val="00CB7363"/>
    <w:rsid w:val="00CC03F9"/>
    <w:rsid w:val="00CC16E2"/>
    <w:rsid w:val="00CC1790"/>
    <w:rsid w:val="00CC18ED"/>
    <w:rsid w:val="00CC2093"/>
    <w:rsid w:val="00CC2738"/>
    <w:rsid w:val="00CC34E7"/>
    <w:rsid w:val="00CC45DF"/>
    <w:rsid w:val="00CC4B53"/>
    <w:rsid w:val="00CC59CC"/>
    <w:rsid w:val="00CC5AEA"/>
    <w:rsid w:val="00CC63F9"/>
    <w:rsid w:val="00CC6D6E"/>
    <w:rsid w:val="00CC6D9A"/>
    <w:rsid w:val="00CD05BD"/>
    <w:rsid w:val="00CD2491"/>
    <w:rsid w:val="00CD3199"/>
    <w:rsid w:val="00CD454A"/>
    <w:rsid w:val="00CD48B0"/>
    <w:rsid w:val="00CD6899"/>
    <w:rsid w:val="00CD6988"/>
    <w:rsid w:val="00CD6FDA"/>
    <w:rsid w:val="00CD79D8"/>
    <w:rsid w:val="00CE0EF1"/>
    <w:rsid w:val="00CE1752"/>
    <w:rsid w:val="00CE2E52"/>
    <w:rsid w:val="00CE2F34"/>
    <w:rsid w:val="00CE4B4E"/>
    <w:rsid w:val="00CE5BB8"/>
    <w:rsid w:val="00CE6F09"/>
    <w:rsid w:val="00CF103F"/>
    <w:rsid w:val="00CF11AD"/>
    <w:rsid w:val="00CF15E4"/>
    <w:rsid w:val="00CF2146"/>
    <w:rsid w:val="00CF2BCD"/>
    <w:rsid w:val="00CF3B9C"/>
    <w:rsid w:val="00CF3FF4"/>
    <w:rsid w:val="00CF571C"/>
    <w:rsid w:val="00CF6672"/>
    <w:rsid w:val="00CF72AF"/>
    <w:rsid w:val="00CF770F"/>
    <w:rsid w:val="00D00CB3"/>
    <w:rsid w:val="00D012C0"/>
    <w:rsid w:val="00D01923"/>
    <w:rsid w:val="00D021AC"/>
    <w:rsid w:val="00D03E7A"/>
    <w:rsid w:val="00D04179"/>
    <w:rsid w:val="00D059E9"/>
    <w:rsid w:val="00D05BDB"/>
    <w:rsid w:val="00D0611F"/>
    <w:rsid w:val="00D063E7"/>
    <w:rsid w:val="00D06453"/>
    <w:rsid w:val="00D10628"/>
    <w:rsid w:val="00D12F1E"/>
    <w:rsid w:val="00D14BE1"/>
    <w:rsid w:val="00D15686"/>
    <w:rsid w:val="00D16243"/>
    <w:rsid w:val="00D1658A"/>
    <w:rsid w:val="00D21EF6"/>
    <w:rsid w:val="00D2256D"/>
    <w:rsid w:val="00D233F1"/>
    <w:rsid w:val="00D2348B"/>
    <w:rsid w:val="00D23654"/>
    <w:rsid w:val="00D23DB0"/>
    <w:rsid w:val="00D23EB5"/>
    <w:rsid w:val="00D23EB9"/>
    <w:rsid w:val="00D241B6"/>
    <w:rsid w:val="00D243B0"/>
    <w:rsid w:val="00D2536E"/>
    <w:rsid w:val="00D25B6E"/>
    <w:rsid w:val="00D26242"/>
    <w:rsid w:val="00D26943"/>
    <w:rsid w:val="00D27091"/>
    <w:rsid w:val="00D27196"/>
    <w:rsid w:val="00D2754F"/>
    <w:rsid w:val="00D27FA0"/>
    <w:rsid w:val="00D316D3"/>
    <w:rsid w:val="00D35052"/>
    <w:rsid w:val="00D3564F"/>
    <w:rsid w:val="00D36ABE"/>
    <w:rsid w:val="00D36C4A"/>
    <w:rsid w:val="00D4089B"/>
    <w:rsid w:val="00D41254"/>
    <w:rsid w:val="00D445A2"/>
    <w:rsid w:val="00D46F68"/>
    <w:rsid w:val="00D471BC"/>
    <w:rsid w:val="00D478B7"/>
    <w:rsid w:val="00D50892"/>
    <w:rsid w:val="00D5121A"/>
    <w:rsid w:val="00D52A7D"/>
    <w:rsid w:val="00D52B95"/>
    <w:rsid w:val="00D54DB3"/>
    <w:rsid w:val="00D55FE1"/>
    <w:rsid w:val="00D566E3"/>
    <w:rsid w:val="00D602A2"/>
    <w:rsid w:val="00D61520"/>
    <w:rsid w:val="00D62410"/>
    <w:rsid w:val="00D625D0"/>
    <w:rsid w:val="00D62ACE"/>
    <w:rsid w:val="00D631AA"/>
    <w:rsid w:val="00D63300"/>
    <w:rsid w:val="00D639B0"/>
    <w:rsid w:val="00D63C26"/>
    <w:rsid w:val="00D6407C"/>
    <w:rsid w:val="00D641B2"/>
    <w:rsid w:val="00D651E5"/>
    <w:rsid w:val="00D6727E"/>
    <w:rsid w:val="00D67D7B"/>
    <w:rsid w:val="00D67EE4"/>
    <w:rsid w:val="00D70B4E"/>
    <w:rsid w:val="00D723A0"/>
    <w:rsid w:val="00D726D7"/>
    <w:rsid w:val="00D728B2"/>
    <w:rsid w:val="00D7294B"/>
    <w:rsid w:val="00D7312F"/>
    <w:rsid w:val="00D7455D"/>
    <w:rsid w:val="00D76185"/>
    <w:rsid w:val="00D76D0E"/>
    <w:rsid w:val="00D77F87"/>
    <w:rsid w:val="00D80A6F"/>
    <w:rsid w:val="00D8167B"/>
    <w:rsid w:val="00D822B9"/>
    <w:rsid w:val="00D82EA8"/>
    <w:rsid w:val="00D832BE"/>
    <w:rsid w:val="00D83567"/>
    <w:rsid w:val="00D838D1"/>
    <w:rsid w:val="00D83C67"/>
    <w:rsid w:val="00D86BEB"/>
    <w:rsid w:val="00D87DCE"/>
    <w:rsid w:val="00D9104B"/>
    <w:rsid w:val="00D9144F"/>
    <w:rsid w:val="00D91C8D"/>
    <w:rsid w:val="00D924F5"/>
    <w:rsid w:val="00D92C1D"/>
    <w:rsid w:val="00D940DE"/>
    <w:rsid w:val="00D944DF"/>
    <w:rsid w:val="00D94AE1"/>
    <w:rsid w:val="00D94B3C"/>
    <w:rsid w:val="00D94C18"/>
    <w:rsid w:val="00D953BC"/>
    <w:rsid w:val="00D95763"/>
    <w:rsid w:val="00D9578B"/>
    <w:rsid w:val="00D957BD"/>
    <w:rsid w:val="00D9640D"/>
    <w:rsid w:val="00D96B45"/>
    <w:rsid w:val="00D96F5C"/>
    <w:rsid w:val="00D973BE"/>
    <w:rsid w:val="00DA150A"/>
    <w:rsid w:val="00DA299E"/>
    <w:rsid w:val="00DA2F38"/>
    <w:rsid w:val="00DA4639"/>
    <w:rsid w:val="00DA4EE2"/>
    <w:rsid w:val="00DA6475"/>
    <w:rsid w:val="00DA6B73"/>
    <w:rsid w:val="00DA7F5B"/>
    <w:rsid w:val="00DB0BD5"/>
    <w:rsid w:val="00DB0D47"/>
    <w:rsid w:val="00DB1588"/>
    <w:rsid w:val="00DB20F4"/>
    <w:rsid w:val="00DB28C8"/>
    <w:rsid w:val="00DB2C1D"/>
    <w:rsid w:val="00DB3619"/>
    <w:rsid w:val="00DB4578"/>
    <w:rsid w:val="00DB47EC"/>
    <w:rsid w:val="00DB6FAE"/>
    <w:rsid w:val="00DB734D"/>
    <w:rsid w:val="00DC0422"/>
    <w:rsid w:val="00DC0941"/>
    <w:rsid w:val="00DC1998"/>
    <w:rsid w:val="00DC24E4"/>
    <w:rsid w:val="00DC3973"/>
    <w:rsid w:val="00DC419A"/>
    <w:rsid w:val="00DC4422"/>
    <w:rsid w:val="00DC4D98"/>
    <w:rsid w:val="00DC53C1"/>
    <w:rsid w:val="00DC5A9D"/>
    <w:rsid w:val="00DC63FC"/>
    <w:rsid w:val="00DC7988"/>
    <w:rsid w:val="00DC7B73"/>
    <w:rsid w:val="00DD0BF2"/>
    <w:rsid w:val="00DD12D1"/>
    <w:rsid w:val="00DD20A1"/>
    <w:rsid w:val="00DD2DEC"/>
    <w:rsid w:val="00DD48F9"/>
    <w:rsid w:val="00DD4B0B"/>
    <w:rsid w:val="00DD6168"/>
    <w:rsid w:val="00DE08D2"/>
    <w:rsid w:val="00DE1B95"/>
    <w:rsid w:val="00DE1BFF"/>
    <w:rsid w:val="00DE2C66"/>
    <w:rsid w:val="00DE44A1"/>
    <w:rsid w:val="00DE4516"/>
    <w:rsid w:val="00DE4C57"/>
    <w:rsid w:val="00DE51D0"/>
    <w:rsid w:val="00DE64A3"/>
    <w:rsid w:val="00DF0278"/>
    <w:rsid w:val="00DF05A4"/>
    <w:rsid w:val="00DF0C88"/>
    <w:rsid w:val="00DF1EB9"/>
    <w:rsid w:val="00DF23CB"/>
    <w:rsid w:val="00DF28F3"/>
    <w:rsid w:val="00DF2DF5"/>
    <w:rsid w:val="00DF3873"/>
    <w:rsid w:val="00DF3907"/>
    <w:rsid w:val="00DF3B8F"/>
    <w:rsid w:val="00DF424F"/>
    <w:rsid w:val="00DF474E"/>
    <w:rsid w:val="00DF6406"/>
    <w:rsid w:val="00DF6F6E"/>
    <w:rsid w:val="00DF738E"/>
    <w:rsid w:val="00DF7503"/>
    <w:rsid w:val="00DF7E08"/>
    <w:rsid w:val="00E00391"/>
    <w:rsid w:val="00E00476"/>
    <w:rsid w:val="00E0095B"/>
    <w:rsid w:val="00E0191A"/>
    <w:rsid w:val="00E01F64"/>
    <w:rsid w:val="00E029C7"/>
    <w:rsid w:val="00E035D7"/>
    <w:rsid w:val="00E0452F"/>
    <w:rsid w:val="00E0479C"/>
    <w:rsid w:val="00E05EAE"/>
    <w:rsid w:val="00E05EC2"/>
    <w:rsid w:val="00E0682D"/>
    <w:rsid w:val="00E079E4"/>
    <w:rsid w:val="00E1028F"/>
    <w:rsid w:val="00E10559"/>
    <w:rsid w:val="00E10CDC"/>
    <w:rsid w:val="00E11425"/>
    <w:rsid w:val="00E11694"/>
    <w:rsid w:val="00E128C2"/>
    <w:rsid w:val="00E14192"/>
    <w:rsid w:val="00E146B8"/>
    <w:rsid w:val="00E16A72"/>
    <w:rsid w:val="00E17526"/>
    <w:rsid w:val="00E17C1E"/>
    <w:rsid w:val="00E21BDC"/>
    <w:rsid w:val="00E21FE2"/>
    <w:rsid w:val="00E23014"/>
    <w:rsid w:val="00E24ACB"/>
    <w:rsid w:val="00E25DAA"/>
    <w:rsid w:val="00E25EB3"/>
    <w:rsid w:val="00E263B6"/>
    <w:rsid w:val="00E26BBE"/>
    <w:rsid w:val="00E30D75"/>
    <w:rsid w:val="00E317B0"/>
    <w:rsid w:val="00E32291"/>
    <w:rsid w:val="00E32AC5"/>
    <w:rsid w:val="00E331DD"/>
    <w:rsid w:val="00E3327B"/>
    <w:rsid w:val="00E3396C"/>
    <w:rsid w:val="00E33C23"/>
    <w:rsid w:val="00E34FD2"/>
    <w:rsid w:val="00E36353"/>
    <w:rsid w:val="00E37FE9"/>
    <w:rsid w:val="00E4080B"/>
    <w:rsid w:val="00E4165A"/>
    <w:rsid w:val="00E419E4"/>
    <w:rsid w:val="00E41A84"/>
    <w:rsid w:val="00E43CDA"/>
    <w:rsid w:val="00E44611"/>
    <w:rsid w:val="00E45A95"/>
    <w:rsid w:val="00E504EB"/>
    <w:rsid w:val="00E53B67"/>
    <w:rsid w:val="00E53BC2"/>
    <w:rsid w:val="00E54574"/>
    <w:rsid w:val="00E54DBA"/>
    <w:rsid w:val="00E5598F"/>
    <w:rsid w:val="00E55D6A"/>
    <w:rsid w:val="00E55EA1"/>
    <w:rsid w:val="00E56043"/>
    <w:rsid w:val="00E56467"/>
    <w:rsid w:val="00E56ACA"/>
    <w:rsid w:val="00E56C26"/>
    <w:rsid w:val="00E574BD"/>
    <w:rsid w:val="00E57EF2"/>
    <w:rsid w:val="00E60951"/>
    <w:rsid w:val="00E61298"/>
    <w:rsid w:val="00E6164C"/>
    <w:rsid w:val="00E6330C"/>
    <w:rsid w:val="00E63AD3"/>
    <w:rsid w:val="00E64A64"/>
    <w:rsid w:val="00E64B6E"/>
    <w:rsid w:val="00E6511B"/>
    <w:rsid w:val="00E65387"/>
    <w:rsid w:val="00E656F3"/>
    <w:rsid w:val="00E66F9D"/>
    <w:rsid w:val="00E6772B"/>
    <w:rsid w:val="00E7067E"/>
    <w:rsid w:val="00E70699"/>
    <w:rsid w:val="00E7088E"/>
    <w:rsid w:val="00E70B8A"/>
    <w:rsid w:val="00E71033"/>
    <w:rsid w:val="00E7109C"/>
    <w:rsid w:val="00E730CF"/>
    <w:rsid w:val="00E73C18"/>
    <w:rsid w:val="00E75B15"/>
    <w:rsid w:val="00E76230"/>
    <w:rsid w:val="00E77CBC"/>
    <w:rsid w:val="00E8121B"/>
    <w:rsid w:val="00E8228E"/>
    <w:rsid w:val="00E829C8"/>
    <w:rsid w:val="00E82EDD"/>
    <w:rsid w:val="00E839AE"/>
    <w:rsid w:val="00E84F29"/>
    <w:rsid w:val="00E8554D"/>
    <w:rsid w:val="00E87535"/>
    <w:rsid w:val="00E90198"/>
    <w:rsid w:val="00E902C6"/>
    <w:rsid w:val="00E90C3E"/>
    <w:rsid w:val="00E913BB"/>
    <w:rsid w:val="00E91F37"/>
    <w:rsid w:val="00E92196"/>
    <w:rsid w:val="00E938BA"/>
    <w:rsid w:val="00E961DE"/>
    <w:rsid w:val="00E9744E"/>
    <w:rsid w:val="00EA0199"/>
    <w:rsid w:val="00EA1844"/>
    <w:rsid w:val="00EA20A1"/>
    <w:rsid w:val="00EA22FF"/>
    <w:rsid w:val="00EA3FE1"/>
    <w:rsid w:val="00EA66E1"/>
    <w:rsid w:val="00EA69D0"/>
    <w:rsid w:val="00EA6B87"/>
    <w:rsid w:val="00EA7C79"/>
    <w:rsid w:val="00EB0020"/>
    <w:rsid w:val="00EB0455"/>
    <w:rsid w:val="00EB0995"/>
    <w:rsid w:val="00EB126A"/>
    <w:rsid w:val="00EB1F50"/>
    <w:rsid w:val="00EB25F6"/>
    <w:rsid w:val="00EB3D84"/>
    <w:rsid w:val="00EB5146"/>
    <w:rsid w:val="00EB6885"/>
    <w:rsid w:val="00EB7020"/>
    <w:rsid w:val="00EB777C"/>
    <w:rsid w:val="00EB7839"/>
    <w:rsid w:val="00EB7B2B"/>
    <w:rsid w:val="00EC18F3"/>
    <w:rsid w:val="00EC268E"/>
    <w:rsid w:val="00EC2BBF"/>
    <w:rsid w:val="00EC2BF0"/>
    <w:rsid w:val="00EC3583"/>
    <w:rsid w:val="00EC36F5"/>
    <w:rsid w:val="00EC4902"/>
    <w:rsid w:val="00EC4D87"/>
    <w:rsid w:val="00EC519C"/>
    <w:rsid w:val="00EC5491"/>
    <w:rsid w:val="00EC6960"/>
    <w:rsid w:val="00EC6C4C"/>
    <w:rsid w:val="00EC7E72"/>
    <w:rsid w:val="00ED01C3"/>
    <w:rsid w:val="00ED0674"/>
    <w:rsid w:val="00ED12BB"/>
    <w:rsid w:val="00ED2BD9"/>
    <w:rsid w:val="00ED4768"/>
    <w:rsid w:val="00ED4A1A"/>
    <w:rsid w:val="00ED5229"/>
    <w:rsid w:val="00ED5800"/>
    <w:rsid w:val="00ED5CD2"/>
    <w:rsid w:val="00ED691C"/>
    <w:rsid w:val="00ED6CDF"/>
    <w:rsid w:val="00ED7F15"/>
    <w:rsid w:val="00EE0203"/>
    <w:rsid w:val="00EE19E7"/>
    <w:rsid w:val="00EE26DB"/>
    <w:rsid w:val="00EE2752"/>
    <w:rsid w:val="00EE2C8D"/>
    <w:rsid w:val="00EE3DD5"/>
    <w:rsid w:val="00EE5B35"/>
    <w:rsid w:val="00EE5E51"/>
    <w:rsid w:val="00EE6C8D"/>
    <w:rsid w:val="00EE6FCB"/>
    <w:rsid w:val="00EE7612"/>
    <w:rsid w:val="00EF010F"/>
    <w:rsid w:val="00EF0478"/>
    <w:rsid w:val="00EF0A2D"/>
    <w:rsid w:val="00EF2391"/>
    <w:rsid w:val="00EF487E"/>
    <w:rsid w:val="00EF65CF"/>
    <w:rsid w:val="00EF6F08"/>
    <w:rsid w:val="00EF71AE"/>
    <w:rsid w:val="00EF72B4"/>
    <w:rsid w:val="00F005FA"/>
    <w:rsid w:val="00F01514"/>
    <w:rsid w:val="00F01832"/>
    <w:rsid w:val="00F0370D"/>
    <w:rsid w:val="00F03D3D"/>
    <w:rsid w:val="00F045EC"/>
    <w:rsid w:val="00F04958"/>
    <w:rsid w:val="00F04A4F"/>
    <w:rsid w:val="00F04B63"/>
    <w:rsid w:val="00F04FE7"/>
    <w:rsid w:val="00F07549"/>
    <w:rsid w:val="00F077C1"/>
    <w:rsid w:val="00F07987"/>
    <w:rsid w:val="00F1105F"/>
    <w:rsid w:val="00F11513"/>
    <w:rsid w:val="00F11A9F"/>
    <w:rsid w:val="00F11BE3"/>
    <w:rsid w:val="00F11E0D"/>
    <w:rsid w:val="00F129B1"/>
    <w:rsid w:val="00F13C4E"/>
    <w:rsid w:val="00F14DEB"/>
    <w:rsid w:val="00F15367"/>
    <w:rsid w:val="00F15DD8"/>
    <w:rsid w:val="00F162A7"/>
    <w:rsid w:val="00F1630A"/>
    <w:rsid w:val="00F17194"/>
    <w:rsid w:val="00F17500"/>
    <w:rsid w:val="00F17578"/>
    <w:rsid w:val="00F17705"/>
    <w:rsid w:val="00F20550"/>
    <w:rsid w:val="00F20785"/>
    <w:rsid w:val="00F20C10"/>
    <w:rsid w:val="00F21A41"/>
    <w:rsid w:val="00F223BA"/>
    <w:rsid w:val="00F22650"/>
    <w:rsid w:val="00F23BDF"/>
    <w:rsid w:val="00F25077"/>
    <w:rsid w:val="00F26558"/>
    <w:rsid w:val="00F27A7D"/>
    <w:rsid w:val="00F27E5C"/>
    <w:rsid w:val="00F30B97"/>
    <w:rsid w:val="00F30E37"/>
    <w:rsid w:val="00F31985"/>
    <w:rsid w:val="00F324A8"/>
    <w:rsid w:val="00F32F15"/>
    <w:rsid w:val="00F334F8"/>
    <w:rsid w:val="00F33753"/>
    <w:rsid w:val="00F35953"/>
    <w:rsid w:val="00F35C13"/>
    <w:rsid w:val="00F3685A"/>
    <w:rsid w:val="00F37CB4"/>
    <w:rsid w:val="00F37CB6"/>
    <w:rsid w:val="00F42103"/>
    <w:rsid w:val="00F42C12"/>
    <w:rsid w:val="00F43F14"/>
    <w:rsid w:val="00F455DB"/>
    <w:rsid w:val="00F46144"/>
    <w:rsid w:val="00F4624A"/>
    <w:rsid w:val="00F46596"/>
    <w:rsid w:val="00F477F3"/>
    <w:rsid w:val="00F5003F"/>
    <w:rsid w:val="00F509C1"/>
    <w:rsid w:val="00F50F5A"/>
    <w:rsid w:val="00F51A66"/>
    <w:rsid w:val="00F51DE2"/>
    <w:rsid w:val="00F531F2"/>
    <w:rsid w:val="00F54000"/>
    <w:rsid w:val="00F550B6"/>
    <w:rsid w:val="00F56AC9"/>
    <w:rsid w:val="00F6012E"/>
    <w:rsid w:val="00F61645"/>
    <w:rsid w:val="00F61F19"/>
    <w:rsid w:val="00F6265F"/>
    <w:rsid w:val="00F6266E"/>
    <w:rsid w:val="00F627EE"/>
    <w:rsid w:val="00F638B0"/>
    <w:rsid w:val="00F63A04"/>
    <w:rsid w:val="00F657DD"/>
    <w:rsid w:val="00F65824"/>
    <w:rsid w:val="00F65E7F"/>
    <w:rsid w:val="00F70412"/>
    <w:rsid w:val="00F71AC5"/>
    <w:rsid w:val="00F71C6C"/>
    <w:rsid w:val="00F7273F"/>
    <w:rsid w:val="00F74465"/>
    <w:rsid w:val="00F75308"/>
    <w:rsid w:val="00F75A74"/>
    <w:rsid w:val="00F7690F"/>
    <w:rsid w:val="00F76D9A"/>
    <w:rsid w:val="00F76EB1"/>
    <w:rsid w:val="00F7765E"/>
    <w:rsid w:val="00F8076B"/>
    <w:rsid w:val="00F82279"/>
    <w:rsid w:val="00F8389B"/>
    <w:rsid w:val="00F84364"/>
    <w:rsid w:val="00F8447E"/>
    <w:rsid w:val="00F8772A"/>
    <w:rsid w:val="00F87F9B"/>
    <w:rsid w:val="00F9178C"/>
    <w:rsid w:val="00F91974"/>
    <w:rsid w:val="00F91FA4"/>
    <w:rsid w:val="00F93038"/>
    <w:rsid w:val="00F933C3"/>
    <w:rsid w:val="00F94760"/>
    <w:rsid w:val="00F949AF"/>
    <w:rsid w:val="00F94A77"/>
    <w:rsid w:val="00F94C86"/>
    <w:rsid w:val="00F96B5D"/>
    <w:rsid w:val="00F97E52"/>
    <w:rsid w:val="00FA0061"/>
    <w:rsid w:val="00FA06AC"/>
    <w:rsid w:val="00FA161D"/>
    <w:rsid w:val="00FA1A96"/>
    <w:rsid w:val="00FA2159"/>
    <w:rsid w:val="00FA2FAF"/>
    <w:rsid w:val="00FA3149"/>
    <w:rsid w:val="00FA445E"/>
    <w:rsid w:val="00FA4F03"/>
    <w:rsid w:val="00FA4FDB"/>
    <w:rsid w:val="00FA520E"/>
    <w:rsid w:val="00FA5D2F"/>
    <w:rsid w:val="00FA668B"/>
    <w:rsid w:val="00FA6798"/>
    <w:rsid w:val="00FA69CD"/>
    <w:rsid w:val="00FA7883"/>
    <w:rsid w:val="00FA7B81"/>
    <w:rsid w:val="00FB0926"/>
    <w:rsid w:val="00FB127D"/>
    <w:rsid w:val="00FB1D94"/>
    <w:rsid w:val="00FB245B"/>
    <w:rsid w:val="00FB2B84"/>
    <w:rsid w:val="00FB4022"/>
    <w:rsid w:val="00FB6842"/>
    <w:rsid w:val="00FB6C6A"/>
    <w:rsid w:val="00FC102C"/>
    <w:rsid w:val="00FC2710"/>
    <w:rsid w:val="00FC2E7C"/>
    <w:rsid w:val="00FC38C7"/>
    <w:rsid w:val="00FC4774"/>
    <w:rsid w:val="00FC59B3"/>
    <w:rsid w:val="00FC6852"/>
    <w:rsid w:val="00FC6A08"/>
    <w:rsid w:val="00FC6D0D"/>
    <w:rsid w:val="00FC7A17"/>
    <w:rsid w:val="00FD01B9"/>
    <w:rsid w:val="00FD10C5"/>
    <w:rsid w:val="00FD2108"/>
    <w:rsid w:val="00FD3F22"/>
    <w:rsid w:val="00FD465B"/>
    <w:rsid w:val="00FD4CC5"/>
    <w:rsid w:val="00FD56EA"/>
    <w:rsid w:val="00FD6469"/>
    <w:rsid w:val="00FD66EE"/>
    <w:rsid w:val="00FD77F3"/>
    <w:rsid w:val="00FD7D72"/>
    <w:rsid w:val="00FE03C0"/>
    <w:rsid w:val="00FE25D3"/>
    <w:rsid w:val="00FE2E8C"/>
    <w:rsid w:val="00FE44BF"/>
    <w:rsid w:val="00FE7808"/>
    <w:rsid w:val="00FF021C"/>
    <w:rsid w:val="00FF0B54"/>
    <w:rsid w:val="00FF0B5B"/>
    <w:rsid w:val="00FF0C33"/>
    <w:rsid w:val="00FF141E"/>
    <w:rsid w:val="00FF2253"/>
    <w:rsid w:val="00FF2C93"/>
    <w:rsid w:val="00FF2DB8"/>
    <w:rsid w:val="00FF3F39"/>
    <w:rsid w:val="00FF505C"/>
    <w:rsid w:val="00FF5A07"/>
    <w:rsid w:val="00FF6CF5"/>
    <w:rsid w:val="00FF7E9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0BB54C"/>
  <w15:chartTrackingRefBased/>
  <w15:docId w15:val="{FA92E00D-4668-4790-9CA6-C72E27DF0A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01DA"/>
  </w:style>
  <w:style w:type="paragraph" w:styleId="Heading1">
    <w:name w:val="heading 1"/>
    <w:basedOn w:val="Normal"/>
    <w:next w:val="Normal"/>
    <w:link w:val="Heading1Char"/>
    <w:uiPriority w:val="9"/>
    <w:qFormat/>
    <w:rsid w:val="002D2EA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C3644"/>
    <w:pPr>
      <w:tabs>
        <w:tab w:val="center" w:pos="4513"/>
        <w:tab w:val="right" w:pos="9026"/>
      </w:tabs>
      <w:spacing w:after="0" w:line="240" w:lineRule="auto"/>
    </w:pPr>
  </w:style>
  <w:style w:type="character" w:customStyle="1" w:styleId="HeaderChar">
    <w:name w:val="Header Char"/>
    <w:basedOn w:val="DefaultParagraphFont"/>
    <w:link w:val="Header"/>
    <w:uiPriority w:val="99"/>
    <w:rsid w:val="00BC3644"/>
  </w:style>
  <w:style w:type="paragraph" w:styleId="Footer">
    <w:name w:val="footer"/>
    <w:basedOn w:val="Normal"/>
    <w:link w:val="FooterChar"/>
    <w:uiPriority w:val="99"/>
    <w:unhideWhenUsed/>
    <w:rsid w:val="00BC364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C3644"/>
  </w:style>
  <w:style w:type="table" w:styleId="TableGrid">
    <w:name w:val="Table Grid"/>
    <w:basedOn w:val="TableNormal"/>
    <w:uiPriority w:val="39"/>
    <w:rsid w:val="000550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580714"/>
    <w:pPr>
      <w:widowControl w:val="0"/>
      <w:autoSpaceDE w:val="0"/>
      <w:autoSpaceDN w:val="0"/>
      <w:adjustRightInd w:val="0"/>
      <w:spacing w:after="0" w:line="240" w:lineRule="auto"/>
    </w:pPr>
    <w:rPr>
      <w:rFonts w:ascii="Calibri" w:eastAsia="Times New Roman" w:hAnsi="Calibri" w:cs="Calibri"/>
      <w:color w:val="000000"/>
      <w:kern w:val="0"/>
      <w:sz w:val="24"/>
      <w:szCs w:val="24"/>
      <w:lang w:val="en-CA" w:eastAsia="en-CA"/>
      <w14:ligatures w14:val="none"/>
    </w:rPr>
  </w:style>
  <w:style w:type="character" w:styleId="Hyperlink">
    <w:name w:val="Hyperlink"/>
    <w:uiPriority w:val="99"/>
    <w:rsid w:val="00580714"/>
    <w:rPr>
      <w:color w:val="0563C1"/>
      <w:u w:val="single"/>
    </w:rPr>
  </w:style>
  <w:style w:type="paragraph" w:customStyle="1" w:styleId="EndNoteBibliographyTitle">
    <w:name w:val="EndNote Bibliography Title"/>
    <w:basedOn w:val="Normal"/>
    <w:link w:val="EndNoteBibliographyTitleChar"/>
    <w:rsid w:val="00FC38C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C38C7"/>
    <w:rPr>
      <w:rFonts w:ascii="Calibri" w:hAnsi="Calibri" w:cs="Calibri"/>
      <w:noProof/>
      <w:lang w:val="en-US"/>
    </w:rPr>
  </w:style>
  <w:style w:type="paragraph" w:customStyle="1" w:styleId="EndNoteBibliography">
    <w:name w:val="EndNote Bibliography"/>
    <w:basedOn w:val="Normal"/>
    <w:link w:val="EndNoteBibliographyChar"/>
    <w:rsid w:val="00FC38C7"/>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C38C7"/>
    <w:rPr>
      <w:rFonts w:ascii="Calibri" w:hAnsi="Calibri" w:cs="Calibri"/>
      <w:noProof/>
      <w:lang w:val="en-US"/>
    </w:rPr>
  </w:style>
  <w:style w:type="paragraph" w:styleId="ListParagraph">
    <w:name w:val="List Paragraph"/>
    <w:basedOn w:val="Normal"/>
    <w:uiPriority w:val="34"/>
    <w:qFormat/>
    <w:rsid w:val="003C63E0"/>
    <w:pPr>
      <w:ind w:left="720"/>
      <w:contextualSpacing/>
    </w:pPr>
  </w:style>
  <w:style w:type="character" w:customStyle="1" w:styleId="Heading1Char">
    <w:name w:val="Heading 1 Char"/>
    <w:basedOn w:val="DefaultParagraphFont"/>
    <w:link w:val="Heading1"/>
    <w:uiPriority w:val="9"/>
    <w:rsid w:val="002D2EA7"/>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0613BF"/>
    <w:pPr>
      <w:outlineLvl w:val="9"/>
    </w:pPr>
    <w:rPr>
      <w:kern w:val="0"/>
      <w:lang w:val="en-US"/>
      <w14:ligatures w14:val="none"/>
    </w:rPr>
  </w:style>
  <w:style w:type="paragraph" w:styleId="TOC1">
    <w:name w:val="toc 1"/>
    <w:basedOn w:val="Normal"/>
    <w:next w:val="Normal"/>
    <w:autoRedefine/>
    <w:uiPriority w:val="39"/>
    <w:unhideWhenUsed/>
    <w:rsid w:val="000613BF"/>
    <w:pPr>
      <w:spacing w:after="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51861">
      <w:bodyDiv w:val="1"/>
      <w:marLeft w:val="0"/>
      <w:marRight w:val="0"/>
      <w:marTop w:val="0"/>
      <w:marBottom w:val="0"/>
      <w:divBdr>
        <w:top w:val="none" w:sz="0" w:space="0" w:color="auto"/>
        <w:left w:val="none" w:sz="0" w:space="0" w:color="auto"/>
        <w:bottom w:val="none" w:sz="0" w:space="0" w:color="auto"/>
        <w:right w:val="none" w:sz="0" w:space="0" w:color="auto"/>
      </w:divBdr>
    </w:div>
    <w:div w:id="221215430">
      <w:bodyDiv w:val="1"/>
      <w:marLeft w:val="0"/>
      <w:marRight w:val="0"/>
      <w:marTop w:val="0"/>
      <w:marBottom w:val="0"/>
      <w:divBdr>
        <w:top w:val="none" w:sz="0" w:space="0" w:color="auto"/>
        <w:left w:val="none" w:sz="0" w:space="0" w:color="auto"/>
        <w:bottom w:val="none" w:sz="0" w:space="0" w:color="auto"/>
        <w:right w:val="none" w:sz="0" w:space="0" w:color="auto"/>
      </w:divBdr>
    </w:div>
    <w:div w:id="261955710">
      <w:bodyDiv w:val="1"/>
      <w:marLeft w:val="0"/>
      <w:marRight w:val="0"/>
      <w:marTop w:val="0"/>
      <w:marBottom w:val="0"/>
      <w:divBdr>
        <w:top w:val="none" w:sz="0" w:space="0" w:color="auto"/>
        <w:left w:val="none" w:sz="0" w:space="0" w:color="auto"/>
        <w:bottom w:val="none" w:sz="0" w:space="0" w:color="auto"/>
        <w:right w:val="none" w:sz="0" w:space="0" w:color="auto"/>
      </w:divBdr>
    </w:div>
    <w:div w:id="433062872">
      <w:bodyDiv w:val="1"/>
      <w:marLeft w:val="0"/>
      <w:marRight w:val="0"/>
      <w:marTop w:val="0"/>
      <w:marBottom w:val="0"/>
      <w:divBdr>
        <w:top w:val="none" w:sz="0" w:space="0" w:color="auto"/>
        <w:left w:val="none" w:sz="0" w:space="0" w:color="auto"/>
        <w:bottom w:val="none" w:sz="0" w:space="0" w:color="auto"/>
        <w:right w:val="none" w:sz="0" w:space="0" w:color="auto"/>
      </w:divBdr>
    </w:div>
    <w:div w:id="452287683">
      <w:bodyDiv w:val="1"/>
      <w:marLeft w:val="0"/>
      <w:marRight w:val="0"/>
      <w:marTop w:val="0"/>
      <w:marBottom w:val="0"/>
      <w:divBdr>
        <w:top w:val="none" w:sz="0" w:space="0" w:color="auto"/>
        <w:left w:val="none" w:sz="0" w:space="0" w:color="auto"/>
        <w:bottom w:val="none" w:sz="0" w:space="0" w:color="auto"/>
        <w:right w:val="none" w:sz="0" w:space="0" w:color="auto"/>
      </w:divBdr>
    </w:div>
    <w:div w:id="487020879">
      <w:bodyDiv w:val="1"/>
      <w:marLeft w:val="0"/>
      <w:marRight w:val="0"/>
      <w:marTop w:val="0"/>
      <w:marBottom w:val="0"/>
      <w:divBdr>
        <w:top w:val="none" w:sz="0" w:space="0" w:color="auto"/>
        <w:left w:val="none" w:sz="0" w:space="0" w:color="auto"/>
        <w:bottom w:val="none" w:sz="0" w:space="0" w:color="auto"/>
        <w:right w:val="none" w:sz="0" w:space="0" w:color="auto"/>
      </w:divBdr>
    </w:div>
    <w:div w:id="507058764">
      <w:bodyDiv w:val="1"/>
      <w:marLeft w:val="0"/>
      <w:marRight w:val="0"/>
      <w:marTop w:val="0"/>
      <w:marBottom w:val="0"/>
      <w:divBdr>
        <w:top w:val="none" w:sz="0" w:space="0" w:color="auto"/>
        <w:left w:val="none" w:sz="0" w:space="0" w:color="auto"/>
        <w:bottom w:val="none" w:sz="0" w:space="0" w:color="auto"/>
        <w:right w:val="none" w:sz="0" w:space="0" w:color="auto"/>
      </w:divBdr>
    </w:div>
    <w:div w:id="564797848">
      <w:bodyDiv w:val="1"/>
      <w:marLeft w:val="0"/>
      <w:marRight w:val="0"/>
      <w:marTop w:val="0"/>
      <w:marBottom w:val="0"/>
      <w:divBdr>
        <w:top w:val="none" w:sz="0" w:space="0" w:color="auto"/>
        <w:left w:val="none" w:sz="0" w:space="0" w:color="auto"/>
        <w:bottom w:val="none" w:sz="0" w:space="0" w:color="auto"/>
        <w:right w:val="none" w:sz="0" w:space="0" w:color="auto"/>
      </w:divBdr>
    </w:div>
    <w:div w:id="589847518">
      <w:bodyDiv w:val="1"/>
      <w:marLeft w:val="0"/>
      <w:marRight w:val="0"/>
      <w:marTop w:val="0"/>
      <w:marBottom w:val="0"/>
      <w:divBdr>
        <w:top w:val="none" w:sz="0" w:space="0" w:color="auto"/>
        <w:left w:val="none" w:sz="0" w:space="0" w:color="auto"/>
        <w:bottom w:val="none" w:sz="0" w:space="0" w:color="auto"/>
        <w:right w:val="none" w:sz="0" w:space="0" w:color="auto"/>
      </w:divBdr>
    </w:div>
    <w:div w:id="730618411">
      <w:bodyDiv w:val="1"/>
      <w:marLeft w:val="0"/>
      <w:marRight w:val="0"/>
      <w:marTop w:val="0"/>
      <w:marBottom w:val="0"/>
      <w:divBdr>
        <w:top w:val="none" w:sz="0" w:space="0" w:color="auto"/>
        <w:left w:val="none" w:sz="0" w:space="0" w:color="auto"/>
        <w:bottom w:val="none" w:sz="0" w:space="0" w:color="auto"/>
        <w:right w:val="none" w:sz="0" w:space="0" w:color="auto"/>
      </w:divBdr>
    </w:div>
    <w:div w:id="767964135">
      <w:bodyDiv w:val="1"/>
      <w:marLeft w:val="0"/>
      <w:marRight w:val="0"/>
      <w:marTop w:val="0"/>
      <w:marBottom w:val="0"/>
      <w:divBdr>
        <w:top w:val="none" w:sz="0" w:space="0" w:color="auto"/>
        <w:left w:val="none" w:sz="0" w:space="0" w:color="auto"/>
        <w:bottom w:val="none" w:sz="0" w:space="0" w:color="auto"/>
        <w:right w:val="none" w:sz="0" w:space="0" w:color="auto"/>
      </w:divBdr>
    </w:div>
    <w:div w:id="832380442">
      <w:bodyDiv w:val="1"/>
      <w:marLeft w:val="0"/>
      <w:marRight w:val="0"/>
      <w:marTop w:val="0"/>
      <w:marBottom w:val="0"/>
      <w:divBdr>
        <w:top w:val="none" w:sz="0" w:space="0" w:color="auto"/>
        <w:left w:val="none" w:sz="0" w:space="0" w:color="auto"/>
        <w:bottom w:val="none" w:sz="0" w:space="0" w:color="auto"/>
        <w:right w:val="none" w:sz="0" w:space="0" w:color="auto"/>
      </w:divBdr>
    </w:div>
    <w:div w:id="893857758">
      <w:bodyDiv w:val="1"/>
      <w:marLeft w:val="0"/>
      <w:marRight w:val="0"/>
      <w:marTop w:val="0"/>
      <w:marBottom w:val="0"/>
      <w:divBdr>
        <w:top w:val="none" w:sz="0" w:space="0" w:color="auto"/>
        <w:left w:val="none" w:sz="0" w:space="0" w:color="auto"/>
        <w:bottom w:val="none" w:sz="0" w:space="0" w:color="auto"/>
        <w:right w:val="none" w:sz="0" w:space="0" w:color="auto"/>
      </w:divBdr>
    </w:div>
    <w:div w:id="1150441441">
      <w:bodyDiv w:val="1"/>
      <w:marLeft w:val="0"/>
      <w:marRight w:val="0"/>
      <w:marTop w:val="0"/>
      <w:marBottom w:val="0"/>
      <w:divBdr>
        <w:top w:val="none" w:sz="0" w:space="0" w:color="auto"/>
        <w:left w:val="none" w:sz="0" w:space="0" w:color="auto"/>
        <w:bottom w:val="none" w:sz="0" w:space="0" w:color="auto"/>
        <w:right w:val="none" w:sz="0" w:space="0" w:color="auto"/>
      </w:divBdr>
    </w:div>
    <w:div w:id="1171260347">
      <w:bodyDiv w:val="1"/>
      <w:marLeft w:val="0"/>
      <w:marRight w:val="0"/>
      <w:marTop w:val="0"/>
      <w:marBottom w:val="0"/>
      <w:divBdr>
        <w:top w:val="none" w:sz="0" w:space="0" w:color="auto"/>
        <w:left w:val="none" w:sz="0" w:space="0" w:color="auto"/>
        <w:bottom w:val="none" w:sz="0" w:space="0" w:color="auto"/>
        <w:right w:val="none" w:sz="0" w:space="0" w:color="auto"/>
      </w:divBdr>
    </w:div>
    <w:div w:id="1211766022">
      <w:bodyDiv w:val="1"/>
      <w:marLeft w:val="0"/>
      <w:marRight w:val="0"/>
      <w:marTop w:val="0"/>
      <w:marBottom w:val="0"/>
      <w:divBdr>
        <w:top w:val="none" w:sz="0" w:space="0" w:color="auto"/>
        <w:left w:val="none" w:sz="0" w:space="0" w:color="auto"/>
        <w:bottom w:val="none" w:sz="0" w:space="0" w:color="auto"/>
        <w:right w:val="none" w:sz="0" w:space="0" w:color="auto"/>
      </w:divBdr>
    </w:div>
    <w:div w:id="1303458843">
      <w:bodyDiv w:val="1"/>
      <w:marLeft w:val="0"/>
      <w:marRight w:val="0"/>
      <w:marTop w:val="0"/>
      <w:marBottom w:val="0"/>
      <w:divBdr>
        <w:top w:val="none" w:sz="0" w:space="0" w:color="auto"/>
        <w:left w:val="none" w:sz="0" w:space="0" w:color="auto"/>
        <w:bottom w:val="none" w:sz="0" w:space="0" w:color="auto"/>
        <w:right w:val="none" w:sz="0" w:space="0" w:color="auto"/>
      </w:divBdr>
    </w:div>
    <w:div w:id="1473211974">
      <w:bodyDiv w:val="1"/>
      <w:marLeft w:val="0"/>
      <w:marRight w:val="0"/>
      <w:marTop w:val="0"/>
      <w:marBottom w:val="0"/>
      <w:divBdr>
        <w:top w:val="none" w:sz="0" w:space="0" w:color="auto"/>
        <w:left w:val="none" w:sz="0" w:space="0" w:color="auto"/>
        <w:bottom w:val="none" w:sz="0" w:space="0" w:color="auto"/>
        <w:right w:val="none" w:sz="0" w:space="0" w:color="auto"/>
      </w:divBdr>
    </w:div>
    <w:div w:id="1487280897">
      <w:bodyDiv w:val="1"/>
      <w:marLeft w:val="0"/>
      <w:marRight w:val="0"/>
      <w:marTop w:val="0"/>
      <w:marBottom w:val="0"/>
      <w:divBdr>
        <w:top w:val="none" w:sz="0" w:space="0" w:color="auto"/>
        <w:left w:val="none" w:sz="0" w:space="0" w:color="auto"/>
        <w:bottom w:val="none" w:sz="0" w:space="0" w:color="auto"/>
        <w:right w:val="none" w:sz="0" w:space="0" w:color="auto"/>
      </w:divBdr>
    </w:div>
    <w:div w:id="1658151959">
      <w:bodyDiv w:val="1"/>
      <w:marLeft w:val="0"/>
      <w:marRight w:val="0"/>
      <w:marTop w:val="0"/>
      <w:marBottom w:val="0"/>
      <w:divBdr>
        <w:top w:val="none" w:sz="0" w:space="0" w:color="auto"/>
        <w:left w:val="none" w:sz="0" w:space="0" w:color="auto"/>
        <w:bottom w:val="none" w:sz="0" w:space="0" w:color="auto"/>
        <w:right w:val="none" w:sz="0" w:space="0" w:color="auto"/>
      </w:divBdr>
    </w:div>
    <w:div w:id="1790391459">
      <w:bodyDiv w:val="1"/>
      <w:marLeft w:val="0"/>
      <w:marRight w:val="0"/>
      <w:marTop w:val="0"/>
      <w:marBottom w:val="0"/>
      <w:divBdr>
        <w:top w:val="none" w:sz="0" w:space="0" w:color="auto"/>
        <w:left w:val="none" w:sz="0" w:space="0" w:color="auto"/>
        <w:bottom w:val="none" w:sz="0" w:space="0" w:color="auto"/>
        <w:right w:val="none" w:sz="0" w:space="0" w:color="auto"/>
      </w:divBdr>
    </w:div>
    <w:div w:id="20022726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4.png"/><Relationship Id="rId68" Type="http://schemas.openxmlformats.org/officeDocument/2006/relationships/image" Target="media/image59.png"/><Relationship Id="rId84" Type="http://schemas.openxmlformats.org/officeDocument/2006/relationships/image" Target="media/image75.png"/><Relationship Id="rId89" Type="http://schemas.openxmlformats.org/officeDocument/2006/relationships/image" Target="media/image80.png"/><Relationship Id="rId16" Type="http://schemas.openxmlformats.org/officeDocument/2006/relationships/image" Target="media/image7.png"/><Relationship Id="rId11" Type="http://schemas.openxmlformats.org/officeDocument/2006/relationships/image" Target="media/image2.png"/><Relationship Id="rId32" Type="http://schemas.openxmlformats.org/officeDocument/2006/relationships/image" Target="media/image23.png"/><Relationship Id="rId37" Type="http://schemas.openxmlformats.org/officeDocument/2006/relationships/image" Target="media/image28.png"/><Relationship Id="rId53" Type="http://schemas.openxmlformats.org/officeDocument/2006/relationships/image" Target="media/image44.png"/><Relationship Id="rId58" Type="http://schemas.openxmlformats.org/officeDocument/2006/relationships/image" Target="media/image49.png"/><Relationship Id="rId74" Type="http://schemas.openxmlformats.org/officeDocument/2006/relationships/image" Target="media/image65.png"/><Relationship Id="rId79" Type="http://schemas.openxmlformats.org/officeDocument/2006/relationships/image" Target="media/image70.png"/><Relationship Id="rId5" Type="http://schemas.openxmlformats.org/officeDocument/2006/relationships/webSettings" Target="webSettings.xml"/><Relationship Id="rId90" Type="http://schemas.openxmlformats.org/officeDocument/2006/relationships/image" Target="media/image81.png"/><Relationship Id="rId22" Type="http://schemas.openxmlformats.org/officeDocument/2006/relationships/image" Target="media/image13.png"/><Relationship Id="rId27" Type="http://schemas.openxmlformats.org/officeDocument/2006/relationships/image" Target="media/image18.png"/><Relationship Id="rId43" Type="http://schemas.openxmlformats.org/officeDocument/2006/relationships/image" Target="media/image34.png"/><Relationship Id="rId48" Type="http://schemas.openxmlformats.org/officeDocument/2006/relationships/image" Target="media/image39.png"/><Relationship Id="rId64" Type="http://schemas.openxmlformats.org/officeDocument/2006/relationships/image" Target="media/image55.png"/><Relationship Id="rId69" Type="http://schemas.openxmlformats.org/officeDocument/2006/relationships/image" Target="media/image60.png"/><Relationship Id="rId8" Type="http://schemas.openxmlformats.org/officeDocument/2006/relationships/footer" Target="footer1.xml"/><Relationship Id="rId51" Type="http://schemas.openxmlformats.org/officeDocument/2006/relationships/image" Target="media/image42.png"/><Relationship Id="rId72" Type="http://schemas.openxmlformats.org/officeDocument/2006/relationships/image" Target="media/image63.png"/><Relationship Id="rId80" Type="http://schemas.openxmlformats.org/officeDocument/2006/relationships/image" Target="media/image71.png"/><Relationship Id="rId85" Type="http://schemas.openxmlformats.org/officeDocument/2006/relationships/image" Target="media/image76.png"/><Relationship Id="rId93"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image" Target="media/image58.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image" Target="media/image61.png"/><Relationship Id="rId75" Type="http://schemas.openxmlformats.org/officeDocument/2006/relationships/image" Target="media/image66.png"/><Relationship Id="rId83" Type="http://schemas.openxmlformats.org/officeDocument/2006/relationships/image" Target="media/image74.png"/><Relationship Id="rId88" Type="http://schemas.openxmlformats.org/officeDocument/2006/relationships/image" Target="media/image79.png"/><Relationship Id="rId91" Type="http://schemas.openxmlformats.org/officeDocument/2006/relationships/image" Target="media/image8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image" Target="media/image1.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image" Target="media/image64.png"/><Relationship Id="rId78" Type="http://schemas.openxmlformats.org/officeDocument/2006/relationships/image" Target="media/image69.png"/><Relationship Id="rId81" Type="http://schemas.openxmlformats.org/officeDocument/2006/relationships/image" Target="media/image72.png"/><Relationship Id="rId86" Type="http://schemas.openxmlformats.org/officeDocument/2006/relationships/image" Target="media/image77.png"/><Relationship Id="rId9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creativecommons.org/licenses/by/4.0/" TargetMode="Externa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png"/><Relationship Id="rId76" Type="http://schemas.openxmlformats.org/officeDocument/2006/relationships/image" Target="media/image67.png"/><Relationship Id="rId7" Type="http://schemas.openxmlformats.org/officeDocument/2006/relationships/endnotes" Target="endnotes.xml"/><Relationship Id="rId71" Type="http://schemas.openxmlformats.org/officeDocument/2006/relationships/image" Target="media/image62.png"/><Relationship Id="rId92" Type="http://schemas.openxmlformats.org/officeDocument/2006/relationships/image" Target="media/image83.png"/><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image" Target="media/image31.png"/><Relationship Id="rId45" Type="http://schemas.openxmlformats.org/officeDocument/2006/relationships/image" Target="media/image36.png"/><Relationship Id="rId66" Type="http://schemas.openxmlformats.org/officeDocument/2006/relationships/image" Target="media/image57.png"/><Relationship Id="rId87" Type="http://schemas.openxmlformats.org/officeDocument/2006/relationships/image" Target="media/image78.png"/><Relationship Id="rId61" Type="http://schemas.openxmlformats.org/officeDocument/2006/relationships/image" Target="media/image52.png"/><Relationship Id="rId82" Type="http://schemas.openxmlformats.org/officeDocument/2006/relationships/image" Target="media/image73.png"/><Relationship Id="rId19" Type="http://schemas.openxmlformats.org/officeDocument/2006/relationships/image" Target="media/image10.png"/><Relationship Id="rId14" Type="http://schemas.openxmlformats.org/officeDocument/2006/relationships/image" Target="media/image5.png"/><Relationship Id="rId30" Type="http://schemas.openxmlformats.org/officeDocument/2006/relationships/image" Target="media/image21.png"/><Relationship Id="rId35" Type="http://schemas.openxmlformats.org/officeDocument/2006/relationships/image" Target="media/image26.png"/><Relationship Id="rId56" Type="http://schemas.openxmlformats.org/officeDocument/2006/relationships/image" Target="media/image47.png"/><Relationship Id="rId77" Type="http://schemas.openxmlformats.org/officeDocument/2006/relationships/image" Target="media/image6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00A77E-E84F-4F5F-AA3F-F32ADFC784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48</TotalTime>
  <Pages>114</Pages>
  <Words>52919</Words>
  <Characters>301641</Characters>
  <Application>Microsoft Office Word</Application>
  <DocSecurity>0</DocSecurity>
  <Lines>2513</Lines>
  <Paragraphs>7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38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nas</dc:creator>
  <cp:keywords/>
  <dc:description/>
  <cp:lastModifiedBy>Yonas</cp:lastModifiedBy>
  <cp:revision>3110</cp:revision>
  <dcterms:created xsi:type="dcterms:W3CDTF">2025-01-06T00:49:00Z</dcterms:created>
  <dcterms:modified xsi:type="dcterms:W3CDTF">2025-02-12T05:16:00Z</dcterms:modified>
</cp:coreProperties>
</file>